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B37" w:rsidRPr="00EF4EB9" w:rsidRDefault="00755B37" w:rsidP="00755B37">
      <w:pPr>
        <w:spacing w:line="360" w:lineRule="auto"/>
        <w:jc w:val="center"/>
        <w:rPr>
          <w:b/>
        </w:rPr>
      </w:pPr>
      <w:bookmarkStart w:id="0" w:name="_GoBack"/>
      <w:bookmarkEnd w:id="0"/>
      <w:r w:rsidRPr="00EF4EB9">
        <w:rPr>
          <w:b/>
          <w:noProof/>
        </w:rPr>
        <w:drawing>
          <wp:inline distT="0" distB="0" distL="0" distR="0">
            <wp:extent cx="1809190" cy="773723"/>
            <wp:effectExtent l="19050" t="0" r="56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l="4762" t="11905" r="28571" b="16667"/>
                    <a:stretch>
                      <a:fillRect/>
                    </a:stretch>
                  </pic:blipFill>
                  <pic:spPr bwMode="auto">
                    <a:xfrm>
                      <a:off x="0" y="0"/>
                      <a:ext cx="1810850" cy="774433"/>
                    </a:xfrm>
                    <a:prstGeom prst="rect">
                      <a:avLst/>
                    </a:prstGeom>
                    <a:noFill/>
                    <a:ln w="9525">
                      <a:noFill/>
                      <a:miter lim="800000"/>
                      <a:headEnd/>
                      <a:tailEnd/>
                    </a:ln>
                  </pic:spPr>
                </pic:pic>
              </a:graphicData>
            </a:graphic>
          </wp:inline>
        </w:drawing>
      </w:r>
    </w:p>
    <w:p w:rsidR="00755B37" w:rsidRPr="00EF4EB9" w:rsidRDefault="00755B37" w:rsidP="00755B37">
      <w:pPr>
        <w:spacing w:line="360" w:lineRule="auto"/>
        <w:jc w:val="center"/>
        <w:rPr>
          <w:b/>
        </w:rPr>
      </w:pPr>
      <w:r w:rsidRPr="00EF4EB9">
        <w:rPr>
          <w:b/>
          <w:noProof/>
        </w:rPr>
        <w:drawing>
          <wp:inline distT="0" distB="0" distL="0" distR="0">
            <wp:extent cx="1868994" cy="763675"/>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1896415" cy="774879"/>
                    </a:xfrm>
                    <a:prstGeom prst="rect">
                      <a:avLst/>
                    </a:prstGeom>
                    <a:noFill/>
                    <a:ln w="9525">
                      <a:noFill/>
                      <a:miter lim="800000"/>
                      <a:headEnd/>
                      <a:tailEnd/>
                    </a:ln>
                  </pic:spPr>
                </pic:pic>
              </a:graphicData>
            </a:graphic>
          </wp:inline>
        </w:drawing>
      </w:r>
    </w:p>
    <w:p w:rsidR="00755B37" w:rsidRPr="00EF4EB9" w:rsidRDefault="00755B37" w:rsidP="00DD03FA">
      <w:pPr>
        <w:spacing w:line="360" w:lineRule="auto"/>
        <w:rPr>
          <w:b/>
        </w:rPr>
      </w:pPr>
    </w:p>
    <w:p w:rsidR="00DD03FA" w:rsidRPr="00EF4EB9" w:rsidRDefault="00DD03FA" w:rsidP="0085086B">
      <w:pPr>
        <w:spacing w:line="360" w:lineRule="auto"/>
        <w:outlineLvl w:val="0"/>
        <w:rPr>
          <w:b/>
        </w:rPr>
      </w:pPr>
      <w:r w:rsidRPr="00EF4EB9">
        <w:rPr>
          <w:b/>
        </w:rPr>
        <w:t xml:space="preserve">Technology Assessment Report commissioned by the NIHR HTA Programme </w:t>
      </w:r>
    </w:p>
    <w:p w:rsidR="00850D82" w:rsidRPr="00EF4EB9" w:rsidRDefault="00850D82" w:rsidP="00DD03FA">
      <w:pPr>
        <w:pStyle w:val="Header"/>
        <w:spacing w:line="360" w:lineRule="auto"/>
      </w:pPr>
    </w:p>
    <w:p w:rsidR="00DD03FA" w:rsidRPr="00EF4EB9" w:rsidRDefault="00DD03FA" w:rsidP="00DD03FA">
      <w:pPr>
        <w:pStyle w:val="Header"/>
        <w:spacing w:line="360" w:lineRule="auto"/>
        <w:rPr>
          <w:sz w:val="22"/>
          <w:szCs w:val="22"/>
        </w:rPr>
      </w:pPr>
      <w:r w:rsidRPr="00EF4EB9">
        <w:rPr>
          <w:b/>
          <w:sz w:val="22"/>
          <w:szCs w:val="22"/>
        </w:rPr>
        <w:t>Echocardiography in newly diagnosed atrial fibrillation patients</w:t>
      </w:r>
      <w:r w:rsidR="00850D82" w:rsidRPr="00EF4EB9">
        <w:rPr>
          <w:b/>
          <w:sz w:val="22"/>
          <w:szCs w:val="22"/>
        </w:rPr>
        <w:t>: a systematic review and economic evaluation</w:t>
      </w:r>
    </w:p>
    <w:p w:rsidR="00DD03FA" w:rsidRPr="00EF4EB9" w:rsidRDefault="00DD03FA" w:rsidP="00DD03FA">
      <w:pPr>
        <w:pStyle w:val="Header"/>
        <w:spacing w:line="360" w:lineRule="auto"/>
        <w:rPr>
          <w:sz w:val="22"/>
          <w:szCs w:val="22"/>
        </w:rPr>
      </w:pPr>
    </w:p>
    <w:p w:rsidR="00DD03FA" w:rsidRPr="00EF4EB9" w:rsidRDefault="00DD03FA" w:rsidP="00DD03FA">
      <w:pPr>
        <w:pStyle w:val="Header"/>
        <w:spacing w:line="360" w:lineRule="auto"/>
        <w:rPr>
          <w:b/>
        </w:rPr>
      </w:pPr>
    </w:p>
    <w:tbl>
      <w:tblPr>
        <w:tblW w:w="0" w:type="auto"/>
        <w:tblLayout w:type="fixed"/>
        <w:tblLook w:val="0000" w:firstRow="0" w:lastRow="0" w:firstColumn="0" w:lastColumn="0" w:noHBand="0" w:noVBand="0"/>
      </w:tblPr>
      <w:tblGrid>
        <w:gridCol w:w="2660"/>
        <w:gridCol w:w="6626"/>
      </w:tblGrid>
      <w:tr w:rsidR="00DD03FA" w:rsidRPr="00EF4EB9" w:rsidTr="003E06D1">
        <w:tc>
          <w:tcPr>
            <w:tcW w:w="2660" w:type="dxa"/>
            <w:shd w:val="clear" w:color="auto" w:fill="auto"/>
          </w:tcPr>
          <w:p w:rsidR="00DD03FA" w:rsidRPr="00EF4EB9" w:rsidRDefault="00DD03FA" w:rsidP="003E06D1">
            <w:pPr>
              <w:pStyle w:val="Header"/>
              <w:spacing w:line="360" w:lineRule="auto"/>
              <w:rPr>
                <w:b/>
              </w:rPr>
            </w:pPr>
            <w:r w:rsidRPr="00EF4EB9">
              <w:rPr>
                <w:b/>
              </w:rPr>
              <w:t>Produced by</w:t>
            </w:r>
          </w:p>
        </w:tc>
        <w:tc>
          <w:tcPr>
            <w:tcW w:w="6626" w:type="dxa"/>
            <w:shd w:val="clear" w:color="auto" w:fill="auto"/>
          </w:tcPr>
          <w:p w:rsidR="00DD03FA" w:rsidRPr="00EF4EB9" w:rsidRDefault="00DD03FA" w:rsidP="003E06D1">
            <w:pPr>
              <w:pStyle w:val="Header"/>
              <w:spacing w:line="360" w:lineRule="auto"/>
              <w:rPr>
                <w:i/>
              </w:rPr>
            </w:pPr>
            <w:r w:rsidRPr="00EF4EB9">
              <w:rPr>
                <w:sz w:val="22"/>
                <w:szCs w:val="22"/>
              </w:rPr>
              <w:t>School of Health and Related Research (ScHARR) Technology Assessment Group, The University of Sheffield</w:t>
            </w:r>
          </w:p>
        </w:tc>
      </w:tr>
      <w:tr w:rsidR="00DD03FA" w:rsidRPr="00EF4EB9" w:rsidTr="003E06D1">
        <w:tc>
          <w:tcPr>
            <w:tcW w:w="2660" w:type="dxa"/>
            <w:shd w:val="clear" w:color="auto" w:fill="auto"/>
          </w:tcPr>
          <w:p w:rsidR="00DD03FA" w:rsidRPr="00EF4EB9" w:rsidRDefault="00DD03FA" w:rsidP="003E06D1">
            <w:pPr>
              <w:pStyle w:val="Header"/>
              <w:spacing w:line="360" w:lineRule="auto"/>
              <w:rPr>
                <w:b/>
              </w:rPr>
            </w:pPr>
            <w:r w:rsidRPr="00EF4EB9">
              <w:rPr>
                <w:b/>
              </w:rPr>
              <w:t>Authors</w:t>
            </w:r>
          </w:p>
        </w:tc>
        <w:tc>
          <w:tcPr>
            <w:tcW w:w="6626" w:type="dxa"/>
            <w:shd w:val="clear" w:color="auto" w:fill="auto"/>
          </w:tcPr>
          <w:p w:rsidR="00DD03FA" w:rsidRPr="00EF4EB9" w:rsidRDefault="00DD03FA" w:rsidP="003E06D1">
            <w:pPr>
              <w:pStyle w:val="Header"/>
              <w:spacing w:line="360" w:lineRule="auto"/>
            </w:pPr>
            <w:r w:rsidRPr="00EF4EB9">
              <w:rPr>
                <w:sz w:val="22"/>
                <w:szCs w:val="22"/>
              </w:rPr>
              <w:t>E. L. Simpson, Research Fellow, ScHARR</w:t>
            </w:r>
          </w:p>
          <w:p w:rsidR="00DD03FA" w:rsidRPr="00EF4EB9" w:rsidRDefault="00DD03FA" w:rsidP="003E06D1">
            <w:pPr>
              <w:pStyle w:val="Header"/>
              <w:spacing w:line="360" w:lineRule="auto"/>
            </w:pPr>
            <w:r w:rsidRPr="00EF4EB9">
              <w:rPr>
                <w:sz w:val="22"/>
                <w:szCs w:val="22"/>
              </w:rPr>
              <w:t xml:space="preserve">M.D. Stevenson, </w:t>
            </w:r>
            <w:r w:rsidR="001902F3" w:rsidRPr="00EF4EB9">
              <w:rPr>
                <w:sz w:val="22"/>
                <w:szCs w:val="22"/>
              </w:rPr>
              <w:t>Professor of</w:t>
            </w:r>
            <w:r w:rsidRPr="00EF4EB9">
              <w:rPr>
                <w:sz w:val="22"/>
                <w:szCs w:val="22"/>
              </w:rPr>
              <w:t xml:space="preserve"> Health Technology</w:t>
            </w:r>
            <w:r w:rsidR="001902F3" w:rsidRPr="00EF4EB9">
              <w:rPr>
                <w:sz w:val="22"/>
                <w:szCs w:val="22"/>
              </w:rPr>
              <w:t xml:space="preserve"> Assessment</w:t>
            </w:r>
            <w:r w:rsidRPr="00EF4EB9">
              <w:rPr>
                <w:sz w:val="22"/>
                <w:szCs w:val="22"/>
              </w:rPr>
              <w:t>, ScHARR</w:t>
            </w:r>
          </w:p>
          <w:p w:rsidR="00DD03FA" w:rsidRPr="00EF4EB9" w:rsidRDefault="00DD03FA" w:rsidP="003E06D1">
            <w:pPr>
              <w:pStyle w:val="Header"/>
              <w:spacing w:line="360" w:lineRule="auto"/>
            </w:pPr>
            <w:r w:rsidRPr="00EF4EB9">
              <w:rPr>
                <w:sz w:val="22"/>
                <w:szCs w:val="22"/>
              </w:rPr>
              <w:t>A. Scope, Research Fellow, ScHARR</w:t>
            </w:r>
          </w:p>
          <w:p w:rsidR="00DD03FA" w:rsidRPr="00EF4EB9" w:rsidRDefault="00DD03FA" w:rsidP="003E06D1">
            <w:pPr>
              <w:pStyle w:val="Header"/>
              <w:spacing w:line="360" w:lineRule="auto"/>
            </w:pPr>
            <w:r w:rsidRPr="00EF4EB9">
              <w:rPr>
                <w:sz w:val="22"/>
                <w:szCs w:val="22"/>
              </w:rPr>
              <w:t>E. Poku, Research Associate, ScHARR</w:t>
            </w:r>
          </w:p>
          <w:p w:rsidR="00DD03FA" w:rsidRPr="00EF4EB9" w:rsidRDefault="00DD03FA" w:rsidP="003E06D1">
            <w:pPr>
              <w:pStyle w:val="Header"/>
              <w:spacing w:line="360" w:lineRule="auto"/>
            </w:pPr>
            <w:r w:rsidRPr="00EF4EB9">
              <w:rPr>
                <w:sz w:val="22"/>
                <w:szCs w:val="22"/>
              </w:rPr>
              <w:t>J. Minton, Research Associate, ScHARR</w:t>
            </w:r>
          </w:p>
          <w:p w:rsidR="00DD03FA" w:rsidRPr="00EF4EB9" w:rsidRDefault="00850D82" w:rsidP="003E06D1">
            <w:pPr>
              <w:pStyle w:val="Header"/>
              <w:spacing w:line="360" w:lineRule="auto"/>
            </w:pPr>
            <w:r w:rsidRPr="00EF4EB9">
              <w:rPr>
                <w:sz w:val="22"/>
                <w:szCs w:val="22"/>
              </w:rPr>
              <w:t>P. Evans, Information Specialist, ScHARR</w:t>
            </w:r>
          </w:p>
        </w:tc>
      </w:tr>
      <w:tr w:rsidR="00DD03FA" w:rsidRPr="00EF4EB9" w:rsidTr="003E06D1">
        <w:tc>
          <w:tcPr>
            <w:tcW w:w="2660" w:type="dxa"/>
            <w:shd w:val="clear" w:color="auto" w:fill="auto"/>
          </w:tcPr>
          <w:p w:rsidR="00DD03FA" w:rsidRPr="00EF4EB9" w:rsidRDefault="00DD03FA" w:rsidP="003E06D1">
            <w:pPr>
              <w:pStyle w:val="Header"/>
              <w:spacing w:line="360" w:lineRule="auto"/>
              <w:rPr>
                <w:b/>
              </w:rPr>
            </w:pPr>
            <w:r w:rsidRPr="00EF4EB9">
              <w:rPr>
                <w:b/>
              </w:rPr>
              <w:t>Correspondence to</w:t>
            </w:r>
          </w:p>
        </w:tc>
        <w:tc>
          <w:tcPr>
            <w:tcW w:w="6626" w:type="dxa"/>
            <w:shd w:val="clear" w:color="auto" w:fill="auto"/>
          </w:tcPr>
          <w:p w:rsidR="00DD03FA" w:rsidRPr="00EF4EB9" w:rsidRDefault="00DD03FA" w:rsidP="003E06D1">
            <w:pPr>
              <w:pStyle w:val="Header"/>
              <w:spacing w:line="360" w:lineRule="auto"/>
            </w:pPr>
            <w:r w:rsidRPr="00EF4EB9">
              <w:rPr>
                <w:sz w:val="22"/>
                <w:szCs w:val="22"/>
              </w:rPr>
              <w:t>E. L. Simpson</w:t>
            </w:r>
          </w:p>
          <w:p w:rsidR="00DD03FA" w:rsidRPr="00EF4EB9" w:rsidRDefault="00DD03FA" w:rsidP="003E06D1">
            <w:pPr>
              <w:pStyle w:val="Header"/>
              <w:spacing w:line="360" w:lineRule="auto"/>
            </w:pPr>
            <w:r w:rsidRPr="00EF4EB9">
              <w:rPr>
                <w:sz w:val="22"/>
                <w:szCs w:val="22"/>
              </w:rPr>
              <w:t>ScHARR</w:t>
            </w:r>
            <w:r w:rsidR="00850D82" w:rsidRPr="00EF4EB9">
              <w:rPr>
                <w:sz w:val="22"/>
                <w:szCs w:val="22"/>
              </w:rPr>
              <w:t>, University of Sheffield</w:t>
            </w:r>
          </w:p>
          <w:p w:rsidR="00DD03FA" w:rsidRPr="00EF4EB9" w:rsidRDefault="00DD03FA" w:rsidP="003E06D1">
            <w:pPr>
              <w:pStyle w:val="Header"/>
              <w:spacing w:line="360" w:lineRule="auto"/>
            </w:pPr>
            <w:r w:rsidRPr="00EF4EB9">
              <w:rPr>
                <w:sz w:val="22"/>
                <w:szCs w:val="22"/>
              </w:rPr>
              <w:t>R</w:t>
            </w:r>
            <w:r w:rsidR="00850D82" w:rsidRPr="00EF4EB9">
              <w:rPr>
                <w:sz w:val="22"/>
                <w:szCs w:val="22"/>
              </w:rPr>
              <w:t>egent Court</w:t>
            </w:r>
          </w:p>
          <w:p w:rsidR="00DD03FA" w:rsidRPr="00EF4EB9" w:rsidRDefault="00DD03FA" w:rsidP="003E06D1">
            <w:pPr>
              <w:pStyle w:val="Header"/>
              <w:spacing w:line="360" w:lineRule="auto"/>
            </w:pPr>
            <w:r w:rsidRPr="00EF4EB9">
              <w:rPr>
                <w:sz w:val="22"/>
                <w:szCs w:val="22"/>
              </w:rPr>
              <w:t>30 Regent Street</w:t>
            </w:r>
          </w:p>
          <w:p w:rsidR="00DD03FA" w:rsidRPr="00EF4EB9" w:rsidRDefault="00DD03FA" w:rsidP="003E06D1">
            <w:pPr>
              <w:pStyle w:val="Header"/>
              <w:spacing w:line="360" w:lineRule="auto"/>
            </w:pPr>
            <w:r w:rsidRPr="00EF4EB9">
              <w:rPr>
                <w:sz w:val="22"/>
                <w:szCs w:val="22"/>
              </w:rPr>
              <w:t>Sheffield</w:t>
            </w:r>
          </w:p>
          <w:p w:rsidR="00DD03FA" w:rsidRPr="00EF4EB9" w:rsidRDefault="00DD03FA" w:rsidP="003E06D1">
            <w:pPr>
              <w:pStyle w:val="Header"/>
              <w:spacing w:line="360" w:lineRule="auto"/>
            </w:pPr>
            <w:r w:rsidRPr="00EF4EB9">
              <w:rPr>
                <w:sz w:val="22"/>
                <w:szCs w:val="22"/>
              </w:rPr>
              <w:t>S1 4DA</w:t>
            </w:r>
          </w:p>
          <w:p w:rsidR="00DD03FA" w:rsidRPr="00EF4EB9" w:rsidRDefault="00850D82" w:rsidP="003E06D1">
            <w:pPr>
              <w:pStyle w:val="Header"/>
              <w:spacing w:line="360" w:lineRule="auto"/>
            </w:pPr>
            <w:r w:rsidRPr="00EF4EB9">
              <w:rPr>
                <w:sz w:val="22"/>
                <w:szCs w:val="22"/>
              </w:rPr>
              <w:t xml:space="preserve">email: </w:t>
            </w:r>
            <w:hyperlink r:id="rId11" w:history="1">
              <w:r w:rsidRPr="00EF4EB9">
                <w:rPr>
                  <w:rStyle w:val="Hyperlink"/>
                  <w:color w:val="auto"/>
                  <w:sz w:val="22"/>
                  <w:szCs w:val="22"/>
                  <w:u w:val="none"/>
                </w:rPr>
                <w:t>e.l.simpson@sheffield</w:t>
              </w:r>
            </w:hyperlink>
            <w:r w:rsidRPr="00EF4EB9">
              <w:rPr>
                <w:sz w:val="22"/>
                <w:szCs w:val="22"/>
              </w:rPr>
              <w:t>.ac.uk</w:t>
            </w:r>
          </w:p>
        </w:tc>
      </w:tr>
      <w:tr w:rsidR="00DD03FA" w:rsidRPr="00EF4EB9" w:rsidTr="003E06D1">
        <w:tc>
          <w:tcPr>
            <w:tcW w:w="2660" w:type="dxa"/>
            <w:shd w:val="clear" w:color="auto" w:fill="auto"/>
          </w:tcPr>
          <w:p w:rsidR="00DD03FA" w:rsidRPr="00EF4EB9" w:rsidRDefault="00DD03FA" w:rsidP="003E06D1">
            <w:pPr>
              <w:pStyle w:val="Header"/>
              <w:spacing w:line="360" w:lineRule="auto"/>
              <w:rPr>
                <w:b/>
              </w:rPr>
            </w:pPr>
            <w:r w:rsidRPr="00EF4EB9">
              <w:rPr>
                <w:b/>
              </w:rPr>
              <w:t>Date completed</w:t>
            </w:r>
          </w:p>
        </w:tc>
        <w:tc>
          <w:tcPr>
            <w:tcW w:w="6626" w:type="dxa"/>
            <w:shd w:val="clear" w:color="auto" w:fill="auto"/>
          </w:tcPr>
          <w:p w:rsidR="00DD03FA" w:rsidRPr="00EF4EB9" w:rsidRDefault="00850D82" w:rsidP="003E06D1">
            <w:pPr>
              <w:pStyle w:val="Header"/>
              <w:spacing w:line="360" w:lineRule="auto"/>
            </w:pPr>
            <w:r w:rsidRPr="00EF4EB9">
              <w:t>19.12.11</w:t>
            </w:r>
          </w:p>
        </w:tc>
      </w:tr>
    </w:tbl>
    <w:p w:rsidR="00DD03FA" w:rsidRPr="00EF4EB9" w:rsidRDefault="00DD03FA" w:rsidP="00DD03FA">
      <w:pPr>
        <w:spacing w:line="360" w:lineRule="auto"/>
        <w:rPr>
          <w:b/>
        </w:rPr>
      </w:pPr>
    </w:p>
    <w:p w:rsidR="00DD03FA" w:rsidRPr="00EF4EB9" w:rsidRDefault="00DD03FA" w:rsidP="00755B37">
      <w:pPr>
        <w:spacing w:line="360" w:lineRule="auto"/>
      </w:pPr>
      <w:r w:rsidRPr="00EF4EB9">
        <w:rPr>
          <w:b/>
        </w:rPr>
        <w:t>Source of funding</w:t>
      </w:r>
      <w:r w:rsidRPr="00EF4EB9">
        <w:t xml:space="preserve">: </w:t>
      </w:r>
      <w:r w:rsidRPr="00EF4EB9">
        <w:rPr>
          <w:sz w:val="22"/>
          <w:szCs w:val="22"/>
        </w:rPr>
        <w:t>This report was commissioned by the NIHR HTA Programme as project number 08/45/01 HTA TAR</w:t>
      </w:r>
    </w:p>
    <w:p w:rsidR="003522E9" w:rsidRPr="00EF4EB9" w:rsidRDefault="00DD03FA" w:rsidP="0085086B">
      <w:pPr>
        <w:spacing w:line="360" w:lineRule="auto"/>
        <w:jc w:val="both"/>
        <w:outlineLvl w:val="0"/>
        <w:rPr>
          <w:b/>
          <w:color w:val="000000"/>
          <w:sz w:val="22"/>
          <w:szCs w:val="22"/>
          <w:lang w:eastAsia="en-US"/>
        </w:rPr>
      </w:pPr>
      <w:r w:rsidRPr="00EF4EB9">
        <w:rPr>
          <w:b/>
          <w:color w:val="000000"/>
          <w:sz w:val="22"/>
          <w:szCs w:val="22"/>
          <w:lang w:eastAsia="en-US"/>
        </w:rPr>
        <w:br w:type="page"/>
      </w:r>
      <w:r w:rsidRPr="00EF4EB9">
        <w:rPr>
          <w:b/>
          <w:color w:val="000000"/>
          <w:sz w:val="22"/>
          <w:szCs w:val="22"/>
          <w:lang w:eastAsia="en-US"/>
        </w:rPr>
        <w:lastRenderedPageBreak/>
        <w:t>About ScHARR</w:t>
      </w:r>
    </w:p>
    <w:p w:rsidR="00DD03FA" w:rsidRPr="00EF4EB9" w:rsidRDefault="00DD03FA" w:rsidP="00DD03FA">
      <w:pPr>
        <w:autoSpaceDE w:val="0"/>
        <w:autoSpaceDN w:val="0"/>
        <w:adjustRightInd w:val="0"/>
        <w:spacing w:line="360" w:lineRule="auto"/>
        <w:jc w:val="both"/>
        <w:rPr>
          <w:sz w:val="22"/>
          <w:szCs w:val="22"/>
          <w:lang w:eastAsia="en-US"/>
        </w:rPr>
      </w:pPr>
      <w:r w:rsidRPr="00EF4EB9">
        <w:rPr>
          <w:sz w:val="22"/>
          <w:szCs w:val="22"/>
          <w:lang w:eastAsia="en-US"/>
        </w:rPr>
        <w:t>The School of Health and Related Research (ScHARR) is one of the twelve departments that comprise the Faculty of Medicine, Dentistry and Health at the University of Sheffield. ScHARR specialises in health services and public health research, and the application of health economics and decision science to the development of health services and the improvement of public health.</w:t>
      </w:r>
    </w:p>
    <w:p w:rsidR="00DD03FA" w:rsidRPr="00EF4EB9" w:rsidRDefault="00DD03FA" w:rsidP="00DD03FA">
      <w:pPr>
        <w:autoSpaceDE w:val="0"/>
        <w:autoSpaceDN w:val="0"/>
        <w:adjustRightInd w:val="0"/>
        <w:spacing w:line="360" w:lineRule="auto"/>
        <w:jc w:val="both"/>
        <w:rPr>
          <w:sz w:val="22"/>
          <w:szCs w:val="22"/>
          <w:lang w:eastAsia="en-US"/>
        </w:rPr>
      </w:pPr>
    </w:p>
    <w:p w:rsidR="00DD03FA" w:rsidRPr="00EF4EB9" w:rsidRDefault="00DD03FA" w:rsidP="00DD03FA">
      <w:pPr>
        <w:autoSpaceDE w:val="0"/>
        <w:autoSpaceDN w:val="0"/>
        <w:adjustRightInd w:val="0"/>
        <w:spacing w:line="360" w:lineRule="auto"/>
        <w:jc w:val="both"/>
        <w:rPr>
          <w:sz w:val="22"/>
          <w:szCs w:val="22"/>
          <w:lang w:eastAsia="en-US"/>
        </w:rPr>
      </w:pPr>
      <w:r w:rsidRPr="00EF4EB9">
        <w:rPr>
          <w:sz w:val="22"/>
          <w:szCs w:val="22"/>
          <w:lang w:eastAsia="en-US"/>
        </w:rPr>
        <w:t>The ScHARR Technology Assessment Group (ScHARR-TAG) synthesises research on the clinical effectiveness and cost-effectiveness of healthcare interventions for the NIHR Health Technology Assessment Programme on behalf of a range of policy makers, including the National Institute for Health and Clinical Excellence (NICE). ScHARR-TAG is part of a wider collaboration of a number of units from other regions including Southampton Health Technology Assessment Centre (SHTAC), University of Southampton; Aberdeen Health Technology Assessment Group (Aberdeen HTA Group), University of Aberdeen; Liverpool Reviews &amp; Implementation Group (LRiG), University of Liverpool; Peninsular Technology Assessment Group (PenTAG), University of Exeter; Centre for Reviews and Dissemination (CRD) and Centre for Health Economics (CHE), University of York; Warwick Evidence, University of Warwick; the BMJ Group and Kleijnen Systematic Reviews.</w:t>
      </w:r>
    </w:p>
    <w:p w:rsidR="00DD03FA" w:rsidRPr="00EF4EB9" w:rsidRDefault="00DD03FA" w:rsidP="00DD03FA">
      <w:pPr>
        <w:pStyle w:val="Header"/>
      </w:pPr>
    </w:p>
    <w:p w:rsidR="00DD03FA" w:rsidRPr="00EF4EB9" w:rsidRDefault="00DD03FA" w:rsidP="0085086B">
      <w:pPr>
        <w:pStyle w:val="Header"/>
        <w:outlineLvl w:val="0"/>
      </w:pPr>
      <w:r w:rsidRPr="00EF4EB9">
        <w:rPr>
          <w:b/>
        </w:rPr>
        <w:t>Declared competing interests of the authors</w:t>
      </w:r>
    </w:p>
    <w:p w:rsidR="00850D82" w:rsidRPr="00EF4EB9" w:rsidRDefault="00210794" w:rsidP="0085086B">
      <w:pPr>
        <w:pStyle w:val="Header"/>
        <w:outlineLvl w:val="0"/>
      </w:pPr>
      <w:r w:rsidRPr="00EF4EB9">
        <w:rPr>
          <w:sz w:val="22"/>
          <w:szCs w:val="22"/>
        </w:rPr>
        <w:t>None</w:t>
      </w:r>
    </w:p>
    <w:p w:rsidR="00DD03FA" w:rsidRPr="00EF4EB9" w:rsidRDefault="00DD03FA" w:rsidP="00DD03FA">
      <w:pPr>
        <w:pStyle w:val="Header"/>
        <w:rPr>
          <w:b/>
        </w:rPr>
      </w:pPr>
    </w:p>
    <w:p w:rsidR="00DD03FA" w:rsidRPr="00EF4EB9" w:rsidRDefault="00DD03FA" w:rsidP="0085086B">
      <w:pPr>
        <w:pStyle w:val="Header"/>
        <w:spacing w:line="360" w:lineRule="auto"/>
        <w:outlineLvl w:val="0"/>
        <w:rPr>
          <w:b/>
        </w:rPr>
      </w:pPr>
      <w:r w:rsidRPr="00EF4EB9">
        <w:rPr>
          <w:b/>
        </w:rPr>
        <w:t>Acknowledgements</w:t>
      </w:r>
    </w:p>
    <w:p w:rsidR="00850D82" w:rsidRPr="00EF4EB9" w:rsidRDefault="00FC64AD" w:rsidP="00E9595C">
      <w:pPr>
        <w:pStyle w:val="Header"/>
        <w:spacing w:line="360" w:lineRule="auto"/>
        <w:rPr>
          <w:sz w:val="22"/>
          <w:szCs w:val="22"/>
        </w:rPr>
      </w:pPr>
      <w:r w:rsidRPr="00EF4EB9">
        <w:rPr>
          <w:sz w:val="22"/>
          <w:szCs w:val="22"/>
        </w:rPr>
        <w:t xml:space="preserve">The authors would like to thank the clinical advisors that have contributed to the project, in alphabetical order    </w:t>
      </w:r>
    </w:p>
    <w:p w:rsidR="00FC64AD" w:rsidRPr="00EF4EB9" w:rsidRDefault="00FC64AD" w:rsidP="00E9595C">
      <w:pPr>
        <w:spacing w:line="360" w:lineRule="auto"/>
        <w:rPr>
          <w:rFonts w:eastAsia="Calibri"/>
          <w:sz w:val="22"/>
          <w:szCs w:val="22"/>
          <w:lang w:eastAsia="en-US"/>
        </w:rPr>
      </w:pPr>
      <w:r w:rsidRPr="00EF4EB9">
        <w:rPr>
          <w:rFonts w:eastAsia="Calibri"/>
          <w:sz w:val="22"/>
          <w:szCs w:val="22"/>
          <w:lang w:eastAsia="en-US"/>
        </w:rPr>
        <w:t>Professor John Chambers Consultant Cardiologist</w:t>
      </w:r>
    </w:p>
    <w:p w:rsidR="00FC64AD" w:rsidRPr="00EF4EB9" w:rsidRDefault="00FC64AD" w:rsidP="00E9595C">
      <w:pPr>
        <w:spacing w:line="360" w:lineRule="auto"/>
        <w:rPr>
          <w:i/>
          <w:sz w:val="22"/>
          <w:szCs w:val="22"/>
        </w:rPr>
      </w:pPr>
      <w:r w:rsidRPr="00EF4EB9">
        <w:rPr>
          <w:rFonts w:eastAsia="Calibri"/>
          <w:sz w:val="22"/>
          <w:szCs w:val="22"/>
          <w:lang w:eastAsia="en-US"/>
        </w:rPr>
        <w:t>Professor Gregory YH Lip Professor of Cardiovascular Medicine</w:t>
      </w:r>
    </w:p>
    <w:p w:rsidR="00FC64AD" w:rsidRPr="00EF4EB9" w:rsidRDefault="00FC64AD" w:rsidP="00E9595C">
      <w:pPr>
        <w:spacing w:line="360" w:lineRule="auto"/>
        <w:rPr>
          <w:rFonts w:eastAsia="Calibri"/>
          <w:sz w:val="22"/>
          <w:szCs w:val="22"/>
          <w:lang w:eastAsia="en-US"/>
        </w:rPr>
      </w:pPr>
      <w:r w:rsidRPr="00EF4EB9">
        <w:rPr>
          <w:rFonts w:eastAsia="Calibri"/>
          <w:sz w:val="22"/>
          <w:szCs w:val="22"/>
          <w:lang w:eastAsia="en-US"/>
        </w:rPr>
        <w:t xml:space="preserve">Dr Guy Lloyd Consultant Cardiologist </w:t>
      </w:r>
    </w:p>
    <w:p w:rsidR="00DD03FA" w:rsidRPr="00EF4EB9" w:rsidRDefault="00FC64AD" w:rsidP="00E9595C">
      <w:pPr>
        <w:spacing w:line="360" w:lineRule="auto"/>
        <w:rPr>
          <w:rFonts w:eastAsia="Calibri"/>
          <w:sz w:val="22"/>
          <w:szCs w:val="22"/>
          <w:lang w:eastAsia="en-US"/>
        </w:rPr>
      </w:pPr>
      <w:r w:rsidRPr="00EF4EB9">
        <w:rPr>
          <w:rFonts w:eastAsia="Calibri"/>
          <w:sz w:val="22"/>
          <w:szCs w:val="22"/>
          <w:lang w:eastAsia="en-US"/>
        </w:rPr>
        <w:t>Dr Rick Steeds Consultant Cardiologist</w:t>
      </w:r>
    </w:p>
    <w:p w:rsidR="00FC64AD" w:rsidRPr="00EF4EB9" w:rsidRDefault="00FC64AD" w:rsidP="00E9595C">
      <w:pPr>
        <w:pStyle w:val="Header"/>
        <w:spacing w:line="360" w:lineRule="auto"/>
      </w:pPr>
      <w:r w:rsidRPr="00EF4EB9">
        <w:rPr>
          <w:rFonts w:eastAsia="Calibri"/>
          <w:sz w:val="22"/>
          <w:szCs w:val="22"/>
          <w:lang w:eastAsia="en-US"/>
        </w:rPr>
        <w:t>The authors would also like to thank Andrea Shippam,</w:t>
      </w:r>
      <w:r w:rsidR="00A93F05" w:rsidRPr="00EF4EB9">
        <w:rPr>
          <w:rFonts w:eastAsia="Calibri"/>
          <w:sz w:val="22"/>
          <w:szCs w:val="22"/>
          <w:lang w:eastAsia="en-US"/>
        </w:rPr>
        <w:t xml:space="preserve"> and Gill Rooney,</w:t>
      </w:r>
      <w:r w:rsidRPr="00EF4EB9">
        <w:rPr>
          <w:rFonts w:eastAsia="Calibri"/>
          <w:sz w:val="22"/>
          <w:szCs w:val="22"/>
          <w:lang w:eastAsia="en-US"/>
        </w:rPr>
        <w:t xml:space="preserve"> </w:t>
      </w:r>
      <w:r w:rsidRPr="00EF4EB9">
        <w:rPr>
          <w:sz w:val="22"/>
          <w:szCs w:val="22"/>
        </w:rPr>
        <w:t>Programme Administrator</w:t>
      </w:r>
      <w:r w:rsidR="00A93F05" w:rsidRPr="00EF4EB9">
        <w:rPr>
          <w:sz w:val="22"/>
          <w:szCs w:val="22"/>
        </w:rPr>
        <w:t>s</w:t>
      </w:r>
      <w:r w:rsidRPr="00EF4EB9">
        <w:rPr>
          <w:sz w:val="22"/>
          <w:szCs w:val="22"/>
        </w:rPr>
        <w:t xml:space="preserve">, ScHARR, for </w:t>
      </w:r>
      <w:r w:rsidR="00A93F05" w:rsidRPr="00EF4EB9">
        <w:rPr>
          <w:sz w:val="22"/>
          <w:szCs w:val="22"/>
        </w:rPr>
        <w:t>t</w:t>
      </w:r>
      <w:r w:rsidRPr="00EF4EB9">
        <w:rPr>
          <w:sz w:val="22"/>
          <w:szCs w:val="22"/>
        </w:rPr>
        <w:t>he</w:t>
      </w:r>
      <w:r w:rsidR="00A93F05" w:rsidRPr="00EF4EB9">
        <w:rPr>
          <w:sz w:val="22"/>
          <w:szCs w:val="22"/>
        </w:rPr>
        <w:t>i</w:t>
      </w:r>
      <w:r w:rsidRPr="00EF4EB9">
        <w:rPr>
          <w:sz w:val="22"/>
          <w:szCs w:val="22"/>
        </w:rPr>
        <w:t>r help in preparing and formatting the report.</w:t>
      </w:r>
    </w:p>
    <w:p w:rsidR="00FC64AD" w:rsidRPr="00EF4EB9" w:rsidRDefault="00FC64AD" w:rsidP="00FC64AD">
      <w:pPr>
        <w:pStyle w:val="Header"/>
      </w:pPr>
    </w:p>
    <w:p w:rsidR="00DD03FA" w:rsidRPr="00EF4EB9" w:rsidRDefault="00DD03FA" w:rsidP="0085086B">
      <w:pPr>
        <w:pStyle w:val="Header"/>
        <w:spacing w:line="360" w:lineRule="auto"/>
        <w:outlineLvl w:val="0"/>
        <w:rPr>
          <w:b/>
        </w:rPr>
      </w:pPr>
      <w:r w:rsidRPr="00EF4EB9">
        <w:rPr>
          <w:b/>
        </w:rPr>
        <w:t>Rider on responsibility for report</w:t>
      </w:r>
    </w:p>
    <w:p w:rsidR="00DD03FA" w:rsidRPr="00EF4EB9" w:rsidRDefault="00DD03FA" w:rsidP="00E9595C">
      <w:pPr>
        <w:pStyle w:val="Header"/>
        <w:spacing w:line="360" w:lineRule="auto"/>
        <w:rPr>
          <w:sz w:val="22"/>
          <w:szCs w:val="22"/>
        </w:rPr>
      </w:pPr>
      <w:r w:rsidRPr="00EF4EB9">
        <w:rPr>
          <w:sz w:val="22"/>
          <w:szCs w:val="22"/>
        </w:rPr>
        <w:t>The views expressed in this report are those of the authors and not necessarily those of the NIHR HTA Programme. Any errors are the responsibility of the authors.</w:t>
      </w:r>
    </w:p>
    <w:p w:rsidR="00DD03FA" w:rsidRPr="00EF4EB9" w:rsidRDefault="00DD03FA" w:rsidP="00DD03FA">
      <w:pPr>
        <w:pStyle w:val="Header"/>
      </w:pPr>
    </w:p>
    <w:p w:rsidR="00DD03FA" w:rsidRPr="00EF4EB9" w:rsidRDefault="00DD03FA" w:rsidP="0085086B">
      <w:pPr>
        <w:pStyle w:val="Header"/>
        <w:spacing w:line="360" w:lineRule="auto"/>
        <w:outlineLvl w:val="0"/>
        <w:rPr>
          <w:b/>
        </w:rPr>
      </w:pPr>
      <w:r w:rsidRPr="00EF4EB9">
        <w:rPr>
          <w:b/>
        </w:rPr>
        <w:t>This report should be referenced as follows:</w:t>
      </w:r>
    </w:p>
    <w:p w:rsidR="00DD03FA" w:rsidRPr="00EF4EB9" w:rsidRDefault="00850D82" w:rsidP="00E9595C">
      <w:pPr>
        <w:pStyle w:val="Header"/>
        <w:spacing w:line="360" w:lineRule="auto"/>
        <w:rPr>
          <w:sz w:val="22"/>
          <w:szCs w:val="22"/>
        </w:rPr>
      </w:pPr>
      <w:r w:rsidRPr="00EF4EB9">
        <w:rPr>
          <w:sz w:val="22"/>
          <w:szCs w:val="22"/>
        </w:rPr>
        <w:t>Echocardiography in newly diagnosed atrial fibrillation patients: a systematic review and economic evaluation, Health Technol Assess</w:t>
      </w:r>
    </w:p>
    <w:p w:rsidR="00DD03FA" w:rsidRPr="00EF4EB9" w:rsidRDefault="00DD03FA" w:rsidP="00DD03FA">
      <w:pPr>
        <w:pStyle w:val="Header"/>
        <w:jc w:val="both"/>
        <w:rPr>
          <w:i/>
          <w:sz w:val="22"/>
          <w:szCs w:val="22"/>
        </w:rPr>
      </w:pPr>
      <w:r w:rsidRPr="00EF4EB9">
        <w:rPr>
          <w:b/>
          <w:bCs/>
          <w:i/>
          <w:iCs/>
          <w:sz w:val="22"/>
          <w:szCs w:val="22"/>
        </w:rPr>
        <w:t xml:space="preserve">      </w:t>
      </w:r>
    </w:p>
    <w:p w:rsidR="00A93F05" w:rsidRPr="00EF4EB9" w:rsidRDefault="00DD03FA" w:rsidP="0085086B">
      <w:pPr>
        <w:pStyle w:val="Header"/>
        <w:outlineLvl w:val="0"/>
        <w:rPr>
          <w:b/>
        </w:rPr>
      </w:pPr>
      <w:r w:rsidRPr="00EF4EB9">
        <w:rPr>
          <w:b/>
        </w:rPr>
        <w:br w:type="page"/>
      </w:r>
      <w:r w:rsidR="00A93F05" w:rsidRPr="00EF4EB9">
        <w:rPr>
          <w:b/>
        </w:rPr>
        <w:lastRenderedPageBreak/>
        <w:t>Table of contents</w:t>
      </w:r>
    </w:p>
    <w:p w:rsidR="00A93F05" w:rsidRPr="00EF4EB9" w:rsidRDefault="00A93F05" w:rsidP="00A93F05">
      <w:pPr>
        <w:pStyle w:val="Header"/>
        <w:rPr>
          <w:b/>
        </w:rPr>
      </w:pPr>
    </w:p>
    <w:p w:rsidR="00A93F05" w:rsidRPr="00EF4EB9" w:rsidRDefault="00A93F05" w:rsidP="00A93F05">
      <w:pPr>
        <w:pStyle w:val="Head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521"/>
        <w:gridCol w:w="617"/>
      </w:tblGrid>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1</w:t>
            </w:r>
          </w:p>
        </w:tc>
        <w:tc>
          <w:tcPr>
            <w:tcW w:w="6521" w:type="dxa"/>
          </w:tcPr>
          <w:p w:rsidR="00BA519F" w:rsidRPr="00EF4EB9" w:rsidRDefault="00BA519F" w:rsidP="007864D1">
            <w:pPr>
              <w:pStyle w:val="Header"/>
              <w:tabs>
                <w:tab w:val="clear" w:pos="4153"/>
                <w:tab w:val="clear" w:pos="8306"/>
              </w:tabs>
              <w:spacing w:after="120"/>
              <w:rPr>
                <w:sz w:val="22"/>
                <w:szCs w:val="22"/>
              </w:rPr>
            </w:pPr>
            <w:r w:rsidRPr="00EF4EB9">
              <w:rPr>
                <w:sz w:val="22"/>
                <w:szCs w:val="22"/>
              </w:rPr>
              <w:t>Definition of terms and list of abbreviations</w:t>
            </w:r>
          </w:p>
        </w:tc>
        <w:tc>
          <w:tcPr>
            <w:tcW w:w="617" w:type="dxa"/>
          </w:tcPr>
          <w:p w:rsidR="00BA519F" w:rsidRPr="00EF4EB9" w:rsidRDefault="0033535F" w:rsidP="00BA519F">
            <w:pPr>
              <w:pStyle w:val="Header"/>
              <w:spacing w:after="120"/>
              <w:jc w:val="right"/>
              <w:rPr>
                <w:sz w:val="22"/>
                <w:szCs w:val="22"/>
              </w:rPr>
            </w:pPr>
            <w:r>
              <w:rPr>
                <w:sz w:val="22"/>
                <w:szCs w:val="22"/>
              </w:rPr>
              <w:t>1</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2</w:t>
            </w:r>
          </w:p>
        </w:tc>
        <w:tc>
          <w:tcPr>
            <w:tcW w:w="6521" w:type="dxa"/>
          </w:tcPr>
          <w:p w:rsidR="00BA519F" w:rsidRPr="00EF4EB9" w:rsidRDefault="00BA519F" w:rsidP="007864D1">
            <w:pPr>
              <w:pStyle w:val="Header"/>
              <w:tabs>
                <w:tab w:val="clear" w:pos="4153"/>
                <w:tab w:val="clear" w:pos="8306"/>
              </w:tabs>
              <w:spacing w:after="120"/>
              <w:rPr>
                <w:sz w:val="22"/>
                <w:szCs w:val="22"/>
              </w:rPr>
            </w:pPr>
            <w:r w:rsidRPr="00EF4EB9">
              <w:rPr>
                <w:sz w:val="22"/>
                <w:szCs w:val="22"/>
              </w:rPr>
              <w:t>EXECUTIVE SUMMARY</w:t>
            </w:r>
          </w:p>
        </w:tc>
        <w:tc>
          <w:tcPr>
            <w:tcW w:w="617" w:type="dxa"/>
          </w:tcPr>
          <w:p w:rsidR="00BA519F" w:rsidRPr="00EF4EB9" w:rsidRDefault="0033535F" w:rsidP="00BA519F">
            <w:pPr>
              <w:pStyle w:val="Header"/>
              <w:spacing w:after="120"/>
              <w:jc w:val="right"/>
              <w:rPr>
                <w:sz w:val="22"/>
                <w:szCs w:val="22"/>
              </w:rPr>
            </w:pPr>
            <w:r>
              <w:rPr>
                <w:sz w:val="22"/>
                <w:szCs w:val="22"/>
              </w:rPr>
              <w:t>4</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2.1</w:t>
            </w:r>
          </w:p>
        </w:tc>
        <w:tc>
          <w:tcPr>
            <w:tcW w:w="6521" w:type="dxa"/>
          </w:tcPr>
          <w:p w:rsidR="00BA519F" w:rsidRPr="00EF4EB9" w:rsidRDefault="00BA519F" w:rsidP="007864D1">
            <w:pPr>
              <w:pStyle w:val="Header"/>
              <w:spacing w:after="120"/>
            </w:pPr>
            <w:r w:rsidRPr="00EF4EB9">
              <w:t>Background</w:t>
            </w:r>
          </w:p>
        </w:tc>
        <w:tc>
          <w:tcPr>
            <w:tcW w:w="617" w:type="dxa"/>
          </w:tcPr>
          <w:p w:rsidR="00BA519F" w:rsidRPr="00EF4EB9" w:rsidRDefault="0033535F" w:rsidP="00BA519F">
            <w:pPr>
              <w:pStyle w:val="Header"/>
              <w:spacing w:after="120"/>
              <w:jc w:val="right"/>
              <w:rPr>
                <w:sz w:val="22"/>
                <w:szCs w:val="22"/>
              </w:rPr>
            </w:pPr>
            <w:r>
              <w:rPr>
                <w:sz w:val="22"/>
                <w:szCs w:val="22"/>
              </w:rPr>
              <w:t>4</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2.2</w:t>
            </w:r>
          </w:p>
        </w:tc>
        <w:tc>
          <w:tcPr>
            <w:tcW w:w="6521" w:type="dxa"/>
          </w:tcPr>
          <w:p w:rsidR="00BA519F" w:rsidRPr="00EF4EB9" w:rsidRDefault="00BA519F" w:rsidP="007864D1">
            <w:pPr>
              <w:pStyle w:val="Header"/>
              <w:spacing w:after="120"/>
            </w:pPr>
            <w:r w:rsidRPr="00EF4EB9">
              <w:rPr>
                <w:sz w:val="22"/>
                <w:szCs w:val="22"/>
              </w:rPr>
              <w:t>Objectives</w:t>
            </w:r>
          </w:p>
        </w:tc>
        <w:tc>
          <w:tcPr>
            <w:tcW w:w="617" w:type="dxa"/>
          </w:tcPr>
          <w:p w:rsidR="00BA519F" w:rsidRPr="00EF4EB9" w:rsidRDefault="0033535F" w:rsidP="00BA519F">
            <w:pPr>
              <w:pStyle w:val="Header"/>
              <w:spacing w:after="120"/>
              <w:jc w:val="right"/>
              <w:rPr>
                <w:sz w:val="22"/>
                <w:szCs w:val="22"/>
              </w:rPr>
            </w:pPr>
            <w:r>
              <w:rPr>
                <w:sz w:val="22"/>
                <w:szCs w:val="22"/>
              </w:rPr>
              <w:t>4</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2.3</w:t>
            </w:r>
          </w:p>
        </w:tc>
        <w:tc>
          <w:tcPr>
            <w:tcW w:w="6521" w:type="dxa"/>
          </w:tcPr>
          <w:p w:rsidR="00BA519F" w:rsidRPr="00EF4EB9" w:rsidRDefault="00BA519F" w:rsidP="007864D1">
            <w:pPr>
              <w:pStyle w:val="Header"/>
              <w:spacing w:after="120"/>
            </w:pPr>
            <w:r w:rsidRPr="00EF4EB9">
              <w:rPr>
                <w:sz w:val="22"/>
                <w:szCs w:val="22"/>
              </w:rPr>
              <w:t>Methods</w:t>
            </w:r>
          </w:p>
        </w:tc>
        <w:tc>
          <w:tcPr>
            <w:tcW w:w="617" w:type="dxa"/>
          </w:tcPr>
          <w:p w:rsidR="00BA519F" w:rsidRPr="00EF4EB9" w:rsidRDefault="0033535F" w:rsidP="00BA519F">
            <w:pPr>
              <w:pStyle w:val="Header"/>
              <w:spacing w:after="120"/>
              <w:jc w:val="right"/>
              <w:rPr>
                <w:sz w:val="22"/>
                <w:szCs w:val="22"/>
              </w:rPr>
            </w:pPr>
            <w:r>
              <w:rPr>
                <w:sz w:val="22"/>
                <w:szCs w:val="22"/>
              </w:rPr>
              <w:t>4</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2.4</w:t>
            </w:r>
          </w:p>
        </w:tc>
        <w:tc>
          <w:tcPr>
            <w:tcW w:w="6521" w:type="dxa"/>
          </w:tcPr>
          <w:p w:rsidR="00BA519F" w:rsidRPr="00EF4EB9" w:rsidRDefault="00BA519F" w:rsidP="007864D1">
            <w:pPr>
              <w:pStyle w:val="Header"/>
              <w:spacing w:after="120"/>
            </w:pPr>
            <w:r w:rsidRPr="00EF4EB9">
              <w:rPr>
                <w:sz w:val="22"/>
                <w:szCs w:val="22"/>
              </w:rPr>
              <w:t>Results</w:t>
            </w:r>
          </w:p>
        </w:tc>
        <w:tc>
          <w:tcPr>
            <w:tcW w:w="617" w:type="dxa"/>
          </w:tcPr>
          <w:p w:rsidR="00BA519F" w:rsidRPr="00EF4EB9" w:rsidRDefault="0033535F" w:rsidP="00BA519F">
            <w:pPr>
              <w:pStyle w:val="Header"/>
              <w:spacing w:after="120"/>
              <w:jc w:val="right"/>
              <w:rPr>
                <w:sz w:val="22"/>
                <w:szCs w:val="22"/>
              </w:rPr>
            </w:pPr>
            <w:r>
              <w:rPr>
                <w:sz w:val="22"/>
                <w:szCs w:val="22"/>
              </w:rPr>
              <w:t>5</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2.5</w:t>
            </w:r>
          </w:p>
        </w:tc>
        <w:tc>
          <w:tcPr>
            <w:tcW w:w="6521" w:type="dxa"/>
          </w:tcPr>
          <w:p w:rsidR="00BA519F" w:rsidRPr="00EF4EB9" w:rsidRDefault="00BA519F" w:rsidP="007864D1">
            <w:pPr>
              <w:pStyle w:val="Header"/>
              <w:spacing w:after="120"/>
            </w:pPr>
            <w:r w:rsidRPr="00EF4EB9">
              <w:rPr>
                <w:sz w:val="22"/>
                <w:szCs w:val="22"/>
              </w:rPr>
              <w:t>Discussion</w:t>
            </w:r>
          </w:p>
        </w:tc>
        <w:tc>
          <w:tcPr>
            <w:tcW w:w="617" w:type="dxa"/>
          </w:tcPr>
          <w:p w:rsidR="00BA519F" w:rsidRPr="00EF4EB9" w:rsidRDefault="0033535F" w:rsidP="00BA519F">
            <w:pPr>
              <w:pStyle w:val="Header"/>
              <w:spacing w:after="120"/>
              <w:jc w:val="right"/>
              <w:rPr>
                <w:sz w:val="22"/>
                <w:szCs w:val="22"/>
              </w:rPr>
            </w:pPr>
            <w:r>
              <w:rPr>
                <w:sz w:val="22"/>
                <w:szCs w:val="22"/>
              </w:rPr>
              <w:t>5</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2.6</w:t>
            </w:r>
          </w:p>
        </w:tc>
        <w:tc>
          <w:tcPr>
            <w:tcW w:w="6521" w:type="dxa"/>
          </w:tcPr>
          <w:p w:rsidR="00BA519F" w:rsidRPr="00EF4EB9" w:rsidRDefault="00BA519F" w:rsidP="007864D1">
            <w:pPr>
              <w:pStyle w:val="Header"/>
              <w:spacing w:after="120"/>
            </w:pPr>
            <w:r w:rsidRPr="00EF4EB9">
              <w:rPr>
                <w:sz w:val="22"/>
                <w:szCs w:val="22"/>
              </w:rPr>
              <w:t>Conclusions</w:t>
            </w:r>
          </w:p>
        </w:tc>
        <w:tc>
          <w:tcPr>
            <w:tcW w:w="617" w:type="dxa"/>
          </w:tcPr>
          <w:p w:rsidR="00BA519F" w:rsidRPr="00EF4EB9" w:rsidRDefault="0033535F" w:rsidP="00BA519F">
            <w:pPr>
              <w:pStyle w:val="Header"/>
              <w:spacing w:after="120"/>
              <w:jc w:val="right"/>
              <w:rPr>
                <w:sz w:val="22"/>
                <w:szCs w:val="22"/>
              </w:rPr>
            </w:pPr>
            <w:r>
              <w:rPr>
                <w:sz w:val="22"/>
                <w:szCs w:val="22"/>
              </w:rPr>
              <w:t>6</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3</w:t>
            </w:r>
          </w:p>
        </w:tc>
        <w:tc>
          <w:tcPr>
            <w:tcW w:w="6521" w:type="dxa"/>
          </w:tcPr>
          <w:p w:rsidR="00BA519F" w:rsidRPr="00EF4EB9" w:rsidRDefault="00BA519F" w:rsidP="007864D1">
            <w:pPr>
              <w:pStyle w:val="Header"/>
              <w:tabs>
                <w:tab w:val="clear" w:pos="4153"/>
                <w:tab w:val="clear" w:pos="8306"/>
              </w:tabs>
              <w:spacing w:after="120"/>
              <w:rPr>
                <w:sz w:val="22"/>
                <w:szCs w:val="22"/>
              </w:rPr>
            </w:pPr>
            <w:r w:rsidRPr="00EF4EB9">
              <w:rPr>
                <w:sz w:val="22"/>
                <w:szCs w:val="22"/>
              </w:rPr>
              <w:t>BACKGROUND</w:t>
            </w:r>
          </w:p>
        </w:tc>
        <w:tc>
          <w:tcPr>
            <w:tcW w:w="617" w:type="dxa"/>
          </w:tcPr>
          <w:p w:rsidR="00BA519F" w:rsidRPr="00EF4EB9" w:rsidRDefault="0033535F" w:rsidP="00BA519F">
            <w:pPr>
              <w:pStyle w:val="Header"/>
              <w:spacing w:after="120"/>
              <w:jc w:val="right"/>
              <w:rPr>
                <w:sz w:val="22"/>
                <w:szCs w:val="22"/>
              </w:rPr>
            </w:pPr>
            <w:r>
              <w:rPr>
                <w:sz w:val="22"/>
                <w:szCs w:val="22"/>
              </w:rPr>
              <w:t>7</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3.1</w:t>
            </w:r>
          </w:p>
        </w:tc>
        <w:tc>
          <w:tcPr>
            <w:tcW w:w="6521" w:type="dxa"/>
          </w:tcPr>
          <w:p w:rsidR="00BA519F" w:rsidRPr="00EF4EB9" w:rsidRDefault="00BA519F" w:rsidP="007864D1">
            <w:pPr>
              <w:pStyle w:val="Header"/>
              <w:spacing w:after="120"/>
            </w:pPr>
            <w:r w:rsidRPr="00EF4EB9">
              <w:rPr>
                <w:sz w:val="22"/>
                <w:szCs w:val="22"/>
              </w:rPr>
              <w:t>Atrial fibrillation</w:t>
            </w:r>
          </w:p>
        </w:tc>
        <w:tc>
          <w:tcPr>
            <w:tcW w:w="617" w:type="dxa"/>
          </w:tcPr>
          <w:p w:rsidR="00BA519F" w:rsidRPr="00EF4EB9" w:rsidRDefault="0033535F" w:rsidP="00BA519F">
            <w:pPr>
              <w:pStyle w:val="Header"/>
              <w:spacing w:after="120"/>
              <w:jc w:val="right"/>
              <w:rPr>
                <w:sz w:val="22"/>
                <w:szCs w:val="22"/>
              </w:rPr>
            </w:pPr>
            <w:r>
              <w:rPr>
                <w:sz w:val="22"/>
                <w:szCs w:val="22"/>
              </w:rPr>
              <w:t>7</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3.2</w:t>
            </w:r>
          </w:p>
        </w:tc>
        <w:tc>
          <w:tcPr>
            <w:tcW w:w="6521" w:type="dxa"/>
          </w:tcPr>
          <w:p w:rsidR="00BA519F" w:rsidRPr="00EF4EB9" w:rsidRDefault="00BA519F" w:rsidP="007864D1">
            <w:pPr>
              <w:pStyle w:val="Header"/>
              <w:spacing w:after="120"/>
            </w:pPr>
            <w:r w:rsidRPr="00EF4EB9">
              <w:rPr>
                <w:sz w:val="22"/>
                <w:szCs w:val="22"/>
              </w:rPr>
              <w:t>Current service provision</w:t>
            </w:r>
          </w:p>
        </w:tc>
        <w:tc>
          <w:tcPr>
            <w:tcW w:w="617" w:type="dxa"/>
          </w:tcPr>
          <w:p w:rsidR="00BA519F" w:rsidRPr="00EF4EB9" w:rsidRDefault="0033535F" w:rsidP="00BA519F">
            <w:pPr>
              <w:pStyle w:val="Header"/>
              <w:spacing w:after="120"/>
              <w:jc w:val="right"/>
              <w:rPr>
                <w:sz w:val="22"/>
                <w:szCs w:val="22"/>
              </w:rPr>
            </w:pPr>
            <w:r>
              <w:rPr>
                <w:sz w:val="22"/>
                <w:szCs w:val="22"/>
              </w:rPr>
              <w:t>13</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3.3</w:t>
            </w:r>
          </w:p>
        </w:tc>
        <w:tc>
          <w:tcPr>
            <w:tcW w:w="6521" w:type="dxa"/>
          </w:tcPr>
          <w:p w:rsidR="00BA519F" w:rsidRPr="00EF4EB9" w:rsidRDefault="00BA519F" w:rsidP="007864D1">
            <w:pPr>
              <w:pStyle w:val="Header"/>
              <w:spacing w:after="120"/>
            </w:pPr>
            <w:r w:rsidRPr="00EF4EB9">
              <w:rPr>
                <w:sz w:val="22"/>
                <w:szCs w:val="22"/>
              </w:rPr>
              <w:t>Description of TTE</w:t>
            </w:r>
          </w:p>
        </w:tc>
        <w:tc>
          <w:tcPr>
            <w:tcW w:w="617" w:type="dxa"/>
          </w:tcPr>
          <w:p w:rsidR="00BA519F" w:rsidRPr="00EF4EB9" w:rsidRDefault="0033535F" w:rsidP="00BA519F">
            <w:pPr>
              <w:pStyle w:val="Header"/>
              <w:spacing w:after="120"/>
              <w:jc w:val="right"/>
              <w:rPr>
                <w:sz w:val="22"/>
                <w:szCs w:val="22"/>
              </w:rPr>
            </w:pPr>
            <w:r>
              <w:rPr>
                <w:sz w:val="22"/>
                <w:szCs w:val="22"/>
              </w:rPr>
              <w:t>17</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iCs/>
                <w:sz w:val="22"/>
                <w:szCs w:val="22"/>
              </w:rPr>
              <w:t>3.4</w:t>
            </w:r>
          </w:p>
        </w:tc>
        <w:tc>
          <w:tcPr>
            <w:tcW w:w="6521" w:type="dxa"/>
          </w:tcPr>
          <w:p w:rsidR="00BA519F" w:rsidRPr="00EF4EB9" w:rsidRDefault="00BA519F" w:rsidP="007864D1">
            <w:pPr>
              <w:pStyle w:val="Header"/>
              <w:spacing w:after="120"/>
            </w:pPr>
            <w:r w:rsidRPr="00EF4EB9">
              <w:rPr>
                <w:iCs/>
                <w:sz w:val="22"/>
                <w:szCs w:val="22"/>
              </w:rPr>
              <w:t>Factors associated with successful screening programmes</w:t>
            </w:r>
          </w:p>
        </w:tc>
        <w:tc>
          <w:tcPr>
            <w:tcW w:w="617" w:type="dxa"/>
          </w:tcPr>
          <w:p w:rsidR="00BA519F" w:rsidRPr="00EF4EB9" w:rsidRDefault="0033535F" w:rsidP="00BA519F">
            <w:pPr>
              <w:pStyle w:val="Header"/>
              <w:spacing w:after="120"/>
              <w:jc w:val="right"/>
              <w:rPr>
                <w:sz w:val="22"/>
                <w:szCs w:val="22"/>
              </w:rPr>
            </w:pPr>
            <w:r>
              <w:rPr>
                <w:sz w:val="22"/>
                <w:szCs w:val="22"/>
              </w:rPr>
              <w:t>20</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4</w:t>
            </w:r>
          </w:p>
        </w:tc>
        <w:tc>
          <w:tcPr>
            <w:tcW w:w="6521" w:type="dxa"/>
          </w:tcPr>
          <w:p w:rsidR="00BA519F" w:rsidRPr="00EF4EB9" w:rsidRDefault="00BA519F" w:rsidP="007864D1">
            <w:pPr>
              <w:pStyle w:val="Header"/>
              <w:tabs>
                <w:tab w:val="clear" w:pos="4153"/>
                <w:tab w:val="clear" w:pos="8306"/>
              </w:tabs>
              <w:spacing w:after="120"/>
              <w:rPr>
                <w:sz w:val="22"/>
                <w:szCs w:val="22"/>
              </w:rPr>
            </w:pPr>
            <w:r w:rsidRPr="00EF4EB9">
              <w:rPr>
                <w:sz w:val="22"/>
                <w:szCs w:val="22"/>
              </w:rPr>
              <w:t>DEFINITION OF THE DECISION PROBLEM</w:t>
            </w:r>
          </w:p>
        </w:tc>
        <w:tc>
          <w:tcPr>
            <w:tcW w:w="617" w:type="dxa"/>
          </w:tcPr>
          <w:p w:rsidR="00BA519F" w:rsidRPr="00EF4EB9" w:rsidRDefault="0033535F" w:rsidP="00BA519F">
            <w:pPr>
              <w:pStyle w:val="Header"/>
              <w:spacing w:after="120"/>
              <w:jc w:val="right"/>
              <w:rPr>
                <w:sz w:val="22"/>
                <w:szCs w:val="22"/>
              </w:rPr>
            </w:pPr>
            <w:r>
              <w:rPr>
                <w:sz w:val="22"/>
                <w:szCs w:val="22"/>
              </w:rPr>
              <w:t>22</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bCs/>
                <w:sz w:val="22"/>
                <w:szCs w:val="22"/>
              </w:rPr>
              <w:t>4.1</w:t>
            </w:r>
          </w:p>
        </w:tc>
        <w:tc>
          <w:tcPr>
            <w:tcW w:w="6521" w:type="dxa"/>
          </w:tcPr>
          <w:p w:rsidR="00BA519F" w:rsidRPr="00EF4EB9" w:rsidRDefault="00BA519F" w:rsidP="007864D1">
            <w:pPr>
              <w:pStyle w:val="Header"/>
              <w:spacing w:after="120"/>
            </w:pPr>
            <w:r w:rsidRPr="00EF4EB9">
              <w:rPr>
                <w:bCs/>
                <w:sz w:val="22"/>
                <w:szCs w:val="22"/>
              </w:rPr>
              <w:t>Decision problem</w:t>
            </w:r>
          </w:p>
        </w:tc>
        <w:tc>
          <w:tcPr>
            <w:tcW w:w="617" w:type="dxa"/>
          </w:tcPr>
          <w:p w:rsidR="00BA519F" w:rsidRPr="00EF4EB9" w:rsidRDefault="0033535F" w:rsidP="00BA519F">
            <w:pPr>
              <w:pStyle w:val="Header"/>
              <w:spacing w:after="120"/>
              <w:jc w:val="right"/>
              <w:rPr>
                <w:sz w:val="22"/>
                <w:szCs w:val="22"/>
              </w:rPr>
            </w:pPr>
            <w:r>
              <w:rPr>
                <w:sz w:val="22"/>
                <w:szCs w:val="22"/>
              </w:rPr>
              <w:t>22</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bCs/>
                <w:sz w:val="22"/>
                <w:szCs w:val="22"/>
              </w:rPr>
              <w:t>4.2</w:t>
            </w:r>
          </w:p>
        </w:tc>
        <w:tc>
          <w:tcPr>
            <w:tcW w:w="6521" w:type="dxa"/>
          </w:tcPr>
          <w:p w:rsidR="00BA519F" w:rsidRPr="00EF4EB9" w:rsidRDefault="00BA519F" w:rsidP="007864D1">
            <w:pPr>
              <w:pStyle w:val="Header"/>
              <w:spacing w:after="120"/>
            </w:pPr>
            <w:r w:rsidRPr="00EF4EB9">
              <w:rPr>
                <w:bCs/>
                <w:sz w:val="22"/>
                <w:szCs w:val="22"/>
              </w:rPr>
              <w:t>Overall aims and objectives of assessment</w:t>
            </w:r>
          </w:p>
        </w:tc>
        <w:tc>
          <w:tcPr>
            <w:tcW w:w="617" w:type="dxa"/>
          </w:tcPr>
          <w:p w:rsidR="00BA519F" w:rsidRPr="00EF4EB9" w:rsidRDefault="0033535F" w:rsidP="00BA519F">
            <w:pPr>
              <w:pStyle w:val="Header"/>
              <w:spacing w:after="120"/>
              <w:jc w:val="right"/>
              <w:rPr>
                <w:sz w:val="22"/>
                <w:szCs w:val="22"/>
              </w:rPr>
            </w:pPr>
            <w:r>
              <w:rPr>
                <w:sz w:val="22"/>
                <w:szCs w:val="22"/>
              </w:rPr>
              <w:t>23</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5</w:t>
            </w:r>
          </w:p>
        </w:tc>
        <w:tc>
          <w:tcPr>
            <w:tcW w:w="6521" w:type="dxa"/>
          </w:tcPr>
          <w:p w:rsidR="00BA519F" w:rsidRPr="00EF4EB9" w:rsidRDefault="00BA519F" w:rsidP="007864D1">
            <w:pPr>
              <w:pStyle w:val="Header"/>
              <w:tabs>
                <w:tab w:val="clear" w:pos="4153"/>
                <w:tab w:val="clear" w:pos="8306"/>
              </w:tabs>
              <w:spacing w:after="120"/>
              <w:rPr>
                <w:sz w:val="22"/>
                <w:szCs w:val="22"/>
              </w:rPr>
            </w:pPr>
            <w:r w:rsidRPr="00EF4EB9">
              <w:rPr>
                <w:sz w:val="22"/>
                <w:szCs w:val="22"/>
              </w:rPr>
              <w:t>ASSESSMENT OF CLINICAL EFFECTIVENESS</w:t>
            </w:r>
          </w:p>
        </w:tc>
        <w:tc>
          <w:tcPr>
            <w:tcW w:w="617" w:type="dxa"/>
          </w:tcPr>
          <w:p w:rsidR="00BA519F" w:rsidRPr="00EF4EB9" w:rsidRDefault="0033535F" w:rsidP="00BA519F">
            <w:pPr>
              <w:pStyle w:val="Header"/>
              <w:spacing w:after="120"/>
              <w:jc w:val="right"/>
              <w:rPr>
                <w:sz w:val="22"/>
                <w:szCs w:val="22"/>
              </w:rPr>
            </w:pPr>
            <w:r>
              <w:rPr>
                <w:sz w:val="22"/>
                <w:szCs w:val="22"/>
              </w:rPr>
              <w:t>24</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5.1</w:t>
            </w:r>
          </w:p>
        </w:tc>
        <w:tc>
          <w:tcPr>
            <w:tcW w:w="6521" w:type="dxa"/>
          </w:tcPr>
          <w:p w:rsidR="00BA519F" w:rsidRPr="00EF4EB9" w:rsidRDefault="00BA519F" w:rsidP="007864D1">
            <w:pPr>
              <w:pStyle w:val="Header"/>
              <w:spacing w:after="120"/>
            </w:pPr>
            <w:r w:rsidRPr="00EF4EB9">
              <w:rPr>
                <w:sz w:val="22"/>
                <w:szCs w:val="22"/>
              </w:rPr>
              <w:t>Methods for reviewing clinical effectiveness</w:t>
            </w:r>
          </w:p>
        </w:tc>
        <w:tc>
          <w:tcPr>
            <w:tcW w:w="617" w:type="dxa"/>
          </w:tcPr>
          <w:p w:rsidR="00BA519F" w:rsidRPr="00EF4EB9" w:rsidRDefault="0033535F" w:rsidP="00BA519F">
            <w:pPr>
              <w:pStyle w:val="Header"/>
              <w:spacing w:after="120"/>
              <w:jc w:val="right"/>
              <w:rPr>
                <w:sz w:val="22"/>
                <w:szCs w:val="22"/>
              </w:rPr>
            </w:pPr>
            <w:r>
              <w:rPr>
                <w:sz w:val="22"/>
                <w:szCs w:val="22"/>
              </w:rPr>
              <w:t>24</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5.2</w:t>
            </w:r>
          </w:p>
        </w:tc>
        <w:tc>
          <w:tcPr>
            <w:tcW w:w="6521" w:type="dxa"/>
          </w:tcPr>
          <w:p w:rsidR="00BA519F" w:rsidRPr="00EF4EB9" w:rsidRDefault="00BA519F" w:rsidP="007864D1">
            <w:pPr>
              <w:pStyle w:val="Header"/>
              <w:spacing w:after="120"/>
            </w:pPr>
            <w:r w:rsidRPr="00EF4EB9">
              <w:rPr>
                <w:sz w:val="22"/>
                <w:szCs w:val="22"/>
              </w:rPr>
              <w:t>Results</w:t>
            </w:r>
          </w:p>
        </w:tc>
        <w:tc>
          <w:tcPr>
            <w:tcW w:w="617" w:type="dxa"/>
          </w:tcPr>
          <w:p w:rsidR="00BA519F" w:rsidRPr="00EF4EB9" w:rsidRDefault="0033535F" w:rsidP="00BA519F">
            <w:pPr>
              <w:pStyle w:val="Header"/>
              <w:spacing w:after="120"/>
              <w:jc w:val="right"/>
              <w:rPr>
                <w:sz w:val="22"/>
                <w:szCs w:val="22"/>
              </w:rPr>
            </w:pPr>
            <w:r>
              <w:rPr>
                <w:sz w:val="22"/>
                <w:szCs w:val="22"/>
              </w:rPr>
              <w:t>30</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6</w:t>
            </w:r>
          </w:p>
        </w:tc>
        <w:tc>
          <w:tcPr>
            <w:tcW w:w="6521" w:type="dxa"/>
          </w:tcPr>
          <w:p w:rsidR="00BA519F" w:rsidRPr="00EF4EB9" w:rsidRDefault="003A5C9C" w:rsidP="00DD057D">
            <w:pPr>
              <w:pStyle w:val="Header"/>
              <w:tabs>
                <w:tab w:val="clear" w:pos="4153"/>
                <w:tab w:val="clear" w:pos="8306"/>
              </w:tabs>
              <w:spacing w:after="120" w:line="360" w:lineRule="auto"/>
              <w:rPr>
                <w:sz w:val="22"/>
                <w:szCs w:val="22"/>
              </w:rPr>
            </w:pPr>
            <w:r w:rsidRPr="00E0451D">
              <w:rPr>
                <w:sz w:val="22"/>
                <w:szCs w:val="22"/>
              </w:rPr>
              <w:t>SIMULATING CLINICAL EVENTS AND ESTIMATING COST EFFECTIVENESS RATIOS</w:t>
            </w:r>
          </w:p>
        </w:tc>
        <w:tc>
          <w:tcPr>
            <w:tcW w:w="617" w:type="dxa"/>
          </w:tcPr>
          <w:p w:rsidR="00BA519F" w:rsidRPr="00EF4EB9" w:rsidRDefault="0033535F" w:rsidP="00BA519F">
            <w:pPr>
              <w:pStyle w:val="Header"/>
              <w:spacing w:after="120"/>
              <w:jc w:val="right"/>
              <w:rPr>
                <w:sz w:val="22"/>
                <w:szCs w:val="22"/>
              </w:rPr>
            </w:pPr>
            <w:r>
              <w:rPr>
                <w:sz w:val="22"/>
                <w:szCs w:val="22"/>
              </w:rPr>
              <w:t>55</w:t>
            </w:r>
          </w:p>
        </w:tc>
      </w:tr>
      <w:tr w:rsidR="003A5C9C" w:rsidRPr="00EF4EB9" w:rsidTr="00A93F05">
        <w:tc>
          <w:tcPr>
            <w:tcW w:w="1384" w:type="dxa"/>
          </w:tcPr>
          <w:p w:rsidR="003A5C9C" w:rsidRPr="00EF4EB9" w:rsidRDefault="003A5C9C" w:rsidP="007864D1">
            <w:pPr>
              <w:pStyle w:val="Header"/>
              <w:spacing w:after="120"/>
              <w:rPr>
                <w:sz w:val="22"/>
                <w:szCs w:val="22"/>
              </w:rPr>
            </w:pPr>
            <w:r w:rsidRPr="00E0451D">
              <w:rPr>
                <w:sz w:val="22"/>
                <w:szCs w:val="22"/>
              </w:rPr>
              <w:t>6.1</w:t>
            </w:r>
          </w:p>
        </w:tc>
        <w:tc>
          <w:tcPr>
            <w:tcW w:w="6521" w:type="dxa"/>
          </w:tcPr>
          <w:p w:rsidR="003A5C9C" w:rsidRPr="00EF4EB9" w:rsidRDefault="003A5C9C" w:rsidP="003A5C9C">
            <w:pPr>
              <w:spacing w:line="360" w:lineRule="auto"/>
              <w:rPr>
                <w:sz w:val="22"/>
                <w:szCs w:val="22"/>
              </w:rPr>
            </w:pPr>
            <w:r>
              <w:rPr>
                <w:sz w:val="22"/>
                <w:szCs w:val="22"/>
              </w:rPr>
              <w:t>Introduction</w:t>
            </w:r>
          </w:p>
        </w:tc>
        <w:tc>
          <w:tcPr>
            <w:tcW w:w="617" w:type="dxa"/>
          </w:tcPr>
          <w:p w:rsidR="003A5C9C" w:rsidRDefault="0033535F" w:rsidP="00BA519F">
            <w:pPr>
              <w:pStyle w:val="Header"/>
              <w:spacing w:after="120"/>
              <w:jc w:val="right"/>
              <w:rPr>
                <w:sz w:val="22"/>
                <w:szCs w:val="22"/>
              </w:rPr>
            </w:pPr>
            <w:r>
              <w:rPr>
                <w:sz w:val="22"/>
                <w:szCs w:val="22"/>
              </w:rPr>
              <w:t>55</w:t>
            </w:r>
          </w:p>
        </w:tc>
      </w:tr>
      <w:tr w:rsidR="003A5C9C" w:rsidRPr="00EF4EB9" w:rsidTr="00A93F05">
        <w:tc>
          <w:tcPr>
            <w:tcW w:w="1384" w:type="dxa"/>
          </w:tcPr>
          <w:p w:rsidR="003A5C9C" w:rsidRPr="00EF4EB9" w:rsidRDefault="003A5C9C" w:rsidP="007864D1">
            <w:pPr>
              <w:pStyle w:val="Header"/>
              <w:spacing w:after="120"/>
              <w:rPr>
                <w:sz w:val="22"/>
                <w:szCs w:val="22"/>
              </w:rPr>
            </w:pPr>
            <w:r w:rsidRPr="00E0451D">
              <w:rPr>
                <w:sz w:val="22"/>
                <w:szCs w:val="22"/>
              </w:rPr>
              <w:t>6.2</w:t>
            </w:r>
          </w:p>
        </w:tc>
        <w:tc>
          <w:tcPr>
            <w:tcW w:w="6521" w:type="dxa"/>
          </w:tcPr>
          <w:p w:rsidR="003A5C9C" w:rsidRPr="00EF4EB9" w:rsidRDefault="003A5C9C" w:rsidP="007864D1">
            <w:pPr>
              <w:pStyle w:val="Header"/>
              <w:tabs>
                <w:tab w:val="clear" w:pos="4153"/>
                <w:tab w:val="clear" w:pos="8306"/>
              </w:tabs>
              <w:spacing w:after="120"/>
              <w:rPr>
                <w:sz w:val="22"/>
                <w:szCs w:val="22"/>
              </w:rPr>
            </w:pPr>
            <w:r w:rsidRPr="00E0451D">
              <w:rPr>
                <w:sz w:val="22"/>
                <w:szCs w:val="22"/>
              </w:rPr>
              <w:t>Detailing the mathematical model</w:t>
            </w:r>
          </w:p>
        </w:tc>
        <w:tc>
          <w:tcPr>
            <w:tcW w:w="617" w:type="dxa"/>
          </w:tcPr>
          <w:p w:rsidR="003A5C9C" w:rsidRDefault="0033535F" w:rsidP="00BA519F">
            <w:pPr>
              <w:pStyle w:val="Header"/>
              <w:spacing w:after="120"/>
              <w:jc w:val="right"/>
              <w:rPr>
                <w:sz w:val="22"/>
                <w:szCs w:val="22"/>
              </w:rPr>
            </w:pPr>
            <w:r>
              <w:rPr>
                <w:sz w:val="22"/>
                <w:szCs w:val="22"/>
              </w:rPr>
              <w:t>60</w:t>
            </w:r>
          </w:p>
        </w:tc>
      </w:tr>
      <w:tr w:rsidR="003A5C9C" w:rsidRPr="00EF4EB9" w:rsidTr="00A93F05">
        <w:tc>
          <w:tcPr>
            <w:tcW w:w="1384" w:type="dxa"/>
          </w:tcPr>
          <w:p w:rsidR="003A5C9C" w:rsidRPr="00EF4EB9" w:rsidRDefault="003A5C9C" w:rsidP="007864D1">
            <w:pPr>
              <w:pStyle w:val="Header"/>
              <w:spacing w:after="120"/>
              <w:rPr>
                <w:sz w:val="22"/>
                <w:szCs w:val="22"/>
              </w:rPr>
            </w:pPr>
            <w:r w:rsidRPr="00E0451D">
              <w:rPr>
                <w:sz w:val="22"/>
                <w:szCs w:val="22"/>
              </w:rPr>
              <w:t>6.3</w:t>
            </w:r>
          </w:p>
        </w:tc>
        <w:tc>
          <w:tcPr>
            <w:tcW w:w="6521" w:type="dxa"/>
          </w:tcPr>
          <w:p w:rsidR="003A5C9C" w:rsidRPr="00EF4EB9" w:rsidRDefault="003A5C9C" w:rsidP="007864D1">
            <w:pPr>
              <w:pStyle w:val="Header"/>
              <w:tabs>
                <w:tab w:val="clear" w:pos="4153"/>
                <w:tab w:val="clear" w:pos="8306"/>
              </w:tabs>
              <w:spacing w:after="120"/>
              <w:rPr>
                <w:sz w:val="22"/>
                <w:szCs w:val="22"/>
              </w:rPr>
            </w:pPr>
            <w:r w:rsidRPr="00E0451D">
              <w:rPr>
                <w:sz w:val="22"/>
                <w:szCs w:val="22"/>
              </w:rPr>
              <w:t>Analyses undertaken</w:t>
            </w:r>
          </w:p>
        </w:tc>
        <w:tc>
          <w:tcPr>
            <w:tcW w:w="617" w:type="dxa"/>
          </w:tcPr>
          <w:p w:rsidR="003A5C9C" w:rsidRDefault="0033535F" w:rsidP="00BA519F">
            <w:pPr>
              <w:pStyle w:val="Header"/>
              <w:spacing w:after="120"/>
              <w:jc w:val="right"/>
              <w:rPr>
                <w:sz w:val="22"/>
                <w:szCs w:val="22"/>
              </w:rPr>
            </w:pPr>
            <w:r>
              <w:rPr>
                <w:sz w:val="22"/>
                <w:szCs w:val="22"/>
              </w:rPr>
              <w:t>85</w:t>
            </w:r>
          </w:p>
        </w:tc>
      </w:tr>
      <w:tr w:rsidR="003A5C9C" w:rsidRPr="00EF4EB9" w:rsidTr="00A93F05">
        <w:tc>
          <w:tcPr>
            <w:tcW w:w="1384" w:type="dxa"/>
          </w:tcPr>
          <w:p w:rsidR="003A5C9C" w:rsidRPr="00EF4EB9" w:rsidRDefault="003A5C9C" w:rsidP="007864D1">
            <w:pPr>
              <w:pStyle w:val="Header"/>
              <w:spacing w:after="120"/>
              <w:rPr>
                <w:sz w:val="22"/>
                <w:szCs w:val="22"/>
              </w:rPr>
            </w:pPr>
            <w:r w:rsidRPr="00E0451D">
              <w:rPr>
                <w:sz w:val="22"/>
                <w:szCs w:val="22"/>
              </w:rPr>
              <w:t>6.4</w:t>
            </w:r>
          </w:p>
        </w:tc>
        <w:tc>
          <w:tcPr>
            <w:tcW w:w="6521" w:type="dxa"/>
          </w:tcPr>
          <w:p w:rsidR="003A5C9C" w:rsidRPr="00EF4EB9" w:rsidRDefault="003A5C9C" w:rsidP="007864D1">
            <w:pPr>
              <w:pStyle w:val="Header"/>
              <w:tabs>
                <w:tab w:val="clear" w:pos="4153"/>
                <w:tab w:val="clear" w:pos="8306"/>
              </w:tabs>
              <w:spacing w:after="120"/>
              <w:rPr>
                <w:sz w:val="22"/>
                <w:szCs w:val="22"/>
              </w:rPr>
            </w:pPr>
            <w:r w:rsidRPr="00E0451D">
              <w:rPr>
                <w:sz w:val="22"/>
                <w:szCs w:val="22"/>
              </w:rPr>
              <w:t>Results</w:t>
            </w:r>
          </w:p>
        </w:tc>
        <w:tc>
          <w:tcPr>
            <w:tcW w:w="617" w:type="dxa"/>
          </w:tcPr>
          <w:p w:rsidR="003A5C9C" w:rsidRDefault="0033535F" w:rsidP="00BA519F">
            <w:pPr>
              <w:pStyle w:val="Header"/>
              <w:spacing w:after="120"/>
              <w:jc w:val="right"/>
              <w:rPr>
                <w:sz w:val="22"/>
                <w:szCs w:val="22"/>
              </w:rPr>
            </w:pPr>
            <w:r>
              <w:rPr>
                <w:sz w:val="22"/>
                <w:szCs w:val="22"/>
              </w:rPr>
              <w:t>86</w:t>
            </w:r>
          </w:p>
        </w:tc>
      </w:tr>
      <w:tr w:rsidR="003A5C9C" w:rsidRPr="00EF4EB9" w:rsidTr="00A93F05">
        <w:tc>
          <w:tcPr>
            <w:tcW w:w="1384" w:type="dxa"/>
          </w:tcPr>
          <w:p w:rsidR="003A5C9C" w:rsidRPr="00EF4EB9" w:rsidRDefault="003A5C9C" w:rsidP="007864D1">
            <w:pPr>
              <w:pStyle w:val="Header"/>
              <w:spacing w:after="120"/>
              <w:rPr>
                <w:sz w:val="22"/>
                <w:szCs w:val="22"/>
              </w:rPr>
            </w:pPr>
            <w:r w:rsidRPr="00E0451D">
              <w:rPr>
                <w:rFonts w:eastAsiaTheme="majorEastAsia"/>
                <w:bCs/>
                <w:iCs/>
                <w:sz w:val="22"/>
                <w:szCs w:val="22"/>
              </w:rPr>
              <w:t>6.5</w:t>
            </w:r>
          </w:p>
        </w:tc>
        <w:tc>
          <w:tcPr>
            <w:tcW w:w="6521" w:type="dxa"/>
          </w:tcPr>
          <w:p w:rsidR="003A5C9C" w:rsidRPr="00EF4EB9" w:rsidRDefault="003A5C9C" w:rsidP="007864D1">
            <w:pPr>
              <w:pStyle w:val="Header"/>
              <w:tabs>
                <w:tab w:val="clear" w:pos="4153"/>
                <w:tab w:val="clear" w:pos="8306"/>
              </w:tabs>
              <w:spacing w:after="120"/>
              <w:rPr>
                <w:sz w:val="22"/>
                <w:szCs w:val="22"/>
              </w:rPr>
            </w:pPr>
            <w:r w:rsidRPr="00E0451D">
              <w:rPr>
                <w:rFonts w:eastAsiaTheme="majorEastAsia"/>
                <w:bCs/>
                <w:iCs/>
                <w:sz w:val="22"/>
                <w:szCs w:val="22"/>
              </w:rPr>
              <w:t>Comparison of our results with those in the published literature</w:t>
            </w:r>
          </w:p>
        </w:tc>
        <w:tc>
          <w:tcPr>
            <w:tcW w:w="617" w:type="dxa"/>
          </w:tcPr>
          <w:p w:rsidR="003A5C9C" w:rsidRDefault="0033535F" w:rsidP="00BA519F">
            <w:pPr>
              <w:pStyle w:val="Header"/>
              <w:spacing w:after="120"/>
              <w:jc w:val="right"/>
              <w:rPr>
                <w:sz w:val="22"/>
                <w:szCs w:val="22"/>
              </w:rPr>
            </w:pPr>
            <w:r>
              <w:rPr>
                <w:sz w:val="22"/>
                <w:szCs w:val="22"/>
              </w:rPr>
              <w:t>129</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7</w:t>
            </w:r>
          </w:p>
        </w:tc>
        <w:tc>
          <w:tcPr>
            <w:tcW w:w="6521" w:type="dxa"/>
          </w:tcPr>
          <w:p w:rsidR="00BA519F" w:rsidRPr="00EF4EB9" w:rsidRDefault="00BA519F" w:rsidP="00DD057D">
            <w:pPr>
              <w:pStyle w:val="Header"/>
              <w:tabs>
                <w:tab w:val="clear" w:pos="4153"/>
                <w:tab w:val="clear" w:pos="8306"/>
              </w:tabs>
              <w:spacing w:after="120" w:line="360" w:lineRule="auto"/>
              <w:rPr>
                <w:sz w:val="22"/>
                <w:szCs w:val="22"/>
              </w:rPr>
            </w:pPr>
            <w:r w:rsidRPr="00EF4EB9">
              <w:rPr>
                <w:sz w:val="22"/>
                <w:szCs w:val="22"/>
              </w:rPr>
              <w:t>ASSESSMENT OF FACTORS RELEVANT TO THE NHS AND OTHER PARTIES</w:t>
            </w:r>
          </w:p>
        </w:tc>
        <w:tc>
          <w:tcPr>
            <w:tcW w:w="617" w:type="dxa"/>
          </w:tcPr>
          <w:p w:rsidR="00BA519F" w:rsidRPr="00EF4EB9" w:rsidRDefault="0033535F" w:rsidP="00BA519F">
            <w:pPr>
              <w:pStyle w:val="Header"/>
              <w:spacing w:after="120"/>
              <w:jc w:val="right"/>
              <w:rPr>
                <w:sz w:val="22"/>
                <w:szCs w:val="22"/>
              </w:rPr>
            </w:pPr>
            <w:r>
              <w:rPr>
                <w:sz w:val="22"/>
                <w:szCs w:val="22"/>
              </w:rPr>
              <w:t>131</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8</w:t>
            </w:r>
          </w:p>
        </w:tc>
        <w:tc>
          <w:tcPr>
            <w:tcW w:w="6521" w:type="dxa"/>
          </w:tcPr>
          <w:p w:rsidR="00BA519F" w:rsidRPr="00EF4EB9" w:rsidRDefault="00BA519F" w:rsidP="007864D1">
            <w:pPr>
              <w:pStyle w:val="Header"/>
              <w:tabs>
                <w:tab w:val="clear" w:pos="4153"/>
                <w:tab w:val="clear" w:pos="8306"/>
              </w:tabs>
              <w:spacing w:after="120"/>
              <w:rPr>
                <w:sz w:val="22"/>
                <w:szCs w:val="22"/>
              </w:rPr>
            </w:pPr>
            <w:r w:rsidRPr="00EF4EB9">
              <w:rPr>
                <w:sz w:val="22"/>
                <w:szCs w:val="22"/>
              </w:rPr>
              <w:t>DISCUSSION</w:t>
            </w:r>
          </w:p>
        </w:tc>
        <w:tc>
          <w:tcPr>
            <w:tcW w:w="617" w:type="dxa"/>
          </w:tcPr>
          <w:p w:rsidR="00BA519F" w:rsidRPr="00EF4EB9" w:rsidRDefault="0033535F" w:rsidP="00BA519F">
            <w:pPr>
              <w:pStyle w:val="Header"/>
              <w:spacing w:after="120"/>
              <w:jc w:val="right"/>
              <w:rPr>
                <w:sz w:val="22"/>
                <w:szCs w:val="22"/>
              </w:rPr>
            </w:pPr>
            <w:r>
              <w:rPr>
                <w:sz w:val="22"/>
                <w:szCs w:val="22"/>
              </w:rPr>
              <w:t>132</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8.1</w:t>
            </w:r>
          </w:p>
        </w:tc>
        <w:tc>
          <w:tcPr>
            <w:tcW w:w="6521" w:type="dxa"/>
          </w:tcPr>
          <w:p w:rsidR="00BA519F" w:rsidRPr="00EF4EB9" w:rsidRDefault="00BA519F" w:rsidP="007864D1">
            <w:pPr>
              <w:pStyle w:val="Header"/>
              <w:tabs>
                <w:tab w:val="clear" w:pos="4153"/>
                <w:tab w:val="clear" w:pos="8306"/>
              </w:tabs>
              <w:spacing w:before="60" w:after="120"/>
              <w:rPr>
                <w:sz w:val="22"/>
                <w:szCs w:val="22"/>
              </w:rPr>
            </w:pPr>
            <w:r w:rsidRPr="00EF4EB9">
              <w:rPr>
                <w:sz w:val="22"/>
                <w:szCs w:val="22"/>
              </w:rPr>
              <w:t>Statement of principle findings</w:t>
            </w:r>
          </w:p>
        </w:tc>
        <w:tc>
          <w:tcPr>
            <w:tcW w:w="617" w:type="dxa"/>
          </w:tcPr>
          <w:p w:rsidR="00BA519F" w:rsidRPr="00EF4EB9" w:rsidRDefault="0033535F" w:rsidP="00BA519F">
            <w:pPr>
              <w:pStyle w:val="Header"/>
              <w:spacing w:after="120"/>
              <w:jc w:val="right"/>
              <w:rPr>
                <w:sz w:val="22"/>
                <w:szCs w:val="22"/>
              </w:rPr>
            </w:pPr>
            <w:r>
              <w:rPr>
                <w:sz w:val="22"/>
                <w:szCs w:val="22"/>
              </w:rPr>
              <w:t>132</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8.2</w:t>
            </w:r>
          </w:p>
        </w:tc>
        <w:tc>
          <w:tcPr>
            <w:tcW w:w="6521" w:type="dxa"/>
          </w:tcPr>
          <w:p w:rsidR="00BA519F" w:rsidRPr="00EF4EB9" w:rsidRDefault="00BA519F" w:rsidP="007864D1">
            <w:pPr>
              <w:pStyle w:val="Header"/>
              <w:tabs>
                <w:tab w:val="clear" w:pos="4153"/>
                <w:tab w:val="clear" w:pos="8306"/>
              </w:tabs>
              <w:spacing w:after="120"/>
              <w:rPr>
                <w:sz w:val="22"/>
                <w:szCs w:val="22"/>
              </w:rPr>
            </w:pPr>
            <w:r w:rsidRPr="00EF4EB9">
              <w:rPr>
                <w:sz w:val="22"/>
                <w:szCs w:val="22"/>
              </w:rPr>
              <w:t>Strengths and limitations of the assessment</w:t>
            </w:r>
          </w:p>
        </w:tc>
        <w:tc>
          <w:tcPr>
            <w:tcW w:w="617" w:type="dxa"/>
          </w:tcPr>
          <w:p w:rsidR="00BA519F" w:rsidRPr="00EF4EB9" w:rsidRDefault="0033535F" w:rsidP="00BA519F">
            <w:pPr>
              <w:pStyle w:val="Header"/>
              <w:spacing w:after="120"/>
              <w:jc w:val="right"/>
              <w:rPr>
                <w:sz w:val="22"/>
                <w:szCs w:val="22"/>
              </w:rPr>
            </w:pPr>
            <w:r>
              <w:rPr>
                <w:sz w:val="22"/>
                <w:szCs w:val="22"/>
              </w:rPr>
              <w:t>132</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8.3</w:t>
            </w:r>
          </w:p>
        </w:tc>
        <w:tc>
          <w:tcPr>
            <w:tcW w:w="6521" w:type="dxa"/>
          </w:tcPr>
          <w:p w:rsidR="00BA519F" w:rsidRPr="00EF4EB9" w:rsidRDefault="00BA519F" w:rsidP="007864D1">
            <w:pPr>
              <w:pStyle w:val="Header"/>
              <w:tabs>
                <w:tab w:val="clear" w:pos="4153"/>
                <w:tab w:val="clear" w:pos="8306"/>
              </w:tabs>
              <w:spacing w:after="120"/>
              <w:rPr>
                <w:sz w:val="22"/>
                <w:szCs w:val="22"/>
              </w:rPr>
            </w:pPr>
            <w:r w:rsidRPr="00EF4EB9">
              <w:rPr>
                <w:sz w:val="22"/>
                <w:szCs w:val="22"/>
              </w:rPr>
              <w:t>Uncertainties</w:t>
            </w:r>
          </w:p>
        </w:tc>
        <w:tc>
          <w:tcPr>
            <w:tcW w:w="617" w:type="dxa"/>
          </w:tcPr>
          <w:p w:rsidR="00BA519F" w:rsidRPr="00EF4EB9" w:rsidRDefault="0033535F" w:rsidP="00BA519F">
            <w:pPr>
              <w:pStyle w:val="Header"/>
              <w:spacing w:after="120"/>
              <w:jc w:val="right"/>
              <w:rPr>
                <w:sz w:val="22"/>
                <w:szCs w:val="22"/>
              </w:rPr>
            </w:pPr>
            <w:r>
              <w:rPr>
                <w:sz w:val="22"/>
                <w:szCs w:val="22"/>
              </w:rPr>
              <w:t>133</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8.4</w:t>
            </w:r>
          </w:p>
        </w:tc>
        <w:tc>
          <w:tcPr>
            <w:tcW w:w="6521" w:type="dxa"/>
          </w:tcPr>
          <w:p w:rsidR="00BA519F" w:rsidRPr="00EF4EB9" w:rsidRDefault="00BA519F" w:rsidP="007864D1">
            <w:pPr>
              <w:pStyle w:val="Header"/>
              <w:tabs>
                <w:tab w:val="clear" w:pos="4153"/>
                <w:tab w:val="clear" w:pos="8306"/>
              </w:tabs>
              <w:spacing w:after="120"/>
              <w:rPr>
                <w:sz w:val="22"/>
                <w:szCs w:val="22"/>
              </w:rPr>
            </w:pPr>
            <w:r w:rsidRPr="00EF4EB9">
              <w:rPr>
                <w:sz w:val="22"/>
                <w:szCs w:val="22"/>
              </w:rPr>
              <w:t>Other relevant factors</w:t>
            </w:r>
          </w:p>
        </w:tc>
        <w:tc>
          <w:tcPr>
            <w:tcW w:w="617" w:type="dxa"/>
          </w:tcPr>
          <w:p w:rsidR="00BA519F" w:rsidRPr="00EF4EB9" w:rsidRDefault="0033535F" w:rsidP="00BA519F">
            <w:pPr>
              <w:pStyle w:val="Header"/>
              <w:spacing w:after="120"/>
              <w:jc w:val="right"/>
              <w:rPr>
                <w:sz w:val="22"/>
                <w:szCs w:val="22"/>
              </w:rPr>
            </w:pPr>
            <w:r>
              <w:rPr>
                <w:sz w:val="22"/>
                <w:szCs w:val="22"/>
              </w:rPr>
              <w:t>134</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9</w:t>
            </w:r>
          </w:p>
        </w:tc>
        <w:tc>
          <w:tcPr>
            <w:tcW w:w="6521" w:type="dxa"/>
          </w:tcPr>
          <w:p w:rsidR="00BA519F" w:rsidRPr="00EF4EB9" w:rsidRDefault="00BA519F" w:rsidP="007864D1">
            <w:pPr>
              <w:pStyle w:val="Header"/>
              <w:tabs>
                <w:tab w:val="clear" w:pos="4153"/>
                <w:tab w:val="clear" w:pos="8306"/>
              </w:tabs>
              <w:spacing w:after="120"/>
              <w:rPr>
                <w:sz w:val="22"/>
                <w:szCs w:val="22"/>
              </w:rPr>
            </w:pPr>
            <w:bookmarkStart w:id="1" w:name="_Toc527473499"/>
            <w:r w:rsidRPr="00EF4EB9">
              <w:rPr>
                <w:sz w:val="22"/>
                <w:szCs w:val="22"/>
              </w:rPr>
              <w:t>CONCLUSIONS</w:t>
            </w:r>
            <w:bookmarkEnd w:id="1"/>
          </w:p>
        </w:tc>
        <w:tc>
          <w:tcPr>
            <w:tcW w:w="617" w:type="dxa"/>
          </w:tcPr>
          <w:p w:rsidR="00BA519F" w:rsidRPr="00EF4EB9" w:rsidRDefault="0033535F" w:rsidP="00BA519F">
            <w:pPr>
              <w:pStyle w:val="Header"/>
              <w:spacing w:after="120"/>
              <w:jc w:val="right"/>
              <w:rPr>
                <w:sz w:val="22"/>
                <w:szCs w:val="22"/>
              </w:rPr>
            </w:pPr>
            <w:r>
              <w:rPr>
                <w:sz w:val="22"/>
                <w:szCs w:val="22"/>
              </w:rPr>
              <w:t>135</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lastRenderedPageBreak/>
              <w:t>9.1</w:t>
            </w:r>
          </w:p>
        </w:tc>
        <w:tc>
          <w:tcPr>
            <w:tcW w:w="6521" w:type="dxa"/>
          </w:tcPr>
          <w:p w:rsidR="00BA519F" w:rsidRPr="00EF4EB9" w:rsidRDefault="00BA519F" w:rsidP="007864D1">
            <w:pPr>
              <w:pStyle w:val="Header"/>
              <w:spacing w:after="120"/>
            </w:pPr>
            <w:r w:rsidRPr="00EF4EB9">
              <w:rPr>
                <w:sz w:val="22"/>
                <w:szCs w:val="22"/>
              </w:rPr>
              <w:t>Implications for service provision</w:t>
            </w:r>
          </w:p>
        </w:tc>
        <w:tc>
          <w:tcPr>
            <w:tcW w:w="617" w:type="dxa"/>
          </w:tcPr>
          <w:p w:rsidR="00BA519F" w:rsidRPr="00EF4EB9" w:rsidRDefault="0033535F" w:rsidP="00BA519F">
            <w:pPr>
              <w:pStyle w:val="Header"/>
              <w:spacing w:after="120"/>
              <w:jc w:val="right"/>
              <w:rPr>
                <w:sz w:val="22"/>
                <w:szCs w:val="22"/>
              </w:rPr>
            </w:pPr>
            <w:r>
              <w:rPr>
                <w:sz w:val="22"/>
                <w:szCs w:val="22"/>
              </w:rPr>
              <w:t>135</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9.2</w:t>
            </w:r>
          </w:p>
        </w:tc>
        <w:tc>
          <w:tcPr>
            <w:tcW w:w="6521" w:type="dxa"/>
          </w:tcPr>
          <w:p w:rsidR="00BA519F" w:rsidRPr="00EF4EB9" w:rsidRDefault="00BA519F" w:rsidP="007864D1">
            <w:pPr>
              <w:pStyle w:val="Header"/>
              <w:spacing w:after="120"/>
            </w:pPr>
            <w:r w:rsidRPr="00EF4EB9">
              <w:rPr>
                <w:sz w:val="22"/>
                <w:szCs w:val="22"/>
              </w:rPr>
              <w:t>Suggested research priorities</w:t>
            </w:r>
          </w:p>
        </w:tc>
        <w:tc>
          <w:tcPr>
            <w:tcW w:w="617" w:type="dxa"/>
          </w:tcPr>
          <w:p w:rsidR="00BA519F" w:rsidRPr="00EF4EB9" w:rsidRDefault="0033535F" w:rsidP="00BA519F">
            <w:pPr>
              <w:pStyle w:val="Header"/>
              <w:spacing w:after="120"/>
              <w:jc w:val="right"/>
              <w:rPr>
                <w:sz w:val="22"/>
                <w:szCs w:val="22"/>
              </w:rPr>
            </w:pPr>
            <w:r>
              <w:rPr>
                <w:sz w:val="22"/>
                <w:szCs w:val="22"/>
              </w:rPr>
              <w:t>135</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Appendix 1</w:t>
            </w:r>
          </w:p>
        </w:tc>
        <w:tc>
          <w:tcPr>
            <w:tcW w:w="6521" w:type="dxa"/>
          </w:tcPr>
          <w:p w:rsidR="00BA519F" w:rsidRPr="00EF4EB9" w:rsidRDefault="00BA519F" w:rsidP="007864D1">
            <w:pPr>
              <w:pStyle w:val="Header"/>
              <w:tabs>
                <w:tab w:val="clear" w:pos="4153"/>
                <w:tab w:val="clear" w:pos="8306"/>
              </w:tabs>
              <w:spacing w:after="120"/>
            </w:pPr>
            <w:r w:rsidRPr="00EF4EB9">
              <w:rPr>
                <w:sz w:val="22"/>
                <w:szCs w:val="22"/>
              </w:rPr>
              <w:t>Inclusion and exclusion of pathologies</w:t>
            </w:r>
          </w:p>
        </w:tc>
        <w:tc>
          <w:tcPr>
            <w:tcW w:w="617" w:type="dxa"/>
          </w:tcPr>
          <w:p w:rsidR="00BA519F" w:rsidRPr="00EF4EB9" w:rsidRDefault="0033535F" w:rsidP="00BA519F">
            <w:pPr>
              <w:pStyle w:val="Header"/>
              <w:spacing w:after="120"/>
              <w:jc w:val="right"/>
              <w:rPr>
                <w:sz w:val="22"/>
                <w:szCs w:val="22"/>
              </w:rPr>
            </w:pPr>
            <w:r>
              <w:rPr>
                <w:sz w:val="22"/>
                <w:szCs w:val="22"/>
              </w:rPr>
              <w:t>136</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Appendix 2</w:t>
            </w:r>
          </w:p>
        </w:tc>
        <w:tc>
          <w:tcPr>
            <w:tcW w:w="6521" w:type="dxa"/>
          </w:tcPr>
          <w:p w:rsidR="00BA519F" w:rsidRPr="00EF4EB9" w:rsidRDefault="00BA519F" w:rsidP="007864D1">
            <w:pPr>
              <w:pStyle w:val="Header"/>
              <w:spacing w:after="120"/>
            </w:pPr>
            <w:r w:rsidRPr="00EF4EB9">
              <w:rPr>
                <w:sz w:val="22"/>
                <w:szCs w:val="22"/>
              </w:rPr>
              <w:t>Diagnosis of pathologies</w:t>
            </w:r>
          </w:p>
        </w:tc>
        <w:tc>
          <w:tcPr>
            <w:tcW w:w="617" w:type="dxa"/>
          </w:tcPr>
          <w:p w:rsidR="00BA519F" w:rsidRPr="00EF4EB9" w:rsidRDefault="0033535F" w:rsidP="00BA519F">
            <w:pPr>
              <w:pStyle w:val="Header"/>
              <w:spacing w:after="120"/>
              <w:jc w:val="right"/>
              <w:rPr>
                <w:sz w:val="22"/>
                <w:szCs w:val="22"/>
              </w:rPr>
            </w:pPr>
            <w:r>
              <w:rPr>
                <w:sz w:val="22"/>
                <w:szCs w:val="22"/>
              </w:rPr>
              <w:t>138</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Appendix 3</w:t>
            </w:r>
          </w:p>
        </w:tc>
        <w:tc>
          <w:tcPr>
            <w:tcW w:w="6521" w:type="dxa"/>
          </w:tcPr>
          <w:p w:rsidR="00BA519F" w:rsidRPr="00EF4EB9" w:rsidRDefault="00BA519F" w:rsidP="007864D1">
            <w:pPr>
              <w:pStyle w:val="Header"/>
              <w:spacing w:after="120"/>
            </w:pPr>
            <w:r w:rsidRPr="00EF4EB9">
              <w:rPr>
                <w:sz w:val="22"/>
                <w:szCs w:val="22"/>
              </w:rPr>
              <w:t>Search strategies</w:t>
            </w:r>
          </w:p>
        </w:tc>
        <w:tc>
          <w:tcPr>
            <w:tcW w:w="617" w:type="dxa"/>
          </w:tcPr>
          <w:p w:rsidR="00BA519F" w:rsidRPr="00EF4EB9" w:rsidRDefault="0033535F" w:rsidP="00BA519F">
            <w:pPr>
              <w:pStyle w:val="Header"/>
              <w:spacing w:after="120"/>
              <w:jc w:val="right"/>
              <w:rPr>
                <w:sz w:val="22"/>
                <w:szCs w:val="22"/>
              </w:rPr>
            </w:pPr>
            <w:r>
              <w:rPr>
                <w:sz w:val="22"/>
                <w:szCs w:val="22"/>
              </w:rPr>
              <w:t>140</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Appendix 4</w:t>
            </w:r>
          </w:p>
        </w:tc>
        <w:tc>
          <w:tcPr>
            <w:tcW w:w="6521" w:type="dxa"/>
          </w:tcPr>
          <w:p w:rsidR="00BA519F" w:rsidRPr="00EF4EB9" w:rsidRDefault="00BA519F" w:rsidP="007864D1">
            <w:pPr>
              <w:pStyle w:val="Header"/>
              <w:spacing w:after="120"/>
            </w:pPr>
            <w:r w:rsidRPr="00EF4EB9">
              <w:rPr>
                <w:sz w:val="22"/>
                <w:szCs w:val="22"/>
              </w:rPr>
              <w:t>Data abstraction tables  Diagnostic review</w:t>
            </w:r>
          </w:p>
        </w:tc>
        <w:tc>
          <w:tcPr>
            <w:tcW w:w="617" w:type="dxa"/>
          </w:tcPr>
          <w:p w:rsidR="00BA519F" w:rsidRPr="00EF4EB9" w:rsidRDefault="0033535F" w:rsidP="00BA519F">
            <w:pPr>
              <w:pStyle w:val="Header"/>
              <w:spacing w:after="120"/>
              <w:jc w:val="right"/>
              <w:rPr>
                <w:sz w:val="22"/>
                <w:szCs w:val="22"/>
              </w:rPr>
            </w:pPr>
            <w:r>
              <w:rPr>
                <w:sz w:val="22"/>
                <w:szCs w:val="22"/>
              </w:rPr>
              <w:t>147</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Appendix 5</w:t>
            </w:r>
          </w:p>
        </w:tc>
        <w:tc>
          <w:tcPr>
            <w:tcW w:w="6521" w:type="dxa"/>
          </w:tcPr>
          <w:p w:rsidR="00BA519F" w:rsidRPr="00EF4EB9" w:rsidRDefault="00BA519F" w:rsidP="007864D1">
            <w:pPr>
              <w:pStyle w:val="Header"/>
              <w:spacing w:after="120"/>
            </w:pPr>
            <w:r w:rsidRPr="00EF4EB9">
              <w:rPr>
                <w:sz w:val="22"/>
                <w:szCs w:val="22"/>
              </w:rPr>
              <w:t>Quality assessment Diagnostic review</w:t>
            </w:r>
          </w:p>
        </w:tc>
        <w:tc>
          <w:tcPr>
            <w:tcW w:w="617" w:type="dxa"/>
          </w:tcPr>
          <w:p w:rsidR="00BA519F" w:rsidRPr="00EF4EB9" w:rsidRDefault="0033535F" w:rsidP="00BA519F">
            <w:pPr>
              <w:pStyle w:val="Header"/>
              <w:spacing w:after="120"/>
              <w:jc w:val="right"/>
              <w:rPr>
                <w:sz w:val="22"/>
                <w:szCs w:val="22"/>
              </w:rPr>
            </w:pPr>
            <w:r>
              <w:rPr>
                <w:sz w:val="22"/>
                <w:szCs w:val="22"/>
              </w:rPr>
              <w:t>188</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Appendix 6</w:t>
            </w:r>
          </w:p>
        </w:tc>
        <w:tc>
          <w:tcPr>
            <w:tcW w:w="6521" w:type="dxa"/>
          </w:tcPr>
          <w:p w:rsidR="00BA519F" w:rsidRPr="00EF4EB9" w:rsidRDefault="00BA519F" w:rsidP="007864D1">
            <w:pPr>
              <w:pStyle w:val="Header"/>
              <w:spacing w:after="120"/>
            </w:pPr>
            <w:r w:rsidRPr="00EF4EB9">
              <w:rPr>
                <w:sz w:val="22"/>
                <w:szCs w:val="22"/>
              </w:rPr>
              <w:t>Data abstraction tables Prevalence review</w:t>
            </w:r>
          </w:p>
        </w:tc>
        <w:tc>
          <w:tcPr>
            <w:tcW w:w="617" w:type="dxa"/>
          </w:tcPr>
          <w:p w:rsidR="00BA519F" w:rsidRPr="00EF4EB9" w:rsidRDefault="0033535F" w:rsidP="00BA519F">
            <w:pPr>
              <w:pStyle w:val="Header"/>
              <w:spacing w:after="120"/>
              <w:jc w:val="right"/>
              <w:rPr>
                <w:sz w:val="22"/>
                <w:szCs w:val="22"/>
              </w:rPr>
            </w:pPr>
            <w:r>
              <w:rPr>
                <w:sz w:val="22"/>
                <w:szCs w:val="22"/>
              </w:rPr>
              <w:t>235</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Appendix 7</w:t>
            </w:r>
          </w:p>
        </w:tc>
        <w:tc>
          <w:tcPr>
            <w:tcW w:w="6521" w:type="dxa"/>
          </w:tcPr>
          <w:p w:rsidR="00BA519F" w:rsidRPr="00EF4EB9" w:rsidRDefault="00BA519F" w:rsidP="007864D1">
            <w:pPr>
              <w:pStyle w:val="Header"/>
              <w:spacing w:after="120"/>
            </w:pPr>
            <w:r w:rsidRPr="00EF4EB9">
              <w:rPr>
                <w:sz w:val="22"/>
                <w:szCs w:val="22"/>
              </w:rPr>
              <w:t>Quality assessment  Prevalence review</w:t>
            </w:r>
          </w:p>
        </w:tc>
        <w:tc>
          <w:tcPr>
            <w:tcW w:w="617" w:type="dxa"/>
          </w:tcPr>
          <w:p w:rsidR="00BA519F" w:rsidRPr="00EF4EB9" w:rsidRDefault="0033535F" w:rsidP="00BA519F">
            <w:pPr>
              <w:pStyle w:val="Header"/>
              <w:spacing w:after="120"/>
              <w:jc w:val="right"/>
              <w:rPr>
                <w:sz w:val="22"/>
                <w:szCs w:val="22"/>
              </w:rPr>
            </w:pPr>
            <w:r>
              <w:rPr>
                <w:sz w:val="22"/>
                <w:szCs w:val="22"/>
              </w:rPr>
              <w:t>255</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Appendix 8</w:t>
            </w:r>
          </w:p>
        </w:tc>
        <w:tc>
          <w:tcPr>
            <w:tcW w:w="6521" w:type="dxa"/>
          </w:tcPr>
          <w:p w:rsidR="00BA519F" w:rsidRPr="00EF4EB9" w:rsidRDefault="00BA519F" w:rsidP="007864D1">
            <w:pPr>
              <w:pStyle w:val="Header"/>
              <w:spacing w:after="120"/>
            </w:pPr>
            <w:r w:rsidRPr="00EF4EB9">
              <w:rPr>
                <w:sz w:val="22"/>
                <w:szCs w:val="22"/>
              </w:rPr>
              <w:t>Excluded studies Diagnostic review</w:t>
            </w:r>
          </w:p>
        </w:tc>
        <w:tc>
          <w:tcPr>
            <w:tcW w:w="617" w:type="dxa"/>
          </w:tcPr>
          <w:p w:rsidR="00BA519F" w:rsidRPr="00EF4EB9" w:rsidRDefault="0033535F" w:rsidP="00BA519F">
            <w:pPr>
              <w:pStyle w:val="Header"/>
              <w:spacing w:after="120"/>
              <w:jc w:val="right"/>
              <w:rPr>
                <w:sz w:val="22"/>
                <w:szCs w:val="22"/>
              </w:rPr>
            </w:pPr>
            <w:r>
              <w:rPr>
                <w:sz w:val="22"/>
                <w:szCs w:val="22"/>
              </w:rPr>
              <w:t>263</w:t>
            </w:r>
          </w:p>
        </w:tc>
      </w:tr>
      <w:tr w:rsidR="00BA519F" w:rsidRPr="00EF4EB9" w:rsidTr="00A93F05">
        <w:tc>
          <w:tcPr>
            <w:tcW w:w="1384" w:type="dxa"/>
          </w:tcPr>
          <w:p w:rsidR="00BA519F" w:rsidRPr="00EF4EB9" w:rsidRDefault="00BA519F" w:rsidP="007864D1">
            <w:pPr>
              <w:pStyle w:val="Header"/>
              <w:spacing w:after="120"/>
              <w:rPr>
                <w:sz w:val="22"/>
                <w:szCs w:val="22"/>
              </w:rPr>
            </w:pPr>
            <w:r w:rsidRPr="00EF4EB9">
              <w:rPr>
                <w:sz w:val="22"/>
                <w:szCs w:val="22"/>
              </w:rPr>
              <w:t>Appendix 9</w:t>
            </w:r>
          </w:p>
        </w:tc>
        <w:tc>
          <w:tcPr>
            <w:tcW w:w="6521" w:type="dxa"/>
          </w:tcPr>
          <w:p w:rsidR="00BA519F" w:rsidRPr="00EF4EB9" w:rsidRDefault="00BA519F" w:rsidP="007864D1">
            <w:pPr>
              <w:pStyle w:val="Header"/>
              <w:spacing w:after="120"/>
            </w:pPr>
            <w:r w:rsidRPr="00EF4EB9">
              <w:rPr>
                <w:rFonts w:eastAsia="Calibri"/>
                <w:sz w:val="22"/>
                <w:szCs w:val="22"/>
                <w:lang w:eastAsia="en-US"/>
              </w:rPr>
              <w:t>Excluded studies Prevalence</w:t>
            </w:r>
            <w:r w:rsidR="00821C6C">
              <w:rPr>
                <w:rFonts w:eastAsia="Calibri"/>
                <w:sz w:val="22"/>
                <w:szCs w:val="22"/>
                <w:lang w:eastAsia="en-US"/>
              </w:rPr>
              <w:t xml:space="preserve"> review</w:t>
            </w:r>
          </w:p>
        </w:tc>
        <w:tc>
          <w:tcPr>
            <w:tcW w:w="617" w:type="dxa"/>
          </w:tcPr>
          <w:p w:rsidR="00BA519F" w:rsidRPr="00EF4EB9" w:rsidRDefault="0033535F" w:rsidP="00BA519F">
            <w:pPr>
              <w:pStyle w:val="Header"/>
              <w:spacing w:after="120"/>
              <w:jc w:val="right"/>
              <w:rPr>
                <w:sz w:val="22"/>
                <w:szCs w:val="22"/>
              </w:rPr>
            </w:pPr>
            <w:r>
              <w:rPr>
                <w:sz w:val="22"/>
                <w:szCs w:val="22"/>
              </w:rPr>
              <w:t>265</w:t>
            </w:r>
          </w:p>
        </w:tc>
      </w:tr>
      <w:tr w:rsidR="00F21B56" w:rsidRPr="00EF4EB9" w:rsidTr="00A93F05">
        <w:tc>
          <w:tcPr>
            <w:tcW w:w="1384" w:type="dxa"/>
          </w:tcPr>
          <w:p w:rsidR="00F21B56" w:rsidRPr="00EF4EB9" w:rsidRDefault="00F21B56" w:rsidP="007A3452">
            <w:pPr>
              <w:pStyle w:val="Header"/>
              <w:spacing w:after="120"/>
              <w:rPr>
                <w:sz w:val="22"/>
                <w:szCs w:val="22"/>
              </w:rPr>
            </w:pPr>
            <w:r>
              <w:rPr>
                <w:sz w:val="22"/>
                <w:szCs w:val="22"/>
              </w:rPr>
              <w:t>Appendix 10</w:t>
            </w:r>
          </w:p>
        </w:tc>
        <w:tc>
          <w:tcPr>
            <w:tcW w:w="6521" w:type="dxa"/>
          </w:tcPr>
          <w:p w:rsidR="00F21B56" w:rsidRPr="00DD057D" w:rsidRDefault="00DD057D" w:rsidP="007A3452">
            <w:pPr>
              <w:pStyle w:val="Header"/>
              <w:spacing w:after="120"/>
            </w:pPr>
            <w:r w:rsidRPr="00DD057D">
              <w:rPr>
                <w:sz w:val="22"/>
                <w:szCs w:val="22"/>
              </w:rPr>
              <w:t>Parameters used in mathematical models</w:t>
            </w:r>
          </w:p>
        </w:tc>
        <w:tc>
          <w:tcPr>
            <w:tcW w:w="617" w:type="dxa"/>
          </w:tcPr>
          <w:p w:rsidR="00F21B56" w:rsidRPr="00EF4EB9" w:rsidRDefault="0033535F" w:rsidP="00BA519F">
            <w:pPr>
              <w:pStyle w:val="Header"/>
              <w:spacing w:after="120"/>
              <w:jc w:val="right"/>
              <w:rPr>
                <w:sz w:val="22"/>
                <w:szCs w:val="22"/>
              </w:rPr>
            </w:pPr>
            <w:r>
              <w:rPr>
                <w:sz w:val="22"/>
                <w:szCs w:val="22"/>
              </w:rPr>
              <w:t>266</w:t>
            </w:r>
          </w:p>
        </w:tc>
      </w:tr>
      <w:tr w:rsidR="0003329F" w:rsidRPr="00EF4EB9" w:rsidTr="007A3452">
        <w:tc>
          <w:tcPr>
            <w:tcW w:w="1384" w:type="dxa"/>
          </w:tcPr>
          <w:p w:rsidR="0003329F" w:rsidRDefault="0003329F" w:rsidP="0003329F">
            <w:pPr>
              <w:pStyle w:val="Header"/>
              <w:spacing w:after="120"/>
              <w:rPr>
                <w:sz w:val="22"/>
                <w:szCs w:val="22"/>
              </w:rPr>
            </w:pPr>
            <w:r>
              <w:rPr>
                <w:sz w:val="22"/>
                <w:szCs w:val="22"/>
              </w:rPr>
              <w:t>Appendix 11</w:t>
            </w:r>
          </w:p>
        </w:tc>
        <w:tc>
          <w:tcPr>
            <w:tcW w:w="6521" w:type="dxa"/>
          </w:tcPr>
          <w:p w:rsidR="0003329F" w:rsidRPr="00DD057D" w:rsidRDefault="00DD057D" w:rsidP="00DD057D">
            <w:pPr>
              <w:pStyle w:val="Header"/>
              <w:spacing w:after="120" w:line="360" w:lineRule="auto"/>
              <w:rPr>
                <w:sz w:val="22"/>
                <w:szCs w:val="22"/>
              </w:rPr>
            </w:pPr>
            <w:r w:rsidRPr="00DD057D">
              <w:rPr>
                <w:sz w:val="22"/>
                <w:szCs w:val="22"/>
              </w:rPr>
              <w:t>The influence of assumed sensitivity and specificity of TTE in identifying LA ABN on ICER estimates</w:t>
            </w:r>
          </w:p>
        </w:tc>
        <w:tc>
          <w:tcPr>
            <w:tcW w:w="617" w:type="dxa"/>
          </w:tcPr>
          <w:p w:rsidR="0003329F" w:rsidRDefault="0033535F" w:rsidP="007A3452">
            <w:pPr>
              <w:pStyle w:val="Header"/>
              <w:spacing w:after="120"/>
              <w:jc w:val="right"/>
              <w:rPr>
                <w:sz w:val="22"/>
                <w:szCs w:val="22"/>
              </w:rPr>
            </w:pPr>
            <w:r>
              <w:rPr>
                <w:sz w:val="22"/>
                <w:szCs w:val="22"/>
              </w:rPr>
              <w:t>268</w:t>
            </w:r>
          </w:p>
        </w:tc>
      </w:tr>
      <w:tr w:rsidR="00F21B56" w:rsidRPr="00EF4EB9" w:rsidTr="007A3452">
        <w:tc>
          <w:tcPr>
            <w:tcW w:w="1384" w:type="dxa"/>
          </w:tcPr>
          <w:p w:rsidR="00F21B56" w:rsidRPr="00EF4EB9" w:rsidRDefault="00F21B56" w:rsidP="0003329F">
            <w:pPr>
              <w:pStyle w:val="Header"/>
              <w:spacing w:after="120"/>
              <w:rPr>
                <w:sz w:val="22"/>
                <w:szCs w:val="22"/>
              </w:rPr>
            </w:pPr>
            <w:r>
              <w:rPr>
                <w:sz w:val="22"/>
                <w:szCs w:val="22"/>
              </w:rPr>
              <w:t>Appendix 1</w:t>
            </w:r>
            <w:r w:rsidR="0003329F">
              <w:rPr>
                <w:sz w:val="22"/>
                <w:szCs w:val="22"/>
              </w:rPr>
              <w:t>2</w:t>
            </w:r>
          </w:p>
        </w:tc>
        <w:tc>
          <w:tcPr>
            <w:tcW w:w="6521" w:type="dxa"/>
          </w:tcPr>
          <w:p w:rsidR="00F21B56" w:rsidRPr="002D3DAA" w:rsidRDefault="00F21B56" w:rsidP="007A3452">
            <w:pPr>
              <w:pStyle w:val="Header"/>
              <w:spacing w:after="120"/>
            </w:pPr>
            <w:r w:rsidRPr="002D3DAA">
              <w:rPr>
                <w:sz w:val="22"/>
                <w:szCs w:val="22"/>
              </w:rPr>
              <w:t>Search Strategy for economic evaluations of TTE in AF</w:t>
            </w:r>
          </w:p>
        </w:tc>
        <w:tc>
          <w:tcPr>
            <w:tcW w:w="617" w:type="dxa"/>
          </w:tcPr>
          <w:p w:rsidR="00F21B56" w:rsidRPr="00EF4EB9" w:rsidRDefault="0033535F" w:rsidP="007A3452">
            <w:pPr>
              <w:pStyle w:val="Header"/>
              <w:spacing w:after="120"/>
              <w:jc w:val="right"/>
              <w:rPr>
                <w:sz w:val="22"/>
                <w:szCs w:val="22"/>
              </w:rPr>
            </w:pPr>
            <w:r>
              <w:rPr>
                <w:sz w:val="22"/>
                <w:szCs w:val="22"/>
              </w:rPr>
              <w:t>273</w:t>
            </w:r>
          </w:p>
        </w:tc>
      </w:tr>
      <w:tr w:rsidR="00F21B56" w:rsidRPr="00EF4EB9" w:rsidTr="00A93F05">
        <w:tc>
          <w:tcPr>
            <w:tcW w:w="1384" w:type="dxa"/>
          </w:tcPr>
          <w:p w:rsidR="00F21B56" w:rsidRDefault="00F21B56" w:rsidP="007A3452">
            <w:pPr>
              <w:pStyle w:val="Header"/>
              <w:spacing w:after="120"/>
              <w:rPr>
                <w:sz w:val="22"/>
                <w:szCs w:val="22"/>
              </w:rPr>
            </w:pPr>
          </w:p>
        </w:tc>
        <w:tc>
          <w:tcPr>
            <w:tcW w:w="6521" w:type="dxa"/>
          </w:tcPr>
          <w:p w:rsidR="00F21B56" w:rsidRPr="002D3DAA" w:rsidRDefault="00F21B56" w:rsidP="007A3452">
            <w:pPr>
              <w:pStyle w:val="Header"/>
              <w:spacing w:after="120"/>
            </w:pPr>
          </w:p>
        </w:tc>
        <w:tc>
          <w:tcPr>
            <w:tcW w:w="617" w:type="dxa"/>
          </w:tcPr>
          <w:p w:rsidR="00F21B56" w:rsidRDefault="00F21B56" w:rsidP="00BA519F">
            <w:pPr>
              <w:pStyle w:val="Header"/>
              <w:spacing w:after="120"/>
              <w:jc w:val="right"/>
              <w:rPr>
                <w:sz w:val="22"/>
                <w:szCs w:val="22"/>
              </w:rPr>
            </w:pPr>
          </w:p>
        </w:tc>
      </w:tr>
      <w:tr w:rsidR="00F21B56" w:rsidRPr="00EF4EB9" w:rsidTr="00A93F05">
        <w:tc>
          <w:tcPr>
            <w:tcW w:w="1384" w:type="dxa"/>
          </w:tcPr>
          <w:p w:rsidR="00F21B56" w:rsidRPr="00EF4EB9" w:rsidRDefault="00F21B56" w:rsidP="007864D1">
            <w:pPr>
              <w:pStyle w:val="Header"/>
              <w:spacing w:after="120"/>
              <w:rPr>
                <w:sz w:val="22"/>
                <w:szCs w:val="22"/>
              </w:rPr>
            </w:pPr>
          </w:p>
        </w:tc>
        <w:tc>
          <w:tcPr>
            <w:tcW w:w="6521" w:type="dxa"/>
          </w:tcPr>
          <w:p w:rsidR="00F21B56" w:rsidRPr="00EF4EB9" w:rsidRDefault="00F21B56" w:rsidP="007864D1">
            <w:pPr>
              <w:pStyle w:val="Header"/>
              <w:tabs>
                <w:tab w:val="clear" w:pos="4153"/>
                <w:tab w:val="clear" w:pos="8306"/>
              </w:tabs>
              <w:spacing w:after="120"/>
              <w:rPr>
                <w:sz w:val="22"/>
                <w:szCs w:val="22"/>
              </w:rPr>
            </w:pPr>
            <w:r w:rsidRPr="00EF4EB9">
              <w:rPr>
                <w:sz w:val="22"/>
                <w:szCs w:val="22"/>
              </w:rPr>
              <w:t>REFERENCES</w:t>
            </w:r>
          </w:p>
        </w:tc>
        <w:tc>
          <w:tcPr>
            <w:tcW w:w="617" w:type="dxa"/>
          </w:tcPr>
          <w:p w:rsidR="00F21B56" w:rsidRPr="00EF4EB9" w:rsidRDefault="0033535F" w:rsidP="00BA519F">
            <w:pPr>
              <w:pStyle w:val="Header"/>
              <w:spacing w:after="120"/>
              <w:jc w:val="right"/>
              <w:rPr>
                <w:sz w:val="22"/>
                <w:szCs w:val="22"/>
              </w:rPr>
            </w:pPr>
            <w:r>
              <w:rPr>
                <w:sz w:val="22"/>
                <w:szCs w:val="22"/>
              </w:rPr>
              <w:t>276</w:t>
            </w:r>
          </w:p>
        </w:tc>
      </w:tr>
      <w:tr w:rsidR="00F21B56" w:rsidRPr="00EF4EB9" w:rsidTr="00A93F05">
        <w:tc>
          <w:tcPr>
            <w:tcW w:w="1384" w:type="dxa"/>
          </w:tcPr>
          <w:p w:rsidR="00F21B56" w:rsidRPr="00EF4EB9" w:rsidRDefault="00F21B56" w:rsidP="007864D1">
            <w:pPr>
              <w:pStyle w:val="Header"/>
              <w:spacing w:after="120"/>
              <w:rPr>
                <w:sz w:val="22"/>
                <w:szCs w:val="22"/>
              </w:rPr>
            </w:pPr>
          </w:p>
        </w:tc>
        <w:tc>
          <w:tcPr>
            <w:tcW w:w="6521" w:type="dxa"/>
          </w:tcPr>
          <w:p w:rsidR="00F21B56" w:rsidRPr="00EF4EB9" w:rsidRDefault="00F21B56" w:rsidP="007864D1">
            <w:pPr>
              <w:pStyle w:val="Header"/>
              <w:tabs>
                <w:tab w:val="clear" w:pos="4153"/>
                <w:tab w:val="clear" w:pos="8306"/>
              </w:tabs>
              <w:spacing w:after="120"/>
              <w:rPr>
                <w:sz w:val="22"/>
                <w:szCs w:val="22"/>
              </w:rPr>
            </w:pPr>
          </w:p>
        </w:tc>
        <w:tc>
          <w:tcPr>
            <w:tcW w:w="617" w:type="dxa"/>
          </w:tcPr>
          <w:p w:rsidR="00F21B56" w:rsidRPr="00EF4EB9" w:rsidRDefault="00F21B56" w:rsidP="007864D1">
            <w:pPr>
              <w:pStyle w:val="Header"/>
              <w:spacing w:after="120"/>
              <w:jc w:val="right"/>
              <w:rPr>
                <w:sz w:val="22"/>
                <w:szCs w:val="22"/>
              </w:rPr>
            </w:pPr>
          </w:p>
        </w:tc>
      </w:tr>
    </w:tbl>
    <w:p w:rsidR="00A93F05" w:rsidRPr="00EF4EB9" w:rsidRDefault="00A93F05">
      <w:pPr>
        <w:rPr>
          <w:b/>
        </w:rPr>
      </w:pPr>
    </w:p>
    <w:p w:rsidR="00A93F05" w:rsidRPr="00EF4EB9" w:rsidRDefault="00A93F05" w:rsidP="0085086B">
      <w:pPr>
        <w:outlineLvl w:val="0"/>
        <w:rPr>
          <w:b/>
        </w:rPr>
      </w:pPr>
      <w:r w:rsidRPr="00EF4EB9">
        <w:rPr>
          <w:b/>
        </w:rPr>
        <w:t>List of Tables and Figures</w:t>
      </w:r>
    </w:p>
    <w:p w:rsidR="00A93F05" w:rsidRPr="00EF4EB9" w:rsidRDefault="00A93F05" w:rsidP="00A93F05">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6521"/>
        <w:gridCol w:w="617"/>
      </w:tblGrid>
      <w:tr w:rsidR="00A93F05" w:rsidRPr="00EF4EB9" w:rsidTr="00693A40">
        <w:tc>
          <w:tcPr>
            <w:tcW w:w="1101" w:type="dxa"/>
          </w:tcPr>
          <w:p w:rsidR="00A93F05" w:rsidRPr="00693A40" w:rsidRDefault="00A93F05" w:rsidP="007864D1">
            <w:pPr>
              <w:pStyle w:val="Header"/>
              <w:spacing w:after="120"/>
              <w:rPr>
                <w:b/>
                <w:sz w:val="22"/>
                <w:szCs w:val="22"/>
              </w:rPr>
            </w:pPr>
          </w:p>
        </w:tc>
        <w:tc>
          <w:tcPr>
            <w:tcW w:w="6521" w:type="dxa"/>
          </w:tcPr>
          <w:p w:rsidR="00A93F05" w:rsidRPr="00693A40" w:rsidRDefault="00A93F05" w:rsidP="007864D1">
            <w:pPr>
              <w:pStyle w:val="Header"/>
              <w:tabs>
                <w:tab w:val="clear" w:pos="4153"/>
                <w:tab w:val="clear" w:pos="8306"/>
              </w:tabs>
              <w:spacing w:after="120"/>
              <w:rPr>
                <w:b/>
                <w:sz w:val="22"/>
                <w:szCs w:val="22"/>
              </w:rPr>
            </w:pPr>
            <w:r w:rsidRPr="00693A40">
              <w:rPr>
                <w:b/>
                <w:sz w:val="22"/>
                <w:szCs w:val="22"/>
              </w:rPr>
              <w:t>Tables</w:t>
            </w:r>
          </w:p>
        </w:tc>
        <w:tc>
          <w:tcPr>
            <w:tcW w:w="617" w:type="dxa"/>
          </w:tcPr>
          <w:p w:rsidR="00A93F05" w:rsidRPr="00693A40" w:rsidRDefault="00A93F05" w:rsidP="007864D1">
            <w:pPr>
              <w:pStyle w:val="Header"/>
              <w:spacing w:after="120"/>
              <w:jc w:val="right"/>
              <w:rPr>
                <w:b/>
                <w:sz w:val="22"/>
                <w:szCs w:val="22"/>
              </w:rPr>
            </w:pP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1</w:t>
            </w:r>
          </w:p>
        </w:tc>
        <w:tc>
          <w:tcPr>
            <w:tcW w:w="6521" w:type="dxa"/>
          </w:tcPr>
          <w:p w:rsidR="007A3452" w:rsidRPr="00693A40" w:rsidRDefault="007A3452" w:rsidP="00C60D37">
            <w:pPr>
              <w:pStyle w:val="Header"/>
              <w:spacing w:line="360" w:lineRule="auto"/>
              <w:rPr>
                <w:sz w:val="22"/>
                <w:szCs w:val="22"/>
              </w:rPr>
            </w:pPr>
            <w:r w:rsidRPr="00693A40">
              <w:rPr>
                <w:sz w:val="22"/>
                <w:szCs w:val="22"/>
              </w:rPr>
              <w:t>Summary of diagnostic accuracy studies</w:t>
            </w:r>
          </w:p>
        </w:tc>
        <w:tc>
          <w:tcPr>
            <w:tcW w:w="617" w:type="dxa"/>
          </w:tcPr>
          <w:p w:rsidR="007A3452" w:rsidRPr="00693A40" w:rsidRDefault="0033535F" w:rsidP="00C60D37">
            <w:pPr>
              <w:pStyle w:val="Header"/>
              <w:spacing w:line="360" w:lineRule="auto"/>
              <w:jc w:val="right"/>
              <w:rPr>
                <w:sz w:val="22"/>
                <w:szCs w:val="22"/>
              </w:rPr>
            </w:pPr>
            <w:r>
              <w:rPr>
                <w:sz w:val="22"/>
                <w:szCs w:val="22"/>
              </w:rPr>
              <w:t>32</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2</w:t>
            </w:r>
          </w:p>
        </w:tc>
        <w:tc>
          <w:tcPr>
            <w:tcW w:w="6521" w:type="dxa"/>
          </w:tcPr>
          <w:p w:rsidR="007A3452" w:rsidRPr="00693A40" w:rsidRDefault="007A3452" w:rsidP="00C60D37">
            <w:pPr>
              <w:pStyle w:val="Header"/>
              <w:spacing w:line="360" w:lineRule="auto"/>
              <w:rPr>
                <w:sz w:val="22"/>
                <w:szCs w:val="22"/>
              </w:rPr>
            </w:pPr>
            <w:r w:rsidRPr="00693A40">
              <w:rPr>
                <w:sz w:val="22"/>
                <w:szCs w:val="22"/>
              </w:rPr>
              <w:t>Summary of prognostic studies</w:t>
            </w:r>
          </w:p>
        </w:tc>
        <w:tc>
          <w:tcPr>
            <w:tcW w:w="617" w:type="dxa"/>
          </w:tcPr>
          <w:p w:rsidR="007A3452" w:rsidRPr="00693A40" w:rsidRDefault="0033535F" w:rsidP="00C60D37">
            <w:pPr>
              <w:pStyle w:val="Header"/>
              <w:spacing w:line="360" w:lineRule="auto"/>
              <w:jc w:val="right"/>
              <w:rPr>
                <w:sz w:val="22"/>
                <w:szCs w:val="22"/>
              </w:rPr>
            </w:pPr>
            <w:r>
              <w:rPr>
                <w:sz w:val="22"/>
                <w:szCs w:val="22"/>
              </w:rPr>
              <w:t>34</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3</w:t>
            </w:r>
          </w:p>
        </w:tc>
        <w:tc>
          <w:tcPr>
            <w:tcW w:w="6521" w:type="dxa"/>
          </w:tcPr>
          <w:p w:rsidR="007A3452" w:rsidRPr="00693A40" w:rsidRDefault="007A3452" w:rsidP="00C60D37">
            <w:pPr>
              <w:spacing w:line="360" w:lineRule="auto"/>
              <w:rPr>
                <w:sz w:val="22"/>
                <w:szCs w:val="22"/>
              </w:rPr>
            </w:pPr>
            <w:r w:rsidRPr="00693A40">
              <w:rPr>
                <w:sz w:val="22"/>
                <w:szCs w:val="22"/>
              </w:rPr>
              <w:t xml:space="preserve">Structural defect </w:t>
            </w:r>
          </w:p>
        </w:tc>
        <w:tc>
          <w:tcPr>
            <w:tcW w:w="617" w:type="dxa"/>
          </w:tcPr>
          <w:p w:rsidR="007A3452" w:rsidRPr="00693A40" w:rsidRDefault="0033535F" w:rsidP="00C60D37">
            <w:pPr>
              <w:pStyle w:val="Header"/>
              <w:spacing w:line="360" w:lineRule="auto"/>
              <w:jc w:val="right"/>
              <w:rPr>
                <w:sz w:val="22"/>
                <w:szCs w:val="22"/>
              </w:rPr>
            </w:pPr>
            <w:r>
              <w:rPr>
                <w:sz w:val="22"/>
                <w:szCs w:val="22"/>
              </w:rPr>
              <w:t>37</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4</w:t>
            </w:r>
          </w:p>
        </w:tc>
        <w:tc>
          <w:tcPr>
            <w:tcW w:w="6521" w:type="dxa"/>
          </w:tcPr>
          <w:p w:rsidR="007A3452" w:rsidRPr="00693A40" w:rsidRDefault="007A3452" w:rsidP="00C60D37">
            <w:pPr>
              <w:pStyle w:val="Header"/>
              <w:spacing w:line="360" w:lineRule="auto"/>
              <w:rPr>
                <w:sz w:val="22"/>
                <w:szCs w:val="22"/>
              </w:rPr>
            </w:pPr>
            <w:r w:rsidRPr="00693A40">
              <w:rPr>
                <w:sz w:val="22"/>
                <w:szCs w:val="22"/>
              </w:rPr>
              <w:t>Ischaemia</w:t>
            </w:r>
            <w:r w:rsidR="008560E8" w:rsidRPr="00693A40">
              <w:rPr>
                <w:sz w:val="22"/>
                <w:szCs w:val="22"/>
              </w:rPr>
              <w:t>/</w:t>
            </w:r>
            <w:r w:rsidRPr="00693A40">
              <w:rPr>
                <w:sz w:val="22"/>
                <w:szCs w:val="22"/>
              </w:rPr>
              <w:t>thrombosis</w:t>
            </w:r>
          </w:p>
        </w:tc>
        <w:tc>
          <w:tcPr>
            <w:tcW w:w="617" w:type="dxa"/>
          </w:tcPr>
          <w:p w:rsidR="007A3452" w:rsidRPr="00693A40" w:rsidRDefault="0033535F" w:rsidP="00C60D37">
            <w:pPr>
              <w:pStyle w:val="Header"/>
              <w:spacing w:line="360" w:lineRule="auto"/>
              <w:jc w:val="right"/>
              <w:rPr>
                <w:sz w:val="22"/>
                <w:szCs w:val="22"/>
              </w:rPr>
            </w:pPr>
            <w:r>
              <w:rPr>
                <w:sz w:val="22"/>
                <w:szCs w:val="22"/>
              </w:rPr>
              <w:t>38</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5</w:t>
            </w:r>
          </w:p>
        </w:tc>
        <w:tc>
          <w:tcPr>
            <w:tcW w:w="6521" w:type="dxa"/>
          </w:tcPr>
          <w:p w:rsidR="007A3452" w:rsidRPr="00693A40" w:rsidRDefault="007A3452" w:rsidP="00C60D37">
            <w:pPr>
              <w:pStyle w:val="Header"/>
              <w:spacing w:line="360" w:lineRule="auto"/>
              <w:rPr>
                <w:sz w:val="22"/>
                <w:szCs w:val="22"/>
              </w:rPr>
            </w:pPr>
            <w:r w:rsidRPr="00693A40">
              <w:rPr>
                <w:sz w:val="22"/>
                <w:szCs w:val="22"/>
              </w:rPr>
              <w:t>Pulmonary disease</w:t>
            </w:r>
          </w:p>
        </w:tc>
        <w:tc>
          <w:tcPr>
            <w:tcW w:w="617" w:type="dxa"/>
          </w:tcPr>
          <w:p w:rsidR="007A3452" w:rsidRPr="00693A40" w:rsidRDefault="0033535F" w:rsidP="00C60D37">
            <w:pPr>
              <w:pStyle w:val="Header"/>
              <w:spacing w:line="360" w:lineRule="auto"/>
              <w:jc w:val="right"/>
              <w:rPr>
                <w:sz w:val="22"/>
                <w:szCs w:val="22"/>
              </w:rPr>
            </w:pPr>
            <w:r>
              <w:rPr>
                <w:sz w:val="22"/>
                <w:szCs w:val="22"/>
              </w:rPr>
              <w:t>39</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6</w:t>
            </w:r>
          </w:p>
        </w:tc>
        <w:tc>
          <w:tcPr>
            <w:tcW w:w="6521" w:type="dxa"/>
          </w:tcPr>
          <w:p w:rsidR="007A3452" w:rsidRPr="00693A40" w:rsidRDefault="007A3452" w:rsidP="00C60D37">
            <w:pPr>
              <w:pStyle w:val="Header"/>
              <w:spacing w:line="360" w:lineRule="auto"/>
              <w:rPr>
                <w:sz w:val="22"/>
                <w:szCs w:val="22"/>
              </w:rPr>
            </w:pPr>
            <w:r w:rsidRPr="00693A40">
              <w:rPr>
                <w:sz w:val="22"/>
                <w:szCs w:val="22"/>
              </w:rPr>
              <w:t>Endocarditis</w:t>
            </w:r>
          </w:p>
        </w:tc>
        <w:tc>
          <w:tcPr>
            <w:tcW w:w="617" w:type="dxa"/>
          </w:tcPr>
          <w:p w:rsidR="007A3452" w:rsidRPr="00693A40" w:rsidRDefault="0033535F" w:rsidP="00C60D37">
            <w:pPr>
              <w:pStyle w:val="Header"/>
              <w:spacing w:line="360" w:lineRule="auto"/>
              <w:jc w:val="right"/>
              <w:rPr>
                <w:sz w:val="22"/>
                <w:szCs w:val="22"/>
              </w:rPr>
            </w:pPr>
            <w:r>
              <w:rPr>
                <w:sz w:val="22"/>
                <w:szCs w:val="22"/>
              </w:rPr>
              <w:t>39</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7</w:t>
            </w:r>
          </w:p>
        </w:tc>
        <w:tc>
          <w:tcPr>
            <w:tcW w:w="6521" w:type="dxa"/>
          </w:tcPr>
          <w:p w:rsidR="007A3452" w:rsidRPr="00693A40" w:rsidRDefault="007A3452" w:rsidP="00C60D37">
            <w:pPr>
              <w:pStyle w:val="Header"/>
              <w:spacing w:line="360" w:lineRule="auto"/>
              <w:rPr>
                <w:sz w:val="22"/>
                <w:szCs w:val="22"/>
              </w:rPr>
            </w:pPr>
            <w:r w:rsidRPr="00693A40">
              <w:rPr>
                <w:sz w:val="22"/>
                <w:szCs w:val="22"/>
              </w:rPr>
              <w:t>Valvular heart disease</w:t>
            </w:r>
          </w:p>
        </w:tc>
        <w:tc>
          <w:tcPr>
            <w:tcW w:w="617" w:type="dxa"/>
          </w:tcPr>
          <w:p w:rsidR="007A3452" w:rsidRPr="00693A40" w:rsidRDefault="0033535F" w:rsidP="00C60D37">
            <w:pPr>
              <w:pStyle w:val="Header"/>
              <w:spacing w:line="360" w:lineRule="auto"/>
              <w:jc w:val="right"/>
              <w:rPr>
                <w:sz w:val="22"/>
                <w:szCs w:val="22"/>
              </w:rPr>
            </w:pPr>
            <w:r>
              <w:rPr>
                <w:sz w:val="22"/>
                <w:szCs w:val="22"/>
              </w:rPr>
              <w:t>40</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8</w:t>
            </w:r>
          </w:p>
        </w:tc>
        <w:tc>
          <w:tcPr>
            <w:tcW w:w="6521" w:type="dxa"/>
          </w:tcPr>
          <w:p w:rsidR="007A3452" w:rsidRPr="00693A40" w:rsidRDefault="007A3452" w:rsidP="00C60D37">
            <w:pPr>
              <w:pStyle w:val="Header"/>
              <w:spacing w:line="360" w:lineRule="auto"/>
              <w:rPr>
                <w:sz w:val="22"/>
                <w:szCs w:val="22"/>
              </w:rPr>
            </w:pPr>
            <w:r w:rsidRPr="00693A40">
              <w:rPr>
                <w:sz w:val="22"/>
                <w:szCs w:val="22"/>
              </w:rPr>
              <w:t>Cardiomyopathy</w:t>
            </w:r>
          </w:p>
        </w:tc>
        <w:tc>
          <w:tcPr>
            <w:tcW w:w="617" w:type="dxa"/>
          </w:tcPr>
          <w:p w:rsidR="007A3452" w:rsidRPr="00693A40" w:rsidRDefault="0033535F" w:rsidP="00C60D37">
            <w:pPr>
              <w:pStyle w:val="Header"/>
              <w:spacing w:line="360" w:lineRule="auto"/>
              <w:jc w:val="right"/>
              <w:rPr>
                <w:sz w:val="22"/>
                <w:szCs w:val="22"/>
              </w:rPr>
            </w:pPr>
            <w:r>
              <w:rPr>
                <w:sz w:val="22"/>
                <w:szCs w:val="22"/>
              </w:rPr>
              <w:t>41</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9</w:t>
            </w:r>
          </w:p>
        </w:tc>
        <w:tc>
          <w:tcPr>
            <w:tcW w:w="6521" w:type="dxa"/>
          </w:tcPr>
          <w:p w:rsidR="007A3452" w:rsidRPr="00693A40" w:rsidRDefault="007A3452" w:rsidP="00C60D37">
            <w:pPr>
              <w:pStyle w:val="Header"/>
              <w:spacing w:line="360" w:lineRule="auto"/>
              <w:rPr>
                <w:sz w:val="22"/>
                <w:szCs w:val="22"/>
              </w:rPr>
            </w:pPr>
            <w:r w:rsidRPr="00693A40">
              <w:rPr>
                <w:sz w:val="22"/>
                <w:szCs w:val="22"/>
              </w:rPr>
              <w:t>Heart failure</w:t>
            </w:r>
          </w:p>
        </w:tc>
        <w:tc>
          <w:tcPr>
            <w:tcW w:w="617" w:type="dxa"/>
          </w:tcPr>
          <w:p w:rsidR="007A3452" w:rsidRPr="00693A40" w:rsidRDefault="0033535F" w:rsidP="00C60D37">
            <w:pPr>
              <w:pStyle w:val="Header"/>
              <w:spacing w:line="360" w:lineRule="auto"/>
              <w:jc w:val="right"/>
              <w:rPr>
                <w:sz w:val="22"/>
                <w:szCs w:val="22"/>
              </w:rPr>
            </w:pPr>
            <w:r>
              <w:rPr>
                <w:sz w:val="22"/>
                <w:szCs w:val="22"/>
              </w:rPr>
              <w:t>42</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10</w:t>
            </w:r>
          </w:p>
        </w:tc>
        <w:tc>
          <w:tcPr>
            <w:tcW w:w="6521" w:type="dxa"/>
          </w:tcPr>
          <w:p w:rsidR="007A3452" w:rsidRPr="00693A40" w:rsidRDefault="007A3452" w:rsidP="00C60D37">
            <w:pPr>
              <w:pStyle w:val="Header"/>
              <w:spacing w:line="360" w:lineRule="auto"/>
              <w:rPr>
                <w:sz w:val="22"/>
                <w:szCs w:val="22"/>
              </w:rPr>
            </w:pPr>
            <w:r w:rsidRPr="00693A40">
              <w:rPr>
                <w:sz w:val="22"/>
                <w:szCs w:val="22"/>
              </w:rPr>
              <w:t>Diseases of arteries</w:t>
            </w:r>
          </w:p>
        </w:tc>
        <w:tc>
          <w:tcPr>
            <w:tcW w:w="617" w:type="dxa"/>
          </w:tcPr>
          <w:p w:rsidR="007A3452" w:rsidRPr="00693A40" w:rsidRDefault="0033535F" w:rsidP="00C60D37">
            <w:pPr>
              <w:pStyle w:val="Header"/>
              <w:spacing w:line="360" w:lineRule="auto"/>
              <w:jc w:val="right"/>
              <w:rPr>
                <w:sz w:val="22"/>
                <w:szCs w:val="22"/>
              </w:rPr>
            </w:pPr>
            <w:r>
              <w:rPr>
                <w:sz w:val="22"/>
                <w:szCs w:val="22"/>
              </w:rPr>
              <w:t>42</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11</w:t>
            </w:r>
          </w:p>
        </w:tc>
        <w:tc>
          <w:tcPr>
            <w:tcW w:w="6521" w:type="dxa"/>
          </w:tcPr>
          <w:p w:rsidR="007A3452" w:rsidRPr="00693A40" w:rsidRDefault="007A3452" w:rsidP="00C60D37">
            <w:pPr>
              <w:pStyle w:val="Header"/>
              <w:spacing w:line="360" w:lineRule="auto"/>
              <w:rPr>
                <w:sz w:val="22"/>
                <w:szCs w:val="22"/>
              </w:rPr>
            </w:pPr>
            <w:r w:rsidRPr="00693A40">
              <w:rPr>
                <w:sz w:val="22"/>
                <w:szCs w:val="22"/>
              </w:rPr>
              <w:t>Tumours or cardiac masses</w:t>
            </w:r>
          </w:p>
        </w:tc>
        <w:tc>
          <w:tcPr>
            <w:tcW w:w="617" w:type="dxa"/>
          </w:tcPr>
          <w:p w:rsidR="007A3452" w:rsidRPr="00693A40" w:rsidRDefault="0033535F" w:rsidP="00C60D37">
            <w:pPr>
              <w:pStyle w:val="Header"/>
              <w:spacing w:line="360" w:lineRule="auto"/>
              <w:jc w:val="right"/>
              <w:rPr>
                <w:sz w:val="22"/>
                <w:szCs w:val="22"/>
              </w:rPr>
            </w:pPr>
            <w:r>
              <w:rPr>
                <w:sz w:val="22"/>
                <w:szCs w:val="22"/>
              </w:rPr>
              <w:t>43</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12</w:t>
            </w:r>
          </w:p>
        </w:tc>
        <w:tc>
          <w:tcPr>
            <w:tcW w:w="6521" w:type="dxa"/>
          </w:tcPr>
          <w:p w:rsidR="007A3452" w:rsidRPr="00693A40" w:rsidRDefault="007A3452" w:rsidP="00C60D37">
            <w:pPr>
              <w:pStyle w:val="Header"/>
              <w:spacing w:line="360" w:lineRule="auto"/>
              <w:rPr>
                <w:sz w:val="22"/>
                <w:szCs w:val="22"/>
              </w:rPr>
            </w:pPr>
            <w:r w:rsidRPr="00693A40">
              <w:rPr>
                <w:sz w:val="22"/>
                <w:szCs w:val="22"/>
              </w:rPr>
              <w:t>Prognosis based on TTE diagnosed pathologies in AF</w:t>
            </w:r>
          </w:p>
        </w:tc>
        <w:tc>
          <w:tcPr>
            <w:tcW w:w="617" w:type="dxa"/>
          </w:tcPr>
          <w:p w:rsidR="007A3452" w:rsidRPr="00693A40" w:rsidRDefault="0033535F" w:rsidP="00C60D37">
            <w:pPr>
              <w:pStyle w:val="Header"/>
              <w:spacing w:line="360" w:lineRule="auto"/>
              <w:jc w:val="right"/>
              <w:rPr>
                <w:sz w:val="22"/>
                <w:szCs w:val="22"/>
              </w:rPr>
            </w:pPr>
            <w:r>
              <w:rPr>
                <w:sz w:val="22"/>
                <w:szCs w:val="22"/>
              </w:rPr>
              <w:t>44</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13</w:t>
            </w:r>
          </w:p>
        </w:tc>
        <w:tc>
          <w:tcPr>
            <w:tcW w:w="6521" w:type="dxa"/>
          </w:tcPr>
          <w:p w:rsidR="007A3452" w:rsidRPr="00693A40" w:rsidRDefault="007A3452" w:rsidP="00C60D37">
            <w:pPr>
              <w:pStyle w:val="Header"/>
              <w:spacing w:line="360" w:lineRule="auto"/>
              <w:rPr>
                <w:sz w:val="22"/>
                <w:szCs w:val="22"/>
              </w:rPr>
            </w:pPr>
            <w:r w:rsidRPr="00693A40">
              <w:rPr>
                <w:sz w:val="22"/>
                <w:szCs w:val="22"/>
              </w:rPr>
              <w:t>Summary of prevalence studies</w:t>
            </w:r>
          </w:p>
        </w:tc>
        <w:tc>
          <w:tcPr>
            <w:tcW w:w="617" w:type="dxa"/>
          </w:tcPr>
          <w:p w:rsidR="007A3452" w:rsidRPr="00693A40" w:rsidRDefault="0033535F" w:rsidP="00C60D37">
            <w:pPr>
              <w:pStyle w:val="Header"/>
              <w:spacing w:line="360" w:lineRule="auto"/>
              <w:jc w:val="right"/>
              <w:rPr>
                <w:sz w:val="22"/>
                <w:szCs w:val="22"/>
              </w:rPr>
            </w:pPr>
            <w:r>
              <w:rPr>
                <w:sz w:val="22"/>
                <w:szCs w:val="22"/>
              </w:rPr>
              <w:t>47</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t>Table 14</w:t>
            </w:r>
          </w:p>
        </w:tc>
        <w:tc>
          <w:tcPr>
            <w:tcW w:w="652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t>Prevalence study Structural defect</w:t>
            </w:r>
          </w:p>
        </w:tc>
        <w:tc>
          <w:tcPr>
            <w:tcW w:w="617" w:type="dxa"/>
          </w:tcPr>
          <w:p w:rsidR="007A3452" w:rsidRPr="00693A40" w:rsidRDefault="0033535F" w:rsidP="00C60D37">
            <w:pPr>
              <w:pStyle w:val="Header"/>
              <w:spacing w:line="360" w:lineRule="auto"/>
              <w:jc w:val="right"/>
              <w:rPr>
                <w:sz w:val="22"/>
                <w:szCs w:val="22"/>
              </w:rPr>
            </w:pPr>
            <w:r>
              <w:rPr>
                <w:sz w:val="22"/>
                <w:szCs w:val="22"/>
              </w:rPr>
              <w:t>48</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t>Table 15</w:t>
            </w:r>
          </w:p>
        </w:tc>
        <w:tc>
          <w:tcPr>
            <w:tcW w:w="652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t>Prevalence studies Ischaemia</w:t>
            </w:r>
            <w:r w:rsidR="008560E8" w:rsidRPr="00693A40">
              <w:rPr>
                <w:rFonts w:eastAsia="Calibri"/>
                <w:sz w:val="22"/>
                <w:szCs w:val="22"/>
                <w:lang w:eastAsia="en-US"/>
              </w:rPr>
              <w:t>/</w:t>
            </w:r>
            <w:r w:rsidRPr="00693A40">
              <w:rPr>
                <w:rFonts w:eastAsia="Calibri"/>
                <w:sz w:val="22"/>
                <w:szCs w:val="22"/>
                <w:lang w:eastAsia="en-US"/>
              </w:rPr>
              <w:t>thrombosis</w:t>
            </w:r>
          </w:p>
        </w:tc>
        <w:tc>
          <w:tcPr>
            <w:tcW w:w="617" w:type="dxa"/>
          </w:tcPr>
          <w:p w:rsidR="007A3452" w:rsidRPr="00693A40" w:rsidRDefault="0033535F" w:rsidP="00C60D37">
            <w:pPr>
              <w:pStyle w:val="Header"/>
              <w:spacing w:line="360" w:lineRule="auto"/>
              <w:jc w:val="right"/>
              <w:rPr>
                <w:sz w:val="22"/>
                <w:szCs w:val="22"/>
              </w:rPr>
            </w:pPr>
            <w:r>
              <w:rPr>
                <w:sz w:val="22"/>
                <w:szCs w:val="22"/>
              </w:rPr>
              <w:t>49</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lastRenderedPageBreak/>
              <w:t>Table 16</w:t>
            </w:r>
          </w:p>
        </w:tc>
        <w:tc>
          <w:tcPr>
            <w:tcW w:w="652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t>Prevalence studies Valvular heart disease</w:t>
            </w:r>
          </w:p>
        </w:tc>
        <w:tc>
          <w:tcPr>
            <w:tcW w:w="617" w:type="dxa"/>
          </w:tcPr>
          <w:p w:rsidR="007A3452" w:rsidRPr="00693A40" w:rsidRDefault="0033535F" w:rsidP="00C60D37">
            <w:pPr>
              <w:pStyle w:val="Header"/>
              <w:spacing w:line="360" w:lineRule="auto"/>
              <w:jc w:val="right"/>
              <w:rPr>
                <w:sz w:val="22"/>
                <w:szCs w:val="22"/>
              </w:rPr>
            </w:pPr>
            <w:r>
              <w:rPr>
                <w:sz w:val="22"/>
                <w:szCs w:val="22"/>
              </w:rPr>
              <w:t>50</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t>Table 17</w:t>
            </w:r>
          </w:p>
        </w:tc>
        <w:tc>
          <w:tcPr>
            <w:tcW w:w="652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t>Prevalence studies Cardiomyopathy</w:t>
            </w:r>
          </w:p>
        </w:tc>
        <w:tc>
          <w:tcPr>
            <w:tcW w:w="617" w:type="dxa"/>
          </w:tcPr>
          <w:p w:rsidR="007A3452" w:rsidRPr="00693A40" w:rsidRDefault="0033535F" w:rsidP="00C60D37">
            <w:pPr>
              <w:pStyle w:val="Header"/>
              <w:spacing w:line="360" w:lineRule="auto"/>
              <w:jc w:val="right"/>
              <w:rPr>
                <w:sz w:val="22"/>
                <w:szCs w:val="22"/>
              </w:rPr>
            </w:pPr>
            <w:r>
              <w:rPr>
                <w:sz w:val="22"/>
                <w:szCs w:val="22"/>
              </w:rPr>
              <w:t>50</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t>Table 18</w:t>
            </w:r>
          </w:p>
        </w:tc>
        <w:tc>
          <w:tcPr>
            <w:tcW w:w="6521" w:type="dxa"/>
          </w:tcPr>
          <w:p w:rsidR="007A3452" w:rsidRPr="00693A40" w:rsidRDefault="007A3452" w:rsidP="00C60D37">
            <w:pPr>
              <w:pStyle w:val="Header"/>
              <w:spacing w:line="360" w:lineRule="auto"/>
              <w:rPr>
                <w:sz w:val="22"/>
                <w:szCs w:val="22"/>
              </w:rPr>
            </w:pPr>
            <w:r w:rsidRPr="00693A40">
              <w:rPr>
                <w:rFonts w:eastAsia="Calibri"/>
                <w:sz w:val="22"/>
                <w:szCs w:val="22"/>
                <w:lang w:eastAsia="en-US"/>
              </w:rPr>
              <w:t>Heart failure</w:t>
            </w:r>
          </w:p>
        </w:tc>
        <w:tc>
          <w:tcPr>
            <w:tcW w:w="617" w:type="dxa"/>
          </w:tcPr>
          <w:p w:rsidR="007A3452" w:rsidRPr="00693A40" w:rsidRDefault="0033535F" w:rsidP="00C60D37">
            <w:pPr>
              <w:pStyle w:val="Header"/>
              <w:spacing w:line="360" w:lineRule="auto"/>
              <w:jc w:val="right"/>
              <w:rPr>
                <w:sz w:val="22"/>
                <w:szCs w:val="22"/>
              </w:rPr>
            </w:pPr>
            <w:r>
              <w:rPr>
                <w:sz w:val="22"/>
                <w:szCs w:val="22"/>
              </w:rPr>
              <w:t>51</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19</w:t>
            </w:r>
          </w:p>
        </w:tc>
        <w:tc>
          <w:tcPr>
            <w:tcW w:w="6521" w:type="dxa"/>
          </w:tcPr>
          <w:p w:rsidR="007A3452" w:rsidRPr="00693A40" w:rsidRDefault="007A3452" w:rsidP="00C60D37">
            <w:pPr>
              <w:pStyle w:val="Header"/>
              <w:spacing w:line="360" w:lineRule="auto"/>
              <w:rPr>
                <w:sz w:val="22"/>
                <w:szCs w:val="22"/>
              </w:rPr>
            </w:pPr>
            <w:r w:rsidRPr="00693A40">
              <w:rPr>
                <w:sz w:val="22"/>
                <w:szCs w:val="22"/>
              </w:rPr>
              <w:t>The conceptual accuracy associated with TTE</w:t>
            </w:r>
          </w:p>
        </w:tc>
        <w:tc>
          <w:tcPr>
            <w:tcW w:w="617" w:type="dxa"/>
          </w:tcPr>
          <w:p w:rsidR="007A3452" w:rsidRPr="00693A40" w:rsidRDefault="0033535F" w:rsidP="00C60D37">
            <w:pPr>
              <w:pStyle w:val="Header"/>
              <w:spacing w:line="360" w:lineRule="auto"/>
              <w:jc w:val="right"/>
              <w:rPr>
                <w:sz w:val="22"/>
                <w:szCs w:val="22"/>
              </w:rPr>
            </w:pPr>
            <w:r>
              <w:rPr>
                <w:sz w:val="22"/>
                <w:szCs w:val="22"/>
              </w:rPr>
              <w:t>57</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20</w:t>
            </w:r>
          </w:p>
        </w:tc>
        <w:tc>
          <w:tcPr>
            <w:tcW w:w="6521" w:type="dxa"/>
          </w:tcPr>
          <w:p w:rsidR="007A3452" w:rsidRPr="00693A40" w:rsidRDefault="007A3452" w:rsidP="00C60D37">
            <w:pPr>
              <w:spacing w:line="360" w:lineRule="auto"/>
              <w:rPr>
                <w:sz w:val="22"/>
                <w:szCs w:val="22"/>
              </w:rPr>
            </w:pPr>
            <w:r w:rsidRPr="00693A40">
              <w:rPr>
                <w:sz w:val="22"/>
                <w:szCs w:val="22"/>
              </w:rPr>
              <w:t>The criteria used in performing a CHADS</w:t>
            </w:r>
            <w:r w:rsidRPr="00693A40">
              <w:rPr>
                <w:sz w:val="22"/>
                <w:szCs w:val="22"/>
                <w:vertAlign w:val="subscript"/>
              </w:rPr>
              <w:t>2</w:t>
            </w:r>
            <w:r w:rsidRPr="00693A40">
              <w:rPr>
                <w:sz w:val="22"/>
                <w:szCs w:val="22"/>
              </w:rPr>
              <w:t xml:space="preserve"> assessment</w:t>
            </w:r>
          </w:p>
        </w:tc>
        <w:tc>
          <w:tcPr>
            <w:tcW w:w="617" w:type="dxa"/>
          </w:tcPr>
          <w:p w:rsidR="007A3452" w:rsidRPr="00693A40" w:rsidRDefault="0033535F" w:rsidP="00C60D37">
            <w:pPr>
              <w:pStyle w:val="Header"/>
              <w:spacing w:line="360" w:lineRule="auto"/>
              <w:jc w:val="right"/>
              <w:rPr>
                <w:sz w:val="22"/>
                <w:szCs w:val="22"/>
              </w:rPr>
            </w:pPr>
            <w:r>
              <w:rPr>
                <w:sz w:val="22"/>
                <w:szCs w:val="22"/>
              </w:rPr>
              <w:t>57</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21</w:t>
            </w:r>
          </w:p>
        </w:tc>
        <w:tc>
          <w:tcPr>
            <w:tcW w:w="6521" w:type="dxa"/>
          </w:tcPr>
          <w:p w:rsidR="007A3452" w:rsidRPr="00693A40" w:rsidRDefault="007A3452" w:rsidP="00C60D37">
            <w:pPr>
              <w:pStyle w:val="Header"/>
              <w:spacing w:line="360" w:lineRule="auto"/>
              <w:rPr>
                <w:sz w:val="22"/>
                <w:szCs w:val="22"/>
              </w:rPr>
            </w:pPr>
            <w:r w:rsidRPr="00693A40">
              <w:rPr>
                <w:sz w:val="22"/>
                <w:szCs w:val="22"/>
              </w:rPr>
              <w:t>The assumed level of CHADS</w:t>
            </w:r>
            <w:r w:rsidRPr="00693A40">
              <w:rPr>
                <w:sz w:val="22"/>
                <w:szCs w:val="22"/>
                <w:vertAlign w:val="subscript"/>
              </w:rPr>
              <w:t>2</w:t>
            </w:r>
            <w:r w:rsidRPr="00693A40">
              <w:rPr>
                <w:sz w:val="22"/>
                <w:szCs w:val="22"/>
              </w:rPr>
              <w:t xml:space="preserve"> at which specific OAC would be performed</w:t>
            </w:r>
          </w:p>
        </w:tc>
        <w:tc>
          <w:tcPr>
            <w:tcW w:w="617" w:type="dxa"/>
          </w:tcPr>
          <w:p w:rsidR="007A3452" w:rsidRPr="00693A40" w:rsidRDefault="0033535F" w:rsidP="00C60D37">
            <w:pPr>
              <w:pStyle w:val="Header"/>
              <w:spacing w:line="360" w:lineRule="auto"/>
              <w:jc w:val="right"/>
              <w:rPr>
                <w:sz w:val="22"/>
                <w:szCs w:val="22"/>
              </w:rPr>
            </w:pPr>
            <w:r>
              <w:rPr>
                <w:sz w:val="22"/>
                <w:szCs w:val="22"/>
              </w:rPr>
              <w:t>59</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22</w:t>
            </w:r>
          </w:p>
        </w:tc>
        <w:tc>
          <w:tcPr>
            <w:tcW w:w="6521" w:type="dxa"/>
          </w:tcPr>
          <w:p w:rsidR="007A3452" w:rsidRPr="00693A40" w:rsidRDefault="008560E8" w:rsidP="00C60D37">
            <w:pPr>
              <w:pStyle w:val="Header"/>
              <w:spacing w:line="360" w:lineRule="auto"/>
              <w:rPr>
                <w:sz w:val="22"/>
                <w:szCs w:val="22"/>
              </w:rPr>
            </w:pPr>
            <w:r w:rsidRPr="00693A40">
              <w:rPr>
                <w:sz w:val="22"/>
                <w:szCs w:val="22"/>
              </w:rPr>
              <w:t>Summary of the 14 comparisons modelled using the mathematical mode</w:t>
            </w:r>
          </w:p>
        </w:tc>
        <w:tc>
          <w:tcPr>
            <w:tcW w:w="617" w:type="dxa"/>
          </w:tcPr>
          <w:p w:rsidR="007A3452" w:rsidRPr="00693A40" w:rsidRDefault="0033535F" w:rsidP="00C60D37">
            <w:pPr>
              <w:pStyle w:val="Header"/>
              <w:spacing w:line="360" w:lineRule="auto"/>
              <w:jc w:val="right"/>
              <w:rPr>
                <w:sz w:val="22"/>
                <w:szCs w:val="22"/>
              </w:rPr>
            </w:pPr>
            <w:r>
              <w:rPr>
                <w:sz w:val="22"/>
                <w:szCs w:val="22"/>
              </w:rPr>
              <w:t>60</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23</w:t>
            </w:r>
          </w:p>
        </w:tc>
        <w:tc>
          <w:tcPr>
            <w:tcW w:w="6521" w:type="dxa"/>
          </w:tcPr>
          <w:p w:rsidR="007A3452" w:rsidRPr="00693A40" w:rsidRDefault="007A3452" w:rsidP="00C60D37">
            <w:pPr>
              <w:pStyle w:val="Header"/>
              <w:spacing w:line="360" w:lineRule="auto"/>
              <w:rPr>
                <w:sz w:val="22"/>
                <w:szCs w:val="22"/>
              </w:rPr>
            </w:pPr>
            <w:r w:rsidRPr="00693A40">
              <w:rPr>
                <w:sz w:val="22"/>
                <w:szCs w:val="22"/>
              </w:rPr>
              <w:t>The data used to estimate sensitivity and specificity of TTE in diagnosing LA ABN</w:t>
            </w:r>
          </w:p>
        </w:tc>
        <w:tc>
          <w:tcPr>
            <w:tcW w:w="617" w:type="dxa"/>
          </w:tcPr>
          <w:p w:rsidR="007A3452" w:rsidRPr="00693A40" w:rsidRDefault="0033535F" w:rsidP="00C60D37">
            <w:pPr>
              <w:pStyle w:val="Header"/>
              <w:spacing w:line="360" w:lineRule="auto"/>
              <w:jc w:val="right"/>
              <w:rPr>
                <w:sz w:val="22"/>
                <w:szCs w:val="22"/>
              </w:rPr>
            </w:pPr>
            <w:r>
              <w:rPr>
                <w:sz w:val="22"/>
                <w:szCs w:val="22"/>
              </w:rPr>
              <w:t>63</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24</w:t>
            </w:r>
          </w:p>
        </w:tc>
        <w:tc>
          <w:tcPr>
            <w:tcW w:w="6521" w:type="dxa"/>
          </w:tcPr>
          <w:p w:rsidR="007A3452" w:rsidRPr="00693A40" w:rsidRDefault="007A3452" w:rsidP="00C60D37">
            <w:pPr>
              <w:pStyle w:val="Header"/>
              <w:spacing w:line="360" w:lineRule="auto"/>
              <w:rPr>
                <w:sz w:val="22"/>
                <w:szCs w:val="22"/>
              </w:rPr>
            </w:pPr>
            <w:r w:rsidRPr="00693A40">
              <w:rPr>
                <w:sz w:val="22"/>
                <w:szCs w:val="22"/>
              </w:rPr>
              <w:t>The estimated accuracy of TTE in diagnosing LA ABN</w:t>
            </w:r>
          </w:p>
        </w:tc>
        <w:tc>
          <w:tcPr>
            <w:tcW w:w="617" w:type="dxa"/>
          </w:tcPr>
          <w:p w:rsidR="007A3452" w:rsidRPr="00693A40" w:rsidRDefault="0033535F" w:rsidP="00C60D37">
            <w:pPr>
              <w:pStyle w:val="Header"/>
              <w:spacing w:line="360" w:lineRule="auto"/>
              <w:jc w:val="right"/>
              <w:rPr>
                <w:sz w:val="22"/>
                <w:szCs w:val="22"/>
              </w:rPr>
            </w:pPr>
            <w:r>
              <w:rPr>
                <w:sz w:val="22"/>
                <w:szCs w:val="22"/>
              </w:rPr>
              <w:t>64</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25</w:t>
            </w:r>
          </w:p>
        </w:tc>
        <w:tc>
          <w:tcPr>
            <w:tcW w:w="6521" w:type="dxa"/>
          </w:tcPr>
          <w:p w:rsidR="007A3452" w:rsidRPr="00693A40" w:rsidRDefault="007A3452" w:rsidP="00C60D37">
            <w:pPr>
              <w:pStyle w:val="Header"/>
              <w:spacing w:line="360" w:lineRule="auto"/>
              <w:rPr>
                <w:sz w:val="22"/>
                <w:szCs w:val="22"/>
              </w:rPr>
            </w:pPr>
            <w:r w:rsidRPr="00693A40">
              <w:rPr>
                <w:sz w:val="22"/>
                <w:szCs w:val="22"/>
              </w:rPr>
              <w:t>The assumed risk of stroke associated with CHADS</w:t>
            </w:r>
            <w:r w:rsidRPr="00693A40">
              <w:rPr>
                <w:sz w:val="22"/>
                <w:szCs w:val="22"/>
                <w:vertAlign w:val="subscript"/>
              </w:rPr>
              <w:t>2</w:t>
            </w:r>
            <w:r w:rsidRPr="00693A40">
              <w:rPr>
                <w:sz w:val="22"/>
                <w:szCs w:val="22"/>
              </w:rPr>
              <w:t xml:space="preserve"> score</w:t>
            </w:r>
          </w:p>
        </w:tc>
        <w:tc>
          <w:tcPr>
            <w:tcW w:w="617" w:type="dxa"/>
          </w:tcPr>
          <w:p w:rsidR="007A3452" w:rsidRPr="00693A40" w:rsidRDefault="0033535F" w:rsidP="00C60D37">
            <w:pPr>
              <w:pStyle w:val="Header"/>
              <w:spacing w:line="360" w:lineRule="auto"/>
              <w:jc w:val="right"/>
              <w:rPr>
                <w:sz w:val="22"/>
                <w:szCs w:val="22"/>
              </w:rPr>
            </w:pPr>
            <w:r>
              <w:rPr>
                <w:sz w:val="22"/>
                <w:szCs w:val="22"/>
              </w:rPr>
              <w:t>66</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able 2</w:t>
            </w:r>
            <w:r w:rsidR="008560E8" w:rsidRPr="00693A40">
              <w:rPr>
                <w:sz w:val="22"/>
                <w:szCs w:val="22"/>
              </w:rPr>
              <w:t>6</w:t>
            </w:r>
          </w:p>
        </w:tc>
        <w:tc>
          <w:tcPr>
            <w:tcW w:w="6521" w:type="dxa"/>
          </w:tcPr>
          <w:p w:rsidR="007A3452" w:rsidRPr="00693A40" w:rsidRDefault="007A3452" w:rsidP="00C60D37">
            <w:pPr>
              <w:pStyle w:val="Header"/>
              <w:spacing w:line="360" w:lineRule="auto"/>
              <w:rPr>
                <w:sz w:val="22"/>
                <w:szCs w:val="22"/>
              </w:rPr>
            </w:pPr>
            <w:r w:rsidRPr="00693A40">
              <w:rPr>
                <w:sz w:val="22"/>
                <w:szCs w:val="22"/>
              </w:rPr>
              <w:t>Data on the reduction in stroke risk associated with each OAC</w:t>
            </w:r>
          </w:p>
        </w:tc>
        <w:tc>
          <w:tcPr>
            <w:tcW w:w="617" w:type="dxa"/>
          </w:tcPr>
          <w:p w:rsidR="007A3452" w:rsidRPr="00693A40" w:rsidRDefault="0033535F" w:rsidP="00C60D37">
            <w:pPr>
              <w:pStyle w:val="Header"/>
              <w:spacing w:line="360" w:lineRule="auto"/>
              <w:jc w:val="right"/>
              <w:rPr>
                <w:sz w:val="22"/>
                <w:szCs w:val="22"/>
              </w:rPr>
            </w:pPr>
            <w:r>
              <w:rPr>
                <w:sz w:val="22"/>
                <w:szCs w:val="22"/>
              </w:rPr>
              <w:t>68</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27</w:t>
            </w:r>
          </w:p>
        </w:tc>
        <w:tc>
          <w:tcPr>
            <w:tcW w:w="6521" w:type="dxa"/>
          </w:tcPr>
          <w:p w:rsidR="007A3452" w:rsidRPr="00693A40" w:rsidRDefault="007A3452" w:rsidP="00C60D37">
            <w:pPr>
              <w:pStyle w:val="Header"/>
              <w:spacing w:line="360" w:lineRule="auto"/>
              <w:rPr>
                <w:sz w:val="22"/>
                <w:szCs w:val="22"/>
              </w:rPr>
            </w:pPr>
            <w:r w:rsidRPr="00693A40">
              <w:rPr>
                <w:color w:val="000000" w:themeColor="text1"/>
                <w:sz w:val="22"/>
                <w:szCs w:val="22"/>
              </w:rPr>
              <w:t>Simulated Credible Intervals (CrI) for the annual risk of bleed on dabigatran</w:t>
            </w:r>
          </w:p>
        </w:tc>
        <w:tc>
          <w:tcPr>
            <w:tcW w:w="617" w:type="dxa"/>
          </w:tcPr>
          <w:p w:rsidR="007A3452" w:rsidRPr="00693A40" w:rsidRDefault="0033535F" w:rsidP="00C60D37">
            <w:pPr>
              <w:pStyle w:val="Header"/>
              <w:spacing w:line="360" w:lineRule="auto"/>
              <w:jc w:val="right"/>
              <w:rPr>
                <w:sz w:val="22"/>
                <w:szCs w:val="22"/>
              </w:rPr>
            </w:pPr>
            <w:r>
              <w:rPr>
                <w:sz w:val="22"/>
                <w:szCs w:val="22"/>
              </w:rPr>
              <w:t>69</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28</w:t>
            </w:r>
          </w:p>
        </w:tc>
        <w:tc>
          <w:tcPr>
            <w:tcW w:w="6521" w:type="dxa"/>
          </w:tcPr>
          <w:p w:rsidR="007A3452" w:rsidRPr="00693A40" w:rsidRDefault="007A3452" w:rsidP="00C60D37">
            <w:pPr>
              <w:pStyle w:val="Header"/>
              <w:spacing w:line="360" w:lineRule="auto"/>
              <w:rPr>
                <w:sz w:val="22"/>
                <w:szCs w:val="22"/>
              </w:rPr>
            </w:pPr>
            <w:r w:rsidRPr="00693A40">
              <w:rPr>
                <w:sz w:val="22"/>
                <w:szCs w:val="22"/>
              </w:rPr>
              <w:t>The assumed risk of bleeding associated with warfarin treatment</w:t>
            </w:r>
          </w:p>
        </w:tc>
        <w:tc>
          <w:tcPr>
            <w:tcW w:w="617" w:type="dxa"/>
          </w:tcPr>
          <w:p w:rsidR="007A3452" w:rsidRPr="00693A40" w:rsidRDefault="0033535F" w:rsidP="00C60D37">
            <w:pPr>
              <w:pStyle w:val="Header"/>
              <w:spacing w:line="360" w:lineRule="auto"/>
              <w:jc w:val="right"/>
              <w:rPr>
                <w:sz w:val="22"/>
                <w:szCs w:val="22"/>
              </w:rPr>
            </w:pPr>
            <w:r>
              <w:rPr>
                <w:sz w:val="22"/>
                <w:szCs w:val="22"/>
              </w:rPr>
              <w:t>70</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 xml:space="preserve">Table </w:t>
            </w:r>
            <w:r w:rsidR="008560E8" w:rsidRPr="00693A40">
              <w:rPr>
                <w:sz w:val="22"/>
                <w:szCs w:val="22"/>
              </w:rPr>
              <w:t>29</w:t>
            </w:r>
          </w:p>
        </w:tc>
        <w:tc>
          <w:tcPr>
            <w:tcW w:w="6521" w:type="dxa"/>
          </w:tcPr>
          <w:p w:rsidR="007A3452" w:rsidRPr="00693A40" w:rsidRDefault="007A3452" w:rsidP="00C60D37">
            <w:pPr>
              <w:pStyle w:val="Header"/>
              <w:spacing w:line="360" w:lineRule="auto"/>
              <w:rPr>
                <w:sz w:val="22"/>
                <w:szCs w:val="22"/>
              </w:rPr>
            </w:pPr>
            <w:r w:rsidRPr="00693A40">
              <w:rPr>
                <w:sz w:val="22"/>
                <w:szCs w:val="22"/>
              </w:rPr>
              <w:t>The assumed risk of bleeding associated with rivaroxaban treatment</w:t>
            </w:r>
          </w:p>
        </w:tc>
        <w:tc>
          <w:tcPr>
            <w:tcW w:w="617" w:type="dxa"/>
          </w:tcPr>
          <w:p w:rsidR="007A3452" w:rsidRPr="00693A40" w:rsidRDefault="0033535F" w:rsidP="00C60D37">
            <w:pPr>
              <w:pStyle w:val="Header"/>
              <w:spacing w:line="360" w:lineRule="auto"/>
              <w:jc w:val="right"/>
              <w:rPr>
                <w:sz w:val="22"/>
                <w:szCs w:val="22"/>
              </w:rPr>
            </w:pPr>
            <w:r>
              <w:rPr>
                <w:sz w:val="22"/>
                <w:szCs w:val="22"/>
              </w:rPr>
              <w:t>71</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30</w:t>
            </w:r>
          </w:p>
        </w:tc>
        <w:tc>
          <w:tcPr>
            <w:tcW w:w="6521" w:type="dxa"/>
          </w:tcPr>
          <w:p w:rsidR="007A3452" w:rsidRPr="00693A40" w:rsidRDefault="007A3452" w:rsidP="00C60D37">
            <w:pPr>
              <w:pStyle w:val="Header"/>
              <w:spacing w:line="360" w:lineRule="auto"/>
              <w:rPr>
                <w:sz w:val="22"/>
                <w:szCs w:val="22"/>
              </w:rPr>
            </w:pPr>
            <w:r w:rsidRPr="00693A40">
              <w:rPr>
                <w:sz w:val="22"/>
                <w:szCs w:val="22"/>
              </w:rPr>
              <w:t>Hypothetical first 'next event' candidates for a 60 year old patient in the model</w:t>
            </w:r>
          </w:p>
        </w:tc>
        <w:tc>
          <w:tcPr>
            <w:tcW w:w="617" w:type="dxa"/>
          </w:tcPr>
          <w:p w:rsidR="007A3452" w:rsidRPr="00693A40" w:rsidRDefault="0033535F" w:rsidP="00C60D37">
            <w:pPr>
              <w:pStyle w:val="Header"/>
              <w:spacing w:line="360" w:lineRule="auto"/>
              <w:jc w:val="right"/>
              <w:rPr>
                <w:sz w:val="22"/>
                <w:szCs w:val="22"/>
              </w:rPr>
            </w:pPr>
            <w:r>
              <w:rPr>
                <w:sz w:val="22"/>
                <w:szCs w:val="22"/>
              </w:rPr>
              <w:t>73</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31</w:t>
            </w:r>
          </w:p>
        </w:tc>
        <w:tc>
          <w:tcPr>
            <w:tcW w:w="6521" w:type="dxa"/>
          </w:tcPr>
          <w:p w:rsidR="007A3452" w:rsidRPr="00693A40" w:rsidRDefault="007A3452" w:rsidP="00C60D37">
            <w:pPr>
              <w:pStyle w:val="Header"/>
              <w:tabs>
                <w:tab w:val="clear" w:pos="4153"/>
                <w:tab w:val="clear" w:pos="8306"/>
              </w:tabs>
              <w:spacing w:line="360" w:lineRule="auto"/>
              <w:rPr>
                <w:sz w:val="22"/>
                <w:szCs w:val="22"/>
              </w:rPr>
            </w:pPr>
            <w:r w:rsidRPr="00693A40">
              <w:rPr>
                <w:sz w:val="22"/>
                <w:szCs w:val="22"/>
              </w:rPr>
              <w:t>Hypothetical second 'next event' candidates for the above patient, now aged 72</w:t>
            </w:r>
          </w:p>
        </w:tc>
        <w:tc>
          <w:tcPr>
            <w:tcW w:w="617" w:type="dxa"/>
          </w:tcPr>
          <w:p w:rsidR="007A3452" w:rsidRPr="00693A40" w:rsidRDefault="0033535F" w:rsidP="00C60D37">
            <w:pPr>
              <w:pStyle w:val="Header"/>
              <w:spacing w:line="360" w:lineRule="auto"/>
              <w:jc w:val="right"/>
              <w:rPr>
                <w:sz w:val="22"/>
                <w:szCs w:val="22"/>
              </w:rPr>
            </w:pPr>
            <w:r>
              <w:rPr>
                <w:sz w:val="22"/>
                <w:szCs w:val="22"/>
              </w:rPr>
              <w:t>74</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32</w:t>
            </w:r>
          </w:p>
        </w:tc>
        <w:tc>
          <w:tcPr>
            <w:tcW w:w="6521" w:type="dxa"/>
          </w:tcPr>
          <w:p w:rsidR="007A3452" w:rsidRPr="00693A40" w:rsidRDefault="007A3452" w:rsidP="00C60D37">
            <w:pPr>
              <w:pStyle w:val="Header"/>
              <w:spacing w:line="360" w:lineRule="auto"/>
              <w:rPr>
                <w:sz w:val="22"/>
                <w:szCs w:val="22"/>
              </w:rPr>
            </w:pPr>
            <w:r w:rsidRPr="00693A40">
              <w:rPr>
                <w:sz w:val="22"/>
                <w:szCs w:val="22"/>
              </w:rPr>
              <w:t>The modified Rankin Score (mRS) categories</w:t>
            </w:r>
          </w:p>
        </w:tc>
        <w:tc>
          <w:tcPr>
            <w:tcW w:w="617" w:type="dxa"/>
          </w:tcPr>
          <w:p w:rsidR="007A3452" w:rsidRPr="00693A40" w:rsidRDefault="0033535F" w:rsidP="00C60D37">
            <w:pPr>
              <w:pStyle w:val="Header"/>
              <w:spacing w:line="360" w:lineRule="auto"/>
              <w:jc w:val="right"/>
              <w:rPr>
                <w:sz w:val="22"/>
                <w:szCs w:val="22"/>
              </w:rPr>
            </w:pPr>
            <w:r>
              <w:rPr>
                <w:sz w:val="22"/>
                <w:szCs w:val="22"/>
              </w:rPr>
              <w:t>76</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T</w:t>
            </w:r>
            <w:r w:rsidR="008560E8" w:rsidRPr="00693A40">
              <w:rPr>
                <w:sz w:val="22"/>
                <w:szCs w:val="22"/>
              </w:rPr>
              <w:t>able 33</w:t>
            </w:r>
          </w:p>
        </w:tc>
        <w:tc>
          <w:tcPr>
            <w:tcW w:w="6521" w:type="dxa"/>
          </w:tcPr>
          <w:p w:rsidR="007A3452" w:rsidRPr="00693A40" w:rsidRDefault="007A3452" w:rsidP="00C60D37">
            <w:pPr>
              <w:pStyle w:val="Header"/>
              <w:spacing w:line="360" w:lineRule="auto"/>
              <w:rPr>
                <w:sz w:val="22"/>
                <w:szCs w:val="22"/>
              </w:rPr>
            </w:pPr>
            <w:r w:rsidRPr="00693A40">
              <w:rPr>
                <w:sz w:val="22"/>
                <w:szCs w:val="22"/>
              </w:rPr>
              <w:t>Estimated proportions of patient states following a stroke</w:t>
            </w:r>
          </w:p>
        </w:tc>
        <w:tc>
          <w:tcPr>
            <w:tcW w:w="617" w:type="dxa"/>
          </w:tcPr>
          <w:p w:rsidR="007A3452" w:rsidRPr="00693A40" w:rsidRDefault="0033535F" w:rsidP="00C60D37">
            <w:pPr>
              <w:pStyle w:val="Header"/>
              <w:spacing w:line="360" w:lineRule="auto"/>
              <w:jc w:val="right"/>
              <w:rPr>
                <w:sz w:val="22"/>
                <w:szCs w:val="22"/>
              </w:rPr>
            </w:pPr>
            <w:r>
              <w:rPr>
                <w:sz w:val="22"/>
                <w:szCs w:val="22"/>
              </w:rPr>
              <w:t>77</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34</w:t>
            </w:r>
          </w:p>
        </w:tc>
        <w:tc>
          <w:tcPr>
            <w:tcW w:w="6521" w:type="dxa"/>
          </w:tcPr>
          <w:p w:rsidR="007A3452" w:rsidRPr="00693A40" w:rsidRDefault="007A3452" w:rsidP="00C60D37">
            <w:pPr>
              <w:pStyle w:val="Header"/>
              <w:spacing w:line="360" w:lineRule="auto"/>
              <w:rPr>
                <w:sz w:val="22"/>
                <w:szCs w:val="22"/>
              </w:rPr>
            </w:pPr>
            <w:r w:rsidRPr="00693A40">
              <w:rPr>
                <w:sz w:val="22"/>
                <w:szCs w:val="22"/>
              </w:rPr>
              <w:t>The estimated utility multipliers following a non-fatal stroke</w:t>
            </w:r>
          </w:p>
        </w:tc>
        <w:tc>
          <w:tcPr>
            <w:tcW w:w="617" w:type="dxa"/>
          </w:tcPr>
          <w:p w:rsidR="007A3452" w:rsidRPr="00693A40" w:rsidRDefault="0033535F" w:rsidP="00C60D37">
            <w:pPr>
              <w:pStyle w:val="Header"/>
              <w:spacing w:line="360" w:lineRule="auto"/>
              <w:jc w:val="right"/>
              <w:rPr>
                <w:sz w:val="22"/>
                <w:szCs w:val="22"/>
              </w:rPr>
            </w:pPr>
            <w:r>
              <w:rPr>
                <w:sz w:val="22"/>
                <w:szCs w:val="22"/>
              </w:rPr>
              <w:t>78</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35</w:t>
            </w:r>
          </w:p>
        </w:tc>
        <w:tc>
          <w:tcPr>
            <w:tcW w:w="6521" w:type="dxa"/>
          </w:tcPr>
          <w:p w:rsidR="007A3452" w:rsidRPr="00693A40" w:rsidRDefault="007A3452" w:rsidP="00C60D37">
            <w:pPr>
              <w:pStyle w:val="Header"/>
              <w:tabs>
                <w:tab w:val="clear" w:pos="4153"/>
                <w:tab w:val="clear" w:pos="8306"/>
              </w:tabs>
              <w:spacing w:line="360" w:lineRule="auto"/>
              <w:rPr>
                <w:sz w:val="22"/>
                <w:szCs w:val="22"/>
              </w:rPr>
            </w:pPr>
            <w:r w:rsidRPr="00693A40">
              <w:rPr>
                <w:sz w:val="22"/>
                <w:szCs w:val="22"/>
              </w:rPr>
              <w:t>Estimated mean cost of death due to stroke</w:t>
            </w:r>
          </w:p>
        </w:tc>
        <w:tc>
          <w:tcPr>
            <w:tcW w:w="617" w:type="dxa"/>
          </w:tcPr>
          <w:p w:rsidR="007A3452" w:rsidRPr="00693A40" w:rsidRDefault="0033535F" w:rsidP="00C60D37">
            <w:pPr>
              <w:pStyle w:val="Header"/>
              <w:spacing w:line="360" w:lineRule="auto"/>
              <w:jc w:val="right"/>
              <w:rPr>
                <w:sz w:val="22"/>
                <w:szCs w:val="22"/>
              </w:rPr>
            </w:pPr>
            <w:r>
              <w:rPr>
                <w:sz w:val="22"/>
                <w:szCs w:val="22"/>
              </w:rPr>
              <w:t>79</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36</w:t>
            </w:r>
          </w:p>
        </w:tc>
        <w:tc>
          <w:tcPr>
            <w:tcW w:w="6521" w:type="dxa"/>
          </w:tcPr>
          <w:p w:rsidR="007A3452" w:rsidRPr="00693A40" w:rsidRDefault="007A3452" w:rsidP="00C60D37">
            <w:pPr>
              <w:pStyle w:val="Header"/>
              <w:spacing w:line="360" w:lineRule="auto"/>
              <w:rPr>
                <w:sz w:val="22"/>
                <w:szCs w:val="22"/>
              </w:rPr>
            </w:pPr>
            <w:r w:rsidRPr="00693A40">
              <w:rPr>
                <w:sz w:val="22"/>
                <w:szCs w:val="22"/>
              </w:rPr>
              <w:t>Estimated mean cost of dependent state due to stroke</w:t>
            </w:r>
          </w:p>
        </w:tc>
        <w:tc>
          <w:tcPr>
            <w:tcW w:w="617" w:type="dxa"/>
          </w:tcPr>
          <w:p w:rsidR="007A3452" w:rsidRPr="00693A40" w:rsidRDefault="0033535F" w:rsidP="00C60D37">
            <w:pPr>
              <w:pStyle w:val="Header"/>
              <w:spacing w:line="360" w:lineRule="auto"/>
              <w:jc w:val="right"/>
              <w:rPr>
                <w:sz w:val="22"/>
                <w:szCs w:val="22"/>
              </w:rPr>
            </w:pPr>
            <w:r>
              <w:rPr>
                <w:sz w:val="22"/>
                <w:szCs w:val="22"/>
              </w:rPr>
              <w:t>80</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37</w:t>
            </w:r>
          </w:p>
        </w:tc>
        <w:tc>
          <w:tcPr>
            <w:tcW w:w="6521" w:type="dxa"/>
          </w:tcPr>
          <w:p w:rsidR="007A3452" w:rsidRPr="00693A40" w:rsidRDefault="007A3452" w:rsidP="00C60D37">
            <w:pPr>
              <w:pStyle w:val="Header"/>
              <w:spacing w:line="360" w:lineRule="auto"/>
              <w:rPr>
                <w:sz w:val="22"/>
                <w:szCs w:val="22"/>
              </w:rPr>
            </w:pPr>
            <w:r w:rsidRPr="00693A40">
              <w:rPr>
                <w:sz w:val="22"/>
                <w:szCs w:val="22"/>
              </w:rPr>
              <w:t>The estimated mean cost following an independent stroke</w:t>
            </w:r>
          </w:p>
        </w:tc>
        <w:tc>
          <w:tcPr>
            <w:tcW w:w="617" w:type="dxa"/>
          </w:tcPr>
          <w:p w:rsidR="007A3452" w:rsidRPr="00693A40" w:rsidRDefault="0033535F" w:rsidP="00C60D37">
            <w:pPr>
              <w:pStyle w:val="Header"/>
              <w:spacing w:line="360" w:lineRule="auto"/>
              <w:jc w:val="right"/>
              <w:rPr>
                <w:sz w:val="22"/>
                <w:szCs w:val="22"/>
              </w:rPr>
            </w:pPr>
            <w:r>
              <w:rPr>
                <w:sz w:val="22"/>
                <w:szCs w:val="22"/>
              </w:rPr>
              <w:t>80</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38</w:t>
            </w:r>
          </w:p>
        </w:tc>
        <w:tc>
          <w:tcPr>
            <w:tcW w:w="6521" w:type="dxa"/>
          </w:tcPr>
          <w:p w:rsidR="007A3452" w:rsidRPr="00693A40" w:rsidRDefault="007A3452" w:rsidP="00C60D37">
            <w:pPr>
              <w:pStyle w:val="Header"/>
              <w:spacing w:line="360" w:lineRule="auto"/>
              <w:rPr>
                <w:sz w:val="22"/>
                <w:szCs w:val="22"/>
              </w:rPr>
            </w:pPr>
            <w:r w:rsidRPr="00693A40">
              <w:rPr>
                <w:sz w:val="22"/>
                <w:szCs w:val="22"/>
              </w:rPr>
              <w:t>Probability of event categories following a major bleeding episode</w:t>
            </w:r>
          </w:p>
        </w:tc>
        <w:tc>
          <w:tcPr>
            <w:tcW w:w="617" w:type="dxa"/>
          </w:tcPr>
          <w:p w:rsidR="007A3452" w:rsidRPr="00693A40" w:rsidRDefault="0033535F" w:rsidP="00C60D37">
            <w:pPr>
              <w:pStyle w:val="Header"/>
              <w:spacing w:line="360" w:lineRule="auto"/>
              <w:jc w:val="right"/>
              <w:rPr>
                <w:sz w:val="22"/>
                <w:szCs w:val="22"/>
              </w:rPr>
            </w:pPr>
            <w:r>
              <w:rPr>
                <w:sz w:val="22"/>
                <w:szCs w:val="22"/>
              </w:rPr>
              <w:t>81</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39</w:t>
            </w:r>
          </w:p>
        </w:tc>
        <w:tc>
          <w:tcPr>
            <w:tcW w:w="6521" w:type="dxa"/>
          </w:tcPr>
          <w:p w:rsidR="007A3452" w:rsidRPr="00693A40" w:rsidRDefault="007A3452" w:rsidP="00C60D37">
            <w:pPr>
              <w:pStyle w:val="Header"/>
              <w:spacing w:line="360" w:lineRule="auto"/>
              <w:rPr>
                <w:sz w:val="22"/>
                <w:szCs w:val="22"/>
              </w:rPr>
            </w:pPr>
            <w:r w:rsidRPr="00693A40">
              <w:rPr>
                <w:sz w:val="22"/>
                <w:szCs w:val="22"/>
              </w:rPr>
              <w:t>Probability of GOS categories following non-fatal intracranial haemorrhage</w:t>
            </w:r>
          </w:p>
        </w:tc>
        <w:tc>
          <w:tcPr>
            <w:tcW w:w="617" w:type="dxa"/>
          </w:tcPr>
          <w:p w:rsidR="007A3452" w:rsidRPr="00693A40" w:rsidRDefault="0033535F" w:rsidP="00C60D37">
            <w:pPr>
              <w:pStyle w:val="Header"/>
              <w:spacing w:line="360" w:lineRule="auto"/>
              <w:jc w:val="right"/>
              <w:rPr>
                <w:sz w:val="22"/>
                <w:szCs w:val="22"/>
              </w:rPr>
            </w:pPr>
            <w:r>
              <w:rPr>
                <w:sz w:val="22"/>
                <w:szCs w:val="22"/>
              </w:rPr>
              <w:t>82</w:t>
            </w:r>
          </w:p>
        </w:tc>
      </w:tr>
      <w:tr w:rsidR="007A3452" w:rsidRPr="00EF4EB9" w:rsidTr="00693A40">
        <w:tc>
          <w:tcPr>
            <w:tcW w:w="1101" w:type="dxa"/>
          </w:tcPr>
          <w:p w:rsidR="007A3452" w:rsidRPr="00693A40" w:rsidRDefault="007A3452" w:rsidP="00C60D37">
            <w:pPr>
              <w:pStyle w:val="Header"/>
              <w:spacing w:line="360" w:lineRule="auto"/>
              <w:rPr>
                <w:sz w:val="22"/>
                <w:szCs w:val="22"/>
              </w:rPr>
            </w:pPr>
            <w:r w:rsidRPr="00693A40">
              <w:rPr>
                <w:sz w:val="22"/>
                <w:szCs w:val="22"/>
              </w:rPr>
              <w:t xml:space="preserve">Table </w:t>
            </w:r>
            <w:r w:rsidR="008560E8" w:rsidRPr="00693A40">
              <w:rPr>
                <w:sz w:val="22"/>
                <w:szCs w:val="22"/>
              </w:rPr>
              <w:t>40</w:t>
            </w:r>
          </w:p>
        </w:tc>
        <w:tc>
          <w:tcPr>
            <w:tcW w:w="6521" w:type="dxa"/>
          </w:tcPr>
          <w:p w:rsidR="007A3452" w:rsidRPr="00693A40" w:rsidRDefault="007A3452" w:rsidP="00C60D37">
            <w:pPr>
              <w:pStyle w:val="Header"/>
              <w:spacing w:line="360" w:lineRule="auto"/>
              <w:ind w:firstLine="34"/>
              <w:rPr>
                <w:sz w:val="22"/>
                <w:szCs w:val="22"/>
              </w:rPr>
            </w:pPr>
            <w:r w:rsidRPr="00693A40">
              <w:rPr>
                <w:sz w:val="22"/>
                <w:szCs w:val="22"/>
              </w:rPr>
              <w:t>Assumed relationship between GOS and mRS, and estimated utility multipliers for each GOS state</w:t>
            </w:r>
          </w:p>
        </w:tc>
        <w:tc>
          <w:tcPr>
            <w:tcW w:w="617" w:type="dxa"/>
          </w:tcPr>
          <w:p w:rsidR="007A3452" w:rsidRPr="00693A40" w:rsidRDefault="0033535F" w:rsidP="00C60D37">
            <w:pPr>
              <w:pStyle w:val="Header"/>
              <w:spacing w:line="360" w:lineRule="auto"/>
              <w:jc w:val="right"/>
              <w:rPr>
                <w:sz w:val="22"/>
                <w:szCs w:val="22"/>
              </w:rPr>
            </w:pPr>
            <w:r>
              <w:rPr>
                <w:sz w:val="22"/>
                <w:szCs w:val="22"/>
              </w:rPr>
              <w:t>83</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41</w:t>
            </w:r>
          </w:p>
        </w:tc>
        <w:tc>
          <w:tcPr>
            <w:tcW w:w="6521" w:type="dxa"/>
          </w:tcPr>
          <w:p w:rsidR="007A3452" w:rsidRPr="00693A40" w:rsidRDefault="007A3452" w:rsidP="00C60D37">
            <w:pPr>
              <w:pStyle w:val="Header"/>
              <w:spacing w:line="360" w:lineRule="auto"/>
              <w:rPr>
                <w:sz w:val="22"/>
                <w:szCs w:val="22"/>
              </w:rPr>
            </w:pPr>
            <w:r w:rsidRPr="00693A40">
              <w:rPr>
                <w:sz w:val="22"/>
                <w:szCs w:val="22"/>
              </w:rPr>
              <w:t>Mean cost estimates for GI bleeds</w:t>
            </w:r>
          </w:p>
        </w:tc>
        <w:tc>
          <w:tcPr>
            <w:tcW w:w="617" w:type="dxa"/>
          </w:tcPr>
          <w:p w:rsidR="007A3452" w:rsidRPr="00693A40" w:rsidRDefault="0033535F" w:rsidP="00C60D37">
            <w:pPr>
              <w:pStyle w:val="Header"/>
              <w:spacing w:line="360" w:lineRule="auto"/>
              <w:jc w:val="right"/>
              <w:rPr>
                <w:sz w:val="22"/>
                <w:szCs w:val="22"/>
              </w:rPr>
            </w:pPr>
            <w:r>
              <w:rPr>
                <w:sz w:val="22"/>
                <w:szCs w:val="22"/>
              </w:rPr>
              <w:t>83</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42</w:t>
            </w:r>
          </w:p>
        </w:tc>
        <w:tc>
          <w:tcPr>
            <w:tcW w:w="6521" w:type="dxa"/>
          </w:tcPr>
          <w:p w:rsidR="007A3452" w:rsidRPr="00693A40" w:rsidRDefault="007A3452" w:rsidP="00C60D37">
            <w:pPr>
              <w:spacing w:line="360" w:lineRule="auto"/>
              <w:rPr>
                <w:sz w:val="22"/>
                <w:szCs w:val="22"/>
              </w:rPr>
            </w:pPr>
            <w:r w:rsidRPr="00693A40">
              <w:rPr>
                <w:sz w:val="22"/>
                <w:szCs w:val="22"/>
              </w:rPr>
              <w:t>Cost components for GOS states</w:t>
            </w:r>
          </w:p>
        </w:tc>
        <w:tc>
          <w:tcPr>
            <w:tcW w:w="617" w:type="dxa"/>
          </w:tcPr>
          <w:p w:rsidR="007A3452" w:rsidRPr="00693A40" w:rsidRDefault="0033535F" w:rsidP="00C60D37">
            <w:pPr>
              <w:pStyle w:val="Header"/>
              <w:spacing w:line="360" w:lineRule="auto"/>
              <w:jc w:val="right"/>
              <w:rPr>
                <w:sz w:val="22"/>
                <w:szCs w:val="22"/>
              </w:rPr>
            </w:pPr>
            <w:r>
              <w:rPr>
                <w:sz w:val="22"/>
                <w:szCs w:val="22"/>
              </w:rPr>
              <w:t>84</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43</w:t>
            </w:r>
          </w:p>
        </w:tc>
        <w:tc>
          <w:tcPr>
            <w:tcW w:w="6521" w:type="dxa"/>
          </w:tcPr>
          <w:p w:rsidR="007A3452" w:rsidRPr="00693A40" w:rsidRDefault="007A3452" w:rsidP="00C60D37">
            <w:pPr>
              <w:spacing w:line="360" w:lineRule="auto"/>
              <w:rPr>
                <w:sz w:val="22"/>
                <w:szCs w:val="22"/>
              </w:rPr>
            </w:pPr>
            <w:r w:rsidRPr="00693A40">
              <w:rPr>
                <w:sz w:val="22"/>
                <w:szCs w:val="22"/>
              </w:rPr>
              <w:t xml:space="preserve">Details and sources of component costs associated with different GOS </w:t>
            </w:r>
            <w:r w:rsidRPr="00693A40">
              <w:rPr>
                <w:sz w:val="22"/>
                <w:szCs w:val="22"/>
              </w:rPr>
              <w:lastRenderedPageBreak/>
              <w:t>states</w:t>
            </w:r>
          </w:p>
        </w:tc>
        <w:tc>
          <w:tcPr>
            <w:tcW w:w="617" w:type="dxa"/>
          </w:tcPr>
          <w:p w:rsidR="007A3452" w:rsidRPr="00693A40" w:rsidRDefault="0033535F" w:rsidP="00C60D37">
            <w:pPr>
              <w:pStyle w:val="Header"/>
              <w:spacing w:line="360" w:lineRule="auto"/>
              <w:jc w:val="right"/>
              <w:rPr>
                <w:sz w:val="22"/>
                <w:szCs w:val="22"/>
              </w:rPr>
            </w:pPr>
            <w:r>
              <w:rPr>
                <w:sz w:val="22"/>
                <w:szCs w:val="22"/>
              </w:rPr>
              <w:lastRenderedPageBreak/>
              <w:t>84</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lastRenderedPageBreak/>
              <w:t>Table 44</w:t>
            </w:r>
          </w:p>
        </w:tc>
        <w:tc>
          <w:tcPr>
            <w:tcW w:w="6521" w:type="dxa"/>
          </w:tcPr>
          <w:p w:rsidR="007A3452" w:rsidRPr="00693A40" w:rsidRDefault="007A3452" w:rsidP="00C60D37">
            <w:pPr>
              <w:tabs>
                <w:tab w:val="left" w:pos="910"/>
              </w:tabs>
              <w:spacing w:line="360" w:lineRule="auto"/>
              <w:rPr>
                <w:sz w:val="22"/>
                <w:szCs w:val="22"/>
              </w:rPr>
            </w:pPr>
            <w:r w:rsidRPr="00693A40">
              <w:rPr>
                <w:sz w:val="22"/>
                <w:szCs w:val="22"/>
              </w:rPr>
              <w:t>Estimated costs associated with different GOS outcomes</w:t>
            </w:r>
          </w:p>
        </w:tc>
        <w:tc>
          <w:tcPr>
            <w:tcW w:w="617" w:type="dxa"/>
          </w:tcPr>
          <w:p w:rsidR="007A3452" w:rsidRPr="00693A40" w:rsidRDefault="0033535F" w:rsidP="00C60D37">
            <w:pPr>
              <w:pStyle w:val="Header"/>
              <w:spacing w:line="360" w:lineRule="auto"/>
              <w:jc w:val="right"/>
              <w:rPr>
                <w:sz w:val="22"/>
                <w:szCs w:val="22"/>
              </w:rPr>
            </w:pPr>
            <w:r>
              <w:rPr>
                <w:sz w:val="22"/>
                <w:szCs w:val="22"/>
              </w:rPr>
              <w:t>84</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45</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50 year old males, with an initial CHADS</w:t>
            </w:r>
            <w:r w:rsidRPr="00693A40">
              <w:rPr>
                <w:sz w:val="22"/>
                <w:szCs w:val="22"/>
                <w:vertAlign w:val="subscript"/>
              </w:rPr>
              <w:t>2</w:t>
            </w:r>
            <w:r w:rsidRPr="00693A40">
              <w:rPr>
                <w:sz w:val="22"/>
                <w:szCs w:val="22"/>
              </w:rPr>
              <w:t xml:space="preserve"> score of zero, in informing the decision whether to treat patients with warfarin</w:t>
            </w:r>
          </w:p>
        </w:tc>
        <w:tc>
          <w:tcPr>
            <w:tcW w:w="617" w:type="dxa"/>
          </w:tcPr>
          <w:p w:rsidR="007A3452" w:rsidRPr="00693A40" w:rsidRDefault="0033535F" w:rsidP="00C60D37">
            <w:pPr>
              <w:pStyle w:val="Header"/>
              <w:spacing w:line="360" w:lineRule="auto"/>
              <w:jc w:val="right"/>
              <w:rPr>
                <w:sz w:val="22"/>
                <w:szCs w:val="22"/>
              </w:rPr>
            </w:pPr>
            <w:r>
              <w:rPr>
                <w:sz w:val="22"/>
                <w:szCs w:val="22"/>
              </w:rPr>
              <w:t>87</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46</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50 year old females with initial CHADS</w:t>
            </w:r>
            <w:r w:rsidRPr="00693A40">
              <w:rPr>
                <w:sz w:val="22"/>
                <w:szCs w:val="22"/>
                <w:vertAlign w:val="subscript"/>
              </w:rPr>
              <w:t>2</w:t>
            </w:r>
            <w:r w:rsidRPr="00693A40">
              <w:rPr>
                <w:sz w:val="22"/>
                <w:szCs w:val="22"/>
              </w:rPr>
              <w:t xml:space="preserve"> score of zero, treated with Warfarin</w:t>
            </w:r>
          </w:p>
        </w:tc>
        <w:tc>
          <w:tcPr>
            <w:tcW w:w="617" w:type="dxa"/>
          </w:tcPr>
          <w:p w:rsidR="007A3452" w:rsidRPr="00693A40" w:rsidRDefault="0033535F" w:rsidP="00C60D37">
            <w:pPr>
              <w:pStyle w:val="Header"/>
              <w:spacing w:line="360" w:lineRule="auto"/>
              <w:jc w:val="right"/>
              <w:rPr>
                <w:sz w:val="22"/>
                <w:szCs w:val="22"/>
              </w:rPr>
            </w:pPr>
            <w:r>
              <w:rPr>
                <w:sz w:val="22"/>
                <w:szCs w:val="22"/>
              </w:rPr>
              <w:t>89</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47</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65 year old males with initial CHADS</w:t>
            </w:r>
            <w:r w:rsidRPr="00693A40">
              <w:rPr>
                <w:sz w:val="22"/>
                <w:szCs w:val="22"/>
                <w:vertAlign w:val="subscript"/>
              </w:rPr>
              <w:t>2</w:t>
            </w:r>
            <w:r w:rsidRPr="00693A40">
              <w:rPr>
                <w:sz w:val="22"/>
                <w:szCs w:val="22"/>
              </w:rPr>
              <w:t xml:space="preserve"> score of zero, treated with Warfarin</w:t>
            </w:r>
          </w:p>
        </w:tc>
        <w:tc>
          <w:tcPr>
            <w:tcW w:w="617" w:type="dxa"/>
          </w:tcPr>
          <w:p w:rsidR="007A3452" w:rsidRPr="00693A40" w:rsidRDefault="0033535F" w:rsidP="00C60D37">
            <w:pPr>
              <w:pStyle w:val="Header"/>
              <w:spacing w:line="360" w:lineRule="auto"/>
              <w:jc w:val="right"/>
              <w:rPr>
                <w:sz w:val="22"/>
                <w:szCs w:val="22"/>
              </w:rPr>
            </w:pPr>
            <w:r>
              <w:rPr>
                <w:sz w:val="22"/>
                <w:szCs w:val="22"/>
              </w:rPr>
              <w:t>91</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48</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65 year old females with initial CHADS</w:t>
            </w:r>
            <w:r w:rsidRPr="00693A40">
              <w:rPr>
                <w:sz w:val="22"/>
                <w:szCs w:val="22"/>
                <w:vertAlign w:val="subscript"/>
              </w:rPr>
              <w:t>2</w:t>
            </w:r>
            <w:r w:rsidRPr="00693A40">
              <w:rPr>
                <w:sz w:val="22"/>
                <w:szCs w:val="22"/>
              </w:rPr>
              <w:t xml:space="preserve"> score of zero, treated with Warfarin</w:t>
            </w:r>
          </w:p>
        </w:tc>
        <w:tc>
          <w:tcPr>
            <w:tcW w:w="617" w:type="dxa"/>
          </w:tcPr>
          <w:p w:rsidR="007A3452" w:rsidRPr="00693A40" w:rsidRDefault="0033535F" w:rsidP="00C60D37">
            <w:pPr>
              <w:pStyle w:val="Header"/>
              <w:spacing w:line="360" w:lineRule="auto"/>
              <w:jc w:val="right"/>
              <w:rPr>
                <w:sz w:val="22"/>
                <w:szCs w:val="22"/>
              </w:rPr>
            </w:pPr>
            <w:r>
              <w:rPr>
                <w:sz w:val="22"/>
                <w:szCs w:val="22"/>
              </w:rPr>
              <w:t>93</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49</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50 year old males with initial CHADS</w:t>
            </w:r>
            <w:r w:rsidRPr="00693A40">
              <w:rPr>
                <w:sz w:val="22"/>
                <w:szCs w:val="22"/>
                <w:vertAlign w:val="subscript"/>
              </w:rPr>
              <w:t>2</w:t>
            </w:r>
            <w:r w:rsidRPr="00693A40">
              <w:rPr>
                <w:sz w:val="22"/>
                <w:szCs w:val="22"/>
              </w:rPr>
              <w:t xml:space="preserve"> score of one, treated with Warfarin</w:t>
            </w:r>
          </w:p>
        </w:tc>
        <w:tc>
          <w:tcPr>
            <w:tcW w:w="617" w:type="dxa"/>
          </w:tcPr>
          <w:p w:rsidR="007A3452" w:rsidRPr="00693A40" w:rsidRDefault="0033535F" w:rsidP="00C60D37">
            <w:pPr>
              <w:pStyle w:val="Header"/>
              <w:spacing w:line="360" w:lineRule="auto"/>
              <w:jc w:val="right"/>
              <w:rPr>
                <w:sz w:val="22"/>
                <w:szCs w:val="22"/>
              </w:rPr>
            </w:pPr>
            <w:r>
              <w:rPr>
                <w:sz w:val="22"/>
                <w:szCs w:val="22"/>
              </w:rPr>
              <w:t>95</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50</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50 year old females with initial CHADS</w:t>
            </w:r>
            <w:r w:rsidRPr="00693A40">
              <w:rPr>
                <w:sz w:val="22"/>
                <w:szCs w:val="22"/>
                <w:vertAlign w:val="subscript"/>
              </w:rPr>
              <w:t>2</w:t>
            </w:r>
            <w:r w:rsidRPr="00693A40">
              <w:rPr>
                <w:sz w:val="22"/>
                <w:szCs w:val="22"/>
              </w:rPr>
              <w:t xml:space="preserve"> score of one, treated with Warfarin</w:t>
            </w:r>
          </w:p>
        </w:tc>
        <w:tc>
          <w:tcPr>
            <w:tcW w:w="617" w:type="dxa"/>
          </w:tcPr>
          <w:p w:rsidR="007A3452" w:rsidRPr="00693A40" w:rsidRDefault="0033535F" w:rsidP="00C60D37">
            <w:pPr>
              <w:pStyle w:val="Header"/>
              <w:spacing w:line="360" w:lineRule="auto"/>
              <w:jc w:val="right"/>
              <w:rPr>
                <w:sz w:val="22"/>
                <w:szCs w:val="22"/>
              </w:rPr>
            </w:pPr>
            <w:r>
              <w:rPr>
                <w:sz w:val="22"/>
                <w:szCs w:val="22"/>
              </w:rPr>
              <w:t>97</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51</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65 year old males with initial CHADS</w:t>
            </w:r>
            <w:r w:rsidRPr="00693A40">
              <w:rPr>
                <w:sz w:val="22"/>
                <w:szCs w:val="22"/>
                <w:vertAlign w:val="subscript"/>
              </w:rPr>
              <w:t>2</w:t>
            </w:r>
            <w:r w:rsidRPr="00693A40">
              <w:rPr>
                <w:sz w:val="22"/>
                <w:szCs w:val="22"/>
              </w:rPr>
              <w:t xml:space="preserve"> score of one, treated with Warfarin</w:t>
            </w:r>
          </w:p>
        </w:tc>
        <w:tc>
          <w:tcPr>
            <w:tcW w:w="617" w:type="dxa"/>
          </w:tcPr>
          <w:p w:rsidR="007A3452" w:rsidRPr="00693A40" w:rsidRDefault="0033535F" w:rsidP="00C60D37">
            <w:pPr>
              <w:pStyle w:val="Header"/>
              <w:spacing w:line="360" w:lineRule="auto"/>
              <w:jc w:val="right"/>
              <w:rPr>
                <w:sz w:val="22"/>
                <w:szCs w:val="22"/>
              </w:rPr>
            </w:pPr>
            <w:r>
              <w:rPr>
                <w:sz w:val="22"/>
                <w:szCs w:val="22"/>
              </w:rPr>
              <w:t>99</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52</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65 year old females with initial CHADS</w:t>
            </w:r>
            <w:r w:rsidRPr="00693A40">
              <w:rPr>
                <w:sz w:val="22"/>
                <w:szCs w:val="22"/>
                <w:vertAlign w:val="subscript"/>
              </w:rPr>
              <w:t>2</w:t>
            </w:r>
            <w:r w:rsidRPr="00693A40">
              <w:rPr>
                <w:sz w:val="22"/>
                <w:szCs w:val="22"/>
              </w:rPr>
              <w:t xml:space="preserve"> score of one, treated with Warfarin</w:t>
            </w:r>
          </w:p>
        </w:tc>
        <w:tc>
          <w:tcPr>
            <w:tcW w:w="617" w:type="dxa"/>
          </w:tcPr>
          <w:p w:rsidR="007A3452" w:rsidRPr="00693A40" w:rsidRDefault="0033535F" w:rsidP="00C60D37">
            <w:pPr>
              <w:pStyle w:val="Header"/>
              <w:spacing w:line="360" w:lineRule="auto"/>
              <w:jc w:val="right"/>
              <w:rPr>
                <w:sz w:val="22"/>
                <w:szCs w:val="22"/>
              </w:rPr>
            </w:pPr>
            <w:r>
              <w:rPr>
                <w:sz w:val="22"/>
                <w:szCs w:val="22"/>
              </w:rPr>
              <w:t>101</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53</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50 year old males with initial CHADS</w:t>
            </w:r>
            <w:r w:rsidRPr="00693A40">
              <w:rPr>
                <w:sz w:val="22"/>
                <w:szCs w:val="22"/>
                <w:vertAlign w:val="subscript"/>
              </w:rPr>
              <w:t>2</w:t>
            </w:r>
            <w:r w:rsidRPr="00693A40">
              <w:rPr>
                <w:sz w:val="22"/>
                <w:szCs w:val="22"/>
              </w:rPr>
              <w:t xml:space="preserve"> score of zero, treated with Rivaroxiban</w:t>
            </w:r>
          </w:p>
        </w:tc>
        <w:tc>
          <w:tcPr>
            <w:tcW w:w="617" w:type="dxa"/>
          </w:tcPr>
          <w:p w:rsidR="007A3452" w:rsidRPr="00693A40" w:rsidRDefault="0033535F" w:rsidP="00C60D37">
            <w:pPr>
              <w:pStyle w:val="Header"/>
              <w:spacing w:line="360" w:lineRule="auto"/>
              <w:jc w:val="right"/>
              <w:rPr>
                <w:sz w:val="22"/>
                <w:szCs w:val="22"/>
              </w:rPr>
            </w:pPr>
            <w:r>
              <w:rPr>
                <w:sz w:val="22"/>
                <w:szCs w:val="22"/>
              </w:rPr>
              <w:t>103</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54</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50 year old females with initial CHADS</w:t>
            </w:r>
            <w:r w:rsidRPr="00693A40">
              <w:rPr>
                <w:sz w:val="22"/>
                <w:szCs w:val="22"/>
                <w:vertAlign w:val="subscript"/>
              </w:rPr>
              <w:t>2</w:t>
            </w:r>
            <w:r w:rsidRPr="00693A40">
              <w:rPr>
                <w:sz w:val="22"/>
                <w:szCs w:val="22"/>
              </w:rPr>
              <w:t xml:space="preserve"> score of zero, treated with Rivaroxiban</w:t>
            </w:r>
          </w:p>
        </w:tc>
        <w:tc>
          <w:tcPr>
            <w:tcW w:w="617" w:type="dxa"/>
          </w:tcPr>
          <w:p w:rsidR="007A3452" w:rsidRPr="00693A40" w:rsidRDefault="0033535F" w:rsidP="00C60D37">
            <w:pPr>
              <w:pStyle w:val="Header"/>
              <w:spacing w:line="360" w:lineRule="auto"/>
              <w:jc w:val="right"/>
              <w:rPr>
                <w:sz w:val="22"/>
                <w:szCs w:val="22"/>
              </w:rPr>
            </w:pPr>
            <w:r>
              <w:rPr>
                <w:sz w:val="22"/>
                <w:szCs w:val="22"/>
              </w:rPr>
              <w:t>105</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55</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65 year old males with initial CHADS</w:t>
            </w:r>
            <w:r w:rsidRPr="00693A40">
              <w:rPr>
                <w:sz w:val="22"/>
                <w:szCs w:val="22"/>
                <w:vertAlign w:val="subscript"/>
              </w:rPr>
              <w:t>2</w:t>
            </w:r>
            <w:r w:rsidRPr="00693A40">
              <w:rPr>
                <w:sz w:val="22"/>
                <w:szCs w:val="22"/>
              </w:rPr>
              <w:t xml:space="preserve"> score of zero, treated with Rivaroxiban</w:t>
            </w:r>
          </w:p>
        </w:tc>
        <w:tc>
          <w:tcPr>
            <w:tcW w:w="617" w:type="dxa"/>
          </w:tcPr>
          <w:p w:rsidR="007A3452" w:rsidRPr="00693A40" w:rsidRDefault="0033535F" w:rsidP="00C60D37">
            <w:pPr>
              <w:pStyle w:val="Header"/>
              <w:spacing w:line="360" w:lineRule="auto"/>
              <w:jc w:val="right"/>
              <w:rPr>
                <w:sz w:val="22"/>
                <w:szCs w:val="22"/>
              </w:rPr>
            </w:pPr>
            <w:r>
              <w:rPr>
                <w:sz w:val="22"/>
                <w:szCs w:val="22"/>
              </w:rPr>
              <w:t>107</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56</w:t>
            </w:r>
          </w:p>
        </w:tc>
        <w:tc>
          <w:tcPr>
            <w:tcW w:w="6521" w:type="dxa"/>
          </w:tcPr>
          <w:p w:rsidR="007A3452" w:rsidRPr="00693A40" w:rsidRDefault="008560E8" w:rsidP="00C60D37">
            <w:pPr>
              <w:spacing w:line="360" w:lineRule="auto"/>
              <w:rPr>
                <w:sz w:val="22"/>
                <w:szCs w:val="22"/>
              </w:rPr>
            </w:pPr>
            <w:r w:rsidRPr="00693A40">
              <w:rPr>
                <w:sz w:val="22"/>
                <w:szCs w:val="22"/>
              </w:rPr>
              <w:t xml:space="preserve">Summary of patient experience simulation comparing TTE and no TTE </w:t>
            </w:r>
            <w:r w:rsidRPr="00693A40">
              <w:rPr>
                <w:sz w:val="22"/>
                <w:szCs w:val="22"/>
              </w:rPr>
              <w:lastRenderedPageBreak/>
              <w:t>strategies in 65 year old females with initial CHADS</w:t>
            </w:r>
            <w:r w:rsidRPr="00693A40">
              <w:rPr>
                <w:sz w:val="22"/>
                <w:szCs w:val="22"/>
                <w:vertAlign w:val="subscript"/>
              </w:rPr>
              <w:t>2</w:t>
            </w:r>
            <w:r w:rsidRPr="00693A40">
              <w:rPr>
                <w:sz w:val="22"/>
                <w:szCs w:val="22"/>
              </w:rPr>
              <w:t xml:space="preserve"> score of zero, treated with Rivaroxiban</w:t>
            </w:r>
          </w:p>
        </w:tc>
        <w:tc>
          <w:tcPr>
            <w:tcW w:w="617" w:type="dxa"/>
          </w:tcPr>
          <w:p w:rsidR="007A3452" w:rsidRPr="00693A40" w:rsidRDefault="0033535F" w:rsidP="00C60D37">
            <w:pPr>
              <w:pStyle w:val="Header"/>
              <w:spacing w:line="360" w:lineRule="auto"/>
              <w:jc w:val="right"/>
              <w:rPr>
                <w:sz w:val="22"/>
                <w:szCs w:val="22"/>
              </w:rPr>
            </w:pPr>
            <w:r>
              <w:rPr>
                <w:sz w:val="22"/>
                <w:szCs w:val="22"/>
              </w:rPr>
              <w:lastRenderedPageBreak/>
              <w:t>109</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lastRenderedPageBreak/>
              <w:t>Table 57</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65 year old males with initial CHADS</w:t>
            </w:r>
            <w:r w:rsidRPr="00693A40">
              <w:rPr>
                <w:sz w:val="22"/>
                <w:szCs w:val="22"/>
                <w:vertAlign w:val="subscript"/>
              </w:rPr>
              <w:t>2</w:t>
            </w:r>
            <w:r w:rsidRPr="00693A40">
              <w:rPr>
                <w:sz w:val="22"/>
                <w:szCs w:val="22"/>
              </w:rPr>
              <w:t xml:space="preserve"> score of zero, treated with Dabigatran</w:t>
            </w:r>
          </w:p>
        </w:tc>
        <w:tc>
          <w:tcPr>
            <w:tcW w:w="617" w:type="dxa"/>
          </w:tcPr>
          <w:p w:rsidR="007A3452" w:rsidRPr="00693A40" w:rsidRDefault="0033535F" w:rsidP="00C60D37">
            <w:pPr>
              <w:pStyle w:val="Header"/>
              <w:spacing w:line="360" w:lineRule="auto"/>
              <w:jc w:val="right"/>
              <w:rPr>
                <w:sz w:val="22"/>
                <w:szCs w:val="22"/>
              </w:rPr>
            </w:pPr>
            <w:r>
              <w:rPr>
                <w:sz w:val="22"/>
                <w:szCs w:val="22"/>
              </w:rPr>
              <w:t>111</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58</w:t>
            </w:r>
          </w:p>
        </w:tc>
        <w:tc>
          <w:tcPr>
            <w:tcW w:w="6521" w:type="dxa"/>
          </w:tcPr>
          <w:p w:rsidR="007A3452" w:rsidRPr="00693A40" w:rsidRDefault="008560E8" w:rsidP="00C60D37">
            <w:pPr>
              <w:spacing w:line="360" w:lineRule="auto"/>
              <w:rPr>
                <w:sz w:val="22"/>
                <w:szCs w:val="22"/>
              </w:rPr>
            </w:pPr>
            <w:r w:rsidRPr="00693A40">
              <w:rPr>
                <w:sz w:val="22"/>
                <w:szCs w:val="22"/>
              </w:rPr>
              <w:t>Summary of patient experience simulation comparing TTE and no TTE strategies in 65 year old females with initial CHADS</w:t>
            </w:r>
            <w:r w:rsidRPr="00693A40">
              <w:rPr>
                <w:sz w:val="22"/>
                <w:szCs w:val="22"/>
                <w:vertAlign w:val="subscript"/>
              </w:rPr>
              <w:t>2</w:t>
            </w:r>
            <w:r w:rsidRPr="00693A40">
              <w:rPr>
                <w:sz w:val="22"/>
                <w:szCs w:val="22"/>
              </w:rPr>
              <w:t xml:space="preserve"> score of zero, treated with Dabigatran</w:t>
            </w:r>
          </w:p>
        </w:tc>
        <w:tc>
          <w:tcPr>
            <w:tcW w:w="617" w:type="dxa"/>
          </w:tcPr>
          <w:p w:rsidR="007A3452" w:rsidRPr="00693A40" w:rsidRDefault="0033535F" w:rsidP="00C60D37">
            <w:pPr>
              <w:pStyle w:val="Header"/>
              <w:spacing w:line="360" w:lineRule="auto"/>
              <w:jc w:val="right"/>
              <w:rPr>
                <w:sz w:val="22"/>
                <w:szCs w:val="22"/>
              </w:rPr>
            </w:pPr>
            <w:r>
              <w:rPr>
                <w:sz w:val="22"/>
                <w:szCs w:val="22"/>
              </w:rPr>
              <w:t>113</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59</w:t>
            </w:r>
          </w:p>
        </w:tc>
        <w:tc>
          <w:tcPr>
            <w:tcW w:w="6521" w:type="dxa"/>
          </w:tcPr>
          <w:p w:rsidR="007A3452" w:rsidRPr="00693A40" w:rsidRDefault="008560E8" w:rsidP="00C60D37">
            <w:pPr>
              <w:spacing w:line="360" w:lineRule="auto"/>
              <w:rPr>
                <w:sz w:val="22"/>
                <w:szCs w:val="22"/>
              </w:rPr>
            </w:pPr>
            <w:r w:rsidRPr="00693A40">
              <w:rPr>
                <w:sz w:val="22"/>
                <w:szCs w:val="22"/>
              </w:rPr>
              <w:t>Summary of patient populations modelled</w:t>
            </w:r>
          </w:p>
        </w:tc>
        <w:tc>
          <w:tcPr>
            <w:tcW w:w="617" w:type="dxa"/>
          </w:tcPr>
          <w:p w:rsidR="007A3452" w:rsidRPr="00693A40" w:rsidRDefault="0033535F" w:rsidP="00C60D37">
            <w:pPr>
              <w:pStyle w:val="Header"/>
              <w:spacing w:line="360" w:lineRule="auto"/>
              <w:jc w:val="right"/>
              <w:rPr>
                <w:sz w:val="22"/>
                <w:szCs w:val="22"/>
              </w:rPr>
            </w:pPr>
            <w:r>
              <w:rPr>
                <w:sz w:val="22"/>
                <w:szCs w:val="22"/>
              </w:rPr>
              <w:t>126</w:t>
            </w:r>
          </w:p>
        </w:tc>
      </w:tr>
      <w:tr w:rsidR="007A3452" w:rsidRPr="00EF4EB9" w:rsidTr="00693A40">
        <w:tc>
          <w:tcPr>
            <w:tcW w:w="1101" w:type="dxa"/>
          </w:tcPr>
          <w:p w:rsidR="007A3452" w:rsidRPr="00693A40" w:rsidRDefault="008560E8" w:rsidP="00C60D37">
            <w:pPr>
              <w:pStyle w:val="Header"/>
              <w:spacing w:line="360" w:lineRule="auto"/>
              <w:rPr>
                <w:sz w:val="22"/>
                <w:szCs w:val="22"/>
              </w:rPr>
            </w:pPr>
            <w:r w:rsidRPr="00693A40">
              <w:rPr>
                <w:sz w:val="22"/>
                <w:szCs w:val="22"/>
              </w:rPr>
              <w:t>Table 60</w:t>
            </w:r>
          </w:p>
        </w:tc>
        <w:tc>
          <w:tcPr>
            <w:tcW w:w="6521" w:type="dxa"/>
          </w:tcPr>
          <w:p w:rsidR="007A3452" w:rsidRPr="00693A40" w:rsidRDefault="008560E8" w:rsidP="00C60D37">
            <w:pPr>
              <w:spacing w:line="360" w:lineRule="auto"/>
              <w:ind w:left="34"/>
              <w:rPr>
                <w:sz w:val="22"/>
                <w:szCs w:val="22"/>
              </w:rPr>
            </w:pPr>
            <w:r w:rsidRPr="00693A40">
              <w:rPr>
                <w:sz w:val="22"/>
                <w:szCs w:val="22"/>
              </w:rPr>
              <w:t>Qualitative summary of main results</w:t>
            </w:r>
          </w:p>
        </w:tc>
        <w:tc>
          <w:tcPr>
            <w:tcW w:w="617" w:type="dxa"/>
          </w:tcPr>
          <w:p w:rsidR="007A3452" w:rsidRPr="00693A40" w:rsidRDefault="0033535F" w:rsidP="00C60D37">
            <w:pPr>
              <w:pStyle w:val="Header"/>
              <w:spacing w:line="360" w:lineRule="auto"/>
              <w:jc w:val="right"/>
              <w:rPr>
                <w:sz w:val="22"/>
                <w:szCs w:val="22"/>
              </w:rPr>
            </w:pPr>
            <w:r>
              <w:rPr>
                <w:sz w:val="22"/>
                <w:szCs w:val="22"/>
              </w:rPr>
              <w:t>127</w:t>
            </w:r>
          </w:p>
        </w:tc>
      </w:tr>
      <w:tr w:rsidR="007A3452" w:rsidRPr="00EF4EB9" w:rsidTr="00693A40">
        <w:tc>
          <w:tcPr>
            <w:tcW w:w="1101" w:type="dxa"/>
          </w:tcPr>
          <w:p w:rsidR="007A3452" w:rsidRPr="00693A40" w:rsidRDefault="007A3452" w:rsidP="00C60D37">
            <w:pPr>
              <w:pStyle w:val="Header"/>
              <w:spacing w:line="360" w:lineRule="auto"/>
              <w:rPr>
                <w:sz w:val="22"/>
                <w:szCs w:val="22"/>
              </w:rPr>
            </w:pPr>
          </w:p>
        </w:tc>
        <w:tc>
          <w:tcPr>
            <w:tcW w:w="6521" w:type="dxa"/>
          </w:tcPr>
          <w:p w:rsidR="007A3452" w:rsidRPr="00693A40" w:rsidRDefault="007A3452" w:rsidP="00C60D37">
            <w:pPr>
              <w:spacing w:line="360" w:lineRule="auto"/>
              <w:rPr>
                <w:sz w:val="22"/>
                <w:szCs w:val="22"/>
              </w:rPr>
            </w:pPr>
          </w:p>
        </w:tc>
        <w:tc>
          <w:tcPr>
            <w:tcW w:w="617" w:type="dxa"/>
          </w:tcPr>
          <w:p w:rsidR="007A3452" w:rsidRPr="00693A40" w:rsidRDefault="007A3452" w:rsidP="00C60D37">
            <w:pPr>
              <w:pStyle w:val="Header"/>
              <w:spacing w:line="360" w:lineRule="auto"/>
              <w:jc w:val="right"/>
              <w:rPr>
                <w:sz w:val="22"/>
                <w:szCs w:val="22"/>
              </w:rPr>
            </w:pPr>
          </w:p>
        </w:tc>
      </w:tr>
      <w:tr w:rsidR="00A93F05" w:rsidRPr="00EF4EB9" w:rsidTr="00693A40">
        <w:tc>
          <w:tcPr>
            <w:tcW w:w="1101" w:type="dxa"/>
          </w:tcPr>
          <w:p w:rsidR="00A93F05" w:rsidRPr="00693A40" w:rsidRDefault="00A93F05" w:rsidP="00C60D37">
            <w:pPr>
              <w:pStyle w:val="Header"/>
              <w:spacing w:line="360" w:lineRule="auto"/>
              <w:rPr>
                <w:b/>
                <w:sz w:val="22"/>
                <w:szCs w:val="22"/>
              </w:rPr>
            </w:pPr>
          </w:p>
        </w:tc>
        <w:tc>
          <w:tcPr>
            <w:tcW w:w="6521" w:type="dxa"/>
          </w:tcPr>
          <w:p w:rsidR="00A93F05" w:rsidRPr="00693A40" w:rsidRDefault="00A93F05" w:rsidP="00C60D37">
            <w:pPr>
              <w:pStyle w:val="Header"/>
              <w:tabs>
                <w:tab w:val="clear" w:pos="4153"/>
                <w:tab w:val="clear" w:pos="8306"/>
              </w:tabs>
              <w:spacing w:line="360" w:lineRule="auto"/>
              <w:rPr>
                <w:b/>
                <w:sz w:val="22"/>
                <w:szCs w:val="22"/>
              </w:rPr>
            </w:pPr>
            <w:r w:rsidRPr="00693A40">
              <w:rPr>
                <w:b/>
                <w:sz w:val="22"/>
                <w:szCs w:val="22"/>
              </w:rPr>
              <w:t>Figures</w:t>
            </w:r>
          </w:p>
        </w:tc>
        <w:tc>
          <w:tcPr>
            <w:tcW w:w="617" w:type="dxa"/>
          </w:tcPr>
          <w:p w:rsidR="00A93F05" w:rsidRPr="00693A40" w:rsidRDefault="00A93F05" w:rsidP="00C60D37">
            <w:pPr>
              <w:pStyle w:val="Header"/>
              <w:spacing w:line="360" w:lineRule="auto"/>
              <w:jc w:val="right"/>
              <w:rPr>
                <w:b/>
                <w:sz w:val="22"/>
                <w:szCs w:val="22"/>
              </w:rPr>
            </w:pPr>
          </w:p>
        </w:tc>
      </w:tr>
      <w:tr w:rsidR="00A93F05" w:rsidRPr="00EF4EB9" w:rsidTr="00693A40">
        <w:tc>
          <w:tcPr>
            <w:tcW w:w="1101" w:type="dxa"/>
          </w:tcPr>
          <w:p w:rsidR="00A93F05" w:rsidRPr="00693A40" w:rsidRDefault="00A93F05" w:rsidP="00C60D37">
            <w:pPr>
              <w:pStyle w:val="Header"/>
              <w:spacing w:line="360" w:lineRule="auto"/>
              <w:rPr>
                <w:sz w:val="22"/>
                <w:szCs w:val="22"/>
              </w:rPr>
            </w:pPr>
            <w:r w:rsidRPr="00693A40">
              <w:rPr>
                <w:bCs/>
                <w:sz w:val="22"/>
                <w:szCs w:val="22"/>
              </w:rPr>
              <w:t>Figure 1</w:t>
            </w:r>
          </w:p>
        </w:tc>
        <w:tc>
          <w:tcPr>
            <w:tcW w:w="6521" w:type="dxa"/>
          </w:tcPr>
          <w:p w:rsidR="00A93F05" w:rsidRPr="00693A40" w:rsidRDefault="00A93F05" w:rsidP="00C60D37">
            <w:pPr>
              <w:pStyle w:val="Header"/>
              <w:spacing w:line="360" w:lineRule="auto"/>
              <w:rPr>
                <w:sz w:val="22"/>
                <w:szCs w:val="22"/>
              </w:rPr>
            </w:pPr>
            <w:r w:rsidRPr="00693A40">
              <w:rPr>
                <w:bCs/>
                <w:sz w:val="22"/>
                <w:szCs w:val="22"/>
              </w:rPr>
              <w:t>Study selection for diagnostic review</w:t>
            </w:r>
          </w:p>
        </w:tc>
        <w:tc>
          <w:tcPr>
            <w:tcW w:w="617" w:type="dxa"/>
          </w:tcPr>
          <w:p w:rsidR="00A93F05" w:rsidRPr="00693A40" w:rsidRDefault="0033535F" w:rsidP="00C60D37">
            <w:pPr>
              <w:pStyle w:val="Header"/>
              <w:spacing w:line="360" w:lineRule="auto"/>
              <w:jc w:val="right"/>
              <w:rPr>
                <w:sz w:val="22"/>
                <w:szCs w:val="22"/>
              </w:rPr>
            </w:pPr>
            <w:r>
              <w:rPr>
                <w:sz w:val="22"/>
                <w:szCs w:val="22"/>
              </w:rPr>
              <w:t>31</w:t>
            </w:r>
          </w:p>
        </w:tc>
      </w:tr>
      <w:tr w:rsidR="00A93F05" w:rsidRPr="00EF4EB9" w:rsidTr="00693A40">
        <w:tc>
          <w:tcPr>
            <w:tcW w:w="1101" w:type="dxa"/>
          </w:tcPr>
          <w:p w:rsidR="00A93F05" w:rsidRPr="00693A40" w:rsidRDefault="00A93F05" w:rsidP="00C60D37">
            <w:pPr>
              <w:pStyle w:val="Header"/>
              <w:spacing w:line="360" w:lineRule="auto"/>
              <w:rPr>
                <w:sz w:val="22"/>
                <w:szCs w:val="22"/>
              </w:rPr>
            </w:pPr>
            <w:r w:rsidRPr="00693A40">
              <w:rPr>
                <w:bCs/>
                <w:sz w:val="22"/>
                <w:szCs w:val="22"/>
              </w:rPr>
              <w:t>Figure 2</w:t>
            </w:r>
          </w:p>
        </w:tc>
        <w:tc>
          <w:tcPr>
            <w:tcW w:w="6521" w:type="dxa"/>
          </w:tcPr>
          <w:p w:rsidR="00A93F05" w:rsidRPr="00693A40" w:rsidRDefault="00A93F05" w:rsidP="00C60D37">
            <w:pPr>
              <w:pStyle w:val="Header"/>
              <w:spacing w:line="360" w:lineRule="auto"/>
              <w:rPr>
                <w:sz w:val="22"/>
                <w:szCs w:val="22"/>
              </w:rPr>
            </w:pPr>
            <w:r w:rsidRPr="00693A40">
              <w:rPr>
                <w:bCs/>
                <w:sz w:val="22"/>
                <w:szCs w:val="22"/>
              </w:rPr>
              <w:t>Study selection for prevalence review</w:t>
            </w:r>
          </w:p>
        </w:tc>
        <w:tc>
          <w:tcPr>
            <w:tcW w:w="617" w:type="dxa"/>
          </w:tcPr>
          <w:p w:rsidR="00A93F05" w:rsidRPr="00693A40" w:rsidRDefault="0033535F" w:rsidP="00C60D37">
            <w:pPr>
              <w:pStyle w:val="Header"/>
              <w:spacing w:line="360" w:lineRule="auto"/>
              <w:jc w:val="right"/>
              <w:rPr>
                <w:sz w:val="22"/>
                <w:szCs w:val="22"/>
              </w:rPr>
            </w:pPr>
            <w:r>
              <w:rPr>
                <w:sz w:val="22"/>
                <w:szCs w:val="22"/>
              </w:rPr>
              <w:t>46</w:t>
            </w:r>
          </w:p>
        </w:tc>
      </w:tr>
      <w:tr w:rsidR="00A93F05" w:rsidRPr="00EF4EB9" w:rsidTr="00693A40">
        <w:tc>
          <w:tcPr>
            <w:tcW w:w="1101" w:type="dxa"/>
          </w:tcPr>
          <w:p w:rsidR="00A93F05" w:rsidRPr="00693A40" w:rsidRDefault="00A93F05" w:rsidP="00C60D37">
            <w:pPr>
              <w:pStyle w:val="Header"/>
              <w:spacing w:line="360" w:lineRule="auto"/>
              <w:rPr>
                <w:sz w:val="22"/>
                <w:szCs w:val="22"/>
              </w:rPr>
            </w:pPr>
            <w:r w:rsidRPr="00693A40">
              <w:rPr>
                <w:sz w:val="22"/>
                <w:szCs w:val="22"/>
              </w:rPr>
              <w:t>Figure 3</w:t>
            </w:r>
          </w:p>
        </w:tc>
        <w:tc>
          <w:tcPr>
            <w:tcW w:w="6521" w:type="dxa"/>
          </w:tcPr>
          <w:p w:rsidR="00A93F05" w:rsidRPr="00693A40" w:rsidRDefault="00A93F05" w:rsidP="00C60D37">
            <w:pPr>
              <w:pStyle w:val="Header"/>
              <w:spacing w:line="360" w:lineRule="auto"/>
              <w:rPr>
                <w:sz w:val="22"/>
                <w:szCs w:val="22"/>
              </w:rPr>
            </w:pPr>
            <w:r w:rsidRPr="00693A40">
              <w:rPr>
                <w:sz w:val="22"/>
                <w:szCs w:val="22"/>
              </w:rPr>
              <w:t>Graphical Representation of the mathematical model</w:t>
            </w:r>
          </w:p>
        </w:tc>
        <w:tc>
          <w:tcPr>
            <w:tcW w:w="617" w:type="dxa"/>
          </w:tcPr>
          <w:p w:rsidR="00A93F05" w:rsidRPr="00693A40" w:rsidRDefault="0033535F" w:rsidP="00C60D37">
            <w:pPr>
              <w:pStyle w:val="Header"/>
              <w:spacing w:line="360" w:lineRule="auto"/>
              <w:jc w:val="right"/>
              <w:rPr>
                <w:sz w:val="22"/>
                <w:szCs w:val="22"/>
              </w:rPr>
            </w:pPr>
            <w:r>
              <w:rPr>
                <w:sz w:val="22"/>
                <w:szCs w:val="22"/>
              </w:rPr>
              <w:t>62</w:t>
            </w:r>
          </w:p>
        </w:tc>
      </w:tr>
      <w:tr w:rsidR="00A93F05" w:rsidRPr="00EF4EB9" w:rsidTr="00693A40">
        <w:tc>
          <w:tcPr>
            <w:tcW w:w="1101" w:type="dxa"/>
          </w:tcPr>
          <w:p w:rsidR="00A93F05" w:rsidRPr="00693A40" w:rsidRDefault="00A93F05" w:rsidP="00C60D37">
            <w:pPr>
              <w:pStyle w:val="Header"/>
              <w:spacing w:line="360" w:lineRule="auto"/>
              <w:rPr>
                <w:sz w:val="22"/>
                <w:szCs w:val="22"/>
              </w:rPr>
            </w:pPr>
            <w:r w:rsidRPr="00693A40">
              <w:rPr>
                <w:sz w:val="22"/>
                <w:szCs w:val="22"/>
              </w:rPr>
              <w:t xml:space="preserve">Figure </w:t>
            </w:r>
            <w:r w:rsidR="008560E8" w:rsidRPr="00693A40">
              <w:rPr>
                <w:sz w:val="22"/>
                <w:szCs w:val="22"/>
              </w:rPr>
              <w:t>4</w:t>
            </w:r>
          </w:p>
        </w:tc>
        <w:tc>
          <w:tcPr>
            <w:tcW w:w="6521" w:type="dxa"/>
          </w:tcPr>
          <w:p w:rsidR="00A93F05" w:rsidRPr="00693A40" w:rsidRDefault="00A93F05" w:rsidP="00C60D37">
            <w:pPr>
              <w:pStyle w:val="Header"/>
              <w:spacing w:line="360" w:lineRule="auto"/>
              <w:rPr>
                <w:sz w:val="22"/>
                <w:szCs w:val="22"/>
              </w:rPr>
            </w:pPr>
            <w:r w:rsidRPr="00693A40">
              <w:rPr>
                <w:sz w:val="22"/>
                <w:szCs w:val="22"/>
              </w:rPr>
              <w:t>Joint distribution of sensitivity and specificity based on 1000 draws from a Dirichlet distribution</w:t>
            </w:r>
          </w:p>
        </w:tc>
        <w:tc>
          <w:tcPr>
            <w:tcW w:w="617" w:type="dxa"/>
          </w:tcPr>
          <w:p w:rsidR="00A93F05" w:rsidRPr="00693A40" w:rsidRDefault="0033535F" w:rsidP="00C60D37">
            <w:pPr>
              <w:pStyle w:val="Header"/>
              <w:spacing w:line="360" w:lineRule="auto"/>
              <w:jc w:val="right"/>
              <w:rPr>
                <w:sz w:val="22"/>
                <w:szCs w:val="22"/>
              </w:rPr>
            </w:pPr>
            <w:r>
              <w:rPr>
                <w:sz w:val="22"/>
                <w:szCs w:val="22"/>
              </w:rPr>
              <w:t>65</w:t>
            </w:r>
          </w:p>
        </w:tc>
      </w:tr>
      <w:tr w:rsidR="00A93F05" w:rsidRPr="00EF4EB9" w:rsidTr="00693A40">
        <w:tc>
          <w:tcPr>
            <w:tcW w:w="1101" w:type="dxa"/>
          </w:tcPr>
          <w:p w:rsidR="00A93F05" w:rsidRPr="00693A40" w:rsidRDefault="00A93F05" w:rsidP="00C60D37">
            <w:pPr>
              <w:pStyle w:val="Header"/>
              <w:spacing w:line="360" w:lineRule="auto"/>
              <w:rPr>
                <w:sz w:val="22"/>
                <w:szCs w:val="22"/>
              </w:rPr>
            </w:pPr>
            <w:r w:rsidRPr="00693A40">
              <w:rPr>
                <w:sz w:val="22"/>
                <w:szCs w:val="22"/>
              </w:rPr>
              <w:t xml:space="preserve">Figure </w:t>
            </w:r>
            <w:r w:rsidR="008560E8" w:rsidRPr="00693A40">
              <w:rPr>
                <w:sz w:val="22"/>
                <w:szCs w:val="22"/>
              </w:rPr>
              <w:t>5</w:t>
            </w:r>
          </w:p>
        </w:tc>
        <w:tc>
          <w:tcPr>
            <w:tcW w:w="6521" w:type="dxa"/>
          </w:tcPr>
          <w:p w:rsidR="00A93F05" w:rsidRPr="00693A40" w:rsidRDefault="00A93F05" w:rsidP="00C60D37">
            <w:pPr>
              <w:pStyle w:val="Header"/>
              <w:spacing w:line="360" w:lineRule="auto"/>
              <w:rPr>
                <w:sz w:val="22"/>
                <w:szCs w:val="22"/>
              </w:rPr>
            </w:pPr>
            <w:r w:rsidRPr="00693A40">
              <w:rPr>
                <w:color w:val="000000" w:themeColor="text1"/>
                <w:sz w:val="22"/>
                <w:szCs w:val="22"/>
              </w:rPr>
              <w:t>The estimated distribution of annual stroke risk by CHADS</w:t>
            </w:r>
            <w:r w:rsidRPr="00693A40">
              <w:rPr>
                <w:color w:val="000000" w:themeColor="text1"/>
                <w:sz w:val="22"/>
                <w:szCs w:val="22"/>
                <w:vertAlign w:val="subscript"/>
              </w:rPr>
              <w:t>2</w:t>
            </w:r>
            <w:r w:rsidRPr="00693A40">
              <w:rPr>
                <w:color w:val="000000" w:themeColor="text1"/>
                <w:sz w:val="22"/>
                <w:szCs w:val="22"/>
              </w:rPr>
              <w:t xml:space="preserve"> score</w:t>
            </w:r>
          </w:p>
        </w:tc>
        <w:tc>
          <w:tcPr>
            <w:tcW w:w="617" w:type="dxa"/>
          </w:tcPr>
          <w:p w:rsidR="00A93F05" w:rsidRPr="00693A40" w:rsidRDefault="0033535F" w:rsidP="00C60D37">
            <w:pPr>
              <w:pStyle w:val="Header"/>
              <w:spacing w:line="360" w:lineRule="auto"/>
              <w:jc w:val="right"/>
              <w:rPr>
                <w:sz w:val="22"/>
                <w:szCs w:val="22"/>
              </w:rPr>
            </w:pPr>
            <w:r>
              <w:rPr>
                <w:sz w:val="22"/>
                <w:szCs w:val="22"/>
              </w:rPr>
              <w:t>67</w:t>
            </w:r>
          </w:p>
        </w:tc>
      </w:tr>
      <w:tr w:rsidR="00A93F05" w:rsidRPr="00EF4EB9" w:rsidTr="00693A40">
        <w:tc>
          <w:tcPr>
            <w:tcW w:w="1101" w:type="dxa"/>
          </w:tcPr>
          <w:p w:rsidR="00A93F05" w:rsidRPr="00693A40" w:rsidRDefault="00A93F05" w:rsidP="00C60D37">
            <w:pPr>
              <w:pStyle w:val="Header"/>
              <w:spacing w:line="360" w:lineRule="auto"/>
              <w:rPr>
                <w:sz w:val="22"/>
                <w:szCs w:val="22"/>
              </w:rPr>
            </w:pPr>
            <w:r w:rsidRPr="00693A40">
              <w:rPr>
                <w:sz w:val="22"/>
                <w:szCs w:val="22"/>
              </w:rPr>
              <w:t xml:space="preserve">Figure </w:t>
            </w:r>
            <w:r w:rsidR="008560E8" w:rsidRPr="00693A40">
              <w:rPr>
                <w:sz w:val="22"/>
                <w:szCs w:val="22"/>
              </w:rPr>
              <w:t>6</w:t>
            </w:r>
          </w:p>
        </w:tc>
        <w:tc>
          <w:tcPr>
            <w:tcW w:w="6521" w:type="dxa"/>
          </w:tcPr>
          <w:p w:rsidR="00A93F05" w:rsidRPr="00693A40" w:rsidRDefault="00A93F05" w:rsidP="00C60D37">
            <w:pPr>
              <w:pStyle w:val="Header"/>
              <w:spacing w:line="360" w:lineRule="auto"/>
              <w:rPr>
                <w:sz w:val="22"/>
                <w:szCs w:val="22"/>
              </w:rPr>
            </w:pPr>
            <w:r w:rsidRPr="00693A40">
              <w:rPr>
                <w:sz w:val="22"/>
                <w:szCs w:val="22"/>
              </w:rPr>
              <w:t>The assumed distributions of each OAC versus placebo</w:t>
            </w:r>
          </w:p>
        </w:tc>
        <w:tc>
          <w:tcPr>
            <w:tcW w:w="617" w:type="dxa"/>
          </w:tcPr>
          <w:p w:rsidR="00A93F05" w:rsidRPr="00693A40" w:rsidRDefault="0033535F" w:rsidP="00C60D37">
            <w:pPr>
              <w:pStyle w:val="Header"/>
              <w:spacing w:line="360" w:lineRule="auto"/>
              <w:jc w:val="right"/>
              <w:rPr>
                <w:sz w:val="22"/>
                <w:szCs w:val="22"/>
              </w:rPr>
            </w:pPr>
            <w:r>
              <w:rPr>
                <w:sz w:val="22"/>
                <w:szCs w:val="22"/>
              </w:rPr>
              <w:t>68</w:t>
            </w:r>
          </w:p>
        </w:tc>
      </w:tr>
      <w:tr w:rsidR="00A93F05" w:rsidRPr="00EF4EB9" w:rsidTr="00693A40">
        <w:tc>
          <w:tcPr>
            <w:tcW w:w="1101" w:type="dxa"/>
          </w:tcPr>
          <w:p w:rsidR="00A93F05" w:rsidRPr="00693A40" w:rsidRDefault="00A93F05" w:rsidP="00C60D37">
            <w:pPr>
              <w:pStyle w:val="Header"/>
              <w:spacing w:line="360" w:lineRule="auto"/>
              <w:rPr>
                <w:sz w:val="22"/>
                <w:szCs w:val="22"/>
              </w:rPr>
            </w:pPr>
            <w:r w:rsidRPr="00693A40">
              <w:rPr>
                <w:sz w:val="22"/>
                <w:szCs w:val="22"/>
              </w:rPr>
              <w:t xml:space="preserve">Figure </w:t>
            </w:r>
            <w:r w:rsidR="008560E8" w:rsidRPr="00693A40">
              <w:rPr>
                <w:sz w:val="22"/>
                <w:szCs w:val="22"/>
              </w:rPr>
              <w:t>7</w:t>
            </w:r>
          </w:p>
        </w:tc>
        <w:tc>
          <w:tcPr>
            <w:tcW w:w="6521" w:type="dxa"/>
          </w:tcPr>
          <w:p w:rsidR="00A93F05" w:rsidRPr="00693A40" w:rsidRDefault="00A93F05" w:rsidP="00C60D37">
            <w:pPr>
              <w:pStyle w:val="Header"/>
              <w:spacing w:line="360" w:lineRule="auto"/>
              <w:rPr>
                <w:sz w:val="22"/>
                <w:szCs w:val="22"/>
              </w:rPr>
            </w:pPr>
            <w:r w:rsidRPr="00693A40">
              <w:rPr>
                <w:noProof/>
                <w:sz w:val="22"/>
                <w:szCs w:val="22"/>
              </w:rPr>
              <w:t>Distribution of simulated estimates for the annual risk of bleed on dabigatran</w:t>
            </w:r>
          </w:p>
        </w:tc>
        <w:tc>
          <w:tcPr>
            <w:tcW w:w="617" w:type="dxa"/>
          </w:tcPr>
          <w:p w:rsidR="00A93F05" w:rsidRPr="00693A40" w:rsidRDefault="0033535F" w:rsidP="00C60D37">
            <w:pPr>
              <w:pStyle w:val="Header"/>
              <w:spacing w:line="360" w:lineRule="auto"/>
              <w:jc w:val="right"/>
              <w:rPr>
                <w:sz w:val="22"/>
                <w:szCs w:val="22"/>
              </w:rPr>
            </w:pPr>
            <w:r>
              <w:rPr>
                <w:sz w:val="22"/>
                <w:szCs w:val="22"/>
              </w:rPr>
              <w:t>70</w:t>
            </w:r>
          </w:p>
        </w:tc>
      </w:tr>
      <w:tr w:rsidR="00A93F05" w:rsidRPr="00EF4EB9" w:rsidTr="00693A40">
        <w:tc>
          <w:tcPr>
            <w:tcW w:w="1101" w:type="dxa"/>
          </w:tcPr>
          <w:p w:rsidR="00A93F05" w:rsidRPr="00693A40" w:rsidRDefault="00A93F05" w:rsidP="00C60D37">
            <w:pPr>
              <w:pStyle w:val="Header"/>
              <w:spacing w:line="360" w:lineRule="auto"/>
              <w:rPr>
                <w:sz w:val="22"/>
                <w:szCs w:val="22"/>
              </w:rPr>
            </w:pPr>
            <w:r w:rsidRPr="00693A40">
              <w:rPr>
                <w:sz w:val="22"/>
                <w:szCs w:val="22"/>
              </w:rPr>
              <w:t xml:space="preserve">Figure </w:t>
            </w:r>
            <w:r w:rsidR="008560E8" w:rsidRPr="00693A40">
              <w:rPr>
                <w:sz w:val="22"/>
                <w:szCs w:val="22"/>
              </w:rPr>
              <w:t>8</w:t>
            </w:r>
          </w:p>
        </w:tc>
        <w:tc>
          <w:tcPr>
            <w:tcW w:w="6521" w:type="dxa"/>
          </w:tcPr>
          <w:p w:rsidR="00A93F05" w:rsidRPr="00693A40" w:rsidRDefault="00A93F05" w:rsidP="00C60D37">
            <w:pPr>
              <w:pStyle w:val="Header"/>
              <w:spacing w:line="360" w:lineRule="auto"/>
              <w:rPr>
                <w:sz w:val="22"/>
                <w:szCs w:val="22"/>
              </w:rPr>
            </w:pPr>
            <w:r w:rsidRPr="00693A40">
              <w:rPr>
                <w:sz w:val="22"/>
                <w:szCs w:val="22"/>
              </w:rPr>
              <w:t>Distribution of stroke outcomes at 24 months (survivors at 24 months only)</w:t>
            </w:r>
          </w:p>
        </w:tc>
        <w:tc>
          <w:tcPr>
            <w:tcW w:w="617" w:type="dxa"/>
          </w:tcPr>
          <w:p w:rsidR="00A93F05" w:rsidRPr="00693A40" w:rsidRDefault="0033535F" w:rsidP="00C60D37">
            <w:pPr>
              <w:pStyle w:val="Header"/>
              <w:spacing w:line="360" w:lineRule="auto"/>
              <w:jc w:val="right"/>
              <w:rPr>
                <w:sz w:val="22"/>
                <w:szCs w:val="22"/>
              </w:rPr>
            </w:pPr>
            <w:r>
              <w:rPr>
                <w:sz w:val="22"/>
                <w:szCs w:val="22"/>
              </w:rPr>
              <w:t>76</w:t>
            </w:r>
          </w:p>
        </w:tc>
      </w:tr>
      <w:tr w:rsidR="00A93F05" w:rsidRPr="00EF4EB9" w:rsidTr="00693A40">
        <w:tc>
          <w:tcPr>
            <w:tcW w:w="1101" w:type="dxa"/>
          </w:tcPr>
          <w:p w:rsidR="00A93F05" w:rsidRPr="00693A40" w:rsidRDefault="008560E8" w:rsidP="00C60D37">
            <w:pPr>
              <w:pStyle w:val="Header"/>
              <w:spacing w:line="360" w:lineRule="auto"/>
              <w:rPr>
                <w:sz w:val="22"/>
                <w:szCs w:val="22"/>
              </w:rPr>
            </w:pPr>
            <w:r w:rsidRPr="00693A40">
              <w:rPr>
                <w:sz w:val="22"/>
                <w:szCs w:val="22"/>
              </w:rPr>
              <w:t>Figure 9</w:t>
            </w:r>
          </w:p>
        </w:tc>
        <w:tc>
          <w:tcPr>
            <w:tcW w:w="6521" w:type="dxa"/>
          </w:tcPr>
          <w:p w:rsidR="00A93F05" w:rsidRPr="00693A40" w:rsidRDefault="00A93F05" w:rsidP="00C60D37">
            <w:pPr>
              <w:pStyle w:val="Header"/>
              <w:spacing w:line="360" w:lineRule="auto"/>
              <w:rPr>
                <w:sz w:val="22"/>
                <w:szCs w:val="22"/>
              </w:rPr>
            </w:pPr>
            <w:r w:rsidRPr="00693A40">
              <w:rPr>
                <w:sz w:val="22"/>
                <w:szCs w:val="22"/>
              </w:rPr>
              <w:t>The estimated distribution of patients 24 months after a stroke</w:t>
            </w:r>
          </w:p>
        </w:tc>
        <w:tc>
          <w:tcPr>
            <w:tcW w:w="617" w:type="dxa"/>
          </w:tcPr>
          <w:p w:rsidR="00A93F05" w:rsidRPr="00693A40" w:rsidRDefault="0033535F" w:rsidP="00C60D37">
            <w:pPr>
              <w:pStyle w:val="Header"/>
              <w:spacing w:line="360" w:lineRule="auto"/>
              <w:jc w:val="right"/>
              <w:rPr>
                <w:sz w:val="22"/>
                <w:szCs w:val="22"/>
              </w:rPr>
            </w:pPr>
            <w:r>
              <w:rPr>
                <w:sz w:val="22"/>
                <w:szCs w:val="22"/>
              </w:rPr>
              <w:t>77</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10</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W_50_0_M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88</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11</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W_50_0_F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90</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12</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W_65_0_M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92</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13</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W_65_0_F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94</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14</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W_50_1_M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96</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15</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W_50_1_F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98</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lastRenderedPageBreak/>
              <w:t>Figure 16</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W_65_1_M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100</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17</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W_65_1_F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102</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18</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R_50_0_M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104</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19</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R_50_0_F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106</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20</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R_65_0_M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108</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21</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R_65_0_F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110</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22</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D_65_0_M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112</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23</w:t>
            </w:r>
          </w:p>
        </w:tc>
        <w:tc>
          <w:tcPr>
            <w:tcW w:w="6521" w:type="dxa"/>
          </w:tcPr>
          <w:p w:rsidR="008560E8" w:rsidRPr="00693A40" w:rsidRDefault="008560E8" w:rsidP="00C60D37">
            <w:pPr>
              <w:pStyle w:val="Header"/>
              <w:spacing w:line="360" w:lineRule="auto"/>
              <w:rPr>
                <w:sz w:val="22"/>
                <w:szCs w:val="22"/>
              </w:rPr>
            </w:pPr>
            <w:r w:rsidRPr="00693A40">
              <w:rPr>
                <w:sz w:val="22"/>
                <w:szCs w:val="22"/>
              </w:rPr>
              <w:t>PSA scatterplots, CEAFs and mean ICERs in the D_65_0_F comparison</w:t>
            </w:r>
          </w:p>
        </w:tc>
        <w:tc>
          <w:tcPr>
            <w:tcW w:w="617" w:type="dxa"/>
          </w:tcPr>
          <w:p w:rsidR="008560E8" w:rsidRPr="00693A40" w:rsidRDefault="0033535F" w:rsidP="00C60D37">
            <w:pPr>
              <w:pStyle w:val="Header"/>
              <w:spacing w:line="360" w:lineRule="auto"/>
              <w:jc w:val="right"/>
              <w:rPr>
                <w:sz w:val="22"/>
                <w:szCs w:val="22"/>
              </w:rPr>
            </w:pPr>
            <w:r>
              <w:rPr>
                <w:sz w:val="22"/>
                <w:szCs w:val="22"/>
              </w:rPr>
              <w:t>114</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24</w:t>
            </w:r>
          </w:p>
        </w:tc>
        <w:tc>
          <w:tcPr>
            <w:tcW w:w="6521" w:type="dxa"/>
          </w:tcPr>
          <w:p w:rsidR="008560E8" w:rsidRPr="00693A40" w:rsidRDefault="008560E8" w:rsidP="00C60D37">
            <w:pPr>
              <w:pStyle w:val="Header"/>
              <w:spacing w:line="360" w:lineRule="auto"/>
              <w:rPr>
                <w:sz w:val="22"/>
                <w:szCs w:val="22"/>
              </w:rPr>
            </w:pPr>
            <w:r w:rsidRPr="00693A40">
              <w:rPr>
                <w:sz w:val="22"/>
                <w:szCs w:val="22"/>
              </w:rPr>
              <w:t>Relationship between individual EVPI and MAICER for all 14 comparisons, together with individual and EVPI at MAICERs of £20,000/QALY and £30,000/QALY</w:t>
            </w:r>
          </w:p>
        </w:tc>
        <w:tc>
          <w:tcPr>
            <w:tcW w:w="617" w:type="dxa"/>
          </w:tcPr>
          <w:p w:rsidR="008560E8" w:rsidRPr="00693A40" w:rsidRDefault="0033535F" w:rsidP="00C60D37">
            <w:pPr>
              <w:pStyle w:val="Header"/>
              <w:spacing w:line="360" w:lineRule="auto"/>
              <w:jc w:val="right"/>
              <w:rPr>
                <w:sz w:val="22"/>
                <w:szCs w:val="22"/>
              </w:rPr>
            </w:pPr>
            <w:r>
              <w:rPr>
                <w:sz w:val="22"/>
                <w:szCs w:val="22"/>
              </w:rPr>
              <w:t>116</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25</w:t>
            </w:r>
          </w:p>
        </w:tc>
        <w:tc>
          <w:tcPr>
            <w:tcW w:w="6521" w:type="dxa"/>
          </w:tcPr>
          <w:p w:rsidR="008560E8" w:rsidRPr="00693A40" w:rsidRDefault="008560E8" w:rsidP="00C60D37">
            <w:pPr>
              <w:pStyle w:val="Header"/>
              <w:spacing w:line="360" w:lineRule="auto"/>
              <w:rPr>
                <w:sz w:val="22"/>
                <w:szCs w:val="22"/>
              </w:rPr>
            </w:pPr>
            <w:r w:rsidRPr="00693A40">
              <w:rPr>
                <w:sz w:val="22"/>
                <w:szCs w:val="22"/>
              </w:rPr>
              <w:t>Effect of true proportion of population with LA ABN on estimated ICER in 50 year olds with a CHADS</w:t>
            </w:r>
            <w:r w:rsidRPr="00693A40">
              <w:rPr>
                <w:sz w:val="22"/>
                <w:szCs w:val="22"/>
                <w:vertAlign w:val="subscript"/>
              </w:rPr>
              <w:t>2</w:t>
            </w:r>
            <w:r w:rsidRPr="00693A40">
              <w:rPr>
                <w:sz w:val="22"/>
                <w:szCs w:val="22"/>
              </w:rPr>
              <w:t xml:space="preserve"> score of zero</w:t>
            </w:r>
          </w:p>
        </w:tc>
        <w:tc>
          <w:tcPr>
            <w:tcW w:w="617" w:type="dxa"/>
          </w:tcPr>
          <w:p w:rsidR="008560E8" w:rsidRPr="00693A40" w:rsidRDefault="0033535F" w:rsidP="00C60D37">
            <w:pPr>
              <w:pStyle w:val="Header"/>
              <w:spacing w:line="360" w:lineRule="auto"/>
              <w:jc w:val="right"/>
              <w:rPr>
                <w:sz w:val="22"/>
                <w:szCs w:val="22"/>
              </w:rPr>
            </w:pPr>
            <w:r>
              <w:rPr>
                <w:sz w:val="22"/>
                <w:szCs w:val="22"/>
              </w:rPr>
              <w:t>123</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26</w:t>
            </w:r>
          </w:p>
        </w:tc>
        <w:tc>
          <w:tcPr>
            <w:tcW w:w="6521" w:type="dxa"/>
          </w:tcPr>
          <w:p w:rsidR="008560E8" w:rsidRPr="00693A40" w:rsidRDefault="008560E8" w:rsidP="00C60D37">
            <w:pPr>
              <w:pStyle w:val="Header"/>
              <w:spacing w:line="360" w:lineRule="auto"/>
              <w:rPr>
                <w:sz w:val="22"/>
                <w:szCs w:val="22"/>
              </w:rPr>
            </w:pPr>
            <w:r w:rsidRPr="00693A40">
              <w:rPr>
                <w:sz w:val="22"/>
                <w:szCs w:val="22"/>
              </w:rPr>
              <w:t>Effect of true proportion of population with LA ABN on estimated ICER in 65 year olds with a CHADS</w:t>
            </w:r>
            <w:r w:rsidRPr="00693A40">
              <w:rPr>
                <w:sz w:val="22"/>
                <w:szCs w:val="22"/>
                <w:vertAlign w:val="subscript"/>
              </w:rPr>
              <w:t>2</w:t>
            </w:r>
            <w:r w:rsidRPr="00693A40">
              <w:rPr>
                <w:sz w:val="22"/>
                <w:szCs w:val="22"/>
              </w:rPr>
              <w:t xml:space="preserve"> score of zero</w:t>
            </w:r>
          </w:p>
        </w:tc>
        <w:tc>
          <w:tcPr>
            <w:tcW w:w="617" w:type="dxa"/>
          </w:tcPr>
          <w:p w:rsidR="008560E8" w:rsidRPr="00693A40" w:rsidRDefault="0033535F" w:rsidP="00C60D37">
            <w:pPr>
              <w:pStyle w:val="Header"/>
              <w:spacing w:line="360" w:lineRule="auto"/>
              <w:jc w:val="right"/>
              <w:rPr>
                <w:sz w:val="22"/>
                <w:szCs w:val="22"/>
              </w:rPr>
            </w:pPr>
            <w:r>
              <w:rPr>
                <w:sz w:val="22"/>
                <w:szCs w:val="22"/>
              </w:rPr>
              <w:t>124</w:t>
            </w:r>
          </w:p>
        </w:tc>
      </w:tr>
      <w:tr w:rsidR="008560E8" w:rsidRPr="00EF4EB9" w:rsidTr="00693A40">
        <w:tc>
          <w:tcPr>
            <w:tcW w:w="1101" w:type="dxa"/>
          </w:tcPr>
          <w:p w:rsidR="008560E8" w:rsidRPr="00693A40" w:rsidRDefault="008560E8" w:rsidP="00C60D37">
            <w:pPr>
              <w:pStyle w:val="Header"/>
              <w:spacing w:line="360" w:lineRule="auto"/>
              <w:rPr>
                <w:sz w:val="22"/>
                <w:szCs w:val="22"/>
              </w:rPr>
            </w:pPr>
            <w:r w:rsidRPr="00693A40">
              <w:rPr>
                <w:sz w:val="22"/>
                <w:szCs w:val="22"/>
              </w:rPr>
              <w:t>Figure 27</w:t>
            </w:r>
          </w:p>
        </w:tc>
        <w:tc>
          <w:tcPr>
            <w:tcW w:w="6521" w:type="dxa"/>
          </w:tcPr>
          <w:p w:rsidR="008560E8" w:rsidRPr="00693A40" w:rsidRDefault="008560E8" w:rsidP="00C60D37">
            <w:pPr>
              <w:pStyle w:val="Header"/>
              <w:spacing w:line="360" w:lineRule="auto"/>
              <w:rPr>
                <w:sz w:val="22"/>
                <w:szCs w:val="22"/>
              </w:rPr>
            </w:pPr>
            <w:r w:rsidRPr="00693A40">
              <w:rPr>
                <w:sz w:val="22"/>
                <w:szCs w:val="22"/>
              </w:rPr>
              <w:t>Effect of true proportion of population with LA ABN on estimated ICER in people aged either 50 or 65 who have a CHADS2 score of one point</w:t>
            </w:r>
          </w:p>
        </w:tc>
        <w:tc>
          <w:tcPr>
            <w:tcW w:w="617" w:type="dxa"/>
          </w:tcPr>
          <w:p w:rsidR="008560E8" w:rsidRPr="00693A40" w:rsidRDefault="0033535F" w:rsidP="00C60D37">
            <w:pPr>
              <w:pStyle w:val="Header"/>
              <w:spacing w:line="360" w:lineRule="auto"/>
              <w:jc w:val="right"/>
              <w:rPr>
                <w:sz w:val="22"/>
                <w:szCs w:val="22"/>
              </w:rPr>
            </w:pPr>
            <w:r>
              <w:rPr>
                <w:sz w:val="22"/>
                <w:szCs w:val="22"/>
              </w:rPr>
              <w:t>125</w:t>
            </w:r>
          </w:p>
        </w:tc>
      </w:tr>
    </w:tbl>
    <w:p w:rsidR="00A93F05" w:rsidRPr="00EF4EB9" w:rsidRDefault="00A93F05" w:rsidP="00C60D37">
      <w:pPr>
        <w:pStyle w:val="Header"/>
        <w:spacing w:line="360" w:lineRule="auto"/>
        <w:rPr>
          <w:b/>
          <w:sz w:val="20"/>
          <w:szCs w:val="20"/>
        </w:rPr>
      </w:pPr>
    </w:p>
    <w:p w:rsidR="00A93F05" w:rsidRPr="00EF4EB9" w:rsidRDefault="00A93F05" w:rsidP="00A93F05">
      <w:pPr>
        <w:pStyle w:val="Header"/>
        <w:rPr>
          <w:b/>
          <w:sz w:val="20"/>
          <w:szCs w:val="20"/>
        </w:rPr>
        <w:sectPr w:rsidR="00A93F05" w:rsidRPr="00EF4EB9" w:rsidSect="003A76B3">
          <w:footerReference w:type="default" r:id="rId12"/>
          <w:type w:val="continuous"/>
          <w:pgSz w:w="11906" w:h="16838"/>
          <w:pgMar w:top="1440" w:right="1440" w:bottom="1440" w:left="1440" w:header="708" w:footer="708" w:gutter="0"/>
          <w:cols w:space="708"/>
          <w:docGrid w:linePitch="360"/>
        </w:sectPr>
      </w:pPr>
    </w:p>
    <w:p w:rsidR="00DD03FA" w:rsidRPr="00EF4EB9" w:rsidRDefault="00DD03FA" w:rsidP="00DD03FA">
      <w:pPr>
        <w:pStyle w:val="Header"/>
        <w:rPr>
          <w:b/>
        </w:rPr>
      </w:pPr>
      <w:r w:rsidRPr="00EF4EB9">
        <w:rPr>
          <w:b/>
        </w:rPr>
        <w:lastRenderedPageBreak/>
        <w:t xml:space="preserve">1. </w:t>
      </w:r>
      <w:r w:rsidR="007864D1" w:rsidRPr="00EF4EB9">
        <w:rPr>
          <w:b/>
        </w:rPr>
        <w:tab/>
      </w:r>
      <w:r w:rsidRPr="00EF4EB9">
        <w:rPr>
          <w:b/>
        </w:rPr>
        <w:t>DEFINITION OF TERMS AND LIST OF ABBREVIATIONS</w:t>
      </w:r>
    </w:p>
    <w:p w:rsidR="00DD03FA" w:rsidRPr="00EF4EB9" w:rsidRDefault="00DD03FA" w:rsidP="00DD03FA">
      <w:pPr>
        <w:pStyle w:val="Header"/>
        <w:spacing w:line="360" w:lineRule="auto"/>
        <w:jc w:val="both"/>
        <w:rPr>
          <w:sz w:val="22"/>
          <w:szCs w:val="22"/>
        </w:rPr>
      </w:pPr>
      <w:r w:rsidRPr="00EF4EB9">
        <w:rPr>
          <w:sz w:val="22"/>
          <w:szCs w:val="22"/>
        </w:rPr>
        <w:t>Technical terms and abbreviations are used throughout this report. The meaning is usually clear from the context, but a glossary is provided for the non-specialist reader.</w:t>
      </w:r>
    </w:p>
    <w:p w:rsidR="00DD03FA" w:rsidRPr="00EF4EB9" w:rsidRDefault="00DD03FA" w:rsidP="00DD03FA">
      <w:pPr>
        <w:pStyle w:val="Header"/>
        <w:jc w:val="both"/>
        <w:rPr>
          <w:sz w:val="20"/>
          <w:szCs w:val="20"/>
        </w:rPr>
      </w:pPr>
    </w:p>
    <w:p w:rsidR="00DD03FA" w:rsidRPr="00EF4EB9" w:rsidRDefault="00DD03FA" w:rsidP="00DD03FA">
      <w:pPr>
        <w:pStyle w:val="NoSpacing"/>
        <w:spacing w:line="360" w:lineRule="auto"/>
        <w:rPr>
          <w:sz w:val="20"/>
          <w:szCs w:val="20"/>
        </w:rPr>
      </w:pPr>
    </w:p>
    <w:p w:rsidR="00DD03FA" w:rsidRPr="00EF4EB9" w:rsidRDefault="00DD03FA" w:rsidP="0085086B">
      <w:pPr>
        <w:pStyle w:val="NoSpacing"/>
        <w:spacing w:line="360" w:lineRule="auto"/>
        <w:outlineLvl w:val="0"/>
        <w:rPr>
          <w:b/>
          <w:sz w:val="22"/>
          <w:szCs w:val="22"/>
        </w:rPr>
      </w:pPr>
      <w:r w:rsidRPr="00EF4EB9">
        <w:rPr>
          <w:b/>
          <w:sz w:val="22"/>
          <w:szCs w:val="22"/>
        </w:rPr>
        <w:t>Definition of technical ter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99"/>
        <w:gridCol w:w="5673"/>
      </w:tblGrid>
      <w:tr w:rsidR="00DD03FA" w:rsidRPr="00EF4EB9" w:rsidTr="003E06D1">
        <w:tc>
          <w:tcPr>
            <w:tcW w:w="2799" w:type="dxa"/>
          </w:tcPr>
          <w:p w:rsidR="00DD03FA" w:rsidRPr="00EF4EB9" w:rsidRDefault="00DD03FA" w:rsidP="003E06D1">
            <w:pPr>
              <w:pStyle w:val="NoSpacing"/>
              <w:spacing w:line="360" w:lineRule="auto"/>
              <w:rPr>
                <w:sz w:val="22"/>
                <w:szCs w:val="22"/>
              </w:rPr>
            </w:pPr>
            <w:r w:rsidRPr="00EF4EB9">
              <w:rPr>
                <w:sz w:val="22"/>
                <w:szCs w:val="22"/>
              </w:rPr>
              <w:t>Anti-arrhythmic drugs</w:t>
            </w:r>
          </w:p>
        </w:tc>
        <w:tc>
          <w:tcPr>
            <w:tcW w:w="5673" w:type="dxa"/>
          </w:tcPr>
          <w:p w:rsidR="00DD03FA" w:rsidRPr="00EF4EB9" w:rsidRDefault="00DD03FA" w:rsidP="003E06D1">
            <w:pPr>
              <w:pStyle w:val="NoSpacing"/>
              <w:spacing w:line="360" w:lineRule="auto"/>
              <w:rPr>
                <w:sz w:val="22"/>
                <w:szCs w:val="22"/>
              </w:rPr>
            </w:pPr>
            <w:r w:rsidRPr="00EF4EB9">
              <w:rPr>
                <w:sz w:val="22"/>
                <w:szCs w:val="22"/>
              </w:rPr>
              <w:t>Pharmacological treatment to correct irregular heartbeats and slow rapid heartbeats</w:t>
            </w:r>
          </w:p>
        </w:tc>
      </w:tr>
      <w:tr w:rsidR="00DD03FA" w:rsidRPr="00EF4EB9" w:rsidTr="003E06D1">
        <w:tc>
          <w:tcPr>
            <w:tcW w:w="2799" w:type="dxa"/>
          </w:tcPr>
          <w:p w:rsidR="00DD03FA" w:rsidRPr="00EF4EB9" w:rsidRDefault="00DD03FA" w:rsidP="003E06D1">
            <w:pPr>
              <w:pStyle w:val="NoSpacing"/>
              <w:spacing w:line="360" w:lineRule="auto"/>
              <w:rPr>
                <w:sz w:val="22"/>
                <w:szCs w:val="22"/>
              </w:rPr>
            </w:pPr>
            <w:r w:rsidRPr="00EF4EB9">
              <w:rPr>
                <w:sz w:val="22"/>
                <w:szCs w:val="22"/>
              </w:rPr>
              <w:t>Anti-coagulant drugs</w:t>
            </w:r>
          </w:p>
        </w:tc>
        <w:tc>
          <w:tcPr>
            <w:tcW w:w="5673" w:type="dxa"/>
          </w:tcPr>
          <w:p w:rsidR="00DD03FA" w:rsidRPr="00EF4EB9" w:rsidRDefault="00DD03FA" w:rsidP="003E06D1">
            <w:pPr>
              <w:pStyle w:val="NoSpacing"/>
              <w:spacing w:line="360" w:lineRule="auto"/>
              <w:rPr>
                <w:bCs/>
                <w:sz w:val="22"/>
                <w:szCs w:val="22"/>
              </w:rPr>
            </w:pPr>
            <w:r w:rsidRPr="00EF4EB9">
              <w:rPr>
                <w:sz w:val="22"/>
                <w:szCs w:val="22"/>
              </w:rPr>
              <w:t>Pharmacological treatment to reduce risk of blood clotting</w:t>
            </w:r>
          </w:p>
        </w:tc>
      </w:tr>
      <w:tr w:rsidR="00DD03FA" w:rsidRPr="00EF4EB9" w:rsidTr="003E06D1">
        <w:tc>
          <w:tcPr>
            <w:tcW w:w="2799" w:type="dxa"/>
          </w:tcPr>
          <w:p w:rsidR="00DD03FA" w:rsidRPr="00EF4EB9" w:rsidRDefault="00DD03FA" w:rsidP="003E06D1">
            <w:pPr>
              <w:pStyle w:val="NoSpacing"/>
              <w:spacing w:line="360" w:lineRule="auto"/>
              <w:rPr>
                <w:sz w:val="22"/>
                <w:szCs w:val="22"/>
              </w:rPr>
            </w:pPr>
            <w:r w:rsidRPr="00EF4EB9">
              <w:rPr>
                <w:sz w:val="22"/>
                <w:szCs w:val="22"/>
              </w:rPr>
              <w:t>Arrhythmia</w:t>
            </w:r>
          </w:p>
        </w:tc>
        <w:tc>
          <w:tcPr>
            <w:tcW w:w="5673" w:type="dxa"/>
          </w:tcPr>
          <w:p w:rsidR="00DD03FA" w:rsidRPr="00EF4EB9" w:rsidRDefault="00DD03FA" w:rsidP="003E06D1">
            <w:pPr>
              <w:pStyle w:val="NoSpacing"/>
              <w:spacing w:line="360" w:lineRule="auto"/>
              <w:rPr>
                <w:sz w:val="22"/>
                <w:szCs w:val="22"/>
              </w:rPr>
            </w:pPr>
            <w:r w:rsidRPr="00EF4EB9">
              <w:rPr>
                <w:sz w:val="22"/>
                <w:szCs w:val="22"/>
              </w:rPr>
              <w:t>Abnormality of the normal heart rhythm</w:t>
            </w:r>
          </w:p>
        </w:tc>
      </w:tr>
      <w:tr w:rsidR="00DD03FA" w:rsidRPr="00EF4EB9" w:rsidTr="003E06D1">
        <w:tc>
          <w:tcPr>
            <w:tcW w:w="2799" w:type="dxa"/>
          </w:tcPr>
          <w:p w:rsidR="00DD03FA" w:rsidRPr="00EF4EB9" w:rsidRDefault="00DD03FA" w:rsidP="003E06D1">
            <w:pPr>
              <w:pStyle w:val="NoSpacing"/>
              <w:spacing w:line="360" w:lineRule="auto"/>
              <w:rPr>
                <w:sz w:val="22"/>
                <w:szCs w:val="22"/>
              </w:rPr>
            </w:pPr>
            <w:r w:rsidRPr="00EF4EB9">
              <w:rPr>
                <w:sz w:val="22"/>
                <w:szCs w:val="22"/>
              </w:rPr>
              <w:t>Atrial fibrillation</w:t>
            </w:r>
            <w:r w:rsidR="00677BEB" w:rsidRPr="00EF4EB9">
              <w:rPr>
                <w:sz w:val="22"/>
                <w:szCs w:val="22"/>
              </w:rPr>
              <w:t xml:space="preserve"> (AF)</w:t>
            </w:r>
          </w:p>
        </w:tc>
        <w:tc>
          <w:tcPr>
            <w:tcW w:w="5673" w:type="dxa"/>
          </w:tcPr>
          <w:p w:rsidR="00DD03FA" w:rsidRPr="00EF4EB9" w:rsidRDefault="00DD03FA" w:rsidP="003E06D1">
            <w:pPr>
              <w:autoSpaceDE w:val="0"/>
              <w:autoSpaceDN w:val="0"/>
              <w:adjustRightInd w:val="0"/>
              <w:rPr>
                <w:bCs/>
              </w:rPr>
            </w:pPr>
            <w:r w:rsidRPr="00EF4EB9">
              <w:rPr>
                <w:sz w:val="22"/>
                <w:szCs w:val="22"/>
              </w:rPr>
              <w:t>Arrhythmia characterised by rapid and irregular beating of the atria and absence of  regular “P waves” on the electrocardiogram</w:t>
            </w:r>
          </w:p>
        </w:tc>
      </w:tr>
      <w:tr w:rsidR="00DD03FA" w:rsidRPr="00EF4EB9" w:rsidTr="003E06D1">
        <w:tc>
          <w:tcPr>
            <w:tcW w:w="2799" w:type="dxa"/>
          </w:tcPr>
          <w:p w:rsidR="00DD03FA" w:rsidRPr="00EF4EB9" w:rsidRDefault="00DD03FA" w:rsidP="003E06D1">
            <w:pPr>
              <w:pStyle w:val="NoSpacing"/>
              <w:spacing w:line="360" w:lineRule="auto"/>
              <w:rPr>
                <w:sz w:val="22"/>
                <w:szCs w:val="22"/>
              </w:rPr>
            </w:pPr>
            <w:r w:rsidRPr="00EF4EB9">
              <w:rPr>
                <w:sz w:val="22"/>
                <w:szCs w:val="22"/>
              </w:rPr>
              <w:t>Atrial flutter</w:t>
            </w:r>
          </w:p>
        </w:tc>
        <w:tc>
          <w:tcPr>
            <w:tcW w:w="5673" w:type="dxa"/>
          </w:tcPr>
          <w:p w:rsidR="00DD03FA" w:rsidRPr="00E273DA" w:rsidRDefault="00DD03FA" w:rsidP="00E273DA">
            <w:pPr>
              <w:autoSpaceDE w:val="0"/>
              <w:autoSpaceDN w:val="0"/>
              <w:adjustRightInd w:val="0"/>
              <w:rPr>
                <w:bCs/>
                <w:highlight w:val="yellow"/>
              </w:rPr>
            </w:pPr>
            <w:r w:rsidRPr="000D7528">
              <w:rPr>
                <w:sz w:val="22"/>
                <w:szCs w:val="22"/>
                <w:highlight w:val="lightGray"/>
              </w:rPr>
              <w:t xml:space="preserve">Arrhythmia characterised by “flutter </w:t>
            </w:r>
            <w:r w:rsidR="000D7528" w:rsidRPr="000D7528">
              <w:rPr>
                <w:sz w:val="22"/>
                <w:szCs w:val="22"/>
                <w:highlight w:val="lightGray"/>
              </w:rPr>
              <w:t>waves” on the electrocardiogram</w:t>
            </w: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Cardioversion</w:t>
            </w:r>
          </w:p>
        </w:tc>
        <w:tc>
          <w:tcPr>
            <w:tcW w:w="5673" w:type="dxa"/>
          </w:tcPr>
          <w:p w:rsidR="00DD03FA" w:rsidRPr="00EF4EB9" w:rsidRDefault="00DD03FA" w:rsidP="003E06D1">
            <w:pPr>
              <w:autoSpaceDE w:val="0"/>
              <w:autoSpaceDN w:val="0"/>
              <w:adjustRightInd w:val="0"/>
              <w:rPr>
                <w:bCs/>
              </w:rPr>
            </w:pPr>
            <w:r w:rsidRPr="00EF4EB9">
              <w:rPr>
                <w:sz w:val="22"/>
                <w:szCs w:val="22"/>
              </w:rPr>
              <w:t>Treatment to restore the heart to normal sinus rhythm using drugs or electric shock</w:t>
            </w: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Electrical cardioversion</w:t>
            </w:r>
          </w:p>
        </w:tc>
        <w:tc>
          <w:tcPr>
            <w:tcW w:w="5673" w:type="dxa"/>
          </w:tcPr>
          <w:p w:rsidR="00DD03FA" w:rsidRPr="00EF4EB9" w:rsidRDefault="00DD03FA" w:rsidP="003E06D1">
            <w:pPr>
              <w:autoSpaceDE w:val="0"/>
              <w:autoSpaceDN w:val="0"/>
              <w:adjustRightInd w:val="0"/>
              <w:rPr>
                <w:bCs/>
              </w:rPr>
            </w:pPr>
            <w:r w:rsidRPr="00EF4EB9">
              <w:rPr>
                <w:sz w:val="22"/>
                <w:szCs w:val="22"/>
              </w:rPr>
              <w:t xml:space="preserve">Treatment to restore the heart to normal sinus rhythm using electric shock </w:t>
            </w:r>
          </w:p>
        </w:tc>
      </w:tr>
      <w:tr w:rsidR="00DD03FA" w:rsidRPr="00EF4EB9" w:rsidTr="003E06D1">
        <w:tc>
          <w:tcPr>
            <w:tcW w:w="2799" w:type="dxa"/>
          </w:tcPr>
          <w:p w:rsidR="00DD03FA" w:rsidRPr="00EF4EB9" w:rsidRDefault="00DD03FA" w:rsidP="003E06D1">
            <w:pPr>
              <w:pStyle w:val="NoSpacing"/>
              <w:spacing w:line="360" w:lineRule="auto"/>
              <w:rPr>
                <w:sz w:val="22"/>
                <w:szCs w:val="22"/>
              </w:rPr>
            </w:pPr>
            <w:r w:rsidRPr="00EF4EB9">
              <w:rPr>
                <w:sz w:val="22"/>
                <w:szCs w:val="22"/>
              </w:rPr>
              <w:t>Electrocardiography</w:t>
            </w:r>
          </w:p>
        </w:tc>
        <w:tc>
          <w:tcPr>
            <w:tcW w:w="5673" w:type="dxa"/>
          </w:tcPr>
          <w:p w:rsidR="00DD03FA" w:rsidRPr="00EF4EB9" w:rsidRDefault="00DD03FA" w:rsidP="003E06D1">
            <w:pPr>
              <w:pStyle w:val="NoSpacing"/>
              <w:spacing w:line="360" w:lineRule="auto"/>
              <w:rPr>
                <w:bCs/>
                <w:sz w:val="22"/>
                <w:szCs w:val="22"/>
              </w:rPr>
            </w:pPr>
            <w:r w:rsidRPr="00EF4EB9">
              <w:rPr>
                <w:bCs/>
                <w:sz w:val="22"/>
                <w:szCs w:val="22"/>
              </w:rPr>
              <w:t>Recording of the heart’s electrical activity</w:t>
            </w:r>
          </w:p>
        </w:tc>
      </w:tr>
      <w:tr w:rsidR="00DD03FA" w:rsidRPr="00EF4EB9" w:rsidTr="003E06D1">
        <w:tc>
          <w:tcPr>
            <w:tcW w:w="2799" w:type="dxa"/>
          </w:tcPr>
          <w:p w:rsidR="00DD03FA" w:rsidRPr="00EF4EB9" w:rsidRDefault="00DD03FA" w:rsidP="003E06D1">
            <w:pPr>
              <w:pStyle w:val="NoSpacing"/>
              <w:spacing w:line="360" w:lineRule="auto"/>
              <w:rPr>
                <w:sz w:val="22"/>
                <w:szCs w:val="22"/>
              </w:rPr>
            </w:pPr>
            <w:r w:rsidRPr="00EF4EB9">
              <w:rPr>
                <w:sz w:val="22"/>
                <w:szCs w:val="22"/>
              </w:rPr>
              <w:t>Lone atrial fibrillation</w:t>
            </w:r>
          </w:p>
        </w:tc>
        <w:tc>
          <w:tcPr>
            <w:tcW w:w="5673" w:type="dxa"/>
          </w:tcPr>
          <w:p w:rsidR="00DD03FA" w:rsidRPr="00EF4EB9" w:rsidRDefault="00DD03FA" w:rsidP="003E06D1">
            <w:pPr>
              <w:pStyle w:val="NoSpacing"/>
              <w:spacing w:line="360" w:lineRule="auto"/>
              <w:rPr>
                <w:bCs/>
                <w:sz w:val="22"/>
                <w:szCs w:val="22"/>
              </w:rPr>
            </w:pPr>
            <w:r w:rsidRPr="00EF4EB9">
              <w:rPr>
                <w:bCs/>
                <w:sz w:val="22"/>
                <w:szCs w:val="22"/>
              </w:rPr>
              <w:t>Atrial fibrillation with no identified cause</w:t>
            </w: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Paroxysmal AF</w:t>
            </w:r>
          </w:p>
        </w:tc>
        <w:tc>
          <w:tcPr>
            <w:tcW w:w="5673" w:type="dxa"/>
          </w:tcPr>
          <w:p w:rsidR="00DD03FA" w:rsidRPr="00EF4EB9" w:rsidRDefault="00DD03FA" w:rsidP="003E06D1">
            <w:pPr>
              <w:pStyle w:val="NoSpacing"/>
              <w:spacing w:line="360" w:lineRule="auto"/>
              <w:rPr>
                <w:bCs/>
                <w:sz w:val="22"/>
                <w:szCs w:val="22"/>
              </w:rPr>
            </w:pPr>
            <w:r w:rsidRPr="00EF4EB9">
              <w:rPr>
                <w:bCs/>
                <w:sz w:val="22"/>
                <w:szCs w:val="22"/>
              </w:rPr>
              <w:t>AF that spontaneously terminates within 7 days, usually within 48 hours</w:t>
            </w:r>
          </w:p>
        </w:tc>
      </w:tr>
      <w:tr w:rsidR="00DD03FA" w:rsidRPr="00EF4EB9" w:rsidTr="003E06D1">
        <w:tc>
          <w:tcPr>
            <w:tcW w:w="2799" w:type="dxa"/>
          </w:tcPr>
          <w:p w:rsidR="00DD03FA" w:rsidRPr="00EF4EB9" w:rsidRDefault="00DD03FA" w:rsidP="003E06D1">
            <w:pPr>
              <w:pStyle w:val="NoSpacing"/>
              <w:spacing w:line="360" w:lineRule="auto"/>
              <w:rPr>
                <w:sz w:val="22"/>
                <w:szCs w:val="22"/>
              </w:rPr>
            </w:pPr>
            <w:r w:rsidRPr="00EF4EB9">
              <w:rPr>
                <w:sz w:val="22"/>
                <w:szCs w:val="22"/>
              </w:rPr>
              <w:t>Permanent AF</w:t>
            </w:r>
          </w:p>
        </w:tc>
        <w:tc>
          <w:tcPr>
            <w:tcW w:w="5673" w:type="dxa"/>
          </w:tcPr>
          <w:p w:rsidR="00DD03FA" w:rsidRPr="00EF4EB9" w:rsidRDefault="00DD03FA" w:rsidP="003E06D1">
            <w:pPr>
              <w:pStyle w:val="NoSpacing"/>
              <w:spacing w:line="360" w:lineRule="auto"/>
              <w:rPr>
                <w:sz w:val="22"/>
                <w:szCs w:val="22"/>
              </w:rPr>
            </w:pPr>
            <w:r w:rsidRPr="00EF4EB9">
              <w:rPr>
                <w:sz w:val="22"/>
                <w:szCs w:val="22"/>
              </w:rPr>
              <w:t>Established AF that has not terminated, has terminated but recurred, or for which cardioversion has not been attempted</w:t>
            </w: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Persistent AF</w:t>
            </w:r>
          </w:p>
        </w:tc>
        <w:tc>
          <w:tcPr>
            <w:tcW w:w="5673" w:type="dxa"/>
          </w:tcPr>
          <w:p w:rsidR="00DD03FA" w:rsidRPr="00EF4EB9" w:rsidRDefault="00DD03FA" w:rsidP="003E06D1">
            <w:pPr>
              <w:pStyle w:val="NoSpacing"/>
              <w:spacing w:line="360" w:lineRule="auto"/>
              <w:rPr>
                <w:bCs/>
                <w:sz w:val="22"/>
                <w:szCs w:val="22"/>
              </w:rPr>
            </w:pPr>
            <w:r w:rsidRPr="00EF4EB9">
              <w:rPr>
                <w:bCs/>
                <w:sz w:val="22"/>
                <w:szCs w:val="22"/>
              </w:rPr>
              <w:t>AF that does not self-terminate, or lasts longer than 7 days (without cardioversion)</w:t>
            </w: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Pharmacological cardioversion</w:t>
            </w:r>
          </w:p>
        </w:tc>
        <w:tc>
          <w:tcPr>
            <w:tcW w:w="5673" w:type="dxa"/>
          </w:tcPr>
          <w:p w:rsidR="00DD03FA" w:rsidRPr="00EF4EB9" w:rsidRDefault="00DD03FA" w:rsidP="003E06D1">
            <w:pPr>
              <w:autoSpaceDE w:val="0"/>
              <w:autoSpaceDN w:val="0"/>
              <w:adjustRightInd w:val="0"/>
              <w:rPr>
                <w:bCs/>
              </w:rPr>
            </w:pPr>
            <w:r w:rsidRPr="00EF4EB9">
              <w:rPr>
                <w:sz w:val="22"/>
                <w:szCs w:val="22"/>
              </w:rPr>
              <w:t>Treatment to restore the heart to normal sinus rhythm using drugs</w:t>
            </w:r>
          </w:p>
          <w:p w:rsidR="00DD03FA" w:rsidRPr="00EF4EB9" w:rsidRDefault="00DD03FA" w:rsidP="003E06D1">
            <w:pPr>
              <w:pStyle w:val="NoSpacing"/>
              <w:spacing w:line="360" w:lineRule="auto"/>
              <w:rPr>
                <w:bCs/>
                <w:sz w:val="22"/>
                <w:szCs w:val="22"/>
              </w:rPr>
            </w:pP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Rate control</w:t>
            </w:r>
          </w:p>
        </w:tc>
        <w:tc>
          <w:tcPr>
            <w:tcW w:w="5673" w:type="dxa"/>
          </w:tcPr>
          <w:p w:rsidR="00DD03FA" w:rsidRPr="00EF4EB9" w:rsidRDefault="00DD03FA" w:rsidP="003E06D1">
            <w:pPr>
              <w:autoSpaceDE w:val="0"/>
              <w:autoSpaceDN w:val="0"/>
              <w:adjustRightInd w:val="0"/>
              <w:rPr>
                <w:bCs/>
              </w:rPr>
            </w:pPr>
            <w:r w:rsidRPr="00EF4EB9">
              <w:rPr>
                <w:sz w:val="22"/>
                <w:szCs w:val="22"/>
              </w:rPr>
              <w:t xml:space="preserve">Management of arrhythmia that works to control heart rate </w:t>
            </w: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Rhythm control</w:t>
            </w:r>
          </w:p>
        </w:tc>
        <w:tc>
          <w:tcPr>
            <w:tcW w:w="5673" w:type="dxa"/>
          </w:tcPr>
          <w:p w:rsidR="00DD03FA" w:rsidRPr="00EF4EB9" w:rsidRDefault="00DD03FA" w:rsidP="003E06D1">
            <w:pPr>
              <w:autoSpaceDE w:val="0"/>
              <w:autoSpaceDN w:val="0"/>
              <w:adjustRightInd w:val="0"/>
              <w:rPr>
                <w:bCs/>
              </w:rPr>
            </w:pPr>
            <w:r w:rsidRPr="00EF4EB9">
              <w:rPr>
                <w:sz w:val="22"/>
                <w:szCs w:val="22"/>
              </w:rPr>
              <w:t>Management of arrhythmia that works to restore and maintain  normal sinus rhythm</w:t>
            </w: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Sensitivity</w:t>
            </w:r>
          </w:p>
        </w:tc>
        <w:tc>
          <w:tcPr>
            <w:tcW w:w="5673" w:type="dxa"/>
          </w:tcPr>
          <w:p w:rsidR="00DD03FA" w:rsidRPr="00EF4EB9" w:rsidRDefault="00DD03FA" w:rsidP="003E06D1">
            <w:pPr>
              <w:pStyle w:val="NoSpacing"/>
              <w:spacing w:line="360" w:lineRule="auto"/>
              <w:rPr>
                <w:bCs/>
                <w:sz w:val="22"/>
                <w:szCs w:val="22"/>
              </w:rPr>
            </w:pPr>
            <w:r w:rsidRPr="00EF4EB9">
              <w:rPr>
                <w:bCs/>
                <w:sz w:val="22"/>
                <w:szCs w:val="22"/>
              </w:rPr>
              <w:t>Proportion of true positives, a measure of the accuracy of a diagnostic test</w:t>
            </w: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Sinus rhythm</w:t>
            </w:r>
          </w:p>
        </w:tc>
        <w:tc>
          <w:tcPr>
            <w:tcW w:w="5673" w:type="dxa"/>
          </w:tcPr>
          <w:p w:rsidR="00DD03FA" w:rsidRPr="00EF4EB9" w:rsidRDefault="00DD03FA" w:rsidP="003E06D1">
            <w:pPr>
              <w:pStyle w:val="NoSpacing"/>
              <w:spacing w:line="360" w:lineRule="auto"/>
              <w:rPr>
                <w:bCs/>
                <w:sz w:val="22"/>
                <w:szCs w:val="22"/>
              </w:rPr>
            </w:pPr>
            <w:r w:rsidRPr="00EF4EB9">
              <w:rPr>
                <w:bCs/>
                <w:sz w:val="22"/>
                <w:szCs w:val="22"/>
              </w:rPr>
              <w:t xml:space="preserve">Normal heart rhythm </w:t>
            </w:r>
          </w:p>
        </w:tc>
      </w:tr>
      <w:tr w:rsidR="00DD03FA" w:rsidRPr="00EF4EB9" w:rsidTr="003E06D1">
        <w:tc>
          <w:tcPr>
            <w:tcW w:w="2799" w:type="dxa"/>
          </w:tcPr>
          <w:p w:rsidR="00DD03FA" w:rsidRPr="00EF4EB9" w:rsidRDefault="00DD03FA" w:rsidP="003E06D1">
            <w:pPr>
              <w:pStyle w:val="NoSpacing"/>
              <w:spacing w:line="360" w:lineRule="auto"/>
              <w:rPr>
                <w:bCs/>
                <w:sz w:val="22"/>
                <w:szCs w:val="22"/>
              </w:rPr>
            </w:pPr>
            <w:r w:rsidRPr="00EF4EB9">
              <w:rPr>
                <w:bCs/>
                <w:sz w:val="22"/>
                <w:szCs w:val="22"/>
              </w:rPr>
              <w:t>Specificity</w:t>
            </w:r>
          </w:p>
        </w:tc>
        <w:tc>
          <w:tcPr>
            <w:tcW w:w="5673" w:type="dxa"/>
          </w:tcPr>
          <w:p w:rsidR="00DD03FA" w:rsidRPr="00EF4EB9" w:rsidRDefault="00DD03FA" w:rsidP="003E06D1">
            <w:pPr>
              <w:pStyle w:val="NoSpacing"/>
              <w:spacing w:line="360" w:lineRule="auto"/>
              <w:rPr>
                <w:bCs/>
                <w:sz w:val="22"/>
                <w:szCs w:val="22"/>
              </w:rPr>
            </w:pPr>
            <w:r w:rsidRPr="00EF4EB9">
              <w:rPr>
                <w:bCs/>
                <w:sz w:val="22"/>
                <w:szCs w:val="22"/>
              </w:rPr>
              <w:t>Proportion of true negatives, a measure of the accuracy of a diagnostic test</w:t>
            </w:r>
          </w:p>
        </w:tc>
      </w:tr>
    </w:tbl>
    <w:p w:rsidR="00DD03FA" w:rsidRPr="00EF4EB9" w:rsidRDefault="00DD03FA" w:rsidP="0085086B">
      <w:pPr>
        <w:pStyle w:val="NoSpacing"/>
        <w:outlineLvl w:val="0"/>
        <w:rPr>
          <w:b/>
          <w:sz w:val="22"/>
          <w:szCs w:val="22"/>
        </w:rPr>
      </w:pPr>
      <w:r w:rsidRPr="00EF4EB9">
        <w:rPr>
          <w:sz w:val="20"/>
          <w:szCs w:val="20"/>
        </w:rPr>
        <w:br w:type="page"/>
      </w:r>
      <w:r w:rsidRPr="00EF4EB9">
        <w:rPr>
          <w:b/>
          <w:sz w:val="22"/>
          <w:szCs w:val="22"/>
        </w:rPr>
        <w:lastRenderedPageBreak/>
        <w:t>Abbrevi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8"/>
        <w:gridCol w:w="6854"/>
      </w:tblGrid>
      <w:tr w:rsidR="00DD03FA" w:rsidRPr="00EF4EB9" w:rsidTr="00691ADC">
        <w:tc>
          <w:tcPr>
            <w:tcW w:w="1668" w:type="dxa"/>
          </w:tcPr>
          <w:p w:rsidR="00DD03FA" w:rsidRPr="002311A3" w:rsidRDefault="00DD03FA" w:rsidP="00E9595C">
            <w:pPr>
              <w:pStyle w:val="NoSpacing"/>
              <w:spacing w:line="360" w:lineRule="auto"/>
              <w:rPr>
                <w:bCs/>
                <w:sz w:val="22"/>
                <w:szCs w:val="22"/>
              </w:rPr>
            </w:pPr>
            <w:r w:rsidRPr="002311A3">
              <w:rPr>
                <w:bCs/>
                <w:sz w:val="22"/>
                <w:szCs w:val="22"/>
              </w:rPr>
              <w:t>AF</w:t>
            </w:r>
          </w:p>
        </w:tc>
        <w:tc>
          <w:tcPr>
            <w:tcW w:w="6854" w:type="dxa"/>
          </w:tcPr>
          <w:p w:rsidR="00DD03FA" w:rsidRPr="002311A3" w:rsidRDefault="00DD03FA" w:rsidP="00E9595C">
            <w:pPr>
              <w:pStyle w:val="NoSpacing"/>
              <w:spacing w:line="360" w:lineRule="auto"/>
              <w:rPr>
                <w:bCs/>
                <w:sz w:val="22"/>
                <w:szCs w:val="22"/>
              </w:rPr>
            </w:pPr>
            <w:r w:rsidRPr="002311A3">
              <w:rPr>
                <w:bCs/>
                <w:sz w:val="22"/>
                <w:szCs w:val="22"/>
              </w:rPr>
              <w:t>Atrial fibrillation</w:t>
            </w:r>
          </w:p>
        </w:tc>
      </w:tr>
      <w:tr w:rsidR="00DD03FA" w:rsidRPr="00EF4EB9" w:rsidTr="00691ADC">
        <w:tc>
          <w:tcPr>
            <w:tcW w:w="1668" w:type="dxa"/>
          </w:tcPr>
          <w:p w:rsidR="00DD03FA" w:rsidRPr="002311A3" w:rsidRDefault="00DD03FA" w:rsidP="00E9595C">
            <w:pPr>
              <w:pStyle w:val="NoSpacing"/>
              <w:spacing w:line="360" w:lineRule="auto"/>
              <w:rPr>
                <w:bCs/>
                <w:sz w:val="22"/>
                <w:szCs w:val="22"/>
              </w:rPr>
            </w:pPr>
            <w:r w:rsidRPr="002311A3">
              <w:rPr>
                <w:bCs/>
                <w:sz w:val="22"/>
                <w:szCs w:val="22"/>
              </w:rPr>
              <w:t>AMI</w:t>
            </w:r>
          </w:p>
        </w:tc>
        <w:tc>
          <w:tcPr>
            <w:tcW w:w="6854" w:type="dxa"/>
          </w:tcPr>
          <w:p w:rsidR="00DD03FA" w:rsidRPr="002311A3" w:rsidRDefault="00DD03FA" w:rsidP="00E9595C">
            <w:pPr>
              <w:pStyle w:val="NoSpacing"/>
              <w:spacing w:line="360" w:lineRule="auto"/>
              <w:rPr>
                <w:bCs/>
                <w:sz w:val="22"/>
                <w:szCs w:val="22"/>
              </w:rPr>
            </w:pPr>
            <w:r w:rsidRPr="002311A3">
              <w:rPr>
                <w:bCs/>
                <w:sz w:val="22"/>
                <w:szCs w:val="22"/>
              </w:rPr>
              <w:t>Acute myocardial infarction</w:t>
            </w:r>
          </w:p>
        </w:tc>
      </w:tr>
      <w:tr w:rsidR="00677BEB" w:rsidRPr="00EF4EB9" w:rsidTr="00691ADC">
        <w:tc>
          <w:tcPr>
            <w:tcW w:w="1668" w:type="dxa"/>
          </w:tcPr>
          <w:p w:rsidR="00677BEB" w:rsidRPr="002311A3" w:rsidRDefault="00677BEB" w:rsidP="00E9595C">
            <w:pPr>
              <w:pStyle w:val="NoSpacing"/>
              <w:spacing w:line="360" w:lineRule="auto"/>
              <w:rPr>
                <w:bCs/>
                <w:sz w:val="22"/>
                <w:szCs w:val="22"/>
              </w:rPr>
            </w:pPr>
            <w:r w:rsidRPr="002311A3">
              <w:rPr>
                <w:bCs/>
                <w:sz w:val="22"/>
                <w:szCs w:val="22"/>
              </w:rPr>
              <w:t>AV</w:t>
            </w:r>
          </w:p>
        </w:tc>
        <w:tc>
          <w:tcPr>
            <w:tcW w:w="6854" w:type="dxa"/>
          </w:tcPr>
          <w:p w:rsidR="00677BEB" w:rsidRPr="002311A3" w:rsidRDefault="00677BEB" w:rsidP="00E9595C">
            <w:pPr>
              <w:pStyle w:val="NoSpacing"/>
              <w:spacing w:line="360" w:lineRule="auto"/>
              <w:rPr>
                <w:bCs/>
                <w:sz w:val="22"/>
                <w:szCs w:val="22"/>
              </w:rPr>
            </w:pPr>
            <w:r w:rsidRPr="002311A3">
              <w:rPr>
                <w:sz w:val="22"/>
                <w:szCs w:val="22"/>
              </w:rPr>
              <w:t>Atrioventricular</w:t>
            </w:r>
          </w:p>
        </w:tc>
      </w:tr>
      <w:tr w:rsidR="00A2658C" w:rsidRPr="00EF4EB9" w:rsidTr="00691ADC">
        <w:tc>
          <w:tcPr>
            <w:tcW w:w="1668" w:type="dxa"/>
          </w:tcPr>
          <w:p w:rsidR="00A2658C" w:rsidRPr="002311A3" w:rsidRDefault="00A2658C" w:rsidP="00E9595C">
            <w:pPr>
              <w:pStyle w:val="NoSpacing"/>
              <w:spacing w:line="360" w:lineRule="auto"/>
              <w:rPr>
                <w:bCs/>
                <w:sz w:val="22"/>
                <w:szCs w:val="22"/>
              </w:rPr>
            </w:pPr>
            <w:r w:rsidRPr="002311A3">
              <w:rPr>
                <w:bCs/>
                <w:sz w:val="22"/>
                <w:szCs w:val="22"/>
              </w:rPr>
              <w:t>BSE</w:t>
            </w:r>
          </w:p>
        </w:tc>
        <w:tc>
          <w:tcPr>
            <w:tcW w:w="6854" w:type="dxa"/>
          </w:tcPr>
          <w:p w:rsidR="00A2658C" w:rsidRPr="002311A3" w:rsidRDefault="00A2658C" w:rsidP="00E9595C">
            <w:pPr>
              <w:pStyle w:val="NoSpacing"/>
              <w:spacing w:line="360" w:lineRule="auto"/>
              <w:rPr>
                <w:bCs/>
                <w:sz w:val="22"/>
                <w:szCs w:val="22"/>
              </w:rPr>
            </w:pPr>
            <w:r w:rsidRPr="002311A3">
              <w:rPr>
                <w:sz w:val="22"/>
                <w:szCs w:val="22"/>
              </w:rPr>
              <w:t xml:space="preserve">British Society of Echocardiography </w:t>
            </w:r>
          </w:p>
        </w:tc>
      </w:tr>
      <w:tr w:rsidR="00DD03FA" w:rsidRPr="00EF4EB9" w:rsidTr="00691ADC">
        <w:tc>
          <w:tcPr>
            <w:tcW w:w="1668" w:type="dxa"/>
          </w:tcPr>
          <w:p w:rsidR="00DD03FA" w:rsidRPr="002311A3" w:rsidRDefault="00DD03FA" w:rsidP="00E9595C">
            <w:pPr>
              <w:pStyle w:val="NoSpacing"/>
              <w:spacing w:line="360" w:lineRule="auto"/>
              <w:rPr>
                <w:bCs/>
                <w:sz w:val="22"/>
                <w:szCs w:val="22"/>
              </w:rPr>
            </w:pPr>
            <w:r w:rsidRPr="002311A3">
              <w:rPr>
                <w:bCs/>
                <w:sz w:val="22"/>
                <w:szCs w:val="22"/>
              </w:rPr>
              <w:t>CABG</w:t>
            </w:r>
          </w:p>
        </w:tc>
        <w:tc>
          <w:tcPr>
            <w:tcW w:w="6854" w:type="dxa"/>
          </w:tcPr>
          <w:p w:rsidR="00DD03FA" w:rsidRPr="002311A3" w:rsidRDefault="00DD03FA" w:rsidP="00E9595C">
            <w:pPr>
              <w:pStyle w:val="NoSpacing"/>
              <w:spacing w:line="360" w:lineRule="auto"/>
              <w:rPr>
                <w:bCs/>
                <w:sz w:val="22"/>
                <w:szCs w:val="22"/>
              </w:rPr>
            </w:pPr>
            <w:r w:rsidRPr="002311A3">
              <w:rPr>
                <w:bCs/>
                <w:sz w:val="22"/>
                <w:szCs w:val="22"/>
              </w:rPr>
              <w:t>Coronary artery bypass graft</w:t>
            </w:r>
          </w:p>
        </w:tc>
      </w:tr>
      <w:tr w:rsidR="00677BEB" w:rsidRPr="00EF4EB9" w:rsidTr="00691ADC">
        <w:tc>
          <w:tcPr>
            <w:tcW w:w="1668" w:type="dxa"/>
          </w:tcPr>
          <w:p w:rsidR="00677BEB" w:rsidRPr="002311A3" w:rsidRDefault="00677BEB" w:rsidP="00E9595C">
            <w:pPr>
              <w:pStyle w:val="NoSpacing"/>
              <w:spacing w:line="360" w:lineRule="auto"/>
              <w:rPr>
                <w:bCs/>
                <w:sz w:val="22"/>
                <w:szCs w:val="22"/>
              </w:rPr>
            </w:pPr>
            <w:r w:rsidRPr="002311A3">
              <w:rPr>
                <w:bCs/>
                <w:sz w:val="22"/>
                <w:szCs w:val="22"/>
              </w:rPr>
              <w:t>CAF</w:t>
            </w:r>
          </w:p>
        </w:tc>
        <w:tc>
          <w:tcPr>
            <w:tcW w:w="6854" w:type="dxa"/>
          </w:tcPr>
          <w:p w:rsidR="00677BEB" w:rsidRPr="002311A3" w:rsidRDefault="00677BEB" w:rsidP="00E9595C">
            <w:pPr>
              <w:pStyle w:val="NoSpacing"/>
              <w:spacing w:line="360" w:lineRule="auto"/>
              <w:rPr>
                <w:sz w:val="22"/>
                <w:szCs w:val="22"/>
              </w:rPr>
            </w:pPr>
            <w:r w:rsidRPr="002311A3">
              <w:rPr>
                <w:sz w:val="22"/>
                <w:szCs w:val="22"/>
              </w:rPr>
              <w:t>Chronic atrial fibrillation</w:t>
            </w:r>
          </w:p>
        </w:tc>
      </w:tr>
      <w:tr w:rsidR="00677BEB" w:rsidRPr="00EF4EB9" w:rsidTr="00691ADC">
        <w:tc>
          <w:tcPr>
            <w:tcW w:w="1668" w:type="dxa"/>
          </w:tcPr>
          <w:p w:rsidR="00677BEB" w:rsidRPr="002311A3" w:rsidRDefault="00677BEB" w:rsidP="00E9595C">
            <w:pPr>
              <w:pStyle w:val="NoSpacing"/>
              <w:spacing w:line="360" w:lineRule="auto"/>
              <w:rPr>
                <w:bCs/>
                <w:sz w:val="22"/>
                <w:szCs w:val="22"/>
              </w:rPr>
            </w:pPr>
            <w:r w:rsidRPr="002311A3">
              <w:rPr>
                <w:bCs/>
                <w:sz w:val="22"/>
                <w:szCs w:val="22"/>
              </w:rPr>
              <w:t>CARAF</w:t>
            </w:r>
          </w:p>
        </w:tc>
        <w:tc>
          <w:tcPr>
            <w:tcW w:w="6854" w:type="dxa"/>
          </w:tcPr>
          <w:p w:rsidR="00677BEB" w:rsidRPr="002311A3" w:rsidRDefault="00677BEB" w:rsidP="00E9595C">
            <w:pPr>
              <w:pStyle w:val="NoSpacing"/>
              <w:spacing w:line="360" w:lineRule="auto"/>
              <w:rPr>
                <w:bCs/>
                <w:sz w:val="22"/>
                <w:szCs w:val="22"/>
              </w:rPr>
            </w:pPr>
            <w:r w:rsidRPr="002311A3">
              <w:rPr>
                <w:sz w:val="22"/>
                <w:szCs w:val="22"/>
              </w:rPr>
              <w:t xml:space="preserve">Canadian Registry of Atrial Fibrillation </w:t>
            </w:r>
          </w:p>
        </w:tc>
      </w:tr>
      <w:tr w:rsidR="00763369" w:rsidRPr="00EF4EB9" w:rsidTr="00691ADC">
        <w:tc>
          <w:tcPr>
            <w:tcW w:w="1668" w:type="dxa"/>
          </w:tcPr>
          <w:p w:rsidR="00763369" w:rsidRPr="002311A3" w:rsidRDefault="00763369" w:rsidP="00E9595C">
            <w:pPr>
              <w:pStyle w:val="NoSpacing"/>
              <w:spacing w:line="360" w:lineRule="auto"/>
              <w:rPr>
                <w:bCs/>
                <w:sz w:val="22"/>
                <w:szCs w:val="22"/>
              </w:rPr>
            </w:pPr>
            <w:r w:rsidRPr="002311A3">
              <w:rPr>
                <w:bCs/>
                <w:sz w:val="22"/>
                <w:szCs w:val="22"/>
              </w:rPr>
              <w:t>CEAC</w:t>
            </w:r>
          </w:p>
        </w:tc>
        <w:tc>
          <w:tcPr>
            <w:tcW w:w="6854" w:type="dxa"/>
          </w:tcPr>
          <w:p w:rsidR="00763369" w:rsidRPr="002311A3" w:rsidRDefault="00E9595C" w:rsidP="00E9595C">
            <w:pPr>
              <w:pStyle w:val="NoSpacing"/>
              <w:spacing w:line="360" w:lineRule="auto"/>
              <w:rPr>
                <w:bCs/>
                <w:sz w:val="22"/>
                <w:szCs w:val="22"/>
              </w:rPr>
            </w:pPr>
            <w:r w:rsidRPr="002311A3">
              <w:rPr>
                <w:rStyle w:val="st1"/>
                <w:bCs/>
                <w:color w:val="000000"/>
                <w:sz w:val="22"/>
                <w:szCs w:val="22"/>
              </w:rPr>
              <w:t>Cost</w:t>
            </w:r>
            <w:r w:rsidRPr="002311A3">
              <w:rPr>
                <w:rStyle w:val="st1"/>
                <w:color w:val="222222"/>
                <w:sz w:val="22"/>
                <w:szCs w:val="22"/>
              </w:rPr>
              <w:t>-E</w:t>
            </w:r>
            <w:r w:rsidRPr="002311A3">
              <w:rPr>
                <w:rStyle w:val="st1"/>
                <w:bCs/>
                <w:color w:val="000000"/>
                <w:sz w:val="22"/>
                <w:szCs w:val="22"/>
              </w:rPr>
              <w:t>ffectiveness Acceptability Curves</w:t>
            </w:r>
          </w:p>
        </w:tc>
      </w:tr>
      <w:tr w:rsidR="003C21F5" w:rsidRPr="00EF4EB9" w:rsidTr="00691ADC">
        <w:tc>
          <w:tcPr>
            <w:tcW w:w="1668" w:type="dxa"/>
          </w:tcPr>
          <w:p w:rsidR="003C21F5" w:rsidRPr="002311A3" w:rsidRDefault="003C21F5" w:rsidP="00E9595C">
            <w:pPr>
              <w:pStyle w:val="NoSpacing"/>
              <w:spacing w:line="360" w:lineRule="auto"/>
              <w:rPr>
                <w:sz w:val="22"/>
                <w:szCs w:val="22"/>
              </w:rPr>
            </w:pPr>
            <w:r w:rsidRPr="002311A3">
              <w:rPr>
                <w:rFonts w:eastAsiaTheme="minorEastAsia"/>
                <w:bCs/>
                <w:sz w:val="22"/>
                <w:szCs w:val="22"/>
              </w:rPr>
              <w:t>CEAF</w:t>
            </w:r>
          </w:p>
        </w:tc>
        <w:tc>
          <w:tcPr>
            <w:tcW w:w="6854" w:type="dxa"/>
          </w:tcPr>
          <w:p w:rsidR="003C21F5" w:rsidRPr="002311A3" w:rsidRDefault="003C21F5" w:rsidP="003C21F5">
            <w:pPr>
              <w:pStyle w:val="Header"/>
              <w:spacing w:line="360" w:lineRule="auto"/>
              <w:jc w:val="both"/>
            </w:pPr>
            <w:r w:rsidRPr="002311A3">
              <w:rPr>
                <w:rFonts w:eastAsiaTheme="minorEastAsia"/>
                <w:bCs/>
                <w:sz w:val="22"/>
                <w:szCs w:val="22"/>
              </w:rPr>
              <w:t>Cost-Effectiveness Acceptability Frontiers</w:t>
            </w:r>
          </w:p>
        </w:tc>
      </w:tr>
      <w:tr w:rsidR="00763369" w:rsidRPr="00EF4EB9" w:rsidTr="00691ADC">
        <w:tc>
          <w:tcPr>
            <w:tcW w:w="1668" w:type="dxa"/>
          </w:tcPr>
          <w:p w:rsidR="00763369" w:rsidRPr="002311A3" w:rsidRDefault="00763369" w:rsidP="00E9595C">
            <w:pPr>
              <w:pStyle w:val="NoSpacing"/>
              <w:spacing w:line="360" w:lineRule="auto"/>
              <w:rPr>
                <w:bCs/>
                <w:sz w:val="22"/>
                <w:szCs w:val="22"/>
              </w:rPr>
            </w:pPr>
            <w:r w:rsidRPr="002311A3">
              <w:rPr>
                <w:sz w:val="22"/>
                <w:szCs w:val="22"/>
              </w:rPr>
              <w:t>CHADS</w:t>
            </w:r>
            <w:r w:rsidRPr="002311A3">
              <w:rPr>
                <w:sz w:val="22"/>
                <w:szCs w:val="22"/>
                <w:vertAlign w:val="subscript"/>
              </w:rPr>
              <w:t>2</w:t>
            </w:r>
          </w:p>
        </w:tc>
        <w:tc>
          <w:tcPr>
            <w:tcW w:w="6854" w:type="dxa"/>
          </w:tcPr>
          <w:p w:rsidR="00763369" w:rsidRPr="002311A3" w:rsidRDefault="00763369" w:rsidP="00E9595C">
            <w:pPr>
              <w:pStyle w:val="Header"/>
              <w:spacing w:line="360" w:lineRule="auto"/>
              <w:jc w:val="both"/>
              <w:rPr>
                <w:bCs/>
              </w:rPr>
            </w:pPr>
            <w:r w:rsidRPr="002311A3">
              <w:rPr>
                <w:sz w:val="22"/>
                <w:szCs w:val="22"/>
              </w:rPr>
              <w:t>Cardiac Failure, Hypertension, Age, Diabetes, Stroke Doubled</w:t>
            </w:r>
          </w:p>
        </w:tc>
      </w:tr>
      <w:tr w:rsidR="00763369" w:rsidRPr="00EF4EB9" w:rsidTr="00691ADC">
        <w:tc>
          <w:tcPr>
            <w:tcW w:w="1668" w:type="dxa"/>
          </w:tcPr>
          <w:p w:rsidR="00763369" w:rsidRPr="002311A3" w:rsidRDefault="00763369" w:rsidP="00E9595C">
            <w:pPr>
              <w:pStyle w:val="NoSpacing"/>
              <w:spacing w:line="360" w:lineRule="auto"/>
              <w:rPr>
                <w:bCs/>
                <w:sz w:val="22"/>
                <w:szCs w:val="22"/>
              </w:rPr>
            </w:pPr>
            <w:r w:rsidRPr="002311A3">
              <w:rPr>
                <w:sz w:val="22"/>
                <w:szCs w:val="22"/>
              </w:rPr>
              <w:t>CHA</w:t>
            </w:r>
            <w:r w:rsidRPr="002311A3">
              <w:rPr>
                <w:sz w:val="22"/>
                <w:szCs w:val="22"/>
                <w:vertAlign w:val="subscript"/>
              </w:rPr>
              <w:t>2</w:t>
            </w:r>
            <w:r w:rsidRPr="002311A3">
              <w:rPr>
                <w:sz w:val="22"/>
                <w:szCs w:val="22"/>
              </w:rPr>
              <w:t>DS</w:t>
            </w:r>
            <w:r w:rsidRPr="002311A3">
              <w:rPr>
                <w:sz w:val="22"/>
                <w:szCs w:val="22"/>
                <w:vertAlign w:val="subscript"/>
              </w:rPr>
              <w:t>2</w:t>
            </w:r>
            <w:r w:rsidRPr="002311A3">
              <w:rPr>
                <w:sz w:val="22"/>
                <w:szCs w:val="22"/>
              </w:rPr>
              <w:t>-VASc</w:t>
            </w:r>
          </w:p>
        </w:tc>
        <w:tc>
          <w:tcPr>
            <w:tcW w:w="6854" w:type="dxa"/>
          </w:tcPr>
          <w:p w:rsidR="00763369" w:rsidRPr="002311A3" w:rsidRDefault="00763369" w:rsidP="00E9595C">
            <w:pPr>
              <w:pStyle w:val="NoSpacing"/>
              <w:spacing w:line="360" w:lineRule="auto"/>
              <w:rPr>
                <w:bCs/>
                <w:sz w:val="22"/>
                <w:szCs w:val="22"/>
              </w:rPr>
            </w:pPr>
            <w:r w:rsidRPr="002311A3">
              <w:rPr>
                <w:sz w:val="22"/>
                <w:szCs w:val="22"/>
              </w:rPr>
              <w:t>Congestive heart failure, hypertension, age ≥75 (doubled), diabetes, stroke (doubled), vascular disease, age 65–74, and sex category (female)</w:t>
            </w:r>
          </w:p>
        </w:tc>
      </w:tr>
      <w:tr w:rsidR="00DD03FA" w:rsidRPr="00EF4EB9" w:rsidTr="00691ADC">
        <w:tc>
          <w:tcPr>
            <w:tcW w:w="1668" w:type="dxa"/>
          </w:tcPr>
          <w:p w:rsidR="00DD03FA" w:rsidRPr="002311A3" w:rsidRDefault="00DD03FA" w:rsidP="00E9595C">
            <w:pPr>
              <w:pStyle w:val="NoSpacing"/>
              <w:spacing w:line="360" w:lineRule="auto"/>
              <w:rPr>
                <w:bCs/>
                <w:sz w:val="22"/>
                <w:szCs w:val="22"/>
              </w:rPr>
            </w:pPr>
            <w:r w:rsidRPr="002311A3">
              <w:rPr>
                <w:bCs/>
                <w:sz w:val="22"/>
                <w:szCs w:val="22"/>
              </w:rPr>
              <w:t>CHF</w:t>
            </w:r>
          </w:p>
        </w:tc>
        <w:tc>
          <w:tcPr>
            <w:tcW w:w="6854" w:type="dxa"/>
          </w:tcPr>
          <w:p w:rsidR="00DD03FA" w:rsidRPr="002311A3" w:rsidRDefault="00DD03FA" w:rsidP="00E9595C">
            <w:pPr>
              <w:pStyle w:val="NoSpacing"/>
              <w:spacing w:line="360" w:lineRule="auto"/>
              <w:rPr>
                <w:bCs/>
                <w:sz w:val="22"/>
                <w:szCs w:val="22"/>
              </w:rPr>
            </w:pPr>
            <w:r w:rsidRPr="002311A3">
              <w:rPr>
                <w:bCs/>
                <w:sz w:val="22"/>
                <w:szCs w:val="22"/>
              </w:rPr>
              <w:t>Congestive heart failure</w:t>
            </w:r>
          </w:p>
        </w:tc>
      </w:tr>
      <w:tr w:rsidR="00DD03FA" w:rsidRPr="00EF4EB9" w:rsidTr="00691ADC">
        <w:tc>
          <w:tcPr>
            <w:tcW w:w="1668" w:type="dxa"/>
          </w:tcPr>
          <w:p w:rsidR="00DD03FA" w:rsidRPr="002311A3" w:rsidRDefault="00DD03FA" w:rsidP="00E9595C">
            <w:pPr>
              <w:pStyle w:val="NoSpacing"/>
              <w:spacing w:line="360" w:lineRule="auto"/>
              <w:rPr>
                <w:bCs/>
                <w:sz w:val="22"/>
                <w:szCs w:val="22"/>
              </w:rPr>
            </w:pPr>
            <w:r w:rsidRPr="002311A3">
              <w:rPr>
                <w:bCs/>
                <w:sz w:val="22"/>
                <w:szCs w:val="22"/>
              </w:rPr>
              <w:t>CI</w:t>
            </w:r>
          </w:p>
        </w:tc>
        <w:tc>
          <w:tcPr>
            <w:tcW w:w="6854" w:type="dxa"/>
          </w:tcPr>
          <w:p w:rsidR="00DD03FA" w:rsidRPr="002311A3" w:rsidRDefault="00DD03FA" w:rsidP="00E9595C">
            <w:pPr>
              <w:pStyle w:val="NoSpacing"/>
              <w:spacing w:line="360" w:lineRule="auto"/>
              <w:rPr>
                <w:bCs/>
                <w:sz w:val="22"/>
                <w:szCs w:val="22"/>
              </w:rPr>
            </w:pPr>
            <w:r w:rsidRPr="002311A3">
              <w:rPr>
                <w:bCs/>
                <w:sz w:val="22"/>
                <w:szCs w:val="22"/>
              </w:rPr>
              <w:t>Confidence interval</w:t>
            </w:r>
          </w:p>
        </w:tc>
      </w:tr>
      <w:tr w:rsidR="00E9595C" w:rsidRPr="00EF4EB9" w:rsidTr="00691ADC">
        <w:tc>
          <w:tcPr>
            <w:tcW w:w="1668" w:type="dxa"/>
          </w:tcPr>
          <w:p w:rsidR="00E9595C" w:rsidRPr="002311A3" w:rsidRDefault="00E9595C" w:rsidP="00C60D37">
            <w:pPr>
              <w:tabs>
                <w:tab w:val="left" w:pos="814"/>
              </w:tabs>
              <w:spacing w:line="360" w:lineRule="auto"/>
            </w:pPr>
            <w:r w:rsidRPr="002311A3">
              <w:rPr>
                <w:sz w:val="22"/>
                <w:szCs w:val="22"/>
              </w:rPr>
              <w:t>CrI</w:t>
            </w:r>
          </w:p>
        </w:tc>
        <w:tc>
          <w:tcPr>
            <w:tcW w:w="6854" w:type="dxa"/>
          </w:tcPr>
          <w:p w:rsidR="00E9595C" w:rsidRPr="002311A3" w:rsidRDefault="00E9595C" w:rsidP="00E9595C">
            <w:pPr>
              <w:spacing w:line="360" w:lineRule="auto"/>
            </w:pPr>
            <w:r w:rsidRPr="002311A3">
              <w:rPr>
                <w:sz w:val="22"/>
                <w:szCs w:val="22"/>
              </w:rPr>
              <w:t>Credible interval</w:t>
            </w:r>
          </w:p>
        </w:tc>
      </w:tr>
      <w:tr w:rsidR="00DD03FA" w:rsidRPr="00EF4EB9" w:rsidTr="00691ADC">
        <w:tc>
          <w:tcPr>
            <w:tcW w:w="1668" w:type="dxa"/>
          </w:tcPr>
          <w:p w:rsidR="00DD03FA" w:rsidRPr="002311A3" w:rsidRDefault="00DD03FA" w:rsidP="00E9595C">
            <w:pPr>
              <w:pStyle w:val="NoSpacing"/>
              <w:spacing w:line="360" w:lineRule="auto"/>
              <w:rPr>
                <w:bCs/>
                <w:sz w:val="22"/>
                <w:szCs w:val="22"/>
              </w:rPr>
            </w:pPr>
            <w:r w:rsidRPr="002311A3">
              <w:rPr>
                <w:bCs/>
                <w:sz w:val="22"/>
                <w:szCs w:val="22"/>
              </w:rPr>
              <w:t>CT</w:t>
            </w:r>
          </w:p>
        </w:tc>
        <w:tc>
          <w:tcPr>
            <w:tcW w:w="6854" w:type="dxa"/>
          </w:tcPr>
          <w:p w:rsidR="00DD03FA" w:rsidRPr="002311A3" w:rsidRDefault="00DD03FA" w:rsidP="00E9595C">
            <w:pPr>
              <w:pStyle w:val="NoSpacing"/>
              <w:spacing w:line="360" w:lineRule="auto"/>
              <w:rPr>
                <w:bCs/>
                <w:sz w:val="22"/>
                <w:szCs w:val="22"/>
              </w:rPr>
            </w:pPr>
            <w:r w:rsidRPr="002311A3">
              <w:rPr>
                <w:bCs/>
                <w:sz w:val="22"/>
                <w:szCs w:val="22"/>
              </w:rPr>
              <w:t>Computer tomography</w:t>
            </w:r>
          </w:p>
        </w:tc>
      </w:tr>
      <w:tr w:rsidR="00E9595C" w:rsidRPr="00EF4EB9" w:rsidTr="00691ADC">
        <w:tc>
          <w:tcPr>
            <w:tcW w:w="1668" w:type="dxa"/>
          </w:tcPr>
          <w:p w:rsidR="00E9595C" w:rsidRPr="002311A3" w:rsidRDefault="00E9595C" w:rsidP="00E9595C">
            <w:pPr>
              <w:spacing w:line="360" w:lineRule="auto"/>
            </w:pPr>
            <w:r w:rsidRPr="002311A3">
              <w:rPr>
                <w:sz w:val="22"/>
                <w:szCs w:val="22"/>
              </w:rPr>
              <w:t>DES</w:t>
            </w:r>
          </w:p>
        </w:tc>
        <w:tc>
          <w:tcPr>
            <w:tcW w:w="6854" w:type="dxa"/>
          </w:tcPr>
          <w:p w:rsidR="00E9595C" w:rsidRPr="002311A3" w:rsidRDefault="00E9595C" w:rsidP="00E9595C">
            <w:pPr>
              <w:spacing w:line="360" w:lineRule="auto"/>
            </w:pPr>
            <w:r w:rsidRPr="002311A3">
              <w:rPr>
                <w:sz w:val="22"/>
                <w:szCs w:val="22"/>
              </w:rPr>
              <w:t>Discrete Event Simulation</w:t>
            </w:r>
          </w:p>
        </w:tc>
      </w:tr>
      <w:tr w:rsidR="00DD03FA" w:rsidRPr="00EF4EB9" w:rsidTr="00691ADC">
        <w:tc>
          <w:tcPr>
            <w:tcW w:w="1668" w:type="dxa"/>
          </w:tcPr>
          <w:p w:rsidR="00DD03FA" w:rsidRPr="002311A3" w:rsidRDefault="00DD03FA" w:rsidP="00E9595C">
            <w:pPr>
              <w:pStyle w:val="NoSpacing"/>
              <w:spacing w:line="360" w:lineRule="auto"/>
              <w:rPr>
                <w:bCs/>
                <w:sz w:val="22"/>
                <w:szCs w:val="22"/>
              </w:rPr>
            </w:pPr>
            <w:r w:rsidRPr="002311A3">
              <w:rPr>
                <w:bCs/>
                <w:sz w:val="22"/>
                <w:szCs w:val="22"/>
              </w:rPr>
              <w:t>DM</w:t>
            </w:r>
          </w:p>
        </w:tc>
        <w:tc>
          <w:tcPr>
            <w:tcW w:w="6854" w:type="dxa"/>
          </w:tcPr>
          <w:p w:rsidR="00DD03FA" w:rsidRPr="002311A3" w:rsidRDefault="00DD03FA" w:rsidP="00E9595C">
            <w:pPr>
              <w:pStyle w:val="NoSpacing"/>
              <w:spacing w:line="360" w:lineRule="auto"/>
              <w:rPr>
                <w:bCs/>
                <w:sz w:val="22"/>
                <w:szCs w:val="22"/>
              </w:rPr>
            </w:pPr>
            <w:r w:rsidRPr="002311A3">
              <w:rPr>
                <w:bCs/>
                <w:sz w:val="22"/>
                <w:szCs w:val="22"/>
              </w:rPr>
              <w:t>Diabetes mellitus</w:t>
            </w:r>
          </w:p>
        </w:tc>
      </w:tr>
      <w:tr w:rsidR="00DD03FA" w:rsidRPr="00EF4EB9" w:rsidTr="00691ADC">
        <w:tc>
          <w:tcPr>
            <w:tcW w:w="1668" w:type="dxa"/>
          </w:tcPr>
          <w:p w:rsidR="00DD03FA" w:rsidRPr="002311A3" w:rsidRDefault="00DD03FA" w:rsidP="00E9595C">
            <w:pPr>
              <w:pStyle w:val="NoSpacing"/>
              <w:spacing w:line="360" w:lineRule="auto"/>
              <w:rPr>
                <w:bCs/>
                <w:sz w:val="22"/>
                <w:szCs w:val="22"/>
              </w:rPr>
            </w:pPr>
            <w:r w:rsidRPr="002311A3">
              <w:rPr>
                <w:bCs/>
                <w:sz w:val="22"/>
                <w:szCs w:val="22"/>
              </w:rPr>
              <w:t>ECG</w:t>
            </w:r>
          </w:p>
        </w:tc>
        <w:tc>
          <w:tcPr>
            <w:tcW w:w="6854" w:type="dxa"/>
          </w:tcPr>
          <w:p w:rsidR="00DD03FA" w:rsidRPr="002311A3" w:rsidRDefault="00DD03FA" w:rsidP="00E9595C">
            <w:pPr>
              <w:pStyle w:val="NoSpacing"/>
              <w:spacing w:line="360" w:lineRule="auto"/>
              <w:rPr>
                <w:bCs/>
                <w:sz w:val="22"/>
                <w:szCs w:val="22"/>
              </w:rPr>
            </w:pPr>
            <w:r w:rsidRPr="002311A3">
              <w:rPr>
                <w:bCs/>
                <w:sz w:val="22"/>
                <w:szCs w:val="22"/>
              </w:rPr>
              <w:t>Electrocardiogram</w:t>
            </w:r>
          </w:p>
        </w:tc>
      </w:tr>
      <w:tr w:rsidR="00A22F5D" w:rsidRPr="00EF4EB9" w:rsidTr="00691ADC">
        <w:tc>
          <w:tcPr>
            <w:tcW w:w="1668" w:type="dxa"/>
          </w:tcPr>
          <w:p w:rsidR="00A22F5D" w:rsidRPr="002311A3" w:rsidRDefault="00A22F5D" w:rsidP="00E9595C">
            <w:pPr>
              <w:pStyle w:val="NoSpacing"/>
              <w:spacing w:line="360" w:lineRule="auto"/>
              <w:rPr>
                <w:bCs/>
                <w:sz w:val="22"/>
                <w:szCs w:val="22"/>
              </w:rPr>
            </w:pPr>
            <w:r w:rsidRPr="002311A3">
              <w:rPr>
                <w:bCs/>
                <w:sz w:val="22"/>
                <w:szCs w:val="22"/>
              </w:rPr>
              <w:t>ESC</w:t>
            </w:r>
          </w:p>
        </w:tc>
        <w:tc>
          <w:tcPr>
            <w:tcW w:w="6854" w:type="dxa"/>
          </w:tcPr>
          <w:p w:rsidR="00A22F5D" w:rsidRPr="002311A3" w:rsidRDefault="00A22F5D" w:rsidP="00E9595C">
            <w:pPr>
              <w:pStyle w:val="NoSpacing"/>
              <w:spacing w:line="360" w:lineRule="auto"/>
              <w:rPr>
                <w:bCs/>
                <w:sz w:val="22"/>
                <w:szCs w:val="22"/>
              </w:rPr>
            </w:pPr>
            <w:r w:rsidRPr="002311A3">
              <w:rPr>
                <w:bCs/>
                <w:sz w:val="22"/>
                <w:szCs w:val="22"/>
              </w:rPr>
              <w:t>European Society of Cardiology</w:t>
            </w:r>
          </w:p>
        </w:tc>
      </w:tr>
      <w:tr w:rsidR="00E9595C" w:rsidRPr="00EF4EB9" w:rsidTr="00691ADC">
        <w:tc>
          <w:tcPr>
            <w:tcW w:w="1668" w:type="dxa"/>
          </w:tcPr>
          <w:p w:rsidR="00E9595C" w:rsidRPr="002311A3" w:rsidRDefault="00E9595C" w:rsidP="00C60D37">
            <w:pPr>
              <w:tabs>
                <w:tab w:val="left" w:pos="726"/>
              </w:tabs>
              <w:spacing w:line="360" w:lineRule="auto"/>
            </w:pPr>
            <w:r w:rsidRPr="002311A3">
              <w:rPr>
                <w:sz w:val="22"/>
                <w:szCs w:val="22"/>
              </w:rPr>
              <w:t>FN</w:t>
            </w:r>
          </w:p>
        </w:tc>
        <w:tc>
          <w:tcPr>
            <w:tcW w:w="6854" w:type="dxa"/>
          </w:tcPr>
          <w:p w:rsidR="00E9595C" w:rsidRPr="002311A3" w:rsidRDefault="00E9595C" w:rsidP="00E9595C">
            <w:pPr>
              <w:spacing w:line="360" w:lineRule="auto"/>
            </w:pPr>
            <w:r w:rsidRPr="002311A3">
              <w:rPr>
                <w:sz w:val="22"/>
                <w:szCs w:val="22"/>
              </w:rPr>
              <w:t>False Negative</w:t>
            </w:r>
          </w:p>
        </w:tc>
      </w:tr>
      <w:tr w:rsidR="00E9595C" w:rsidRPr="00EF4EB9" w:rsidTr="00691ADC">
        <w:tc>
          <w:tcPr>
            <w:tcW w:w="1668" w:type="dxa"/>
          </w:tcPr>
          <w:p w:rsidR="00E9595C" w:rsidRPr="002311A3" w:rsidRDefault="00E9595C" w:rsidP="00E9595C">
            <w:pPr>
              <w:spacing w:line="360" w:lineRule="auto"/>
            </w:pPr>
            <w:r w:rsidRPr="002311A3">
              <w:rPr>
                <w:sz w:val="22"/>
                <w:szCs w:val="22"/>
              </w:rPr>
              <w:t>FP</w:t>
            </w:r>
          </w:p>
        </w:tc>
        <w:tc>
          <w:tcPr>
            <w:tcW w:w="6854" w:type="dxa"/>
          </w:tcPr>
          <w:p w:rsidR="00E9595C" w:rsidRPr="002311A3" w:rsidRDefault="00E9595C" w:rsidP="00E9595C">
            <w:pPr>
              <w:spacing w:line="360" w:lineRule="auto"/>
            </w:pPr>
            <w:r w:rsidRPr="002311A3">
              <w:rPr>
                <w:sz w:val="22"/>
                <w:szCs w:val="22"/>
              </w:rPr>
              <w:t>False Positive</w:t>
            </w:r>
          </w:p>
        </w:tc>
      </w:tr>
      <w:tr w:rsidR="00E9595C" w:rsidRPr="00EF4EB9" w:rsidTr="00691ADC">
        <w:tc>
          <w:tcPr>
            <w:tcW w:w="1668" w:type="dxa"/>
          </w:tcPr>
          <w:p w:rsidR="00E9595C" w:rsidRPr="002311A3" w:rsidRDefault="00E9595C" w:rsidP="00E9595C">
            <w:pPr>
              <w:spacing w:line="360" w:lineRule="auto"/>
            </w:pPr>
            <w:r w:rsidRPr="002311A3">
              <w:rPr>
                <w:sz w:val="22"/>
                <w:szCs w:val="22"/>
              </w:rPr>
              <w:t>GOS</w:t>
            </w:r>
          </w:p>
        </w:tc>
        <w:tc>
          <w:tcPr>
            <w:tcW w:w="6854" w:type="dxa"/>
          </w:tcPr>
          <w:p w:rsidR="00E9595C" w:rsidRPr="002311A3" w:rsidRDefault="00E9595C" w:rsidP="00E9595C">
            <w:pPr>
              <w:spacing w:line="360" w:lineRule="auto"/>
            </w:pPr>
            <w:r w:rsidRPr="002311A3">
              <w:rPr>
                <w:sz w:val="22"/>
                <w:szCs w:val="22"/>
              </w:rPr>
              <w:t>Glasgow Outcome Scale</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GP</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General practitioner</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HR</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Hazard ratio</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HRQoL</w:t>
            </w:r>
          </w:p>
        </w:tc>
        <w:tc>
          <w:tcPr>
            <w:tcW w:w="6854" w:type="dxa"/>
          </w:tcPr>
          <w:p w:rsidR="00E9595C" w:rsidRPr="002311A3" w:rsidRDefault="00E9595C" w:rsidP="00E9595C">
            <w:pPr>
              <w:pStyle w:val="NoSpacing"/>
              <w:spacing w:line="360" w:lineRule="auto"/>
              <w:rPr>
                <w:sz w:val="22"/>
                <w:szCs w:val="22"/>
              </w:rPr>
            </w:pPr>
            <w:r w:rsidRPr="002311A3">
              <w:rPr>
                <w:sz w:val="22"/>
                <w:szCs w:val="22"/>
              </w:rPr>
              <w:t>Health related quality of life</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ICER</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Incremental cost-effectiveness ratio</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LAA</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Left atrial appendage</w:t>
            </w:r>
          </w:p>
        </w:tc>
      </w:tr>
      <w:tr w:rsidR="00225B7E" w:rsidRPr="00EF4EB9" w:rsidTr="00691ADC">
        <w:tc>
          <w:tcPr>
            <w:tcW w:w="1668" w:type="dxa"/>
          </w:tcPr>
          <w:p w:rsidR="00225B7E" w:rsidRPr="002311A3" w:rsidRDefault="00225B7E" w:rsidP="00E9595C">
            <w:pPr>
              <w:pStyle w:val="NoSpacing"/>
              <w:spacing w:line="360" w:lineRule="auto"/>
              <w:rPr>
                <w:sz w:val="22"/>
                <w:szCs w:val="22"/>
              </w:rPr>
            </w:pPr>
            <w:r w:rsidRPr="002311A3">
              <w:rPr>
                <w:sz w:val="22"/>
                <w:szCs w:val="22"/>
              </w:rPr>
              <w:t>LA ABN</w:t>
            </w:r>
          </w:p>
        </w:tc>
        <w:tc>
          <w:tcPr>
            <w:tcW w:w="6854" w:type="dxa"/>
          </w:tcPr>
          <w:p w:rsidR="00225B7E" w:rsidRPr="002311A3" w:rsidRDefault="00225B7E" w:rsidP="00225B7E">
            <w:pPr>
              <w:pStyle w:val="NoSpacing"/>
              <w:spacing w:line="360" w:lineRule="auto"/>
              <w:rPr>
                <w:sz w:val="22"/>
                <w:szCs w:val="22"/>
              </w:rPr>
            </w:pPr>
            <w:r w:rsidRPr="002311A3">
              <w:rPr>
                <w:sz w:val="22"/>
                <w:szCs w:val="22"/>
              </w:rPr>
              <w:t xml:space="preserve">left atrial abnormality </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LV</w:t>
            </w:r>
          </w:p>
        </w:tc>
        <w:tc>
          <w:tcPr>
            <w:tcW w:w="6854" w:type="dxa"/>
          </w:tcPr>
          <w:p w:rsidR="00E9595C" w:rsidRPr="002311A3" w:rsidRDefault="00E9595C" w:rsidP="00E9595C">
            <w:pPr>
              <w:pStyle w:val="NoSpacing"/>
              <w:spacing w:line="360" w:lineRule="auto"/>
              <w:rPr>
                <w:sz w:val="22"/>
                <w:szCs w:val="22"/>
              </w:rPr>
            </w:pPr>
            <w:r w:rsidRPr="002311A3">
              <w:rPr>
                <w:sz w:val="22"/>
                <w:szCs w:val="22"/>
              </w:rPr>
              <w:t>Left ventricular</w:t>
            </w:r>
          </w:p>
        </w:tc>
      </w:tr>
      <w:tr w:rsidR="003C21F5" w:rsidRPr="00EF4EB9" w:rsidTr="00691ADC">
        <w:tc>
          <w:tcPr>
            <w:tcW w:w="1668" w:type="dxa"/>
          </w:tcPr>
          <w:p w:rsidR="003C21F5" w:rsidRPr="002311A3" w:rsidRDefault="003C21F5" w:rsidP="004C153C">
            <w:pPr>
              <w:pStyle w:val="NoSpacing"/>
              <w:spacing w:line="360" w:lineRule="auto"/>
              <w:rPr>
                <w:sz w:val="22"/>
                <w:szCs w:val="22"/>
              </w:rPr>
            </w:pPr>
            <w:r w:rsidRPr="002311A3">
              <w:rPr>
                <w:sz w:val="22"/>
                <w:szCs w:val="22"/>
              </w:rPr>
              <w:t>M</w:t>
            </w:r>
            <w:r w:rsidR="004C153C" w:rsidRPr="002311A3">
              <w:rPr>
                <w:sz w:val="22"/>
                <w:szCs w:val="22"/>
              </w:rPr>
              <w:t>AICER</w:t>
            </w:r>
            <w:r w:rsidRPr="002311A3">
              <w:rPr>
                <w:sz w:val="22"/>
                <w:szCs w:val="22"/>
              </w:rPr>
              <w:t>s</w:t>
            </w:r>
          </w:p>
        </w:tc>
        <w:tc>
          <w:tcPr>
            <w:tcW w:w="6854" w:type="dxa"/>
          </w:tcPr>
          <w:p w:rsidR="003C21F5" w:rsidRPr="002311A3" w:rsidRDefault="003C21F5" w:rsidP="003C21F5">
            <w:pPr>
              <w:pStyle w:val="NoSpacing"/>
              <w:spacing w:line="360" w:lineRule="auto"/>
              <w:rPr>
                <w:sz w:val="22"/>
                <w:szCs w:val="22"/>
              </w:rPr>
            </w:pPr>
            <w:r w:rsidRPr="002311A3">
              <w:rPr>
                <w:sz w:val="22"/>
                <w:szCs w:val="22"/>
              </w:rPr>
              <w:t xml:space="preserve">Maximum Acceptable Incremental Cost Effectiveness Ratios </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MI</w:t>
            </w:r>
          </w:p>
        </w:tc>
        <w:tc>
          <w:tcPr>
            <w:tcW w:w="6854" w:type="dxa"/>
          </w:tcPr>
          <w:p w:rsidR="00E9595C" w:rsidRPr="002311A3" w:rsidRDefault="00E9595C" w:rsidP="00E9595C">
            <w:pPr>
              <w:pStyle w:val="NoSpacing"/>
              <w:spacing w:line="360" w:lineRule="auto"/>
              <w:rPr>
                <w:sz w:val="22"/>
                <w:szCs w:val="22"/>
              </w:rPr>
            </w:pPr>
            <w:r w:rsidRPr="002311A3">
              <w:rPr>
                <w:sz w:val="22"/>
                <w:szCs w:val="22"/>
              </w:rPr>
              <w:t>Myocardial infarction</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MRI</w:t>
            </w:r>
          </w:p>
        </w:tc>
        <w:tc>
          <w:tcPr>
            <w:tcW w:w="6854" w:type="dxa"/>
          </w:tcPr>
          <w:p w:rsidR="00E9595C" w:rsidRPr="002311A3" w:rsidRDefault="00E9595C" w:rsidP="00E9595C">
            <w:pPr>
              <w:pStyle w:val="NoSpacing"/>
              <w:spacing w:line="360" w:lineRule="auto"/>
              <w:rPr>
                <w:sz w:val="22"/>
                <w:szCs w:val="22"/>
              </w:rPr>
            </w:pPr>
            <w:r w:rsidRPr="002311A3">
              <w:rPr>
                <w:sz w:val="22"/>
                <w:szCs w:val="22"/>
              </w:rPr>
              <w:t>Magnetic resonance imaging</w:t>
            </w:r>
          </w:p>
        </w:tc>
      </w:tr>
      <w:tr w:rsidR="00E9595C" w:rsidRPr="00EF4EB9" w:rsidTr="00691ADC">
        <w:tc>
          <w:tcPr>
            <w:tcW w:w="1668" w:type="dxa"/>
          </w:tcPr>
          <w:p w:rsidR="00E9595C" w:rsidRPr="002311A3" w:rsidRDefault="00E9595C" w:rsidP="00E9595C">
            <w:pPr>
              <w:spacing w:line="360" w:lineRule="auto"/>
            </w:pPr>
            <w:r w:rsidRPr="002311A3">
              <w:rPr>
                <w:sz w:val="22"/>
                <w:szCs w:val="22"/>
              </w:rPr>
              <w:t>mRS</w:t>
            </w:r>
          </w:p>
        </w:tc>
        <w:tc>
          <w:tcPr>
            <w:tcW w:w="6854" w:type="dxa"/>
          </w:tcPr>
          <w:p w:rsidR="00E9595C" w:rsidRPr="002311A3" w:rsidRDefault="00E9595C" w:rsidP="00E9595C">
            <w:pPr>
              <w:spacing w:line="360" w:lineRule="auto"/>
            </w:pPr>
            <w:r w:rsidRPr="002311A3">
              <w:rPr>
                <w:sz w:val="22"/>
                <w:szCs w:val="22"/>
              </w:rPr>
              <w:t>Modified Rankin Scale</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NICE</w:t>
            </w:r>
          </w:p>
        </w:tc>
        <w:tc>
          <w:tcPr>
            <w:tcW w:w="6854" w:type="dxa"/>
          </w:tcPr>
          <w:p w:rsidR="00E9595C" w:rsidRPr="002311A3" w:rsidRDefault="00E9595C" w:rsidP="00E9595C">
            <w:pPr>
              <w:autoSpaceDE w:val="0"/>
              <w:autoSpaceDN w:val="0"/>
              <w:adjustRightInd w:val="0"/>
              <w:spacing w:line="360" w:lineRule="auto"/>
              <w:rPr>
                <w:bCs/>
              </w:rPr>
            </w:pPr>
            <w:r w:rsidRPr="002311A3">
              <w:rPr>
                <w:sz w:val="22"/>
                <w:szCs w:val="22"/>
              </w:rPr>
              <w:t>National Institute for Health and Clinical Excellence</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lastRenderedPageBreak/>
              <w:t>NC</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Not calculable</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NCC-CC</w:t>
            </w:r>
          </w:p>
        </w:tc>
        <w:tc>
          <w:tcPr>
            <w:tcW w:w="6854" w:type="dxa"/>
          </w:tcPr>
          <w:p w:rsidR="00E9595C" w:rsidRPr="002311A3" w:rsidRDefault="00E9595C" w:rsidP="00E9595C">
            <w:pPr>
              <w:pStyle w:val="NoSpacing"/>
              <w:spacing w:line="360" w:lineRule="auto"/>
              <w:rPr>
                <w:sz w:val="22"/>
                <w:szCs w:val="22"/>
              </w:rPr>
            </w:pPr>
            <w:r w:rsidRPr="002311A3">
              <w:rPr>
                <w:sz w:val="22"/>
                <w:szCs w:val="22"/>
              </w:rPr>
              <w:t>National Collaborating Centre for Chronic Conditions</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NR</w:t>
            </w:r>
          </w:p>
        </w:tc>
        <w:tc>
          <w:tcPr>
            <w:tcW w:w="6854" w:type="dxa"/>
          </w:tcPr>
          <w:p w:rsidR="00E9595C" w:rsidRPr="002311A3" w:rsidRDefault="00E9595C" w:rsidP="00E9595C">
            <w:pPr>
              <w:pStyle w:val="NoSpacing"/>
              <w:spacing w:line="360" w:lineRule="auto"/>
              <w:rPr>
                <w:sz w:val="22"/>
                <w:szCs w:val="22"/>
              </w:rPr>
            </w:pPr>
            <w:r w:rsidRPr="002311A3">
              <w:rPr>
                <w:sz w:val="22"/>
                <w:szCs w:val="22"/>
              </w:rPr>
              <w:t>Not reported</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NSF</w:t>
            </w:r>
          </w:p>
        </w:tc>
        <w:tc>
          <w:tcPr>
            <w:tcW w:w="6854" w:type="dxa"/>
          </w:tcPr>
          <w:p w:rsidR="00E9595C" w:rsidRPr="002311A3" w:rsidRDefault="00E9595C" w:rsidP="00E9595C">
            <w:pPr>
              <w:pStyle w:val="NoSpacing"/>
              <w:spacing w:line="360" w:lineRule="auto"/>
              <w:rPr>
                <w:sz w:val="22"/>
                <w:szCs w:val="22"/>
              </w:rPr>
            </w:pPr>
            <w:r w:rsidRPr="002311A3">
              <w:rPr>
                <w:sz w:val="22"/>
                <w:szCs w:val="22"/>
              </w:rPr>
              <w:t>National Service Framework</w:t>
            </w:r>
          </w:p>
        </w:tc>
      </w:tr>
      <w:tr w:rsidR="00E9595C" w:rsidRPr="00EF4EB9" w:rsidTr="00691ADC">
        <w:tc>
          <w:tcPr>
            <w:tcW w:w="1668" w:type="dxa"/>
          </w:tcPr>
          <w:p w:rsidR="00E9595C" w:rsidRPr="002311A3" w:rsidRDefault="00E9595C" w:rsidP="00E9595C">
            <w:pPr>
              <w:spacing w:line="360" w:lineRule="auto"/>
            </w:pPr>
            <w:r w:rsidRPr="002311A3">
              <w:rPr>
                <w:sz w:val="22"/>
                <w:szCs w:val="22"/>
              </w:rPr>
              <w:t>OAC</w:t>
            </w:r>
          </w:p>
        </w:tc>
        <w:tc>
          <w:tcPr>
            <w:tcW w:w="6854" w:type="dxa"/>
          </w:tcPr>
          <w:p w:rsidR="00E9595C" w:rsidRPr="002311A3" w:rsidRDefault="00E9595C" w:rsidP="00E9595C">
            <w:pPr>
              <w:spacing w:line="360" w:lineRule="auto"/>
            </w:pPr>
            <w:r w:rsidRPr="002311A3">
              <w:rPr>
                <w:sz w:val="22"/>
                <w:szCs w:val="22"/>
              </w:rPr>
              <w:t>Oral Anticoagulant</w:t>
            </w:r>
          </w:p>
        </w:tc>
      </w:tr>
      <w:tr w:rsidR="00E9595C" w:rsidRPr="00EF4EB9" w:rsidTr="00691ADC">
        <w:tc>
          <w:tcPr>
            <w:tcW w:w="1668" w:type="dxa"/>
          </w:tcPr>
          <w:p w:rsidR="00E9595C" w:rsidRPr="002311A3" w:rsidRDefault="00E9595C" w:rsidP="00E9595C">
            <w:pPr>
              <w:spacing w:line="360" w:lineRule="auto"/>
            </w:pPr>
            <w:r w:rsidRPr="002311A3">
              <w:rPr>
                <w:sz w:val="22"/>
                <w:szCs w:val="22"/>
              </w:rPr>
              <w:t>OXVASC</w:t>
            </w:r>
          </w:p>
        </w:tc>
        <w:tc>
          <w:tcPr>
            <w:tcW w:w="6854" w:type="dxa"/>
          </w:tcPr>
          <w:p w:rsidR="00E9595C" w:rsidRPr="002311A3" w:rsidRDefault="00E9595C" w:rsidP="00E9595C">
            <w:pPr>
              <w:spacing w:line="360" w:lineRule="auto"/>
            </w:pPr>
            <w:r w:rsidRPr="002311A3">
              <w:rPr>
                <w:sz w:val="22"/>
                <w:szCs w:val="22"/>
              </w:rPr>
              <w:t>Oxford Vascular Study</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PE</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Pulmonary embolism</w:t>
            </w:r>
          </w:p>
        </w:tc>
      </w:tr>
      <w:tr w:rsidR="00E9595C" w:rsidRPr="00EF4EB9" w:rsidTr="00691ADC">
        <w:tc>
          <w:tcPr>
            <w:tcW w:w="1668" w:type="dxa"/>
          </w:tcPr>
          <w:p w:rsidR="00E9595C" w:rsidRPr="002311A3" w:rsidRDefault="00E9595C" w:rsidP="00E9595C">
            <w:pPr>
              <w:spacing w:line="360" w:lineRule="auto"/>
            </w:pPr>
            <w:r w:rsidRPr="002311A3">
              <w:rPr>
                <w:sz w:val="22"/>
                <w:szCs w:val="22"/>
              </w:rPr>
              <w:t>PSA</w:t>
            </w:r>
          </w:p>
        </w:tc>
        <w:tc>
          <w:tcPr>
            <w:tcW w:w="6854" w:type="dxa"/>
          </w:tcPr>
          <w:p w:rsidR="00E9595C" w:rsidRPr="002311A3" w:rsidRDefault="00E9595C" w:rsidP="00E9595C">
            <w:pPr>
              <w:spacing w:line="360" w:lineRule="auto"/>
            </w:pPr>
            <w:r w:rsidRPr="002311A3">
              <w:rPr>
                <w:sz w:val="22"/>
                <w:szCs w:val="22"/>
              </w:rPr>
              <w:t>Probabilistic Sensitivity Analysis</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PTCA</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 xml:space="preserve">Percutaneous transluminal </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QUADAS</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Quality assessment of studies of diagnostic accuracy included in systematic reviews</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QALY</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Quality adjusted life year</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RAA</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Right atrial appendage</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RCT</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Randomised controlled trial</w:t>
            </w:r>
          </w:p>
        </w:tc>
      </w:tr>
      <w:tr w:rsidR="00E9595C" w:rsidRPr="00EF4EB9" w:rsidTr="00691ADC">
        <w:tc>
          <w:tcPr>
            <w:tcW w:w="1668" w:type="dxa"/>
          </w:tcPr>
          <w:p w:rsidR="00E9595C" w:rsidRPr="002311A3" w:rsidRDefault="00E9595C" w:rsidP="00E9595C">
            <w:pPr>
              <w:spacing w:line="360" w:lineRule="auto"/>
            </w:pPr>
            <w:r w:rsidRPr="002311A3">
              <w:rPr>
                <w:sz w:val="22"/>
                <w:szCs w:val="22"/>
              </w:rPr>
              <w:t>RE-LY</w:t>
            </w:r>
          </w:p>
        </w:tc>
        <w:tc>
          <w:tcPr>
            <w:tcW w:w="6854" w:type="dxa"/>
          </w:tcPr>
          <w:p w:rsidR="00E9595C" w:rsidRPr="002311A3" w:rsidRDefault="00E9595C" w:rsidP="00E9595C">
            <w:pPr>
              <w:spacing w:line="360" w:lineRule="auto"/>
            </w:pPr>
            <w:r w:rsidRPr="002311A3">
              <w:rPr>
                <w:sz w:val="22"/>
                <w:szCs w:val="22"/>
              </w:rPr>
              <w:t>Randomized Evaluation of Long-Term Anticoagulation Therapy</w:t>
            </w:r>
          </w:p>
        </w:tc>
      </w:tr>
      <w:tr w:rsidR="00E9595C" w:rsidRPr="00EF4EB9" w:rsidTr="00691ADC">
        <w:tc>
          <w:tcPr>
            <w:tcW w:w="1668" w:type="dxa"/>
          </w:tcPr>
          <w:p w:rsidR="00E9595C" w:rsidRPr="002311A3" w:rsidRDefault="00E9595C" w:rsidP="00E9595C">
            <w:pPr>
              <w:pStyle w:val="NoSpacing"/>
              <w:spacing w:line="360" w:lineRule="auto"/>
              <w:rPr>
                <w:sz w:val="22"/>
                <w:szCs w:val="22"/>
              </w:rPr>
            </w:pPr>
            <w:r w:rsidRPr="002311A3">
              <w:rPr>
                <w:sz w:val="22"/>
                <w:szCs w:val="22"/>
              </w:rPr>
              <w:t>RHC</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Right heart catheterisation</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RR</w:t>
            </w:r>
          </w:p>
        </w:tc>
        <w:tc>
          <w:tcPr>
            <w:tcW w:w="6854" w:type="dxa"/>
          </w:tcPr>
          <w:p w:rsidR="00E9595C" w:rsidRPr="002311A3" w:rsidRDefault="00E9595C" w:rsidP="00E9595C">
            <w:pPr>
              <w:pStyle w:val="NoSpacing"/>
              <w:spacing w:line="360" w:lineRule="auto"/>
              <w:rPr>
                <w:sz w:val="22"/>
                <w:szCs w:val="22"/>
              </w:rPr>
            </w:pPr>
            <w:r w:rsidRPr="002311A3">
              <w:rPr>
                <w:sz w:val="22"/>
                <w:szCs w:val="22"/>
              </w:rPr>
              <w:t>Relative risk</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SD</w:t>
            </w:r>
          </w:p>
        </w:tc>
        <w:tc>
          <w:tcPr>
            <w:tcW w:w="6854" w:type="dxa"/>
          </w:tcPr>
          <w:p w:rsidR="00E9595C" w:rsidRPr="002311A3" w:rsidRDefault="00E9595C" w:rsidP="00E9595C">
            <w:pPr>
              <w:pStyle w:val="NoSpacing"/>
              <w:spacing w:line="360" w:lineRule="auto"/>
              <w:rPr>
                <w:sz w:val="22"/>
                <w:szCs w:val="22"/>
              </w:rPr>
            </w:pPr>
            <w:r w:rsidRPr="002311A3">
              <w:rPr>
                <w:sz w:val="22"/>
                <w:szCs w:val="22"/>
              </w:rPr>
              <w:t>Standard deviation</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SF-36</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Short Form questionnaire-36 items</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 xml:space="preserve">SPAF study </w:t>
            </w:r>
          </w:p>
        </w:tc>
        <w:tc>
          <w:tcPr>
            <w:tcW w:w="6854" w:type="dxa"/>
          </w:tcPr>
          <w:p w:rsidR="00E9595C" w:rsidRPr="002311A3" w:rsidRDefault="00E9595C" w:rsidP="00E9595C">
            <w:pPr>
              <w:pStyle w:val="NoSpacing"/>
              <w:spacing w:line="360" w:lineRule="auto"/>
              <w:rPr>
                <w:sz w:val="22"/>
                <w:szCs w:val="22"/>
              </w:rPr>
            </w:pPr>
            <w:r w:rsidRPr="002311A3">
              <w:rPr>
                <w:sz w:val="22"/>
                <w:szCs w:val="22"/>
              </w:rPr>
              <w:t>Stroke Prevention in Atrial Fibrillation study</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SPARC study</w:t>
            </w:r>
          </w:p>
        </w:tc>
        <w:tc>
          <w:tcPr>
            <w:tcW w:w="6854" w:type="dxa"/>
          </w:tcPr>
          <w:p w:rsidR="00E9595C" w:rsidRPr="002311A3" w:rsidRDefault="00E9595C" w:rsidP="00E9595C">
            <w:pPr>
              <w:pStyle w:val="NoSpacing"/>
              <w:spacing w:line="360" w:lineRule="auto"/>
              <w:rPr>
                <w:sz w:val="22"/>
                <w:szCs w:val="22"/>
              </w:rPr>
            </w:pPr>
            <w:r w:rsidRPr="002311A3">
              <w:rPr>
                <w:sz w:val="22"/>
                <w:szCs w:val="22"/>
              </w:rPr>
              <w:t>Stroke Prevention Assessment of Risk in a Community study</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 xml:space="preserve">SPINAF study </w:t>
            </w:r>
          </w:p>
        </w:tc>
        <w:tc>
          <w:tcPr>
            <w:tcW w:w="6854" w:type="dxa"/>
          </w:tcPr>
          <w:p w:rsidR="00E9595C" w:rsidRPr="002311A3" w:rsidRDefault="00E9595C" w:rsidP="00E9595C">
            <w:pPr>
              <w:pStyle w:val="NoSpacing"/>
              <w:spacing w:line="360" w:lineRule="auto"/>
              <w:rPr>
                <w:sz w:val="22"/>
                <w:szCs w:val="22"/>
              </w:rPr>
            </w:pPr>
            <w:r w:rsidRPr="002311A3">
              <w:rPr>
                <w:sz w:val="22"/>
                <w:szCs w:val="22"/>
              </w:rPr>
              <w:t>Stroke Prevention In Non-rheumatic Atrial Fibrillation study</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STROBE</w:t>
            </w:r>
          </w:p>
        </w:tc>
        <w:tc>
          <w:tcPr>
            <w:tcW w:w="6854" w:type="dxa"/>
          </w:tcPr>
          <w:p w:rsidR="00E9595C" w:rsidRPr="002311A3" w:rsidRDefault="00E9595C" w:rsidP="00E9595C">
            <w:pPr>
              <w:pStyle w:val="NoSpacing"/>
              <w:spacing w:line="360" w:lineRule="auto"/>
              <w:rPr>
                <w:sz w:val="22"/>
                <w:szCs w:val="22"/>
              </w:rPr>
            </w:pPr>
            <w:r w:rsidRPr="002311A3">
              <w:rPr>
                <w:sz w:val="22"/>
                <w:szCs w:val="22"/>
              </w:rPr>
              <w:t>Strengthening the reporting of observational studies in epidemiology</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TIA</w:t>
            </w:r>
          </w:p>
        </w:tc>
        <w:tc>
          <w:tcPr>
            <w:tcW w:w="6854" w:type="dxa"/>
          </w:tcPr>
          <w:p w:rsidR="00E9595C" w:rsidRPr="002311A3" w:rsidRDefault="00E9595C" w:rsidP="00E9595C">
            <w:pPr>
              <w:pStyle w:val="NoSpacing"/>
              <w:spacing w:line="360" w:lineRule="auto"/>
              <w:rPr>
                <w:sz w:val="22"/>
                <w:szCs w:val="22"/>
              </w:rPr>
            </w:pPr>
            <w:r w:rsidRPr="002311A3">
              <w:rPr>
                <w:sz w:val="22"/>
                <w:szCs w:val="22"/>
              </w:rPr>
              <w:t>Transient ischaemic attack</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TOE</w:t>
            </w:r>
          </w:p>
        </w:tc>
        <w:tc>
          <w:tcPr>
            <w:tcW w:w="6854" w:type="dxa"/>
          </w:tcPr>
          <w:p w:rsidR="00E9595C" w:rsidRPr="002311A3" w:rsidRDefault="00E9595C" w:rsidP="00E9595C">
            <w:pPr>
              <w:pStyle w:val="NoSpacing"/>
              <w:spacing w:line="360" w:lineRule="auto"/>
              <w:rPr>
                <w:sz w:val="22"/>
                <w:szCs w:val="22"/>
              </w:rPr>
            </w:pPr>
            <w:r w:rsidRPr="002311A3">
              <w:rPr>
                <w:sz w:val="22"/>
                <w:szCs w:val="22"/>
              </w:rPr>
              <w:t>Transoesophageal echocardiography</w:t>
            </w:r>
          </w:p>
        </w:tc>
      </w:tr>
      <w:tr w:rsidR="00E9595C" w:rsidRPr="00EF4EB9" w:rsidTr="00691ADC">
        <w:tc>
          <w:tcPr>
            <w:tcW w:w="1668" w:type="dxa"/>
          </w:tcPr>
          <w:p w:rsidR="00E9595C" w:rsidRPr="002311A3" w:rsidRDefault="00E9595C" w:rsidP="00C60D37">
            <w:pPr>
              <w:tabs>
                <w:tab w:val="left" w:pos="689"/>
              </w:tabs>
              <w:spacing w:line="360" w:lineRule="auto"/>
            </w:pPr>
            <w:r w:rsidRPr="002311A3">
              <w:rPr>
                <w:sz w:val="22"/>
                <w:szCs w:val="22"/>
              </w:rPr>
              <w:t>TN</w:t>
            </w:r>
          </w:p>
        </w:tc>
        <w:tc>
          <w:tcPr>
            <w:tcW w:w="6854" w:type="dxa"/>
          </w:tcPr>
          <w:p w:rsidR="00E9595C" w:rsidRPr="002311A3" w:rsidRDefault="00E9595C" w:rsidP="00E9595C">
            <w:pPr>
              <w:spacing w:line="360" w:lineRule="auto"/>
            </w:pPr>
            <w:r w:rsidRPr="002311A3">
              <w:rPr>
                <w:sz w:val="22"/>
                <w:szCs w:val="22"/>
              </w:rPr>
              <w:t>True Negative</w:t>
            </w:r>
          </w:p>
        </w:tc>
      </w:tr>
      <w:tr w:rsidR="00E9595C" w:rsidRPr="00EF4EB9" w:rsidTr="00691ADC">
        <w:tc>
          <w:tcPr>
            <w:tcW w:w="1668" w:type="dxa"/>
          </w:tcPr>
          <w:p w:rsidR="00E9595C" w:rsidRPr="002311A3" w:rsidRDefault="00E9595C" w:rsidP="00C60D37">
            <w:pPr>
              <w:tabs>
                <w:tab w:val="left" w:pos="639"/>
              </w:tabs>
              <w:spacing w:line="360" w:lineRule="auto"/>
            </w:pPr>
            <w:r w:rsidRPr="002311A3">
              <w:rPr>
                <w:sz w:val="22"/>
                <w:szCs w:val="22"/>
              </w:rPr>
              <w:t>TP</w:t>
            </w:r>
          </w:p>
        </w:tc>
        <w:tc>
          <w:tcPr>
            <w:tcW w:w="6854" w:type="dxa"/>
          </w:tcPr>
          <w:p w:rsidR="00E9595C" w:rsidRPr="002311A3" w:rsidRDefault="00E9595C" w:rsidP="00E9595C">
            <w:pPr>
              <w:spacing w:line="360" w:lineRule="auto"/>
            </w:pPr>
            <w:r w:rsidRPr="002311A3">
              <w:rPr>
                <w:sz w:val="22"/>
                <w:szCs w:val="22"/>
              </w:rPr>
              <w:t>True Positive</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TTE</w:t>
            </w:r>
          </w:p>
        </w:tc>
        <w:tc>
          <w:tcPr>
            <w:tcW w:w="6854" w:type="dxa"/>
          </w:tcPr>
          <w:p w:rsidR="00E9595C" w:rsidRPr="002311A3" w:rsidRDefault="00E9595C" w:rsidP="00E9595C">
            <w:pPr>
              <w:pStyle w:val="NoSpacing"/>
              <w:spacing w:line="360" w:lineRule="auto"/>
              <w:rPr>
                <w:sz w:val="22"/>
                <w:szCs w:val="22"/>
              </w:rPr>
            </w:pPr>
            <w:r w:rsidRPr="002311A3">
              <w:rPr>
                <w:sz w:val="22"/>
                <w:szCs w:val="22"/>
              </w:rPr>
              <w:t>Transthoracic echocardiography</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USA</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United States of America</w:t>
            </w:r>
          </w:p>
        </w:tc>
      </w:tr>
      <w:tr w:rsidR="00E9595C" w:rsidRPr="00EF4EB9" w:rsidTr="00691ADC">
        <w:tc>
          <w:tcPr>
            <w:tcW w:w="1668" w:type="dxa"/>
          </w:tcPr>
          <w:p w:rsidR="00E9595C" w:rsidRPr="002311A3" w:rsidRDefault="00E9595C" w:rsidP="00E9595C">
            <w:pPr>
              <w:pStyle w:val="NoSpacing"/>
              <w:spacing w:line="360" w:lineRule="auto"/>
              <w:rPr>
                <w:bCs/>
                <w:sz w:val="22"/>
                <w:szCs w:val="22"/>
              </w:rPr>
            </w:pPr>
            <w:r w:rsidRPr="002311A3">
              <w:rPr>
                <w:bCs/>
                <w:sz w:val="22"/>
                <w:szCs w:val="22"/>
              </w:rPr>
              <w:t>UK</w:t>
            </w:r>
          </w:p>
        </w:tc>
        <w:tc>
          <w:tcPr>
            <w:tcW w:w="6854" w:type="dxa"/>
          </w:tcPr>
          <w:p w:rsidR="00E9595C" w:rsidRPr="002311A3" w:rsidRDefault="00E9595C" w:rsidP="00E9595C">
            <w:pPr>
              <w:pStyle w:val="NoSpacing"/>
              <w:spacing w:line="360" w:lineRule="auto"/>
              <w:rPr>
                <w:bCs/>
                <w:sz w:val="22"/>
                <w:szCs w:val="22"/>
              </w:rPr>
            </w:pPr>
            <w:r w:rsidRPr="002311A3">
              <w:rPr>
                <w:bCs/>
                <w:sz w:val="22"/>
                <w:szCs w:val="22"/>
              </w:rPr>
              <w:t>United Kingdom</w:t>
            </w:r>
          </w:p>
        </w:tc>
      </w:tr>
    </w:tbl>
    <w:p w:rsidR="00DD03FA" w:rsidRPr="00EF4EB9" w:rsidRDefault="00DD03FA" w:rsidP="00DD03FA">
      <w:pPr>
        <w:pStyle w:val="Header"/>
        <w:jc w:val="both"/>
        <w:rPr>
          <w:sz w:val="20"/>
          <w:szCs w:val="20"/>
        </w:rPr>
      </w:pPr>
    </w:p>
    <w:p w:rsidR="00DD03FA" w:rsidRPr="00EF4EB9" w:rsidRDefault="00DD03FA" w:rsidP="00557911">
      <w:pPr>
        <w:pStyle w:val="Header"/>
        <w:tabs>
          <w:tab w:val="clear" w:pos="4153"/>
          <w:tab w:val="clear" w:pos="8306"/>
        </w:tabs>
        <w:rPr>
          <w:b/>
          <w:sz w:val="28"/>
          <w:szCs w:val="28"/>
        </w:rPr>
      </w:pPr>
      <w:r w:rsidRPr="00EF4EB9">
        <w:br w:type="page"/>
      </w:r>
      <w:r w:rsidRPr="00EF4EB9">
        <w:rPr>
          <w:b/>
          <w:sz w:val="28"/>
          <w:szCs w:val="28"/>
        </w:rPr>
        <w:lastRenderedPageBreak/>
        <w:t>2</w:t>
      </w:r>
      <w:r w:rsidRPr="00EF4EB9">
        <w:rPr>
          <w:b/>
          <w:sz w:val="28"/>
          <w:szCs w:val="28"/>
        </w:rPr>
        <w:tab/>
        <w:t xml:space="preserve">EXECUTIVE SUMMARY </w:t>
      </w:r>
    </w:p>
    <w:p w:rsidR="00DD03FA" w:rsidRPr="00EF4EB9" w:rsidRDefault="00DD03FA" w:rsidP="00DD03FA">
      <w:pPr>
        <w:pStyle w:val="Header"/>
      </w:pPr>
    </w:p>
    <w:p w:rsidR="00DD03FA" w:rsidRPr="00EF4EB9" w:rsidRDefault="00DD03FA" w:rsidP="00DD03FA">
      <w:pPr>
        <w:pStyle w:val="Header"/>
      </w:pPr>
    </w:p>
    <w:p w:rsidR="00DD03FA" w:rsidRPr="00EF4EB9" w:rsidRDefault="00DD03FA" w:rsidP="006D4430">
      <w:pPr>
        <w:pStyle w:val="Header"/>
        <w:tabs>
          <w:tab w:val="clear" w:pos="4153"/>
          <w:tab w:val="clear" w:pos="8306"/>
        </w:tabs>
        <w:spacing w:line="360" w:lineRule="auto"/>
        <w:rPr>
          <w:b/>
          <w:sz w:val="22"/>
          <w:szCs w:val="22"/>
        </w:rPr>
      </w:pPr>
      <w:r w:rsidRPr="00EF4EB9">
        <w:rPr>
          <w:b/>
          <w:sz w:val="22"/>
          <w:szCs w:val="22"/>
        </w:rPr>
        <w:t>2.1</w:t>
      </w:r>
      <w:r w:rsidRPr="00EF4EB9">
        <w:rPr>
          <w:b/>
          <w:sz w:val="22"/>
          <w:szCs w:val="22"/>
        </w:rPr>
        <w:tab/>
        <w:t>Background</w:t>
      </w:r>
    </w:p>
    <w:p w:rsidR="00DD03FA" w:rsidRPr="00EF4EB9" w:rsidRDefault="00DD03FA" w:rsidP="006D4430">
      <w:pPr>
        <w:pStyle w:val="Header"/>
        <w:spacing w:line="360" w:lineRule="auto"/>
        <w:jc w:val="both"/>
        <w:rPr>
          <w:b/>
          <w:sz w:val="22"/>
          <w:szCs w:val="22"/>
        </w:rPr>
      </w:pPr>
      <w:r w:rsidRPr="00EF4EB9">
        <w:rPr>
          <w:sz w:val="22"/>
          <w:szCs w:val="22"/>
        </w:rPr>
        <w:t xml:space="preserve">Atrial fibrillation (AF) is the most common sustained cardiac arrhythmia.  AF </w:t>
      </w:r>
      <w:r w:rsidR="005D2483">
        <w:rPr>
          <w:sz w:val="22"/>
          <w:szCs w:val="22"/>
        </w:rPr>
        <w:t>may be</w:t>
      </w:r>
      <w:r w:rsidRPr="00EF4EB9">
        <w:rPr>
          <w:sz w:val="22"/>
          <w:szCs w:val="22"/>
        </w:rPr>
        <w:t xml:space="preserve"> </w:t>
      </w:r>
      <w:r w:rsidR="005D2483">
        <w:rPr>
          <w:sz w:val="22"/>
          <w:szCs w:val="22"/>
        </w:rPr>
        <w:t>a</w:t>
      </w:r>
      <w:r w:rsidRPr="00EF4EB9">
        <w:rPr>
          <w:sz w:val="22"/>
          <w:szCs w:val="22"/>
        </w:rPr>
        <w:t>symptom</w:t>
      </w:r>
      <w:r w:rsidR="005D2483">
        <w:rPr>
          <w:sz w:val="22"/>
          <w:szCs w:val="22"/>
        </w:rPr>
        <w:t>atic</w:t>
      </w:r>
      <w:r w:rsidRPr="00EF4EB9">
        <w:rPr>
          <w:sz w:val="22"/>
          <w:szCs w:val="22"/>
        </w:rPr>
        <w:t>, but may cause palpitations, chest pain, shortness of breath, or fainting.  If left untreated, AF is a significant risk factor for stroke and other morbidities.</w:t>
      </w:r>
    </w:p>
    <w:p w:rsidR="00DD03FA" w:rsidRPr="00EF4EB9" w:rsidRDefault="00DD03FA" w:rsidP="00DD03FA">
      <w:pPr>
        <w:pStyle w:val="Header"/>
        <w:spacing w:line="360" w:lineRule="auto"/>
        <w:jc w:val="both"/>
        <w:rPr>
          <w:b/>
          <w:sz w:val="22"/>
          <w:szCs w:val="22"/>
        </w:rPr>
      </w:pPr>
    </w:p>
    <w:p w:rsidR="00DD03FA" w:rsidRPr="00EF4EB9" w:rsidRDefault="00DD03FA" w:rsidP="00DD03FA">
      <w:pPr>
        <w:pStyle w:val="Header"/>
        <w:spacing w:line="360" w:lineRule="auto"/>
        <w:jc w:val="both"/>
        <w:rPr>
          <w:b/>
          <w:sz w:val="22"/>
          <w:szCs w:val="22"/>
        </w:rPr>
      </w:pPr>
      <w:r w:rsidRPr="00EF4EB9">
        <w:rPr>
          <w:sz w:val="22"/>
          <w:szCs w:val="22"/>
        </w:rPr>
        <w:t xml:space="preserve">Transthoracic echocardiography (TTE) allows imaging of the heart and blood flow.  By undergoing echocardiography, cardiac abnormalities can be diagnosed earlier than would be possible if symptoms were left to develop.  </w:t>
      </w:r>
      <w:r w:rsidRPr="000D7528">
        <w:rPr>
          <w:sz w:val="22"/>
          <w:szCs w:val="22"/>
          <w:highlight w:val="lightGray"/>
        </w:rPr>
        <w:t xml:space="preserve">Currently, only selected patients with AF </w:t>
      </w:r>
      <w:r w:rsidR="00E273DA" w:rsidRPr="000D7528">
        <w:rPr>
          <w:sz w:val="22"/>
          <w:szCs w:val="22"/>
          <w:highlight w:val="lightGray"/>
        </w:rPr>
        <w:t>are recommended for</w:t>
      </w:r>
      <w:r w:rsidRPr="000D7528">
        <w:rPr>
          <w:sz w:val="22"/>
          <w:szCs w:val="22"/>
          <w:highlight w:val="lightGray"/>
        </w:rPr>
        <w:t xml:space="preserve"> TTE</w:t>
      </w:r>
      <w:r w:rsidRPr="000C0F2F">
        <w:rPr>
          <w:sz w:val="22"/>
          <w:szCs w:val="22"/>
        </w:rPr>
        <w:t>,</w:t>
      </w:r>
      <w:r w:rsidRPr="00EF4EB9">
        <w:rPr>
          <w:sz w:val="22"/>
          <w:szCs w:val="22"/>
        </w:rPr>
        <w:t xml:space="preserve"> those that have clinically suspected heart disease, or for whom further information is needed for treatment planning.</w:t>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tabs>
          <w:tab w:val="clear" w:pos="4153"/>
          <w:tab w:val="clear" w:pos="8306"/>
        </w:tabs>
        <w:spacing w:line="360" w:lineRule="auto"/>
        <w:jc w:val="both"/>
        <w:rPr>
          <w:b/>
          <w:sz w:val="22"/>
          <w:szCs w:val="22"/>
        </w:rPr>
      </w:pPr>
      <w:r w:rsidRPr="00EF4EB9">
        <w:rPr>
          <w:b/>
          <w:sz w:val="22"/>
          <w:szCs w:val="22"/>
        </w:rPr>
        <w:t>2.2</w:t>
      </w:r>
      <w:r w:rsidRPr="00EF4EB9">
        <w:rPr>
          <w:b/>
          <w:sz w:val="22"/>
          <w:szCs w:val="22"/>
        </w:rPr>
        <w:tab/>
        <w:t>Objectives</w:t>
      </w:r>
    </w:p>
    <w:p w:rsidR="00DD03FA" w:rsidRPr="00EF4EB9" w:rsidRDefault="00DD03FA" w:rsidP="00DD03FA">
      <w:pPr>
        <w:spacing w:line="360" w:lineRule="auto"/>
        <w:jc w:val="both"/>
        <w:rPr>
          <w:sz w:val="22"/>
          <w:szCs w:val="22"/>
        </w:rPr>
      </w:pPr>
      <w:r w:rsidRPr="00EF4EB9">
        <w:rPr>
          <w:sz w:val="22"/>
          <w:szCs w:val="22"/>
        </w:rPr>
        <w:t xml:space="preserve">The assessment investigated the clinical and cost effectiveness of performing routine </w:t>
      </w:r>
      <w:r w:rsidR="00364943" w:rsidRPr="00EF4EB9">
        <w:rPr>
          <w:sz w:val="22"/>
          <w:szCs w:val="22"/>
        </w:rPr>
        <w:t>TTE</w:t>
      </w:r>
      <w:r w:rsidRPr="00EF4EB9">
        <w:rPr>
          <w:sz w:val="22"/>
          <w:szCs w:val="22"/>
        </w:rPr>
        <w:t xml:space="preserve"> in all newly diagnosed atrial fibrillation (AF) patients, in comparison with current practice of selective</w:t>
      </w:r>
      <w:r w:rsidR="00154770" w:rsidRPr="00EF4EB9">
        <w:rPr>
          <w:sz w:val="22"/>
          <w:szCs w:val="22"/>
        </w:rPr>
        <w:t xml:space="preserve"> testing.</w:t>
      </w:r>
    </w:p>
    <w:p w:rsidR="00DD03FA" w:rsidRPr="00EF4EB9" w:rsidRDefault="00DD03FA" w:rsidP="00DD03FA">
      <w:pPr>
        <w:pStyle w:val="Header"/>
        <w:spacing w:line="360" w:lineRule="auto"/>
        <w:rPr>
          <w:sz w:val="22"/>
          <w:szCs w:val="22"/>
        </w:rPr>
      </w:pPr>
    </w:p>
    <w:p w:rsidR="00DD03FA" w:rsidRPr="00EF4EB9" w:rsidRDefault="00DD03FA" w:rsidP="00DD03FA">
      <w:pPr>
        <w:pStyle w:val="Header"/>
        <w:tabs>
          <w:tab w:val="clear" w:pos="4153"/>
          <w:tab w:val="clear" w:pos="8306"/>
        </w:tabs>
        <w:spacing w:line="360" w:lineRule="auto"/>
        <w:rPr>
          <w:b/>
          <w:sz w:val="22"/>
          <w:szCs w:val="22"/>
        </w:rPr>
      </w:pPr>
      <w:r w:rsidRPr="00EF4EB9">
        <w:rPr>
          <w:b/>
          <w:sz w:val="22"/>
          <w:szCs w:val="22"/>
        </w:rPr>
        <w:t>2.3</w:t>
      </w:r>
      <w:r w:rsidRPr="00EF4EB9">
        <w:rPr>
          <w:b/>
          <w:sz w:val="22"/>
          <w:szCs w:val="22"/>
        </w:rPr>
        <w:tab/>
        <w:t>Methods</w:t>
      </w:r>
    </w:p>
    <w:p w:rsidR="00DD03FA" w:rsidRPr="00EF4EB9" w:rsidRDefault="00DD03FA" w:rsidP="00DD03FA">
      <w:pPr>
        <w:pStyle w:val="Header"/>
        <w:spacing w:line="360" w:lineRule="auto"/>
        <w:jc w:val="both"/>
        <w:rPr>
          <w:sz w:val="22"/>
          <w:szCs w:val="22"/>
        </w:rPr>
      </w:pPr>
      <w:r w:rsidRPr="00EF4EB9">
        <w:rPr>
          <w:sz w:val="22"/>
          <w:szCs w:val="22"/>
        </w:rPr>
        <w:t>Literature reviews were conducted on the diagnostic accuracy of TTE for clinically important pathologies in AF, and the</w:t>
      </w:r>
      <w:r w:rsidR="005D2483">
        <w:rPr>
          <w:sz w:val="22"/>
          <w:szCs w:val="22"/>
        </w:rPr>
        <w:t>ir</w:t>
      </w:r>
      <w:r w:rsidRPr="00EF4EB9">
        <w:rPr>
          <w:sz w:val="22"/>
          <w:szCs w:val="22"/>
        </w:rPr>
        <w:t xml:space="preserve"> prevalence in AF</w:t>
      </w:r>
      <w:r w:rsidR="000F4DEA">
        <w:rPr>
          <w:sz w:val="22"/>
          <w:szCs w:val="22"/>
        </w:rPr>
        <w:t xml:space="preserve"> patients</w:t>
      </w:r>
      <w:r w:rsidRPr="00EF4EB9">
        <w:rPr>
          <w:sz w:val="22"/>
          <w:szCs w:val="22"/>
        </w:rPr>
        <w:t>.  MEDLINE searches, and eleven other databases for the prevalence review, were conducted from March to August 2010, and reference lists of relevant articles checked.  For the diagnostic review, the intervention was conventional TTE, and the outcomes sensitivity or specificity.  Results were tabulated and discussed in a narrative synthesis.</w:t>
      </w:r>
    </w:p>
    <w:p w:rsidR="00DD03FA" w:rsidRPr="00EF4EB9" w:rsidRDefault="00DD03FA" w:rsidP="00DD03FA">
      <w:pPr>
        <w:pStyle w:val="Header"/>
        <w:spacing w:line="360" w:lineRule="auto"/>
        <w:rPr>
          <w:sz w:val="22"/>
          <w:szCs w:val="22"/>
        </w:rPr>
      </w:pPr>
    </w:p>
    <w:p w:rsidR="00214B49" w:rsidRDefault="00214B49" w:rsidP="00214B49">
      <w:pPr>
        <w:pStyle w:val="Header"/>
        <w:spacing w:line="360" w:lineRule="auto"/>
        <w:jc w:val="both"/>
        <w:rPr>
          <w:sz w:val="22"/>
          <w:szCs w:val="22"/>
        </w:rPr>
      </w:pPr>
      <w:r w:rsidRPr="00EF4EB9">
        <w:rPr>
          <w:sz w:val="22"/>
          <w:szCs w:val="22"/>
        </w:rPr>
        <w:t>A mathematical model was constructed to assess the cost effectiveness of TTE in patients with newly diagnosed AF. It was assumed that TTE would only be of benefit where patient management was changed. It was assumed that if a left atrial abnormality (LA ABN) was detected then the patient was at a higher risk of stroke and should receive treatment. The estimated sensitivity and specificity of TTE in identifying LA ABN was incorporated in the model.</w:t>
      </w:r>
    </w:p>
    <w:p w:rsidR="002311A3" w:rsidRPr="00EF4EB9" w:rsidRDefault="002311A3" w:rsidP="00214B49">
      <w:pPr>
        <w:pStyle w:val="Header"/>
        <w:spacing w:line="360" w:lineRule="auto"/>
        <w:jc w:val="both"/>
        <w:rPr>
          <w:sz w:val="22"/>
          <w:szCs w:val="22"/>
        </w:rPr>
      </w:pPr>
    </w:p>
    <w:p w:rsidR="00214B49" w:rsidRDefault="00D13855" w:rsidP="00214B49">
      <w:pPr>
        <w:pStyle w:val="Header"/>
        <w:spacing w:line="360" w:lineRule="auto"/>
        <w:jc w:val="both"/>
        <w:rPr>
          <w:sz w:val="22"/>
          <w:szCs w:val="22"/>
        </w:rPr>
      </w:pPr>
      <w:r>
        <w:rPr>
          <w:sz w:val="22"/>
          <w:szCs w:val="22"/>
        </w:rPr>
        <w:t>A total of 14 separate paired comparisons, comparing a baseline strategy not using TTE with a comparator strategy which did, were produced. These considered higher and lower risk groups, two different age groups, three different types of oral anticoagulant, and both males and females separately.</w:t>
      </w:r>
    </w:p>
    <w:p w:rsidR="002311A3" w:rsidRPr="00EF4EB9" w:rsidRDefault="002311A3" w:rsidP="00214B49">
      <w:pPr>
        <w:pStyle w:val="Header"/>
        <w:spacing w:line="360" w:lineRule="auto"/>
        <w:jc w:val="both"/>
        <w:rPr>
          <w:sz w:val="22"/>
          <w:szCs w:val="22"/>
        </w:rPr>
      </w:pPr>
    </w:p>
    <w:p w:rsidR="00214B49" w:rsidRPr="00EF4EB9" w:rsidRDefault="00214B49" w:rsidP="00214B49">
      <w:pPr>
        <w:pStyle w:val="Header"/>
        <w:spacing w:line="360" w:lineRule="auto"/>
        <w:jc w:val="both"/>
        <w:rPr>
          <w:sz w:val="22"/>
          <w:szCs w:val="22"/>
        </w:rPr>
      </w:pPr>
      <w:r w:rsidRPr="00EF4EB9">
        <w:rPr>
          <w:sz w:val="22"/>
          <w:szCs w:val="22"/>
        </w:rPr>
        <w:lastRenderedPageBreak/>
        <w:t>A simplified approach was also undertaken that evaluated the additional quality adjusted life years (QALYs) required in order for TTE to be perceived as cost effective at a threshold of £20,000 per QALY.</w:t>
      </w:r>
    </w:p>
    <w:p w:rsidR="00214B49" w:rsidRPr="00EF4EB9" w:rsidRDefault="00214B49" w:rsidP="00DD03FA">
      <w:pPr>
        <w:pStyle w:val="Header"/>
        <w:spacing w:line="360" w:lineRule="auto"/>
        <w:rPr>
          <w:sz w:val="22"/>
          <w:szCs w:val="22"/>
        </w:rPr>
      </w:pPr>
    </w:p>
    <w:p w:rsidR="00DD03FA" w:rsidRPr="00EF4EB9" w:rsidRDefault="00DD03FA" w:rsidP="00DD03FA">
      <w:pPr>
        <w:pStyle w:val="Header"/>
        <w:tabs>
          <w:tab w:val="clear" w:pos="4153"/>
          <w:tab w:val="clear" w:pos="8306"/>
        </w:tabs>
        <w:spacing w:line="360" w:lineRule="auto"/>
        <w:rPr>
          <w:b/>
          <w:sz w:val="22"/>
          <w:szCs w:val="22"/>
        </w:rPr>
      </w:pPr>
      <w:r w:rsidRPr="00EF4EB9">
        <w:rPr>
          <w:b/>
          <w:sz w:val="22"/>
          <w:szCs w:val="22"/>
        </w:rPr>
        <w:t>2.4</w:t>
      </w:r>
      <w:r w:rsidRPr="00EF4EB9">
        <w:rPr>
          <w:b/>
          <w:sz w:val="22"/>
          <w:szCs w:val="22"/>
        </w:rPr>
        <w:tab/>
        <w:t xml:space="preserve">Results </w:t>
      </w:r>
    </w:p>
    <w:p w:rsidR="00376523" w:rsidRPr="00EF4EB9" w:rsidRDefault="00DD03FA" w:rsidP="00376523">
      <w:pPr>
        <w:pStyle w:val="Header"/>
        <w:spacing w:line="360" w:lineRule="auto"/>
        <w:jc w:val="both"/>
        <w:rPr>
          <w:rFonts w:eastAsia="Calibri"/>
          <w:sz w:val="22"/>
          <w:szCs w:val="22"/>
          <w:lang w:eastAsia="en-US"/>
        </w:rPr>
      </w:pPr>
      <w:r w:rsidRPr="00EF4EB9">
        <w:rPr>
          <w:sz w:val="22"/>
          <w:szCs w:val="22"/>
        </w:rPr>
        <w:t xml:space="preserve">The literature reviews identified forty-four diagnostic accuracy studies, five prognostic studies and sixteen prevalence studies.  </w:t>
      </w:r>
      <w:r w:rsidR="00376523" w:rsidRPr="00EF4EB9">
        <w:rPr>
          <w:sz w:val="22"/>
          <w:szCs w:val="22"/>
        </w:rPr>
        <w:t xml:space="preserve">Diagnostic accuracy showed high specificities for all selected pathologies, with the majority having specificity of 0.8 or higher, meaning a low proportion of false positives.  </w:t>
      </w:r>
      <w:r w:rsidR="00F6148B" w:rsidRPr="00EF4EB9">
        <w:rPr>
          <w:rFonts w:eastAsia="Calibri"/>
          <w:sz w:val="22"/>
          <w:szCs w:val="22"/>
          <w:lang w:eastAsia="en-US"/>
        </w:rPr>
        <w:t xml:space="preserve">Specificity was lower for aortic dissection and pulmonary disease than for other pathologies.  </w:t>
      </w:r>
      <w:r w:rsidR="00376523" w:rsidRPr="00EF4EB9">
        <w:rPr>
          <w:sz w:val="22"/>
          <w:szCs w:val="22"/>
        </w:rPr>
        <w:t>For most pathologies there was also quite high sensitivity, with the majority having sensitivity of 0.6 or higher, with the exceptions of atrial thrombi, atrial septal defect and pulmonary embolism</w:t>
      </w:r>
      <w:r w:rsidR="00F6148B" w:rsidRPr="00EF4EB9">
        <w:rPr>
          <w:sz w:val="22"/>
          <w:szCs w:val="22"/>
        </w:rPr>
        <w:t>, for which</w:t>
      </w:r>
      <w:r w:rsidR="00F6148B" w:rsidRPr="00EF4EB9">
        <w:rPr>
          <w:rFonts w:eastAsia="Calibri"/>
          <w:sz w:val="22"/>
          <w:szCs w:val="22"/>
          <w:lang w:eastAsia="en-US"/>
        </w:rPr>
        <w:t xml:space="preserve"> sensitivity was lower</w:t>
      </w:r>
      <w:r w:rsidR="00376523" w:rsidRPr="00EF4EB9">
        <w:rPr>
          <w:rFonts w:eastAsia="Calibri"/>
          <w:sz w:val="22"/>
          <w:szCs w:val="22"/>
          <w:lang w:eastAsia="en-US"/>
        </w:rPr>
        <w:t xml:space="preserve">.  </w:t>
      </w:r>
      <w:r w:rsidR="00CF0C65" w:rsidRPr="00EF4EB9">
        <w:rPr>
          <w:rFonts w:eastAsia="Calibri"/>
          <w:sz w:val="22"/>
          <w:szCs w:val="22"/>
          <w:lang w:eastAsia="en-US"/>
        </w:rPr>
        <w:t>Prognostic studies indicated that TTE</w:t>
      </w:r>
      <w:r w:rsidR="005D2483">
        <w:rPr>
          <w:rFonts w:eastAsia="Calibri"/>
          <w:sz w:val="22"/>
          <w:szCs w:val="22"/>
          <w:lang w:eastAsia="en-US"/>
        </w:rPr>
        <w:t>-</w:t>
      </w:r>
      <w:r w:rsidR="00CF0C65" w:rsidRPr="00EF4EB9">
        <w:rPr>
          <w:rFonts w:eastAsia="Calibri"/>
          <w:sz w:val="22"/>
          <w:szCs w:val="22"/>
          <w:lang w:eastAsia="en-US"/>
        </w:rPr>
        <w:t>diagnos</w:t>
      </w:r>
      <w:r w:rsidR="005D2483">
        <w:rPr>
          <w:rFonts w:eastAsia="Calibri"/>
          <w:sz w:val="22"/>
          <w:szCs w:val="22"/>
          <w:lang w:eastAsia="en-US"/>
        </w:rPr>
        <w:t xml:space="preserve">ed </w:t>
      </w:r>
      <w:r w:rsidR="00151634" w:rsidRPr="00EF4EB9">
        <w:rPr>
          <w:rFonts w:eastAsia="Calibri"/>
          <w:sz w:val="22"/>
          <w:szCs w:val="22"/>
          <w:lang w:eastAsia="en-US"/>
        </w:rPr>
        <w:t>left ventricular (</w:t>
      </w:r>
      <w:r w:rsidR="00CF0C65" w:rsidRPr="00EF4EB9">
        <w:rPr>
          <w:rFonts w:eastAsia="Calibri"/>
          <w:sz w:val="22"/>
          <w:szCs w:val="22"/>
          <w:lang w:eastAsia="en-US"/>
        </w:rPr>
        <w:t>LV</w:t>
      </w:r>
      <w:r w:rsidR="00151634" w:rsidRPr="00EF4EB9">
        <w:rPr>
          <w:rFonts w:eastAsia="Calibri"/>
          <w:sz w:val="22"/>
          <w:szCs w:val="22"/>
          <w:lang w:eastAsia="en-US"/>
        </w:rPr>
        <w:t>)</w:t>
      </w:r>
      <w:r w:rsidR="00CF0C65" w:rsidRPr="00EF4EB9">
        <w:rPr>
          <w:rFonts w:eastAsia="Calibri"/>
          <w:sz w:val="22"/>
          <w:szCs w:val="22"/>
          <w:lang w:eastAsia="en-US"/>
        </w:rPr>
        <w:t xml:space="preserve"> dysfunction or increased left atrial </w:t>
      </w:r>
      <w:r w:rsidR="00151634" w:rsidRPr="00EF4EB9">
        <w:rPr>
          <w:rFonts w:eastAsia="Calibri"/>
          <w:sz w:val="22"/>
          <w:szCs w:val="22"/>
          <w:lang w:eastAsia="en-US"/>
        </w:rPr>
        <w:t xml:space="preserve">(LA) </w:t>
      </w:r>
      <w:r w:rsidR="00EF4EB9" w:rsidRPr="00EF4EB9">
        <w:rPr>
          <w:rFonts w:eastAsia="Calibri"/>
          <w:sz w:val="22"/>
          <w:szCs w:val="22"/>
          <w:lang w:eastAsia="en-US"/>
        </w:rPr>
        <w:t>diameter was</w:t>
      </w:r>
      <w:r w:rsidR="00CF0C65" w:rsidRPr="00EF4EB9">
        <w:rPr>
          <w:rFonts w:eastAsia="Calibri"/>
          <w:sz w:val="22"/>
          <w:szCs w:val="22"/>
          <w:lang w:eastAsia="en-US"/>
        </w:rPr>
        <w:t xml:space="preserve"> associated with significantly increased risks of thromboembolism or mortality.  LV dysfunction also had a significantly increased risk of stroke, and valvular abnormality a significantly increased risk of mortality.  Not all studies found a significant association between TTE</w:t>
      </w:r>
      <w:r w:rsidR="005D2483">
        <w:rPr>
          <w:rFonts w:eastAsia="Calibri"/>
          <w:sz w:val="22"/>
          <w:szCs w:val="22"/>
          <w:lang w:eastAsia="en-US"/>
        </w:rPr>
        <w:t>-</w:t>
      </w:r>
      <w:r w:rsidR="00CF0C65" w:rsidRPr="00EF4EB9">
        <w:rPr>
          <w:rFonts w:eastAsia="Calibri"/>
          <w:sz w:val="22"/>
          <w:szCs w:val="22"/>
          <w:lang w:eastAsia="en-US"/>
        </w:rPr>
        <w:t xml:space="preserve">diagnosed mitral regurgitation and prognosis, however there were reported a significantly increased risk of thromboembolism with mild mitral regurgitation, in contrast with a significantly protective effect of severe mitral regurgitation against stroke.  Mitral annular calcification and mitral valve prolapse were not found to be associated with thromboembolism and stroke, respectively.  </w:t>
      </w:r>
      <w:r w:rsidR="00376523" w:rsidRPr="00EF4EB9">
        <w:rPr>
          <w:sz w:val="22"/>
          <w:szCs w:val="22"/>
        </w:rPr>
        <w:t>There was a high prevalence (around 25-30%) of ischaemic heart disease, valvular heart disease and heart failure in AF patients in the included prevalence studies.</w:t>
      </w:r>
    </w:p>
    <w:p w:rsidR="00DD03FA" w:rsidRPr="00EF4EB9" w:rsidRDefault="00DD03FA" w:rsidP="00DD03FA">
      <w:pPr>
        <w:pStyle w:val="Header"/>
        <w:spacing w:line="360" w:lineRule="auto"/>
        <w:rPr>
          <w:sz w:val="22"/>
          <w:szCs w:val="22"/>
        </w:rPr>
      </w:pPr>
    </w:p>
    <w:p w:rsidR="00214B49" w:rsidRPr="00EF4EB9" w:rsidRDefault="00214B49" w:rsidP="00A46E6B">
      <w:pPr>
        <w:spacing w:line="360" w:lineRule="auto"/>
        <w:jc w:val="both"/>
        <w:rPr>
          <w:rFonts w:eastAsia="Calibri"/>
          <w:sz w:val="22"/>
          <w:szCs w:val="22"/>
          <w:lang w:eastAsia="en-US"/>
        </w:rPr>
      </w:pPr>
      <w:r w:rsidRPr="00EF4EB9">
        <w:rPr>
          <w:rFonts w:eastAsia="Calibri"/>
          <w:sz w:val="22"/>
          <w:szCs w:val="22"/>
          <w:lang w:eastAsia="en-US"/>
        </w:rPr>
        <w:t xml:space="preserve">The </w:t>
      </w:r>
      <w:r w:rsidR="00D13855">
        <w:rPr>
          <w:rFonts w:eastAsia="Calibri"/>
          <w:sz w:val="22"/>
          <w:szCs w:val="22"/>
          <w:lang w:eastAsia="en-US"/>
        </w:rPr>
        <w:t>results of the mathematical model indicated that it may be cost effective to use TTE to make the decision about whether to prescribe warfarin to patients with a CHADS</w:t>
      </w:r>
      <w:r w:rsidR="00D13855" w:rsidRPr="003F7267">
        <w:rPr>
          <w:rFonts w:eastAsia="Calibri"/>
          <w:sz w:val="22"/>
          <w:szCs w:val="22"/>
          <w:vertAlign w:val="subscript"/>
          <w:lang w:eastAsia="en-US"/>
        </w:rPr>
        <w:t>2</w:t>
      </w:r>
      <w:r w:rsidR="00D13855">
        <w:rPr>
          <w:rFonts w:eastAsia="Calibri"/>
          <w:sz w:val="22"/>
          <w:szCs w:val="22"/>
          <w:lang w:eastAsia="en-US"/>
        </w:rPr>
        <w:t xml:space="preserve"> score of one point, or whether to prescribe rivaroxaban to patients aged 65 years or above with a CHADS</w:t>
      </w:r>
      <w:r w:rsidR="00D13855" w:rsidRPr="003F7267">
        <w:rPr>
          <w:rFonts w:eastAsia="Calibri"/>
          <w:sz w:val="22"/>
          <w:szCs w:val="22"/>
          <w:vertAlign w:val="subscript"/>
          <w:lang w:eastAsia="en-US"/>
        </w:rPr>
        <w:t>2</w:t>
      </w:r>
      <w:r w:rsidR="00D13855">
        <w:rPr>
          <w:rFonts w:eastAsia="Calibri"/>
          <w:sz w:val="22"/>
          <w:szCs w:val="22"/>
          <w:lang w:eastAsia="en-US"/>
        </w:rPr>
        <w:t xml:space="preserve"> score of zero.</w:t>
      </w:r>
    </w:p>
    <w:p w:rsidR="00214B49" w:rsidRPr="00EF4EB9" w:rsidRDefault="00214B49" w:rsidP="00A46E6B">
      <w:pPr>
        <w:pStyle w:val="Header"/>
        <w:spacing w:line="360" w:lineRule="auto"/>
        <w:jc w:val="both"/>
        <w:rPr>
          <w:rFonts w:eastAsia="Calibri"/>
          <w:sz w:val="22"/>
          <w:szCs w:val="22"/>
          <w:lang w:eastAsia="en-US"/>
        </w:rPr>
      </w:pPr>
      <w:r w:rsidRPr="00EF4EB9">
        <w:rPr>
          <w:rFonts w:eastAsia="Calibri"/>
          <w:sz w:val="22"/>
          <w:szCs w:val="22"/>
          <w:lang w:eastAsia="en-US"/>
        </w:rPr>
        <w:t>In the simplified approach a threshold of 0.0033 was required for a TTE to be cost effective. This is a very small value and if a clinician believes there will be some patient gain in addition to providing treatment to reduce stroke risk then TTE is likely to be cost effective.</w:t>
      </w:r>
    </w:p>
    <w:p w:rsidR="00DD03FA" w:rsidRPr="00EF4EB9" w:rsidRDefault="00DD03FA" w:rsidP="00DD03FA">
      <w:pPr>
        <w:pStyle w:val="Header"/>
        <w:spacing w:line="360" w:lineRule="auto"/>
        <w:rPr>
          <w:sz w:val="22"/>
          <w:szCs w:val="22"/>
        </w:rPr>
      </w:pPr>
    </w:p>
    <w:p w:rsidR="00DD03FA" w:rsidRPr="00EF4EB9" w:rsidRDefault="00DD03FA" w:rsidP="00DD03FA">
      <w:pPr>
        <w:pStyle w:val="Header"/>
        <w:tabs>
          <w:tab w:val="clear" w:pos="4153"/>
          <w:tab w:val="clear" w:pos="8306"/>
        </w:tabs>
        <w:spacing w:line="360" w:lineRule="auto"/>
        <w:rPr>
          <w:b/>
          <w:sz w:val="22"/>
          <w:szCs w:val="22"/>
        </w:rPr>
      </w:pPr>
      <w:r w:rsidRPr="00EF4EB9">
        <w:rPr>
          <w:b/>
          <w:sz w:val="22"/>
          <w:szCs w:val="22"/>
        </w:rPr>
        <w:t>2.5</w:t>
      </w:r>
      <w:r w:rsidRPr="00EF4EB9">
        <w:rPr>
          <w:b/>
          <w:sz w:val="22"/>
          <w:szCs w:val="22"/>
        </w:rPr>
        <w:tab/>
        <w:t>Discussion</w:t>
      </w:r>
    </w:p>
    <w:p w:rsidR="00376523" w:rsidRPr="00EF4EB9" w:rsidRDefault="00224FF3" w:rsidP="00EA0DF7">
      <w:pPr>
        <w:tabs>
          <w:tab w:val="center" w:pos="4153"/>
          <w:tab w:val="right" w:pos="8306"/>
        </w:tabs>
        <w:spacing w:line="360" w:lineRule="auto"/>
        <w:jc w:val="both"/>
        <w:rPr>
          <w:sz w:val="22"/>
          <w:szCs w:val="22"/>
        </w:rPr>
      </w:pPr>
      <w:r w:rsidRPr="00EF4EB9">
        <w:rPr>
          <w:rFonts w:eastAsia="Calibri"/>
          <w:sz w:val="22"/>
          <w:szCs w:val="22"/>
          <w:lang w:eastAsia="en-US"/>
        </w:rPr>
        <w:t xml:space="preserve">Diagnostic accuracy of TTE and prevalence of pathologies in AF patients, indicate that routine TTE following AF diagnosis would identify pathologies in many patients, particularly in regard to valvular heart disease, ischaemic heart disease and heart failure.  </w:t>
      </w:r>
      <w:r w:rsidR="00376523" w:rsidRPr="00EF4EB9">
        <w:rPr>
          <w:sz w:val="22"/>
          <w:szCs w:val="22"/>
        </w:rPr>
        <w:t xml:space="preserve">TTE seems to be a sufficient diagnostic tool for </w:t>
      </w:r>
      <w:r w:rsidR="00C51AA7" w:rsidRPr="00EF4EB9">
        <w:rPr>
          <w:sz w:val="22"/>
          <w:szCs w:val="22"/>
        </w:rPr>
        <w:t xml:space="preserve">screening </w:t>
      </w:r>
      <w:r w:rsidR="00376523" w:rsidRPr="00EF4EB9">
        <w:rPr>
          <w:sz w:val="22"/>
          <w:szCs w:val="22"/>
        </w:rPr>
        <w:t xml:space="preserve">most pathologies included in this review.  </w:t>
      </w:r>
      <w:r w:rsidR="00C51AA7" w:rsidRPr="00EF4EB9">
        <w:rPr>
          <w:sz w:val="22"/>
          <w:szCs w:val="22"/>
        </w:rPr>
        <w:t xml:space="preserve">For completeness of screening, </w:t>
      </w:r>
      <w:r w:rsidR="00376523" w:rsidRPr="00EF4EB9">
        <w:rPr>
          <w:sz w:val="22"/>
          <w:szCs w:val="22"/>
        </w:rPr>
        <w:t xml:space="preserve">extra </w:t>
      </w:r>
      <w:r w:rsidR="00C51AA7" w:rsidRPr="00EF4EB9">
        <w:rPr>
          <w:sz w:val="22"/>
          <w:szCs w:val="22"/>
        </w:rPr>
        <w:t>test</w:t>
      </w:r>
      <w:r w:rsidR="00376523" w:rsidRPr="00EF4EB9">
        <w:rPr>
          <w:sz w:val="22"/>
          <w:szCs w:val="22"/>
        </w:rPr>
        <w:t>ing for pulmonary embolism by lung scan and atrial thrombi and atrial septal hypertrophy by TOE,</w:t>
      </w:r>
      <w:r w:rsidR="005C7065" w:rsidRPr="00EF4EB9">
        <w:rPr>
          <w:sz w:val="22"/>
          <w:szCs w:val="22"/>
        </w:rPr>
        <w:t xml:space="preserve"> would reduce risk of</w:t>
      </w:r>
      <w:r w:rsidR="00376523" w:rsidRPr="00EF4EB9">
        <w:rPr>
          <w:sz w:val="22"/>
          <w:szCs w:val="22"/>
        </w:rPr>
        <w:t xml:space="preserve"> false negatives from TTE</w:t>
      </w:r>
      <w:r w:rsidR="005C7065" w:rsidRPr="00EF4EB9">
        <w:rPr>
          <w:sz w:val="22"/>
          <w:szCs w:val="22"/>
        </w:rPr>
        <w:t xml:space="preserve">.  However, it is unclear whether identifying these </w:t>
      </w:r>
      <w:r w:rsidR="005C7065" w:rsidRPr="00EF4EB9">
        <w:rPr>
          <w:sz w:val="22"/>
          <w:szCs w:val="22"/>
        </w:rPr>
        <w:lastRenderedPageBreak/>
        <w:t>pathologies</w:t>
      </w:r>
      <w:r w:rsidR="003126D0" w:rsidRPr="00EF4EB9">
        <w:rPr>
          <w:sz w:val="22"/>
          <w:szCs w:val="22"/>
        </w:rPr>
        <w:t>,</w:t>
      </w:r>
      <w:r w:rsidR="005C7065" w:rsidRPr="00EF4EB9">
        <w:rPr>
          <w:sz w:val="22"/>
          <w:szCs w:val="22"/>
        </w:rPr>
        <w:t xml:space="preserve"> in addition to the many diagnosed by TTE</w:t>
      </w:r>
      <w:r w:rsidR="003126D0" w:rsidRPr="00EF4EB9">
        <w:rPr>
          <w:sz w:val="22"/>
          <w:szCs w:val="22"/>
        </w:rPr>
        <w:t>,</w:t>
      </w:r>
      <w:r w:rsidR="005C7065" w:rsidRPr="00EF4EB9">
        <w:rPr>
          <w:sz w:val="22"/>
          <w:szCs w:val="22"/>
        </w:rPr>
        <w:t xml:space="preserve"> would lead to improvement above that of TTE screening</w:t>
      </w:r>
      <w:r w:rsidR="00376523" w:rsidRPr="00EF4EB9">
        <w:rPr>
          <w:sz w:val="22"/>
          <w:szCs w:val="22"/>
        </w:rPr>
        <w:t>.</w:t>
      </w:r>
    </w:p>
    <w:p w:rsidR="00376523" w:rsidRPr="00EF4EB9" w:rsidRDefault="00376523" w:rsidP="00DD03FA">
      <w:pPr>
        <w:pStyle w:val="Header"/>
        <w:tabs>
          <w:tab w:val="clear" w:pos="4153"/>
          <w:tab w:val="clear" w:pos="8306"/>
        </w:tabs>
        <w:spacing w:line="360" w:lineRule="auto"/>
        <w:rPr>
          <w:b/>
          <w:sz w:val="22"/>
          <w:szCs w:val="22"/>
        </w:rPr>
      </w:pPr>
    </w:p>
    <w:p w:rsidR="00CB7DAA" w:rsidRPr="00EF4EB9" w:rsidRDefault="00CB7DAA" w:rsidP="00A46E6B">
      <w:pPr>
        <w:pStyle w:val="Header"/>
        <w:tabs>
          <w:tab w:val="clear" w:pos="4153"/>
          <w:tab w:val="clear" w:pos="8306"/>
        </w:tabs>
        <w:spacing w:line="360" w:lineRule="auto"/>
        <w:jc w:val="both"/>
        <w:rPr>
          <w:sz w:val="22"/>
          <w:szCs w:val="22"/>
        </w:rPr>
      </w:pPr>
      <w:r w:rsidRPr="00EF4EB9">
        <w:rPr>
          <w:sz w:val="22"/>
          <w:szCs w:val="22"/>
        </w:rPr>
        <w:t xml:space="preserve">It is clear that TTE has the potential to be cost effective, and this has been indicated in the analyses that assume that the </w:t>
      </w:r>
      <w:r w:rsidRPr="00EF4EB9">
        <w:rPr>
          <w:rFonts w:eastAsia="Calibri"/>
          <w:sz w:val="22"/>
          <w:szCs w:val="22"/>
          <w:lang w:eastAsia="en-US"/>
        </w:rPr>
        <w:t>CHADS</w:t>
      </w:r>
      <w:r w:rsidRPr="00EF4EB9">
        <w:rPr>
          <w:rFonts w:eastAsia="Calibri"/>
          <w:sz w:val="22"/>
          <w:szCs w:val="22"/>
          <w:vertAlign w:val="subscript"/>
          <w:lang w:eastAsia="en-US"/>
        </w:rPr>
        <w:t>2</w:t>
      </w:r>
      <w:r w:rsidRPr="00EF4EB9">
        <w:rPr>
          <w:rFonts w:eastAsia="Calibri"/>
          <w:sz w:val="22"/>
          <w:szCs w:val="22"/>
          <w:lang w:eastAsia="en-US"/>
        </w:rPr>
        <w:t xml:space="preserve"> tool is used. The simpl</w:t>
      </w:r>
      <w:r w:rsidR="00EF4EB9">
        <w:rPr>
          <w:rFonts w:eastAsia="Calibri"/>
          <w:sz w:val="22"/>
          <w:szCs w:val="22"/>
          <w:lang w:eastAsia="en-US"/>
        </w:rPr>
        <w:t>if</w:t>
      </w:r>
      <w:r w:rsidRPr="00EF4EB9">
        <w:rPr>
          <w:rFonts w:eastAsia="Calibri"/>
          <w:sz w:val="22"/>
          <w:szCs w:val="22"/>
          <w:lang w:eastAsia="en-US"/>
        </w:rPr>
        <w:t xml:space="preserve">ied approach indicates that very few QALYs are required for TTE to be perceived as cost-effective. The modelling undertaken focuses purely on the risks of stroke and of bleed </w:t>
      </w:r>
      <w:r w:rsidR="00EF4EB9" w:rsidRPr="00EF4EB9">
        <w:rPr>
          <w:rFonts w:eastAsia="Calibri"/>
          <w:sz w:val="22"/>
          <w:szCs w:val="22"/>
          <w:lang w:eastAsia="en-US"/>
        </w:rPr>
        <w:t>events;</w:t>
      </w:r>
      <w:r w:rsidRPr="00EF4EB9">
        <w:rPr>
          <w:rFonts w:eastAsia="Calibri"/>
          <w:sz w:val="22"/>
          <w:szCs w:val="22"/>
          <w:lang w:eastAsia="en-US"/>
        </w:rPr>
        <w:t xml:space="preserve"> if patients will benefit from TTE in other respects it is </w:t>
      </w:r>
      <w:r w:rsidR="00EF4EB9" w:rsidRPr="00EF4EB9">
        <w:rPr>
          <w:rFonts w:eastAsia="Calibri"/>
          <w:sz w:val="22"/>
          <w:szCs w:val="22"/>
          <w:lang w:eastAsia="en-US"/>
        </w:rPr>
        <w:t>likely</w:t>
      </w:r>
      <w:r w:rsidRPr="00EF4EB9">
        <w:rPr>
          <w:rFonts w:eastAsia="Calibri"/>
          <w:sz w:val="22"/>
          <w:szCs w:val="22"/>
          <w:lang w:eastAsia="en-US"/>
        </w:rPr>
        <w:t xml:space="preserve"> that this diagnostic test would be cost effective. </w:t>
      </w:r>
    </w:p>
    <w:p w:rsidR="00DD03FA" w:rsidRPr="00EF4EB9" w:rsidRDefault="00DD03FA" w:rsidP="00DD03FA">
      <w:pPr>
        <w:pStyle w:val="Header"/>
        <w:spacing w:line="360" w:lineRule="auto"/>
        <w:rPr>
          <w:sz w:val="22"/>
          <w:szCs w:val="22"/>
        </w:rPr>
      </w:pPr>
    </w:p>
    <w:p w:rsidR="00DD03FA" w:rsidRPr="00EF4EB9" w:rsidRDefault="00376523" w:rsidP="00DD03FA">
      <w:pPr>
        <w:pStyle w:val="Header"/>
        <w:tabs>
          <w:tab w:val="clear" w:pos="4153"/>
          <w:tab w:val="clear" w:pos="8306"/>
        </w:tabs>
        <w:spacing w:line="360" w:lineRule="auto"/>
        <w:rPr>
          <w:b/>
          <w:sz w:val="22"/>
          <w:szCs w:val="22"/>
        </w:rPr>
      </w:pPr>
      <w:r w:rsidRPr="00EF4EB9">
        <w:rPr>
          <w:b/>
          <w:sz w:val="22"/>
          <w:szCs w:val="22"/>
        </w:rPr>
        <w:t xml:space="preserve">2.6 </w:t>
      </w:r>
      <w:r w:rsidRPr="00EF4EB9">
        <w:rPr>
          <w:b/>
          <w:sz w:val="22"/>
          <w:szCs w:val="22"/>
        </w:rPr>
        <w:tab/>
        <w:t>Conclusion</w:t>
      </w:r>
    </w:p>
    <w:p w:rsidR="004336D5" w:rsidRDefault="00F232D3" w:rsidP="002311A3">
      <w:pPr>
        <w:pStyle w:val="Header"/>
        <w:tabs>
          <w:tab w:val="clear" w:pos="4153"/>
          <w:tab w:val="clear" w:pos="8306"/>
        </w:tabs>
        <w:spacing w:line="360" w:lineRule="auto"/>
        <w:rPr>
          <w:sz w:val="22"/>
          <w:szCs w:val="22"/>
        </w:rPr>
      </w:pPr>
      <w:r w:rsidRPr="00122B94">
        <w:rPr>
          <w:sz w:val="22"/>
          <w:szCs w:val="22"/>
        </w:rPr>
        <w:t xml:space="preserve">TTE is a non-invasive procedure with the potential to accurately identify </w:t>
      </w:r>
      <w:r w:rsidR="00EF4EB9" w:rsidRPr="00122B94">
        <w:rPr>
          <w:sz w:val="22"/>
          <w:szCs w:val="22"/>
        </w:rPr>
        <w:t>treatable</w:t>
      </w:r>
      <w:r w:rsidRPr="00122B94">
        <w:rPr>
          <w:sz w:val="22"/>
          <w:szCs w:val="22"/>
        </w:rPr>
        <w:t xml:space="preserve"> pathologies in AF patients.</w:t>
      </w:r>
      <w:r w:rsidR="005D2483">
        <w:rPr>
          <w:sz w:val="22"/>
          <w:szCs w:val="22"/>
        </w:rPr>
        <w:t xml:space="preserve">  </w:t>
      </w:r>
    </w:p>
    <w:p w:rsidR="002311A3" w:rsidRPr="00122B94" w:rsidRDefault="002311A3" w:rsidP="00DD03FA">
      <w:pPr>
        <w:pStyle w:val="Header"/>
        <w:tabs>
          <w:tab w:val="clear" w:pos="4153"/>
          <w:tab w:val="clear" w:pos="8306"/>
        </w:tabs>
        <w:rPr>
          <w:sz w:val="22"/>
          <w:szCs w:val="22"/>
        </w:rPr>
      </w:pPr>
    </w:p>
    <w:p w:rsidR="006D4430" w:rsidRDefault="00F9429C" w:rsidP="00A46E6B">
      <w:pPr>
        <w:pStyle w:val="Header"/>
        <w:tabs>
          <w:tab w:val="clear" w:pos="4153"/>
          <w:tab w:val="clear" w:pos="8306"/>
        </w:tabs>
        <w:spacing w:before="180" w:line="360" w:lineRule="auto"/>
        <w:jc w:val="both"/>
        <w:rPr>
          <w:sz w:val="22"/>
          <w:szCs w:val="22"/>
        </w:rPr>
      </w:pPr>
      <w:r w:rsidRPr="00122B94">
        <w:rPr>
          <w:sz w:val="22"/>
          <w:szCs w:val="22"/>
        </w:rPr>
        <w:t xml:space="preserve">Where the </w:t>
      </w:r>
      <w:r w:rsidRPr="00122B94">
        <w:rPr>
          <w:rFonts w:eastAsia="Calibri"/>
          <w:sz w:val="22"/>
          <w:szCs w:val="22"/>
          <w:lang w:eastAsia="en-US"/>
        </w:rPr>
        <w:t>CHADS</w:t>
      </w:r>
      <w:r w:rsidRPr="00122B94">
        <w:rPr>
          <w:rFonts w:eastAsia="Calibri"/>
          <w:sz w:val="22"/>
          <w:szCs w:val="22"/>
          <w:vertAlign w:val="subscript"/>
          <w:lang w:eastAsia="en-US"/>
        </w:rPr>
        <w:t>2</w:t>
      </w:r>
      <w:r w:rsidRPr="00122B94">
        <w:rPr>
          <w:rFonts w:eastAsia="Calibri"/>
          <w:sz w:val="22"/>
          <w:szCs w:val="22"/>
          <w:lang w:eastAsia="en-US"/>
        </w:rPr>
        <w:t xml:space="preserve"> tool is used</w:t>
      </w:r>
      <w:r w:rsidRPr="00122B94">
        <w:rPr>
          <w:sz w:val="22"/>
          <w:szCs w:val="22"/>
        </w:rPr>
        <w:t xml:space="preserve"> the addition of TTE in identifying patients with LA ABN appears to be cost effective</w:t>
      </w:r>
      <w:r w:rsidR="00D13855">
        <w:rPr>
          <w:sz w:val="22"/>
          <w:szCs w:val="22"/>
        </w:rPr>
        <w:t xml:space="preserve"> for informing some OAC decisions</w:t>
      </w:r>
      <w:r w:rsidRPr="00122B94">
        <w:rPr>
          <w:sz w:val="22"/>
          <w:szCs w:val="22"/>
        </w:rPr>
        <w:t xml:space="preserve">. </w:t>
      </w:r>
      <w:r w:rsidR="00D13855">
        <w:rPr>
          <w:sz w:val="22"/>
          <w:szCs w:val="22"/>
        </w:rPr>
        <w:t xml:space="preserve">A </w:t>
      </w:r>
      <w:r w:rsidR="004336D5" w:rsidRPr="00122B94">
        <w:rPr>
          <w:sz w:val="22"/>
          <w:szCs w:val="22"/>
        </w:rPr>
        <w:t xml:space="preserve">simple analysis indicates that the QALYs </w:t>
      </w:r>
      <w:r w:rsidR="00EF4EB9" w:rsidRPr="00122B94">
        <w:rPr>
          <w:sz w:val="22"/>
          <w:szCs w:val="22"/>
        </w:rPr>
        <w:t>required</w:t>
      </w:r>
      <w:r w:rsidR="004336D5" w:rsidRPr="00122B94">
        <w:rPr>
          <w:sz w:val="22"/>
          <w:szCs w:val="22"/>
        </w:rPr>
        <w:t xml:space="preserve"> for TTE to be cost effective is small, and that if benefits beyond those associated with a reduction in stroke (at the expense of greater number of bleed) are believed probable then TTE is likely to be cost effective in all scenarios.</w:t>
      </w:r>
    </w:p>
    <w:p w:rsidR="00DD03FA" w:rsidRPr="00EF4EB9" w:rsidRDefault="00DD03FA" w:rsidP="00A46E6B">
      <w:pPr>
        <w:pStyle w:val="Header"/>
        <w:tabs>
          <w:tab w:val="clear" w:pos="4153"/>
          <w:tab w:val="clear" w:pos="8306"/>
        </w:tabs>
        <w:spacing w:before="180" w:line="360" w:lineRule="auto"/>
        <w:jc w:val="both"/>
        <w:rPr>
          <w:b/>
          <w:sz w:val="28"/>
          <w:szCs w:val="28"/>
        </w:rPr>
      </w:pPr>
      <w:r w:rsidRPr="00EF4EB9">
        <w:br w:type="page"/>
      </w:r>
      <w:r w:rsidRPr="00EF4EB9">
        <w:rPr>
          <w:b/>
          <w:sz w:val="28"/>
          <w:szCs w:val="28"/>
        </w:rPr>
        <w:lastRenderedPageBreak/>
        <w:t>3</w:t>
      </w:r>
      <w:r w:rsidRPr="00EF4EB9">
        <w:rPr>
          <w:b/>
          <w:sz w:val="28"/>
          <w:szCs w:val="28"/>
        </w:rPr>
        <w:tab/>
        <w:t>BACKGROUND</w:t>
      </w:r>
    </w:p>
    <w:p w:rsidR="00DD03FA" w:rsidRPr="00EF4EB9" w:rsidRDefault="00DD03FA" w:rsidP="0085086B">
      <w:pPr>
        <w:pStyle w:val="Header"/>
        <w:tabs>
          <w:tab w:val="clear" w:pos="4153"/>
          <w:tab w:val="clear" w:pos="8306"/>
        </w:tabs>
        <w:spacing w:line="360" w:lineRule="auto"/>
        <w:outlineLvl w:val="0"/>
        <w:rPr>
          <w:b/>
          <w:sz w:val="22"/>
          <w:szCs w:val="22"/>
        </w:rPr>
      </w:pPr>
      <w:bookmarkStart w:id="2" w:name="_Toc527473501"/>
      <w:r w:rsidRPr="00EF4EB9">
        <w:rPr>
          <w:b/>
          <w:sz w:val="22"/>
          <w:szCs w:val="22"/>
        </w:rPr>
        <w:t>3.1</w:t>
      </w:r>
      <w:bookmarkEnd w:id="2"/>
      <w:r w:rsidRPr="00EF4EB9">
        <w:rPr>
          <w:b/>
          <w:sz w:val="22"/>
          <w:szCs w:val="22"/>
        </w:rPr>
        <w:tab/>
        <w:t>Atrial fibrillation</w:t>
      </w:r>
    </w:p>
    <w:p w:rsidR="00DD03FA" w:rsidRPr="00EF4EB9" w:rsidRDefault="00DD03FA" w:rsidP="00DD03FA">
      <w:pPr>
        <w:pStyle w:val="Header"/>
        <w:spacing w:line="360" w:lineRule="auto"/>
        <w:jc w:val="both"/>
        <w:rPr>
          <w:sz w:val="22"/>
          <w:szCs w:val="22"/>
        </w:rPr>
      </w:pPr>
      <w:r w:rsidRPr="00EF4EB9">
        <w:rPr>
          <w:sz w:val="22"/>
          <w:szCs w:val="22"/>
        </w:rPr>
        <w:t>Cardiac arrhythmias affect the heart, causing an irregular heartbeat.  Atrial fibrillation (AF) is the most common sustained cardiac arrhythmia.</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It is a form of tachyarrhythmia, meaning an abnormally rapid heartbeat accompanied by an irregular rhythm.  AF is characterised by uncoordinated atrial activation with consequent deterioration of atrial mechanical function.</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AF does not always cause symptoms, but may cause palpitations, chest pain or discomfort, shortness of breath, dizziness, or fainting.</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In extreme cases there may be loss of consciousness.</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8C2F22" w:rsidRPr="00EF4EB9" w:rsidRDefault="008C2F22"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AF is sometimes associated with other arrhythmias, most commonly atrial flutter or</w:t>
      </w:r>
      <w:r w:rsidR="00B10496" w:rsidRPr="00EF4EB9">
        <w:rPr>
          <w:sz w:val="22"/>
          <w:szCs w:val="22"/>
        </w:rPr>
        <w:t xml:space="preserve"> </w:t>
      </w:r>
      <w:r w:rsidRPr="00EF4EB9">
        <w:rPr>
          <w:sz w:val="22"/>
          <w:szCs w:val="22"/>
        </w:rPr>
        <w:t>atrial tachycardias, but may occur by itself.</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AF is more common in older people, and at age 80–89 years, almost 9% of people have AF.</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ith the aging population and increasing prevalence of chronic heart disease, AF has increased in frequency over the past few years.</w:t>
      </w:r>
      <w:r w:rsidR="00827AA6" w:rsidRPr="00EF4EB9">
        <w:rPr>
          <w:sz w:val="22"/>
          <w:szCs w:val="22"/>
        </w:rPr>
        <w:t xml:space="preserve"> </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DD03FA" w:rsidRPr="00EF4EB9" w:rsidRDefault="00DD03FA" w:rsidP="00DD03FA">
      <w:pPr>
        <w:pStyle w:val="Header"/>
        <w:spacing w:line="360" w:lineRule="auto"/>
        <w:rPr>
          <w:sz w:val="22"/>
          <w:szCs w:val="22"/>
        </w:rPr>
      </w:pPr>
    </w:p>
    <w:p w:rsidR="00DD03FA" w:rsidRPr="00EF4EB9" w:rsidRDefault="00DD03FA" w:rsidP="0085086B">
      <w:pPr>
        <w:pStyle w:val="Header"/>
        <w:spacing w:line="360" w:lineRule="auto"/>
        <w:outlineLvl w:val="0"/>
        <w:rPr>
          <w:sz w:val="22"/>
          <w:szCs w:val="22"/>
        </w:rPr>
      </w:pPr>
      <w:r w:rsidRPr="00EF4EB9">
        <w:rPr>
          <w:b/>
          <w:sz w:val="22"/>
          <w:szCs w:val="22"/>
        </w:rPr>
        <w:t>Types of AF</w:t>
      </w:r>
      <w:r w:rsidRPr="00EF4EB9">
        <w:rPr>
          <w:sz w:val="22"/>
          <w:szCs w:val="22"/>
        </w:rPr>
        <w:t xml:space="preserve"> </w:t>
      </w:r>
    </w:p>
    <w:p w:rsidR="00DD03FA" w:rsidRPr="00EF4EB9" w:rsidRDefault="00DD03FA" w:rsidP="00DD03FA">
      <w:pPr>
        <w:pStyle w:val="Header"/>
        <w:spacing w:line="360" w:lineRule="auto"/>
        <w:jc w:val="both"/>
        <w:rPr>
          <w:sz w:val="22"/>
          <w:szCs w:val="22"/>
        </w:rPr>
      </w:pPr>
      <w:r w:rsidRPr="00EF4EB9">
        <w:rPr>
          <w:sz w:val="22"/>
          <w:szCs w:val="22"/>
        </w:rPr>
        <w:t>The Working Group of Arrhythmia of the European Society of Cardiology (WGA-ESC) and the North American Society of Pacing and Electrophysiology (NASPE) created an international consensus on the classification of AF, applying to episodes of AF lasting more than thirty seconds.</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The initial event of AF is the first detected episode.</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AF may or may not recur after the initial event.</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AF is considered </w:t>
      </w:r>
      <w:r w:rsidRPr="00EF4EB9">
        <w:rPr>
          <w:iCs/>
          <w:sz w:val="22"/>
          <w:szCs w:val="22"/>
        </w:rPr>
        <w:t>recurrent</w:t>
      </w:r>
      <w:r w:rsidRPr="00EF4EB9">
        <w:rPr>
          <w:i/>
          <w:iCs/>
          <w:sz w:val="22"/>
          <w:szCs w:val="22"/>
        </w:rPr>
        <w:t xml:space="preserve"> </w:t>
      </w:r>
      <w:r w:rsidRPr="00EF4EB9">
        <w:rPr>
          <w:sz w:val="22"/>
          <w:szCs w:val="22"/>
        </w:rPr>
        <w:t>on experiencing two or more episodes.</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00B10496" w:rsidRPr="00EF4EB9">
        <w:rPr>
          <w:sz w:val="22"/>
          <w:szCs w:val="22"/>
          <w:vertAlign w:val="superscript"/>
        </w:rPr>
        <w:t>,</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autoSpaceDE w:val="0"/>
        <w:autoSpaceDN w:val="0"/>
        <w:adjustRightInd w:val="0"/>
        <w:spacing w:line="360" w:lineRule="auto"/>
        <w:jc w:val="both"/>
        <w:rPr>
          <w:sz w:val="22"/>
          <w:szCs w:val="22"/>
        </w:rPr>
      </w:pPr>
      <w:r w:rsidRPr="00EF4EB9">
        <w:rPr>
          <w:bCs/>
          <w:sz w:val="22"/>
          <w:szCs w:val="22"/>
        </w:rPr>
        <w:t>Paroxysmal AF is a recurrent form of AF that spontaneously terminates within 7 days, usually within 48 hours.</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p>
    <w:p w:rsidR="00DD03FA" w:rsidRPr="00EF4EB9" w:rsidRDefault="00DD03FA" w:rsidP="00DD03FA">
      <w:pPr>
        <w:autoSpaceDE w:val="0"/>
        <w:autoSpaceDN w:val="0"/>
        <w:adjustRightInd w:val="0"/>
        <w:spacing w:line="360" w:lineRule="auto"/>
        <w:jc w:val="both"/>
        <w:rPr>
          <w:bCs/>
          <w:sz w:val="22"/>
          <w:szCs w:val="22"/>
        </w:rPr>
      </w:pPr>
    </w:p>
    <w:p w:rsidR="00DD03FA" w:rsidRPr="00EF4EB9" w:rsidRDefault="00DD03FA" w:rsidP="00DD03FA">
      <w:pPr>
        <w:autoSpaceDE w:val="0"/>
        <w:autoSpaceDN w:val="0"/>
        <w:adjustRightInd w:val="0"/>
        <w:spacing w:line="360" w:lineRule="auto"/>
        <w:jc w:val="both"/>
        <w:rPr>
          <w:sz w:val="22"/>
          <w:szCs w:val="22"/>
        </w:rPr>
      </w:pPr>
      <w:r w:rsidRPr="00EF4EB9">
        <w:rPr>
          <w:bCs/>
          <w:sz w:val="22"/>
          <w:szCs w:val="22"/>
        </w:rPr>
        <w:t xml:space="preserve">Persistent AF is a recurrent form of AF that does not self-terminate, or lasts longer than 7 days (without cardioversion). </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This may be the first presentation of AF, or may follow paroxysmal AF.</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A patient may have some episodes of paroxysmal AF and some episodes of persistent AF, in which case they may be classified according to the most frequent presentation.</w:t>
      </w:r>
      <w:r w:rsidR="00827AA6" w:rsidRPr="00EF4EB9">
        <w:rPr>
          <w:sz w:val="22"/>
          <w:szCs w:val="22"/>
        </w:rPr>
        <w:t xml:space="preserve"> </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DD03FA" w:rsidRPr="00EF4EB9" w:rsidRDefault="00DD03FA" w:rsidP="00DD03FA">
      <w:pPr>
        <w:autoSpaceDE w:val="0"/>
        <w:autoSpaceDN w:val="0"/>
        <w:adjustRightInd w:val="0"/>
        <w:spacing w:line="360" w:lineRule="auto"/>
        <w:rPr>
          <w:sz w:val="22"/>
          <w:szCs w:val="22"/>
        </w:rPr>
      </w:pPr>
    </w:p>
    <w:p w:rsidR="00DD03FA" w:rsidRPr="00EF4EB9" w:rsidRDefault="00DD03FA" w:rsidP="00DD03FA">
      <w:pPr>
        <w:autoSpaceDE w:val="0"/>
        <w:autoSpaceDN w:val="0"/>
        <w:adjustRightInd w:val="0"/>
        <w:spacing w:line="360" w:lineRule="auto"/>
        <w:jc w:val="both"/>
        <w:rPr>
          <w:bCs/>
          <w:sz w:val="22"/>
          <w:szCs w:val="22"/>
        </w:rPr>
      </w:pPr>
      <w:r w:rsidRPr="00EF4EB9">
        <w:rPr>
          <w:sz w:val="22"/>
          <w:szCs w:val="22"/>
        </w:rPr>
        <w:t>Permanent  AF is established AF, that has not terminated, has terminated but recurred within 24 hours, or for which cardioversion has not been attempted (accepted AF).</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This may be the first presentation of AF, or may follow self-terminating AF episodes.</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w:t>
      </w:r>
    </w:p>
    <w:p w:rsidR="00DD03FA" w:rsidRPr="00EF4EB9" w:rsidRDefault="00DD03FA" w:rsidP="00DD03FA">
      <w:pPr>
        <w:pStyle w:val="Header"/>
        <w:spacing w:line="360" w:lineRule="auto"/>
        <w:jc w:val="both"/>
        <w:rPr>
          <w:sz w:val="22"/>
          <w:szCs w:val="22"/>
        </w:rPr>
      </w:pPr>
    </w:p>
    <w:p w:rsidR="00DD03FA" w:rsidRPr="00EF4EB9" w:rsidRDefault="00DD03FA" w:rsidP="00DD03FA">
      <w:pPr>
        <w:autoSpaceDE w:val="0"/>
        <w:autoSpaceDN w:val="0"/>
        <w:adjustRightInd w:val="0"/>
        <w:spacing w:line="360" w:lineRule="auto"/>
        <w:jc w:val="both"/>
        <w:rPr>
          <w:sz w:val="22"/>
          <w:szCs w:val="22"/>
        </w:rPr>
      </w:pPr>
      <w:r w:rsidRPr="00EF4EB9">
        <w:rPr>
          <w:sz w:val="22"/>
          <w:szCs w:val="22"/>
        </w:rPr>
        <w:t>Non-valvular (or non-rheumatic) AF refers to cases of AF with the absence of rheumatic valve disease, prosthetic valve or repaired mitral valve</w:t>
      </w:r>
      <w:r w:rsidR="00827AA6"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DD03FA" w:rsidRPr="00EF4EB9" w:rsidRDefault="00DD03FA" w:rsidP="00DD03FA">
      <w:pPr>
        <w:pStyle w:val="Header"/>
        <w:spacing w:line="360" w:lineRule="auto"/>
        <w:rPr>
          <w:sz w:val="22"/>
          <w:szCs w:val="22"/>
        </w:rPr>
      </w:pPr>
    </w:p>
    <w:p w:rsidR="00DD03FA" w:rsidRPr="00EF4EB9" w:rsidRDefault="00DD03FA" w:rsidP="0085086B">
      <w:pPr>
        <w:pStyle w:val="Header"/>
        <w:spacing w:line="360" w:lineRule="auto"/>
        <w:outlineLvl w:val="0"/>
        <w:rPr>
          <w:b/>
          <w:sz w:val="22"/>
          <w:szCs w:val="22"/>
        </w:rPr>
      </w:pPr>
      <w:r w:rsidRPr="00EF4EB9">
        <w:rPr>
          <w:b/>
          <w:sz w:val="22"/>
          <w:szCs w:val="22"/>
        </w:rPr>
        <w:t>Aetiology, pathology and prognosis of AF</w:t>
      </w:r>
    </w:p>
    <w:p w:rsidR="00DD03FA" w:rsidRPr="00EF4EB9" w:rsidRDefault="00DD03FA" w:rsidP="00DD03FA">
      <w:pPr>
        <w:pStyle w:val="Header"/>
        <w:spacing w:line="360" w:lineRule="auto"/>
        <w:jc w:val="both"/>
        <w:rPr>
          <w:sz w:val="22"/>
          <w:szCs w:val="22"/>
        </w:rPr>
      </w:pPr>
      <w:r w:rsidRPr="00EF4EB9">
        <w:rPr>
          <w:sz w:val="22"/>
          <w:szCs w:val="22"/>
        </w:rPr>
        <w:t>AF may occur in the absence of any concomitant disease, in which case it is termed idiopathic AF.</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Lone AF is a term used to describe AF in patients without concomitant heart disease</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and with normal echocardiogram.</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This term is usually applied to younger patients with AF, that is under 60 years old.</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AF may be triggered by atrial flutter or by other atrial tachycardias.</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 xml:space="preserve"> AF can be caused by other medical conditions, such as cardiovascular disease, diabetes mellitus, obesity or hypertension</w:t>
      </w:r>
      <w:r w:rsidR="00B10496"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Cardiovascular conditions associated with AF include coronary artery disease, valvular heart disease, heart failure and hypertension.</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AF may occur following surgery.</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Alcohol and caffeine may predispose patients to AF.</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Family history is a risk factor for AF.</w:t>
      </w:r>
      <w:r w:rsidR="00FC2DC5" w:rsidRPr="00EF4EB9">
        <w:rPr>
          <w:sz w:val="22"/>
          <w:szCs w:val="22"/>
        </w:rPr>
        <w:fldChar w:fldCharType="begin">
          <w:fldData xml:space="preserve">PFJlZm1hbj48Q2l0ZT48QXV0aG9yPkVzdGVzPC9BdXRob3I+PFllYXI+MjAxMTwvWWVhcj48UmVj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</w:fldData>
        </w:fldChar>
      </w:r>
      <w:r w:rsidR="00C555BF">
        <w:rPr>
          <w:sz w:val="22"/>
          <w:szCs w:val="22"/>
        </w:rPr>
        <w:instrText xml:space="preserve"> ADDIN REFMGR.CITE </w:instrText>
      </w:r>
      <w:r w:rsidR="00FC2DC5">
        <w:rPr>
          <w:sz w:val="22"/>
          <w:szCs w:val="22"/>
        </w:rPr>
        <w:fldChar w:fldCharType="begin">
          <w:fldData xml:space="preserve">PFJlZm1hbj48Q2l0ZT48QXV0aG9yPkVzdGVzPC9BdXRob3I+PFllYXI+MjAxMTwvWWVhcj48UmVj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4</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AF occurring in the context of acute myocardial infarction (MI), cardiac surgery, pericarditis, myocarditis, hyperthyroidism, pulmonary embolism, pneumonia, or other acute pulmonary disease is termed secondary AF.</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For some patients with secondary AF, after curing the underlying cause the AF is unlikely to recur.</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00B10496" w:rsidRPr="00EF4EB9">
        <w:rPr>
          <w:sz w:val="22"/>
          <w:szCs w:val="22"/>
          <w:vertAlign w:val="superscript"/>
        </w:rPr>
        <w:t>,</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Examples of these causes include acute myocardial infarction, acute pericarditis, acute myocarditis or acute pulmonary embolus.</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However, AF may occur independently of other diseases, for example in patients with hypothyroidism even when the concomitant disorder is being treated.</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DD03FA" w:rsidRPr="00EF4EB9" w:rsidRDefault="00DD03FA" w:rsidP="00DD03FA">
      <w:pPr>
        <w:pStyle w:val="Header"/>
        <w:spacing w:line="360" w:lineRule="auto"/>
        <w:rPr>
          <w:sz w:val="22"/>
          <w:szCs w:val="22"/>
        </w:rPr>
      </w:pPr>
    </w:p>
    <w:p w:rsidR="00DD03FA" w:rsidRPr="00EF4EB9" w:rsidRDefault="00DD03FA" w:rsidP="00DD03FA">
      <w:pPr>
        <w:pStyle w:val="Header"/>
        <w:spacing w:line="360" w:lineRule="auto"/>
        <w:jc w:val="both"/>
        <w:rPr>
          <w:sz w:val="22"/>
          <w:szCs w:val="22"/>
        </w:rPr>
      </w:pPr>
      <w:r w:rsidRPr="00EF4EB9">
        <w:rPr>
          <w:sz w:val="22"/>
          <w:szCs w:val="22"/>
        </w:rPr>
        <w:t>AF is associated with atrial fibrosis and loss of atrial muscle mass.</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A co-existence of normal and fibrosed atrial fibres may explain non-homogeneity of conduction within the condition.</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On the electrocardiogram</w:t>
      </w:r>
      <w:r w:rsidR="00763369" w:rsidRPr="00EF4EB9">
        <w:rPr>
          <w:sz w:val="22"/>
          <w:szCs w:val="22"/>
        </w:rPr>
        <w:t xml:space="preserve"> (ECG)</w:t>
      </w:r>
      <w:r w:rsidRPr="00EF4EB9">
        <w:rPr>
          <w:sz w:val="22"/>
          <w:szCs w:val="22"/>
        </w:rPr>
        <w:t>, AF is described by the absence of consistent P waves.</w:t>
      </w:r>
      <w:r w:rsidR="00FC2DC5" w:rsidRPr="00EF4EB9">
        <w:rPr>
          <w:sz w:val="22"/>
          <w:szCs w:val="22"/>
        </w:rPr>
        <w:fldChar w:fldCharType="begin">
          <w:fldData xml:space="preserve">PFJlZm1hbj48Q2l0ZT48QXV0aG9yPlRoZSBOYXRpb25hbCBDb2xsYWJvcmF0aW5nIENlbnRyZSBm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=
</w:fldData>
        </w:fldChar>
      </w:r>
      <w:r w:rsidR="00C555BF">
        <w:rPr>
          <w:sz w:val="22"/>
          <w:szCs w:val="22"/>
        </w:rPr>
        <w:instrText xml:space="preserve"> ADDIN REFMGR.CITE </w:instrText>
      </w:r>
      <w:r w:rsidR="00FC2DC5">
        <w:rPr>
          <w:sz w:val="22"/>
          <w:szCs w:val="22"/>
        </w:rPr>
        <w:fldChar w:fldCharType="begin">
          <w:fldData xml:space="preserve">PFJlZm1hbj48Q2l0ZT48QXV0aG9yPlRoZSBOYXRpb25hbCBDb2xsYWJvcmF0aW5nIENlbnRyZSBm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3</w:t>
      </w:r>
      <w:r w:rsidR="00FC2DC5" w:rsidRPr="00EF4EB9">
        <w:rPr>
          <w:sz w:val="22"/>
          <w:szCs w:val="22"/>
        </w:rPr>
        <w:fldChar w:fldCharType="end"/>
      </w:r>
      <w:r w:rsidRPr="00EF4EB9">
        <w:rPr>
          <w:sz w:val="22"/>
          <w:szCs w:val="22"/>
        </w:rPr>
        <w:t xml:space="preserve">  Replacing consistent P waves on the </w:t>
      </w:r>
      <w:r w:rsidR="00677BEB" w:rsidRPr="00EF4EB9">
        <w:rPr>
          <w:sz w:val="22"/>
          <w:szCs w:val="22"/>
        </w:rPr>
        <w:t>electrocardiogram</w:t>
      </w:r>
      <w:r w:rsidRPr="00EF4EB9">
        <w:rPr>
          <w:sz w:val="22"/>
          <w:szCs w:val="22"/>
        </w:rPr>
        <w:t xml:space="preserve"> of a patient in AF, are rapid oscillations or fibrillatory waves that vary in size, shape and timing.</w:t>
      </w:r>
      <w:r w:rsidR="00FC2DC5" w:rsidRPr="00EF4EB9">
        <w:rPr>
          <w:sz w:val="22"/>
          <w:szCs w:val="22"/>
        </w:rPr>
        <w:fldChar w:fldCharType="begin">
          <w:fldData xml:space="preserve">PFJlZm1hbj48Q2l0ZT48QXV0aG9yPlRoZSBOYXRpb25hbCBDb2xsYWJvcmF0aW5nIENlbnRyZSBm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=
</w:fldData>
        </w:fldChar>
      </w:r>
      <w:r w:rsidR="00C555BF">
        <w:rPr>
          <w:sz w:val="22"/>
          <w:szCs w:val="22"/>
        </w:rPr>
        <w:instrText xml:space="preserve"> ADDIN REFMGR.CITE </w:instrText>
      </w:r>
      <w:r w:rsidR="00FC2DC5">
        <w:rPr>
          <w:sz w:val="22"/>
          <w:szCs w:val="22"/>
        </w:rPr>
        <w:fldChar w:fldCharType="begin">
          <w:fldData xml:space="preserve">PFJlZm1hbj48Q2l0ZT48QXV0aG9yPlRoZSBOYXRpb25hbCBDb2xsYWJvcmF0aW5nIENlbnRyZSBm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3</w:t>
      </w:r>
      <w:r w:rsidR="00FC2DC5" w:rsidRPr="00EF4EB9">
        <w:rPr>
          <w:sz w:val="22"/>
          <w:szCs w:val="22"/>
        </w:rPr>
        <w:fldChar w:fldCharType="end"/>
      </w:r>
      <w:r w:rsidR="000C40BC" w:rsidRPr="00EF4EB9">
        <w:rPr>
          <w:sz w:val="22"/>
          <w:szCs w:val="22"/>
        </w:rPr>
        <w:t xml:space="preserve">  </w:t>
      </w:r>
      <w:r w:rsidRPr="00EF4EB9">
        <w:rPr>
          <w:sz w:val="22"/>
          <w:szCs w:val="22"/>
        </w:rPr>
        <w:t>These are generally associated with an irregular ventricular response when atrioventricular (AV) conduction is intact.</w:t>
      </w:r>
      <w:r w:rsidR="00FC2DC5" w:rsidRPr="00EF4EB9">
        <w:rPr>
          <w:sz w:val="22"/>
          <w:szCs w:val="22"/>
        </w:rPr>
        <w:fldChar w:fldCharType="begin">
          <w:fldData xml:space="preserve">PFJlZm1hbj48Q2l0ZT48QXV0aG9yPlRoZSBOYXRpb25hbCBDb2xsYWJvcmF0aW5nIENlbnRyZSBm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=
</w:fldData>
        </w:fldChar>
      </w:r>
      <w:r w:rsidR="00C555BF">
        <w:rPr>
          <w:sz w:val="22"/>
          <w:szCs w:val="22"/>
        </w:rPr>
        <w:instrText xml:space="preserve"> ADDIN REFMGR.CITE </w:instrText>
      </w:r>
      <w:r w:rsidR="00FC2DC5">
        <w:rPr>
          <w:sz w:val="22"/>
          <w:szCs w:val="22"/>
        </w:rPr>
        <w:fldChar w:fldCharType="begin">
          <w:fldData xml:space="preserve">PFJlZm1hbj48Q2l0ZT48QXV0aG9yPlRoZSBOYXRpb25hbCBDb2xsYWJvcmF0aW5nIENlbnRyZSBm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3</w:t>
      </w:r>
      <w:r w:rsidR="00FC2DC5" w:rsidRPr="00EF4EB9">
        <w:rPr>
          <w:sz w:val="22"/>
          <w:szCs w:val="22"/>
        </w:rPr>
        <w:fldChar w:fldCharType="end"/>
      </w:r>
    </w:p>
    <w:p w:rsidR="000C40BC" w:rsidRPr="00EF4EB9" w:rsidRDefault="000C40BC"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 xml:space="preserve">In AF, the ventricular response depends on AV nodal properties, the level of vagal and sympathetic tone, and drugs that affect AV nodal conduction such as </w:t>
      </w:r>
      <w:r w:rsidR="006F3558" w:rsidRPr="00EF4EB9">
        <w:rPr>
          <w:sz w:val="22"/>
          <w:szCs w:val="22"/>
        </w:rPr>
        <w:t>beta blockers</w:t>
      </w:r>
      <w:r w:rsidRPr="00EF4EB9">
        <w:rPr>
          <w:sz w:val="22"/>
          <w:szCs w:val="22"/>
        </w:rPr>
        <w:t>, non-dihydropyridine calcium-channel blockers (calcium antagonists) and digitalis glycosides.</w:t>
      </w:r>
      <w:r w:rsidR="00FC2DC5" w:rsidRPr="00EF4EB9">
        <w:rPr>
          <w:sz w:val="22"/>
          <w:szCs w:val="22"/>
        </w:rPr>
        <w:fldChar w:fldCharType="begin">
          <w:fldData xml:space="preserve">PFJlZm1hbj48Q2l0ZT48QXV0aG9yPlRoZSBOYXRpb25hbCBDb2xsYWJvcmF0aW5nIENlbnRyZSBm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=
</w:fldData>
        </w:fldChar>
      </w:r>
      <w:r w:rsidR="00C555BF">
        <w:rPr>
          <w:sz w:val="22"/>
          <w:szCs w:val="22"/>
        </w:rPr>
        <w:instrText xml:space="preserve"> ADDIN REFMGR.CITE </w:instrText>
      </w:r>
      <w:r w:rsidR="00FC2DC5">
        <w:rPr>
          <w:sz w:val="22"/>
          <w:szCs w:val="22"/>
        </w:rPr>
        <w:fldChar w:fldCharType="begin">
          <w:fldData xml:space="preserve">PFJlZm1hbj48Q2l0ZT48QXV0aG9yPlRoZSBOYXRpb25hbCBDb2xsYWJvcmF0aW5nIENlbnRyZSBm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3</w:t>
      </w:r>
      <w:r w:rsidR="00FC2DC5" w:rsidRPr="00EF4EB9">
        <w:rPr>
          <w:sz w:val="22"/>
          <w:szCs w:val="22"/>
        </w:rPr>
        <w:fldChar w:fldCharType="end"/>
      </w:r>
      <w:r w:rsidRPr="00EF4EB9">
        <w:rPr>
          <w:sz w:val="22"/>
          <w:szCs w:val="22"/>
        </w:rPr>
        <w:t xml:space="preserve"> </w:t>
      </w:r>
    </w:p>
    <w:p w:rsidR="00DD03FA" w:rsidRPr="00EF4EB9" w:rsidRDefault="00DD03FA" w:rsidP="00DD03FA">
      <w:pPr>
        <w:pStyle w:val="Header"/>
        <w:spacing w:line="360" w:lineRule="auto"/>
        <w:rPr>
          <w:sz w:val="22"/>
          <w:szCs w:val="22"/>
        </w:rPr>
      </w:pPr>
    </w:p>
    <w:p w:rsidR="00DD03FA" w:rsidRPr="00EF4EB9" w:rsidRDefault="00DD03FA" w:rsidP="00DD03FA">
      <w:pPr>
        <w:pStyle w:val="Header"/>
        <w:spacing w:line="360" w:lineRule="auto"/>
        <w:jc w:val="both"/>
        <w:rPr>
          <w:sz w:val="22"/>
          <w:szCs w:val="22"/>
        </w:rPr>
      </w:pPr>
      <w:r w:rsidRPr="00EF4EB9">
        <w:rPr>
          <w:sz w:val="22"/>
          <w:szCs w:val="22"/>
        </w:rPr>
        <w:lastRenderedPageBreak/>
        <w:t>Paroxysmal AF can progress to chronic AF.  A study of the Canadian Registry of Atrial Fibrillation (CARAF) found the probability of progression to chronic (CAF) by 1 year was 8.6% and thereafter there was a slow but steady progression to 24.7% by 5 years.</w:t>
      </w:r>
      <w:r w:rsidR="00FC2DC5" w:rsidRPr="00EF4EB9">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REFMGR.CITE </w:instrText>
      </w:r>
      <w:r w:rsidR="00FC2DC5">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5</w:t>
      </w:r>
      <w:r w:rsidR="00FC2DC5" w:rsidRPr="00EF4EB9">
        <w:rPr>
          <w:sz w:val="22"/>
          <w:szCs w:val="22"/>
        </w:rPr>
        <w:fldChar w:fldCharType="end"/>
      </w:r>
      <w:r w:rsidRPr="00EF4EB9">
        <w:rPr>
          <w:sz w:val="22"/>
          <w:szCs w:val="22"/>
        </w:rPr>
        <w:t xml:space="preserve">  By 5 years, the probability of documented recurrence of any AF (chronic or paroxysmal) was 63.2%.</w:t>
      </w:r>
      <w:r w:rsidR="00FC2DC5" w:rsidRPr="00EF4EB9">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REFMGR.CITE </w:instrText>
      </w:r>
      <w:r w:rsidR="00FC2DC5">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5</w:t>
      </w:r>
      <w:r w:rsidR="00FC2DC5" w:rsidRPr="00EF4EB9">
        <w:rPr>
          <w:sz w:val="22"/>
          <w:szCs w:val="22"/>
        </w:rPr>
        <w:fldChar w:fldCharType="end"/>
      </w:r>
      <w:r w:rsidRPr="00EF4EB9">
        <w:rPr>
          <w:sz w:val="22"/>
          <w:szCs w:val="22"/>
        </w:rPr>
        <w:t xml:space="preserve">  Increasing age, significant aortic stenosis or mitral regurgitation, left atrial enlargement, and diagnosis of cardiomyopathy were independently associated with progression to CAF.</w:t>
      </w:r>
      <w:r w:rsidR="00FC2DC5" w:rsidRPr="00EF4EB9">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REFMGR.CITE </w:instrText>
      </w:r>
      <w:r w:rsidR="00FC2DC5">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5</w:t>
      </w:r>
      <w:r w:rsidR="00FC2DC5" w:rsidRPr="00EF4EB9">
        <w:rPr>
          <w:sz w:val="22"/>
          <w:szCs w:val="22"/>
        </w:rPr>
        <w:fldChar w:fldCharType="end"/>
      </w:r>
      <w:r w:rsidRPr="00EF4EB9">
        <w:rPr>
          <w:sz w:val="22"/>
          <w:szCs w:val="22"/>
        </w:rPr>
        <w:t xml:space="preserve">  A more rapid heart rate during AF was associated with decreased risk of progression.</w:t>
      </w:r>
      <w:r w:rsidR="00FC2DC5" w:rsidRPr="00EF4EB9">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REFMGR.CITE </w:instrText>
      </w:r>
      <w:r w:rsidR="00FC2DC5">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5</w:t>
      </w:r>
      <w:r w:rsidR="00FC2DC5" w:rsidRPr="00EF4EB9">
        <w:rPr>
          <w:sz w:val="22"/>
          <w:szCs w:val="22"/>
        </w:rPr>
        <w:fldChar w:fldCharType="end"/>
      </w:r>
      <w:r w:rsidRPr="00EF4EB9">
        <w:rPr>
          <w:sz w:val="22"/>
          <w:szCs w:val="22"/>
        </w:rPr>
        <w:t xml:space="preserve">  If left untreated, AF may sometimes result in a degree of haemodynamic instability which can represent a critical condition that requires immediate intervention to alleviate symptoms of breathlessness, chest pain and loss of consciousness.</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An irregular heartbeat makes the heart less efficient at circulating blood around the body.  This can increase the risk of blood clots developing within the circulatory system.  If left untreated, AF is a significant risk factor for thromboembolic events including stroke.</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AF can be a risk factor for stroke.  The rate of ischaemic stroke has been estimated to be two to seven times higher among patients with non-valvular AF, than those without.</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The risk is greater for those with rheumatic AF.</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0C40BC" w:rsidRPr="00EF4EB9" w:rsidRDefault="000C40BC"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 xml:space="preserve">Guidelines produced by the </w:t>
      </w:r>
      <w:r w:rsidR="00677BEB" w:rsidRPr="00EF4EB9">
        <w:rPr>
          <w:sz w:val="22"/>
          <w:szCs w:val="22"/>
        </w:rPr>
        <w:t>National Collaborating Centre for Chronic Conditions (</w:t>
      </w:r>
      <w:r w:rsidRPr="00EF4EB9">
        <w:rPr>
          <w:sz w:val="22"/>
          <w:szCs w:val="22"/>
        </w:rPr>
        <w:t>NCC-CC</w:t>
      </w:r>
      <w:r w:rsidR="00677BEB" w:rsidRPr="00EF4EB9">
        <w:rPr>
          <w:sz w:val="22"/>
          <w:szCs w:val="22"/>
        </w:rPr>
        <w:t>)</w:t>
      </w:r>
      <w:r w:rsidRPr="00EF4EB9">
        <w:rPr>
          <w:sz w:val="22"/>
          <w:szCs w:val="22"/>
        </w:rPr>
        <w:t xml:space="preserve"> for </w:t>
      </w:r>
      <w:r w:rsidR="00677BEB" w:rsidRPr="00EF4EB9">
        <w:rPr>
          <w:sz w:val="22"/>
          <w:szCs w:val="22"/>
        </w:rPr>
        <w:t>National Institute of Health and clinical Excellence (</w:t>
      </w:r>
      <w:r w:rsidRPr="00EF4EB9">
        <w:rPr>
          <w:sz w:val="22"/>
          <w:szCs w:val="22"/>
        </w:rPr>
        <w:t>NICE</w:t>
      </w:r>
      <w:r w:rsidR="00677BEB" w:rsidRPr="00EF4EB9">
        <w:rPr>
          <w:sz w:val="22"/>
          <w:szCs w:val="22"/>
        </w:rPr>
        <w:t>)</w:t>
      </w:r>
      <w:r w:rsidRPr="00EF4EB9">
        <w:rPr>
          <w:sz w:val="22"/>
          <w:szCs w:val="22"/>
        </w:rPr>
        <w:t xml:space="preserve"> on AF define risk of stroke in AF patients as follows.  High risk: previous ischaemic stroke or TIA or thromboembolic event, age≥75 with hypertension, diabetes or vascular disease (coronary or peripheral artery disease) clinical evidence of valve disease or heart failure, or impaired </w:t>
      </w:r>
      <w:r w:rsidR="00923B01" w:rsidRPr="00EF4EB9">
        <w:rPr>
          <w:sz w:val="22"/>
          <w:szCs w:val="22"/>
        </w:rPr>
        <w:t>left ventricular (</w:t>
      </w:r>
      <w:r w:rsidRPr="00EF4EB9">
        <w:rPr>
          <w:sz w:val="22"/>
          <w:szCs w:val="22"/>
        </w:rPr>
        <w:t>LV</w:t>
      </w:r>
      <w:r w:rsidR="00923B01" w:rsidRPr="00EF4EB9">
        <w:rPr>
          <w:sz w:val="22"/>
          <w:szCs w:val="22"/>
        </w:rPr>
        <w:t>)</w:t>
      </w:r>
      <w:r w:rsidRPr="00EF4EB9">
        <w:rPr>
          <w:sz w:val="22"/>
          <w:szCs w:val="22"/>
        </w:rPr>
        <w:t xml:space="preserve"> function.  Moderate risk: age ≥65 with no high risk factors, or age&lt;75 with hypertension, diabetes or vascular disease.  Low risk:  age &lt;65 with no moderate or high risk factors.</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DD03FA" w:rsidRPr="00EF4EB9" w:rsidRDefault="00DD03FA" w:rsidP="00DD03FA">
      <w:pPr>
        <w:pStyle w:val="Header"/>
        <w:spacing w:line="360" w:lineRule="auto"/>
        <w:rPr>
          <w:sz w:val="22"/>
          <w:szCs w:val="22"/>
        </w:rPr>
      </w:pPr>
    </w:p>
    <w:p w:rsidR="00DD03FA" w:rsidRPr="00EF4EB9" w:rsidRDefault="00DD03FA" w:rsidP="00DD03FA">
      <w:pPr>
        <w:pStyle w:val="Header"/>
        <w:spacing w:line="360" w:lineRule="auto"/>
        <w:jc w:val="both"/>
        <w:rPr>
          <w:sz w:val="22"/>
          <w:szCs w:val="22"/>
        </w:rPr>
      </w:pPr>
      <w:r w:rsidRPr="00EF4EB9">
        <w:rPr>
          <w:sz w:val="22"/>
          <w:szCs w:val="22"/>
        </w:rPr>
        <w:t xml:space="preserve">Several sets of clinical criteria have been proposed for stratifying risk of stroke in AF patients, including Atrial Fibrillation Investigators (AFI) criteria, </w:t>
      </w:r>
      <w:r w:rsidR="00677BEB" w:rsidRPr="00EF4EB9">
        <w:rPr>
          <w:sz w:val="22"/>
          <w:szCs w:val="22"/>
        </w:rPr>
        <w:t>Stroke Prevention in atrial fibrillation (</w:t>
      </w:r>
      <w:r w:rsidRPr="00EF4EB9">
        <w:rPr>
          <w:sz w:val="22"/>
          <w:szCs w:val="22"/>
        </w:rPr>
        <w:t>SPAF</w:t>
      </w:r>
      <w:r w:rsidR="00677BEB" w:rsidRPr="00EF4EB9">
        <w:rPr>
          <w:sz w:val="22"/>
          <w:szCs w:val="22"/>
        </w:rPr>
        <w:t>)</w:t>
      </w:r>
      <w:r w:rsidRPr="00EF4EB9">
        <w:rPr>
          <w:sz w:val="22"/>
          <w:szCs w:val="22"/>
        </w:rPr>
        <w:t xml:space="preserve"> study criteria, and the CHADS</w:t>
      </w:r>
      <w:r w:rsidRPr="00EF4EB9">
        <w:rPr>
          <w:sz w:val="22"/>
          <w:szCs w:val="22"/>
          <w:vertAlign w:val="subscript"/>
        </w:rPr>
        <w:t>2</w:t>
      </w:r>
      <w:r w:rsidRPr="00EF4EB9">
        <w:rPr>
          <w:sz w:val="22"/>
          <w:szCs w:val="22"/>
        </w:rPr>
        <w:t xml:space="preserve"> score (Cardiac Failure, Hypertension, Age, Diabetes, Stroke, Doubled) which is a clinical prediction rule for estimating the risk of stroke in patients with non-rheumatic atrial fibrillation</w:t>
      </w:r>
      <w:r w:rsidR="00677BEB"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EA0DF7" w:rsidRPr="00EF4EB9" w:rsidRDefault="00EA0DF7" w:rsidP="00DD03FA">
      <w:pPr>
        <w:pStyle w:val="Header"/>
        <w:spacing w:line="360" w:lineRule="auto"/>
        <w:jc w:val="both"/>
        <w:rPr>
          <w:sz w:val="22"/>
          <w:szCs w:val="22"/>
        </w:rPr>
      </w:pPr>
    </w:p>
    <w:p w:rsidR="00435636" w:rsidRPr="00EF4EB9" w:rsidRDefault="00A22F5D" w:rsidP="00EA0DF7">
      <w:pPr>
        <w:pStyle w:val="Header"/>
        <w:spacing w:line="360" w:lineRule="auto"/>
        <w:jc w:val="both"/>
        <w:rPr>
          <w:sz w:val="22"/>
          <w:szCs w:val="22"/>
        </w:rPr>
      </w:pPr>
      <w:r w:rsidRPr="00EF4EB9">
        <w:rPr>
          <w:bCs/>
          <w:sz w:val="22"/>
          <w:szCs w:val="22"/>
        </w:rPr>
        <w:t>European Society of Cardiology</w:t>
      </w:r>
      <w:r w:rsidRPr="00EF4EB9">
        <w:rPr>
          <w:sz w:val="22"/>
          <w:szCs w:val="22"/>
        </w:rPr>
        <w:t xml:space="preserve"> (</w:t>
      </w:r>
      <w:r w:rsidR="00435636" w:rsidRPr="00EF4EB9">
        <w:rPr>
          <w:sz w:val="22"/>
          <w:szCs w:val="22"/>
        </w:rPr>
        <w:t>ESC</w:t>
      </w:r>
      <w:r w:rsidRPr="00EF4EB9">
        <w:rPr>
          <w:sz w:val="22"/>
          <w:szCs w:val="22"/>
        </w:rPr>
        <w:t>)</w:t>
      </w:r>
      <w:r w:rsidR="00435636" w:rsidRPr="00EF4EB9">
        <w:rPr>
          <w:sz w:val="22"/>
          <w:szCs w:val="22"/>
        </w:rPr>
        <w:t xml:space="preserve"> 2010 guidelines recommend a risk factor-based approach for assessing stroke risk in patients with non-valvular AF based on CHA2DS2-VASc (congestive heart failure, hypertension, age ≥75 (doubled), diabetes, stroke (doubled), vascular disease, age 65–74, and sex category (female).</w:t>
      </w:r>
      <w:r w:rsidR="00FC2DC5" w:rsidRPr="00EF4EB9">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REFMGR.CITE </w:instrText>
      </w:r>
      <w:r w:rsidR="00FC2DC5">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6</w:t>
      </w:r>
      <w:r w:rsidR="00FC2DC5" w:rsidRPr="00EF4EB9">
        <w:rPr>
          <w:sz w:val="22"/>
          <w:szCs w:val="22"/>
        </w:rPr>
        <w:fldChar w:fldCharType="end"/>
      </w:r>
      <w:r w:rsidR="00435636" w:rsidRPr="00EF4EB9">
        <w:rPr>
          <w:sz w:val="22"/>
          <w:szCs w:val="22"/>
        </w:rPr>
        <w:t xml:space="preserve">  Valvular AF is considered a major risk factor for stroke. </w:t>
      </w:r>
      <w:r w:rsidR="00FC2DC5" w:rsidRPr="00EF4EB9">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REFMGR.CITE </w:instrText>
      </w:r>
      <w:r w:rsidR="00FC2DC5">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6</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lastRenderedPageBreak/>
        <w:t>As well as thromboembolic complications, AF has been associated with an increased risk of dementia, heart failure and death.</w:t>
      </w:r>
      <w:r w:rsidR="00FC2DC5" w:rsidRPr="00EF4EB9">
        <w:rPr>
          <w:sz w:val="22"/>
          <w:szCs w:val="22"/>
        </w:rPr>
        <w:fldChar w:fldCharType="begin">
          <w:fldData xml:space="preserve">PFJlZm1hbj48Q2l0ZT48QXV0aG9yPkVzdGVzPC9BdXRob3I+PFllYXI+MjAxMTwvWWVhcj48UmVj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</w:fldData>
        </w:fldChar>
      </w:r>
      <w:r w:rsidR="00C555BF">
        <w:rPr>
          <w:sz w:val="22"/>
          <w:szCs w:val="22"/>
        </w:rPr>
        <w:instrText xml:space="preserve"> ADDIN REFMGR.CITE </w:instrText>
      </w:r>
      <w:r w:rsidR="00FC2DC5">
        <w:rPr>
          <w:sz w:val="22"/>
          <w:szCs w:val="22"/>
        </w:rPr>
        <w:fldChar w:fldCharType="begin">
          <w:fldData xml:space="preserve">PFJlZm1hbj48Q2l0ZT48QXV0aG9yPkVzdGVzPC9BdXRob3I+PFllYXI+MjAxMTwvWWVhcj48UmVj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4</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An increased mortality rate in AF, compared with that of patients in normal sinus rhythm, has been linked to the severity of underlying heart disease.</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Among patients with heart failure, AF has been associated with increased mortality rate in some, though not all, studies.</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000C40BC" w:rsidRPr="00EF4EB9">
        <w:rPr>
          <w:sz w:val="22"/>
          <w:szCs w:val="22"/>
          <w:vertAlign w:val="superscript"/>
        </w:rPr>
        <w:t>,</w:t>
      </w:r>
      <w:r w:rsidR="00FC2DC5" w:rsidRPr="00EF4EB9">
        <w:rPr>
          <w:sz w:val="22"/>
          <w:szCs w:val="22"/>
        </w:rPr>
        <w:fldChar w:fldCharType="begin"/>
      </w:r>
      <w:r w:rsidR="00C555BF">
        <w:rPr>
          <w:sz w:val="22"/>
          <w:szCs w:val="22"/>
        </w:rPr>
        <w:instrText xml:space="preserve"> ADDIN REFMGR.CITE &lt;Refman&gt;&lt;Cite&gt;&lt;Author&gt;Olson&lt;/Author&gt;&lt;Year&gt;2008&lt;/Year&gt;&lt;RecNum&gt;6406&lt;/RecNum&gt;&lt;IDText&gt;Prognostic value of pulse-wave tissue Doppler parameters in patients with systolic heart failure&lt;/IDText&gt;&lt;MDL Ref_Type="Journal"&gt;&lt;Ref_Type&gt;Journal&lt;/Ref_Type&gt;&lt;Ref_ID&gt;6406&lt;/Ref_ID&gt;&lt;Title_Primary&gt;Prognostic value of pulse-wave tissue Doppler parameters in patients with systolic heart failure&lt;/Title_Primary&gt;&lt;Authors_Primary&gt;Olson,J.M.&lt;/Authors_Primary&gt;&lt;Authors_Primary&gt;Samad,B.A.&lt;/Authors_Primary&gt;&lt;Authors_Primary&gt;Alam,M.&lt;/Authors_Primary&gt;&lt;Authors_Primary&gt;Olson,Jens M.&lt;/Authors_Primary&gt;&lt;Authors_Primary&gt;Samad,Bassem A.&lt;/Authors_Primary&gt;&lt;Authors_Primary&gt;Alam,Mahbubul&lt;/Authors_Primary&gt;&lt;Date_Primary&gt;2008/9/15&lt;/Date_Primary&gt;&lt;Keywords&gt;$$AF mentioned&lt;/Keywords&gt;&lt;Keywords&gt;$$Doppler&lt;/Keywords&gt;&lt;Keywords&gt;$$heart failure&lt;/Keywords&gt;&lt;Keywords&gt;$$Medline&lt;/Keywords&gt;&lt;Keywords&gt;$$Pathologies&lt;/Keywords&gt;&lt;Keywords&gt;$$Pathologies taster&lt;/Keywords&gt;&lt;Keywords&gt;$$prognostic study&lt;/Keywords&gt;&lt;Keywords&gt;$$query title&lt;/Keywords&gt;&lt;Keywords&gt;$$TDI&lt;/Keywords&gt;&lt;Keywords&gt;age&lt;/Keywords&gt;&lt;Keywords&gt;analysis&lt;/Keywords&gt;&lt;Keywords&gt;article&lt;/Keywords&gt;&lt;Keywords&gt;Atrial fibrillation&lt;/Keywords&gt;&lt;Keywords&gt;echocardiography&lt;/Keywords&gt;&lt;Keywords&gt;hospital&lt;/Keywords&gt;&lt;Keywords&gt;left ventricular&lt;/Keywords&gt;&lt;Keywords&gt;mortality&lt;/Keywords&gt;&lt;Keywords&gt;multivariate analysis&lt;/Keywords&gt;&lt;Keywords&gt;patient&lt;/Keywords&gt;&lt;Keywords&gt;population&lt;/Keywords&gt;&lt;Keywords&gt;study&lt;/Keywords&gt;&lt;Reprint&gt;In File&lt;/Reprint&gt;&lt;Start_Page&gt;722&lt;/Start_Page&gt;&lt;End_Page&gt;725&lt;/End_Page&gt;&lt;Periodical&gt;American Journal of Cardiology&lt;/Periodical&gt;&lt;Volume&gt;102&lt;/Volume&gt;&lt;Issue&gt;6&lt;/Issue&gt;&lt;Address&gt;Department of Cardiology, Karolinska Institute at South Hospital (Sodersjukhuset), Stockholm, Sweden. jens.olsson@sodersjukhuset.se&lt;/Address&gt;&lt;ZZ_JournalFull&gt;&lt;f name="System"&gt;American Journal of Cardiology&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7</w:t>
      </w:r>
      <w:r w:rsidR="00FC2DC5" w:rsidRPr="00EF4EB9">
        <w:rPr>
          <w:sz w:val="22"/>
          <w:szCs w:val="22"/>
        </w:rPr>
        <w:fldChar w:fldCharType="end"/>
      </w:r>
    </w:p>
    <w:p w:rsidR="00DD03FA" w:rsidRPr="00EF4EB9" w:rsidRDefault="00DD03FA" w:rsidP="00DD03FA">
      <w:pPr>
        <w:pStyle w:val="Header"/>
        <w:spacing w:line="360" w:lineRule="auto"/>
        <w:jc w:val="both"/>
        <w:rPr>
          <w:color w:val="808080"/>
          <w:sz w:val="22"/>
          <w:szCs w:val="22"/>
        </w:rPr>
      </w:pPr>
    </w:p>
    <w:p w:rsidR="00DD03FA" w:rsidRPr="00EF4EB9" w:rsidRDefault="00DD03FA" w:rsidP="00DD03FA">
      <w:pPr>
        <w:pStyle w:val="Header"/>
        <w:spacing w:line="360" w:lineRule="auto"/>
        <w:jc w:val="both"/>
        <w:rPr>
          <w:sz w:val="22"/>
          <w:szCs w:val="22"/>
        </w:rPr>
      </w:pPr>
      <w:r w:rsidRPr="00EF4EB9">
        <w:rPr>
          <w:sz w:val="22"/>
          <w:szCs w:val="22"/>
        </w:rPr>
        <w:t>Echocardiography may be useful in predicting the prognosis of AF.  A retrospective study of pulmonary embolism (PE) in CAF identified TTE variables that were associated with acute PE or chronic thromboembolic pulmonary hypertension in AF as increased right ventricular dimension, higher tricuspid pressure gradient and shorter pulmonary artery acceleration time.</w:t>
      </w:r>
      <w:r w:rsidR="00FC2DC5" w:rsidRPr="00EF4EB9">
        <w:rPr>
          <w:sz w:val="22"/>
          <w:szCs w:val="22"/>
        </w:rPr>
        <w:fldChar w:fldCharType="begin"/>
      </w:r>
      <w:r w:rsidR="00C555BF">
        <w:rPr>
          <w:sz w:val="22"/>
          <w:szCs w:val="22"/>
        </w:rPr>
        <w:instrText xml:space="preserve"> ADDIN REFMGR.CITE &lt;Refman&gt;&lt;Cite&gt;&lt;Author&gt;Pizko&lt;/Author&gt;&lt;Year&gt;2007&lt;/Year&gt;&lt;RecNum&gt;19803&lt;/RecNum&gt;&lt;IDText&gt;Pulmonary thromboembolism in 102 consecutive patients with chronic atrial fibrillation. Diagnostic value of echocardiography&lt;/IDText&gt;&lt;MDL Ref_Type="Journal"&gt;&lt;Ref_Type&gt;Journal&lt;/Ref_Type&gt;&lt;Ref_ID&gt;19803&lt;/Ref_ID&gt;&lt;Title_Primary&gt;&lt;f name="Times New Roman"&gt;Pulmonary thromboembolism in 102 consecutive patients with chronic atrial fibrillation. Diagnostic value of echocardiography&lt;/f&gt;&lt;/Title_Primary&gt;&lt;Authors_Primary&gt;Pizko,P&lt;/Authors_Primary&gt;&lt;Authors_Primary&gt;Lewczuk,J&lt;/Authors_Primary&gt;&lt;Authors_Primary&gt;Lenatowska,L&lt;/Authors_Primary&gt;&lt;Authors_Primary&gt;Jagas,J&lt;/Authors_Primary&gt;&lt;Authors_Primary&gt;Romaszkiewicz,R&lt;/Authors_Primary&gt;&lt;Authors_Primary&gt;Blaszczyk,D&lt;/Authors_Primary&gt;&lt;Authors_Primary&gt;Konieczny,A&lt;/Authors_Primary&gt;&lt;Authors_Primary&gt;Turkiewicz,K&lt;/Authors_Primary&gt;&lt;Date_Primary&gt;2007&lt;/Date_Primary&gt;&lt;Keywords&gt;thromboembolism&lt;/Keywords&gt;&lt;Keywords&gt;patient&lt;/Keywords&gt;&lt;Keywords&gt;Atrial fibrillation&lt;/Keywords&gt;&lt;Keywords&gt;echocardiography&lt;/Keywords&gt;&lt;Reprint&gt;Not in File&lt;/Reprint&gt;&lt;Start_Page&gt;246-251&lt;/Start_Page&gt;&lt;Periodical&gt;Kardiologia Polska&lt;/Periodical&gt;&lt;Volume&gt;65&lt;/Volume&gt;&lt;Issue&gt;3&lt;/Issue&gt;&lt;ZZ_JournalFull&gt;&lt;f name="System"&gt;Kardiologia Polska&lt;/f&gt;&lt;/ZZ_JournalFull&gt;&lt;ZZ_WorkformID&gt;1&lt;/ZZ_WorkformID&gt;&lt;/MDL&gt;&lt;/Cite&gt;&lt;/Refman&gt;</w:instrText>
      </w:r>
      <w:r w:rsidR="00FC2DC5" w:rsidRPr="00EF4EB9">
        <w:rPr>
          <w:sz w:val="22"/>
          <w:szCs w:val="22"/>
        </w:rPr>
        <w:fldChar w:fldCharType="separate"/>
      </w:r>
      <w:r w:rsidR="00C555BF" w:rsidRPr="00C555BF">
        <w:rPr>
          <w:noProof/>
          <w:sz w:val="22"/>
          <w:szCs w:val="22"/>
          <w:vertAlign w:val="superscript"/>
        </w:rPr>
        <w:t>8</w:t>
      </w:r>
      <w:r w:rsidR="00FC2DC5" w:rsidRPr="00EF4EB9">
        <w:rPr>
          <w:sz w:val="22"/>
          <w:szCs w:val="22"/>
        </w:rPr>
        <w:fldChar w:fldCharType="end"/>
      </w:r>
      <w:r w:rsidRPr="00EF4EB9">
        <w:rPr>
          <w:sz w:val="22"/>
          <w:szCs w:val="22"/>
        </w:rPr>
        <w:t xml:space="preserve">  CAF was also associated with PE in participants with significantly decreased left ventricular dimension and better left ventricular performance.</w:t>
      </w:r>
      <w:r w:rsidR="00FC2DC5" w:rsidRPr="00EF4EB9">
        <w:rPr>
          <w:sz w:val="22"/>
          <w:szCs w:val="22"/>
        </w:rPr>
        <w:fldChar w:fldCharType="begin"/>
      </w:r>
      <w:r w:rsidR="00C555BF">
        <w:rPr>
          <w:sz w:val="22"/>
          <w:szCs w:val="22"/>
        </w:rPr>
        <w:instrText xml:space="preserve"> ADDIN REFMGR.CITE &lt;Refman&gt;&lt;Cite&gt;&lt;Author&gt;Pizko&lt;/Author&gt;&lt;Year&gt;2007&lt;/Year&gt;&lt;RecNum&gt;19803&lt;/RecNum&gt;&lt;IDText&gt;Pulmonary thromboembolism in 102 consecutive patients with chronic atrial fibrillation. Diagnostic value of echocardiography&lt;/IDText&gt;&lt;MDL Ref_Type="Journal"&gt;&lt;Ref_Type&gt;Journal&lt;/Ref_Type&gt;&lt;Ref_ID&gt;19803&lt;/Ref_ID&gt;&lt;Title_Primary&gt;&lt;f name="Times New Roman"&gt;Pulmonary thromboembolism in 102 consecutive patients with chronic atrial fibrillation. Diagnostic value of echocardiography&lt;/f&gt;&lt;/Title_Primary&gt;&lt;Authors_Primary&gt;Pizko,P&lt;/Authors_Primary&gt;&lt;Authors_Primary&gt;Lewczuk,J&lt;/Authors_Primary&gt;&lt;Authors_Primary&gt;Lenatowska,L&lt;/Authors_Primary&gt;&lt;Authors_Primary&gt;Jagas,J&lt;/Authors_Primary&gt;&lt;Authors_Primary&gt;Romaszkiewicz,R&lt;/Authors_Primary&gt;&lt;Authors_Primary&gt;Blaszczyk,D&lt;/Authors_Primary&gt;&lt;Authors_Primary&gt;Konieczny,A&lt;/Authors_Primary&gt;&lt;Authors_Primary&gt;Turkiewicz,K&lt;/Authors_Primary&gt;&lt;Date_Primary&gt;2007&lt;/Date_Primary&gt;&lt;Keywords&gt;thromboembolism&lt;/Keywords&gt;&lt;Keywords&gt;patient&lt;/Keywords&gt;&lt;Keywords&gt;Atrial fibrillation&lt;/Keywords&gt;&lt;Keywords&gt;echocardiography&lt;/Keywords&gt;&lt;Reprint&gt;Not in File&lt;/Reprint&gt;&lt;Start_Page&gt;246-251&lt;/Start_Page&gt;&lt;Periodical&gt;Kardiologia Polska&lt;/Periodical&gt;&lt;Volume&gt;65&lt;/Volume&gt;&lt;Issue&gt;3&lt;/Issue&gt;&lt;ZZ_JournalFull&gt;&lt;f name="System"&gt;Kardiologia Polska&lt;/f&gt;&lt;/ZZ_JournalFull&gt;&lt;ZZ_WorkformID&gt;1&lt;/ZZ_WorkformID&gt;&lt;/MDL&gt;&lt;/Cite&gt;&lt;/Refman&gt;</w:instrText>
      </w:r>
      <w:r w:rsidR="00FC2DC5" w:rsidRPr="00EF4EB9">
        <w:rPr>
          <w:sz w:val="22"/>
          <w:szCs w:val="22"/>
        </w:rPr>
        <w:fldChar w:fldCharType="separate"/>
      </w:r>
      <w:r w:rsidR="00C555BF" w:rsidRPr="00C555BF">
        <w:rPr>
          <w:noProof/>
          <w:sz w:val="22"/>
          <w:szCs w:val="22"/>
          <w:vertAlign w:val="superscript"/>
        </w:rPr>
        <w:t>8</w:t>
      </w:r>
      <w:r w:rsidR="00FC2DC5" w:rsidRPr="00EF4EB9">
        <w:rPr>
          <w:sz w:val="22"/>
          <w:szCs w:val="22"/>
        </w:rPr>
        <w:fldChar w:fldCharType="end"/>
      </w:r>
      <w:r w:rsidRPr="00EF4EB9">
        <w:rPr>
          <w:sz w:val="22"/>
          <w:szCs w:val="22"/>
        </w:rPr>
        <w:t xml:space="preserve">  A study of the Canadian Registry of Atrial Fibrillation (CARAF) found baseline echocardiographic variables were associated with progression to CAF, independently of age, cardiomyopathy, and heart rate.</w:t>
      </w:r>
      <w:r w:rsidR="00FC2DC5" w:rsidRPr="00EF4EB9">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REFMGR.CITE </w:instrText>
      </w:r>
      <w:r w:rsidR="00FC2DC5">
        <w:rPr>
          <w:sz w:val="22"/>
          <w:szCs w:val="22"/>
        </w:rPr>
        <w:fldChar w:fldCharType="begin">
          <w:fldData xml:space="preserve">PFJlZm1hbj48Q2l0ZT48QXV0aG9yPktlcnI8L0F1dGhvcj48WWVhcj4yMDA1PC9ZZWFyPjxSZWNO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5</w:t>
      </w:r>
      <w:r w:rsidR="00FC2DC5" w:rsidRPr="00EF4EB9">
        <w:rPr>
          <w:sz w:val="22"/>
          <w:szCs w:val="22"/>
        </w:rPr>
        <w:fldChar w:fldCharType="end"/>
      </w:r>
      <w:r w:rsidRPr="00EF4EB9">
        <w:rPr>
          <w:sz w:val="22"/>
          <w:szCs w:val="22"/>
        </w:rPr>
        <w:t xml:space="preserve">  </w:t>
      </w:r>
    </w:p>
    <w:p w:rsidR="000C40BC" w:rsidRPr="00EF4EB9" w:rsidRDefault="000C40BC"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Transthoracic tissue Doppler imaging has associated the ratio of early transmitral flow velocity to early diastolic mitral annular velocity with the prognosis of non-valvular atrial fibrillation, in terms of overall survival, cardiac death and congestive heart failure.</w:t>
      </w:r>
      <w:r w:rsidR="00FC2DC5" w:rsidRPr="00EF4EB9">
        <w:rPr>
          <w:sz w:val="22"/>
          <w:szCs w:val="22"/>
        </w:rPr>
        <w:fldChar w:fldCharType="begin">
          <w:fldData xml:space="preserve">PFJlZm1hbj48Q2l0ZT48QXV0aG9yPk9rdXJhPC9BdXRob3I+PFllYXI+MjAwNjwvWWVhcj48UmVj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=
</w:fldData>
        </w:fldChar>
      </w:r>
      <w:r w:rsidR="00C555BF">
        <w:rPr>
          <w:sz w:val="22"/>
          <w:szCs w:val="22"/>
        </w:rPr>
        <w:instrText xml:space="preserve"> ADDIN REFMGR.CITE </w:instrText>
      </w:r>
      <w:r w:rsidR="00FC2DC5">
        <w:rPr>
          <w:sz w:val="22"/>
          <w:szCs w:val="22"/>
        </w:rPr>
        <w:fldChar w:fldCharType="begin">
          <w:fldData xml:space="preserve">PFJlZm1hbj48Q2l0ZT48QXV0aG9yPk9rdXJhPC9BdXRob3I+PFllYXI+MjAwNjwvWWVhcj48UmVj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9</w:t>
      </w:r>
      <w:r w:rsidR="00FC2DC5" w:rsidRPr="00EF4EB9">
        <w:rPr>
          <w:sz w:val="22"/>
          <w:szCs w:val="22"/>
        </w:rPr>
        <w:fldChar w:fldCharType="end"/>
      </w:r>
      <w:r w:rsidRPr="00EF4EB9">
        <w:rPr>
          <w:sz w:val="22"/>
          <w:szCs w:val="22"/>
        </w:rPr>
        <w:t xml:space="preserve">  Cerebral infarction in patients with non-valvular paroxysmal AF has been linked with TTE markers of a lower peak late diastolic flow velocity and a higher early to late ratio for transmitral flow.</w:t>
      </w:r>
      <w:r w:rsidR="00FC2DC5" w:rsidRPr="00EF4EB9">
        <w:rPr>
          <w:sz w:val="22"/>
          <w:szCs w:val="22"/>
        </w:rPr>
        <w:fldChar w:fldCharType="begin">
          <w:fldData xml:space="preserve">PFJlZm1hbj48Q2l0ZT48QXV0aG9yPlNha2FiZTwvQXV0aG9yPjxZZWFyPjIwMDk8L1llYXI+PFJl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lNha2FiZTwvQXV0aG9yPjxZZWFyPjIwMDk8L1llYXI+PFJl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0</w:t>
      </w:r>
      <w:r w:rsidR="00FC2DC5" w:rsidRPr="00EF4EB9">
        <w:rPr>
          <w:sz w:val="22"/>
          <w:szCs w:val="22"/>
        </w:rPr>
        <w:fldChar w:fldCharType="end"/>
      </w:r>
      <w:r w:rsidRPr="00EF4EB9">
        <w:rPr>
          <w:sz w:val="22"/>
          <w:szCs w:val="22"/>
        </w:rPr>
        <w:t xml:space="preserve"> </w:t>
      </w:r>
    </w:p>
    <w:p w:rsidR="00EA0DF7" w:rsidRPr="00EF4EB9" w:rsidRDefault="00EA0DF7"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TOE has also been used to predict prognosis in AF patients.</w:t>
      </w:r>
      <w:r w:rsidR="00FC2DC5" w:rsidRPr="00EF4EB9">
        <w:rPr>
          <w:sz w:val="22"/>
          <w:szCs w:val="22"/>
        </w:rPr>
        <w:fldChar w:fldCharType="begin">
          <w:fldData xml:space="preserve">PFJlZm1hbj48Q2l0ZT48QXV0aG9yPlRoYW1iaWRvcmFpPC9BdXRob3I+PFllYXI+MjAwNTwvWWVh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lRoYW1iaWRvcmFpPC9BdXRob3I+PFllYXI+MjAwNTwvWWVh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1,12,12</w:t>
      </w:r>
      <w:r w:rsidR="00FC2DC5" w:rsidRPr="00EF4EB9">
        <w:rPr>
          <w:sz w:val="22"/>
          <w:szCs w:val="22"/>
        </w:rPr>
        <w:fldChar w:fldCharType="end"/>
      </w:r>
    </w:p>
    <w:p w:rsidR="00EA0DF7" w:rsidRPr="00EF4EB9" w:rsidRDefault="00EA0DF7" w:rsidP="00DD03FA">
      <w:pPr>
        <w:pStyle w:val="Header"/>
        <w:spacing w:line="360" w:lineRule="auto"/>
        <w:jc w:val="both"/>
        <w:rPr>
          <w:sz w:val="22"/>
          <w:szCs w:val="22"/>
        </w:rPr>
      </w:pPr>
    </w:p>
    <w:p w:rsidR="008A6A29" w:rsidRPr="00EF4EB9" w:rsidRDefault="008A6A29" w:rsidP="008A6A29">
      <w:pPr>
        <w:pStyle w:val="Header"/>
        <w:spacing w:line="360" w:lineRule="auto"/>
        <w:jc w:val="both"/>
        <w:rPr>
          <w:sz w:val="22"/>
          <w:szCs w:val="22"/>
        </w:rPr>
      </w:pPr>
      <w:r w:rsidRPr="00EF4EB9">
        <w:rPr>
          <w:sz w:val="22"/>
          <w:szCs w:val="22"/>
        </w:rPr>
        <w:t>Providencia et al 2011</w:t>
      </w:r>
      <w:r w:rsidR="00FC2DC5" w:rsidRPr="00EF4EB9">
        <w:rPr>
          <w:sz w:val="22"/>
          <w:szCs w:val="22"/>
        </w:rPr>
        <w:fldChar w:fldCharType="begin"/>
      </w:r>
      <w:r w:rsidR="00C555BF">
        <w:rPr>
          <w:sz w:val="22"/>
          <w:szCs w:val="22"/>
        </w:rPr>
        <w:instrText xml:space="preserve"> ADDIN REFMGR.CITE &lt;Refman&gt;&lt;Cite&gt;&lt;Author&gt;Providencia&lt;/Author&gt;&lt;Year&gt;2012&lt;/Year&gt;&lt;RecNum&gt;19879&lt;/RecNum&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13</w:t>
      </w:r>
      <w:r w:rsidR="00FC2DC5" w:rsidRPr="00EF4EB9">
        <w:rPr>
          <w:sz w:val="22"/>
          <w:szCs w:val="22"/>
        </w:rPr>
        <w:fldChar w:fldCharType="end"/>
      </w:r>
      <w:r w:rsidRPr="00EF4EB9">
        <w:rPr>
          <w:sz w:val="22"/>
          <w:szCs w:val="22"/>
        </w:rPr>
        <w:t xml:space="preserve"> investigated TTE and TOE in combination with the CHADS</w:t>
      </w:r>
      <w:r w:rsidRPr="00EF4EB9">
        <w:rPr>
          <w:sz w:val="22"/>
          <w:szCs w:val="22"/>
          <w:vertAlign w:val="subscript"/>
        </w:rPr>
        <w:t>2</w:t>
      </w:r>
      <w:r w:rsidRPr="00EF4EB9">
        <w:rPr>
          <w:sz w:val="22"/>
          <w:szCs w:val="22"/>
        </w:rPr>
        <w:t xml:space="preserve"> and CHA</w:t>
      </w:r>
      <w:r w:rsidRPr="00EF4EB9">
        <w:rPr>
          <w:sz w:val="22"/>
          <w:szCs w:val="22"/>
          <w:vertAlign w:val="subscript"/>
        </w:rPr>
        <w:t>2</w:t>
      </w:r>
      <w:r w:rsidRPr="00EF4EB9">
        <w:rPr>
          <w:sz w:val="22"/>
          <w:szCs w:val="22"/>
        </w:rPr>
        <w:t>DS</w:t>
      </w:r>
      <w:r w:rsidRPr="00EF4EB9">
        <w:rPr>
          <w:sz w:val="22"/>
          <w:szCs w:val="22"/>
          <w:vertAlign w:val="subscript"/>
        </w:rPr>
        <w:t>2</w:t>
      </w:r>
      <w:r w:rsidRPr="00EF4EB9">
        <w:rPr>
          <w:sz w:val="22"/>
          <w:szCs w:val="22"/>
        </w:rPr>
        <w:t xml:space="preserve">-VASc scores as means of improving risk stratification </w:t>
      </w:r>
      <w:r w:rsidR="00DE5AFB" w:rsidRPr="00EF4EB9">
        <w:rPr>
          <w:sz w:val="22"/>
          <w:szCs w:val="22"/>
        </w:rPr>
        <w:t xml:space="preserve">for </w:t>
      </w:r>
      <w:r w:rsidR="00734657" w:rsidRPr="00EF4EB9">
        <w:rPr>
          <w:sz w:val="22"/>
          <w:szCs w:val="22"/>
        </w:rPr>
        <w:t>thrombo</w:t>
      </w:r>
      <w:r w:rsidR="00DE5AFB" w:rsidRPr="00EF4EB9">
        <w:rPr>
          <w:sz w:val="22"/>
          <w:szCs w:val="22"/>
        </w:rPr>
        <w:t>e</w:t>
      </w:r>
      <w:r w:rsidR="00734657" w:rsidRPr="00EF4EB9">
        <w:rPr>
          <w:sz w:val="22"/>
          <w:szCs w:val="22"/>
        </w:rPr>
        <w:t>mbolic events</w:t>
      </w:r>
      <w:r w:rsidR="00DE5AFB" w:rsidRPr="00EF4EB9">
        <w:rPr>
          <w:sz w:val="22"/>
          <w:szCs w:val="22"/>
        </w:rPr>
        <w:t xml:space="preserve"> </w:t>
      </w:r>
      <w:r w:rsidRPr="00EF4EB9">
        <w:rPr>
          <w:sz w:val="22"/>
          <w:szCs w:val="22"/>
        </w:rPr>
        <w:t>in a cohort of AF patients.</w:t>
      </w:r>
      <w:r w:rsidR="005E35F7" w:rsidRPr="00EF4EB9">
        <w:rPr>
          <w:sz w:val="22"/>
          <w:szCs w:val="22"/>
        </w:rPr>
        <w:t xml:space="preserve"> </w:t>
      </w:r>
      <w:r w:rsidRPr="00EF4EB9">
        <w:rPr>
          <w:sz w:val="22"/>
          <w:szCs w:val="22"/>
        </w:rPr>
        <w:t xml:space="preserve"> They found that TTE diagnosed LV systolic function and LA area measurement may provide a valuable addition to CHADS</w:t>
      </w:r>
      <w:r w:rsidRPr="00EF4EB9">
        <w:rPr>
          <w:sz w:val="22"/>
          <w:szCs w:val="22"/>
          <w:vertAlign w:val="subscript"/>
        </w:rPr>
        <w:t>2</w:t>
      </w:r>
      <w:r w:rsidRPr="00EF4EB9">
        <w:rPr>
          <w:sz w:val="22"/>
          <w:szCs w:val="22"/>
        </w:rPr>
        <w:t xml:space="preserve"> and CHA</w:t>
      </w:r>
      <w:r w:rsidRPr="00EF4EB9">
        <w:rPr>
          <w:sz w:val="22"/>
          <w:szCs w:val="22"/>
          <w:vertAlign w:val="subscript"/>
        </w:rPr>
        <w:t>2</w:t>
      </w:r>
      <w:r w:rsidRPr="00EF4EB9">
        <w:rPr>
          <w:sz w:val="22"/>
          <w:szCs w:val="22"/>
        </w:rPr>
        <w:t>DS</w:t>
      </w:r>
      <w:r w:rsidRPr="00EF4EB9">
        <w:rPr>
          <w:sz w:val="22"/>
          <w:szCs w:val="22"/>
          <w:vertAlign w:val="subscript"/>
        </w:rPr>
        <w:t>2</w:t>
      </w:r>
      <w:r w:rsidRPr="00EF4EB9">
        <w:rPr>
          <w:sz w:val="22"/>
          <w:szCs w:val="22"/>
        </w:rPr>
        <w:t>-VASc scores.</w:t>
      </w:r>
      <w:r w:rsidR="00FC2DC5" w:rsidRPr="00EF4EB9">
        <w:rPr>
          <w:sz w:val="22"/>
          <w:szCs w:val="22"/>
        </w:rPr>
        <w:fldChar w:fldCharType="begin"/>
      </w:r>
      <w:r w:rsidR="00C555BF">
        <w:rPr>
          <w:sz w:val="22"/>
          <w:szCs w:val="22"/>
        </w:rPr>
        <w:instrText xml:space="preserve"> ADDIN REFMGR.CITE &lt;Refman&gt;&lt;Cite&gt;&lt;Author&gt;Providencia&lt;/Author&gt;&lt;Year&gt;2012&lt;/Year&gt;&lt;RecNum&gt;19879&lt;/RecNum&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13</w:t>
      </w:r>
      <w:r w:rsidR="00FC2DC5" w:rsidRPr="00EF4EB9">
        <w:rPr>
          <w:sz w:val="22"/>
          <w:szCs w:val="22"/>
        </w:rPr>
        <w:fldChar w:fldCharType="end"/>
      </w:r>
    </w:p>
    <w:p w:rsidR="008A6A29" w:rsidRPr="00EF4EB9" w:rsidRDefault="008A6A29" w:rsidP="008A6A29">
      <w:pPr>
        <w:pStyle w:val="Header"/>
        <w:spacing w:line="360" w:lineRule="auto"/>
        <w:jc w:val="both"/>
        <w:rPr>
          <w:sz w:val="22"/>
          <w:szCs w:val="22"/>
        </w:rPr>
      </w:pPr>
    </w:p>
    <w:p w:rsidR="00DD03FA" w:rsidRPr="00EF4EB9" w:rsidRDefault="00DD03FA" w:rsidP="0085086B">
      <w:pPr>
        <w:pStyle w:val="Header"/>
        <w:spacing w:line="360" w:lineRule="auto"/>
        <w:outlineLvl w:val="0"/>
        <w:rPr>
          <w:b/>
          <w:sz w:val="22"/>
          <w:szCs w:val="22"/>
        </w:rPr>
      </w:pPr>
      <w:r w:rsidRPr="00EF4EB9">
        <w:rPr>
          <w:b/>
          <w:sz w:val="22"/>
          <w:szCs w:val="22"/>
        </w:rPr>
        <w:t>Measurement of AF</w:t>
      </w:r>
    </w:p>
    <w:p w:rsidR="00DD03FA" w:rsidRPr="00EF4EB9" w:rsidRDefault="00DD03FA" w:rsidP="00DD03FA">
      <w:pPr>
        <w:pStyle w:val="Header"/>
        <w:spacing w:line="360" w:lineRule="auto"/>
        <w:jc w:val="both"/>
        <w:rPr>
          <w:sz w:val="22"/>
          <w:szCs w:val="22"/>
        </w:rPr>
      </w:pPr>
      <w:r w:rsidRPr="00EF4EB9">
        <w:rPr>
          <w:sz w:val="22"/>
          <w:szCs w:val="22"/>
        </w:rPr>
        <w:t>NICE published guidelines on the management of atrial fibrillation in 2006 state that diagnosis should be made by ECG.</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Suspected paroxysmal AF not detected by standard ECG recording can be diagnosed by a 24-hour ambulatory ECG monitor where asymptomatic episodes are suspected or where episodes are less than 24 hours apart, or by an event recorder ECG where symptomatic episodes are more than 24 hours apart.</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 xml:space="preserve">On the </w:t>
      </w:r>
      <w:r w:rsidR="00763369" w:rsidRPr="00EF4EB9">
        <w:rPr>
          <w:sz w:val="22"/>
          <w:szCs w:val="22"/>
        </w:rPr>
        <w:t>ECG</w:t>
      </w:r>
      <w:r w:rsidRPr="00EF4EB9">
        <w:rPr>
          <w:sz w:val="22"/>
          <w:szCs w:val="22"/>
        </w:rPr>
        <w:t>, AF is described by the absence of consistent P waves.</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000C40BC" w:rsidRPr="00EF4EB9">
        <w:rPr>
          <w:sz w:val="22"/>
          <w:szCs w:val="22"/>
          <w:vertAlign w:val="superscript"/>
        </w:rPr>
        <w:t>,</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w:t>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 xml:space="preserve">Regular RR intervals on the </w:t>
      </w:r>
      <w:r w:rsidR="00677BEB" w:rsidRPr="00EF4EB9">
        <w:rPr>
          <w:sz w:val="22"/>
          <w:szCs w:val="22"/>
        </w:rPr>
        <w:t>ECG</w:t>
      </w:r>
      <w:r w:rsidRPr="00EF4EB9">
        <w:rPr>
          <w:sz w:val="22"/>
          <w:szCs w:val="22"/>
        </w:rPr>
        <w:t xml:space="preserve"> may occur in some cases of AF, for example, in the presence of heart block associated with conduction disease or drug therapy.</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000C40BC" w:rsidRPr="00EF4EB9">
        <w:rPr>
          <w:sz w:val="22"/>
          <w:szCs w:val="22"/>
          <w:vertAlign w:val="superscript"/>
        </w:rPr>
        <w:t>,</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p>
    <w:p w:rsidR="00EA0DF7" w:rsidRPr="00EF4EB9" w:rsidRDefault="00EA0DF7"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Patients with permanent ventricular pacing may require temporary pacemaker inhibition in order to visualise AF activity and diagnose AF.</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00C917B6" w:rsidRPr="00EF4EB9">
        <w:rPr>
          <w:sz w:val="22"/>
          <w:szCs w:val="22"/>
          <w:vertAlign w:val="superscript"/>
        </w:rPr>
        <w:t>,</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A rapid, irregular, sustained, wide QRS complex </w:t>
      </w:r>
      <w:r w:rsidR="004E5CC9" w:rsidRPr="00EF4EB9">
        <w:rPr>
          <w:sz w:val="22"/>
          <w:szCs w:val="22"/>
        </w:rPr>
        <w:t xml:space="preserve">(combination of Q, R and S waves) </w:t>
      </w:r>
      <w:r w:rsidRPr="00EF4EB9">
        <w:rPr>
          <w:sz w:val="22"/>
          <w:szCs w:val="22"/>
        </w:rPr>
        <w:t>tachycardia could suggest AF with conduction via an accessory pathway.</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00C917B6" w:rsidRPr="00EF4EB9">
        <w:rPr>
          <w:sz w:val="22"/>
          <w:szCs w:val="22"/>
          <w:vertAlign w:val="superscript"/>
        </w:rPr>
        <w:t>,</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AF is distinguished from atrial flutter on the ECG, as atrial flutter shows a pattern of atrial activity called “flutter waves” visible on the ECG.</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r w:rsidRPr="00EF4EB9">
        <w:rPr>
          <w:sz w:val="22"/>
          <w:szCs w:val="22"/>
        </w:rPr>
        <w:t xml:space="preserve">  AF is distinguished from atrial tachycardia on the ECG, as in atrial tachycardia the P waves are well identified and separated by an isoelectric baseline.</w:t>
      </w:r>
      <w:r w:rsidR="00FC2DC5" w:rsidRPr="00EF4EB9">
        <w:rPr>
          <w:sz w:val="22"/>
          <w:szCs w:val="22"/>
        </w:rPr>
        <w:fldChar w:fldCharType="begin"/>
      </w:r>
      <w:r w:rsidR="00C555BF">
        <w:rPr>
          <w:sz w:val="22"/>
          <w:szCs w:val="22"/>
        </w:rPr>
        <w:instrText xml:space="preserve"> ADDIN REFMGR.CITE &lt;Refman&gt;&lt;Cite&gt;&lt;Author&gt;Levy&lt;/Author&gt;&lt;Year&gt;2003&lt;/Year&gt;&lt;RecNum&gt;19797&lt;/RecNum&gt;&lt;IDText&gt;International consensus on nomenclature and classification of atrial fibrillation&lt;/IDText&gt;&lt;MDL Ref_Type="Journal"&gt;&lt;Ref_Type&gt;Journal&lt;/Ref_Type&gt;&lt;Ref_ID&gt;19797&lt;/Ref_ID&gt;&lt;Title_Primary&gt;International consensus on nomenclature and classification of atrial fibrillation&lt;/Title_Primary&gt;&lt;Authors_Primary&gt;Levy,S.&lt;/Authors_Primary&gt;&lt;Authors_Primary&gt;Camm,A.J.&lt;/Authors_Primary&gt;&lt;Authors_Primary&gt;Saksena,S.&lt;/Authors_Primary&gt;&lt;Authors_Primary&gt;Aliot,E.&lt;/Authors_Primary&gt;&lt;Authors_Primary&gt;Breithardt,G.&lt;/Authors_Primary&gt;&lt;Authors_Primary&gt;Crijns,H.&lt;/Authors_Primary&gt;&lt;Authors_Primary&gt;Davies,W.&lt;/Authors_Primary&gt;&lt;Authors_Primary&gt;Kay,N.&lt;/Authors_Primary&gt;&lt;Authors_Primary&gt;Prystowsky,E.&lt;/Authors_Primary&gt;&lt;Authors_Primary&gt;Sutton,R.&lt;/Authors_Primary&gt;&lt;Authors_Primary&gt;Waldo,A.&lt;/Authors_Primary&gt;&lt;Authors_Primary&gt;Wyse,D.G.&lt;/Authors_Primary&gt;&lt;Date_Primary&gt;2003/4/1&lt;/Date_Primary&gt;&lt;Keywords&gt;Atrial fibrillation&lt;/Keywords&gt;&lt;Keywords&gt;classification&lt;/Keywords&gt;&lt;Reprint&gt;In File&lt;/Reprint&gt;&lt;Start_Page&gt;119&lt;/Start_Page&gt;&lt;End_Page&gt;122&lt;/End_Page&gt;&lt;Periodical&gt;Europace&lt;/Periodical&gt;&lt;Volume&gt;5&lt;/Volume&gt;&lt;Issue&gt;2&lt;/Issue&gt;&lt;Web_URL&gt;http://europace.oxfordjournals.org/content/5/2/119.shor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w:t>
      </w:r>
      <w:r w:rsidR="00FC2DC5" w:rsidRPr="00EF4EB9">
        <w:rPr>
          <w:sz w:val="22"/>
          <w:szCs w:val="22"/>
        </w:rPr>
        <w:fldChar w:fldCharType="end"/>
      </w:r>
    </w:p>
    <w:p w:rsidR="00DD03FA" w:rsidRPr="00EF4EB9" w:rsidRDefault="00DD03FA" w:rsidP="00DD03FA">
      <w:pPr>
        <w:pStyle w:val="Header"/>
        <w:spacing w:line="360" w:lineRule="auto"/>
        <w:rPr>
          <w:sz w:val="22"/>
          <w:szCs w:val="22"/>
        </w:rPr>
      </w:pPr>
    </w:p>
    <w:p w:rsidR="00DD03FA" w:rsidRPr="00EF4EB9" w:rsidRDefault="00DD03FA" w:rsidP="00DD03FA">
      <w:pPr>
        <w:pStyle w:val="Header"/>
        <w:spacing w:line="360" w:lineRule="auto"/>
        <w:jc w:val="both"/>
        <w:rPr>
          <w:sz w:val="22"/>
          <w:szCs w:val="22"/>
        </w:rPr>
      </w:pPr>
      <w:r w:rsidRPr="00EF4EB9">
        <w:rPr>
          <w:sz w:val="22"/>
          <w:szCs w:val="22"/>
        </w:rPr>
        <w:t>Physical examination suggestive of AF includes irregular pulse, irregular jugular venous pulsations, and variation in the intensity of first heart sound or absence of fourth sound heard previously during sinus rhythm.</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p>
    <w:p w:rsidR="00DD03FA" w:rsidRPr="00EF4EB9" w:rsidRDefault="00DD03FA" w:rsidP="00DD03FA">
      <w:pPr>
        <w:pStyle w:val="Header"/>
        <w:spacing w:line="360" w:lineRule="auto"/>
        <w:rPr>
          <w:sz w:val="22"/>
          <w:szCs w:val="22"/>
        </w:rPr>
      </w:pPr>
    </w:p>
    <w:p w:rsidR="00DD03FA" w:rsidRPr="00EF4EB9" w:rsidRDefault="00DD03FA" w:rsidP="0085086B">
      <w:pPr>
        <w:pStyle w:val="Header"/>
        <w:spacing w:line="360" w:lineRule="auto"/>
        <w:jc w:val="both"/>
        <w:outlineLvl w:val="0"/>
        <w:rPr>
          <w:b/>
          <w:sz w:val="22"/>
          <w:szCs w:val="22"/>
        </w:rPr>
      </w:pPr>
      <w:r w:rsidRPr="00EF4EB9">
        <w:rPr>
          <w:b/>
          <w:sz w:val="22"/>
          <w:szCs w:val="22"/>
        </w:rPr>
        <w:t>Incidence and/or prevalence of AF</w:t>
      </w:r>
    </w:p>
    <w:p w:rsidR="00AE7B5C" w:rsidRPr="00EF4EB9" w:rsidRDefault="00AE7B5C" w:rsidP="00AE7B5C">
      <w:pPr>
        <w:tabs>
          <w:tab w:val="left" w:pos="0"/>
        </w:tabs>
        <w:spacing w:line="360" w:lineRule="auto"/>
        <w:jc w:val="both"/>
        <w:rPr>
          <w:sz w:val="22"/>
          <w:szCs w:val="22"/>
        </w:rPr>
      </w:pPr>
      <w:bookmarkStart w:id="3" w:name="_Toc527473503"/>
      <w:r w:rsidRPr="00EF4EB9">
        <w:rPr>
          <w:sz w:val="22"/>
          <w:szCs w:val="22"/>
        </w:rPr>
        <w:t>AF is a common cardiac arrhythmia associated with a substantial degree of morbidity and mortality.</w:t>
      </w:r>
      <w:r w:rsidR="00FC2DC5" w:rsidRPr="00EF4EB9">
        <w:rPr>
          <w:sz w:val="22"/>
          <w:szCs w:val="22"/>
        </w:rPr>
        <w:fldChar w:fldCharType="begin">
          <w:fldData xml:space="preserve">PFJlZm1hbj48Q2l0ZT48QXV0aG9yPkthbm5lbDwvQXV0aG9yPjxZZWFyPjIwMDk8L1llYXI+PFJl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kthbm5lbDwvQXV0aG9yPjxZZWFyPjIwMDk8L1llYXI+PFJl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4</w:t>
      </w:r>
      <w:r w:rsidR="00FC2DC5" w:rsidRPr="00EF4EB9">
        <w:rPr>
          <w:sz w:val="22"/>
          <w:szCs w:val="22"/>
        </w:rPr>
        <w:fldChar w:fldCharType="end"/>
      </w:r>
      <w:r w:rsidRPr="00EF4EB9">
        <w:rPr>
          <w:sz w:val="22"/>
          <w:szCs w:val="22"/>
        </w:rPr>
        <w:t xml:space="preserve"> On average, atrial fibrillation is present in 1-2% of the population.</w:t>
      </w:r>
      <w:r w:rsidR="00FC2DC5" w:rsidRPr="00EF4EB9">
        <w:rPr>
          <w:sz w:val="22"/>
          <w:szCs w:val="22"/>
        </w:rPr>
        <w:fldChar w:fldCharType="begin">
          <w:fldData xml:space="preserve">PFJlZm1hbj48Q2l0ZT48QXV0aG9yPkdvPC9BdXRob3I+PFllYXI+MjAwMTwvWWVhcj48UmVjTnVt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=
</w:fldData>
        </w:fldChar>
      </w:r>
      <w:r w:rsidR="00C555BF">
        <w:rPr>
          <w:sz w:val="22"/>
          <w:szCs w:val="22"/>
        </w:rPr>
        <w:instrText xml:space="preserve"> ADDIN REFMGR.CITE </w:instrText>
      </w:r>
      <w:r w:rsidR="00FC2DC5">
        <w:rPr>
          <w:sz w:val="22"/>
          <w:szCs w:val="22"/>
        </w:rPr>
        <w:fldChar w:fldCharType="begin">
          <w:fldData xml:space="preserve">PFJlZm1hbj48Q2l0ZT48QXV0aG9yPkdvPC9BdXRob3I+PFllYXI+MjAwMTwvWWVhcj48UmVjTnVt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5,16</w:t>
      </w:r>
      <w:r w:rsidR="00FC2DC5" w:rsidRPr="00EF4EB9">
        <w:rPr>
          <w:sz w:val="22"/>
          <w:szCs w:val="22"/>
        </w:rPr>
        <w:fldChar w:fldCharType="end"/>
      </w:r>
      <w:r w:rsidRPr="00EF4EB9">
        <w:rPr>
          <w:sz w:val="22"/>
          <w:szCs w:val="22"/>
        </w:rPr>
        <w:t xml:space="preserve">  Epidemiological data has often been from studies with small populations in developed countries with a minimal representation of ethnic minorities.</w:t>
      </w:r>
      <w:r w:rsidR="00FC2DC5" w:rsidRPr="00EF4EB9">
        <w:rPr>
          <w:sz w:val="22"/>
          <w:szCs w:val="22"/>
        </w:rPr>
        <w:fldChar w:fldCharType="begin">
          <w:fldData xml:space="preserve">PFJlZm1hbj48Q2l0ZT48QXV0aG9yPlJ5ZGVyPC9BdXRob3I+PFllYXI+MTk5OTwvWWVhcj48UmVj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lJ5ZGVyPC9BdXRob3I+PFllYXI+MTk5OTwvWWVhcj48UmVj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7,18</w:t>
      </w:r>
      <w:r w:rsidR="00FC2DC5" w:rsidRPr="00EF4EB9">
        <w:rPr>
          <w:sz w:val="22"/>
          <w:szCs w:val="22"/>
        </w:rPr>
        <w:fldChar w:fldCharType="end"/>
      </w:r>
      <w:r w:rsidRPr="00EF4EB9">
        <w:rPr>
          <w:sz w:val="22"/>
          <w:szCs w:val="22"/>
        </w:rPr>
        <w:t xml:space="preserve"> Additional concerns about previous studies have included limited age range of patients and unreliable ascertainment (such as self-reporting and/or examination of hospital records) for atrial fibrillation diagnosis.</w:t>
      </w:r>
      <w:r w:rsidR="00FC2DC5" w:rsidRPr="00EF4EB9">
        <w:rPr>
          <w:sz w:val="22"/>
          <w:szCs w:val="22"/>
        </w:rPr>
        <w:fldChar w:fldCharType="begin">
          <w:fldData xml:space="preserve">PFJlZm1hbj48Q2l0ZT48QXV0aG9yPkdvPC9BdXRob3I+PFllYXI+MjAwMTwvWWVhcj48UmVjTnVt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</w:fldData>
        </w:fldChar>
      </w:r>
      <w:r w:rsidR="00C555BF">
        <w:rPr>
          <w:sz w:val="22"/>
          <w:szCs w:val="22"/>
        </w:rPr>
        <w:instrText xml:space="preserve"> ADDIN REFMGR.CITE </w:instrText>
      </w:r>
      <w:r w:rsidR="00FC2DC5">
        <w:rPr>
          <w:sz w:val="22"/>
          <w:szCs w:val="22"/>
        </w:rPr>
        <w:fldChar w:fldCharType="begin">
          <w:fldData xml:space="preserve">PFJlZm1hbj48Q2l0ZT48QXV0aG9yPkdvPC9BdXRob3I+PFllYXI+MjAwMTwvWWVhcj48UmVjTnVt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5</w:t>
      </w:r>
      <w:r w:rsidR="00FC2DC5" w:rsidRPr="00EF4EB9">
        <w:rPr>
          <w:sz w:val="22"/>
          <w:szCs w:val="22"/>
        </w:rPr>
        <w:fldChar w:fldCharType="end"/>
      </w:r>
      <w:r w:rsidRPr="00EF4EB9">
        <w:rPr>
          <w:sz w:val="22"/>
          <w:szCs w:val="22"/>
        </w:rPr>
        <w:t xml:space="preserve"> However, two large studies with lengthy follow-up periods, the Framingham Heart Study in the U.S</w:t>
      </w:r>
      <w:r w:rsidR="00FC2DC5" w:rsidRPr="00EF4EB9">
        <w:rPr>
          <w:sz w:val="22"/>
          <w:szCs w:val="22"/>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sz w:val="22"/>
          <w:szCs w:val="22"/>
        </w:rPr>
        <w:instrText xml:space="preserve"> ADDIN REFMGR.CITE </w:instrText>
      </w:r>
      <w:r w:rsidR="00FC2DC5">
        <w:rPr>
          <w:sz w:val="22"/>
          <w:szCs w:val="22"/>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9</w:t>
      </w:r>
      <w:r w:rsidR="00FC2DC5" w:rsidRPr="00EF4EB9">
        <w:rPr>
          <w:sz w:val="22"/>
          <w:szCs w:val="22"/>
        </w:rPr>
        <w:fldChar w:fldCharType="end"/>
      </w:r>
      <w:r w:rsidRPr="00EF4EB9">
        <w:rPr>
          <w:sz w:val="22"/>
          <w:szCs w:val="22"/>
        </w:rPr>
        <w:t xml:space="preserve"> and the Renfrew Paisley study</w:t>
      </w:r>
      <w:r w:rsidR="00FC2DC5" w:rsidRPr="00EF4EB9">
        <w:rPr>
          <w:sz w:val="22"/>
          <w:szCs w:val="22"/>
        </w:rPr>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00C555BF">
        <w:rPr>
          <w:sz w:val="22"/>
          <w:szCs w:val="22"/>
        </w:rPr>
        <w:instrText xml:space="preserve"> ADDIN REFMGR.CITE </w:instrText>
      </w:r>
      <w:r w:rsidR="00FC2DC5">
        <w:rPr>
          <w:sz w:val="22"/>
          <w:szCs w:val="22"/>
        </w:rPr>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6</w:t>
      </w:r>
      <w:r w:rsidR="00FC2DC5" w:rsidRPr="00EF4EB9">
        <w:rPr>
          <w:sz w:val="22"/>
          <w:szCs w:val="22"/>
        </w:rPr>
        <w:fldChar w:fldCharType="end"/>
      </w:r>
      <w:r w:rsidRPr="00EF4EB9">
        <w:rPr>
          <w:sz w:val="22"/>
          <w:szCs w:val="22"/>
        </w:rPr>
        <w:t xml:space="preserve"> in the west of Scotland have been notable sources of incidence data. Data from the Framingham Heart Study, showed that two-yearly incidence rates were estimated at 0.9 per 1000 person-years and 1.9 per 1000 person-years in women and men aged 50-59 years respectively.</w:t>
      </w:r>
      <w:r w:rsidR="00FC2DC5" w:rsidRPr="00EF4EB9">
        <w:rPr>
          <w:sz w:val="22"/>
          <w:szCs w:val="22"/>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sz w:val="22"/>
          <w:szCs w:val="22"/>
        </w:rPr>
        <w:instrText xml:space="preserve"> ADDIN REFMGR.CITE </w:instrText>
      </w:r>
      <w:r w:rsidR="00FC2DC5">
        <w:rPr>
          <w:sz w:val="22"/>
          <w:szCs w:val="22"/>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9</w:t>
      </w:r>
      <w:r w:rsidR="00FC2DC5" w:rsidRPr="00EF4EB9">
        <w:rPr>
          <w:sz w:val="22"/>
          <w:szCs w:val="22"/>
        </w:rPr>
        <w:fldChar w:fldCharType="end"/>
      </w:r>
      <w:r w:rsidRPr="00EF4EB9">
        <w:rPr>
          <w:sz w:val="22"/>
          <w:szCs w:val="22"/>
        </w:rPr>
        <w:t xml:space="preserve">  Incidence rates, over a 4-year period, reported from the Renfrew Paisley study were 0.44 per 1000 person-years and 1.31 per 1000 person-years for women and men aged 55 to 64 years.</w:t>
      </w:r>
      <w:r w:rsidR="00FC2DC5" w:rsidRPr="00EF4EB9">
        <w:rPr>
          <w:sz w:val="22"/>
          <w:szCs w:val="22"/>
        </w:rPr>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00C555BF">
        <w:rPr>
          <w:sz w:val="22"/>
          <w:szCs w:val="22"/>
        </w:rPr>
        <w:instrText xml:space="preserve"> ADDIN REFMGR.CITE </w:instrText>
      </w:r>
      <w:r w:rsidR="00FC2DC5">
        <w:rPr>
          <w:sz w:val="22"/>
          <w:szCs w:val="22"/>
        </w:rPr>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6</w:t>
      </w:r>
      <w:r w:rsidR="00FC2DC5" w:rsidRPr="00EF4EB9">
        <w:rPr>
          <w:sz w:val="22"/>
          <w:szCs w:val="22"/>
        </w:rPr>
        <w:fldChar w:fldCharType="end"/>
      </w:r>
      <w:r w:rsidRPr="00EF4EB9">
        <w:rPr>
          <w:sz w:val="22"/>
          <w:szCs w:val="22"/>
        </w:rPr>
        <w:t xml:space="preserve"> Data from the Framingham study showed that men were 1.5 times more likely to develop AF than women.</w:t>
      </w:r>
    </w:p>
    <w:p w:rsidR="00AE7B5C" w:rsidRPr="00EF4EB9" w:rsidRDefault="00AE7B5C" w:rsidP="00AE7B5C">
      <w:pPr>
        <w:tabs>
          <w:tab w:val="left" w:pos="0"/>
        </w:tabs>
        <w:spacing w:line="360" w:lineRule="auto"/>
        <w:jc w:val="both"/>
        <w:rPr>
          <w:sz w:val="22"/>
          <w:szCs w:val="22"/>
        </w:rPr>
      </w:pPr>
    </w:p>
    <w:p w:rsidR="00AE7B5C" w:rsidRPr="00EF4EB9" w:rsidRDefault="00AE7B5C" w:rsidP="00AE7B5C">
      <w:pPr>
        <w:tabs>
          <w:tab w:val="left" w:pos="0"/>
        </w:tabs>
        <w:spacing w:line="360" w:lineRule="auto"/>
        <w:jc w:val="both"/>
        <w:rPr>
          <w:sz w:val="22"/>
          <w:szCs w:val="22"/>
        </w:rPr>
      </w:pPr>
      <w:r w:rsidRPr="00EF4EB9">
        <w:rPr>
          <w:sz w:val="22"/>
          <w:szCs w:val="22"/>
        </w:rPr>
        <w:t>AF affects approximately 6 million people in Europe and 2.3 million of the U.S. population.</w:t>
      </w:r>
      <w:r w:rsidR="00FC2DC5" w:rsidRPr="00EF4EB9">
        <w:rPr>
          <w:sz w:val="22"/>
          <w:szCs w:val="22"/>
        </w:rPr>
        <w:fldChar w:fldCharType="begin">
          <w:fldData xml:space="preserve">PFJlZm1hbj48Q2l0ZT48QXV0aG9yPkthbm5lbDwvQXV0aG9yPjxZZWFyPjIwMDg8L1llYXI+PFJl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thbm5lbDwvQXV0aG9yPjxZZWFyPjIwMDg8L1llYXI+PFJl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20</w:t>
      </w:r>
      <w:r w:rsidR="00FC2DC5" w:rsidRPr="00EF4EB9">
        <w:rPr>
          <w:sz w:val="22"/>
          <w:szCs w:val="22"/>
        </w:rPr>
        <w:fldChar w:fldCharType="end"/>
      </w:r>
      <w:r w:rsidRPr="00EF4EB9">
        <w:rPr>
          <w:sz w:val="22"/>
          <w:szCs w:val="22"/>
        </w:rPr>
        <w:t xml:space="preserve">  It is estimated that there are about 650,000 cases of AF in England and Wales, with the greatest number of affected patients aged between 75 to 84 years.</w:t>
      </w:r>
      <w:r w:rsidR="00FC2DC5" w:rsidRPr="00EF4EB9">
        <w:rPr>
          <w:sz w:val="22"/>
          <w:szCs w:val="22"/>
        </w:rPr>
        <w:fldChar w:fldCharType="begin">
          <w:fldData xml:space="preserve">PFJlZm1hbj48Q2l0ZT48QXV0aG9yPk1hamVlZDwvQXV0aG9yPjxZZWFyPjIwMDE8L1llYXI+PFJl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==
</w:fldData>
        </w:fldChar>
      </w:r>
      <w:r w:rsidR="00C555BF">
        <w:rPr>
          <w:sz w:val="22"/>
          <w:szCs w:val="22"/>
        </w:rPr>
        <w:instrText xml:space="preserve"> ADDIN REFMGR.CITE </w:instrText>
      </w:r>
      <w:r w:rsidR="00FC2DC5">
        <w:rPr>
          <w:sz w:val="22"/>
          <w:szCs w:val="22"/>
        </w:rPr>
        <w:fldChar w:fldCharType="begin">
          <w:fldData xml:space="preserve">PFJlZm1hbj48Q2l0ZT48QXV0aG9yPk1hamVlZDwvQXV0aG9yPjxZZWFyPjIwMDE8L1llYXI+PFJl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21</w:t>
      </w:r>
      <w:r w:rsidR="00FC2DC5" w:rsidRPr="00EF4EB9">
        <w:rPr>
          <w:sz w:val="22"/>
          <w:szCs w:val="22"/>
        </w:rPr>
        <w:fldChar w:fldCharType="end"/>
      </w:r>
    </w:p>
    <w:p w:rsidR="00AE7B5C" w:rsidRPr="00EF4EB9" w:rsidRDefault="00AE7B5C" w:rsidP="00AE7B5C">
      <w:pPr>
        <w:tabs>
          <w:tab w:val="left" w:pos="0"/>
        </w:tabs>
        <w:spacing w:line="360" w:lineRule="auto"/>
        <w:jc w:val="both"/>
        <w:rPr>
          <w:sz w:val="22"/>
          <w:szCs w:val="22"/>
        </w:rPr>
      </w:pPr>
    </w:p>
    <w:p w:rsidR="00AE7B5C" w:rsidRPr="00EF4EB9" w:rsidRDefault="00AE7B5C" w:rsidP="00AE7B5C">
      <w:pPr>
        <w:pStyle w:val="Header"/>
        <w:spacing w:line="360" w:lineRule="auto"/>
        <w:jc w:val="both"/>
        <w:rPr>
          <w:b/>
          <w:color w:val="808080"/>
          <w:sz w:val="22"/>
          <w:szCs w:val="22"/>
        </w:rPr>
      </w:pPr>
      <w:r w:rsidRPr="00EF4EB9">
        <w:rPr>
          <w:sz w:val="22"/>
          <w:szCs w:val="22"/>
        </w:rPr>
        <w:lastRenderedPageBreak/>
        <w:t>The incidence of AF is closely related to age.</w:t>
      </w:r>
      <w:r w:rsidR="00FC2DC5" w:rsidRPr="00EF4EB9">
        <w:rPr>
          <w:sz w:val="22"/>
          <w:szCs w:val="22"/>
        </w:rPr>
        <w:fldChar w:fldCharType="begin">
          <w:fldData xml:space="preserve">PFJlZm1hbj48Q2l0ZT48QXV0aG9yPk11cnBoeTwvQXV0aG9yPjxZZWFyPjIwMDc8L1llYXI+PFJl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</w:fldData>
        </w:fldChar>
      </w:r>
      <w:r w:rsidR="00C555BF">
        <w:rPr>
          <w:sz w:val="22"/>
          <w:szCs w:val="22"/>
        </w:rPr>
        <w:instrText xml:space="preserve"> ADDIN REFMGR.CITE </w:instrText>
      </w:r>
      <w:r w:rsidR="00FC2DC5">
        <w:rPr>
          <w:sz w:val="22"/>
          <w:szCs w:val="22"/>
        </w:rPr>
        <w:fldChar w:fldCharType="begin">
          <w:fldData xml:space="preserve">PFJlZm1hbj48Q2l0ZT48QXV0aG9yPk11cnBoeTwvQXV0aG9yPjxZZWFyPjIwMDc8L1llYXI+PFJl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22</w:t>
      </w:r>
      <w:r w:rsidR="00FC2DC5" w:rsidRPr="00EF4EB9">
        <w:rPr>
          <w:sz w:val="22"/>
          <w:szCs w:val="22"/>
        </w:rPr>
        <w:fldChar w:fldCharType="end"/>
      </w:r>
      <w:r w:rsidRPr="00EF4EB9">
        <w:rPr>
          <w:sz w:val="22"/>
          <w:szCs w:val="22"/>
        </w:rPr>
        <w:t xml:space="preserve"> Increasing age is more often than not associated with structural and physiological cardiac abnormalities that predispose to the development of AF. In addition, advanced age implies longer exposure to known risk factors. Available epidemiological evidence have demonstrated that atrial fibrillation is more common in those aged 50 years and over: reported rates in 50- to 59- year olds and those aged between 80-89 years were 0.5% and 8.8% respectively.</w:t>
      </w:r>
      <w:r w:rsidR="00FC2DC5" w:rsidRPr="00EF4EB9">
        <w:rPr>
          <w:sz w:val="22"/>
          <w:szCs w:val="22"/>
        </w:rPr>
        <w:fldChar w:fldCharType="begin"/>
      </w:r>
      <w:r w:rsidR="00C555BF">
        <w:rPr>
          <w:sz w:val="22"/>
          <w:szCs w:val="22"/>
        </w:rPr>
        <w:instrText xml:space="preserve"> ADDIN REFMGR.CITE &lt;Refman&gt;&lt;Cite&gt;&lt;Author&gt;Lip&lt;/Author&gt;&lt;Year&gt;1995&lt;/Year&gt;&lt;RecNum&gt;5&lt;/RecNum&gt;&lt;IDText&gt;ABC of atrial fibrillation. History, epidemiology, and importance of atrial fibrillation&lt;/IDText&gt;&lt;MDL Ref_Type="Journal"&gt;&lt;Ref_Type&gt;Journal&lt;/Ref_Type&gt;&lt;Ref_ID&gt;5&lt;/Ref_ID&gt;&lt;Title_Primary&gt;ABC of atrial fibrillation. History, epidemiology, and importance of atrial fibrillation&lt;/Title_Primary&gt;&lt;Authors_Primary&gt;Lip,G.Y.&lt;/Authors_Primary&gt;&lt;Authors_Primary&gt;Beevers,D.G.&lt;/Authors_Primary&gt;&lt;Date_Primary&gt;1995/11/18&lt;/Date_Primary&gt;&lt;Keywords&gt;$$EP&lt;/Keywords&gt;&lt;Keywords&gt;$$report&lt;/Keywords&gt;&lt;Keywords&gt;article&lt;/Keywords&gt;&lt;Keywords&gt;Atrial fibrillation&lt;/Keywords&gt;&lt;Keywords&gt;city&lt;/Keywords&gt;&lt;Keywords&gt;epidemiology&lt;/Keywords&gt;&lt;Keywords&gt;history&lt;/Keywords&gt;&lt;Keywords&gt;History,18th Century&lt;/Keywords&gt;&lt;Keywords&gt;History,19th Century&lt;/Keywords&gt;&lt;Keywords&gt;History,20th Century&lt;/Keywords&gt;&lt;Keywords&gt;History,Ancient&lt;/Keywords&gt;&lt;Keywords&gt;hospital&lt;/Keywords&gt;&lt;Keywords&gt;Humans&lt;/Keywords&gt;&lt;Keywords&gt;medicine&lt;/Keywords&gt;&lt;Keywords&gt;review&lt;/Keywords&gt;&lt;Keywords&gt;therapy&lt;/Keywords&gt;&lt;Keywords&gt;university&lt;/Keywords&gt;&lt;Reprint&gt;Not in File&lt;/Reprint&gt;&lt;Start_Page&gt;1361&lt;/Start_Page&gt;&lt;End_Page&gt;1363&lt;/End_Page&gt;&lt;Periodical&gt;BMJ&lt;/Periodical&gt;&lt;Volume&gt;311&lt;/Volume&gt;&lt;Issue&gt;7016&lt;/Issue&gt;&lt;User_Def_5&gt;PMC2551280&lt;/User_Def_5&gt;&lt;Address&gt;University Department of Medicine, City Hospital, Birmingham&lt;/Address&gt;&lt;Web_URL&gt;PM:7496293&lt;/Web_URL&gt;&lt;ZZ_JournalFull&gt;&lt;f name="System"&gt;BMJ&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3</w:t>
      </w:r>
      <w:r w:rsidR="00FC2DC5" w:rsidRPr="00EF4EB9">
        <w:rPr>
          <w:sz w:val="22"/>
          <w:szCs w:val="22"/>
        </w:rPr>
        <w:fldChar w:fldCharType="end"/>
      </w:r>
      <w:r w:rsidRPr="00EF4EB9">
        <w:rPr>
          <w:sz w:val="22"/>
          <w:szCs w:val="22"/>
        </w:rPr>
        <w:t xml:space="preserve">  Atrial fibrillation rates double with each successive decade of age, especially after the age of 50 years.</w:t>
      </w:r>
      <w:r w:rsidR="00FC2DC5" w:rsidRPr="00EF4EB9">
        <w:rPr>
          <w:sz w:val="22"/>
          <w:szCs w:val="22"/>
        </w:rPr>
        <w:fldChar w:fldCharType="begin">
          <w:fldData xml:space="preserve">PFJlZm1hbj48Q2l0ZT48QXV0aG9yPldvbGY8L0F1dGhvcj48WWVhcj4xOTk2PC9ZZWFyPjxSZWNO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</w:fldData>
        </w:fldChar>
      </w:r>
      <w:r w:rsidR="00C555BF">
        <w:rPr>
          <w:sz w:val="22"/>
          <w:szCs w:val="22"/>
        </w:rPr>
        <w:instrText xml:space="preserve"> ADDIN REFMGR.CITE </w:instrText>
      </w:r>
      <w:r w:rsidR="00FC2DC5">
        <w:rPr>
          <w:sz w:val="22"/>
          <w:szCs w:val="22"/>
        </w:rPr>
        <w:fldChar w:fldCharType="begin">
          <w:fldData xml:space="preserve">PFJlZm1hbj48Q2l0ZT48QXV0aG9yPldvbGY8L0F1dGhvcj48WWVhcj4xOTk2PC9ZZWFyPjxSZWNO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24</w:t>
      </w:r>
      <w:r w:rsidR="00FC2DC5" w:rsidRPr="00EF4EB9">
        <w:rPr>
          <w:sz w:val="22"/>
          <w:szCs w:val="22"/>
        </w:rPr>
        <w:fldChar w:fldCharType="end"/>
      </w:r>
      <w:r w:rsidRPr="00EF4EB9">
        <w:rPr>
          <w:sz w:val="22"/>
          <w:szCs w:val="22"/>
        </w:rPr>
        <w:t xml:space="preserve"> The prevalence of AF in patients who are 80 to 90 years of age is close to 9%.</w:t>
      </w:r>
      <w:r w:rsidR="00FC2DC5" w:rsidRPr="00EF4EB9">
        <w:rPr>
          <w:sz w:val="22"/>
          <w:szCs w:val="22"/>
        </w:rPr>
        <w:fldChar w:fldCharType="begin">
          <w:fldData xml:space="preserve">PFJlZm1hbj48Q2l0ZT48QXV0aG9yPkthbm5lbDwvQXV0aG9yPjxZZWFyPjIwMDg8L1llYXI+PFJl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thbm5lbDwvQXV0aG9yPjxZZWFyPjIwMDg8L1llYXI+PFJl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20</w:t>
      </w:r>
      <w:r w:rsidR="00FC2DC5" w:rsidRPr="00EF4EB9">
        <w:rPr>
          <w:sz w:val="22"/>
          <w:szCs w:val="22"/>
        </w:rPr>
        <w:fldChar w:fldCharType="end"/>
      </w:r>
      <w:r w:rsidRPr="00EF4EB9">
        <w:rPr>
          <w:sz w:val="22"/>
          <w:szCs w:val="22"/>
        </w:rPr>
        <w:t xml:space="preserve"> and this trend is often reported</w:t>
      </w:r>
      <w:r w:rsidR="00FC2DC5" w:rsidRPr="00EF4EB9">
        <w:rPr>
          <w:sz w:val="22"/>
          <w:szCs w:val="22"/>
        </w:rPr>
        <w:fldChar w:fldCharType="begin">
          <w:fldData xml:space="preserve">PFJlZm1hbj48Q2l0ZT48QXV0aG9yPkdvPC9BdXRob3I+PFllYXI+MjAwMTwvWWVhcj48UmVjTnVt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</w:fldData>
        </w:fldChar>
      </w:r>
      <w:r w:rsidR="00C555BF">
        <w:rPr>
          <w:sz w:val="22"/>
          <w:szCs w:val="22"/>
        </w:rPr>
        <w:instrText xml:space="preserve"> ADDIN REFMGR.CITE </w:instrText>
      </w:r>
      <w:r w:rsidR="00FC2DC5">
        <w:rPr>
          <w:sz w:val="22"/>
          <w:szCs w:val="22"/>
        </w:rPr>
        <w:fldChar w:fldCharType="begin">
          <w:fldData xml:space="preserve">PFJlZm1hbj48Q2l0ZT48QXV0aG9yPkdvPC9BdXRob3I+PFllYXI+MjAwMTwvWWVhcj48UmVjTnVt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5,20,25</w:t>
      </w:r>
      <w:r w:rsidR="00FC2DC5" w:rsidRPr="00EF4EB9">
        <w:rPr>
          <w:sz w:val="22"/>
          <w:szCs w:val="22"/>
        </w:rPr>
        <w:fldChar w:fldCharType="end"/>
      </w:r>
      <w:r w:rsidRPr="00EF4EB9">
        <w:rPr>
          <w:sz w:val="22"/>
          <w:szCs w:val="22"/>
        </w:rPr>
        <w:t xml:space="preserve"> Factors influencing this include the increasingly ageing population and the greater proportion of patients with  living with cardiovascular and non-cardiac predisposing risk factors such as hypertension, obesity and diabetes.</w:t>
      </w:r>
      <w:r w:rsidR="00FC2DC5" w:rsidRPr="00EF4EB9">
        <w:rPr>
          <w:sz w:val="22"/>
          <w:szCs w:val="22"/>
        </w:rPr>
        <w:fldChar w:fldCharType="begin">
          <w:fldData xml:space="preserve">PFJlZm1hbj48Q2l0ZT48QXV0aG9yPkthbm5lbDwvQXV0aG9yPjxZZWFyPjIwMDg8L1llYXI+PFJl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thbm5lbDwvQXV0aG9yPjxZZWFyPjIwMDg8L1llYXI+PFJl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20</w:t>
      </w:r>
      <w:r w:rsidR="00FC2DC5" w:rsidRPr="00EF4EB9">
        <w:rPr>
          <w:sz w:val="22"/>
          <w:szCs w:val="22"/>
        </w:rPr>
        <w:fldChar w:fldCharType="end"/>
      </w:r>
      <w:r w:rsidRPr="00EF4EB9">
        <w:rPr>
          <w:sz w:val="22"/>
          <w:szCs w:val="22"/>
        </w:rPr>
        <w:t xml:space="preserve"> An underlying pathology may be absent in 15-30% of patients.</w:t>
      </w:r>
      <w:r w:rsidR="00FC2DC5" w:rsidRPr="00EF4EB9">
        <w:rPr>
          <w:sz w:val="22"/>
          <w:szCs w:val="22"/>
        </w:rPr>
        <w:fldChar w:fldCharType="begin">
          <w:fldData xml:space="preserve">PFJlZm1hbj48Q2l0ZT48QXV0aG9yPlJpZW5zdHJhPC9BdXRob3I+PFllYXI+MjAwNDwvWWVhcj48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</w:fldData>
        </w:fldChar>
      </w:r>
      <w:r w:rsidR="00C555BF">
        <w:rPr>
          <w:sz w:val="22"/>
          <w:szCs w:val="22"/>
        </w:rPr>
        <w:instrText xml:space="preserve"> ADDIN REFMGR.CITE </w:instrText>
      </w:r>
      <w:r w:rsidR="00FC2DC5">
        <w:rPr>
          <w:sz w:val="22"/>
          <w:szCs w:val="22"/>
        </w:rPr>
        <w:fldChar w:fldCharType="begin">
          <w:fldData xml:space="preserve">PFJlZm1hbj48Q2l0ZT48QXV0aG9yPlJpZW5zdHJhPC9BdXRob3I+PFllYXI+MjAwNDwvWWVhcj48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26</w:t>
      </w:r>
      <w:r w:rsidR="00FC2DC5" w:rsidRPr="00EF4EB9">
        <w:rPr>
          <w:sz w:val="22"/>
          <w:szCs w:val="22"/>
        </w:rPr>
        <w:fldChar w:fldCharType="end"/>
      </w:r>
    </w:p>
    <w:p w:rsidR="00AE7B5C" w:rsidRPr="00EF4EB9" w:rsidRDefault="00AE7B5C" w:rsidP="00AE7B5C">
      <w:pPr>
        <w:pStyle w:val="Header"/>
        <w:spacing w:line="360" w:lineRule="auto"/>
        <w:rPr>
          <w:color w:val="808080"/>
          <w:sz w:val="22"/>
          <w:szCs w:val="22"/>
        </w:rPr>
      </w:pPr>
      <w:bookmarkStart w:id="4" w:name="_Toc527473502"/>
    </w:p>
    <w:p w:rsidR="00AE7B5C" w:rsidRPr="00EF4EB9" w:rsidRDefault="00AE7B5C" w:rsidP="0085086B">
      <w:pPr>
        <w:pStyle w:val="Header"/>
        <w:spacing w:line="360" w:lineRule="auto"/>
        <w:outlineLvl w:val="0"/>
        <w:rPr>
          <w:b/>
          <w:sz w:val="22"/>
          <w:szCs w:val="22"/>
        </w:rPr>
      </w:pPr>
      <w:r w:rsidRPr="00EF4EB9">
        <w:rPr>
          <w:b/>
          <w:sz w:val="22"/>
          <w:szCs w:val="22"/>
        </w:rPr>
        <w:t>Impact of AF</w:t>
      </w:r>
    </w:p>
    <w:p w:rsidR="00AE7B5C" w:rsidRPr="00EF4EB9" w:rsidRDefault="00AE7B5C" w:rsidP="0085086B">
      <w:pPr>
        <w:pStyle w:val="Header"/>
        <w:jc w:val="both"/>
        <w:outlineLvl w:val="0"/>
        <w:rPr>
          <w:i/>
          <w:sz w:val="22"/>
          <w:szCs w:val="22"/>
        </w:rPr>
      </w:pPr>
      <w:r w:rsidRPr="00EF4EB9">
        <w:rPr>
          <w:color w:val="808080"/>
          <w:sz w:val="22"/>
          <w:szCs w:val="22"/>
        </w:rPr>
        <w:t xml:space="preserve"> </w:t>
      </w:r>
      <w:r w:rsidRPr="00EF4EB9">
        <w:rPr>
          <w:i/>
          <w:sz w:val="22"/>
          <w:szCs w:val="22"/>
        </w:rPr>
        <w:t>Significance for patients in terms of ill-health (burden of disease)</w:t>
      </w:r>
    </w:p>
    <w:p w:rsidR="00AE7B5C" w:rsidRPr="00EF4EB9" w:rsidRDefault="00AE7B5C" w:rsidP="00AE7B5C">
      <w:pPr>
        <w:pStyle w:val="Header"/>
        <w:jc w:val="both"/>
        <w:rPr>
          <w:i/>
          <w:sz w:val="22"/>
          <w:szCs w:val="22"/>
        </w:rPr>
      </w:pPr>
    </w:p>
    <w:p w:rsidR="00AE7B5C" w:rsidRPr="00EF4EB9" w:rsidRDefault="00AE7B5C" w:rsidP="00AE7B5C">
      <w:pPr>
        <w:tabs>
          <w:tab w:val="left" w:pos="0"/>
        </w:tabs>
        <w:spacing w:line="360" w:lineRule="auto"/>
        <w:jc w:val="both"/>
        <w:rPr>
          <w:sz w:val="22"/>
          <w:szCs w:val="22"/>
        </w:rPr>
      </w:pPr>
      <w:r w:rsidRPr="00EF4EB9">
        <w:rPr>
          <w:sz w:val="22"/>
          <w:szCs w:val="22"/>
        </w:rPr>
        <w:t>AF is a common and significant cause of cardiovascular-related morbidity and mortality. The condition is a major predictor of atrial thrombosis, peripheral embolism and stroke, especially in elderly patients.</w:t>
      </w:r>
      <w:r w:rsidR="00FC2DC5" w:rsidRPr="00EF4EB9">
        <w:rPr>
          <w:sz w:val="22"/>
          <w:szCs w:val="22"/>
        </w:rPr>
        <w:fldChar w:fldCharType="begin">
          <w:fldData xml:space="preserve">PFJlZm1hbj48Q2l0ZT48QXV0aG9yPkFyb25vdzwvQXV0aG9yPjxZZWFyPjE5OTk8L1llYXI+PFJl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Fyb25vdzwvQXV0aG9yPjxZZWFyPjE5OTk8L1llYXI+PFJl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6,27,28</w:t>
      </w:r>
      <w:r w:rsidR="00FC2DC5" w:rsidRPr="00EF4EB9">
        <w:rPr>
          <w:sz w:val="22"/>
          <w:szCs w:val="22"/>
        </w:rPr>
        <w:fldChar w:fldCharType="end"/>
      </w:r>
      <w:r w:rsidR="006606C2" w:rsidRPr="00EF4EB9">
        <w:rPr>
          <w:sz w:val="22"/>
          <w:szCs w:val="22"/>
        </w:rPr>
        <w:t xml:space="preserve"> </w:t>
      </w:r>
      <w:r w:rsidRPr="00EF4EB9">
        <w:rPr>
          <w:sz w:val="22"/>
          <w:szCs w:val="22"/>
        </w:rPr>
        <w:t xml:space="preserve"> Evidence for the Framingham Heart Study noted a 4- to 5-fold rise in the risk of stroke in patients with AF.</w:t>
      </w:r>
      <w:r w:rsidR="00FC2DC5" w:rsidRPr="00EF4EB9">
        <w:rPr>
          <w:sz w:val="22"/>
          <w:szCs w:val="22"/>
        </w:rPr>
        <w:fldChar w:fldCharType="begin">
          <w:fldData xml:space="preserve">PFJlZm1hbj48Q2l0ZT48QXV0aG9yPkthbm5lbDwvQXV0aG9yPjxZZWFyPjIwMDk8L1llYXI+PFJl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kthbm5lbDwvQXV0aG9yPjxZZWFyPjIwMDk8L1llYXI+PFJl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4</w:t>
      </w:r>
      <w:r w:rsidR="00FC2DC5" w:rsidRPr="00EF4EB9">
        <w:rPr>
          <w:sz w:val="22"/>
          <w:szCs w:val="22"/>
        </w:rPr>
        <w:fldChar w:fldCharType="end"/>
      </w:r>
      <w:r w:rsidRPr="00EF4EB9">
        <w:rPr>
          <w:sz w:val="22"/>
          <w:szCs w:val="22"/>
        </w:rPr>
        <w:t xml:space="preserve">  The observed increase in risk has been attributed to the presence of left ventricular hypertrophy which is often associated with long-standing AF. </w:t>
      </w:r>
      <w:r w:rsidR="00FC2DC5" w:rsidRPr="00EF4EB9">
        <w:rPr>
          <w:sz w:val="22"/>
          <w:szCs w:val="22"/>
        </w:rPr>
        <w:fldChar w:fldCharType="begin">
          <w:fldData xml:space="preserve">PFJlZm1hbj48Q2l0ZT48QXV0aG9yPkFyb25vdzwvQXV0aG9yPjxZZWFyPjE5OTk8L1llYXI+PFJl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</w:fldData>
        </w:fldChar>
      </w:r>
      <w:r w:rsidR="00C555BF">
        <w:rPr>
          <w:sz w:val="22"/>
          <w:szCs w:val="22"/>
        </w:rPr>
        <w:instrText xml:space="preserve"> ADDIN REFMGR.CITE </w:instrText>
      </w:r>
      <w:r w:rsidR="00FC2DC5">
        <w:rPr>
          <w:sz w:val="22"/>
          <w:szCs w:val="22"/>
        </w:rPr>
        <w:fldChar w:fldCharType="begin">
          <w:fldData xml:space="preserve">PFJlZm1hbj48Q2l0ZT48QXV0aG9yPkFyb25vdzwvQXV0aG9yPjxZZWFyPjE5OTk8L1llYXI+PFJl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27</w:t>
      </w:r>
      <w:r w:rsidR="00FC2DC5" w:rsidRPr="00EF4EB9">
        <w:rPr>
          <w:sz w:val="22"/>
          <w:szCs w:val="22"/>
        </w:rPr>
        <w:fldChar w:fldCharType="end"/>
      </w:r>
      <w:r w:rsidRPr="00EF4EB9">
        <w:rPr>
          <w:sz w:val="22"/>
          <w:szCs w:val="22"/>
        </w:rPr>
        <w:t>The risk of stroke also increases with age.</w:t>
      </w:r>
      <w:r w:rsidR="00FC2DC5" w:rsidRPr="00EF4EB9">
        <w:rPr>
          <w:sz w:val="22"/>
          <w:szCs w:val="22"/>
        </w:rPr>
        <w:fldChar w:fldCharType="begin">
          <w:fldData xml:space="preserve">PFJlZm1hbj48Q2l0ZT48QXV0aG9yPkthbm5lbDwvQXV0aG9yPjxZZWFyPjIwMDg8L1llYXI+PFJl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</w:fldData>
        </w:fldChar>
      </w:r>
      <w:r w:rsidR="00C555BF">
        <w:rPr>
          <w:sz w:val="22"/>
          <w:szCs w:val="22"/>
        </w:rPr>
        <w:instrText xml:space="preserve"> ADDIN REFMGR.CITE </w:instrText>
      </w:r>
      <w:r w:rsidR="00FC2DC5">
        <w:rPr>
          <w:sz w:val="22"/>
          <w:szCs w:val="22"/>
        </w:rPr>
        <w:fldChar w:fldCharType="begin">
          <w:fldData xml:space="preserve">PFJlZm1hbj48Q2l0ZT48QXV0aG9yPkthbm5lbDwvQXV0aG9yPjxZZWFyPjIwMDg8L1llYXI+PFJl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4,20</w:t>
      </w:r>
      <w:r w:rsidR="00FC2DC5" w:rsidRPr="00EF4EB9">
        <w:rPr>
          <w:sz w:val="22"/>
          <w:szCs w:val="22"/>
        </w:rPr>
        <w:fldChar w:fldCharType="end"/>
      </w:r>
    </w:p>
    <w:p w:rsidR="00AE7B5C" w:rsidRPr="00EF4EB9" w:rsidRDefault="00AE7B5C" w:rsidP="00AE7B5C">
      <w:pPr>
        <w:tabs>
          <w:tab w:val="left" w:pos="0"/>
        </w:tabs>
        <w:spacing w:line="360" w:lineRule="auto"/>
        <w:jc w:val="both"/>
        <w:rPr>
          <w:sz w:val="22"/>
          <w:szCs w:val="22"/>
        </w:rPr>
      </w:pPr>
    </w:p>
    <w:p w:rsidR="00AE7B5C" w:rsidRPr="00EF4EB9" w:rsidRDefault="00AE7B5C" w:rsidP="00AE7B5C">
      <w:pPr>
        <w:tabs>
          <w:tab w:val="left" w:pos="0"/>
        </w:tabs>
        <w:spacing w:line="360" w:lineRule="auto"/>
        <w:jc w:val="both"/>
        <w:rPr>
          <w:sz w:val="22"/>
          <w:szCs w:val="22"/>
        </w:rPr>
      </w:pPr>
      <w:r w:rsidRPr="00EF4EB9">
        <w:rPr>
          <w:sz w:val="22"/>
          <w:szCs w:val="22"/>
        </w:rPr>
        <w:t>Coexisting cardiovascular disease and AF significantly reduce quality of life in those patients with symptoms such as palpitations, light-headedness, and fatigue. Furthermore, AF patients with underlying coronary heart disease and chronic lung disease are more likely to suffer from myocardial infarction and acute respiratory failure.</w:t>
      </w:r>
      <w:r w:rsidR="00FC2DC5" w:rsidRPr="00EF4EB9">
        <w:rPr>
          <w:sz w:val="22"/>
          <w:szCs w:val="22"/>
        </w:rPr>
        <w:fldChar w:fldCharType="begin">
          <w:fldData xml:space="preserve">PFJlZm1hbj48Q2l0ZT48QXV0aG9yPkNodWdoPC9BdXRob3I+PFllYXI+MjAwMTwvWWVhcj48UmVj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</w:fldData>
        </w:fldChar>
      </w:r>
      <w:r w:rsidR="00C555BF">
        <w:rPr>
          <w:sz w:val="22"/>
          <w:szCs w:val="22"/>
        </w:rPr>
        <w:instrText xml:space="preserve"> ADDIN REFMGR.CITE </w:instrText>
      </w:r>
      <w:r w:rsidR="00FC2DC5">
        <w:rPr>
          <w:sz w:val="22"/>
          <w:szCs w:val="22"/>
        </w:rPr>
        <w:fldChar w:fldCharType="begin">
          <w:fldData xml:space="preserve">PFJlZm1hbj48Q2l0ZT48QXV0aG9yPkNodWdoPC9BdXRob3I+PFllYXI+MjAwMTwvWWVhcj48UmVj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29</w:t>
      </w:r>
      <w:r w:rsidR="00FC2DC5" w:rsidRPr="00EF4EB9">
        <w:rPr>
          <w:sz w:val="22"/>
          <w:szCs w:val="22"/>
        </w:rPr>
        <w:fldChar w:fldCharType="end"/>
      </w:r>
      <w:r w:rsidRPr="00EF4EB9">
        <w:rPr>
          <w:sz w:val="22"/>
          <w:szCs w:val="22"/>
        </w:rPr>
        <w:t xml:space="preserve">  Evidence from a longitudinal cohort study has also suggested an increased risk of dementia in patients with AF.</w:t>
      </w:r>
      <w:r w:rsidR="00FC2DC5" w:rsidRPr="00EF4EB9">
        <w:rPr>
          <w:sz w:val="22"/>
          <w:szCs w:val="22"/>
        </w:rPr>
        <w:fldChar w:fldCharType="begin"/>
      </w:r>
      <w:r w:rsidR="00C555BF">
        <w:rPr>
          <w:sz w:val="22"/>
          <w:szCs w:val="22"/>
        </w:rPr>
        <w:instrText xml:space="preserve"> ADDIN REFMGR.CITE &lt;Refman&gt;&lt;Cite&gt;&lt;Author&gt;Miyasaka&lt;/Author&gt;&lt;Year&gt;2007&lt;/Year&gt;&lt;RecNum&gt;9458&lt;/RecNum&gt;&lt;IDText&gt;Risk of dementia in stroke-free patients diagnosed with atrial fibrillation: data from a community-based cohort&lt;/IDText&gt;&lt;MDL Ref_Type="Journal"&gt;&lt;Ref_Type&gt;Journal&lt;/Ref_Type&gt;&lt;Ref_ID&gt;9458&lt;/Ref_ID&gt;&lt;Title_Primary&gt;Risk of dementia in stroke-free patients diagnosed with atrial fibrillation: data from a community-based cohort&lt;/Title_Primary&gt;&lt;Authors_Primary&gt;Miyasaka,Y.&lt;/Authors_Primary&gt;&lt;Authors_Primary&gt;Barnes,M.E.&lt;/Authors_Primary&gt;&lt;Authors_Primary&gt;Petersen,R.C.&lt;/Authors_Primary&gt;&lt;Authors_Primary&gt;Cha,S.S.&lt;/Authors_Primary&gt;&lt;Authors_Primary&gt;Bailey,K.R.&lt;/Authors_Primary&gt;&lt;Authors_Primary&gt;Gersh,B.J.&lt;/Authors_Primary&gt;&lt;Authors_Primary&gt;Casaclang-Verzosa,G.&lt;/Authors_Primary&gt;&lt;Authors_Primary&gt;Abhayaratna,W.P.&lt;/Authors_Primary&gt;&lt;Authors_Primary&gt;Seward,J.B.&lt;/Authors_Primary&gt;&lt;Authors_Primary&gt;Iwasaka,T.&lt;/Authors_Primary&gt;&lt;Authors_Primary&gt;Tsang,T.S.M.&lt;/Authors_Primary&gt;&lt;Date_Primary&gt;2007&lt;/Date_Primary&gt;&lt;Keywords&gt;$$echo&lt;/Keywords&gt;&lt;Keywords&gt;$$exclude title&lt;/Keywords&gt;&lt;Keywords&gt;$$WoS&lt;/Keywords&gt;&lt;Keywords&gt;adult&lt;/Keywords&gt;&lt;Keywords&gt;age&lt;/Keywords&gt;&lt;Keywords&gt;Atrial fibrillation&lt;/Keywords&gt;&lt;Keywords&gt;comorbidity&lt;/Keywords&gt;&lt;Keywords&gt;confidence interval&lt;/Keywords&gt;&lt;Keywords&gt;death&lt;/Keywords&gt;&lt;Keywords&gt;dementia&lt;/Keywords&gt;&lt;Keywords&gt;diagnosis&lt;/Keywords&gt;&lt;Keywords&gt;follow up&lt;/Keywords&gt;&lt;Keywords&gt;incidence&lt;/Keywords&gt;&lt;Keywords&gt;Methods&lt;/Keywords&gt;&lt;Keywords&gt;mortality&lt;/Keywords&gt;&lt;Keywords&gt;patient&lt;/Keywords&gt;&lt;Keywords&gt;resident&lt;/Keywords&gt;&lt;Keywords&gt;risk&lt;/Keywords&gt;&lt;Keywords&gt;sex&lt;/Keywords&gt;&lt;Keywords&gt;stroke&lt;/Keywords&gt;&lt;Keywords&gt;survival&lt;/Keywords&gt;&lt;Keywords&gt;time&lt;/Keywords&gt;&lt;Reprint&gt;Not in File&lt;/Reprint&gt;&lt;Start_Page&gt;1962&lt;/Start_Page&gt;&lt;End_Page&gt;1967&lt;/End_Page&gt;&lt;Periodical&gt;European Heart Journal&lt;/Periodical&gt;&lt;Volume&gt;28&lt;/Volume&gt;&lt;Issue&gt;16&lt;/Issue&gt;&lt;ISSN_ISBN&gt;0195-668X&lt;/ISSN_ISBN&gt;&lt;Web_URL&gt;ISI:000249370500012&lt;/Web_URL&gt;&lt;ZZ_JournalFull&gt;&lt;f name="System"&gt;European Heart Journal&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0</w:t>
      </w:r>
      <w:r w:rsidR="00FC2DC5" w:rsidRPr="00EF4EB9">
        <w:rPr>
          <w:sz w:val="22"/>
          <w:szCs w:val="22"/>
        </w:rPr>
        <w:fldChar w:fldCharType="end"/>
      </w:r>
    </w:p>
    <w:p w:rsidR="00AE7B5C" w:rsidRPr="00EF4EB9" w:rsidRDefault="00AE7B5C" w:rsidP="00AE7B5C">
      <w:pPr>
        <w:tabs>
          <w:tab w:val="left" w:pos="0"/>
        </w:tabs>
        <w:spacing w:line="360" w:lineRule="auto"/>
        <w:jc w:val="both"/>
        <w:rPr>
          <w:sz w:val="22"/>
          <w:szCs w:val="22"/>
        </w:rPr>
      </w:pPr>
    </w:p>
    <w:p w:rsidR="00AE7B5C" w:rsidRPr="00EF4EB9" w:rsidRDefault="00AE7B5C" w:rsidP="00AE7B5C">
      <w:pPr>
        <w:tabs>
          <w:tab w:val="left" w:pos="0"/>
        </w:tabs>
        <w:spacing w:line="360" w:lineRule="auto"/>
        <w:jc w:val="both"/>
        <w:rPr>
          <w:sz w:val="22"/>
          <w:szCs w:val="22"/>
        </w:rPr>
      </w:pPr>
      <w:r w:rsidRPr="00EF4EB9">
        <w:rPr>
          <w:sz w:val="22"/>
          <w:szCs w:val="22"/>
        </w:rPr>
        <w:t>AF is also associated with an increase in mortality rate. In the Framingham study, AF was associated with 1.5 to 1.9-fold increase in the risk of mortality, following adjustments for the underlying cardiovascular diseases in affected patients.</w:t>
      </w:r>
      <w:r w:rsidR="00FC2DC5" w:rsidRPr="00EF4EB9">
        <w:rPr>
          <w:sz w:val="22"/>
          <w:szCs w:val="22"/>
        </w:rPr>
        <w:fldChar w:fldCharType="begin"/>
      </w:r>
      <w:r w:rsidR="00C555BF">
        <w:rPr>
          <w:sz w:val="22"/>
          <w:szCs w:val="22"/>
        </w:rPr>
        <w:instrText xml:space="preserve"> ADDIN REFMGR.CITE &lt;Refman&gt;&lt;Cite&gt;&lt;Author&gt;Benjamin&lt;/Author&gt;&lt;Year&gt;1998&lt;/Year&gt;&lt;RecNum&gt;10677&lt;/RecNum&gt;&lt;IDText&gt;Impact of atrial fibrillation on the risk of death&lt;/IDText&gt;&lt;MDL Ref_Type="Journal"&gt;&lt;Ref_Type&gt;Journal&lt;/Ref_Type&gt;&lt;Ref_ID&gt;10677&lt;/Ref_ID&gt;&lt;Title_Primary&gt;Impact of atrial fibrillation on the risk of death&lt;/Title_Primary&gt;&lt;Authors_Primary&gt;Benjamin,E.J.&lt;/Authors_Primary&gt;&lt;Authors_Primary&gt;Wolf,P.A.&lt;/Authors_Primary&gt;&lt;Authors_Primary&gt;D&amp;apos;Agostino,R.B.&lt;/Authors_Primary&gt;&lt;Authors_Primary&gt;Silbershatz,H.&lt;/Authors_Primary&gt;&lt;Authors_Primary&gt;Kannel,W.B.&lt;/Authors_Primary&gt;&lt;Authors_Primary&gt;Levy,D.&lt;/Authors_Primary&gt;&lt;Date_Primary&gt;1998&lt;/Date_Primary&gt;&lt;Keywords&gt;$$echo&lt;/Keywords&gt;&lt;Keywords&gt;$$exclude title&lt;/Keywords&gt;&lt;Keywords&gt;$$Prevalence search May2010&lt;/Keywords&gt;&lt;Keywords&gt;$$WoS&lt;/Keywords&gt;&lt;Keywords&gt;age&lt;/Keywords&gt;&lt;Keywords&gt;Atrial fibrillation&lt;/Keywords&gt;&lt;Keywords&gt;cardiovascular disease&lt;/Keywords&gt;&lt;Keywords&gt;congestive heart failure&lt;/Keywords&gt;&lt;Keywords&gt;death&lt;/Keywords&gt;&lt;Keywords&gt;Disease&lt;/Keywords&gt;&lt;Keywords&gt;female&lt;/Keywords&gt;&lt;Keywords&gt;follow up&lt;/Keywords&gt;&lt;Keywords&gt;framingham heart study&lt;/Keywords&gt;&lt;Keywords&gt;heart&lt;/Keywords&gt;&lt;Keywords&gt;heart disease&lt;/Keywords&gt;&lt;Keywords&gt;heart failure&lt;/Keywords&gt;&lt;Keywords&gt;hypertension&lt;/Keywords&gt;&lt;Keywords&gt;hypertrophy&lt;/Keywords&gt;&lt;Keywords&gt;infarction&lt;/Keywords&gt;&lt;Keywords&gt;left ventricular&lt;/Keywords&gt;&lt;Keywords&gt;Methods&lt;/Keywords&gt;&lt;Keywords&gt;morbidity&lt;/Keywords&gt;&lt;Keywords&gt;mortality&lt;/Keywords&gt;&lt;Keywords&gt;risk&lt;/Keywords&gt;&lt;Keywords&gt;risk factor&lt;/Keywords&gt;&lt;Keywords&gt;Risk Factors&lt;/Keywords&gt;&lt;Keywords&gt;sex&lt;/Keywords&gt;&lt;Keywords&gt;smoking&lt;/Keywords&gt;&lt;Keywords&gt;stroke&lt;/Keywords&gt;&lt;Keywords&gt;study&lt;/Keywords&gt;&lt;Keywords&gt;survival&lt;/Keywords&gt;&lt;Keywords&gt;transient ischemic attack&lt;/Keywords&gt;&lt;Keywords&gt;valvular heart disease&lt;/Keywords&gt;&lt;Reprint&gt;Not in File&lt;/Reprint&gt;&lt;Start_Page&gt;946&lt;/Start_Page&gt;&lt;End_Page&gt;952&lt;/End_Page&gt;&lt;Periodical&gt;Circulation&lt;/Periodical&gt;&lt;Volume&gt;98&lt;/Volume&gt;&lt;Issue&gt;10&lt;/Issue&gt;&lt;ISSN_ISBN&gt;0009-7322&lt;/ISSN_ISBN&gt;&lt;Web_URL&gt;ISI:000075717600003&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1</w:t>
      </w:r>
      <w:r w:rsidR="00FC2DC5" w:rsidRPr="00EF4EB9">
        <w:rPr>
          <w:sz w:val="22"/>
          <w:szCs w:val="22"/>
        </w:rPr>
        <w:fldChar w:fldCharType="end"/>
      </w:r>
      <w:r w:rsidRPr="00EF4EB9">
        <w:rPr>
          <w:sz w:val="22"/>
          <w:szCs w:val="22"/>
        </w:rPr>
        <w:t xml:space="preserve"> This conferred risk of death is similar in both men and women and does not vary significantly by age.</w:t>
      </w:r>
      <w:r w:rsidR="00FC2DC5" w:rsidRPr="00EF4EB9">
        <w:rPr>
          <w:sz w:val="22"/>
          <w:szCs w:val="22"/>
        </w:rPr>
        <w:fldChar w:fldCharType="begin"/>
      </w:r>
      <w:r w:rsidR="00C555BF">
        <w:rPr>
          <w:sz w:val="22"/>
          <w:szCs w:val="22"/>
        </w:rPr>
        <w:instrText xml:space="preserve"> ADDIN REFMGR.CITE &lt;Refman&gt;&lt;Cite&gt;&lt;Author&gt;Benjamin&lt;/Author&gt;&lt;Year&gt;1998&lt;/Year&gt;&lt;RecNum&gt;10677&lt;/RecNum&gt;&lt;IDText&gt;Impact of atrial fibrillation on the risk of death&lt;/IDText&gt;&lt;MDL Ref_Type="Journal"&gt;&lt;Ref_Type&gt;Journal&lt;/Ref_Type&gt;&lt;Ref_ID&gt;10677&lt;/Ref_ID&gt;&lt;Title_Primary&gt;Impact of atrial fibrillation on the risk of death&lt;/Title_Primary&gt;&lt;Authors_Primary&gt;Benjamin,E.J.&lt;/Authors_Primary&gt;&lt;Authors_Primary&gt;Wolf,P.A.&lt;/Authors_Primary&gt;&lt;Authors_Primary&gt;D&amp;apos;Agostino,R.B.&lt;/Authors_Primary&gt;&lt;Authors_Primary&gt;Silbershatz,H.&lt;/Authors_Primary&gt;&lt;Authors_Primary&gt;Kannel,W.B.&lt;/Authors_Primary&gt;&lt;Authors_Primary&gt;Levy,D.&lt;/Authors_Primary&gt;&lt;Date_Primary&gt;1998&lt;/Date_Primary&gt;&lt;Keywords&gt;$$echo&lt;/Keywords&gt;&lt;Keywords&gt;$$exclude title&lt;/Keywords&gt;&lt;Keywords&gt;$$Prevalence search May2010&lt;/Keywords&gt;&lt;Keywords&gt;$$WoS&lt;/Keywords&gt;&lt;Keywords&gt;age&lt;/Keywords&gt;&lt;Keywords&gt;Atrial fibrillation&lt;/Keywords&gt;&lt;Keywords&gt;cardiovascular disease&lt;/Keywords&gt;&lt;Keywords&gt;congestive heart failure&lt;/Keywords&gt;&lt;Keywords&gt;death&lt;/Keywords&gt;&lt;Keywords&gt;Disease&lt;/Keywords&gt;&lt;Keywords&gt;female&lt;/Keywords&gt;&lt;Keywords&gt;follow up&lt;/Keywords&gt;&lt;Keywords&gt;framingham heart study&lt;/Keywords&gt;&lt;Keywords&gt;heart&lt;/Keywords&gt;&lt;Keywords&gt;heart disease&lt;/Keywords&gt;&lt;Keywords&gt;heart failure&lt;/Keywords&gt;&lt;Keywords&gt;hypertension&lt;/Keywords&gt;&lt;Keywords&gt;hypertrophy&lt;/Keywords&gt;&lt;Keywords&gt;infarction&lt;/Keywords&gt;&lt;Keywords&gt;left ventricular&lt;/Keywords&gt;&lt;Keywords&gt;Methods&lt;/Keywords&gt;&lt;Keywords&gt;morbidity&lt;/Keywords&gt;&lt;Keywords&gt;mortality&lt;/Keywords&gt;&lt;Keywords&gt;risk&lt;/Keywords&gt;&lt;Keywords&gt;risk factor&lt;/Keywords&gt;&lt;Keywords&gt;Risk Factors&lt;/Keywords&gt;&lt;Keywords&gt;sex&lt;/Keywords&gt;&lt;Keywords&gt;smoking&lt;/Keywords&gt;&lt;Keywords&gt;stroke&lt;/Keywords&gt;&lt;Keywords&gt;study&lt;/Keywords&gt;&lt;Keywords&gt;survival&lt;/Keywords&gt;&lt;Keywords&gt;transient ischemic attack&lt;/Keywords&gt;&lt;Keywords&gt;valvular heart disease&lt;/Keywords&gt;&lt;Reprint&gt;Not in File&lt;/Reprint&gt;&lt;Start_Page&gt;946&lt;/Start_Page&gt;&lt;End_Page&gt;952&lt;/End_Page&gt;&lt;Periodical&gt;Circulation&lt;/Periodical&gt;&lt;Volume&gt;98&lt;/Volume&gt;&lt;Issue&gt;10&lt;/Issue&gt;&lt;ISSN_ISBN&gt;0009-7322&lt;/ISSN_ISBN&gt;&lt;Web_URL&gt;ISI:000075717600003&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31</w:t>
      </w:r>
      <w:r w:rsidR="00FC2DC5" w:rsidRPr="00EF4EB9">
        <w:rPr>
          <w:sz w:val="22"/>
          <w:szCs w:val="22"/>
        </w:rPr>
        <w:fldChar w:fldCharType="end"/>
      </w:r>
      <w:r w:rsidRPr="00EF4EB9">
        <w:rPr>
          <w:sz w:val="22"/>
          <w:szCs w:val="22"/>
        </w:rPr>
        <w:t xml:space="preserve">  Data from the Renfrew Paisley cohort with a 20-year follow up period demonstrated an increase of 1.8- to 2.8-fold and 1.5- to 2.2-fold in cardiovascular-related death and all-cause death respectively.</w:t>
      </w:r>
      <w:r w:rsidR="00FC2DC5" w:rsidRPr="00EF4EB9">
        <w:rPr>
          <w:sz w:val="22"/>
          <w:szCs w:val="22"/>
        </w:rPr>
        <w:fldChar w:fldCharType="begin">
          <w:fldData xml:space="preserve">PFJlZm1hbj48Q2l0ZT48QXV0aG9yPlN0ZXdhcnQ8L0F1dGhvcj48WWVhcj4yMDAyPC9ZZWFyPjxS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</w:fldData>
        </w:fldChar>
      </w:r>
      <w:r w:rsidR="00C555BF">
        <w:rPr>
          <w:sz w:val="22"/>
          <w:szCs w:val="22"/>
        </w:rPr>
        <w:instrText xml:space="preserve"> ADDIN REFMGR.CITE </w:instrText>
      </w:r>
      <w:r w:rsidR="00FC2DC5">
        <w:rPr>
          <w:sz w:val="22"/>
          <w:szCs w:val="22"/>
        </w:rPr>
        <w:fldChar w:fldCharType="begin">
          <w:fldData xml:space="preserve">PFJlZm1hbj48Q2l0ZT48QXV0aG9yPlN0ZXdhcnQ8L0F1dGhvcj48WWVhcj4yMDAyPC9ZZWFyPjxS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32</w:t>
      </w:r>
      <w:r w:rsidR="00FC2DC5" w:rsidRPr="00EF4EB9">
        <w:rPr>
          <w:sz w:val="22"/>
          <w:szCs w:val="22"/>
        </w:rPr>
        <w:fldChar w:fldCharType="end"/>
      </w:r>
      <w:r w:rsidRPr="00EF4EB9">
        <w:rPr>
          <w:sz w:val="22"/>
          <w:szCs w:val="22"/>
        </w:rPr>
        <w:t xml:space="preserve"> </w:t>
      </w:r>
    </w:p>
    <w:p w:rsidR="00AE7B5C" w:rsidRPr="00EF4EB9" w:rsidRDefault="00AE7B5C" w:rsidP="00AE7B5C">
      <w:pPr>
        <w:tabs>
          <w:tab w:val="left" w:pos="0"/>
        </w:tabs>
        <w:spacing w:line="360" w:lineRule="auto"/>
        <w:jc w:val="both"/>
        <w:rPr>
          <w:sz w:val="22"/>
          <w:szCs w:val="22"/>
        </w:rPr>
      </w:pPr>
    </w:p>
    <w:p w:rsidR="006D4430" w:rsidRDefault="006D4430">
      <w:pPr>
        <w:rPr>
          <w:i/>
          <w:sz w:val="22"/>
          <w:szCs w:val="22"/>
        </w:rPr>
      </w:pPr>
      <w:r>
        <w:rPr>
          <w:i/>
          <w:sz w:val="22"/>
          <w:szCs w:val="22"/>
        </w:rPr>
        <w:br w:type="page"/>
      </w:r>
    </w:p>
    <w:p w:rsidR="00AE7B5C" w:rsidRPr="00EF4EB9" w:rsidRDefault="00AE7B5C" w:rsidP="0085086B">
      <w:pPr>
        <w:pStyle w:val="Header"/>
        <w:jc w:val="both"/>
        <w:outlineLvl w:val="0"/>
        <w:rPr>
          <w:sz w:val="22"/>
          <w:szCs w:val="22"/>
        </w:rPr>
      </w:pPr>
      <w:r w:rsidRPr="00EF4EB9">
        <w:rPr>
          <w:i/>
          <w:sz w:val="22"/>
          <w:szCs w:val="22"/>
        </w:rPr>
        <w:lastRenderedPageBreak/>
        <w:t xml:space="preserve">Significance for the NHS </w:t>
      </w:r>
    </w:p>
    <w:p w:rsidR="00AE7B5C" w:rsidRPr="00EF4EB9" w:rsidRDefault="00AE7B5C" w:rsidP="00AE7B5C">
      <w:pPr>
        <w:tabs>
          <w:tab w:val="left" w:pos="0"/>
        </w:tabs>
        <w:spacing w:line="360" w:lineRule="auto"/>
        <w:jc w:val="both"/>
        <w:rPr>
          <w:sz w:val="22"/>
          <w:szCs w:val="22"/>
        </w:rPr>
      </w:pPr>
    </w:p>
    <w:p w:rsidR="00AE7B5C" w:rsidRPr="00EF4EB9" w:rsidRDefault="00AE7B5C" w:rsidP="00AE7B5C">
      <w:pPr>
        <w:tabs>
          <w:tab w:val="left" w:pos="0"/>
        </w:tabs>
        <w:spacing w:line="360" w:lineRule="auto"/>
        <w:jc w:val="both"/>
        <w:rPr>
          <w:sz w:val="22"/>
          <w:szCs w:val="22"/>
        </w:rPr>
      </w:pPr>
      <w:r w:rsidRPr="00EF4EB9">
        <w:rPr>
          <w:sz w:val="22"/>
          <w:szCs w:val="22"/>
        </w:rPr>
        <w:t>In many developed countries, AF is increasingly becoming a significant public health challenge. It is a major cause of increased hospitalisation in the U.K.</w:t>
      </w:r>
      <w:r w:rsidR="00FC2DC5" w:rsidRPr="00EF4EB9">
        <w:rPr>
          <w:sz w:val="22"/>
          <w:szCs w:val="22"/>
        </w:rPr>
        <w:fldChar w:fldCharType="begin">
          <w:fldData xml:space="preserve">PFJlZm1hbj48Q2l0ZT48QXV0aG9yPk1pdHJhPC9BdXRob3I+PFllYXI+MjAwNTwvWWVhcj48UmVj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1pdHJhPC9BdXRob3I+PFllYXI+MjAwNTwvWWVhcj48UmVj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8,33</w:t>
      </w:r>
      <w:r w:rsidR="00FC2DC5" w:rsidRPr="00EF4EB9">
        <w:rPr>
          <w:sz w:val="22"/>
          <w:szCs w:val="22"/>
        </w:rPr>
        <w:fldChar w:fldCharType="end"/>
      </w:r>
      <w:r w:rsidRPr="00EF4EB9">
        <w:rPr>
          <w:sz w:val="22"/>
          <w:szCs w:val="22"/>
        </w:rPr>
        <w:t xml:space="preserve"> The number of hospital admissions for patients with AF has at least doubled in recent times.</w:t>
      </w:r>
      <w:r w:rsidR="00FC2DC5" w:rsidRPr="00EF4EB9">
        <w:rPr>
          <w:sz w:val="22"/>
          <w:szCs w:val="22"/>
        </w:rPr>
        <w:fldChar w:fldCharType="begin">
          <w:fldData xml:space="preserve">PFJlZm1hbj48Q2l0ZT48QXV0aG9yPlN0ZXdhcnQ8L0F1dGhvcj48WWVhcj4yMDAxPC9ZZWFyPjxS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lN0ZXdhcnQ8L0F1dGhvcj48WWVhcj4yMDAxPC9ZZWFyPjxS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34</w:t>
      </w:r>
      <w:r w:rsidR="00FC2DC5" w:rsidRPr="00EF4EB9">
        <w:rPr>
          <w:sz w:val="22"/>
          <w:szCs w:val="22"/>
        </w:rPr>
        <w:fldChar w:fldCharType="end"/>
      </w:r>
    </w:p>
    <w:p w:rsidR="00AE7B5C" w:rsidRPr="00EF4EB9" w:rsidRDefault="00AE7B5C" w:rsidP="00AE7B5C">
      <w:pPr>
        <w:tabs>
          <w:tab w:val="left" w:pos="0"/>
        </w:tabs>
        <w:spacing w:line="360" w:lineRule="auto"/>
        <w:jc w:val="both"/>
        <w:rPr>
          <w:sz w:val="22"/>
          <w:szCs w:val="22"/>
        </w:rPr>
      </w:pPr>
    </w:p>
    <w:p w:rsidR="00AE7B5C" w:rsidRPr="00EF4EB9" w:rsidRDefault="00AE7B5C" w:rsidP="00AE7B5C">
      <w:pPr>
        <w:tabs>
          <w:tab w:val="left" w:pos="0"/>
        </w:tabs>
        <w:spacing w:line="360" w:lineRule="auto"/>
        <w:jc w:val="both"/>
        <w:rPr>
          <w:sz w:val="22"/>
          <w:szCs w:val="22"/>
        </w:rPr>
      </w:pPr>
      <w:r w:rsidRPr="00EF4EB9">
        <w:rPr>
          <w:sz w:val="22"/>
          <w:szCs w:val="22"/>
        </w:rPr>
        <w:t>A study of the health and social care related expenditure on patients with atrial fibrillation in 1995 showed that an estimated 244 million pounds which accounted for 0.62% of the total National Health Service (NHS) budget was spent on AFpatients.</w:t>
      </w:r>
      <w:r w:rsidR="00FC2DC5" w:rsidRPr="00EF4EB9">
        <w:rPr>
          <w:sz w:val="22"/>
          <w:szCs w:val="22"/>
        </w:rPr>
        <w:fldChar w:fldCharType="begin">
          <w:fldData xml:space="preserve">PFJlZm1hbj48Q2l0ZT48QXV0aG9yPlN0ZXdhcnQ8L0F1dGhvcj48WWVhcj4yMDA0PC9ZZWFyPjxS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lN0ZXdhcnQ8L0F1dGhvcj48WWVhcj4yMDA0PC9ZZWFyPjxS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35</w:t>
      </w:r>
      <w:r w:rsidR="00FC2DC5" w:rsidRPr="00EF4EB9">
        <w:rPr>
          <w:sz w:val="22"/>
          <w:szCs w:val="22"/>
        </w:rPr>
        <w:fldChar w:fldCharType="end"/>
      </w:r>
      <w:r w:rsidRPr="00EF4EB9">
        <w:rPr>
          <w:sz w:val="22"/>
          <w:szCs w:val="22"/>
        </w:rPr>
        <w:t xml:space="preserve"> Of this, half of the cost covered the hospitalisation of patients whilst 20% of the total expenditure was for the cost of drug prescriptions. An extra 46.4 million pounds was used to provide long-term nursing home care following admission. Based on projections of AF expenditure in 1995, it was estimated that direct costs of the condition will be approximately 459 million pounds in the year 2000.</w:t>
      </w:r>
      <w:r w:rsidR="00FC2DC5" w:rsidRPr="00EF4EB9">
        <w:rPr>
          <w:sz w:val="22"/>
          <w:szCs w:val="22"/>
        </w:rPr>
        <w:fldChar w:fldCharType="begin">
          <w:fldData xml:space="preserve">PFJlZm1hbj48Q2l0ZT48QXV0aG9yPlN0ZXdhcnQ8L0F1dGhvcj48WWVhcj4yMDA0PC9ZZWFyPjxS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lN0ZXdhcnQ8L0F1dGhvcj48WWVhcj4yMDA0PC9ZZWFyPjxS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35</w:t>
      </w:r>
      <w:r w:rsidR="00FC2DC5" w:rsidRPr="00EF4EB9">
        <w:rPr>
          <w:sz w:val="22"/>
          <w:szCs w:val="22"/>
        </w:rPr>
        <w:fldChar w:fldCharType="end"/>
      </w:r>
      <w:r w:rsidRPr="00EF4EB9">
        <w:rPr>
          <w:sz w:val="22"/>
          <w:szCs w:val="22"/>
        </w:rPr>
        <w:t xml:space="preserve"> </w:t>
      </w:r>
    </w:p>
    <w:p w:rsidR="00AE7B5C" w:rsidRPr="00EF4EB9" w:rsidRDefault="00AE7B5C" w:rsidP="00AE7B5C">
      <w:pPr>
        <w:pStyle w:val="Header"/>
        <w:spacing w:before="120" w:line="360" w:lineRule="auto"/>
        <w:rPr>
          <w:b/>
          <w:sz w:val="22"/>
          <w:szCs w:val="22"/>
        </w:rPr>
      </w:pPr>
    </w:p>
    <w:p w:rsidR="00AE7B5C" w:rsidRPr="00EF4EB9" w:rsidRDefault="00AE7B5C" w:rsidP="0085086B">
      <w:pPr>
        <w:pStyle w:val="Header"/>
        <w:tabs>
          <w:tab w:val="clear" w:pos="4153"/>
          <w:tab w:val="clear" w:pos="8306"/>
        </w:tabs>
        <w:spacing w:before="120" w:line="360" w:lineRule="auto"/>
        <w:jc w:val="both"/>
        <w:outlineLvl w:val="0"/>
        <w:rPr>
          <w:b/>
          <w:sz w:val="22"/>
          <w:szCs w:val="22"/>
        </w:rPr>
      </w:pPr>
      <w:r w:rsidRPr="00EF4EB9">
        <w:rPr>
          <w:b/>
          <w:sz w:val="22"/>
          <w:szCs w:val="22"/>
        </w:rPr>
        <w:t>3.2</w:t>
      </w:r>
      <w:r w:rsidRPr="00EF4EB9">
        <w:rPr>
          <w:b/>
          <w:sz w:val="22"/>
          <w:szCs w:val="22"/>
        </w:rPr>
        <w:tab/>
        <w:t>Current service provision</w:t>
      </w:r>
      <w:bookmarkEnd w:id="4"/>
    </w:p>
    <w:p w:rsidR="00AE7B5C" w:rsidRPr="00EF4EB9" w:rsidRDefault="00AE7B5C" w:rsidP="00AE7B5C">
      <w:pPr>
        <w:pStyle w:val="Header"/>
        <w:spacing w:before="120" w:line="360" w:lineRule="auto"/>
        <w:jc w:val="both"/>
      </w:pPr>
      <w:r w:rsidRPr="00EF4EB9">
        <w:rPr>
          <w:sz w:val="22"/>
          <w:szCs w:val="22"/>
        </w:rPr>
        <w:t>The setting for management may vary depending on the nature and the severity of the condition</w:t>
      </w:r>
      <w:r w:rsidR="00FC2DC5" w:rsidRPr="00EF4EB9">
        <w:rPr>
          <w:sz w:val="22"/>
          <w:szCs w:val="22"/>
        </w:rPr>
        <w:fldChar w:fldCharType="begin">
          <w:fldData xml:space="preserve">PFJlZm1hbj48Q2l0ZT48QXV0aG9yPk5hdGlvbmFsIFNlcnZpY2UgRnJhbWV3b3JrPC9BdXRob3I+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k5hdGlvbmFsIFNlcnZpY2UgRnJhbWV3b3JrPC9BdXRob3I+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36</w:t>
      </w:r>
      <w:r w:rsidR="00FC2DC5" w:rsidRPr="00EF4EB9">
        <w:rPr>
          <w:sz w:val="22"/>
          <w:szCs w:val="22"/>
        </w:rPr>
        <w:fldChar w:fldCharType="end"/>
      </w:r>
      <w:r w:rsidRPr="00EF4EB9">
        <w:rPr>
          <w:sz w:val="22"/>
          <w:szCs w:val="22"/>
        </w:rPr>
        <w:t xml:space="preserve"> (NSF/ NICE), however urgent referral of patients with persisting and complicated arrhythmia is required for prompt and appropriate treatment.</w:t>
      </w:r>
    </w:p>
    <w:p w:rsidR="00AE7B5C" w:rsidRPr="00EF4EB9" w:rsidRDefault="00AE7B5C" w:rsidP="00AE7B5C">
      <w:pPr>
        <w:pStyle w:val="Header"/>
        <w:spacing w:before="120" w:line="360" w:lineRule="auto"/>
        <w:jc w:val="both"/>
      </w:pPr>
    </w:p>
    <w:p w:rsidR="00AE7B5C" w:rsidRPr="00EF4EB9" w:rsidRDefault="00AE7B5C" w:rsidP="0085086B">
      <w:pPr>
        <w:pStyle w:val="Header"/>
        <w:spacing w:line="360" w:lineRule="auto"/>
        <w:outlineLvl w:val="0"/>
        <w:rPr>
          <w:b/>
          <w:sz w:val="22"/>
          <w:szCs w:val="22"/>
        </w:rPr>
      </w:pPr>
      <w:r w:rsidRPr="00EF4EB9">
        <w:rPr>
          <w:b/>
          <w:sz w:val="22"/>
          <w:szCs w:val="22"/>
        </w:rPr>
        <w:t>Relevant national guidelines and management of AF</w:t>
      </w:r>
    </w:p>
    <w:p w:rsidR="00AE7B5C" w:rsidRPr="00EF4EB9" w:rsidRDefault="00AE7B5C" w:rsidP="00AE7B5C">
      <w:pPr>
        <w:pStyle w:val="Header"/>
        <w:spacing w:line="360" w:lineRule="auto"/>
        <w:jc w:val="both"/>
        <w:rPr>
          <w:sz w:val="22"/>
          <w:szCs w:val="22"/>
        </w:rPr>
      </w:pPr>
      <w:r w:rsidRPr="00EF4EB9">
        <w:rPr>
          <w:sz w:val="22"/>
          <w:szCs w:val="22"/>
        </w:rPr>
        <w:t>Key guidance documents for the care of patients with atrial fibrillation have been developed by the European Society of Cardiology</w:t>
      </w:r>
      <w:r w:rsidR="00FC2DC5" w:rsidRPr="00EF4EB9">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REFMGR.CITE </w:instrText>
      </w:r>
      <w:r w:rsidR="00FC2DC5">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6</w:t>
      </w:r>
      <w:r w:rsidR="00FC2DC5" w:rsidRPr="00EF4EB9">
        <w:rPr>
          <w:sz w:val="22"/>
          <w:szCs w:val="22"/>
        </w:rPr>
        <w:fldChar w:fldCharType="end"/>
      </w:r>
      <w:r w:rsidRPr="00EF4EB9">
        <w:rPr>
          <w:sz w:val="22"/>
          <w:szCs w:val="22"/>
        </w:rPr>
        <w:t>, American College of Cardiology Foundation (ACCF) and the American Heart Association (AHA)</w:t>
      </w:r>
      <w:r w:rsidR="00FC2DC5" w:rsidRPr="00EF4EB9">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kZ1c3RlcjwvQXV0aG9yPjxZZWFyPjIwMDY8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</w:fldData>
        </w:fldChar>
      </w:r>
      <w:r w:rsidR="00C555BF">
        <w:rPr>
          <w:sz w:val="22"/>
          <w:szCs w:val="22"/>
        </w:rPr>
        <w:instrText xml:space="preserve"> ADDIN REFMGR.CITE </w:instrText>
      </w:r>
      <w:r w:rsidR="00FC2DC5">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kZ1c3RlcjwvQXV0aG9yPjxZZWFyPjIwMDY8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C555BF" w:rsidRPr="00C555BF">
        <w:rPr>
          <w:noProof/>
          <w:sz w:val="22"/>
          <w:szCs w:val="22"/>
          <w:vertAlign w:val="superscript"/>
        </w:rPr>
        <w:t>2,37</w:t>
      </w:r>
      <w:r w:rsidR="00FC2DC5" w:rsidRPr="00EF4EB9">
        <w:rPr>
          <w:sz w:val="22"/>
          <w:szCs w:val="22"/>
        </w:rPr>
        <w:fldChar w:fldCharType="end"/>
      </w:r>
      <w:r w:rsidRPr="00EF4EB9">
        <w:rPr>
          <w:sz w:val="22"/>
          <w:szCs w:val="22"/>
        </w:rPr>
        <w:t>,</w:t>
      </w:r>
      <w:r w:rsidR="00DD057D">
        <w:rPr>
          <w:sz w:val="22"/>
          <w:szCs w:val="22"/>
        </w:rPr>
        <w:t xml:space="preserve"> </w:t>
      </w:r>
      <w:r w:rsidRPr="00EF4EB9">
        <w:rPr>
          <w:sz w:val="22"/>
          <w:szCs w:val="22"/>
        </w:rPr>
        <w:t>the National Institute for Health and Clinical Excellence</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and the National Service Framework committee</w:t>
      </w:r>
      <w:r w:rsidR="00FC2DC5" w:rsidRPr="00EF4EB9">
        <w:rPr>
          <w:sz w:val="22"/>
          <w:szCs w:val="22"/>
        </w:rPr>
        <w:fldChar w:fldCharType="begin"/>
      </w:r>
      <w:r w:rsidR="00C555BF">
        <w:rPr>
          <w:sz w:val="22"/>
          <w:szCs w:val="22"/>
        </w:rPr>
        <w:instrText xml:space="preserve"> ADDIN REFMGR.CITE &lt;Refman&gt;&lt;Cite&gt;&lt;Author&gt;National Service Framework&lt;/Author&gt;&lt;Year&gt;2005&lt;/Year&gt;&lt;RecNum&gt;19816&lt;/RecNum&gt;&lt;IDText&gt;National Service Framework for Coronary Heart Disease - Chapter 8: Arrhythmias and Sudden Cardiac Death&lt;/IDText&gt;&lt;MDL Ref_Type="Online Source"&gt;&lt;Ref_Type&gt;Online Source&lt;/Ref_Type&gt;&lt;Ref_ID&gt;19816&lt;/Ref_ID&gt;&lt;Title_Primary&gt;National Service Framework for Coronary Heart Disease - Chapter 8: Arrhythmias and Sudden Cardiac Death&lt;/Title_Primary&gt;&lt;Authors_Primary&gt;National Service Framework&lt;/Authors_Primary&gt;&lt;Date_Primary&gt;2005&lt;/Date_Primary&gt;&lt;Keywords&gt;guidelines&lt;/Keywords&gt;&lt;Keywords&gt;death&lt;/Keywords&gt;&lt;Keywords&gt;coronary artery&lt;/Keywords&gt;&lt;Keywords&gt;coronary artery disease&lt;/Keywords&gt;&lt;Keywords&gt;artery disease&lt;/Keywords&gt;&lt;Keywords&gt;Disease&lt;/Keywords&gt;&lt;Keywords&gt;heart&lt;/Keywords&gt;&lt;Keywords&gt;heart disease&lt;/Keywords&gt;&lt;Reprint&gt;Not in File&lt;/Reprint&gt;&lt;Publisher&gt;&lt;f name="Frutiger-Light"&gt;Depratment of Health Coronary Heart Disease Team&lt;/f&gt;&lt;/Publisher&gt;&lt;Date_Secondary&gt;2011/11/6&lt;/Date_Secondary&gt;&lt;Web_URL&gt;&lt;u&gt;http://www.cardiomyopathy.org/assets/files/NSF%20Chapter%208.pdf&lt;/u&gt;&lt;/Web_URL&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36</w:t>
      </w:r>
      <w:r w:rsidR="00FC2DC5" w:rsidRPr="00EF4EB9">
        <w:rPr>
          <w:sz w:val="22"/>
          <w:szCs w:val="22"/>
        </w:rPr>
        <w:fldChar w:fldCharType="end"/>
      </w:r>
      <w:r w:rsidRPr="00EF4EB9">
        <w:rPr>
          <w:sz w:val="22"/>
          <w:szCs w:val="22"/>
        </w:rPr>
        <w:t xml:space="preserve"> Recommendations within these guidelines emphasize the importance of early and accurate diagnosis and appropriate management strategies for patients. </w:t>
      </w:r>
    </w:p>
    <w:p w:rsidR="00AE7B5C" w:rsidRPr="00EF4EB9" w:rsidRDefault="00AE7B5C" w:rsidP="00AE7B5C">
      <w:pPr>
        <w:pStyle w:val="Header"/>
        <w:spacing w:line="360" w:lineRule="auto"/>
        <w:jc w:val="both"/>
        <w:rPr>
          <w:sz w:val="22"/>
          <w:szCs w:val="22"/>
        </w:rPr>
      </w:pPr>
    </w:p>
    <w:p w:rsidR="00AE7B5C" w:rsidRPr="00EF4EB9" w:rsidRDefault="00AE7B5C" w:rsidP="00AE7B5C">
      <w:pPr>
        <w:pStyle w:val="Header"/>
        <w:spacing w:line="360" w:lineRule="auto"/>
        <w:jc w:val="both"/>
        <w:rPr>
          <w:sz w:val="22"/>
          <w:szCs w:val="22"/>
        </w:rPr>
      </w:pPr>
      <w:r w:rsidRPr="00EF4EB9">
        <w:rPr>
          <w:sz w:val="22"/>
          <w:szCs w:val="22"/>
        </w:rPr>
        <w:t>Immediate and early 12-lead ECG tracing is advised, even if symptoms have subsided.</w:t>
      </w:r>
      <w:r w:rsidR="00FC2DC5" w:rsidRPr="00EF4EB9">
        <w:rPr>
          <w:sz w:val="22"/>
          <w:szCs w:val="22"/>
        </w:rPr>
        <w:fldChar w:fldCharType="begin">
          <w:fldData xml:space="preserve">PFJlZm1hbj48Q2l0ZT48QXV0aG9yPk5hdGlvbmFsIFNlcnZpY2UgRnJhbWV3b3JrPC9BdXRob3I+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k5hdGlvbmFsIFNlcnZpY2UgRnJhbWV3b3JrPC9BdXRob3I+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36</w:t>
      </w:r>
      <w:r w:rsidR="00FC2DC5" w:rsidRPr="00EF4EB9">
        <w:rPr>
          <w:sz w:val="22"/>
          <w:szCs w:val="22"/>
        </w:rPr>
        <w:fldChar w:fldCharType="end"/>
      </w:r>
      <w:r w:rsidRPr="00EF4EB9">
        <w:rPr>
          <w:sz w:val="22"/>
          <w:szCs w:val="22"/>
        </w:rPr>
        <w:t xml:space="preserve">  An ECG is also recommended in patients with documented AF.</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The number and duration of ECG monitoring are usually based on clinical judgement.</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Intense and prolonged monitoring is recommended in patients with:</w:t>
      </w:r>
      <w:r w:rsidR="00FC2DC5" w:rsidRPr="00EF4EB9">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lRoZSBOYXRpb25hbCBDb2xsYWJvcmF0aW5n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lRoZSBOYXRpb25hbCBDb2xsYWJvcmF0aW5n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2</w:t>
      </w:r>
      <w:r w:rsidR="00FC2DC5" w:rsidRPr="00EF4EB9">
        <w:rPr>
          <w:sz w:val="22"/>
          <w:szCs w:val="22"/>
        </w:rPr>
        <w:fldChar w:fldCharType="end"/>
      </w:r>
      <w:r w:rsidRPr="00EF4EB9">
        <w:rPr>
          <w:sz w:val="22"/>
          <w:szCs w:val="22"/>
        </w:rPr>
        <w:t xml:space="preserve"> </w:t>
      </w:r>
    </w:p>
    <w:p w:rsidR="00AE7B5C" w:rsidRPr="00EF4EB9" w:rsidRDefault="00AE7B5C" w:rsidP="00AE7B5C">
      <w:pPr>
        <w:pStyle w:val="Header"/>
        <w:spacing w:line="360" w:lineRule="auto"/>
        <w:jc w:val="both"/>
        <w:rPr>
          <w:sz w:val="22"/>
          <w:szCs w:val="22"/>
        </w:rPr>
      </w:pPr>
    </w:p>
    <w:p w:rsidR="00AE7B5C" w:rsidRPr="00EF4EB9" w:rsidRDefault="00AE7B5C" w:rsidP="00AE7B5C">
      <w:pPr>
        <w:pStyle w:val="Header"/>
        <w:numPr>
          <w:ilvl w:val="0"/>
          <w:numId w:val="11"/>
        </w:numPr>
        <w:spacing w:line="360" w:lineRule="auto"/>
        <w:jc w:val="both"/>
        <w:outlineLvl w:val="0"/>
        <w:rPr>
          <w:sz w:val="22"/>
          <w:szCs w:val="22"/>
        </w:rPr>
      </w:pPr>
      <w:r w:rsidRPr="00EF4EB9">
        <w:rPr>
          <w:sz w:val="22"/>
          <w:szCs w:val="22"/>
        </w:rPr>
        <w:t>Severe symptoms</w:t>
      </w:r>
    </w:p>
    <w:p w:rsidR="00AE7B5C" w:rsidRPr="00EF4EB9" w:rsidRDefault="00AE7B5C" w:rsidP="00AE7B5C">
      <w:pPr>
        <w:pStyle w:val="Header"/>
        <w:numPr>
          <w:ilvl w:val="0"/>
          <w:numId w:val="9"/>
        </w:numPr>
        <w:spacing w:line="360" w:lineRule="auto"/>
        <w:jc w:val="both"/>
        <w:outlineLvl w:val="0"/>
        <w:rPr>
          <w:sz w:val="22"/>
          <w:szCs w:val="22"/>
        </w:rPr>
      </w:pPr>
      <w:r w:rsidRPr="00EF4EB9">
        <w:rPr>
          <w:sz w:val="22"/>
          <w:szCs w:val="22"/>
        </w:rPr>
        <w:t>Documented or suspected underlying disease of cardiac or non-cardiac origin</w:t>
      </w:r>
    </w:p>
    <w:p w:rsidR="00AE7B5C" w:rsidRPr="00EF4EB9" w:rsidRDefault="00AE7B5C" w:rsidP="00AE7B5C">
      <w:pPr>
        <w:pStyle w:val="Header"/>
        <w:numPr>
          <w:ilvl w:val="0"/>
          <w:numId w:val="9"/>
        </w:numPr>
        <w:spacing w:line="360" w:lineRule="auto"/>
        <w:jc w:val="both"/>
        <w:outlineLvl w:val="0"/>
        <w:rPr>
          <w:sz w:val="22"/>
          <w:szCs w:val="22"/>
        </w:rPr>
      </w:pPr>
      <w:r w:rsidRPr="00EF4EB9">
        <w:rPr>
          <w:sz w:val="22"/>
          <w:szCs w:val="22"/>
        </w:rPr>
        <w:t>Complications due to ongoing or previous ‘silent’ AF</w:t>
      </w:r>
    </w:p>
    <w:p w:rsidR="00AE7B5C" w:rsidRPr="00EF4EB9" w:rsidRDefault="00AE7B5C" w:rsidP="00AE7B5C">
      <w:pPr>
        <w:pStyle w:val="Header"/>
        <w:numPr>
          <w:ilvl w:val="0"/>
          <w:numId w:val="10"/>
        </w:numPr>
        <w:spacing w:line="360" w:lineRule="auto"/>
        <w:jc w:val="both"/>
        <w:outlineLvl w:val="0"/>
        <w:rPr>
          <w:sz w:val="22"/>
          <w:szCs w:val="22"/>
        </w:rPr>
      </w:pPr>
      <w:r w:rsidRPr="00EF4EB9">
        <w:rPr>
          <w:sz w:val="22"/>
          <w:szCs w:val="22"/>
        </w:rPr>
        <w:t>Treatment with anti-arrhythmic agents</w:t>
      </w:r>
    </w:p>
    <w:p w:rsidR="00AE7B5C" w:rsidRPr="00EF4EB9" w:rsidRDefault="00AE7B5C" w:rsidP="00AE7B5C">
      <w:pPr>
        <w:pStyle w:val="Header"/>
        <w:numPr>
          <w:ilvl w:val="0"/>
          <w:numId w:val="10"/>
        </w:numPr>
        <w:spacing w:line="360" w:lineRule="auto"/>
        <w:jc w:val="both"/>
        <w:outlineLvl w:val="0"/>
        <w:rPr>
          <w:sz w:val="22"/>
          <w:szCs w:val="22"/>
        </w:rPr>
      </w:pPr>
      <w:r w:rsidRPr="00EF4EB9">
        <w:rPr>
          <w:sz w:val="22"/>
          <w:szCs w:val="22"/>
        </w:rPr>
        <w:lastRenderedPageBreak/>
        <w:t>Treatment related to rate control</w:t>
      </w:r>
    </w:p>
    <w:p w:rsidR="00AE7B5C" w:rsidRPr="00EF4EB9" w:rsidRDefault="00AE7B5C" w:rsidP="00AE7B5C">
      <w:pPr>
        <w:pStyle w:val="Header"/>
        <w:spacing w:line="360" w:lineRule="auto"/>
        <w:jc w:val="both"/>
        <w:rPr>
          <w:sz w:val="22"/>
          <w:szCs w:val="22"/>
        </w:rPr>
      </w:pPr>
    </w:p>
    <w:p w:rsidR="00AE7B5C" w:rsidRPr="00EF4EB9" w:rsidRDefault="00AE7B5C" w:rsidP="00AE7B5C">
      <w:pPr>
        <w:pStyle w:val="Header"/>
        <w:spacing w:line="360" w:lineRule="auto"/>
        <w:jc w:val="both"/>
        <w:rPr>
          <w:sz w:val="22"/>
          <w:szCs w:val="22"/>
        </w:rPr>
      </w:pPr>
      <w:r w:rsidRPr="00EF4EB9">
        <w:rPr>
          <w:sz w:val="22"/>
          <w:szCs w:val="22"/>
        </w:rPr>
        <w:t>The aim of treatment is to reduce symptoms and avert complications in patients with AF. To achieve this, the goal of treatment may include a number of desirable effects such as the control of ventricular rate, treatment of underlying conditions and the prevention of thromboembolic events. There are a range of options for the management of AF. Available therapies consist of a variety of pharmacological agents including anti-arrhythmic and anti-thrombotic agents as well as the use of alternative non-pharmacological interventions such as cardioversion. Treatment decisions depend on the type of AF.</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AE7B5C" w:rsidRPr="00EF4EB9" w:rsidRDefault="00AE7B5C" w:rsidP="00AE7B5C">
      <w:pPr>
        <w:pStyle w:val="Header"/>
        <w:spacing w:line="360" w:lineRule="auto"/>
        <w:jc w:val="both"/>
        <w:rPr>
          <w:sz w:val="22"/>
          <w:szCs w:val="22"/>
        </w:rPr>
      </w:pPr>
    </w:p>
    <w:p w:rsidR="00AE7B5C" w:rsidRPr="00EF4EB9" w:rsidRDefault="00AE7B5C" w:rsidP="00AE7B5C">
      <w:pPr>
        <w:pStyle w:val="Header"/>
        <w:spacing w:line="360" w:lineRule="auto"/>
        <w:jc w:val="both"/>
        <w:rPr>
          <w:sz w:val="22"/>
          <w:szCs w:val="22"/>
        </w:rPr>
      </w:pPr>
      <w:r w:rsidRPr="00EF4EB9">
        <w:rPr>
          <w:sz w:val="22"/>
          <w:szCs w:val="22"/>
        </w:rPr>
        <w:t>For the control of ventricular rate, treatment may consist of a rate-control or rhythm-control strategy. Rhythm-control is the recommended initial therapy for patients with paroxysmal AF, while rate-control treatment is the choice of the initial treatment  for patients with permanent AF.</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For patients with persistent AF, treatment with rhythm-control or rate-control strategies may be the initial approach.</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AE7B5C" w:rsidRPr="00EF4EB9" w:rsidRDefault="00AE7B5C" w:rsidP="00AE7B5C">
      <w:pPr>
        <w:pStyle w:val="Header"/>
        <w:spacing w:line="360" w:lineRule="auto"/>
        <w:jc w:val="both"/>
        <w:rPr>
          <w:sz w:val="22"/>
          <w:szCs w:val="22"/>
        </w:rPr>
      </w:pPr>
    </w:p>
    <w:p w:rsidR="00AE7B5C" w:rsidRPr="00D848A0" w:rsidRDefault="00D848A0" w:rsidP="00AE7B5C">
      <w:pPr>
        <w:pStyle w:val="Header"/>
        <w:spacing w:line="360" w:lineRule="auto"/>
        <w:jc w:val="both"/>
        <w:rPr>
          <w:sz w:val="22"/>
          <w:szCs w:val="22"/>
        </w:rPr>
      </w:pPr>
      <w:r w:rsidRPr="000D7528">
        <w:rPr>
          <w:sz w:val="22"/>
          <w:szCs w:val="22"/>
          <w:highlight w:val="lightGray"/>
        </w:rPr>
        <w:t>Rate control strategies aim to control ventricular rate. (Fuster 2011</w:t>
      </w:r>
      <w:r w:rsidR="00FC2DC5" w:rsidRPr="000D7528">
        <w:rPr>
          <w:sz w:val="22"/>
          <w:szCs w:val="22"/>
          <w:highlight w:val="lightGray"/>
        </w:rPr>
        <w:fldChar w:fldCharType="begin"/>
      </w:r>
      <w:r w:rsidR="00C555BF" w:rsidRPr="000D7528">
        <w:rPr>
          <w:sz w:val="22"/>
          <w:szCs w:val="22"/>
          <w:highlight w:val="lightGray"/>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0D7528">
        <w:rPr>
          <w:sz w:val="22"/>
          <w:szCs w:val="22"/>
          <w:highlight w:val="lightGray"/>
        </w:rPr>
        <w:fldChar w:fldCharType="separate"/>
      </w:r>
      <w:r w:rsidR="00E35562" w:rsidRPr="000D7528">
        <w:rPr>
          <w:noProof/>
          <w:sz w:val="22"/>
          <w:szCs w:val="22"/>
          <w:highlight w:val="lightGray"/>
          <w:vertAlign w:val="superscript"/>
        </w:rPr>
        <w:t>2</w:t>
      </w:r>
      <w:r w:rsidR="00FC2DC5" w:rsidRPr="000D7528">
        <w:rPr>
          <w:sz w:val="22"/>
          <w:szCs w:val="22"/>
          <w:highlight w:val="lightGray"/>
        </w:rPr>
        <w:fldChar w:fldCharType="end"/>
      </w:r>
      <w:r w:rsidRPr="000D7528">
        <w:rPr>
          <w:sz w:val="22"/>
          <w:szCs w:val="22"/>
          <w:highlight w:val="lightGray"/>
        </w:rPr>
        <w:t>) Generally, heart rate is considered to be controlled if it is between 60 and 80 beats per minute at rest and between 90 and 115 beats during moderate exercise. Treatment may be tailored to achieve a resting heart rate ≤ 80 beats per minute (strict rate control) or &lt; 110 beats per minute (lenient rate control) (Van Gelder 2010</w:t>
      </w:r>
      <w:r w:rsidR="00FC2DC5" w:rsidRPr="000D7528">
        <w:rPr>
          <w:sz w:val="22"/>
          <w:szCs w:val="22"/>
          <w:highlight w:val="lightGray"/>
        </w:rPr>
        <w:fldChar w:fldCharType="begin"/>
      </w:r>
      <w:r w:rsidR="00C555BF" w:rsidRPr="000D7528">
        <w:rPr>
          <w:sz w:val="22"/>
          <w:szCs w:val="22"/>
          <w:highlight w:val="lightGray"/>
        </w:rPr>
        <w:instrText xml:space="preserve"> ADDIN REFMGR.CITE &lt;Refman&gt;&lt;Cite&gt;&lt;Author&gt;Van Gelder&lt;/Author&gt;&lt;Year&gt;2010&lt;/Year&gt;&lt;RecNum&gt;45131&lt;/RecNum&gt;&lt;IDText&gt;Lenient versus strict rate control in patients with atrial fibrillation.&lt;/IDText&gt;&lt;MDL Ref_Type="Journal"&gt;&lt;Ref_Type&gt;Journal&lt;/Ref_Type&gt;&lt;Ref_ID&gt;45131&lt;/Ref_ID&gt;&lt;Title_Primary&gt;Lenient versus strict rate control in patients with atrial fibrillation.&lt;/Title_Primary&gt;&lt;Authors_Primary&gt;Van Gelder,IC&lt;/Authors_Primary&gt;&lt;Authors_Primary&gt;Groenveld,HF&lt;/Authors_Primary&gt;&lt;Authors_Primary&gt;Crijns,HJ&lt;/Authors_Primary&gt;&lt;Authors_Primary&gt;Tuininga,YS&lt;/Authors_Primary&gt;&lt;Authors_Primary&gt;Tijssen,JG&lt;/Authors_Primary&gt;&lt;Authors_Primary&gt;Alings,AM&lt;/Authors_Primary&gt;&lt;Authors_Primary&gt;Hillege,HL&lt;/Authors_Primary&gt;&lt;Authors_Primary&gt;Bergsma-Kadijk,JA&lt;/Authors_Primary&gt;&lt;Authors_Primary&gt;Cornel,JH&lt;/Authors_Primary&gt;&lt;Authors_Primary&gt;Kamp,O&lt;/Authors_Primary&gt;&lt;Authors_Primary&gt;Tukkie,R&lt;/Authors_Primary&gt;&lt;Authors_Primary&gt;Bosker,HA&lt;/Authors_Primary&gt;&lt;Authors_Primary&gt;van Veldhuisen,D.J.&lt;/Authors_Primary&gt;&lt;Authors_Primary&gt;Van den Berg,MP&lt;/Authors_Primary&gt;&lt;Date_Primary&gt;2010&lt;/Date_Primary&gt;&lt;Keywords&gt;control&lt;/Keywords&gt;&lt;Keywords&gt;patient&lt;/Keywords&gt;&lt;Keywords&gt;Atrial fibrillation&lt;/Keywords&gt;&lt;Reprint&gt;Not in File&lt;/Reprint&gt;&lt;Start_Page&gt;1363&lt;/Start_Page&gt;&lt;End_Page&gt;1373&lt;/End_Page&gt;&lt;Periodical&gt;New England Journal of Medicine&lt;/Periodical&gt;&lt;Volume&gt;362&lt;/Volume&gt;&lt;ZZ_JournalFull&gt;&lt;f name="System"&gt;New England Journal of Medicine&lt;/f&gt;&lt;/ZZ_JournalFull&gt;&lt;ZZ_JournalStdAbbrev&gt;&lt;f name="System"&gt;N Engl J Med&lt;/f&gt;&lt;/ZZ_JournalStdAbbrev&gt;&lt;ZZ_WorkformID&gt;1&lt;/ZZ_WorkformID&gt;&lt;/MDL&gt;&lt;/Cite&gt;&lt;/Refman&gt;</w:instrText>
      </w:r>
      <w:r w:rsidR="00FC2DC5" w:rsidRPr="000D7528">
        <w:rPr>
          <w:sz w:val="22"/>
          <w:szCs w:val="22"/>
          <w:highlight w:val="lightGray"/>
        </w:rPr>
        <w:fldChar w:fldCharType="separate"/>
      </w:r>
      <w:r w:rsidR="00E35562" w:rsidRPr="000D7528">
        <w:rPr>
          <w:noProof/>
          <w:sz w:val="22"/>
          <w:szCs w:val="22"/>
          <w:highlight w:val="lightGray"/>
          <w:vertAlign w:val="superscript"/>
        </w:rPr>
        <w:t>38</w:t>
      </w:r>
      <w:r w:rsidR="00FC2DC5" w:rsidRPr="000D7528">
        <w:rPr>
          <w:sz w:val="22"/>
          <w:szCs w:val="22"/>
          <w:highlight w:val="lightGray"/>
        </w:rPr>
        <w:fldChar w:fldCharType="end"/>
      </w:r>
      <w:r w:rsidRPr="000D7528">
        <w:rPr>
          <w:sz w:val="22"/>
          <w:szCs w:val="22"/>
          <w:highlight w:val="lightGray"/>
        </w:rPr>
        <w:t>). A study comparing the two strategies in 614 patients with permanent AF who were followed up for no less than 2 years reported similar clinical outcomes (based on  a primary composite outcome of systemic embolism, bleeding, stroke, life-threatening arrhythmic event, hospitalisation and death from cardiovascular causes) for both interventions. (Van Gelder 2010</w:t>
      </w:r>
      <w:r w:rsidR="00FC2DC5" w:rsidRPr="000D7528">
        <w:rPr>
          <w:sz w:val="22"/>
          <w:szCs w:val="22"/>
          <w:highlight w:val="lightGray"/>
        </w:rPr>
        <w:fldChar w:fldCharType="begin"/>
      </w:r>
      <w:r w:rsidR="00C555BF" w:rsidRPr="000D7528">
        <w:rPr>
          <w:sz w:val="22"/>
          <w:szCs w:val="22"/>
          <w:highlight w:val="lightGray"/>
        </w:rPr>
        <w:instrText xml:space="preserve"> ADDIN REFMGR.CITE &lt;Refman&gt;&lt;Cite&gt;&lt;Author&gt;Van Gelder&lt;/Author&gt;&lt;Year&gt;2010&lt;/Year&gt;&lt;RecNum&gt;45131&lt;/RecNum&gt;&lt;IDText&gt;Lenient versus strict rate control in patients with atrial fibrillation.&lt;/IDText&gt;&lt;MDL Ref_Type="Journal"&gt;&lt;Ref_Type&gt;Journal&lt;/Ref_Type&gt;&lt;Ref_ID&gt;45131&lt;/Ref_ID&gt;&lt;Title_Primary&gt;Lenient versus strict rate control in patients with atrial fibrillation.&lt;/Title_Primary&gt;&lt;Authors_Primary&gt;Van Gelder,IC&lt;/Authors_Primary&gt;&lt;Authors_Primary&gt;Groenveld,HF&lt;/Authors_Primary&gt;&lt;Authors_Primary&gt;Crijns,HJ&lt;/Authors_Primary&gt;&lt;Authors_Primary&gt;Tuininga,YS&lt;/Authors_Primary&gt;&lt;Authors_Primary&gt;Tijssen,JG&lt;/Authors_Primary&gt;&lt;Authors_Primary&gt;Alings,AM&lt;/Authors_Primary&gt;&lt;Authors_Primary&gt;Hillege,HL&lt;/Authors_Primary&gt;&lt;Authors_Primary&gt;Bergsma-Kadijk,JA&lt;/Authors_Primary&gt;&lt;Authors_Primary&gt;Cornel,JH&lt;/Authors_Primary&gt;&lt;Authors_Primary&gt;Kamp,O&lt;/Authors_Primary&gt;&lt;Authors_Primary&gt;Tukkie,R&lt;/Authors_Primary&gt;&lt;Authors_Primary&gt;Bosker,HA&lt;/Authors_Primary&gt;&lt;Authors_Primary&gt;van Veldhuisen,D.J.&lt;/Authors_Primary&gt;&lt;Authors_Primary&gt;Van den Berg,MP&lt;/Authors_Primary&gt;&lt;Date_Primary&gt;2010&lt;/Date_Primary&gt;&lt;Keywords&gt;control&lt;/Keywords&gt;&lt;Keywords&gt;patient&lt;/Keywords&gt;&lt;Keywords&gt;Atrial fibrillation&lt;/Keywords&gt;&lt;Reprint&gt;Not in File&lt;/Reprint&gt;&lt;Start_Page&gt;1363&lt;/Start_Page&gt;&lt;End_Page&gt;1373&lt;/End_Page&gt;&lt;Periodical&gt;New England Journal of Medicine&lt;/Periodical&gt;&lt;Volume&gt;362&lt;/Volume&gt;&lt;ZZ_JournalFull&gt;&lt;f name="System"&gt;New England Journal of Medicine&lt;/f&gt;&lt;/ZZ_JournalFull&gt;&lt;ZZ_JournalStdAbbrev&gt;&lt;f name="System"&gt;N Engl J Med&lt;/f&gt;&lt;/ZZ_JournalStdAbbrev&gt;&lt;ZZ_WorkformID&gt;1&lt;/ZZ_WorkformID&gt;&lt;/MDL&gt;&lt;/Cite&gt;&lt;/Refman&gt;</w:instrText>
      </w:r>
      <w:r w:rsidR="00FC2DC5" w:rsidRPr="000D7528">
        <w:rPr>
          <w:sz w:val="22"/>
          <w:szCs w:val="22"/>
          <w:highlight w:val="lightGray"/>
        </w:rPr>
        <w:fldChar w:fldCharType="separate"/>
      </w:r>
      <w:r w:rsidR="00E35562" w:rsidRPr="000D7528">
        <w:rPr>
          <w:noProof/>
          <w:sz w:val="22"/>
          <w:szCs w:val="22"/>
          <w:highlight w:val="lightGray"/>
          <w:vertAlign w:val="superscript"/>
        </w:rPr>
        <w:t>38</w:t>
      </w:r>
      <w:r w:rsidR="00FC2DC5" w:rsidRPr="000D7528">
        <w:rPr>
          <w:sz w:val="22"/>
          <w:szCs w:val="22"/>
          <w:highlight w:val="lightGray"/>
        </w:rPr>
        <w:fldChar w:fldCharType="end"/>
      </w:r>
      <w:r w:rsidRPr="000D7528">
        <w:rPr>
          <w:sz w:val="22"/>
          <w:szCs w:val="22"/>
          <w:highlight w:val="lightGray"/>
        </w:rPr>
        <w:t>).  Rate control involves drug therapy with a beta-blocker (e.g. metoprolol), a calcium channel blocker (e.g. verapamil) or a cardiac glycoside  (e.g. digoxin). Usually, a combination of different classes of drugs may be required to achieve adequate rate control. Rate control is recommended as initial treatment in elderly patients with minor symptoms.</w:t>
      </w:r>
      <w:r w:rsidR="00FC2DC5" w:rsidRPr="000D7528">
        <w:rPr>
          <w:sz w:val="22"/>
          <w:szCs w:val="22"/>
          <w:highlight w:val="lightGray"/>
        </w:rPr>
        <w:fldChar w:fldCharType="begin">
          <w:fldData xml:space="preserve">PFJlZm1hbj48Q2l0ZT48QXV0aG9yPkFGRklSTSBJbnZlc3RpZ2F0b3JzPC9BdXRob3I+PFllYXI+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</w:fldData>
        </w:fldChar>
      </w:r>
      <w:r w:rsidR="00C555BF" w:rsidRPr="000D7528">
        <w:rPr>
          <w:sz w:val="22"/>
          <w:szCs w:val="22"/>
          <w:highlight w:val="lightGray"/>
        </w:rPr>
        <w:instrText xml:space="preserve"> ADDIN REFMGR.CITE </w:instrText>
      </w:r>
      <w:r w:rsidR="00FC2DC5" w:rsidRPr="000D7528">
        <w:rPr>
          <w:sz w:val="22"/>
          <w:szCs w:val="22"/>
          <w:highlight w:val="lightGray"/>
        </w:rPr>
        <w:fldChar w:fldCharType="begin">
          <w:fldData xml:space="preserve">PFJlZm1hbj48Q2l0ZT48QXV0aG9yPkFGRklSTSBJbnZlc3RpZ2F0b3JzPC9BdXRob3I+PFllYXI+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</w:fldData>
        </w:fldChar>
      </w:r>
      <w:r w:rsidR="00C555BF" w:rsidRPr="000D7528">
        <w:rPr>
          <w:sz w:val="22"/>
          <w:szCs w:val="22"/>
          <w:highlight w:val="lightGray"/>
        </w:rPr>
        <w:instrText xml:space="preserve"> ADDIN EN.CITE.DATA </w:instrText>
      </w:r>
      <w:r w:rsidR="00FC2DC5" w:rsidRPr="000D7528">
        <w:rPr>
          <w:sz w:val="22"/>
          <w:szCs w:val="22"/>
          <w:highlight w:val="lightGray"/>
        </w:rPr>
      </w:r>
      <w:r w:rsidR="00FC2DC5" w:rsidRPr="000D7528">
        <w:rPr>
          <w:sz w:val="22"/>
          <w:szCs w:val="22"/>
          <w:highlight w:val="lightGray"/>
        </w:rPr>
        <w:fldChar w:fldCharType="end"/>
      </w:r>
      <w:r w:rsidR="00FC2DC5" w:rsidRPr="000D7528">
        <w:rPr>
          <w:sz w:val="22"/>
          <w:szCs w:val="22"/>
          <w:highlight w:val="lightGray"/>
        </w:rPr>
      </w:r>
      <w:r w:rsidR="00FC2DC5" w:rsidRPr="000D7528">
        <w:rPr>
          <w:sz w:val="22"/>
          <w:szCs w:val="22"/>
          <w:highlight w:val="lightGray"/>
        </w:rPr>
        <w:fldChar w:fldCharType="separate"/>
      </w:r>
      <w:r w:rsidR="00E35562" w:rsidRPr="000D7528">
        <w:rPr>
          <w:noProof/>
          <w:sz w:val="22"/>
          <w:szCs w:val="22"/>
          <w:highlight w:val="lightGray"/>
          <w:vertAlign w:val="superscript"/>
        </w:rPr>
        <w:t>39-41</w:t>
      </w:r>
      <w:r w:rsidR="00FC2DC5" w:rsidRPr="000D7528">
        <w:rPr>
          <w:sz w:val="22"/>
          <w:szCs w:val="22"/>
          <w:highlight w:val="lightGray"/>
        </w:rPr>
        <w:fldChar w:fldCharType="end"/>
      </w:r>
    </w:p>
    <w:p w:rsidR="00AE7B5C" w:rsidRPr="00EF4EB9" w:rsidRDefault="00AE7B5C" w:rsidP="00AE7B5C">
      <w:pPr>
        <w:pStyle w:val="Header"/>
        <w:spacing w:line="360" w:lineRule="auto"/>
        <w:jc w:val="both"/>
        <w:rPr>
          <w:color w:val="FF0000"/>
          <w:sz w:val="22"/>
          <w:szCs w:val="22"/>
        </w:rPr>
      </w:pPr>
    </w:p>
    <w:p w:rsidR="00AE7B5C" w:rsidRPr="00EF4EB9" w:rsidRDefault="00AE7B5C" w:rsidP="00AE7B5C">
      <w:pPr>
        <w:pStyle w:val="Header"/>
        <w:spacing w:line="360" w:lineRule="auto"/>
        <w:jc w:val="both"/>
        <w:rPr>
          <w:sz w:val="22"/>
          <w:szCs w:val="22"/>
        </w:rPr>
      </w:pPr>
      <w:r w:rsidRPr="00EF4EB9">
        <w:rPr>
          <w:sz w:val="22"/>
          <w:szCs w:val="22"/>
        </w:rPr>
        <w:t>Rhythm control treatments are used to achieve a sinus rhythm. Rhythm-control is recommended to be tried first for patients who are symptomatic, present for the first time with lone AF, have congestive heart failure, patients with AF secondary to a treated or corrected precipitant, or younger patients.</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For persistent AF patients, rhythm-control may include cardioversion, followed by antiarrhythmic drug therapy if needed to maintain sinus rhythm. It is important that such patients undergo further investigations to identify co-existing underlying structural cardiac abnormalities.</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Antiarrythmic drug therapy usually includes a standard beta-blocker, unless this ineffective or contraindicated. In this case, alternatives such as flecainide, propafenone or sotalol or amiodarone can be used.</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In patients </w:t>
      </w:r>
      <w:r w:rsidRPr="00EF4EB9">
        <w:rPr>
          <w:sz w:val="22"/>
          <w:szCs w:val="22"/>
        </w:rPr>
        <w:lastRenderedPageBreak/>
        <w:t>with paroxysmal AF, this antiarrhythmic drug therapy may be used. Alternatively, a  patient may be considered for a ’pill-in-the-pocket’ strategy  if there is no history of infrequent symptomatic episodes of paroxysmal AF, left ventricular dysfunction, valvular or ischaemic heart disease,  a systolic blood pressure &gt;100 mmHg and a resting heart rate above 70 beats per minute.</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A rhythm control strategy may also be used for post-operative AF after cardiothoracic surgery.</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AE7B5C" w:rsidRPr="00EF4EB9" w:rsidRDefault="00AE7B5C" w:rsidP="00AE7B5C">
      <w:pPr>
        <w:pStyle w:val="Header"/>
        <w:spacing w:line="360" w:lineRule="auto"/>
        <w:jc w:val="both"/>
        <w:rPr>
          <w:sz w:val="22"/>
          <w:szCs w:val="22"/>
        </w:rPr>
      </w:pPr>
    </w:p>
    <w:p w:rsidR="00AE7B5C" w:rsidRPr="00EF4EB9" w:rsidRDefault="00AE7B5C" w:rsidP="00AE7B5C">
      <w:pPr>
        <w:pStyle w:val="Header"/>
        <w:spacing w:line="360" w:lineRule="auto"/>
        <w:jc w:val="both"/>
        <w:rPr>
          <w:sz w:val="22"/>
          <w:szCs w:val="22"/>
        </w:rPr>
      </w:pPr>
      <w:r w:rsidRPr="00EF4EB9">
        <w:rPr>
          <w:sz w:val="22"/>
          <w:szCs w:val="22"/>
        </w:rPr>
        <w:t>Cardioversion is a method for converting an abnormal heart rate to normal (sinus rhythm).</w:t>
      </w:r>
      <w:r w:rsidR="00FC2DC5" w:rsidRPr="00EF4EB9">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k5hdGlvbmFsIFNlcnZpY2UgRnJhbWV3b3Jr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</w:fldData>
        </w:fldChar>
      </w:r>
      <w:r w:rsidR="00C555BF">
        <w:rPr>
          <w:sz w:val="22"/>
          <w:szCs w:val="22"/>
        </w:rPr>
        <w:instrText xml:space="preserve"> ADDIN REFMGR.CITE </w:instrText>
      </w:r>
      <w:r w:rsidR="00FC2DC5">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k5hdGlvbmFsIFNlcnZpY2UgRnJhbWV3b3Jr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2,36</w:t>
      </w:r>
      <w:r w:rsidR="00FC2DC5" w:rsidRPr="00EF4EB9">
        <w:rPr>
          <w:sz w:val="22"/>
          <w:szCs w:val="22"/>
        </w:rPr>
        <w:fldChar w:fldCharType="end"/>
      </w:r>
      <w:r w:rsidRPr="00EF4EB9">
        <w:rPr>
          <w:sz w:val="22"/>
          <w:szCs w:val="22"/>
        </w:rPr>
        <w:t xml:space="preserve">  This may be achieved by pharmacological or electrical interventions. Pharmacological cardioversion involves the use of oral or intravenous agents to achieve a normal and regular heart rate. Examples of treatments include flecainide or intravenous amiodarone. The latter is recommended in patients with structural heart disease.</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Electrical cardioversion, also referred to as direct-current (DC) cardioversion, involves the delivery of a ‘safe’ electrical shock to the heart. The electrical current may be delivered across the wall of the chest (external cardioversion) or through a tiny wire introduced into the heart through a peripheral vein (internal cardioversion).</w:t>
      </w:r>
      <w:r w:rsidR="00FC2DC5" w:rsidRPr="00EF4EB9">
        <w:rPr>
          <w:sz w:val="22"/>
          <w:szCs w:val="22"/>
        </w:rPr>
        <w:fldChar w:fldCharType="begin"/>
      </w:r>
      <w:r w:rsidR="00C555BF">
        <w:rPr>
          <w:sz w:val="22"/>
          <w:szCs w:val="22"/>
        </w:rPr>
        <w:instrText xml:space="preserve"> ADDIN REFMGR.CITE &lt;Refman&gt;&lt;Cite&gt;&lt;Author&gt;National Service Framework&lt;/Author&gt;&lt;Year&gt;2005&lt;/Year&gt;&lt;RecNum&gt;19816&lt;/RecNum&gt;&lt;IDText&gt;National Service Framework for Coronary Heart Disease - Chapter 8: Arrhythmias and Sudden Cardiac Death&lt;/IDText&gt;&lt;MDL Ref_Type="Online Source"&gt;&lt;Ref_Type&gt;Online Source&lt;/Ref_Type&gt;&lt;Ref_ID&gt;19816&lt;/Ref_ID&gt;&lt;Title_Primary&gt;National Service Framework for Coronary Heart Disease - Chapter 8: Arrhythmias and Sudden Cardiac Death&lt;/Title_Primary&gt;&lt;Authors_Primary&gt;National Service Framework&lt;/Authors_Primary&gt;&lt;Date_Primary&gt;2005&lt;/Date_Primary&gt;&lt;Keywords&gt;guidelines&lt;/Keywords&gt;&lt;Keywords&gt;death&lt;/Keywords&gt;&lt;Keywords&gt;coronary artery&lt;/Keywords&gt;&lt;Keywords&gt;coronary artery disease&lt;/Keywords&gt;&lt;Keywords&gt;artery disease&lt;/Keywords&gt;&lt;Keywords&gt;Disease&lt;/Keywords&gt;&lt;Keywords&gt;heart&lt;/Keywords&gt;&lt;Keywords&gt;heart disease&lt;/Keywords&gt;&lt;Reprint&gt;Not in File&lt;/Reprint&gt;&lt;Publisher&gt;&lt;f name="Frutiger-Light"&gt;Depratment of Health Coronary Heart Disease Team&lt;/f&gt;&lt;/Publisher&gt;&lt;Date_Secondary&gt;2011/11/6&lt;/Date_Secondary&gt;&lt;Web_URL&gt;&lt;u&gt;http://www.cardiomyopathy.org/assets/files/NSF%20Chapter%208.pdf&lt;/u&gt;&lt;/Web_URL&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36</w:t>
      </w:r>
      <w:r w:rsidR="00FC2DC5" w:rsidRPr="00EF4EB9">
        <w:rPr>
          <w:sz w:val="22"/>
          <w:szCs w:val="22"/>
        </w:rPr>
        <w:fldChar w:fldCharType="end"/>
      </w:r>
      <w:r w:rsidRPr="00EF4EB9">
        <w:rPr>
          <w:sz w:val="22"/>
          <w:szCs w:val="22"/>
        </w:rPr>
        <w:t xml:space="preserve"> Anticoagulation is essential in all patients undergoing elective cardioversion for AF of more than 48 hour-duration or an unknown duration. This is essential because of the associated risk of embolism related to the procedure.</w:t>
      </w:r>
      <w:r w:rsidR="00FC2DC5" w:rsidRPr="00EF4EB9">
        <w:rPr>
          <w:sz w:val="22"/>
          <w:szCs w:val="22"/>
        </w:rPr>
        <w:fldChar w:fldCharType="begin"/>
      </w:r>
      <w:r w:rsidR="00C555BF">
        <w:rPr>
          <w:sz w:val="22"/>
          <w:szCs w:val="22"/>
        </w:rPr>
        <w:instrText xml:space="preserve"> ADDIN REFMGR.CITE &lt;Refman&gt;&lt;Cite&gt;&lt;Author&gt;Fuster&lt;/Author&gt;&lt;Year&gt;2011&lt;/Year&gt;&lt;RecNum&gt;19794&lt;/RecNum&gt;&lt;IDText&gt;2011 ACCF/AHA/HRS Focused Updates Incorporated Into the ACC/AHA/ESC 2006 Guidelines for the Management of Patients With Atrial Fibrillation&lt;/IDText&gt;&lt;MDL Ref_Type="Journal"&gt;&lt;Ref_Type&gt;Journal&lt;/Ref_Type&gt;&lt;Ref_ID&gt;19794&lt;/Ref_ID&gt;&lt;Title_Primary&gt;2011 ACCF/AHA/HRS Focused Updates Incorporated Into the ACC/AHA/ESC 2006 Guidelines for the Management of Patients With Atrial Fibrillation&lt;/Title_Primary&gt;&lt;Authors_Primary&gt;Fuster,V&lt;/Authors_Primary&gt;&lt;Authors_Primary&gt;Ryden,L.E..&lt;/Authors_Primary&gt;&lt;Authors_Primary&gt;Cannom,DS.&lt;/Authors_Primary&gt;&lt;Authors_Primary&gt;Crijns,HJ.&lt;/Authors_Primary&gt;&lt;Authors_Primary&gt;Curtis,AB.&lt;/Authors_Primary&gt;&lt;Authors_Primary&gt;Ellenbogen,KA.&lt;/Authors_Primary&gt;&lt;Authors_Primary&gt;Halperin,JL.&lt;/Authors_Primary&gt;&lt;Authors_Primary&gt;Kay,G.N&lt;/Authors_Primary&gt;&lt;Authors_Primary&gt;Le Huezey,J-Y&lt;/Authors_Primary&gt;&lt;Authors_Primary&gt;Lowe,JE.&lt;/Authors_Primary&gt;&lt;Authors_Primary&gt;Olsson,S.B&lt;/Authors_Primary&gt;&lt;Authors_Primary&gt;Prystowsky,EN.&lt;/Authors_Primary&gt;&lt;Authors_Primary&gt;Tamargo,JL&lt;/Authors_Primary&gt;&lt;Authors_Primary&gt;Wann,L.S&lt;/Authors_Primary&gt;&lt;Date_Primary&gt;2011/3/15&lt;/Date_Primary&gt;&lt;Keywords&gt;Atrial fibrillation&lt;/Keywords&gt;&lt;Keywords&gt;patient&lt;/Keywords&gt;&lt;Reprint&gt;Not in File&lt;/Reprint&gt;&lt;Start_Page&gt;e269&lt;/Start_Page&gt;&lt;End_Page&gt;e367&lt;/End_Page&gt;&lt;Periodical&gt;Circulation&lt;/Periodical&gt;&lt;Volume&gt;123&lt;/Volume&gt;&lt;Issue&gt;10&lt;/Issue&gt;&lt;Web_URL&gt;http://circ.ahajournals.org/content/123/10/e269.short&lt;/Web_URL&gt;&lt;ZZ_JournalFull&gt;&lt;f name="System"&gt;Circulation&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2</w:t>
      </w:r>
      <w:r w:rsidR="00FC2DC5" w:rsidRPr="00EF4EB9">
        <w:rPr>
          <w:sz w:val="22"/>
          <w:szCs w:val="22"/>
        </w:rPr>
        <w:fldChar w:fldCharType="end"/>
      </w:r>
      <w:r w:rsidRPr="00EF4EB9">
        <w:rPr>
          <w:sz w:val="22"/>
          <w:szCs w:val="22"/>
        </w:rPr>
        <w:t xml:space="preserve">  In some cases, anticoagulation may need to be continued after cardiversion.</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p>
    <w:p w:rsidR="00D848A0" w:rsidRDefault="00D848A0" w:rsidP="00AE7B5C">
      <w:pPr>
        <w:pStyle w:val="Header"/>
        <w:spacing w:line="360" w:lineRule="auto"/>
        <w:jc w:val="both"/>
        <w:rPr>
          <w:sz w:val="22"/>
          <w:szCs w:val="22"/>
        </w:rPr>
      </w:pPr>
    </w:p>
    <w:p w:rsidR="00D848A0" w:rsidRPr="000D7528" w:rsidRDefault="00D848A0" w:rsidP="00D848A0">
      <w:pPr>
        <w:pStyle w:val="Header"/>
        <w:spacing w:line="360" w:lineRule="auto"/>
        <w:jc w:val="both"/>
        <w:rPr>
          <w:sz w:val="22"/>
          <w:szCs w:val="22"/>
          <w:highlight w:val="lightGray"/>
        </w:rPr>
      </w:pPr>
      <w:r w:rsidRPr="000D7528">
        <w:rPr>
          <w:sz w:val="22"/>
          <w:szCs w:val="22"/>
          <w:highlight w:val="lightGray"/>
        </w:rPr>
        <w:t>Ablation strategies are indicated for AF patients who remain symptomatic following anti-arrhythmic medication or those for whom pharmacological treatment is contraindicated because of intolerance or existing co-morbidity</w:t>
      </w:r>
      <w:r w:rsidR="005007A0" w:rsidRPr="000D7528">
        <w:rPr>
          <w:sz w:val="22"/>
          <w:szCs w:val="22"/>
          <w:highlight w:val="lightGray"/>
        </w:rPr>
        <w:t>.</w:t>
      </w:r>
      <w:r w:rsidR="00FC2DC5" w:rsidRPr="000D7528">
        <w:rPr>
          <w:sz w:val="22"/>
          <w:szCs w:val="22"/>
          <w:highlight w:val="lightGray"/>
        </w:rPr>
        <w:fldChar w:fldCharType="begin">
          <w:fldData xml:space="preserve">PFJlZm1hbj48Q2l0ZT48QXV0aG9yPk5hdGlvbmFsIEluc3RpdHV0ZSBmb3IgSGVhbHRoIGFuZCBD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</w:fldData>
        </w:fldChar>
      </w:r>
      <w:r w:rsidR="00C555BF" w:rsidRPr="000D7528">
        <w:rPr>
          <w:sz w:val="22"/>
          <w:szCs w:val="22"/>
          <w:highlight w:val="lightGray"/>
        </w:rPr>
        <w:instrText xml:space="preserve"> ADDIN REFMGR.CITE </w:instrText>
      </w:r>
      <w:r w:rsidR="00FC2DC5" w:rsidRPr="000D7528">
        <w:rPr>
          <w:sz w:val="22"/>
          <w:szCs w:val="22"/>
          <w:highlight w:val="lightGray"/>
        </w:rPr>
        <w:fldChar w:fldCharType="begin">
          <w:fldData xml:space="preserve">PFJlZm1hbj48Q2l0ZT48QXV0aG9yPk5hdGlvbmFsIEluc3RpdHV0ZSBmb3IgSGVhbHRoIGFuZCBD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</w:fldData>
        </w:fldChar>
      </w:r>
      <w:r w:rsidR="00C555BF" w:rsidRPr="000D7528">
        <w:rPr>
          <w:sz w:val="22"/>
          <w:szCs w:val="22"/>
          <w:highlight w:val="lightGray"/>
        </w:rPr>
        <w:instrText xml:space="preserve"> ADDIN EN.CITE.DATA </w:instrText>
      </w:r>
      <w:r w:rsidR="00FC2DC5" w:rsidRPr="000D7528">
        <w:rPr>
          <w:sz w:val="22"/>
          <w:szCs w:val="22"/>
          <w:highlight w:val="lightGray"/>
        </w:rPr>
      </w:r>
      <w:r w:rsidR="00FC2DC5" w:rsidRPr="000D7528">
        <w:rPr>
          <w:sz w:val="22"/>
          <w:szCs w:val="22"/>
          <w:highlight w:val="lightGray"/>
        </w:rPr>
        <w:fldChar w:fldCharType="end"/>
      </w:r>
      <w:r w:rsidR="00FC2DC5" w:rsidRPr="000D7528">
        <w:rPr>
          <w:sz w:val="22"/>
          <w:szCs w:val="22"/>
          <w:highlight w:val="lightGray"/>
        </w:rPr>
      </w:r>
      <w:r w:rsidR="00FC2DC5" w:rsidRPr="000D7528">
        <w:rPr>
          <w:sz w:val="22"/>
          <w:szCs w:val="22"/>
          <w:highlight w:val="lightGray"/>
        </w:rPr>
        <w:fldChar w:fldCharType="separate"/>
      </w:r>
      <w:r w:rsidR="00E35562" w:rsidRPr="000D7528">
        <w:rPr>
          <w:noProof/>
          <w:sz w:val="22"/>
          <w:szCs w:val="22"/>
          <w:highlight w:val="lightGray"/>
          <w:vertAlign w:val="superscript"/>
        </w:rPr>
        <w:t>42,43</w:t>
      </w:r>
      <w:r w:rsidR="00FC2DC5" w:rsidRPr="000D7528">
        <w:rPr>
          <w:sz w:val="22"/>
          <w:szCs w:val="22"/>
          <w:highlight w:val="lightGray"/>
        </w:rPr>
        <w:fldChar w:fldCharType="end"/>
      </w:r>
      <w:r w:rsidRPr="000D7528">
        <w:rPr>
          <w:sz w:val="22"/>
          <w:szCs w:val="22"/>
          <w:highlight w:val="lightGray"/>
        </w:rPr>
        <w:t xml:space="preserve"> The aim of treatment is to destroy heart muscles that generate abnormal electrical impulses leading to arrhythmic activity. </w:t>
      </w:r>
      <w:r w:rsidR="005007A0" w:rsidRPr="000D7528">
        <w:rPr>
          <w:sz w:val="22"/>
          <w:szCs w:val="22"/>
          <w:highlight w:val="lightGray"/>
        </w:rPr>
        <w:t xml:space="preserve"> </w:t>
      </w:r>
      <w:r w:rsidRPr="000D7528">
        <w:rPr>
          <w:sz w:val="22"/>
          <w:szCs w:val="22"/>
          <w:highlight w:val="lightGray"/>
        </w:rPr>
        <w:t xml:space="preserve">A number of approaches may be used; these include ablation of the atrioventriclar (AV) node, left atrium, right atrium or the focal pulmonary vein. Various energy sources including ultrasound, microwave, radiofrequency, microwave, and cryotherapy are used in ablation techniques. Ablation generally involves the introduction of a fine flexible catheter into the heart via a peripheral vein (usually the femoral vein). However, in some cases, ablation can be used during open cardiac surgery.   </w:t>
      </w:r>
    </w:p>
    <w:p w:rsidR="002311A3" w:rsidRPr="000D7528" w:rsidRDefault="002311A3" w:rsidP="00D848A0">
      <w:pPr>
        <w:pStyle w:val="Header"/>
        <w:spacing w:line="360" w:lineRule="auto"/>
        <w:jc w:val="both"/>
        <w:rPr>
          <w:sz w:val="22"/>
          <w:szCs w:val="22"/>
          <w:highlight w:val="lightGray"/>
        </w:rPr>
      </w:pPr>
    </w:p>
    <w:p w:rsidR="00D848A0" w:rsidRDefault="00D848A0" w:rsidP="00D848A0">
      <w:pPr>
        <w:pStyle w:val="Header"/>
        <w:spacing w:line="360" w:lineRule="auto"/>
        <w:jc w:val="both"/>
        <w:rPr>
          <w:sz w:val="22"/>
          <w:szCs w:val="22"/>
        </w:rPr>
      </w:pPr>
      <w:r w:rsidRPr="000D7528">
        <w:rPr>
          <w:sz w:val="22"/>
          <w:szCs w:val="22"/>
          <w:highlight w:val="lightGray"/>
        </w:rPr>
        <w:t>Furthermore, AF may be prevented or controlled by the insertion of a pacemaker, an implantable device in contact with the heart by means of flexible wires. Artificial impulses generated by the pacemaker regulate and maintain the heart rate.  While a number of pacing algorithms and techniques exist, the role of permanent pacing in AF patients is still uncertain (AHA, 2005</w:t>
      </w:r>
      <w:r w:rsidR="00FC2DC5" w:rsidRPr="000D7528">
        <w:rPr>
          <w:sz w:val="22"/>
          <w:szCs w:val="22"/>
          <w:highlight w:val="lightGray"/>
        </w:rPr>
        <w:fldChar w:fldCharType="begin"/>
      </w:r>
      <w:r w:rsidR="00C555BF" w:rsidRPr="000D7528">
        <w:rPr>
          <w:sz w:val="22"/>
          <w:szCs w:val="22"/>
          <w:highlight w:val="lightGray"/>
        </w:rPr>
        <w:instrText xml:space="preserve"> ADDIN REFMGR.CITE &lt;Refman&gt;&lt;Cite&gt;&lt;Author&gt;American Heart Association (AHA) Science Advisory&lt;/Author&gt;&lt;Year&gt;2005&lt;/Year&gt;&lt;RecNum&gt;45134&lt;/RecNum&gt;&lt;IDText&gt;Role of Permanent Pacing to Prevent Atrial Fibrillation: Science Advisory From the American Heart Association Council on Clinical Cardiology (Subcommittee on Electrocardiography and Arrhythmias) and the Quality of Care and Outcomes Research Interdisciplinary Working Group, in Collaboration With the Heart Rhythm Society.&lt;/IDText&gt;&lt;MDL Ref_Type="Journal"&gt;&lt;Ref_Type&gt;Journal&lt;/Ref_Type&gt;&lt;Ref_ID&gt;45134&lt;/Ref_ID&gt;&lt;Title_Primary&gt;Role of Permanent Pacing to Prevent Atrial Fibrillation: Science Advisory From the American Heart Association Council on Clinical Cardiology (Subcommittee on Electrocardiography and Arrhythmias) and the Quality of Care and Outcomes Research Interdisciplinary Working Group, in Collaboration With the Heart Rhythm Society.&lt;/Title_Primary&gt;&lt;Authors_Primary&gt;American Heart Association (AHA) Science Advisory&lt;/Authors_Primary&gt;&lt;Authors_Primary&gt;Knight,B.P.&lt;/Authors_Primary&gt;&lt;Authors_Primary&gt;Gersh,B.J.&lt;/Authors_Primary&gt;&lt;Authors_Primary&gt;Carlson,MD&lt;/Authors_Primary&gt;&lt;Authors_Primary&gt;Friedman,PA&lt;/Authors_Primary&gt;&lt;Authors_Primary&gt;McNamara,RL&lt;/Authors_Primary&gt;&lt;Authors_Primary&gt;Strickberger,SA&lt;/Authors_Primary&gt;&lt;Authors_Primary&gt;Tse,HF&lt;/Authors_Primary&gt;&lt;Authors_Primary&gt;Waldo,AL&lt;/Authors_Primary&gt;&lt;Authors_Primary&gt;and for the AHA Writing Group&lt;/Authors_Primary&gt;&lt;Date_Primary&gt;2005&lt;/Date_Primary&gt;&lt;Keywords&gt;heart&lt;/Keywords&gt;&lt;Keywords&gt;science&lt;/Keywords&gt;&lt;Keywords&gt;Atrial fibrillation&lt;/Keywords&gt;&lt;Keywords&gt;cardiology&lt;/Keywords&gt;&lt;Keywords&gt;electrocardiography&lt;/Keywords&gt;&lt;Keywords&gt;research&lt;/Keywords&gt;&lt;Keywords&gt;heart rhythm&lt;/Keywords&gt;&lt;Keywords&gt;society&lt;/Keywords&gt;&lt;Reprint&gt;Not in File&lt;/Reprint&gt;&lt;Start_Page&gt;240&lt;/Start_Page&gt;&lt;End_Page&gt;243&lt;/End_Page&gt;&lt;Periodical&gt;Circulation&lt;/Periodical&gt;&lt;Volume&gt;111&lt;/Volume&gt;&lt;Misc_3&gt;&lt;f name="Calibri"&gt;10.1161/01.CIR.0000151800.84945.47&lt;/f&gt;&lt;/Misc_3&gt;&lt;ZZ_JournalFull&gt;&lt;f name="System"&gt;Circulation&lt;/f&gt;&lt;/ZZ_JournalFull&gt;&lt;ZZ_WorkformID&gt;1&lt;/ZZ_WorkformID&gt;&lt;/MDL&gt;&lt;/Cite&gt;&lt;/Refman&gt;</w:instrText>
      </w:r>
      <w:r w:rsidR="00FC2DC5" w:rsidRPr="000D7528">
        <w:rPr>
          <w:sz w:val="22"/>
          <w:szCs w:val="22"/>
          <w:highlight w:val="lightGray"/>
        </w:rPr>
        <w:fldChar w:fldCharType="separate"/>
      </w:r>
      <w:r w:rsidR="00E35562" w:rsidRPr="000D7528">
        <w:rPr>
          <w:noProof/>
          <w:sz w:val="22"/>
          <w:szCs w:val="22"/>
          <w:highlight w:val="lightGray"/>
          <w:vertAlign w:val="superscript"/>
        </w:rPr>
        <w:t>44</w:t>
      </w:r>
      <w:r w:rsidR="00FC2DC5" w:rsidRPr="000D7528">
        <w:rPr>
          <w:sz w:val="22"/>
          <w:szCs w:val="22"/>
          <w:highlight w:val="lightGray"/>
        </w:rPr>
        <w:fldChar w:fldCharType="end"/>
      </w:r>
      <w:r w:rsidRPr="000D7528">
        <w:rPr>
          <w:sz w:val="22"/>
          <w:szCs w:val="22"/>
          <w:highlight w:val="lightGray"/>
        </w:rPr>
        <w:t>)</w:t>
      </w:r>
      <w:r w:rsidR="00D438F6" w:rsidRPr="000D7528">
        <w:rPr>
          <w:sz w:val="22"/>
          <w:szCs w:val="22"/>
          <w:highlight w:val="lightGray"/>
        </w:rPr>
        <w:t>.</w:t>
      </w:r>
    </w:p>
    <w:p w:rsidR="00D848A0" w:rsidRPr="00EF4EB9" w:rsidRDefault="00D848A0" w:rsidP="00AE7B5C">
      <w:pPr>
        <w:pStyle w:val="Header"/>
        <w:spacing w:line="360" w:lineRule="auto"/>
        <w:jc w:val="both"/>
        <w:rPr>
          <w:sz w:val="22"/>
          <w:szCs w:val="22"/>
        </w:rPr>
      </w:pPr>
    </w:p>
    <w:p w:rsidR="00AE7B5C" w:rsidRPr="00EF4EB9" w:rsidRDefault="00AE7B5C" w:rsidP="00AE7B5C">
      <w:pPr>
        <w:pStyle w:val="Header"/>
        <w:spacing w:line="360" w:lineRule="auto"/>
        <w:jc w:val="both"/>
        <w:rPr>
          <w:sz w:val="22"/>
          <w:szCs w:val="22"/>
        </w:rPr>
      </w:pPr>
      <w:r w:rsidRPr="00EF4EB9">
        <w:rPr>
          <w:sz w:val="22"/>
          <w:szCs w:val="22"/>
        </w:rPr>
        <w:t xml:space="preserve">Antithrombotic therapy may additionally be given to patients with AF in accordance with risk of stroke.  The 2006 recommendations from </w:t>
      </w:r>
      <w:r w:rsidRPr="00EF4EB9">
        <w:rPr>
          <w:noProof/>
          <w:sz w:val="22"/>
          <w:szCs w:val="22"/>
        </w:rPr>
        <w:t>the National Collaborating Centre for Chronic Conditions</w:t>
      </w:r>
      <w:r w:rsidRPr="00EF4EB9">
        <w:rPr>
          <w:sz w:val="22"/>
          <w:szCs w:val="22"/>
        </w:rPr>
        <w:t xml:space="preserve"> state that anticoagulation therapy with warfarin is recommended for patients at high risk of stroke, or to be considered for patients at moderate risk of stroke, unless the patient has contraindications to </w:t>
      </w:r>
      <w:r w:rsidRPr="00EF4EB9">
        <w:rPr>
          <w:sz w:val="22"/>
          <w:szCs w:val="22"/>
        </w:rPr>
        <w:lastRenderedPageBreak/>
        <w:t>warfarin.  For patients with low risk of stroke, aspirin is recommended.</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On the other hand, inconsistencies in the evidence regarding the anti-platelet benefits of aspirin require that it is used cautiously in patients with an increased risk of thromboembolism.</w:t>
      </w:r>
      <w:r w:rsidR="00FC2DC5" w:rsidRPr="00EF4EB9">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lRoZSBOYXRpb25hbCBDb2xsYWJvcmF0aW5n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lRoZSBOYXRpb25hbCBDb2xsYWJvcmF0aW5n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2</w:t>
      </w:r>
      <w:r w:rsidR="00FC2DC5" w:rsidRPr="00EF4EB9">
        <w:rPr>
          <w:sz w:val="22"/>
          <w:szCs w:val="22"/>
        </w:rPr>
        <w:fldChar w:fldCharType="end"/>
      </w:r>
    </w:p>
    <w:p w:rsidR="00AE7B5C" w:rsidRPr="00EF4EB9" w:rsidRDefault="00AE7B5C" w:rsidP="00AE7B5C">
      <w:pPr>
        <w:pStyle w:val="Header"/>
        <w:spacing w:line="360" w:lineRule="auto"/>
        <w:rPr>
          <w:color w:val="808080"/>
          <w:sz w:val="22"/>
          <w:szCs w:val="22"/>
        </w:rPr>
      </w:pPr>
    </w:p>
    <w:p w:rsidR="00AE7B5C" w:rsidRPr="00EF4EB9" w:rsidRDefault="00AE7B5C" w:rsidP="0085086B">
      <w:pPr>
        <w:pStyle w:val="Header"/>
        <w:spacing w:line="360" w:lineRule="auto"/>
        <w:jc w:val="both"/>
        <w:outlineLvl w:val="0"/>
        <w:rPr>
          <w:sz w:val="22"/>
          <w:szCs w:val="22"/>
        </w:rPr>
      </w:pPr>
      <w:r w:rsidRPr="00EF4EB9">
        <w:rPr>
          <w:sz w:val="22"/>
          <w:szCs w:val="22"/>
        </w:rPr>
        <w:t>Risk of stroke is defined as follows:</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AE7B5C" w:rsidRPr="00EF4EB9" w:rsidRDefault="00AE7B5C" w:rsidP="00AE7B5C">
      <w:pPr>
        <w:pStyle w:val="Header"/>
        <w:numPr>
          <w:ilvl w:val="0"/>
          <w:numId w:val="8"/>
        </w:numPr>
        <w:spacing w:line="360" w:lineRule="auto"/>
        <w:jc w:val="both"/>
        <w:rPr>
          <w:sz w:val="22"/>
          <w:szCs w:val="22"/>
        </w:rPr>
      </w:pPr>
      <w:r w:rsidRPr="00EF4EB9">
        <w:rPr>
          <w:sz w:val="22"/>
          <w:szCs w:val="22"/>
        </w:rPr>
        <w:t xml:space="preserve">High risk: previous ischaemic stroke or TIA or thromboembolic event, age≥75 with hypertension, diabetes or vascular disease (coronary or peripheral artery disease) clinical evidence of valve disease or heart failure, or impaired LV function.  </w:t>
      </w:r>
    </w:p>
    <w:p w:rsidR="00AE7B5C" w:rsidRPr="00EF4EB9" w:rsidRDefault="00AE7B5C" w:rsidP="00AE7B5C">
      <w:pPr>
        <w:pStyle w:val="Header"/>
        <w:numPr>
          <w:ilvl w:val="0"/>
          <w:numId w:val="8"/>
        </w:numPr>
        <w:spacing w:line="360" w:lineRule="auto"/>
        <w:jc w:val="both"/>
        <w:rPr>
          <w:sz w:val="22"/>
          <w:szCs w:val="22"/>
        </w:rPr>
      </w:pPr>
      <w:r w:rsidRPr="00EF4EB9">
        <w:rPr>
          <w:sz w:val="22"/>
          <w:szCs w:val="22"/>
        </w:rPr>
        <w:t xml:space="preserve">Moderate risk: age ≥65 with no high risk factors, or age&lt;75 with hypertension, diabetes or vascular disease. </w:t>
      </w:r>
    </w:p>
    <w:p w:rsidR="00AE7B5C" w:rsidRPr="00EF4EB9" w:rsidRDefault="00AE7B5C" w:rsidP="00AE7B5C">
      <w:pPr>
        <w:pStyle w:val="Header"/>
        <w:numPr>
          <w:ilvl w:val="0"/>
          <w:numId w:val="8"/>
        </w:numPr>
        <w:spacing w:line="360" w:lineRule="auto"/>
        <w:rPr>
          <w:sz w:val="22"/>
          <w:szCs w:val="22"/>
        </w:rPr>
      </w:pPr>
      <w:r w:rsidRPr="00EF4EB9">
        <w:rPr>
          <w:sz w:val="22"/>
          <w:szCs w:val="22"/>
        </w:rPr>
        <w:t>Low risk:  age &lt;65 with no moderate or high risk factors</w:t>
      </w:r>
    </w:p>
    <w:p w:rsidR="00BD6570" w:rsidRPr="00EF4EB9" w:rsidRDefault="00BD6570" w:rsidP="00BD6570">
      <w:pPr>
        <w:rPr>
          <w:sz w:val="22"/>
          <w:szCs w:val="22"/>
          <w:highlight w:val="yellow"/>
        </w:rPr>
      </w:pPr>
    </w:p>
    <w:p w:rsidR="00966CAD" w:rsidRPr="00EF4EB9" w:rsidRDefault="00BD6570" w:rsidP="002910A1">
      <w:pPr>
        <w:spacing w:line="360" w:lineRule="auto"/>
        <w:jc w:val="both"/>
        <w:rPr>
          <w:sz w:val="22"/>
          <w:szCs w:val="22"/>
        </w:rPr>
      </w:pPr>
      <w:r w:rsidRPr="00EF4EB9">
        <w:rPr>
          <w:sz w:val="22"/>
          <w:szCs w:val="22"/>
        </w:rPr>
        <w:t>The 2006 NICE guidelines recommend use of warfarin for patients at high risk, and some patients at moderate risk, of stroke.</w:t>
      </w:r>
      <w:r w:rsidR="00FC2DC5" w:rsidRPr="00EF4EB9">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lRoZSBOYXRpb25hbCBDb2xsYWJvcmF0aW5n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Z1c3RlcjwvQXV0aG9yPjxZZWFyPjIwMTE8L1llYXI+PFJl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1,2</w:t>
      </w:r>
      <w:r w:rsidR="00FC2DC5" w:rsidRPr="00EF4EB9">
        <w:rPr>
          <w:sz w:val="22"/>
          <w:szCs w:val="22"/>
        </w:rPr>
        <w:fldChar w:fldCharType="end"/>
      </w:r>
      <w:r w:rsidRPr="00EF4EB9">
        <w:rPr>
          <w:sz w:val="22"/>
          <w:szCs w:val="22"/>
        </w:rPr>
        <w:t xml:space="preserve">  </w:t>
      </w:r>
      <w:r w:rsidRPr="000D7528">
        <w:rPr>
          <w:sz w:val="22"/>
          <w:szCs w:val="22"/>
          <w:highlight w:val="lightGray"/>
        </w:rPr>
        <w:t xml:space="preserve">NICE </w:t>
      </w:r>
      <w:r w:rsidR="00E273DA" w:rsidRPr="000D7528">
        <w:rPr>
          <w:sz w:val="22"/>
          <w:szCs w:val="22"/>
          <w:highlight w:val="lightGray"/>
        </w:rPr>
        <w:t xml:space="preserve">have recently approved both </w:t>
      </w:r>
      <w:r w:rsidRPr="000D7528">
        <w:rPr>
          <w:sz w:val="22"/>
          <w:szCs w:val="22"/>
          <w:highlight w:val="lightGray"/>
        </w:rPr>
        <w:t xml:space="preserve">dabigatran etexilate </w:t>
      </w:r>
      <w:r w:rsidR="00E273DA" w:rsidRPr="000D7528">
        <w:rPr>
          <w:sz w:val="22"/>
          <w:szCs w:val="22"/>
          <w:highlight w:val="lightGray"/>
        </w:rPr>
        <w:t xml:space="preserve"> and rivaroxaban as alternatives </w:t>
      </w:r>
      <w:r w:rsidRPr="000D7528">
        <w:rPr>
          <w:sz w:val="22"/>
          <w:szCs w:val="22"/>
          <w:highlight w:val="lightGray"/>
        </w:rPr>
        <w:t>for the prevention of stroke in people with atrial fibrillation</w:t>
      </w:r>
      <w:r w:rsidR="00FC2DC5" w:rsidRPr="000D7528">
        <w:rPr>
          <w:sz w:val="22"/>
          <w:szCs w:val="22"/>
          <w:highlight w:val="lightGray"/>
        </w:rPr>
        <w:fldChar w:fldCharType="begin">
          <w:fldData xml:space="preserve">PFJlZm1hbj48Q2l0ZT48QXV0aG9yPk5hdGlvbmFsIEluc3RpdHV0ZSBmb3IgSGVhbHRoIGFuZCBD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</w:fldData>
        </w:fldChar>
      </w:r>
      <w:r w:rsidR="00C555BF" w:rsidRPr="000D7528">
        <w:rPr>
          <w:sz w:val="22"/>
          <w:szCs w:val="22"/>
          <w:highlight w:val="lightGray"/>
        </w:rPr>
        <w:instrText xml:space="preserve"> ADDIN REFMGR.CITE </w:instrText>
      </w:r>
      <w:r w:rsidR="00FC2DC5" w:rsidRPr="000D7528">
        <w:rPr>
          <w:sz w:val="22"/>
          <w:szCs w:val="22"/>
          <w:highlight w:val="lightGray"/>
        </w:rPr>
        <w:fldChar w:fldCharType="begin">
          <w:fldData xml:space="preserve">PFJlZm1hbj48Q2l0ZT48QXV0aG9yPk5hdGlvbmFsIEluc3RpdHV0ZSBmb3IgSGVhbHRoIGFuZCBD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</w:fldData>
        </w:fldChar>
      </w:r>
      <w:r w:rsidR="00C555BF" w:rsidRPr="000D7528">
        <w:rPr>
          <w:sz w:val="22"/>
          <w:szCs w:val="22"/>
          <w:highlight w:val="lightGray"/>
        </w:rPr>
        <w:instrText xml:space="preserve"> ADDIN EN.CITE.DATA </w:instrText>
      </w:r>
      <w:r w:rsidR="00FC2DC5" w:rsidRPr="000D7528">
        <w:rPr>
          <w:sz w:val="22"/>
          <w:szCs w:val="22"/>
          <w:highlight w:val="lightGray"/>
        </w:rPr>
      </w:r>
      <w:r w:rsidR="00FC2DC5" w:rsidRPr="000D7528">
        <w:rPr>
          <w:sz w:val="22"/>
          <w:szCs w:val="22"/>
          <w:highlight w:val="lightGray"/>
        </w:rPr>
        <w:fldChar w:fldCharType="end"/>
      </w:r>
      <w:r w:rsidR="00FC2DC5" w:rsidRPr="000D7528">
        <w:rPr>
          <w:sz w:val="22"/>
          <w:szCs w:val="22"/>
          <w:highlight w:val="lightGray"/>
        </w:rPr>
      </w:r>
      <w:r w:rsidR="00FC2DC5" w:rsidRPr="000D7528">
        <w:rPr>
          <w:sz w:val="22"/>
          <w:szCs w:val="22"/>
          <w:highlight w:val="lightGray"/>
        </w:rPr>
        <w:fldChar w:fldCharType="separate"/>
      </w:r>
      <w:r w:rsidR="00E35562" w:rsidRPr="000D7528">
        <w:rPr>
          <w:noProof/>
          <w:sz w:val="22"/>
          <w:szCs w:val="22"/>
          <w:highlight w:val="lightGray"/>
          <w:vertAlign w:val="superscript"/>
        </w:rPr>
        <w:t>45,46</w:t>
      </w:r>
      <w:r w:rsidR="00FC2DC5" w:rsidRPr="000D7528">
        <w:rPr>
          <w:sz w:val="22"/>
          <w:szCs w:val="22"/>
          <w:highlight w:val="lightGray"/>
        </w:rPr>
        <w:fldChar w:fldCharType="end"/>
      </w:r>
      <w:r w:rsidR="00966CAD" w:rsidRPr="000D7528">
        <w:rPr>
          <w:sz w:val="22"/>
          <w:szCs w:val="22"/>
          <w:highlight w:val="lightGray"/>
        </w:rPr>
        <w:t xml:space="preserve"> last accessed January 2012.</w:t>
      </w:r>
      <w:r w:rsidR="00FC2DC5" w:rsidRPr="000D7528">
        <w:rPr>
          <w:sz w:val="22"/>
          <w:szCs w:val="22"/>
          <w:highlight w:val="lightGray"/>
        </w:rPr>
        <w:fldChar w:fldCharType="begin"/>
      </w:r>
      <w:r w:rsidR="00C555BF" w:rsidRPr="000D7528">
        <w:rPr>
          <w:sz w:val="22"/>
          <w:szCs w:val="22"/>
          <w:highlight w:val="lightGray"/>
        </w:rPr>
        <w:instrText xml:space="preserve"> ADDIN REFMGR.CITE &lt;Refman&gt;&lt;Cite&gt;&lt;Author&gt;NICE&lt;/Author&gt;&lt;Year&gt;2012&lt;/Year&gt;&lt;RecNum&gt;55&lt;/RecNum&gt;&lt;IDText&gt;Atrial fibrillation (stroke prevention) - rivaroxaban&lt;/IDText&gt;&lt;MDL Ref_Type="Report"&gt;&lt;Ref_Type&gt;Report&lt;/Ref_Type&gt;&lt;Ref_ID&gt;55&lt;/Ref_ID&gt;&lt;Title_Primary&gt;Atrial fibrillation (stroke prevention) - rivaroxaban&lt;/Title_Primary&gt;&lt;Authors_Primary&gt;NICE&lt;/Authors_Primary&gt;&lt;Date_Primary&gt;2012&lt;/Date_Primary&gt;&lt;Keywords&gt;andy&lt;/Keywords&gt;&lt;Keywords&gt;- 101&lt;/Keywords&gt;&lt;Keywords&gt;Atrial fibrillation&lt;/Keywords&gt;&lt;Keywords&gt;stroke&lt;/Keywords&gt;&lt;Keywords&gt;prevention&lt;/Keywords&gt;&lt;Reprint&gt;Not in File&lt;/Reprint&gt;&lt;Web_URL&gt;&lt;u&gt;http://guidance.nice.org.uk/TA/Wave24/18.&lt;/u&gt;  [Accessed 18.01.12]&lt;/Web_URL&gt;&lt;ZZ_WorkformID&gt;24&lt;/ZZ_WorkformID&gt;&lt;/MDL&gt;&lt;/Cite&gt;&lt;/Refman&gt;</w:instrText>
      </w:r>
      <w:r w:rsidR="00FC2DC5" w:rsidRPr="000D7528">
        <w:rPr>
          <w:sz w:val="22"/>
          <w:szCs w:val="22"/>
          <w:highlight w:val="lightGray"/>
        </w:rPr>
        <w:fldChar w:fldCharType="separate"/>
      </w:r>
      <w:r w:rsidR="00E35562" w:rsidRPr="000D7528">
        <w:rPr>
          <w:noProof/>
          <w:sz w:val="22"/>
          <w:szCs w:val="22"/>
          <w:highlight w:val="lightGray"/>
          <w:vertAlign w:val="superscript"/>
        </w:rPr>
        <w:t>47</w:t>
      </w:r>
      <w:r w:rsidR="00FC2DC5" w:rsidRPr="000D7528">
        <w:rPr>
          <w:sz w:val="22"/>
          <w:szCs w:val="22"/>
          <w:highlight w:val="lightGray"/>
        </w:rPr>
        <w:fldChar w:fldCharType="end"/>
      </w:r>
      <w:r w:rsidR="002910A1" w:rsidRPr="000D7528">
        <w:rPr>
          <w:sz w:val="22"/>
          <w:szCs w:val="22"/>
          <w:highlight w:val="lightGray"/>
        </w:rPr>
        <w:t>)</w:t>
      </w:r>
    </w:p>
    <w:p w:rsidR="00BD6570" w:rsidRPr="00EF4EB9" w:rsidRDefault="00BD6570" w:rsidP="000F61D2">
      <w:pPr>
        <w:pStyle w:val="Header"/>
        <w:spacing w:line="360" w:lineRule="auto"/>
        <w:rPr>
          <w:sz w:val="22"/>
          <w:szCs w:val="22"/>
        </w:rPr>
      </w:pPr>
    </w:p>
    <w:p w:rsidR="00BD6570" w:rsidRPr="00EF4EB9" w:rsidRDefault="00BD6570" w:rsidP="000F61D2">
      <w:pPr>
        <w:pStyle w:val="Header"/>
        <w:spacing w:line="360" w:lineRule="auto"/>
        <w:rPr>
          <w:sz w:val="22"/>
          <w:szCs w:val="22"/>
        </w:rPr>
      </w:pPr>
    </w:p>
    <w:p w:rsidR="000F61D2" w:rsidRPr="00EF4EB9" w:rsidRDefault="000F61D2" w:rsidP="0085086B">
      <w:pPr>
        <w:pStyle w:val="Header"/>
        <w:spacing w:line="360" w:lineRule="auto"/>
        <w:jc w:val="both"/>
        <w:outlineLvl w:val="0"/>
        <w:rPr>
          <w:sz w:val="22"/>
          <w:szCs w:val="22"/>
        </w:rPr>
      </w:pPr>
      <w:r w:rsidRPr="00EF4EB9">
        <w:rPr>
          <w:sz w:val="22"/>
          <w:szCs w:val="22"/>
        </w:rPr>
        <w:t xml:space="preserve">ESC 2010 guidelines recommend </w:t>
      </w:r>
      <w:r w:rsidR="00435636" w:rsidRPr="00EF4EB9">
        <w:rPr>
          <w:sz w:val="22"/>
          <w:szCs w:val="22"/>
        </w:rPr>
        <w:t xml:space="preserve">a </w:t>
      </w:r>
      <w:r w:rsidRPr="00EF4EB9">
        <w:rPr>
          <w:sz w:val="22"/>
          <w:szCs w:val="22"/>
        </w:rPr>
        <w:t>risk factor-based approach for patients with non-valvular</w:t>
      </w:r>
    </w:p>
    <w:p w:rsidR="00EA0DF7" w:rsidRPr="00EF4EB9" w:rsidRDefault="00EA0DF7" w:rsidP="00EA0DF7">
      <w:pPr>
        <w:pStyle w:val="Header"/>
        <w:spacing w:line="360" w:lineRule="auto"/>
        <w:jc w:val="both"/>
        <w:rPr>
          <w:sz w:val="22"/>
          <w:szCs w:val="22"/>
        </w:rPr>
      </w:pPr>
    </w:p>
    <w:p w:rsidR="000F61D2" w:rsidRPr="00EF4EB9" w:rsidRDefault="000F61D2" w:rsidP="00EA0DF7">
      <w:pPr>
        <w:pStyle w:val="Header"/>
        <w:spacing w:line="360" w:lineRule="auto"/>
        <w:jc w:val="both"/>
        <w:rPr>
          <w:sz w:val="22"/>
          <w:szCs w:val="22"/>
        </w:rPr>
      </w:pPr>
      <w:r w:rsidRPr="00EF4EB9">
        <w:rPr>
          <w:sz w:val="22"/>
          <w:szCs w:val="22"/>
        </w:rPr>
        <w:t>AF</w:t>
      </w:r>
      <w:r w:rsidR="00435636" w:rsidRPr="00EF4EB9">
        <w:rPr>
          <w:sz w:val="22"/>
          <w:szCs w:val="22"/>
        </w:rPr>
        <w:t xml:space="preserve"> based on</w:t>
      </w:r>
      <w:r w:rsidRPr="00EF4EB9">
        <w:rPr>
          <w:sz w:val="22"/>
          <w:szCs w:val="22"/>
        </w:rPr>
        <w:t xml:space="preserve"> CHA2DS2-VASc </w:t>
      </w:r>
      <w:r w:rsidR="00435636" w:rsidRPr="00EF4EB9">
        <w:rPr>
          <w:sz w:val="22"/>
          <w:szCs w:val="22"/>
        </w:rPr>
        <w:t>(</w:t>
      </w:r>
      <w:r w:rsidRPr="00EF4EB9">
        <w:rPr>
          <w:sz w:val="22"/>
          <w:szCs w:val="22"/>
        </w:rPr>
        <w:t>congestive</w:t>
      </w:r>
      <w:r w:rsidR="00435636" w:rsidRPr="00EF4EB9">
        <w:rPr>
          <w:sz w:val="22"/>
          <w:szCs w:val="22"/>
        </w:rPr>
        <w:t xml:space="preserve"> </w:t>
      </w:r>
      <w:r w:rsidRPr="00EF4EB9">
        <w:rPr>
          <w:sz w:val="22"/>
          <w:szCs w:val="22"/>
        </w:rPr>
        <w:t xml:space="preserve">heart failure, </w:t>
      </w:r>
      <w:r w:rsidR="00435636" w:rsidRPr="00EF4EB9">
        <w:rPr>
          <w:sz w:val="22"/>
          <w:szCs w:val="22"/>
        </w:rPr>
        <w:t>h</w:t>
      </w:r>
      <w:r w:rsidRPr="00EF4EB9">
        <w:rPr>
          <w:sz w:val="22"/>
          <w:szCs w:val="22"/>
        </w:rPr>
        <w:t>ypertension, age ≥75 (doubled), diabetes,</w:t>
      </w:r>
      <w:r w:rsidR="00435636" w:rsidRPr="00EF4EB9">
        <w:rPr>
          <w:sz w:val="22"/>
          <w:szCs w:val="22"/>
        </w:rPr>
        <w:t xml:space="preserve"> </w:t>
      </w:r>
      <w:r w:rsidRPr="00EF4EB9">
        <w:rPr>
          <w:sz w:val="22"/>
          <w:szCs w:val="22"/>
        </w:rPr>
        <w:t>stroke (doubled), vascular disease, age 65–74, and sex category</w:t>
      </w:r>
      <w:r w:rsidR="00435636" w:rsidRPr="00EF4EB9">
        <w:rPr>
          <w:sz w:val="22"/>
          <w:szCs w:val="22"/>
        </w:rPr>
        <w:t xml:space="preserve"> </w:t>
      </w:r>
      <w:r w:rsidRPr="00EF4EB9">
        <w:rPr>
          <w:sz w:val="22"/>
          <w:szCs w:val="22"/>
        </w:rPr>
        <w:t>(female)</w:t>
      </w:r>
      <w:r w:rsidR="00435636" w:rsidRPr="00EF4EB9">
        <w:rPr>
          <w:sz w:val="22"/>
          <w:szCs w:val="22"/>
        </w:rPr>
        <w:t>.</w:t>
      </w:r>
      <w:r w:rsidR="00FC2DC5" w:rsidRPr="00EF4EB9">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REFMGR.CITE </w:instrText>
      </w:r>
      <w:r w:rsidR="00FC2DC5">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6</w:t>
      </w:r>
      <w:r w:rsidR="00FC2DC5" w:rsidRPr="00EF4EB9">
        <w:rPr>
          <w:sz w:val="22"/>
          <w:szCs w:val="22"/>
        </w:rPr>
        <w:fldChar w:fldCharType="end"/>
      </w:r>
      <w:r w:rsidR="00435636" w:rsidRPr="00EF4EB9">
        <w:rPr>
          <w:sz w:val="22"/>
          <w:szCs w:val="22"/>
        </w:rPr>
        <w:t xml:space="preserve">  Valvular AF is considered high risk for stroke.</w:t>
      </w:r>
      <w:r w:rsidR="00FC2DC5" w:rsidRPr="00EF4EB9">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REFMGR.CITE </w:instrText>
      </w:r>
      <w:r w:rsidR="00FC2DC5">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6</w:t>
      </w:r>
      <w:r w:rsidR="00FC2DC5" w:rsidRPr="00EF4EB9">
        <w:rPr>
          <w:sz w:val="22"/>
          <w:szCs w:val="22"/>
        </w:rPr>
        <w:fldChar w:fldCharType="end"/>
      </w:r>
    </w:p>
    <w:p w:rsidR="00EA0DF7" w:rsidRPr="00EF4EB9" w:rsidRDefault="00EA0DF7" w:rsidP="00EA0DF7">
      <w:pPr>
        <w:pStyle w:val="Header"/>
        <w:spacing w:line="360" w:lineRule="auto"/>
        <w:jc w:val="both"/>
        <w:rPr>
          <w:sz w:val="22"/>
          <w:szCs w:val="22"/>
        </w:rPr>
      </w:pPr>
    </w:p>
    <w:p w:rsidR="00EA0DF7" w:rsidRPr="00EF4EB9" w:rsidRDefault="00BD6570" w:rsidP="00EA0DF7">
      <w:pPr>
        <w:pStyle w:val="Header"/>
        <w:spacing w:line="360" w:lineRule="auto"/>
        <w:jc w:val="both"/>
        <w:rPr>
          <w:sz w:val="22"/>
          <w:szCs w:val="22"/>
        </w:rPr>
      </w:pPr>
      <w:r w:rsidRPr="00EF4EB9">
        <w:rPr>
          <w:sz w:val="22"/>
          <w:szCs w:val="22"/>
        </w:rPr>
        <w:t xml:space="preserve">CHA2DS2-VASc uses a point system in which two points are allocated where a patients has a history of stroke or TIA, or age ≥75.  One point is allocated for each of the following, age 65–74 years, a history of hypertension, diabetes, recent cardiac failure, vascular disease comprising myocardial infarction, complex aortic plaque, or peripheral arterial disease (PAD), and female sex.  </w:t>
      </w:r>
      <w:r w:rsidR="00A664FF" w:rsidRPr="00EF4EB9">
        <w:rPr>
          <w:sz w:val="22"/>
          <w:szCs w:val="22"/>
        </w:rPr>
        <w:t xml:space="preserve">ESC 2010 guidelines recommend oral anti-coagulant for AF patients with a CHA2DS2-VASc score of 2 or more, oral-anticoagulant or aspirin for those with a score of 1, and either no antithrombotic therapy or aspirin for those with a score of zero. </w:t>
      </w:r>
      <w:r w:rsidR="00FC2DC5" w:rsidRPr="00EF4EB9">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REFMGR.CITE </w:instrText>
      </w:r>
      <w:r w:rsidR="00FC2DC5">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6</w:t>
      </w:r>
      <w:r w:rsidR="00FC2DC5" w:rsidRPr="00EF4EB9">
        <w:rPr>
          <w:sz w:val="22"/>
          <w:szCs w:val="22"/>
        </w:rPr>
        <w:fldChar w:fldCharType="end"/>
      </w:r>
      <w:r w:rsidR="00A664FF" w:rsidRPr="00EF4EB9">
        <w:rPr>
          <w:sz w:val="22"/>
          <w:szCs w:val="22"/>
        </w:rPr>
        <w:t xml:space="preserve">  Where oral anti-coagulation is prescribed, this is generally a vitamin K agonist adjusted for INR range 2.0 to 3.0 (target 2.5).</w:t>
      </w:r>
      <w:r w:rsidR="00FC2DC5" w:rsidRPr="00EF4EB9">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REFMGR.CITE </w:instrText>
      </w:r>
      <w:r w:rsidR="00FC2DC5">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6</w:t>
      </w:r>
      <w:r w:rsidR="00FC2DC5" w:rsidRPr="00EF4EB9">
        <w:rPr>
          <w:sz w:val="22"/>
          <w:szCs w:val="22"/>
        </w:rPr>
        <w:fldChar w:fldCharType="end"/>
      </w:r>
      <w:r w:rsidR="00A664FF" w:rsidRPr="00EF4EB9">
        <w:rPr>
          <w:sz w:val="22"/>
          <w:szCs w:val="22"/>
        </w:rPr>
        <w:t xml:space="preserve"> </w:t>
      </w:r>
    </w:p>
    <w:p w:rsidR="006606C2" w:rsidRPr="00EF4EB9" w:rsidRDefault="006606C2" w:rsidP="00EA0DF7">
      <w:pPr>
        <w:pStyle w:val="Header"/>
        <w:spacing w:line="360" w:lineRule="auto"/>
        <w:jc w:val="both"/>
        <w:rPr>
          <w:sz w:val="22"/>
          <w:szCs w:val="22"/>
          <w:highlight w:val="yellow"/>
        </w:rPr>
      </w:pPr>
    </w:p>
    <w:p w:rsidR="000F61D2" w:rsidRPr="00EF4EB9" w:rsidRDefault="00A664FF" w:rsidP="00EA0DF7">
      <w:pPr>
        <w:pStyle w:val="Header"/>
        <w:spacing w:line="360" w:lineRule="auto"/>
        <w:jc w:val="both"/>
        <w:rPr>
          <w:sz w:val="22"/>
          <w:szCs w:val="22"/>
        </w:rPr>
      </w:pPr>
      <w:r w:rsidRPr="00EF4EB9">
        <w:rPr>
          <w:sz w:val="22"/>
          <w:szCs w:val="22"/>
        </w:rPr>
        <w:t xml:space="preserve">Alternative </w:t>
      </w:r>
      <w:r w:rsidR="002074D0" w:rsidRPr="00EF4EB9">
        <w:rPr>
          <w:sz w:val="22"/>
          <w:szCs w:val="22"/>
        </w:rPr>
        <w:t xml:space="preserve">new </w:t>
      </w:r>
      <w:r w:rsidRPr="00EF4EB9">
        <w:rPr>
          <w:sz w:val="22"/>
          <w:szCs w:val="22"/>
        </w:rPr>
        <w:t xml:space="preserve">oral anti-coagulants, </w:t>
      </w:r>
      <w:r w:rsidR="002074D0" w:rsidRPr="00EF4EB9">
        <w:rPr>
          <w:rFonts w:eastAsiaTheme="minorHAnsi"/>
          <w:sz w:val="22"/>
          <w:szCs w:val="22"/>
          <w:lang w:eastAsia="en-US"/>
        </w:rPr>
        <w:t>the oral direct thrombin inhibitors (e.g. dabigatran etexilate and AZD0837) and the oral factor Xa inhibitors (rivaroxaban, apixaban, edoxaban,</w:t>
      </w:r>
      <w:r w:rsidR="00B95383" w:rsidRPr="00EF4EB9">
        <w:rPr>
          <w:rFonts w:eastAsiaTheme="minorHAnsi"/>
          <w:sz w:val="22"/>
          <w:szCs w:val="22"/>
          <w:lang w:eastAsia="en-US"/>
        </w:rPr>
        <w:t xml:space="preserve"> </w:t>
      </w:r>
      <w:r w:rsidR="002074D0" w:rsidRPr="00EF4EB9">
        <w:rPr>
          <w:rFonts w:eastAsiaTheme="minorHAnsi"/>
          <w:sz w:val="22"/>
          <w:szCs w:val="22"/>
          <w:lang w:eastAsia="en-US"/>
        </w:rPr>
        <w:t xml:space="preserve">betrixaban, YM150, are described in the 2010 ESC guidelines as </w:t>
      </w:r>
      <w:r w:rsidR="00B95383" w:rsidRPr="00EF4EB9">
        <w:rPr>
          <w:rFonts w:eastAsiaTheme="minorHAnsi"/>
          <w:sz w:val="22"/>
          <w:szCs w:val="22"/>
          <w:lang w:eastAsia="en-US"/>
        </w:rPr>
        <w:t>investigational</w:t>
      </w:r>
      <w:r w:rsidR="002074D0" w:rsidRPr="00EF4EB9">
        <w:rPr>
          <w:rFonts w:eastAsiaTheme="minorHAnsi"/>
          <w:sz w:val="22"/>
          <w:szCs w:val="22"/>
          <w:lang w:eastAsia="en-US"/>
        </w:rPr>
        <w:t xml:space="preserve"> agents  that</w:t>
      </w:r>
      <w:r w:rsidRPr="00EF4EB9">
        <w:rPr>
          <w:rFonts w:eastAsiaTheme="minorHAnsi"/>
          <w:sz w:val="22"/>
          <w:szCs w:val="22"/>
          <w:lang w:eastAsia="en-US"/>
        </w:rPr>
        <w:t xml:space="preserve"> may be considered</w:t>
      </w:r>
      <w:r w:rsidR="002074D0" w:rsidRPr="00EF4EB9">
        <w:rPr>
          <w:rFonts w:eastAsiaTheme="minorHAnsi"/>
          <w:sz w:val="22"/>
          <w:szCs w:val="22"/>
          <w:lang w:eastAsia="en-US"/>
        </w:rPr>
        <w:t xml:space="preserve"> following regulatory approval, if the patient has a low risk of bleeding.</w:t>
      </w:r>
      <w:r w:rsidR="00FC2DC5" w:rsidRPr="00EF4EB9">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REFMGR.CITE </w:instrText>
      </w:r>
      <w:r w:rsidR="00FC2DC5">
        <w:rPr>
          <w:sz w:val="22"/>
          <w:szCs w:val="22"/>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944034" w:rsidRPr="00EF4EB9">
        <w:rPr>
          <w:noProof/>
          <w:sz w:val="22"/>
          <w:szCs w:val="22"/>
          <w:vertAlign w:val="superscript"/>
        </w:rPr>
        <w:t>6</w:t>
      </w:r>
      <w:r w:rsidR="00FC2DC5" w:rsidRPr="00EF4EB9">
        <w:rPr>
          <w:sz w:val="22"/>
          <w:szCs w:val="22"/>
        </w:rPr>
        <w:fldChar w:fldCharType="end"/>
      </w:r>
    </w:p>
    <w:p w:rsidR="00EA0DF7" w:rsidRPr="00EF4EB9" w:rsidRDefault="00EA0DF7" w:rsidP="00EA0DF7">
      <w:pPr>
        <w:pStyle w:val="Header"/>
        <w:spacing w:line="360" w:lineRule="auto"/>
        <w:jc w:val="both"/>
        <w:rPr>
          <w:sz w:val="22"/>
          <w:szCs w:val="22"/>
        </w:rPr>
      </w:pPr>
    </w:p>
    <w:p w:rsidR="00763369" w:rsidRPr="00EF4EB9" w:rsidRDefault="002074D0" w:rsidP="00EA0DF7">
      <w:pPr>
        <w:pStyle w:val="Header"/>
        <w:spacing w:line="360" w:lineRule="auto"/>
        <w:jc w:val="both"/>
        <w:rPr>
          <w:sz w:val="22"/>
          <w:szCs w:val="22"/>
        </w:rPr>
      </w:pPr>
      <w:r w:rsidRPr="00EF4EB9">
        <w:rPr>
          <w:sz w:val="22"/>
          <w:szCs w:val="22"/>
        </w:rPr>
        <w:t>Dabigatran is useful as an alternative to warfarin for the prevention of stroke and systemic</w:t>
      </w:r>
      <w:r w:rsidR="006606C2" w:rsidRPr="00EF4EB9">
        <w:rPr>
          <w:sz w:val="22"/>
          <w:szCs w:val="22"/>
        </w:rPr>
        <w:t xml:space="preserve"> </w:t>
      </w:r>
      <w:r w:rsidRPr="00EF4EB9">
        <w:rPr>
          <w:sz w:val="22"/>
          <w:szCs w:val="22"/>
        </w:rPr>
        <w:t>thromboembolism in patients with paroxysmal to permanent AF and risk factors for stroke or</w:t>
      </w:r>
      <w:r w:rsidR="006606C2" w:rsidRPr="00EF4EB9">
        <w:rPr>
          <w:sz w:val="22"/>
          <w:szCs w:val="22"/>
        </w:rPr>
        <w:t xml:space="preserve"> </w:t>
      </w:r>
      <w:r w:rsidRPr="00EF4EB9">
        <w:rPr>
          <w:sz w:val="22"/>
          <w:szCs w:val="22"/>
        </w:rPr>
        <w:t xml:space="preserve">systemic </w:t>
      </w:r>
      <w:r w:rsidR="00B95383" w:rsidRPr="00EF4EB9">
        <w:rPr>
          <w:sz w:val="22"/>
          <w:szCs w:val="22"/>
        </w:rPr>
        <w:t>embolisation</w:t>
      </w:r>
      <w:r w:rsidRPr="00EF4EB9">
        <w:rPr>
          <w:sz w:val="22"/>
          <w:szCs w:val="22"/>
        </w:rPr>
        <w:t xml:space="preserve"> who do not have a prosthetic heart valve or </w:t>
      </w:r>
      <w:r w:rsidR="00B95383" w:rsidRPr="00EF4EB9">
        <w:rPr>
          <w:sz w:val="22"/>
          <w:szCs w:val="22"/>
        </w:rPr>
        <w:t>haemodynamically</w:t>
      </w:r>
      <w:r w:rsidRPr="00EF4EB9">
        <w:rPr>
          <w:sz w:val="22"/>
          <w:szCs w:val="22"/>
        </w:rPr>
        <w:t xml:space="preserve"> significant valve disease, severe renal failure (creatinine clearance under15 mL/min) or advanced liver disease (impaired baseline clotting function)</w:t>
      </w:r>
      <w:r w:rsidR="006606C2"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Wann&lt;/Author&gt;&lt;Year&gt;2011&lt;/Year&gt;&lt;RecNum&gt;19838&lt;/RecNum&gt;&lt;IDText&gt;2011 ACCF/AHA/HRS Focused Update on the Management of Patients With Atrial Fibrillation (Update on Dabigatran): A Report of the American College of Cardiology Foundation Foundation/American Heart Association Task Force on Practice Guidelines&lt;/IDText&gt;&lt;MDL Ref_Type="Journal"&gt;&lt;Ref_Type&gt;Journal&lt;/Ref_Type&gt;&lt;Ref_ID&gt;19838&lt;/Ref_ID&gt;&lt;Title_Primary&gt;2011 ACCF/AHA/HRS Focused Update on the Management of Patients With Atrial Fibrillation (Update on Dabigatran): A Report of the American College of Cardiology Foundation Foundation/American Heart Association Task Force on Practice Guidelines&lt;/Title_Primary&gt;&lt;Authors_Primary&gt;Wann,L.Samuel&lt;/Authors_Primary&gt;&lt;Authors_Primary&gt;Curtis,Anne B.&lt;/Authors_Primary&gt;&lt;Authors_Primary&gt;Ellenbogen,Kenneth A.&lt;/Authors_Primary&gt;&lt;Authors_Primary&gt;Estes,N.A.M.&lt;/Authors_Primary&gt;&lt;Authors_Primary&gt;Ezekowitz,Michael D.&lt;/Authors_Primary&gt;&lt;Authors_Primary&gt;Jackman,Warren M.&lt;/Authors_Primary&gt;&lt;Authors_Primary&gt;January,Craig T.&lt;/Authors_Primary&gt;&lt;Authors_Primary&gt;Lowe,James E.&lt;/Authors_Primary&gt;&lt;Authors_Primary&gt;Page,Richard L.&lt;/Authors_Primary&gt;&lt;Authors_Primary&gt;Slotwiner,David J.&lt;/Authors_Primary&gt;&lt;Authors_Primary&gt;Stevenson,William G.&lt;/Authors_Primary&gt;&lt;Authors_Primary&gt;Tracy,Cynthia M.&lt;/Authors_Primary&gt;&lt;Date_Primary&gt;2011/3/15&lt;/Date_Primary&gt;&lt;Keywords&gt;Atrial fibrillation&lt;/Keywords&gt;&lt;Keywords&gt;cardiology&lt;/Keywords&gt;&lt;Keywords&gt;guidelines&lt;/Keywords&gt;&lt;Keywords&gt;heart&lt;/Keywords&gt;&lt;Keywords&gt;patient&lt;/Keywords&gt;&lt;Reprint&gt;Not in File&lt;/Reprint&gt;&lt;Start_Page&gt;1330&lt;/Start_Page&gt;&lt;End_Page&gt;1337&lt;/End_Page&gt;&lt;Periodical&gt;Journal of the American College of Cardiology&lt;/Periodical&gt;&lt;Volume&gt;57&lt;/Volume&gt;&lt;Issue&gt;11&lt;/Issue&gt;&lt;Web_URL&gt;http://content.onlinejacc.org&lt;/Web_URL&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sz w:val="22"/>
          <w:szCs w:val="22"/>
        </w:rPr>
        <w:fldChar w:fldCharType="separate"/>
      </w:r>
      <w:r w:rsidR="00E35562" w:rsidRPr="00E35562">
        <w:rPr>
          <w:noProof/>
          <w:sz w:val="22"/>
          <w:szCs w:val="22"/>
          <w:vertAlign w:val="superscript"/>
        </w:rPr>
        <w:t>48</w:t>
      </w:r>
      <w:r w:rsidR="00FC2DC5" w:rsidRPr="00EF4EB9">
        <w:rPr>
          <w:sz w:val="22"/>
          <w:szCs w:val="22"/>
        </w:rPr>
        <w:fldChar w:fldCharType="end"/>
      </w:r>
    </w:p>
    <w:p w:rsidR="000F61D2" w:rsidRPr="00EF4EB9" w:rsidRDefault="000F61D2" w:rsidP="00EA0DF7">
      <w:pPr>
        <w:pStyle w:val="Header"/>
        <w:spacing w:line="360" w:lineRule="auto"/>
        <w:jc w:val="both"/>
        <w:rPr>
          <w:sz w:val="22"/>
          <w:szCs w:val="22"/>
        </w:rPr>
      </w:pPr>
    </w:p>
    <w:p w:rsidR="00AC5252" w:rsidRPr="00EF4EB9" w:rsidRDefault="00DD03FA" w:rsidP="0085086B">
      <w:pPr>
        <w:pStyle w:val="Header"/>
        <w:spacing w:line="360" w:lineRule="auto"/>
        <w:outlineLvl w:val="0"/>
        <w:rPr>
          <w:b/>
          <w:i/>
          <w:iCs/>
          <w:sz w:val="22"/>
          <w:szCs w:val="22"/>
        </w:rPr>
      </w:pPr>
      <w:r w:rsidRPr="00EF4EB9">
        <w:rPr>
          <w:b/>
          <w:sz w:val="22"/>
          <w:szCs w:val="22"/>
        </w:rPr>
        <w:t>Current service cost</w:t>
      </w:r>
      <w:r w:rsidR="00AC5252" w:rsidRPr="00EF4EB9">
        <w:rPr>
          <w:b/>
          <w:sz w:val="22"/>
          <w:szCs w:val="22"/>
        </w:rPr>
        <w:t xml:space="preserve"> and anticipated costs associated with intervention</w:t>
      </w:r>
    </w:p>
    <w:p w:rsidR="00AC5252" w:rsidRPr="00EF4EB9" w:rsidRDefault="0057418C" w:rsidP="006D4430">
      <w:pPr>
        <w:pStyle w:val="Header"/>
        <w:spacing w:line="360" w:lineRule="auto"/>
        <w:jc w:val="both"/>
        <w:rPr>
          <w:sz w:val="22"/>
          <w:szCs w:val="22"/>
        </w:rPr>
      </w:pPr>
      <w:r w:rsidRPr="00EF4EB9">
        <w:rPr>
          <w:sz w:val="22"/>
          <w:szCs w:val="22"/>
        </w:rPr>
        <w:t xml:space="preserve">The HRG cost code RA60Z (‘Simple Echocardiogram’) was used as the </w:t>
      </w:r>
      <w:r w:rsidR="00AC5252" w:rsidRPr="00EF4EB9">
        <w:rPr>
          <w:sz w:val="22"/>
          <w:szCs w:val="22"/>
        </w:rPr>
        <w:t>cost of TTE. The mean cost of this technology was estimated as £66</w:t>
      </w:r>
      <w:r w:rsidR="006E6CA6" w:rsidRPr="00EF4EB9">
        <w:rPr>
          <w:sz w:val="22"/>
          <w:szCs w:val="22"/>
        </w:rPr>
        <w:t xml:space="preserve">. </w:t>
      </w:r>
      <w:r w:rsidR="00AC5252" w:rsidRPr="00EF4EB9">
        <w:rPr>
          <w:sz w:val="22"/>
          <w:szCs w:val="22"/>
        </w:rPr>
        <w:t xml:space="preserve">A second more expensive estimate of £425 was listed for HRG code EA45Z Complex Echocardiogram (include Congenital, Transoesophageal and </w:t>
      </w:r>
      <w:r w:rsidR="002910A1" w:rsidRPr="00EF4EB9">
        <w:rPr>
          <w:sz w:val="22"/>
          <w:szCs w:val="22"/>
        </w:rPr>
        <w:t>Foetal</w:t>
      </w:r>
      <w:r w:rsidR="00AC5252" w:rsidRPr="00EF4EB9">
        <w:rPr>
          <w:sz w:val="22"/>
          <w:szCs w:val="22"/>
        </w:rPr>
        <w:t xml:space="preserve"> Echocardiography), which was deemed not appropriate for TTE.</w:t>
      </w:r>
    </w:p>
    <w:p w:rsidR="00AC5252" w:rsidRPr="00EF4EB9" w:rsidRDefault="00AC5252" w:rsidP="00D438F6">
      <w:pPr>
        <w:pStyle w:val="Header"/>
        <w:spacing w:line="360" w:lineRule="auto"/>
        <w:jc w:val="both"/>
        <w:rPr>
          <w:sz w:val="22"/>
          <w:szCs w:val="22"/>
        </w:rPr>
      </w:pPr>
    </w:p>
    <w:p w:rsidR="00AC5252" w:rsidRPr="00EF4EB9" w:rsidRDefault="00AC5252" w:rsidP="00D438F6">
      <w:pPr>
        <w:pStyle w:val="Header"/>
        <w:spacing w:line="360" w:lineRule="auto"/>
        <w:jc w:val="both"/>
        <w:rPr>
          <w:i/>
          <w:sz w:val="22"/>
          <w:szCs w:val="22"/>
        </w:rPr>
      </w:pPr>
      <w:r w:rsidRPr="00EF4EB9">
        <w:rPr>
          <w:sz w:val="22"/>
          <w:szCs w:val="22"/>
        </w:rPr>
        <w:t xml:space="preserve">It is important to note that the costs associated with the intervention (indirect costs of TTE) are likely to greatly exceed the current service cost (direct costs of TTE). This is because the associated costs include those of acting on the clinical information provided by the diagnostic test, which may </w:t>
      </w:r>
      <w:r w:rsidR="00031290" w:rsidRPr="00EF4EB9">
        <w:rPr>
          <w:sz w:val="22"/>
          <w:szCs w:val="22"/>
        </w:rPr>
        <w:t xml:space="preserve">include the costs of surgical intervention, </w:t>
      </w:r>
      <w:r w:rsidRPr="00EF4EB9">
        <w:rPr>
          <w:sz w:val="22"/>
          <w:szCs w:val="22"/>
        </w:rPr>
        <w:t>as well as</w:t>
      </w:r>
      <w:r w:rsidR="00031290" w:rsidRPr="00EF4EB9">
        <w:rPr>
          <w:sz w:val="22"/>
          <w:szCs w:val="22"/>
        </w:rPr>
        <w:t xml:space="preserve"> additional costs of long-term medication for some patients who would not otherwise have received such treatments. For example, TTE may indicate that some additional patients should receive OACs. For illustration, t</w:t>
      </w:r>
      <w:r w:rsidR="00EF4EB9">
        <w:rPr>
          <w:sz w:val="22"/>
          <w:szCs w:val="22"/>
        </w:rPr>
        <w:t>he annual costs of both rivaroxa</w:t>
      </w:r>
      <w:r w:rsidR="00031290" w:rsidRPr="00EF4EB9">
        <w:rPr>
          <w:sz w:val="22"/>
          <w:szCs w:val="22"/>
        </w:rPr>
        <w:t xml:space="preserve">ban and dabigatran are both estimated to be in the region of £800, so a single year’s additional treatment cost as a result of a clinical indication provided by TTE can be much greater than the cost of TTE itself. </w:t>
      </w:r>
      <w:r w:rsidRPr="00EF4EB9">
        <w:rPr>
          <w:sz w:val="22"/>
          <w:szCs w:val="22"/>
        </w:rPr>
        <w:t xml:space="preserve"> </w:t>
      </w:r>
    </w:p>
    <w:p w:rsidR="00A371D9" w:rsidRPr="00EF4EB9" w:rsidRDefault="00A371D9" w:rsidP="00DD03FA">
      <w:pPr>
        <w:pStyle w:val="Header"/>
        <w:spacing w:line="360" w:lineRule="auto"/>
        <w:rPr>
          <w:b/>
          <w:sz w:val="22"/>
          <w:szCs w:val="22"/>
        </w:rPr>
      </w:pPr>
    </w:p>
    <w:p w:rsidR="00DD03FA" w:rsidRPr="00EF4EB9" w:rsidRDefault="00557911" w:rsidP="0085086B">
      <w:pPr>
        <w:pStyle w:val="Header"/>
        <w:tabs>
          <w:tab w:val="clear" w:pos="4153"/>
          <w:tab w:val="clear" w:pos="8306"/>
        </w:tabs>
        <w:spacing w:line="360" w:lineRule="auto"/>
        <w:outlineLvl w:val="0"/>
        <w:rPr>
          <w:b/>
          <w:sz w:val="22"/>
          <w:szCs w:val="22"/>
        </w:rPr>
      </w:pPr>
      <w:r w:rsidRPr="00EF4EB9">
        <w:rPr>
          <w:b/>
          <w:sz w:val="22"/>
          <w:szCs w:val="22"/>
        </w:rPr>
        <w:t>3.3</w:t>
      </w:r>
      <w:r w:rsidRPr="00EF4EB9">
        <w:rPr>
          <w:b/>
          <w:sz w:val="22"/>
          <w:szCs w:val="22"/>
        </w:rPr>
        <w:tab/>
      </w:r>
      <w:r w:rsidR="00DD03FA" w:rsidRPr="00EF4EB9">
        <w:rPr>
          <w:b/>
          <w:sz w:val="22"/>
          <w:szCs w:val="22"/>
        </w:rPr>
        <w:t xml:space="preserve">Description of </w:t>
      </w:r>
      <w:bookmarkEnd w:id="3"/>
      <w:r w:rsidR="00DD03FA" w:rsidRPr="00EF4EB9">
        <w:rPr>
          <w:b/>
          <w:sz w:val="22"/>
          <w:szCs w:val="22"/>
        </w:rPr>
        <w:t>TTE</w:t>
      </w:r>
    </w:p>
    <w:p w:rsidR="00365773" w:rsidRPr="00EF4EB9" w:rsidRDefault="00365773" w:rsidP="0085086B">
      <w:pPr>
        <w:pStyle w:val="Header"/>
        <w:spacing w:line="360" w:lineRule="auto"/>
        <w:outlineLvl w:val="0"/>
        <w:rPr>
          <w:b/>
          <w:sz w:val="22"/>
          <w:szCs w:val="22"/>
        </w:rPr>
      </w:pPr>
      <w:r w:rsidRPr="00EF4EB9">
        <w:rPr>
          <w:b/>
          <w:sz w:val="22"/>
          <w:szCs w:val="22"/>
        </w:rPr>
        <w:t xml:space="preserve">Summary of Intervention </w:t>
      </w:r>
    </w:p>
    <w:p w:rsidR="00365773" w:rsidRPr="00EF4EB9" w:rsidRDefault="00365773" w:rsidP="0085086B">
      <w:pPr>
        <w:pStyle w:val="Header"/>
        <w:spacing w:line="360" w:lineRule="auto"/>
        <w:jc w:val="both"/>
        <w:outlineLvl w:val="0"/>
        <w:rPr>
          <w:b/>
          <w:i/>
          <w:sz w:val="22"/>
          <w:szCs w:val="22"/>
        </w:rPr>
      </w:pPr>
      <w:r w:rsidRPr="00EF4EB9">
        <w:rPr>
          <w:b/>
          <w:i/>
          <w:sz w:val="22"/>
          <w:szCs w:val="22"/>
        </w:rPr>
        <w:t>Aim of transthoracic echocardiography (TTE)</w:t>
      </w:r>
    </w:p>
    <w:p w:rsidR="00365773" w:rsidRPr="00EF4EB9" w:rsidRDefault="00365773" w:rsidP="00F96CDF">
      <w:pPr>
        <w:pStyle w:val="Header"/>
        <w:spacing w:line="360" w:lineRule="auto"/>
        <w:jc w:val="both"/>
        <w:rPr>
          <w:sz w:val="22"/>
          <w:szCs w:val="22"/>
        </w:rPr>
      </w:pPr>
      <w:r w:rsidRPr="00EF4EB9">
        <w:rPr>
          <w:sz w:val="22"/>
          <w:szCs w:val="22"/>
        </w:rPr>
        <w:t>Transthoracic echocardiography (TTE) is used to assist the diagnosis and management of a broad range of heart conditions.  The commonest indications are for heart failure, murmur, palpitations/arrhythmias/blackouts and hypertension.</w:t>
      </w:r>
      <w:r w:rsidR="00FC2DC5" w:rsidRPr="00EF4EB9">
        <w:rPr>
          <w:sz w:val="22"/>
          <w:szCs w:val="22"/>
        </w:rPr>
        <w:fldChar w:fldCharType="begin"/>
      </w:r>
      <w:r w:rsidR="00C555BF">
        <w:rPr>
          <w:sz w:val="22"/>
          <w:szCs w:val="22"/>
        </w:rPr>
        <w:instrText xml:space="preserve"> ADDIN REFMGR.CITE &lt;Refman&gt;&lt;Cite&gt;&lt;Author&gt;Bayliss&lt;/Author&gt;&lt;Year&gt;2006&lt;/Year&gt;&lt;RecNum&gt;19818&lt;/RecNum&gt;&lt;IDText&gt;Bedfordshire and Hertfordshire Cardiac Network guidance, Effective use of transthoracic Echocardiography (TTE) in adults - Summary&lt;/IDText&gt;&lt;MDL Ref_Type="Online Source"&gt;&lt;Ref_Type&gt;Online Source&lt;/Ref_Type&gt;&lt;Ref_ID&gt;19818&lt;/Ref_ID&gt;&lt;Title_Primary&gt;Bedfordshire and Hertfordshire Cardiac Network guidance, Effective use of transthoracic Echocardiography (TTE) in adults - Summary&lt;/Title_Primary&gt;&lt;Authors_Primary&gt;Bayliss&lt;/Authors_Primary&gt;&lt;Authors_Primary&gt;J (for Bedfordshire &amp;amp; Hertfordshire Cardiac Network)&lt;/Authors_Primary&gt;&lt;Date_Primary&gt;2006&lt;/Date_Primary&gt;&lt;Keywords&gt;transthoracic echocardiography&lt;/Keywords&gt;&lt;Keywords&gt;echocardiography&lt;/Keywords&gt;&lt;Keywords&gt;adult&lt;/Keywords&gt;&lt;Reprint&gt;In File&lt;/Reprint&gt;&lt;Date_Secondary&gt;11 AD/11/14&lt;/Date_Secondary&gt;&lt;Web_URL&gt;&lt;u&gt;http://www.bhhsnetwork.nhs.uk/UserFiles/File/StandardsGuidelines/Beds&amp;amp;Herts_Echo_guidelines_v2_Brief.pdf&lt;/u&gt;&lt;/Web_URL&gt;&lt;ZZ_WorkformID&gt;31&lt;/ZZ_WorkformID&gt;&lt;/MDL&gt;&lt;/Cite&gt;&lt;/Refman&gt;</w:instrText>
      </w:r>
      <w:r w:rsidR="00FC2DC5" w:rsidRPr="00EF4EB9">
        <w:rPr>
          <w:sz w:val="22"/>
          <w:szCs w:val="22"/>
        </w:rPr>
        <w:fldChar w:fldCharType="separate"/>
      </w:r>
      <w:r w:rsidR="00E35562" w:rsidRPr="00E35562">
        <w:rPr>
          <w:noProof/>
          <w:sz w:val="22"/>
          <w:szCs w:val="22"/>
          <w:vertAlign w:val="superscript"/>
        </w:rPr>
        <w:t>49</w:t>
      </w:r>
      <w:r w:rsidR="00FC2DC5" w:rsidRPr="00EF4EB9">
        <w:rPr>
          <w:sz w:val="22"/>
          <w:szCs w:val="22"/>
        </w:rPr>
        <w:fldChar w:fldCharType="end"/>
      </w:r>
    </w:p>
    <w:p w:rsidR="00365773" w:rsidRPr="00EF4EB9" w:rsidRDefault="00365773" w:rsidP="00F96CDF">
      <w:pPr>
        <w:pStyle w:val="Header"/>
        <w:spacing w:line="360" w:lineRule="auto"/>
        <w:jc w:val="both"/>
        <w:rPr>
          <w:sz w:val="22"/>
          <w:szCs w:val="22"/>
        </w:rPr>
      </w:pPr>
    </w:p>
    <w:p w:rsidR="00365773" w:rsidRPr="00EF4EB9" w:rsidRDefault="00365773" w:rsidP="0085086B">
      <w:pPr>
        <w:pStyle w:val="Header"/>
        <w:spacing w:line="360" w:lineRule="auto"/>
        <w:jc w:val="both"/>
        <w:outlineLvl w:val="0"/>
        <w:rPr>
          <w:b/>
          <w:i/>
          <w:sz w:val="22"/>
          <w:szCs w:val="22"/>
        </w:rPr>
      </w:pPr>
      <w:r w:rsidRPr="00EF4EB9">
        <w:rPr>
          <w:b/>
          <w:i/>
          <w:sz w:val="22"/>
          <w:szCs w:val="22"/>
        </w:rPr>
        <w:t>Transthoracic echocardiography (TTE)</w:t>
      </w:r>
    </w:p>
    <w:p w:rsidR="00365773" w:rsidRPr="00EF4EB9" w:rsidRDefault="00365773" w:rsidP="00F96CDF">
      <w:pPr>
        <w:spacing w:line="360" w:lineRule="auto"/>
        <w:jc w:val="both"/>
        <w:rPr>
          <w:color w:val="000000"/>
          <w:sz w:val="22"/>
          <w:szCs w:val="22"/>
        </w:rPr>
      </w:pPr>
      <w:r w:rsidRPr="00EF4EB9">
        <w:rPr>
          <w:color w:val="000000"/>
          <w:sz w:val="22"/>
          <w:szCs w:val="22"/>
        </w:rPr>
        <w:t>The standard adult transthoracic echocardiogram measures structure and function of the heart.  It should reliably describe and quantitative left ventricular systolic and diastolic function, assess all valves including minor abnormalities that may progress or need follow up, basic prosthetic valve function, common congenital abnormalities and cardiomyopathies, and detect the presence and significance of pericardial fluid.</w:t>
      </w:r>
      <w:r w:rsidR="00FC2DC5" w:rsidRPr="00EF4EB9">
        <w:rPr>
          <w:color w:val="000000"/>
          <w:sz w:val="22"/>
          <w:szCs w:val="22"/>
        </w:rPr>
        <w:fldChar w:fldCharType="begin"/>
      </w:r>
      <w:r w:rsidR="00C555BF">
        <w:rPr>
          <w:color w:val="000000"/>
          <w:sz w:val="22"/>
          <w:szCs w:val="22"/>
        </w:rPr>
        <w:instrText xml:space="preserve"> ADDIN REFMGR.CITE &lt;Refman&gt;&lt;Cite&gt;&lt;Author&gt;British Society of Echocardiography&lt;/Author&gt;&lt;Year&gt;2009&lt;/Year&gt;&lt;RecNum&gt;19819&lt;/RecNum&gt;&lt;IDText&gt;Clinical Indications for Echocardiography&lt;/IDText&gt;&lt;MDL Ref_Type="Online Source"&gt;&lt;Ref_Type&gt;Online Source&lt;/Ref_Type&gt;&lt;Ref_ID&gt;19819&lt;/Ref_ID&gt;&lt;Title_Primary&gt;&lt;f name="Times New Roman"&gt;Clinical Indications for Echocardiography&lt;/f&gt;&lt;/Title_Primary&gt;&lt;Authors_Primary&gt;British Society of Echocardiography&lt;/Authors_Primary&gt;&lt;Date_Primary&gt;2009&lt;/Date_Primary&gt;&lt;Reprint&gt;In File&lt;/Reprint&gt;&lt;Pub_Place&gt;London&lt;/Pub_Place&gt;&lt;Publisher&gt;BSE Administration&lt;/Publisher&gt;&lt;Date_Secondary&gt;11 AD/11/14&lt;/Date_Secondary&gt;&lt;Web_URL&gt;&lt;u&gt;http://cdn1.cache.twofourdigital.net/u/bsecho/media/10465/clinical_indications_for_echocardiography.pdf&lt;/u&gt;&lt;/Web_URL&gt;&lt;ZZ_WorkformID&gt;31&lt;/ZZ_WorkformID&gt;&lt;/MDL&gt;&lt;/Cite&gt;&lt;/Refman&gt;</w:instrText>
      </w:r>
      <w:r w:rsidR="00FC2DC5" w:rsidRPr="00EF4EB9">
        <w:rPr>
          <w:color w:val="000000"/>
          <w:sz w:val="22"/>
          <w:szCs w:val="22"/>
        </w:rPr>
        <w:fldChar w:fldCharType="separate"/>
      </w:r>
      <w:r w:rsidR="00E35562" w:rsidRPr="00E35562">
        <w:rPr>
          <w:noProof/>
          <w:color w:val="000000"/>
          <w:sz w:val="22"/>
          <w:szCs w:val="22"/>
          <w:vertAlign w:val="superscript"/>
        </w:rPr>
        <w:t>50</w:t>
      </w:r>
      <w:r w:rsidR="00FC2DC5" w:rsidRPr="00EF4EB9">
        <w:rPr>
          <w:color w:val="000000"/>
          <w:sz w:val="22"/>
          <w:szCs w:val="22"/>
        </w:rPr>
        <w:fldChar w:fldCharType="end"/>
      </w:r>
    </w:p>
    <w:p w:rsidR="00365773" w:rsidRPr="00EF4EB9" w:rsidRDefault="00365773" w:rsidP="00F96CDF">
      <w:pPr>
        <w:pStyle w:val="Header"/>
        <w:spacing w:line="360" w:lineRule="auto"/>
        <w:jc w:val="both"/>
        <w:rPr>
          <w:sz w:val="22"/>
          <w:szCs w:val="22"/>
        </w:rPr>
      </w:pPr>
    </w:p>
    <w:p w:rsidR="00365773" w:rsidRPr="00EF4EB9" w:rsidRDefault="00365773" w:rsidP="00F96CDF">
      <w:pPr>
        <w:spacing w:line="360" w:lineRule="auto"/>
        <w:jc w:val="both"/>
        <w:rPr>
          <w:sz w:val="22"/>
          <w:szCs w:val="22"/>
        </w:rPr>
      </w:pPr>
      <w:r w:rsidRPr="00EF4EB9">
        <w:rPr>
          <w:sz w:val="22"/>
          <w:szCs w:val="22"/>
        </w:rPr>
        <w:lastRenderedPageBreak/>
        <w:t xml:space="preserve">The following cardiac and vascular structures are routinely evaluated as part of a complete adult echocardiographic report; left ventricle, mitral valve, left atrium, aortic valve, aorta, right ventricle, tricuspid valve, right atrium, pulmonary valve, pulmonary artery, pericardium, inferior vena cava, and pulmonary veins.  </w:t>
      </w:r>
      <w:r w:rsidR="00923B01" w:rsidRPr="00EF4EB9">
        <w:rPr>
          <w:sz w:val="22"/>
          <w:szCs w:val="22"/>
        </w:rPr>
        <w:t>Left ventricular (</w:t>
      </w:r>
      <w:r w:rsidRPr="00EF4EB9">
        <w:rPr>
          <w:sz w:val="22"/>
          <w:szCs w:val="22"/>
        </w:rPr>
        <w:t>LV</w:t>
      </w:r>
      <w:r w:rsidR="00923B01" w:rsidRPr="00EF4EB9">
        <w:rPr>
          <w:sz w:val="22"/>
          <w:szCs w:val="22"/>
        </w:rPr>
        <w:t>)</w:t>
      </w:r>
      <w:r w:rsidRPr="00EF4EB9">
        <w:rPr>
          <w:sz w:val="22"/>
          <w:szCs w:val="22"/>
        </w:rPr>
        <w:t xml:space="preserve"> size is one of the most important components of LV function quantification.  Changes in LV dimensions are frequently interpreted as indices of progression or regression of a disease state that affects the left heart.</w:t>
      </w:r>
      <w:r w:rsidR="00FC2DC5" w:rsidRPr="00EF4EB9">
        <w:rPr>
          <w:sz w:val="22"/>
          <w:szCs w:val="22"/>
        </w:rPr>
        <w:fldChar w:fldCharType="begin"/>
      </w:r>
      <w:r w:rsidR="00C555BF">
        <w:rPr>
          <w:sz w:val="22"/>
          <w:szCs w:val="22"/>
        </w:rPr>
        <w:instrText xml:space="preserve"> ADDIN REFMGR.CITE &lt;Refman&gt;&lt;Cite&gt;&lt;Author&gt;Evangelista&lt;/Author&gt;&lt;Year&gt;2008&lt;/Year&gt;&lt;RecNum&gt;19821&lt;/RecNum&gt;&lt;IDText&gt;European Association of Echocardiography recommendations for standardization of performance, digital storage and reporting of echocardiographic studies&lt;/IDText&gt;&lt;MDL Ref_Type="Journal"&gt;&lt;Ref_Type&gt;Journal&lt;/Ref_Type&gt;&lt;Ref_ID&gt;19821&lt;/Ref_ID&gt;&lt;Title_Primary&gt;&lt;f name="Times New Roman"&gt;European Association of Echocardiography recommendations for standardization of performance, digital storage and reporting of echocardiographic studies&lt;/f&gt;&lt;/Title_Primary&gt;&lt;Authors_Primary&gt;Evangelista,A.&lt;/Authors_Primary&gt;&lt;Authors_Primary&gt;Flachskampf,F.A.&lt;/Authors_Primary&gt;&lt;Authors_Primary&gt;Lancellotti,P.&lt;/Authors_Primary&gt;&lt;Authors_Primary&gt;Badano,L.P.&lt;/Authors_Primary&gt;&lt;Authors_Primary&gt;Aguilar,R&lt;/Authors_Primary&gt;&lt;Authors_Primary&gt;Monaghan,M.J.&lt;/Authors_Primary&gt;&lt;Authors_Primary&gt;Zamorano,J.&lt;/Authors_Primary&gt;&lt;Authors_Primary&gt;Nihoyannopoulos,P.&lt;/Authors_Primary&gt;&lt;Authors_Primary&gt;on behalf of the European Association of Echocardiography&lt;/Authors_Primary&gt;&lt;Date_Primary&gt;2008&lt;/Date_Primary&gt;&lt;Keywords&gt;echocardiography&lt;/Keywords&gt;&lt;Keywords&gt;performance&lt;/Keywords&gt;&lt;Reprint&gt;In File&lt;/Reprint&gt;&lt;Start_Page&gt;438&lt;/Start_Page&gt;&lt;End_Page&gt;448&lt;/End_Page&gt;&lt;Periodical&gt;European Journal of Echocardiography&lt;/Periodical&gt;&lt;Volume&gt;9&lt;/Volume&gt;&lt;Issue&gt;4&lt;/Issue&gt;&lt;ZZ_JournalFull&gt;&lt;f name="System"&gt;European Journal of Echocardiography&lt;/f&gt;&lt;/ZZ_JournalFull&gt;&lt;ZZ_WorkformID&gt;1&lt;/ZZ_WorkformID&gt;&lt;/MDL&gt;&lt;/Cite&gt;&lt;/Refman&gt;</w:instrText>
      </w:r>
      <w:r w:rsidR="00FC2DC5" w:rsidRPr="00EF4EB9">
        <w:rPr>
          <w:sz w:val="22"/>
          <w:szCs w:val="22"/>
        </w:rPr>
        <w:fldChar w:fldCharType="separate"/>
      </w:r>
      <w:r w:rsidR="00E35562" w:rsidRPr="00E35562">
        <w:rPr>
          <w:noProof/>
          <w:sz w:val="22"/>
          <w:szCs w:val="22"/>
          <w:vertAlign w:val="superscript"/>
        </w:rPr>
        <w:t>51</w:t>
      </w:r>
      <w:r w:rsidR="00FC2DC5" w:rsidRPr="00EF4EB9">
        <w:rPr>
          <w:sz w:val="22"/>
          <w:szCs w:val="22"/>
        </w:rPr>
        <w:fldChar w:fldCharType="end"/>
      </w:r>
    </w:p>
    <w:p w:rsidR="00365773" w:rsidRPr="00EF4EB9" w:rsidRDefault="00365773" w:rsidP="00F96CDF">
      <w:pPr>
        <w:pStyle w:val="Header"/>
        <w:spacing w:line="360" w:lineRule="auto"/>
        <w:jc w:val="both"/>
        <w:rPr>
          <w:sz w:val="22"/>
          <w:szCs w:val="22"/>
        </w:rPr>
      </w:pPr>
    </w:p>
    <w:p w:rsidR="00365773" w:rsidRPr="00EF4EB9" w:rsidRDefault="00365773" w:rsidP="00F96CDF">
      <w:pPr>
        <w:spacing w:line="360" w:lineRule="auto"/>
        <w:jc w:val="both"/>
        <w:rPr>
          <w:sz w:val="22"/>
          <w:szCs w:val="22"/>
        </w:rPr>
      </w:pPr>
      <w:r w:rsidRPr="00EF4EB9">
        <w:rPr>
          <w:sz w:val="22"/>
          <w:szCs w:val="22"/>
        </w:rPr>
        <w:t xml:space="preserve">A complete transthoracic study includes 2D and, usually M-mode (motion mode) echocardiography as well as spectral and colour </w:t>
      </w:r>
      <w:r w:rsidR="006F3558" w:rsidRPr="00EF4EB9">
        <w:rPr>
          <w:sz w:val="22"/>
          <w:szCs w:val="22"/>
        </w:rPr>
        <w:t>Doppler</w:t>
      </w:r>
      <w:r w:rsidRPr="00EF4EB9">
        <w:rPr>
          <w:sz w:val="22"/>
          <w:szCs w:val="22"/>
        </w:rPr>
        <w:t xml:space="preserve"> techniques.  M-mode supplies additional information when indicated, it is obtained by selecting any of the individual sector lines from which a 2D image is constructed.  It is useful for quantifying linear dimensions of the cardiac chambers and walls when the correct direction is verified under 2D imaging.  Doppler modalities provide functional information on intracardiac flow haemodynamics, including measurement of systolic and diastolic blood flow velocities and volumes, assessment of the severity of valvular lesions, and location and severity of intracardiac shunts.  Pulsed-wave Doppler is useful for locating and timing blood flow within the physiological range of velocities.  Continuous-wave Doppler can accurately measure the highest flow velocities and estimating the gradients across valves or interventricular defects.  Colour-flow mapping provides a composite picture of flow over a larger area and is most useful for screening valves for regurgitation and stenosis and detecting the presence of intracardiac shunts.  Colour-flow M-mode is useful for timing blood flow information.</w:t>
      </w:r>
      <w:r w:rsidR="00FC2DC5" w:rsidRPr="00EF4EB9">
        <w:rPr>
          <w:sz w:val="22"/>
          <w:szCs w:val="22"/>
        </w:rPr>
        <w:fldChar w:fldCharType="begin"/>
      </w:r>
      <w:r w:rsidR="00C555BF">
        <w:rPr>
          <w:sz w:val="22"/>
          <w:szCs w:val="22"/>
        </w:rPr>
        <w:instrText xml:space="preserve"> ADDIN REFMGR.CITE &lt;Refman&gt;&lt;Cite&gt;&lt;Author&gt;Evangelista&lt;/Author&gt;&lt;Year&gt;2008&lt;/Year&gt;&lt;RecNum&gt;19821&lt;/RecNum&gt;&lt;IDText&gt;European Association of Echocardiography recommendations for standardization of performance, digital storage and reporting of echocardiographic studies&lt;/IDText&gt;&lt;MDL Ref_Type="Journal"&gt;&lt;Ref_Type&gt;Journal&lt;/Ref_Type&gt;&lt;Ref_ID&gt;19821&lt;/Ref_ID&gt;&lt;Title_Primary&gt;&lt;f name="Times New Roman"&gt;European Association of Echocardiography recommendations for standardization of performance, digital storage and reporting of echocardiographic studies&lt;/f&gt;&lt;/Title_Primary&gt;&lt;Authors_Primary&gt;Evangelista,A.&lt;/Authors_Primary&gt;&lt;Authors_Primary&gt;Flachskampf,F.A.&lt;/Authors_Primary&gt;&lt;Authors_Primary&gt;Lancellotti,P.&lt;/Authors_Primary&gt;&lt;Authors_Primary&gt;Badano,L.P.&lt;/Authors_Primary&gt;&lt;Authors_Primary&gt;Aguilar,R&lt;/Authors_Primary&gt;&lt;Authors_Primary&gt;Monaghan,M.J.&lt;/Authors_Primary&gt;&lt;Authors_Primary&gt;Zamorano,J.&lt;/Authors_Primary&gt;&lt;Authors_Primary&gt;Nihoyannopoulos,P.&lt;/Authors_Primary&gt;&lt;Authors_Primary&gt;on behalf of the European Association of Echocardiography&lt;/Authors_Primary&gt;&lt;Date_Primary&gt;2008&lt;/Date_Primary&gt;&lt;Keywords&gt;echocardiography&lt;/Keywords&gt;&lt;Keywords&gt;performance&lt;/Keywords&gt;&lt;Reprint&gt;In File&lt;/Reprint&gt;&lt;Start_Page&gt;438&lt;/Start_Page&gt;&lt;End_Page&gt;448&lt;/End_Page&gt;&lt;Periodical&gt;European Journal of Echocardiography&lt;/Periodical&gt;&lt;Volume&gt;9&lt;/Volume&gt;&lt;Issue&gt;4&lt;/Issue&gt;&lt;ZZ_JournalFull&gt;&lt;f name="System"&gt;European Journal of Echocardiography&lt;/f&gt;&lt;/ZZ_JournalFull&gt;&lt;ZZ_WorkformID&gt;1&lt;/ZZ_WorkformID&gt;&lt;/MDL&gt;&lt;/Cite&gt;&lt;/Refman&gt;</w:instrText>
      </w:r>
      <w:r w:rsidR="00FC2DC5" w:rsidRPr="00EF4EB9">
        <w:rPr>
          <w:sz w:val="22"/>
          <w:szCs w:val="22"/>
        </w:rPr>
        <w:fldChar w:fldCharType="separate"/>
      </w:r>
      <w:r w:rsidR="00E35562" w:rsidRPr="00E35562">
        <w:rPr>
          <w:noProof/>
          <w:sz w:val="22"/>
          <w:szCs w:val="22"/>
          <w:vertAlign w:val="superscript"/>
        </w:rPr>
        <w:t>51</w:t>
      </w:r>
      <w:r w:rsidR="00FC2DC5" w:rsidRPr="00EF4EB9">
        <w:rPr>
          <w:sz w:val="22"/>
          <w:szCs w:val="22"/>
        </w:rPr>
        <w:fldChar w:fldCharType="end"/>
      </w:r>
    </w:p>
    <w:p w:rsidR="00365773" w:rsidRPr="00EF4EB9" w:rsidRDefault="00365773" w:rsidP="00365773">
      <w:pPr>
        <w:spacing w:line="360" w:lineRule="auto"/>
        <w:rPr>
          <w:sz w:val="22"/>
          <w:szCs w:val="22"/>
        </w:rPr>
      </w:pPr>
    </w:p>
    <w:p w:rsidR="00365773" w:rsidRPr="00EF4EB9" w:rsidRDefault="00923B01" w:rsidP="00F96CDF">
      <w:pPr>
        <w:spacing w:line="360" w:lineRule="auto"/>
        <w:jc w:val="both"/>
        <w:rPr>
          <w:sz w:val="22"/>
          <w:szCs w:val="22"/>
        </w:rPr>
      </w:pPr>
      <w:r w:rsidRPr="00EF4EB9">
        <w:rPr>
          <w:sz w:val="22"/>
          <w:szCs w:val="22"/>
        </w:rPr>
        <w:t>TTE</w:t>
      </w:r>
      <w:r w:rsidR="00365773" w:rsidRPr="00EF4EB9">
        <w:rPr>
          <w:sz w:val="22"/>
          <w:szCs w:val="22"/>
        </w:rPr>
        <w:t xml:space="preserve"> provides comprehensive evaluation of cardiac and vascular structures and function and can immediately affect the diagnostic and management work-up of the patient.  It is accepted that 2-D TTE can accurately assess cardiac chamber size, wall thickness, ventricular function, valvular anatomy, and the size of great vessels.  Pulsed-wave, continuous wave and colour-flow Doppler echocardiography provides measurements of blood flow velocities and assessment of intracardiac pressures and haemodynamics, and can detect and quantify stenosis, regurgitation and other abnormal flow states.</w:t>
      </w:r>
      <w:r w:rsidR="00FC2DC5" w:rsidRPr="00EF4EB9">
        <w:rPr>
          <w:sz w:val="22"/>
          <w:szCs w:val="22"/>
        </w:rPr>
        <w:fldChar w:fldCharType="begin"/>
      </w:r>
      <w:r w:rsidR="00C555BF">
        <w:rPr>
          <w:sz w:val="22"/>
          <w:szCs w:val="22"/>
        </w:rPr>
        <w:instrText xml:space="preserve"> ADDIN REFMGR.CITE &lt;Refman&gt;&lt;Cite&gt;&lt;Author&gt;Evangelista&lt;/Author&gt;&lt;Year&gt;2008&lt;/Year&gt;&lt;RecNum&gt;19821&lt;/RecNum&gt;&lt;IDText&gt;European Association of Echocardiography recommendations for standardization of performance, digital storage and reporting of echocardiographic studies&lt;/IDText&gt;&lt;MDL Ref_Type="Journal"&gt;&lt;Ref_Type&gt;Journal&lt;/Ref_Type&gt;&lt;Ref_ID&gt;19821&lt;/Ref_ID&gt;&lt;Title_Primary&gt;&lt;f name="Times New Roman"&gt;European Association of Echocardiography recommendations for standardization of performance, digital storage and reporting of echocardiographic studies&lt;/f&gt;&lt;/Title_Primary&gt;&lt;Authors_Primary&gt;Evangelista,A.&lt;/Authors_Primary&gt;&lt;Authors_Primary&gt;Flachskampf,F.A.&lt;/Authors_Primary&gt;&lt;Authors_Primary&gt;Lancellotti,P.&lt;/Authors_Primary&gt;&lt;Authors_Primary&gt;Badano,L.P.&lt;/Authors_Primary&gt;&lt;Authors_Primary&gt;Aguilar,R&lt;/Authors_Primary&gt;&lt;Authors_Primary&gt;Monaghan,M.J.&lt;/Authors_Primary&gt;&lt;Authors_Primary&gt;Zamorano,J.&lt;/Authors_Primary&gt;&lt;Authors_Primary&gt;Nihoyannopoulos,P.&lt;/Authors_Primary&gt;&lt;Authors_Primary&gt;on behalf of the European Association of Echocardiography&lt;/Authors_Primary&gt;&lt;Date_Primary&gt;2008&lt;/Date_Primary&gt;&lt;Keywords&gt;echocardiography&lt;/Keywords&gt;&lt;Keywords&gt;performance&lt;/Keywords&gt;&lt;Reprint&gt;In File&lt;/Reprint&gt;&lt;Start_Page&gt;438&lt;/Start_Page&gt;&lt;End_Page&gt;448&lt;/End_Page&gt;&lt;Periodical&gt;European Journal of Echocardiography&lt;/Periodical&gt;&lt;Volume&gt;9&lt;/Volume&gt;&lt;Issue&gt;4&lt;/Issue&gt;&lt;ZZ_JournalFull&gt;&lt;f name="System"&gt;European Journal of Echocardiography&lt;/f&gt;&lt;/ZZ_JournalFull&gt;&lt;ZZ_WorkformID&gt;1&lt;/ZZ_WorkformID&gt;&lt;/MDL&gt;&lt;/Cite&gt;&lt;/Refman&gt;</w:instrText>
      </w:r>
      <w:r w:rsidR="00FC2DC5" w:rsidRPr="00EF4EB9">
        <w:rPr>
          <w:sz w:val="22"/>
          <w:szCs w:val="22"/>
        </w:rPr>
        <w:fldChar w:fldCharType="separate"/>
      </w:r>
      <w:r w:rsidR="00E35562" w:rsidRPr="00E35562">
        <w:rPr>
          <w:noProof/>
          <w:sz w:val="22"/>
          <w:szCs w:val="22"/>
          <w:vertAlign w:val="superscript"/>
        </w:rPr>
        <w:t>51</w:t>
      </w:r>
      <w:r w:rsidR="00FC2DC5" w:rsidRPr="00EF4EB9">
        <w:rPr>
          <w:sz w:val="22"/>
          <w:szCs w:val="22"/>
        </w:rPr>
        <w:fldChar w:fldCharType="end"/>
      </w:r>
      <w:r w:rsidR="00365773" w:rsidRPr="00EF4EB9">
        <w:rPr>
          <w:sz w:val="22"/>
          <w:szCs w:val="22"/>
        </w:rPr>
        <w:t xml:space="preserve">  </w:t>
      </w:r>
    </w:p>
    <w:p w:rsidR="00365773" w:rsidRPr="00EF4EB9" w:rsidRDefault="00365773" w:rsidP="00365773">
      <w:pPr>
        <w:spacing w:line="360" w:lineRule="auto"/>
        <w:rPr>
          <w:sz w:val="22"/>
          <w:szCs w:val="22"/>
        </w:rPr>
      </w:pPr>
    </w:p>
    <w:p w:rsidR="00365773" w:rsidRPr="00EF4EB9" w:rsidRDefault="00365773" w:rsidP="00F96CDF">
      <w:pPr>
        <w:spacing w:line="360" w:lineRule="auto"/>
        <w:jc w:val="both"/>
        <w:rPr>
          <w:color w:val="000000"/>
          <w:sz w:val="22"/>
          <w:szCs w:val="22"/>
        </w:rPr>
      </w:pPr>
      <w:r w:rsidRPr="00EF4EB9">
        <w:rPr>
          <w:color w:val="000000"/>
          <w:sz w:val="22"/>
          <w:szCs w:val="22"/>
        </w:rPr>
        <w:t xml:space="preserve">The diagnosis of heart conditions requires the integration of clinical, laboratory and echocardiographic data.  The contribution of TTE in the diagnosis of heart conditions depends on the particular condition.  </w:t>
      </w:r>
      <w:r w:rsidRPr="00EF4EB9">
        <w:rPr>
          <w:sz w:val="22"/>
          <w:szCs w:val="22"/>
        </w:rPr>
        <w:t>It is particularly useful for the assessment and management of valve disease, providing good structural information about the valve and its supporting structures.  Doppler provides good information about the severity of the lesion and whether the valve is repairable.  The impact of valve lesion on the heart as a whole can also be assessed.</w:t>
      </w:r>
      <w:r w:rsidR="00FC2DC5" w:rsidRPr="00EF4EB9">
        <w:rPr>
          <w:sz w:val="22"/>
          <w:szCs w:val="22"/>
        </w:rPr>
        <w:fldChar w:fldCharType="begin"/>
      </w:r>
      <w:r w:rsidR="00C555BF">
        <w:rPr>
          <w:sz w:val="22"/>
          <w:szCs w:val="22"/>
        </w:rPr>
        <w:instrText xml:space="preserve"> ADDIN REFMGR.CITE &lt;Refman&gt;&lt;Cite&gt;&lt;Author&gt;National Imaging Board&lt;/Author&gt;&lt;Year&gt;2010&lt;/Year&gt;&lt;RecNum&gt;19820&lt;/RecNum&gt;&lt;IDText&gt;Cardiac Imaging, A Report from the National Imaging Board&lt;/IDText&gt;&lt;MDL Ref_Type="Online Source"&gt;&lt;Ref_Type&gt;Online Source&lt;/Ref_Type&gt;&lt;Ref_ID&gt;19820&lt;/Ref_ID&gt;&lt;Title_Primary&gt;&lt;f name="Times New Roman"&gt;Cardiac Imaging, A Report from the National Imaging Board&lt;/f&gt;&lt;/Title_Primary&gt;&lt;Authors_Primary&gt;National Imaging Board&lt;/Authors_Primary&gt;&lt;Date_Primary&gt;2010&lt;/Date_Primary&gt;&lt;Keywords&gt;imaging&lt;/Keywords&gt;&lt;Reprint&gt;In File&lt;/Reprint&gt;&lt;Publisher&gt;Department of Health&lt;/Publisher&gt;&lt;Date_Secondary&gt;11 AD/11/14&lt;/Date_Secondary&gt;&lt;Web_URL&gt;&lt;u&gt;http://www.dh.gov.uk/en/Publicationsandstatistics/Publications/PublicationsPolicyAndGuidance/DH_114380&lt;/u&gt;&lt;/Web_URL&gt;&lt;ZZ_WorkformID&gt;31&lt;/ZZ_WorkformID&gt;&lt;/MDL&gt;&lt;/Cite&gt;&lt;/Refman&gt;</w:instrText>
      </w:r>
      <w:r w:rsidR="00FC2DC5" w:rsidRPr="00EF4EB9">
        <w:rPr>
          <w:sz w:val="22"/>
          <w:szCs w:val="22"/>
        </w:rPr>
        <w:fldChar w:fldCharType="separate"/>
      </w:r>
      <w:r w:rsidR="00E35562" w:rsidRPr="00E35562">
        <w:rPr>
          <w:noProof/>
          <w:sz w:val="22"/>
          <w:szCs w:val="22"/>
          <w:vertAlign w:val="superscript"/>
        </w:rPr>
        <w:t>52</w:t>
      </w:r>
      <w:r w:rsidR="00FC2DC5" w:rsidRPr="00EF4EB9">
        <w:rPr>
          <w:sz w:val="22"/>
          <w:szCs w:val="22"/>
        </w:rPr>
        <w:fldChar w:fldCharType="end"/>
      </w:r>
      <w:r w:rsidRPr="00EF4EB9">
        <w:rPr>
          <w:sz w:val="22"/>
          <w:szCs w:val="22"/>
        </w:rPr>
        <w:t xml:space="preserve">  </w:t>
      </w:r>
      <w:r w:rsidRPr="00EF4EB9">
        <w:rPr>
          <w:color w:val="000000"/>
          <w:sz w:val="22"/>
          <w:szCs w:val="22"/>
        </w:rPr>
        <w:t>The u</w:t>
      </w:r>
      <w:r w:rsidR="0006148B" w:rsidRPr="00EF4EB9">
        <w:rPr>
          <w:color w:val="000000"/>
          <w:sz w:val="22"/>
          <w:szCs w:val="22"/>
        </w:rPr>
        <w:t>sefulness</w:t>
      </w:r>
      <w:r w:rsidRPr="00EF4EB9">
        <w:rPr>
          <w:color w:val="000000"/>
          <w:sz w:val="22"/>
          <w:szCs w:val="22"/>
        </w:rPr>
        <w:t xml:space="preserve"> of TTE in an intensive care setting has been reported by Stanko et al. (2005).</w:t>
      </w:r>
      <w:r w:rsidR="00FC2DC5" w:rsidRPr="00EF4EB9">
        <w:rPr>
          <w:color w:val="000000"/>
          <w:sz w:val="22"/>
          <w:szCs w:val="22"/>
        </w:rPr>
        <w:fldChar w:fldCharType="begin"/>
      </w:r>
      <w:r w:rsidR="00C555BF">
        <w:rPr>
          <w:color w:val="000000"/>
          <w:sz w:val="22"/>
          <w:szCs w:val="22"/>
        </w:rPr>
        <w:instrText xml:space="preserve"> ADDIN REFMGR.CITE &lt;Refman&gt;&lt;Cite&gt;&lt;Author&gt;Stanko&lt;/Author&gt;&lt;Year&gt;2005&lt;/Year&gt;&lt;RecNum&gt;19822&lt;/RecNum&gt;&lt;IDText&gt;Transthoracic echocardiography: impact on diagnosis and management in tertiary care intensive care units&lt;/IDText&gt;&lt;MDL Ref_Type="Journal"&gt;&lt;Ref_Type&gt;Journal&lt;/Ref_Type&gt;&lt;Ref_ID&gt;19822&lt;/Ref_ID&gt;&lt;Title_Primary&gt;Transthoracic echocardiography: impact on diagnosis and management in tertiary care intensive care units&lt;/Title_Primary&gt;&lt;Authors_Primary&gt;Stanko,LK&lt;/Authors_Primary&gt;&lt;Authors_Primary&gt;Jacobsohn,E&lt;/Authors_Primary&gt;&lt;Authors_Primary&gt;Tam,JW&lt;/Authors_Primary&gt;&lt;Authors_Primary&gt;De Wet,CJ&lt;/Authors_Primary&gt;&lt;Authors_Primary&gt;Avidan,M&lt;/Authors_Primary&gt;&lt;Date_Primary&gt;2005&lt;/Date_Primary&gt;&lt;Keywords&gt;transthoracic echocardiography&lt;/Keywords&gt;&lt;Keywords&gt;echocardiography&lt;/Keywords&gt;&lt;Keywords&gt;diagnosis&lt;/Keywords&gt;&lt;Keywords&gt;intensive care&lt;/Keywords&gt;&lt;Keywords&gt;intensive care unit&lt;/Keywords&gt;&lt;Reprint&gt;In File&lt;/Reprint&gt;&lt;Start_Page&gt;492&lt;/Start_Page&gt;&lt;End_Page&gt;496&lt;/End_Page&gt;&lt;Periodical&gt;Anaesth Intensive Care&lt;/Periodical&gt;&lt;Volume&gt;33&lt;/Volume&gt;&lt;Issue&gt;4&lt;/Issue&gt;&lt;ZZ_JournalFull&gt;&lt;f name="System"&gt;Anaesth Intensive Care&lt;/f&gt;&lt;/ZZ_JournalFull&gt;&lt;ZZ_WorkformID&gt;1&lt;/ZZ_WorkformID&gt;&lt;/MDL&gt;&lt;/Cite&gt;&lt;/Refman&gt;</w:instrText>
      </w:r>
      <w:r w:rsidR="00FC2DC5" w:rsidRPr="00EF4EB9">
        <w:rPr>
          <w:color w:val="000000"/>
          <w:sz w:val="22"/>
          <w:szCs w:val="22"/>
        </w:rPr>
        <w:fldChar w:fldCharType="separate"/>
      </w:r>
      <w:r w:rsidR="00E35562" w:rsidRPr="00E35562">
        <w:rPr>
          <w:noProof/>
          <w:color w:val="000000"/>
          <w:sz w:val="22"/>
          <w:szCs w:val="22"/>
          <w:vertAlign w:val="superscript"/>
        </w:rPr>
        <w:t>53</w:t>
      </w:r>
      <w:r w:rsidR="00FC2DC5" w:rsidRPr="00EF4EB9">
        <w:rPr>
          <w:color w:val="000000"/>
          <w:sz w:val="22"/>
          <w:szCs w:val="22"/>
        </w:rPr>
        <w:fldChar w:fldCharType="end"/>
      </w:r>
      <w:r w:rsidRPr="00EF4EB9">
        <w:rPr>
          <w:color w:val="000000"/>
          <w:sz w:val="22"/>
          <w:szCs w:val="22"/>
        </w:rPr>
        <w:t xml:space="preserve">  TTE resulted in a change of diagnosis in 29% of studies, and a change of management in 41% of studies.  </w:t>
      </w:r>
    </w:p>
    <w:p w:rsidR="00365773" w:rsidRPr="00EF4EB9" w:rsidRDefault="00365773" w:rsidP="00365773">
      <w:pPr>
        <w:spacing w:line="360" w:lineRule="auto"/>
        <w:rPr>
          <w:sz w:val="22"/>
          <w:szCs w:val="22"/>
        </w:rPr>
      </w:pPr>
    </w:p>
    <w:p w:rsidR="00365773" w:rsidRPr="00EF4EB9" w:rsidRDefault="00365773" w:rsidP="0085086B">
      <w:pPr>
        <w:pStyle w:val="Header"/>
        <w:spacing w:line="360" w:lineRule="auto"/>
        <w:jc w:val="both"/>
        <w:outlineLvl w:val="0"/>
        <w:rPr>
          <w:b/>
          <w:i/>
          <w:sz w:val="22"/>
          <w:szCs w:val="22"/>
        </w:rPr>
      </w:pPr>
      <w:r w:rsidRPr="00EF4EB9">
        <w:rPr>
          <w:b/>
          <w:i/>
          <w:sz w:val="22"/>
          <w:szCs w:val="22"/>
        </w:rPr>
        <w:t>Indications</w:t>
      </w:r>
    </w:p>
    <w:p w:rsidR="00365773" w:rsidRPr="00EF4EB9" w:rsidRDefault="00365773" w:rsidP="00365773">
      <w:pPr>
        <w:pStyle w:val="Header"/>
        <w:spacing w:line="360" w:lineRule="auto"/>
        <w:jc w:val="both"/>
        <w:rPr>
          <w:sz w:val="22"/>
          <w:szCs w:val="22"/>
        </w:rPr>
      </w:pPr>
      <w:r w:rsidRPr="00EF4EB9">
        <w:rPr>
          <w:sz w:val="22"/>
          <w:szCs w:val="22"/>
        </w:rPr>
        <w:t>According to the British Society for Echocardiography</w:t>
      </w:r>
      <w:r w:rsidR="00923B01"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British Society of Echocardiography&lt;/Author&gt;&lt;Year&gt;2009&lt;/Year&gt;&lt;RecNum&gt;19819&lt;/RecNum&gt;&lt;IDText&gt;Clinical Indications for Echocardiography&lt;/IDText&gt;&lt;MDL Ref_Type="Online Source"&gt;&lt;Ref_Type&gt;Online Source&lt;/Ref_Type&gt;&lt;Ref_ID&gt;19819&lt;/Ref_ID&gt;&lt;Title_Primary&gt;&lt;f name="Times New Roman"&gt;Clinical Indications for Echocardiography&lt;/f&gt;&lt;/Title_Primary&gt;&lt;Authors_Primary&gt;British Society of Echocardiography&lt;/Authors_Primary&gt;&lt;Date_Primary&gt;2009&lt;/Date_Primary&gt;&lt;Reprint&gt;In File&lt;/Reprint&gt;&lt;Pub_Place&gt;London&lt;/Pub_Place&gt;&lt;Publisher&gt;BSE Administration&lt;/Publisher&gt;&lt;Date_Secondary&gt;11 AD/11/14&lt;/Date_Secondary&gt;&lt;Web_URL&gt;&lt;u&gt;http://cdn1.cache.twofourdigital.net/u/bsecho/media/10465/clinical_indications_for_echocardiography.pdf&lt;/u&gt;&lt;/Web_URL&gt;&lt;ZZ_WorkformID&gt;31&lt;/ZZ_WorkformID&gt;&lt;/MDL&gt;&lt;/Cite&gt;&lt;/Refman&gt;</w:instrText>
      </w:r>
      <w:r w:rsidR="00FC2DC5" w:rsidRPr="00EF4EB9">
        <w:rPr>
          <w:sz w:val="22"/>
          <w:szCs w:val="22"/>
        </w:rPr>
        <w:fldChar w:fldCharType="separate"/>
      </w:r>
      <w:r w:rsidR="00E35562" w:rsidRPr="00E35562">
        <w:rPr>
          <w:noProof/>
          <w:sz w:val="22"/>
          <w:szCs w:val="22"/>
          <w:vertAlign w:val="superscript"/>
        </w:rPr>
        <w:t>50</w:t>
      </w:r>
      <w:r w:rsidR="00FC2DC5" w:rsidRPr="00EF4EB9">
        <w:rPr>
          <w:sz w:val="22"/>
          <w:szCs w:val="22"/>
        </w:rPr>
        <w:fldChar w:fldCharType="end"/>
      </w:r>
      <w:r w:rsidRPr="00EF4EB9">
        <w:rPr>
          <w:sz w:val="22"/>
          <w:szCs w:val="22"/>
        </w:rPr>
        <w:t xml:space="preserve"> TTE is indicated for the following conditions if certain circumstances (relatin</w:t>
      </w:r>
      <w:r w:rsidR="00923B01" w:rsidRPr="00EF4EB9">
        <w:rPr>
          <w:sz w:val="22"/>
          <w:szCs w:val="22"/>
        </w:rPr>
        <w:t>g to seriousness) are fulfilled;</w:t>
      </w:r>
      <w:r w:rsidRPr="00EF4EB9">
        <w:rPr>
          <w:sz w:val="22"/>
          <w:szCs w:val="22"/>
        </w:rPr>
        <w:t xml:space="preserve"> </w:t>
      </w:r>
      <w:r w:rsidR="00923B01" w:rsidRPr="00EF4EB9">
        <w:rPr>
          <w:sz w:val="22"/>
          <w:szCs w:val="22"/>
        </w:rPr>
        <w:t>h</w:t>
      </w:r>
      <w:r w:rsidRPr="00EF4EB9">
        <w:rPr>
          <w:sz w:val="22"/>
          <w:szCs w:val="22"/>
        </w:rPr>
        <w:t xml:space="preserve">eart murmurs, native valvular stenosis, native valvular regurgitation, prosthetic valve assessment, infective endocarditis, ischaemic heart disease, cardiomyopathy, pericardial disease, cardiac masses, pulmonary disease, neurological disease, arrhythmia/palpitations/syncope, echocardiography before cardioversion, hypertension, aortic and major arterial disease, pre-operative echocardiography for elective and semi-urgent surgery. </w:t>
      </w:r>
    </w:p>
    <w:p w:rsidR="00EA0DF7" w:rsidRPr="00EF4EB9" w:rsidRDefault="00EA0DF7" w:rsidP="00365773">
      <w:pPr>
        <w:pStyle w:val="Header"/>
        <w:spacing w:line="360" w:lineRule="auto"/>
        <w:jc w:val="both"/>
        <w:rPr>
          <w:sz w:val="22"/>
          <w:szCs w:val="22"/>
        </w:rPr>
      </w:pPr>
    </w:p>
    <w:p w:rsidR="00A67C21" w:rsidRPr="00EF4EB9" w:rsidRDefault="00A67C21" w:rsidP="00365773">
      <w:pPr>
        <w:pStyle w:val="Header"/>
        <w:spacing w:line="360" w:lineRule="auto"/>
        <w:jc w:val="both"/>
        <w:rPr>
          <w:sz w:val="22"/>
          <w:szCs w:val="22"/>
        </w:rPr>
      </w:pPr>
      <w:r w:rsidRPr="00EF4EB9">
        <w:rPr>
          <w:sz w:val="22"/>
          <w:szCs w:val="22"/>
        </w:rPr>
        <w:t>Various guidelines for the use of TTE for all indications have been reported in recent years.  The British Society of Echocardiography</w:t>
      </w:r>
      <w:r w:rsidR="00FC2DC5" w:rsidRPr="00EF4EB9">
        <w:rPr>
          <w:sz w:val="22"/>
          <w:szCs w:val="22"/>
        </w:rPr>
        <w:fldChar w:fldCharType="begin"/>
      </w:r>
      <w:r w:rsidR="00C555BF">
        <w:rPr>
          <w:sz w:val="22"/>
          <w:szCs w:val="22"/>
        </w:rPr>
        <w:instrText xml:space="preserve"> ADDIN REFMGR.CITE &lt;Refman&gt;&lt;Cite&gt;&lt;Author&gt;British Society of Echocardiography&lt;/Author&gt;&lt;Year&gt;2009&lt;/Year&gt;&lt;RecNum&gt;19819&lt;/RecNum&gt;&lt;IDText&gt;Clinical Indications for Echocardiography&lt;/IDText&gt;&lt;MDL Ref_Type="Online Source"&gt;&lt;Ref_Type&gt;Online Source&lt;/Ref_Type&gt;&lt;Ref_ID&gt;19819&lt;/Ref_ID&gt;&lt;Title_Primary&gt;&lt;f name="Times New Roman"&gt;Clinical Indications for Echocardiography&lt;/f&gt;&lt;/Title_Primary&gt;&lt;Authors_Primary&gt;British Society of Echocardiography&lt;/Authors_Primary&gt;&lt;Date_Primary&gt;2009&lt;/Date_Primary&gt;&lt;Reprint&gt;In File&lt;/Reprint&gt;&lt;Pub_Place&gt;London&lt;/Pub_Place&gt;&lt;Publisher&gt;BSE Administration&lt;/Publisher&gt;&lt;Date_Secondary&gt;11 AD/11/14&lt;/Date_Secondary&gt;&lt;Web_URL&gt;&lt;u&gt;http://cdn1.cache.twofourdigital.net/u/bsecho/media/10465/clinical_indications_for_echocardiography.pdf&lt;/u&gt;&lt;/Web_URL&gt;&lt;ZZ_WorkformID&gt;31&lt;/ZZ_WorkformID&gt;&lt;/MDL&gt;&lt;/Cite&gt;&lt;/Refman&gt;</w:instrText>
      </w:r>
      <w:r w:rsidR="00FC2DC5" w:rsidRPr="00EF4EB9">
        <w:rPr>
          <w:sz w:val="22"/>
          <w:szCs w:val="22"/>
        </w:rPr>
        <w:fldChar w:fldCharType="separate"/>
      </w:r>
      <w:r w:rsidR="00E35562" w:rsidRPr="00E35562">
        <w:rPr>
          <w:noProof/>
          <w:sz w:val="22"/>
          <w:szCs w:val="22"/>
          <w:vertAlign w:val="superscript"/>
        </w:rPr>
        <w:t>50</w:t>
      </w:r>
      <w:r w:rsidR="00FC2DC5" w:rsidRPr="00EF4EB9">
        <w:rPr>
          <w:sz w:val="22"/>
          <w:szCs w:val="22"/>
        </w:rPr>
        <w:fldChar w:fldCharType="end"/>
      </w:r>
      <w:r w:rsidRPr="00EF4EB9">
        <w:rPr>
          <w:sz w:val="22"/>
          <w:szCs w:val="22"/>
        </w:rPr>
        <w:t xml:space="preserve">, provide details of the </w:t>
      </w:r>
      <w:r w:rsidRPr="00EF4EB9">
        <w:rPr>
          <w:bCs/>
          <w:sz w:val="22"/>
          <w:szCs w:val="22"/>
        </w:rPr>
        <w:t xml:space="preserve">clinical indications for echocardiography.  The </w:t>
      </w:r>
      <w:r w:rsidRPr="00EF4EB9">
        <w:rPr>
          <w:sz w:val="22"/>
          <w:szCs w:val="22"/>
        </w:rPr>
        <w:t>Bedfordshire and Hertfordshire Cardiac Network</w:t>
      </w:r>
      <w:r w:rsidR="00FC2DC5" w:rsidRPr="00EF4EB9">
        <w:rPr>
          <w:sz w:val="22"/>
          <w:szCs w:val="22"/>
        </w:rPr>
        <w:fldChar w:fldCharType="begin"/>
      </w:r>
      <w:r w:rsidR="00C555BF">
        <w:rPr>
          <w:sz w:val="22"/>
          <w:szCs w:val="22"/>
        </w:rPr>
        <w:instrText xml:space="preserve"> ADDIN REFMGR.CITE &lt;Refman&gt;&lt;Cite&gt;&lt;Author&gt;Bayliss&lt;/Author&gt;&lt;Year&gt;2006&lt;/Year&gt;&lt;RecNum&gt;19818&lt;/RecNum&gt;&lt;IDText&gt;Bedfordshire and Hertfordshire Cardiac Network guidance, Effective use of transthoracic Echocardiography (TTE) in adults - Summary&lt;/IDText&gt;&lt;MDL Ref_Type="Online Source"&gt;&lt;Ref_Type&gt;Online Source&lt;/Ref_Type&gt;&lt;Ref_ID&gt;19818&lt;/Ref_ID&gt;&lt;Title_Primary&gt;Bedfordshire and Hertfordshire Cardiac Network guidance, Effective use of transthoracic Echocardiography (TTE) in adults - Summary&lt;/Title_Primary&gt;&lt;Authors_Primary&gt;Bayliss&lt;/Authors_Primary&gt;&lt;Authors_Primary&gt;J (for Bedfordshire &amp;amp; Hertfordshire Cardiac Network)&lt;/Authors_Primary&gt;&lt;Date_Primary&gt;2006&lt;/Date_Primary&gt;&lt;Keywords&gt;transthoracic echocardiography&lt;/Keywords&gt;&lt;Keywords&gt;echocardiography&lt;/Keywords&gt;&lt;Keywords&gt;adult&lt;/Keywords&gt;&lt;Reprint&gt;In File&lt;/Reprint&gt;&lt;Date_Secondary&gt;11 AD/11/14&lt;/Date_Secondary&gt;&lt;Web_URL&gt;&lt;u&gt;http://www.bhhsnetwork.nhs.uk/UserFiles/File/StandardsGuidelines/Beds&amp;amp;Herts_Echo_guidelines_v2_Brief.pdf&lt;/u&gt;&lt;/Web_URL&gt;&lt;ZZ_WorkformID&gt;31&lt;/ZZ_WorkformID&gt;&lt;/MDL&gt;&lt;/Cite&gt;&lt;/Refman&gt;</w:instrText>
      </w:r>
      <w:r w:rsidR="00FC2DC5" w:rsidRPr="00EF4EB9">
        <w:rPr>
          <w:sz w:val="22"/>
          <w:szCs w:val="22"/>
        </w:rPr>
        <w:fldChar w:fldCharType="separate"/>
      </w:r>
      <w:r w:rsidR="00E35562" w:rsidRPr="00E35562">
        <w:rPr>
          <w:noProof/>
          <w:sz w:val="22"/>
          <w:szCs w:val="22"/>
          <w:vertAlign w:val="superscript"/>
        </w:rPr>
        <w:t>49</w:t>
      </w:r>
      <w:r w:rsidR="00FC2DC5" w:rsidRPr="00EF4EB9">
        <w:rPr>
          <w:sz w:val="22"/>
          <w:szCs w:val="22"/>
        </w:rPr>
        <w:fldChar w:fldCharType="end"/>
      </w:r>
      <w:r w:rsidRPr="00EF4EB9">
        <w:rPr>
          <w:sz w:val="22"/>
          <w:szCs w:val="22"/>
        </w:rPr>
        <w:t xml:space="preserve"> describe the </w:t>
      </w:r>
      <w:r w:rsidRPr="00EF4EB9">
        <w:rPr>
          <w:bCs/>
          <w:sz w:val="22"/>
          <w:szCs w:val="22"/>
        </w:rPr>
        <w:t>effective use of transthoracic Echocardiography (TTE) in adults for indications</w:t>
      </w:r>
      <w:r w:rsidR="00581138" w:rsidRPr="00EF4EB9">
        <w:rPr>
          <w:bCs/>
          <w:sz w:val="22"/>
          <w:szCs w:val="22"/>
        </w:rPr>
        <w:t xml:space="preserve"> including heart murmur and palpitations</w:t>
      </w:r>
      <w:r w:rsidRPr="00EF4EB9">
        <w:rPr>
          <w:rFonts w:ascii="Minion-Regular" w:hAnsi="Minion-Regular" w:cs="Minion-Regular"/>
          <w:sz w:val="22"/>
          <w:szCs w:val="22"/>
        </w:rPr>
        <w:t xml:space="preserve">, and the </w:t>
      </w:r>
      <w:r w:rsidRPr="00EF4EB9">
        <w:rPr>
          <w:sz w:val="22"/>
          <w:szCs w:val="22"/>
        </w:rPr>
        <w:t>National Imaging Board</w:t>
      </w:r>
      <w:r w:rsidR="00FC2DC5" w:rsidRPr="00EF4EB9">
        <w:rPr>
          <w:sz w:val="22"/>
          <w:szCs w:val="22"/>
        </w:rPr>
        <w:fldChar w:fldCharType="begin"/>
      </w:r>
      <w:r w:rsidR="00C555BF">
        <w:rPr>
          <w:sz w:val="22"/>
          <w:szCs w:val="22"/>
        </w:rPr>
        <w:instrText xml:space="preserve"> ADDIN REFMGR.CITE &lt;Refman&gt;&lt;Cite&gt;&lt;Author&gt;National Imaging Board&lt;/Author&gt;&lt;Year&gt;2010&lt;/Year&gt;&lt;RecNum&gt;19820&lt;/RecNum&gt;&lt;IDText&gt;Cardiac Imaging, A Report from the National Imaging Board&lt;/IDText&gt;&lt;MDL Ref_Type="Online Source"&gt;&lt;Ref_Type&gt;Online Source&lt;/Ref_Type&gt;&lt;Ref_ID&gt;19820&lt;/Ref_ID&gt;&lt;Title_Primary&gt;&lt;f name="Times New Roman"&gt;Cardiac Imaging, A Report from the National Imaging Board&lt;/f&gt;&lt;/Title_Primary&gt;&lt;Authors_Primary&gt;National Imaging Board&lt;/Authors_Primary&gt;&lt;Date_Primary&gt;2010&lt;/Date_Primary&gt;&lt;Keywords&gt;imaging&lt;/Keywords&gt;&lt;Reprint&gt;In File&lt;/Reprint&gt;&lt;Publisher&gt;Department of Health&lt;/Publisher&gt;&lt;Date_Secondary&gt;11 AD/11/14&lt;/Date_Secondary&gt;&lt;Web_URL&gt;&lt;u&gt;http://www.dh.gov.uk/en/Publicationsandstatistics/Publications/PublicationsPolicyAndGuidance/DH_114380&lt;/u&gt;&lt;/Web_URL&gt;&lt;ZZ_WorkformID&gt;31&lt;/ZZ_WorkformID&gt;&lt;/MDL&gt;&lt;/Cite&gt;&lt;/Refman&gt;</w:instrText>
      </w:r>
      <w:r w:rsidR="00FC2DC5" w:rsidRPr="00EF4EB9">
        <w:rPr>
          <w:sz w:val="22"/>
          <w:szCs w:val="22"/>
        </w:rPr>
        <w:fldChar w:fldCharType="separate"/>
      </w:r>
      <w:r w:rsidR="00E35562" w:rsidRPr="00E35562">
        <w:rPr>
          <w:noProof/>
          <w:sz w:val="22"/>
          <w:szCs w:val="22"/>
          <w:vertAlign w:val="superscript"/>
        </w:rPr>
        <w:t>52</w:t>
      </w:r>
      <w:r w:rsidR="00FC2DC5" w:rsidRPr="00EF4EB9">
        <w:rPr>
          <w:sz w:val="22"/>
          <w:szCs w:val="22"/>
        </w:rPr>
        <w:fldChar w:fldCharType="end"/>
      </w:r>
      <w:r w:rsidRPr="00EF4EB9">
        <w:rPr>
          <w:sz w:val="22"/>
          <w:szCs w:val="22"/>
        </w:rPr>
        <w:t xml:space="preserve"> provide guidance relating to a number of cardiac imaging modalities including echocardiography.</w:t>
      </w:r>
    </w:p>
    <w:p w:rsidR="00365773" w:rsidRPr="00EF4EB9" w:rsidRDefault="00365773" w:rsidP="00365773">
      <w:pPr>
        <w:spacing w:line="360" w:lineRule="auto"/>
        <w:rPr>
          <w:b/>
          <w:i/>
          <w:sz w:val="22"/>
          <w:szCs w:val="22"/>
        </w:rPr>
      </w:pPr>
    </w:p>
    <w:p w:rsidR="00365773" w:rsidRPr="00EF4EB9" w:rsidRDefault="00365773" w:rsidP="0085086B">
      <w:pPr>
        <w:spacing w:line="360" w:lineRule="auto"/>
        <w:outlineLvl w:val="0"/>
        <w:rPr>
          <w:b/>
          <w:i/>
          <w:sz w:val="22"/>
          <w:szCs w:val="22"/>
        </w:rPr>
      </w:pPr>
      <w:r w:rsidRPr="00EF4EB9">
        <w:rPr>
          <w:b/>
          <w:i/>
          <w:sz w:val="22"/>
          <w:szCs w:val="22"/>
        </w:rPr>
        <w:t>Technical difficulties</w:t>
      </w:r>
    </w:p>
    <w:p w:rsidR="00365773" w:rsidRPr="00EF4EB9" w:rsidRDefault="00365773" w:rsidP="00F96CDF">
      <w:pPr>
        <w:spacing w:line="360" w:lineRule="auto"/>
        <w:jc w:val="both"/>
        <w:rPr>
          <w:sz w:val="22"/>
          <w:szCs w:val="22"/>
        </w:rPr>
      </w:pPr>
      <w:r w:rsidRPr="00EF4EB9">
        <w:rPr>
          <w:sz w:val="22"/>
          <w:szCs w:val="22"/>
        </w:rPr>
        <w:t>Some patients give poor images and the information derived using TTE from these patients can therefore be limited.  Furthermore the accuracy of TTE depends on the experience of the person reporting the images.</w:t>
      </w:r>
      <w:r w:rsidR="00FC2DC5" w:rsidRPr="00EF4EB9">
        <w:rPr>
          <w:sz w:val="22"/>
          <w:szCs w:val="22"/>
        </w:rPr>
        <w:fldChar w:fldCharType="begin"/>
      </w:r>
      <w:r w:rsidR="00C555BF">
        <w:rPr>
          <w:sz w:val="22"/>
          <w:szCs w:val="22"/>
        </w:rPr>
        <w:instrText xml:space="preserve"> ADDIN REFMGR.CITE &lt;Refman&gt;&lt;Cite&gt;&lt;Author&gt;National Imaging Board&lt;/Author&gt;&lt;Year&gt;2010&lt;/Year&gt;&lt;RecNum&gt;19820&lt;/RecNum&gt;&lt;IDText&gt;Cardiac Imaging, A Report from the National Imaging Board&lt;/IDText&gt;&lt;MDL Ref_Type="Online Source"&gt;&lt;Ref_Type&gt;Online Source&lt;/Ref_Type&gt;&lt;Ref_ID&gt;19820&lt;/Ref_ID&gt;&lt;Title_Primary&gt;&lt;f name="Times New Roman"&gt;Cardiac Imaging, A Report from the National Imaging Board&lt;/f&gt;&lt;/Title_Primary&gt;&lt;Authors_Primary&gt;National Imaging Board&lt;/Authors_Primary&gt;&lt;Date_Primary&gt;2010&lt;/Date_Primary&gt;&lt;Keywords&gt;imaging&lt;/Keywords&gt;&lt;Reprint&gt;In File&lt;/Reprint&gt;&lt;Publisher&gt;Department of Health&lt;/Publisher&gt;&lt;Date_Secondary&gt;11 AD/11/14&lt;/Date_Secondary&gt;&lt;Web_URL&gt;&lt;u&gt;http://www.dh.gov.uk/en/Publicationsandstatistics/Publications/PublicationsPolicyAndGuidance/DH_114380&lt;/u&gt;&lt;/Web_URL&gt;&lt;ZZ_WorkformID&gt;31&lt;/ZZ_WorkformID&gt;&lt;/MDL&gt;&lt;/Cite&gt;&lt;/Refman&gt;</w:instrText>
      </w:r>
      <w:r w:rsidR="00FC2DC5" w:rsidRPr="00EF4EB9">
        <w:rPr>
          <w:sz w:val="22"/>
          <w:szCs w:val="22"/>
        </w:rPr>
        <w:fldChar w:fldCharType="separate"/>
      </w:r>
      <w:r w:rsidR="00E35562" w:rsidRPr="00E35562">
        <w:rPr>
          <w:noProof/>
          <w:sz w:val="22"/>
          <w:szCs w:val="22"/>
          <w:vertAlign w:val="superscript"/>
        </w:rPr>
        <w:t>52</w:t>
      </w:r>
      <w:r w:rsidR="00FC2DC5" w:rsidRPr="00EF4EB9">
        <w:rPr>
          <w:sz w:val="22"/>
          <w:szCs w:val="22"/>
        </w:rPr>
        <w:fldChar w:fldCharType="end"/>
      </w:r>
      <w:r w:rsidRPr="00EF4EB9">
        <w:rPr>
          <w:sz w:val="22"/>
          <w:szCs w:val="22"/>
        </w:rPr>
        <w:t xml:space="preserve">  The risks associated with TTE are extremely low.</w:t>
      </w:r>
    </w:p>
    <w:p w:rsidR="00365773" w:rsidRPr="00EF4EB9" w:rsidRDefault="00365773" w:rsidP="00365773">
      <w:pPr>
        <w:spacing w:line="360" w:lineRule="auto"/>
        <w:rPr>
          <w:sz w:val="22"/>
          <w:szCs w:val="22"/>
        </w:rPr>
      </w:pPr>
    </w:p>
    <w:p w:rsidR="00365773" w:rsidRPr="00EF4EB9" w:rsidRDefault="00365773" w:rsidP="0085086B">
      <w:pPr>
        <w:spacing w:line="360" w:lineRule="auto"/>
        <w:outlineLvl w:val="0"/>
        <w:rPr>
          <w:b/>
          <w:i/>
          <w:sz w:val="22"/>
          <w:szCs w:val="22"/>
        </w:rPr>
      </w:pPr>
      <w:r w:rsidRPr="00EF4EB9">
        <w:rPr>
          <w:b/>
          <w:i/>
          <w:sz w:val="22"/>
          <w:szCs w:val="22"/>
        </w:rPr>
        <w:t>Setting and equipment required</w:t>
      </w:r>
    </w:p>
    <w:p w:rsidR="00365773" w:rsidRPr="00EF4EB9" w:rsidRDefault="00365773" w:rsidP="00F96CDF">
      <w:pPr>
        <w:spacing w:line="360" w:lineRule="auto"/>
        <w:jc w:val="both"/>
        <w:rPr>
          <w:sz w:val="22"/>
          <w:szCs w:val="22"/>
        </w:rPr>
      </w:pPr>
      <w:r w:rsidRPr="00EF4EB9">
        <w:rPr>
          <w:sz w:val="22"/>
          <w:szCs w:val="22"/>
        </w:rPr>
        <w:t>TTE is a non-invasive imaging technique performed with the use of an ultrasound machine.  It provides real-time images, is portable and low cost.</w:t>
      </w:r>
      <w:r w:rsidR="00FC2DC5" w:rsidRPr="00EF4EB9">
        <w:rPr>
          <w:sz w:val="22"/>
          <w:szCs w:val="22"/>
        </w:rPr>
        <w:fldChar w:fldCharType="begin"/>
      </w:r>
      <w:r w:rsidR="00C555BF">
        <w:rPr>
          <w:sz w:val="22"/>
          <w:szCs w:val="22"/>
        </w:rPr>
        <w:instrText xml:space="preserve"> ADDIN REFMGR.CITE &lt;Refman&gt;&lt;Cite&gt;&lt;Author&gt;Evangelista&lt;/Author&gt;&lt;Year&gt;2008&lt;/Year&gt;&lt;RecNum&gt;19821&lt;/RecNum&gt;&lt;IDText&gt;European Association of Echocardiography recommendations for standardization of performance, digital storage and reporting of echocardiographic studies&lt;/IDText&gt;&lt;MDL Ref_Type="Journal"&gt;&lt;Ref_Type&gt;Journal&lt;/Ref_Type&gt;&lt;Ref_ID&gt;19821&lt;/Ref_ID&gt;&lt;Title_Primary&gt;&lt;f name="Times New Roman"&gt;European Association of Echocardiography recommendations for standardization of performance, digital storage and reporting of echocardiographic studies&lt;/f&gt;&lt;/Title_Primary&gt;&lt;Authors_Primary&gt;Evangelista,A.&lt;/Authors_Primary&gt;&lt;Authors_Primary&gt;Flachskampf,F.A.&lt;/Authors_Primary&gt;&lt;Authors_Primary&gt;Lancellotti,P.&lt;/Authors_Primary&gt;&lt;Authors_Primary&gt;Badano,L.P.&lt;/Authors_Primary&gt;&lt;Authors_Primary&gt;Aguilar,R&lt;/Authors_Primary&gt;&lt;Authors_Primary&gt;Monaghan,M.J.&lt;/Authors_Primary&gt;&lt;Authors_Primary&gt;Zamorano,J.&lt;/Authors_Primary&gt;&lt;Authors_Primary&gt;Nihoyannopoulos,P.&lt;/Authors_Primary&gt;&lt;Authors_Primary&gt;on behalf of the European Association of Echocardiography&lt;/Authors_Primary&gt;&lt;Date_Primary&gt;2008&lt;/Date_Primary&gt;&lt;Keywords&gt;echocardiography&lt;/Keywords&gt;&lt;Keywords&gt;performance&lt;/Keywords&gt;&lt;Reprint&gt;In File&lt;/Reprint&gt;&lt;Start_Page&gt;438&lt;/Start_Page&gt;&lt;End_Page&gt;448&lt;/End_Page&gt;&lt;Periodical&gt;European Journal of Echocardiography&lt;/Periodical&gt;&lt;Volume&gt;9&lt;/Volume&gt;&lt;Issue&gt;4&lt;/Issue&gt;&lt;ZZ_JournalFull&gt;&lt;f name="System"&gt;European Journal of Echocardiography&lt;/f&gt;&lt;/ZZ_JournalFull&gt;&lt;ZZ_WorkformID&gt;1&lt;/ZZ_WorkformID&gt;&lt;/MDL&gt;&lt;/Cite&gt;&lt;/Refman&gt;</w:instrText>
      </w:r>
      <w:r w:rsidR="00FC2DC5" w:rsidRPr="00EF4EB9">
        <w:rPr>
          <w:sz w:val="22"/>
          <w:szCs w:val="22"/>
        </w:rPr>
        <w:fldChar w:fldCharType="separate"/>
      </w:r>
      <w:r w:rsidR="00E35562" w:rsidRPr="00E35562">
        <w:rPr>
          <w:noProof/>
          <w:sz w:val="22"/>
          <w:szCs w:val="22"/>
          <w:vertAlign w:val="superscript"/>
        </w:rPr>
        <w:t>51</w:t>
      </w:r>
      <w:r w:rsidR="00FC2DC5" w:rsidRPr="00EF4EB9">
        <w:rPr>
          <w:sz w:val="22"/>
          <w:szCs w:val="22"/>
        </w:rPr>
        <w:fldChar w:fldCharType="end"/>
      </w:r>
      <w:r w:rsidRPr="00EF4EB9">
        <w:rPr>
          <w:sz w:val="22"/>
          <w:szCs w:val="22"/>
        </w:rPr>
        <w:t xml:space="preserve">  It is usually performed in cardiology clinics, and is less used in primary </w:t>
      </w:r>
      <w:r w:rsidR="00A2658C" w:rsidRPr="00EF4EB9">
        <w:rPr>
          <w:sz w:val="22"/>
          <w:szCs w:val="22"/>
        </w:rPr>
        <w:t>or non-specialist secondary care, and may be undertaken by a cardiologist, British Society of Echocardiography (BSE) accredited echocardiographer or general practitioner with special interests</w:t>
      </w:r>
      <w:r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w:t>
      </w:r>
    </w:p>
    <w:p w:rsidR="00365773" w:rsidRPr="00EF4EB9" w:rsidRDefault="00365773" w:rsidP="00365773">
      <w:pPr>
        <w:pStyle w:val="Header"/>
        <w:spacing w:line="360" w:lineRule="auto"/>
        <w:rPr>
          <w:color w:val="808080"/>
          <w:sz w:val="22"/>
          <w:szCs w:val="22"/>
        </w:rPr>
      </w:pPr>
    </w:p>
    <w:p w:rsidR="00365773" w:rsidRPr="00EF4EB9" w:rsidRDefault="00365773" w:rsidP="0085086B">
      <w:pPr>
        <w:pStyle w:val="Header"/>
        <w:spacing w:line="360" w:lineRule="auto"/>
        <w:outlineLvl w:val="0"/>
        <w:rPr>
          <w:b/>
          <w:sz w:val="22"/>
          <w:szCs w:val="22"/>
        </w:rPr>
      </w:pPr>
      <w:r w:rsidRPr="00EF4EB9">
        <w:rPr>
          <w:b/>
          <w:sz w:val="22"/>
          <w:szCs w:val="22"/>
        </w:rPr>
        <w:t>Current usage in the NHS</w:t>
      </w:r>
    </w:p>
    <w:p w:rsidR="00365773" w:rsidRPr="00EF4EB9" w:rsidRDefault="00365773" w:rsidP="008C2F22">
      <w:pPr>
        <w:pStyle w:val="Header"/>
        <w:spacing w:line="360" w:lineRule="auto"/>
        <w:jc w:val="both"/>
        <w:rPr>
          <w:sz w:val="22"/>
          <w:szCs w:val="22"/>
        </w:rPr>
      </w:pPr>
      <w:r w:rsidRPr="00EF4EB9">
        <w:rPr>
          <w:sz w:val="22"/>
          <w:szCs w:val="22"/>
        </w:rPr>
        <w:t>A prospective survey of the management of atrial fibrillation in the European Society of Cardiology member countries conducted in 2005, showed that 78% (n=757) of patients with first detected atrial fibrillation had been given a transthoracic echocardiogram</w:t>
      </w:r>
      <w:r w:rsidR="00F96CDF" w:rsidRPr="00EF4EB9">
        <w:rPr>
          <w:sz w:val="22"/>
          <w:szCs w:val="22"/>
        </w:rPr>
        <w:t>.</w:t>
      </w:r>
      <w:r w:rsidR="00FC2DC5" w:rsidRPr="00EF4EB9">
        <w:rPr>
          <w:sz w:val="22"/>
          <w:szCs w:val="22"/>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sz w:val="22"/>
          <w:szCs w:val="22"/>
        </w:rPr>
        <w:instrText xml:space="preserve"> ADDIN REFMGR.CITE </w:instrText>
      </w:r>
      <w:r w:rsidR="00FC2DC5">
        <w:rPr>
          <w:sz w:val="22"/>
          <w:szCs w:val="22"/>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E35562" w:rsidRPr="00E35562">
        <w:rPr>
          <w:noProof/>
          <w:sz w:val="22"/>
          <w:szCs w:val="22"/>
          <w:vertAlign w:val="superscript"/>
        </w:rPr>
        <w:t>54</w:t>
      </w:r>
      <w:r w:rsidR="00FC2DC5" w:rsidRPr="00EF4EB9">
        <w:rPr>
          <w:sz w:val="22"/>
          <w:szCs w:val="22"/>
        </w:rPr>
        <w:fldChar w:fldCharType="end"/>
      </w:r>
    </w:p>
    <w:p w:rsidR="00365773" w:rsidRPr="00EF4EB9" w:rsidRDefault="00365773" w:rsidP="00F96CDF">
      <w:pPr>
        <w:pStyle w:val="Header"/>
        <w:spacing w:line="360" w:lineRule="auto"/>
        <w:jc w:val="both"/>
        <w:rPr>
          <w:sz w:val="22"/>
          <w:szCs w:val="22"/>
        </w:rPr>
      </w:pPr>
    </w:p>
    <w:p w:rsidR="00365773" w:rsidRPr="00EF4EB9" w:rsidRDefault="00365773" w:rsidP="0085086B">
      <w:pPr>
        <w:pStyle w:val="Header"/>
        <w:spacing w:line="360" w:lineRule="auto"/>
        <w:jc w:val="both"/>
        <w:outlineLvl w:val="0"/>
        <w:rPr>
          <w:b/>
          <w:i/>
          <w:sz w:val="22"/>
          <w:szCs w:val="22"/>
        </w:rPr>
      </w:pPr>
      <w:r w:rsidRPr="00EF4EB9">
        <w:rPr>
          <w:b/>
          <w:i/>
          <w:sz w:val="22"/>
          <w:szCs w:val="22"/>
        </w:rPr>
        <w:t>Criteria for use</w:t>
      </w:r>
    </w:p>
    <w:p w:rsidR="00365773" w:rsidRPr="00EF4EB9" w:rsidRDefault="00365773" w:rsidP="00F96CDF">
      <w:pPr>
        <w:pStyle w:val="Header"/>
        <w:spacing w:line="360" w:lineRule="auto"/>
        <w:jc w:val="both"/>
        <w:rPr>
          <w:sz w:val="22"/>
          <w:szCs w:val="22"/>
        </w:rPr>
      </w:pPr>
      <w:r w:rsidRPr="00EF4EB9">
        <w:rPr>
          <w:sz w:val="22"/>
          <w:szCs w:val="22"/>
        </w:rPr>
        <w:t xml:space="preserve">Patients currently meeting the criteria for recommended TTE in the NICE guidelines </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00F96CDF" w:rsidRPr="00EF4EB9">
        <w:rPr>
          <w:sz w:val="22"/>
          <w:szCs w:val="22"/>
        </w:rPr>
        <w:t xml:space="preserve"> </w:t>
      </w:r>
      <w:r w:rsidRPr="00EF4EB9">
        <w:rPr>
          <w:sz w:val="22"/>
          <w:szCs w:val="22"/>
        </w:rPr>
        <w:t>for AF comprise:</w:t>
      </w:r>
    </w:p>
    <w:p w:rsidR="00365773" w:rsidRPr="00EF4EB9" w:rsidRDefault="00365773" w:rsidP="00F96CDF">
      <w:pPr>
        <w:pStyle w:val="Header"/>
        <w:spacing w:line="360" w:lineRule="auto"/>
        <w:jc w:val="both"/>
        <w:rPr>
          <w:sz w:val="22"/>
          <w:szCs w:val="22"/>
        </w:rPr>
      </w:pPr>
    </w:p>
    <w:p w:rsidR="00365773" w:rsidRPr="00EF4EB9" w:rsidRDefault="00365773" w:rsidP="00F96CDF">
      <w:pPr>
        <w:pStyle w:val="Header"/>
        <w:spacing w:line="360" w:lineRule="auto"/>
        <w:jc w:val="both"/>
        <w:rPr>
          <w:sz w:val="22"/>
          <w:szCs w:val="22"/>
        </w:rPr>
      </w:pPr>
      <w:r w:rsidRPr="00EF4EB9">
        <w:rPr>
          <w:sz w:val="22"/>
          <w:szCs w:val="22"/>
        </w:rPr>
        <w:t>Younger patients for whom a baseline echocardiogram is important for long-term management;</w:t>
      </w:r>
    </w:p>
    <w:p w:rsidR="00365773" w:rsidRPr="00EF4EB9" w:rsidRDefault="00365773" w:rsidP="00F96CDF">
      <w:pPr>
        <w:pStyle w:val="Header"/>
        <w:spacing w:line="360" w:lineRule="auto"/>
        <w:jc w:val="both"/>
        <w:rPr>
          <w:sz w:val="22"/>
          <w:szCs w:val="22"/>
        </w:rPr>
      </w:pPr>
      <w:r w:rsidRPr="00EF4EB9">
        <w:rPr>
          <w:sz w:val="22"/>
          <w:szCs w:val="22"/>
        </w:rPr>
        <w:t xml:space="preserve">Patients for whom cardioversion (electrical or pharmacological) is being considered; </w:t>
      </w:r>
    </w:p>
    <w:p w:rsidR="00365773" w:rsidRPr="00EF4EB9" w:rsidRDefault="00365773" w:rsidP="00F96CDF">
      <w:pPr>
        <w:pStyle w:val="Header"/>
        <w:spacing w:line="360" w:lineRule="auto"/>
        <w:jc w:val="both"/>
        <w:rPr>
          <w:sz w:val="22"/>
          <w:szCs w:val="22"/>
        </w:rPr>
      </w:pPr>
      <w:r w:rsidRPr="00EF4EB9">
        <w:rPr>
          <w:sz w:val="22"/>
          <w:szCs w:val="22"/>
        </w:rPr>
        <w:t xml:space="preserve">Patients in whom there is a high risk or a suspicion of underlying structural/functional heart disease (such as heart failure or heart murmur) that influences their subsequent management; </w:t>
      </w:r>
    </w:p>
    <w:p w:rsidR="00365773" w:rsidRPr="00EF4EB9" w:rsidRDefault="00365773" w:rsidP="00F96CDF">
      <w:pPr>
        <w:pStyle w:val="Header"/>
        <w:spacing w:line="360" w:lineRule="auto"/>
        <w:jc w:val="both"/>
        <w:rPr>
          <w:sz w:val="22"/>
          <w:szCs w:val="22"/>
        </w:rPr>
      </w:pPr>
      <w:r w:rsidRPr="00EF4EB9">
        <w:rPr>
          <w:sz w:val="22"/>
          <w:szCs w:val="22"/>
        </w:rPr>
        <w:t>Patients in need of clinical risk stratification for antithrombotic therapy, where</w:t>
      </w:r>
      <w:r w:rsidR="00F96CDF" w:rsidRPr="00EF4EB9">
        <w:rPr>
          <w:sz w:val="22"/>
          <w:szCs w:val="22"/>
        </w:rPr>
        <w:t xml:space="preserve"> </w:t>
      </w:r>
      <w:r w:rsidRPr="00EF4EB9">
        <w:rPr>
          <w:sz w:val="22"/>
          <w:szCs w:val="22"/>
        </w:rPr>
        <w:t>clinical evidence is needed of left ventricular dysfunction or valve disease.</w:t>
      </w:r>
    </w:p>
    <w:p w:rsidR="00365773" w:rsidRPr="00EF4EB9" w:rsidRDefault="00365773" w:rsidP="00365773">
      <w:pPr>
        <w:pStyle w:val="Header"/>
        <w:spacing w:line="360" w:lineRule="auto"/>
        <w:rPr>
          <w:sz w:val="22"/>
          <w:szCs w:val="22"/>
        </w:rPr>
      </w:pPr>
    </w:p>
    <w:p w:rsidR="00365773" w:rsidRPr="00EF4EB9" w:rsidRDefault="00365773" w:rsidP="00F96CDF">
      <w:pPr>
        <w:pStyle w:val="Header"/>
        <w:spacing w:line="360" w:lineRule="auto"/>
        <w:jc w:val="both"/>
        <w:rPr>
          <w:sz w:val="22"/>
          <w:szCs w:val="22"/>
        </w:rPr>
      </w:pPr>
      <w:r w:rsidRPr="00EF4EB9">
        <w:rPr>
          <w:sz w:val="22"/>
          <w:szCs w:val="22"/>
        </w:rPr>
        <w:t>NICE guidelines state that TTE is not recommended for patients with AF for whom the need to initiate anticoagulation therapy has already been decided on clinical criteria.</w:t>
      </w:r>
    </w:p>
    <w:p w:rsidR="00365773" w:rsidRPr="00EF4EB9" w:rsidRDefault="00365773" w:rsidP="00F96CDF">
      <w:pPr>
        <w:pStyle w:val="Header"/>
        <w:spacing w:line="360" w:lineRule="auto"/>
        <w:jc w:val="both"/>
        <w:rPr>
          <w:sz w:val="22"/>
          <w:szCs w:val="22"/>
        </w:rPr>
      </w:pPr>
    </w:p>
    <w:p w:rsidR="003126D0" w:rsidRPr="00EF4EB9" w:rsidRDefault="003126D0" w:rsidP="00DD03FA">
      <w:pPr>
        <w:pStyle w:val="Header"/>
        <w:jc w:val="both"/>
        <w:rPr>
          <w:i/>
          <w:iCs/>
          <w:color w:val="808080"/>
          <w:sz w:val="22"/>
          <w:szCs w:val="22"/>
        </w:rPr>
      </w:pPr>
    </w:p>
    <w:p w:rsidR="00DD03FA" w:rsidRPr="00EF4EB9" w:rsidRDefault="00DD03FA" w:rsidP="0085086B">
      <w:pPr>
        <w:pStyle w:val="Header"/>
        <w:tabs>
          <w:tab w:val="clear" w:pos="4153"/>
          <w:tab w:val="clear" w:pos="8306"/>
        </w:tabs>
        <w:spacing w:line="360" w:lineRule="auto"/>
        <w:jc w:val="both"/>
        <w:outlineLvl w:val="0"/>
        <w:rPr>
          <w:b/>
          <w:iCs/>
          <w:sz w:val="22"/>
          <w:szCs w:val="22"/>
        </w:rPr>
      </w:pPr>
      <w:r w:rsidRPr="00EF4EB9">
        <w:rPr>
          <w:b/>
          <w:iCs/>
          <w:sz w:val="22"/>
          <w:szCs w:val="22"/>
        </w:rPr>
        <w:t xml:space="preserve">3.4 </w:t>
      </w:r>
      <w:r w:rsidR="00557911" w:rsidRPr="00EF4EB9">
        <w:rPr>
          <w:b/>
          <w:iCs/>
          <w:sz w:val="22"/>
          <w:szCs w:val="22"/>
        </w:rPr>
        <w:tab/>
      </w:r>
      <w:r w:rsidRPr="00EF4EB9">
        <w:rPr>
          <w:b/>
          <w:iCs/>
          <w:sz w:val="22"/>
          <w:szCs w:val="22"/>
        </w:rPr>
        <w:t>Factors associated with successful screening programmes</w:t>
      </w:r>
    </w:p>
    <w:p w:rsidR="00DD03FA" w:rsidRPr="00EF4EB9" w:rsidRDefault="00A07399" w:rsidP="00DD03FA">
      <w:pPr>
        <w:spacing w:line="360" w:lineRule="auto"/>
        <w:jc w:val="both"/>
        <w:rPr>
          <w:rFonts w:eastAsia="Calibri"/>
          <w:sz w:val="22"/>
          <w:szCs w:val="22"/>
          <w:lang w:eastAsia="en-US"/>
        </w:rPr>
      </w:pPr>
      <w:r w:rsidRPr="00EF4EB9">
        <w:rPr>
          <w:rFonts w:eastAsia="Calibri"/>
          <w:sz w:val="22"/>
          <w:szCs w:val="22"/>
          <w:lang w:eastAsia="en-US"/>
        </w:rPr>
        <w:t xml:space="preserve">Many of the issues facing routine testing of a specific patient group are issues shared by screening programmes, especially the impact of false positives and false negatives.  </w:t>
      </w:r>
      <w:r w:rsidR="00DD03FA" w:rsidRPr="00EF4EB9">
        <w:rPr>
          <w:rFonts w:eastAsia="Calibri"/>
          <w:sz w:val="22"/>
          <w:szCs w:val="22"/>
          <w:lang w:eastAsia="en-US"/>
        </w:rPr>
        <w:t>The UK National Screening Committee have set criteria for effective screening programmes.</w:t>
      </w:r>
      <w:r w:rsidR="00FC2DC5" w:rsidRPr="00EF4EB9">
        <w:rPr>
          <w:iCs/>
          <w:sz w:val="22"/>
          <w:szCs w:val="22"/>
        </w:rPr>
        <w:fldChar w:fldCharType="begin"/>
      </w:r>
      <w:r w:rsidR="00C555BF">
        <w:rPr>
          <w:iCs/>
          <w:sz w:val="22"/>
          <w:szCs w:val="22"/>
        </w:rPr>
        <w:instrText xml:space="preserve"> ADDIN REFMGR.CITE &lt;Refman&gt;&lt;Cite&gt;&lt;Author&gt;UK National Screening Committee&lt;/Author&gt;&lt;Year&gt;2011&lt;/Year&gt;&lt;RecNum&gt;19806&lt;/RecNum&gt;&lt;IDText&gt;Screening Criteria set by the UK National Screening Committee&lt;/IDText&gt;&lt;MDL Ref_Type="Online Source"&gt;&lt;Ref_Type&gt;Online Source&lt;/Ref_Type&gt;&lt;Ref_ID&gt;19806&lt;/Ref_ID&gt;&lt;Title_Primary&gt;&lt;f name="Times New Roman"&gt;&lt;b&gt;Screening Criteria set by the UK National Screening Committee&lt;/b&gt;&lt;/f&gt;&lt;/Title_Primary&gt;&lt;Authors_Primary&gt;UK National Screening Committee&lt;/Authors_Primary&gt;&lt;Date_Primary&gt;2011&lt;/Date_Primary&gt;&lt;Keywords&gt;screening&lt;/Keywords&gt;&lt;Reprint&gt;Not in File&lt;/Reprint&gt;&lt;Date_Secondary&gt;11 AD/11/6&lt;/Date_Secondary&gt;&lt;Web_URL&gt;&lt;u&gt;http://www.scotland.gov.uk/Topics/Health/health/cancer/Cancer-Screening/criteria&lt;/u&gt;&lt;/Web_URL&gt;&lt;ZZ_WorkformID&gt;31&lt;/ZZ_WorkformID&gt;&lt;/MDL&gt;&lt;/Cite&gt;&lt;/Refman&gt;</w:instrText>
      </w:r>
      <w:r w:rsidR="00FC2DC5" w:rsidRPr="00EF4EB9">
        <w:rPr>
          <w:iCs/>
          <w:sz w:val="22"/>
          <w:szCs w:val="22"/>
        </w:rPr>
        <w:fldChar w:fldCharType="separate"/>
      </w:r>
      <w:r w:rsidR="00E35562" w:rsidRPr="00E35562">
        <w:rPr>
          <w:iCs/>
          <w:noProof/>
          <w:sz w:val="22"/>
          <w:szCs w:val="22"/>
          <w:vertAlign w:val="superscript"/>
        </w:rPr>
        <w:t>55</w:t>
      </w:r>
      <w:r w:rsidR="00FC2DC5" w:rsidRPr="00EF4EB9">
        <w:rPr>
          <w:iCs/>
          <w:sz w:val="22"/>
          <w:szCs w:val="22"/>
        </w:rPr>
        <w:fldChar w:fldCharType="end"/>
      </w:r>
      <w:r w:rsidR="00DD03FA" w:rsidRPr="00EF4EB9">
        <w:rPr>
          <w:rFonts w:eastAsia="Calibri"/>
          <w:sz w:val="22"/>
          <w:szCs w:val="22"/>
          <w:lang w:eastAsia="en-US"/>
        </w:rPr>
        <w:t xml:space="preserve">  These are as follows.</w:t>
      </w:r>
    </w:p>
    <w:p w:rsidR="00DD03FA" w:rsidRPr="00EF4EB9" w:rsidRDefault="00DD03FA" w:rsidP="00DD03FA">
      <w:pPr>
        <w:spacing w:line="360" w:lineRule="auto"/>
        <w:jc w:val="both"/>
        <w:rPr>
          <w:rFonts w:eastAsia="Calibri"/>
          <w:sz w:val="22"/>
          <w:szCs w:val="22"/>
          <w:lang w:eastAsia="en-US"/>
        </w:rPr>
      </w:pP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lang w:eastAsia="en-US"/>
        </w:rPr>
        <w:t>The condition being screened for should be an important health condition, with adequate clinical and epidemiological understanding, and where possible primary prevention interventions should be in place.</w:t>
      </w:r>
      <w:r w:rsidR="00FC2DC5" w:rsidRPr="00EF4EB9">
        <w:rPr>
          <w:iCs/>
          <w:sz w:val="22"/>
          <w:szCs w:val="22"/>
        </w:rPr>
        <w:fldChar w:fldCharType="begin"/>
      </w:r>
      <w:r w:rsidR="00C555BF">
        <w:rPr>
          <w:iCs/>
          <w:sz w:val="22"/>
          <w:szCs w:val="22"/>
        </w:rPr>
        <w:instrText xml:space="preserve"> ADDIN REFMGR.CITE &lt;Refman&gt;&lt;Cite&gt;&lt;Author&gt;UK National Screening Committee&lt;/Author&gt;&lt;Year&gt;2011&lt;/Year&gt;&lt;RecNum&gt;19806&lt;/RecNum&gt;&lt;IDText&gt;Screening Criteria set by the UK National Screening Committee&lt;/IDText&gt;&lt;MDL Ref_Type="Online Source"&gt;&lt;Ref_Type&gt;Online Source&lt;/Ref_Type&gt;&lt;Ref_ID&gt;19806&lt;/Ref_ID&gt;&lt;Title_Primary&gt;&lt;f name="Times New Roman"&gt;&lt;b&gt;Screening Criteria set by the UK National Screening Committee&lt;/b&gt;&lt;/f&gt;&lt;/Title_Primary&gt;&lt;Authors_Primary&gt;UK National Screening Committee&lt;/Authors_Primary&gt;&lt;Date_Primary&gt;2011&lt;/Date_Primary&gt;&lt;Keywords&gt;screening&lt;/Keywords&gt;&lt;Reprint&gt;Not in File&lt;/Reprint&gt;&lt;Date_Secondary&gt;11 AD/11/6&lt;/Date_Secondary&gt;&lt;Web_URL&gt;&lt;u&gt;http://www.scotland.gov.uk/Topics/Health/health/cancer/Cancer-Screening/criteria&lt;/u&gt;&lt;/Web_URL&gt;&lt;ZZ_WorkformID&gt;31&lt;/ZZ_WorkformID&gt;&lt;/MDL&gt;&lt;/Cite&gt;&lt;/Refman&gt;</w:instrText>
      </w:r>
      <w:r w:rsidR="00FC2DC5" w:rsidRPr="00EF4EB9">
        <w:rPr>
          <w:iCs/>
          <w:sz w:val="22"/>
          <w:szCs w:val="22"/>
        </w:rPr>
        <w:fldChar w:fldCharType="separate"/>
      </w:r>
      <w:r w:rsidR="00E35562" w:rsidRPr="00E35562">
        <w:rPr>
          <w:iCs/>
          <w:noProof/>
          <w:sz w:val="22"/>
          <w:szCs w:val="22"/>
          <w:vertAlign w:val="superscript"/>
        </w:rPr>
        <w:t>55</w:t>
      </w:r>
      <w:r w:rsidR="00FC2DC5" w:rsidRPr="00EF4EB9">
        <w:rPr>
          <w:iCs/>
          <w:sz w:val="22"/>
          <w:szCs w:val="22"/>
        </w:rPr>
        <w:fldChar w:fldCharType="end"/>
      </w:r>
      <w:r w:rsidRPr="00EF4EB9">
        <w:rPr>
          <w:rFonts w:eastAsia="Calibri"/>
          <w:sz w:val="22"/>
          <w:szCs w:val="22"/>
          <w:lang w:eastAsia="en-US"/>
        </w:rPr>
        <w:t xml:space="preserve">   In addition the health condition should have a detectable risk factor, disease marker, latent period or early symptomatic stage.</w:t>
      </w:r>
      <w:r w:rsidR="00FC2DC5" w:rsidRPr="00EF4EB9">
        <w:rPr>
          <w:iCs/>
          <w:sz w:val="22"/>
          <w:szCs w:val="22"/>
        </w:rPr>
        <w:fldChar w:fldCharType="begin"/>
      </w:r>
      <w:r w:rsidR="00C555BF">
        <w:rPr>
          <w:iCs/>
          <w:sz w:val="22"/>
          <w:szCs w:val="22"/>
        </w:rPr>
        <w:instrText xml:space="preserve"> ADDIN REFMGR.CITE &lt;Refman&gt;&lt;Cite&gt;&lt;Author&gt;UK National Screening Committee&lt;/Author&gt;&lt;Year&gt;2011&lt;/Year&gt;&lt;RecNum&gt;19806&lt;/RecNum&gt;&lt;IDText&gt;Screening Criteria set by the UK National Screening Committee&lt;/IDText&gt;&lt;MDL Ref_Type="Online Source"&gt;&lt;Ref_Type&gt;Online Source&lt;/Ref_Type&gt;&lt;Ref_ID&gt;19806&lt;/Ref_ID&gt;&lt;Title_Primary&gt;&lt;f name="Times New Roman"&gt;&lt;b&gt;Screening Criteria set by the UK National Screening Committee&lt;/b&gt;&lt;/f&gt;&lt;/Title_Primary&gt;&lt;Authors_Primary&gt;UK National Screening Committee&lt;/Authors_Primary&gt;&lt;Date_Primary&gt;2011&lt;/Date_Primary&gt;&lt;Keywords&gt;screening&lt;/Keywords&gt;&lt;Reprint&gt;Not in File&lt;/Reprint&gt;&lt;Date_Secondary&gt;11 AD/11/6&lt;/Date_Secondary&gt;&lt;Web_URL&gt;&lt;u&gt;http://www.scotland.gov.uk/Topics/Health/health/cancer/Cancer-Screening/criteria&lt;/u&gt;&lt;/Web_URL&gt;&lt;ZZ_WorkformID&gt;31&lt;/ZZ_WorkformID&gt;&lt;/MDL&gt;&lt;/Cite&gt;&lt;/Refman&gt;</w:instrText>
      </w:r>
      <w:r w:rsidR="00FC2DC5" w:rsidRPr="00EF4EB9">
        <w:rPr>
          <w:iCs/>
          <w:sz w:val="22"/>
          <w:szCs w:val="22"/>
        </w:rPr>
        <w:fldChar w:fldCharType="separate"/>
      </w:r>
      <w:r w:rsidR="00E35562" w:rsidRPr="00E35562">
        <w:rPr>
          <w:iCs/>
          <w:noProof/>
          <w:sz w:val="22"/>
          <w:szCs w:val="22"/>
          <w:vertAlign w:val="superscript"/>
        </w:rPr>
        <w:t>55</w:t>
      </w:r>
      <w:r w:rsidR="00FC2DC5" w:rsidRPr="00EF4EB9">
        <w:rPr>
          <w:iCs/>
          <w:sz w:val="22"/>
          <w:szCs w:val="22"/>
        </w:rPr>
        <w:fldChar w:fldCharType="end"/>
      </w:r>
    </w:p>
    <w:p w:rsidR="00DD03FA" w:rsidRPr="00EF4EB9" w:rsidRDefault="00DD03FA" w:rsidP="00DD03FA">
      <w:pPr>
        <w:spacing w:line="360" w:lineRule="auto"/>
        <w:jc w:val="both"/>
        <w:rPr>
          <w:rFonts w:eastAsia="Calibri"/>
          <w:sz w:val="22"/>
          <w:szCs w:val="22"/>
          <w:lang w:eastAsia="en-US"/>
        </w:rPr>
      </w:pPr>
    </w:p>
    <w:p w:rsidR="00DD03FA" w:rsidRPr="00EF4EB9" w:rsidRDefault="00DD03FA" w:rsidP="00EA0DF7">
      <w:pPr>
        <w:spacing w:line="360" w:lineRule="auto"/>
        <w:jc w:val="both"/>
        <w:rPr>
          <w:rFonts w:eastAsia="Calibri"/>
          <w:sz w:val="22"/>
          <w:szCs w:val="22"/>
          <w:lang w:eastAsia="en-US"/>
        </w:rPr>
      </w:pPr>
      <w:r w:rsidRPr="00EF4EB9">
        <w:rPr>
          <w:rFonts w:eastAsia="Calibri"/>
          <w:sz w:val="22"/>
          <w:szCs w:val="22"/>
          <w:lang w:eastAsia="en-US"/>
        </w:rPr>
        <w:t>The diagnostic tool for the health condition should be validated, safe and acceptable to those being screened, with an agreed cut-off level defined to diagnose the health condition.</w:t>
      </w:r>
      <w:r w:rsidR="00FC2DC5" w:rsidRPr="00EF4EB9">
        <w:rPr>
          <w:iCs/>
          <w:sz w:val="22"/>
          <w:szCs w:val="22"/>
        </w:rPr>
        <w:fldChar w:fldCharType="begin"/>
      </w:r>
      <w:r w:rsidR="00C555BF">
        <w:rPr>
          <w:iCs/>
          <w:sz w:val="22"/>
          <w:szCs w:val="22"/>
        </w:rPr>
        <w:instrText xml:space="preserve"> ADDIN REFMGR.CITE &lt;Refman&gt;&lt;Cite&gt;&lt;Author&gt;UK National Screening Committee&lt;/Author&gt;&lt;Year&gt;2011&lt;/Year&gt;&lt;RecNum&gt;19806&lt;/RecNum&gt;&lt;IDText&gt;Screening Criteria set by the UK National Screening Committee&lt;/IDText&gt;&lt;MDL Ref_Type="Online Source"&gt;&lt;Ref_Type&gt;Online Source&lt;/Ref_Type&gt;&lt;Ref_ID&gt;19806&lt;/Ref_ID&gt;&lt;Title_Primary&gt;&lt;f name="Times New Roman"&gt;&lt;b&gt;Screening Criteria set by the UK National Screening Committee&lt;/b&gt;&lt;/f&gt;&lt;/Title_Primary&gt;&lt;Authors_Primary&gt;UK National Screening Committee&lt;/Authors_Primary&gt;&lt;Date_Primary&gt;2011&lt;/Date_Primary&gt;&lt;Keywords&gt;screening&lt;/Keywords&gt;&lt;Reprint&gt;Not in File&lt;/Reprint&gt;&lt;Date_Secondary&gt;11 AD/11/6&lt;/Date_Secondary&gt;&lt;Web_URL&gt;&lt;u&gt;http://www.scotland.gov.uk/Topics/Health/health/cancer/Cancer-Screening/criteria&lt;/u&gt;&lt;/Web_URL&gt;&lt;ZZ_WorkformID&gt;31&lt;/ZZ_WorkformID&gt;&lt;/MDL&gt;&lt;/Cite&gt;&lt;/Refman&gt;</w:instrText>
      </w:r>
      <w:r w:rsidR="00FC2DC5" w:rsidRPr="00EF4EB9">
        <w:rPr>
          <w:iCs/>
          <w:sz w:val="22"/>
          <w:szCs w:val="22"/>
        </w:rPr>
        <w:fldChar w:fldCharType="separate"/>
      </w:r>
      <w:r w:rsidR="00E35562" w:rsidRPr="00E35562">
        <w:rPr>
          <w:iCs/>
          <w:noProof/>
          <w:sz w:val="22"/>
          <w:szCs w:val="22"/>
          <w:vertAlign w:val="superscript"/>
        </w:rPr>
        <w:t>55</w:t>
      </w:r>
      <w:r w:rsidR="00FC2DC5" w:rsidRPr="00EF4EB9">
        <w:rPr>
          <w:iCs/>
          <w:sz w:val="22"/>
          <w:szCs w:val="22"/>
        </w:rPr>
        <w:fldChar w:fldCharType="end"/>
      </w:r>
      <w:r w:rsidRPr="00EF4EB9">
        <w:rPr>
          <w:rFonts w:eastAsia="Calibri"/>
          <w:sz w:val="22"/>
          <w:szCs w:val="22"/>
          <w:lang w:eastAsia="en-US"/>
        </w:rPr>
        <w:t xml:space="preserve">   Policies should be in place for further diagnoses and patient choices in the event of a positive diagnosis.</w:t>
      </w:r>
      <w:r w:rsidR="00FC2DC5" w:rsidRPr="00EF4EB9">
        <w:rPr>
          <w:iCs/>
          <w:sz w:val="22"/>
          <w:szCs w:val="22"/>
        </w:rPr>
        <w:fldChar w:fldCharType="begin"/>
      </w:r>
      <w:r w:rsidR="00C555BF">
        <w:rPr>
          <w:iCs/>
          <w:sz w:val="22"/>
          <w:szCs w:val="22"/>
        </w:rPr>
        <w:instrText xml:space="preserve"> ADDIN REFMGR.CITE &lt;Refman&gt;&lt;Cite&gt;&lt;Author&gt;UK National Screening Committee&lt;/Author&gt;&lt;Year&gt;2011&lt;/Year&gt;&lt;RecNum&gt;19806&lt;/RecNum&gt;&lt;IDText&gt;Screening Criteria set by the UK National Screening Committee&lt;/IDText&gt;&lt;MDL Ref_Type="Online Source"&gt;&lt;Ref_Type&gt;Online Source&lt;/Ref_Type&gt;&lt;Ref_ID&gt;19806&lt;/Ref_ID&gt;&lt;Title_Primary&gt;&lt;f name="Times New Roman"&gt;&lt;b&gt;Screening Criteria set by the UK National Screening Committee&lt;/b&gt;&lt;/f&gt;&lt;/Title_Primary&gt;&lt;Authors_Primary&gt;UK National Screening Committee&lt;/Authors_Primary&gt;&lt;Date_Primary&gt;2011&lt;/Date_Primary&gt;&lt;Keywords&gt;screening&lt;/Keywords&gt;&lt;Reprint&gt;Not in File&lt;/Reprint&gt;&lt;Date_Secondary&gt;11 AD/11/6&lt;/Date_Secondary&gt;&lt;Web_URL&gt;&lt;u&gt;http://www.scotland.gov.uk/Topics/Health/health/cancer/Cancer-Screening/criteria&lt;/u&gt;&lt;/Web_URL&gt;&lt;ZZ_WorkformID&gt;31&lt;/ZZ_WorkformID&gt;&lt;/MDL&gt;&lt;/Cite&gt;&lt;/Refman&gt;</w:instrText>
      </w:r>
      <w:r w:rsidR="00FC2DC5" w:rsidRPr="00EF4EB9">
        <w:rPr>
          <w:iCs/>
          <w:sz w:val="22"/>
          <w:szCs w:val="22"/>
        </w:rPr>
        <w:fldChar w:fldCharType="separate"/>
      </w:r>
      <w:r w:rsidR="00E35562" w:rsidRPr="00E35562">
        <w:rPr>
          <w:iCs/>
          <w:noProof/>
          <w:sz w:val="22"/>
          <w:szCs w:val="22"/>
          <w:vertAlign w:val="superscript"/>
        </w:rPr>
        <w:t>55</w:t>
      </w:r>
      <w:r w:rsidR="00FC2DC5" w:rsidRPr="00EF4EB9">
        <w:rPr>
          <w:iCs/>
          <w:sz w:val="22"/>
          <w:szCs w:val="22"/>
        </w:rPr>
        <w:fldChar w:fldCharType="end"/>
      </w:r>
    </w:p>
    <w:p w:rsidR="00DD03FA" w:rsidRPr="00EF4EB9" w:rsidRDefault="00DD03FA" w:rsidP="00DD03FA">
      <w:pPr>
        <w:spacing w:line="360" w:lineRule="auto"/>
        <w:jc w:val="both"/>
        <w:rPr>
          <w:rFonts w:eastAsia="Calibri"/>
          <w:sz w:val="22"/>
          <w:szCs w:val="22"/>
          <w:lang w:eastAsia="en-US"/>
        </w:rPr>
      </w:pPr>
    </w:p>
    <w:p w:rsidR="00DD03FA" w:rsidRPr="00EF4EB9" w:rsidRDefault="00DD03FA" w:rsidP="00EA0DF7">
      <w:pPr>
        <w:spacing w:line="360" w:lineRule="auto"/>
        <w:jc w:val="both"/>
        <w:rPr>
          <w:rFonts w:eastAsia="Calibri"/>
          <w:sz w:val="22"/>
          <w:szCs w:val="22"/>
          <w:lang w:eastAsia="en-US"/>
        </w:rPr>
      </w:pPr>
      <w:r w:rsidRPr="00EF4EB9">
        <w:rPr>
          <w:rFonts w:eastAsia="Calibri"/>
          <w:sz w:val="22"/>
          <w:szCs w:val="22"/>
          <w:lang w:eastAsia="en-US"/>
        </w:rPr>
        <w:t>The health condition should have an effective treatment available, for which early treatment is more advantageous than treatment if the health condition is not diagnosed until a later stage.</w:t>
      </w:r>
      <w:r w:rsidR="00FC2DC5" w:rsidRPr="00EF4EB9">
        <w:rPr>
          <w:iCs/>
          <w:sz w:val="22"/>
          <w:szCs w:val="22"/>
        </w:rPr>
        <w:fldChar w:fldCharType="begin"/>
      </w:r>
      <w:r w:rsidR="00C555BF">
        <w:rPr>
          <w:iCs/>
          <w:sz w:val="22"/>
          <w:szCs w:val="22"/>
        </w:rPr>
        <w:instrText xml:space="preserve"> ADDIN REFMGR.CITE &lt;Refman&gt;&lt;Cite&gt;&lt;Author&gt;UK National Screening Committee&lt;/Author&gt;&lt;Year&gt;2011&lt;/Year&gt;&lt;RecNum&gt;19806&lt;/RecNum&gt;&lt;IDText&gt;Screening Criteria set by the UK National Screening Committee&lt;/IDText&gt;&lt;MDL Ref_Type="Online Source"&gt;&lt;Ref_Type&gt;Online Source&lt;/Ref_Type&gt;&lt;Ref_ID&gt;19806&lt;/Ref_ID&gt;&lt;Title_Primary&gt;&lt;f name="Times New Roman"&gt;&lt;b&gt;Screening Criteria set by the UK National Screening Committee&lt;/b&gt;&lt;/f&gt;&lt;/Title_Primary&gt;&lt;Authors_Primary&gt;UK National Screening Committee&lt;/Authors_Primary&gt;&lt;Date_Primary&gt;2011&lt;/Date_Primary&gt;&lt;Keywords&gt;screening&lt;/Keywords&gt;&lt;Reprint&gt;Not in File&lt;/Reprint&gt;&lt;Date_Secondary&gt;11 AD/11/6&lt;/Date_Secondary&gt;&lt;Web_URL&gt;&lt;u&gt;http://www.scotland.gov.uk/Topics/Health/health/cancer/Cancer-Screening/criteria&lt;/u&gt;&lt;/Web_URL&gt;&lt;ZZ_WorkformID&gt;31&lt;/ZZ_WorkformID&gt;&lt;/MDL&gt;&lt;/Cite&gt;&lt;/Refman&gt;</w:instrText>
      </w:r>
      <w:r w:rsidR="00FC2DC5" w:rsidRPr="00EF4EB9">
        <w:rPr>
          <w:iCs/>
          <w:sz w:val="22"/>
          <w:szCs w:val="22"/>
        </w:rPr>
        <w:fldChar w:fldCharType="separate"/>
      </w:r>
      <w:r w:rsidR="00E35562" w:rsidRPr="00E35562">
        <w:rPr>
          <w:iCs/>
          <w:noProof/>
          <w:sz w:val="22"/>
          <w:szCs w:val="22"/>
          <w:vertAlign w:val="superscript"/>
        </w:rPr>
        <w:t>55</w:t>
      </w:r>
      <w:r w:rsidR="00FC2DC5" w:rsidRPr="00EF4EB9">
        <w:rPr>
          <w:iCs/>
          <w:sz w:val="22"/>
          <w:szCs w:val="22"/>
        </w:rPr>
        <w:fldChar w:fldCharType="end"/>
      </w:r>
      <w:r w:rsidRPr="00EF4EB9">
        <w:rPr>
          <w:rFonts w:eastAsia="Calibri"/>
          <w:sz w:val="22"/>
          <w:szCs w:val="22"/>
          <w:lang w:eastAsia="en-US"/>
        </w:rPr>
        <w:t xml:space="preserve">   Appropriate treatment should be widely available.</w:t>
      </w:r>
      <w:r w:rsidR="00FC2DC5" w:rsidRPr="00EF4EB9">
        <w:rPr>
          <w:iCs/>
          <w:sz w:val="22"/>
          <w:szCs w:val="22"/>
        </w:rPr>
        <w:fldChar w:fldCharType="begin"/>
      </w:r>
      <w:r w:rsidR="00C555BF">
        <w:rPr>
          <w:iCs/>
          <w:sz w:val="22"/>
          <w:szCs w:val="22"/>
        </w:rPr>
        <w:instrText xml:space="preserve"> ADDIN REFMGR.CITE &lt;Refman&gt;&lt;Cite&gt;&lt;Author&gt;UK National Screening Committee&lt;/Author&gt;&lt;Year&gt;2011&lt;/Year&gt;&lt;RecNum&gt;19806&lt;/RecNum&gt;&lt;IDText&gt;Screening Criteria set by the UK National Screening Committee&lt;/IDText&gt;&lt;MDL Ref_Type="Online Source"&gt;&lt;Ref_Type&gt;Online Source&lt;/Ref_Type&gt;&lt;Ref_ID&gt;19806&lt;/Ref_ID&gt;&lt;Title_Primary&gt;&lt;f name="Times New Roman"&gt;&lt;b&gt;Screening Criteria set by the UK National Screening Committee&lt;/b&gt;&lt;/f&gt;&lt;/Title_Primary&gt;&lt;Authors_Primary&gt;UK National Screening Committee&lt;/Authors_Primary&gt;&lt;Date_Primary&gt;2011&lt;/Date_Primary&gt;&lt;Keywords&gt;screening&lt;/Keywords&gt;&lt;Reprint&gt;Not in File&lt;/Reprint&gt;&lt;Date_Secondary&gt;11 AD/11/6&lt;/Date_Secondary&gt;&lt;Web_URL&gt;&lt;u&gt;http://www.scotland.gov.uk/Topics/Health/health/cancer/Cancer-Screening/criteria&lt;/u&gt;&lt;/Web_URL&gt;&lt;ZZ_WorkformID&gt;31&lt;/ZZ_WorkformID&gt;&lt;/MDL&gt;&lt;/Cite&gt;&lt;/Refman&gt;</w:instrText>
      </w:r>
      <w:r w:rsidR="00FC2DC5" w:rsidRPr="00EF4EB9">
        <w:rPr>
          <w:iCs/>
          <w:sz w:val="22"/>
          <w:szCs w:val="22"/>
        </w:rPr>
        <w:fldChar w:fldCharType="separate"/>
      </w:r>
      <w:r w:rsidR="00E35562" w:rsidRPr="00E35562">
        <w:rPr>
          <w:iCs/>
          <w:noProof/>
          <w:sz w:val="22"/>
          <w:szCs w:val="22"/>
          <w:vertAlign w:val="superscript"/>
        </w:rPr>
        <w:t>55</w:t>
      </w:r>
      <w:r w:rsidR="00FC2DC5" w:rsidRPr="00EF4EB9">
        <w:rPr>
          <w:iCs/>
          <w:sz w:val="22"/>
          <w:szCs w:val="22"/>
        </w:rPr>
        <w:fldChar w:fldCharType="end"/>
      </w:r>
    </w:p>
    <w:p w:rsidR="00DD03FA" w:rsidRPr="00EF4EB9" w:rsidRDefault="00DD03FA" w:rsidP="00DD03FA">
      <w:pPr>
        <w:spacing w:line="480" w:lineRule="auto"/>
        <w:jc w:val="both"/>
        <w:rPr>
          <w:rFonts w:eastAsia="Calibri"/>
          <w:sz w:val="22"/>
          <w:szCs w:val="22"/>
          <w:lang w:eastAsia="en-US"/>
        </w:rPr>
      </w:pPr>
    </w:p>
    <w:p w:rsidR="00DD03FA" w:rsidRPr="00EF4EB9" w:rsidRDefault="00DD03FA" w:rsidP="00EA0DF7">
      <w:pPr>
        <w:spacing w:line="360" w:lineRule="auto"/>
        <w:jc w:val="both"/>
        <w:rPr>
          <w:rFonts w:eastAsia="Calibri"/>
          <w:sz w:val="22"/>
          <w:szCs w:val="22"/>
          <w:lang w:eastAsia="en-US"/>
        </w:rPr>
      </w:pPr>
      <w:r w:rsidRPr="00EF4EB9">
        <w:rPr>
          <w:rFonts w:eastAsia="Calibri"/>
          <w:sz w:val="22"/>
          <w:szCs w:val="22"/>
          <w:lang w:eastAsia="en-US"/>
        </w:rPr>
        <w:t>The screening programme should be evidence based, clinically and socially acceptable, cost-effective, adequately resourced and should be monitored.</w:t>
      </w:r>
      <w:r w:rsidR="00FC2DC5" w:rsidRPr="00EF4EB9">
        <w:rPr>
          <w:iCs/>
          <w:sz w:val="22"/>
          <w:szCs w:val="22"/>
        </w:rPr>
        <w:fldChar w:fldCharType="begin"/>
      </w:r>
      <w:r w:rsidR="00C555BF">
        <w:rPr>
          <w:iCs/>
          <w:sz w:val="22"/>
          <w:szCs w:val="22"/>
        </w:rPr>
        <w:instrText xml:space="preserve"> ADDIN REFMGR.CITE &lt;Refman&gt;&lt;Cite&gt;&lt;Author&gt;UK National Screening Committee&lt;/Author&gt;&lt;Year&gt;2011&lt;/Year&gt;&lt;RecNum&gt;19806&lt;/RecNum&gt;&lt;IDText&gt;Screening Criteria set by the UK National Screening Committee&lt;/IDText&gt;&lt;MDL Ref_Type="Online Source"&gt;&lt;Ref_Type&gt;Online Source&lt;/Ref_Type&gt;&lt;Ref_ID&gt;19806&lt;/Ref_ID&gt;&lt;Title_Primary&gt;&lt;f name="Times New Roman"&gt;&lt;b&gt;Screening Criteria set by the UK National Screening Committee&lt;/b&gt;&lt;/f&gt;&lt;/Title_Primary&gt;&lt;Authors_Primary&gt;UK National Screening Committee&lt;/Authors_Primary&gt;&lt;Date_Primary&gt;2011&lt;/Date_Primary&gt;&lt;Keywords&gt;screening&lt;/Keywords&gt;&lt;Reprint&gt;Not in File&lt;/Reprint&gt;&lt;Date_Secondary&gt;11 AD/11/6&lt;/Date_Secondary&gt;&lt;Web_URL&gt;&lt;u&gt;http://www.scotland.gov.uk/Topics/Health/health/cancer/Cancer-Screening/criteria&lt;/u&gt;&lt;/Web_URL&gt;&lt;ZZ_WorkformID&gt;31&lt;/ZZ_WorkformID&gt;&lt;/MDL&gt;&lt;/Cite&gt;&lt;/Refman&gt;</w:instrText>
      </w:r>
      <w:r w:rsidR="00FC2DC5" w:rsidRPr="00EF4EB9">
        <w:rPr>
          <w:iCs/>
          <w:sz w:val="22"/>
          <w:szCs w:val="22"/>
        </w:rPr>
        <w:fldChar w:fldCharType="separate"/>
      </w:r>
      <w:r w:rsidR="00E35562" w:rsidRPr="00E35562">
        <w:rPr>
          <w:iCs/>
          <w:noProof/>
          <w:sz w:val="22"/>
          <w:szCs w:val="22"/>
          <w:vertAlign w:val="superscript"/>
        </w:rPr>
        <w:t>55</w:t>
      </w:r>
      <w:r w:rsidR="00FC2DC5" w:rsidRPr="00EF4EB9">
        <w:rPr>
          <w:iCs/>
          <w:sz w:val="22"/>
          <w:szCs w:val="22"/>
        </w:rPr>
        <w:fldChar w:fldCharType="end"/>
      </w:r>
      <w:r w:rsidRPr="00EF4EB9">
        <w:rPr>
          <w:rFonts w:eastAsia="Calibri"/>
          <w:sz w:val="22"/>
          <w:szCs w:val="22"/>
          <w:lang w:eastAsia="en-US"/>
        </w:rPr>
        <w:t xml:space="preserve">   Informed consent should be obtained from all participants.  Any potential adverse effects from the diagnostic test or subsequent treatment should be outweighed by the benefits of the screening programme.</w:t>
      </w:r>
      <w:r w:rsidR="00FC2DC5" w:rsidRPr="00EF4EB9">
        <w:rPr>
          <w:iCs/>
          <w:sz w:val="22"/>
          <w:szCs w:val="22"/>
        </w:rPr>
        <w:fldChar w:fldCharType="begin"/>
      </w:r>
      <w:r w:rsidR="00C555BF">
        <w:rPr>
          <w:iCs/>
          <w:sz w:val="22"/>
          <w:szCs w:val="22"/>
        </w:rPr>
        <w:instrText xml:space="preserve"> ADDIN REFMGR.CITE &lt;Refman&gt;&lt;Cite&gt;&lt;Author&gt;UK National Screening Committee&lt;/Author&gt;&lt;Year&gt;2011&lt;/Year&gt;&lt;RecNum&gt;19806&lt;/RecNum&gt;&lt;IDText&gt;Screening Criteria set by the UK National Screening Committee&lt;/IDText&gt;&lt;MDL Ref_Type="Online Source"&gt;&lt;Ref_Type&gt;Online Source&lt;/Ref_Type&gt;&lt;Ref_ID&gt;19806&lt;/Ref_ID&gt;&lt;Title_Primary&gt;&lt;f name="Times New Roman"&gt;&lt;b&gt;Screening Criteria set by the UK National Screening Committee&lt;/b&gt;&lt;/f&gt;&lt;/Title_Primary&gt;&lt;Authors_Primary&gt;UK National Screening Committee&lt;/Authors_Primary&gt;&lt;Date_Primary&gt;2011&lt;/Date_Primary&gt;&lt;Keywords&gt;screening&lt;/Keywords&gt;&lt;Reprint&gt;Not in File&lt;/Reprint&gt;&lt;Date_Secondary&gt;11 AD/11/6&lt;/Date_Secondary&gt;&lt;Web_URL&gt;&lt;u&gt;http://www.scotland.gov.uk/Topics/Health/health/cancer/Cancer-Screening/criteria&lt;/u&gt;&lt;/Web_URL&gt;&lt;ZZ_WorkformID&gt;31&lt;/ZZ_WorkformID&gt;&lt;/MDL&gt;&lt;/Cite&gt;&lt;/Refman&gt;</w:instrText>
      </w:r>
      <w:r w:rsidR="00FC2DC5" w:rsidRPr="00EF4EB9">
        <w:rPr>
          <w:iCs/>
          <w:sz w:val="22"/>
          <w:szCs w:val="22"/>
        </w:rPr>
        <w:fldChar w:fldCharType="separate"/>
      </w:r>
      <w:r w:rsidR="00E35562" w:rsidRPr="00E35562">
        <w:rPr>
          <w:iCs/>
          <w:noProof/>
          <w:sz w:val="22"/>
          <w:szCs w:val="22"/>
          <w:vertAlign w:val="superscript"/>
        </w:rPr>
        <w:t>55</w:t>
      </w:r>
      <w:r w:rsidR="00FC2DC5" w:rsidRPr="00EF4EB9">
        <w:rPr>
          <w:iCs/>
          <w:sz w:val="22"/>
          <w:szCs w:val="22"/>
        </w:rPr>
        <w:fldChar w:fldCharType="end"/>
      </w:r>
    </w:p>
    <w:p w:rsidR="00DD03FA" w:rsidRPr="00EF4EB9" w:rsidRDefault="00DD03FA" w:rsidP="00EA0DF7">
      <w:pPr>
        <w:spacing w:line="360" w:lineRule="auto"/>
        <w:rPr>
          <w:rFonts w:eastAsia="Calibri"/>
          <w:sz w:val="22"/>
          <w:szCs w:val="22"/>
          <w:lang w:eastAsia="en-US"/>
        </w:rPr>
      </w:pPr>
    </w:p>
    <w:p w:rsidR="00DD03FA" w:rsidRPr="00EF4EB9" w:rsidRDefault="00DD03FA" w:rsidP="00EA0DF7">
      <w:pPr>
        <w:spacing w:line="360" w:lineRule="auto"/>
        <w:jc w:val="both"/>
        <w:rPr>
          <w:rFonts w:eastAsia="Calibri"/>
          <w:sz w:val="22"/>
          <w:szCs w:val="22"/>
          <w:lang w:eastAsia="en-US"/>
        </w:rPr>
      </w:pPr>
      <w:r w:rsidRPr="00EF4EB9">
        <w:rPr>
          <w:rFonts w:eastAsia="Calibri"/>
          <w:sz w:val="22"/>
          <w:szCs w:val="22"/>
          <w:lang w:eastAsia="en-US"/>
        </w:rPr>
        <w:t xml:space="preserve">False positives can lead to unnecessary anxiety for the participant.  It may lead to further diagnostic tests, some of which may be unpleasant for the participant.  If unchecked, subsequent change in </w:t>
      </w:r>
      <w:r w:rsidRPr="00EF4EB9">
        <w:rPr>
          <w:rFonts w:eastAsia="Calibri"/>
          <w:sz w:val="22"/>
          <w:szCs w:val="22"/>
          <w:lang w:eastAsia="en-US"/>
        </w:rPr>
        <w:lastRenderedPageBreak/>
        <w:t xml:space="preserve">treatment may result in adverse effects.  From a health provider’s perspective, these are associated with costs of unnecessary diagnostic tests and/or treatment provision. </w:t>
      </w:r>
    </w:p>
    <w:p w:rsidR="00DD03FA" w:rsidRPr="00EF4EB9" w:rsidRDefault="00DD03FA" w:rsidP="00EA0DF7">
      <w:pPr>
        <w:spacing w:line="360" w:lineRule="auto"/>
        <w:jc w:val="both"/>
        <w:rPr>
          <w:rFonts w:eastAsia="Calibri"/>
          <w:sz w:val="22"/>
          <w:szCs w:val="22"/>
          <w:lang w:eastAsia="en-US"/>
        </w:rPr>
      </w:pPr>
    </w:p>
    <w:p w:rsidR="00755B37" w:rsidRPr="00EF4EB9" w:rsidRDefault="00DD03FA" w:rsidP="00BA519F">
      <w:pPr>
        <w:spacing w:line="360" w:lineRule="auto"/>
        <w:jc w:val="both"/>
        <w:rPr>
          <w:b/>
          <w:sz w:val="28"/>
          <w:szCs w:val="28"/>
        </w:rPr>
      </w:pPr>
      <w:r w:rsidRPr="00EF4EB9">
        <w:rPr>
          <w:rFonts w:eastAsia="Calibri"/>
          <w:sz w:val="22"/>
          <w:szCs w:val="22"/>
          <w:lang w:eastAsia="en-US"/>
        </w:rPr>
        <w:t>False negatives may lead to false reassurance, diagnostic delay and subsequent treatment delay.</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Petticrew&lt;/Author&gt;&lt;Year&gt;2000&lt;/Year&gt;&lt;RecNum&gt;19807&lt;/RecNum&gt;&lt;IDText&gt;False-negative results in screening programmes: systematic review of impact and implications&lt;/IDText&gt;&lt;MDL Ref_Type="Report"&gt;&lt;Ref_Type&gt;Report&lt;/Ref_Type&gt;&lt;Ref_ID&gt;19807&lt;/Ref_ID&gt;&lt;Title_Primary&gt;False-negative results in screening programmes: systematic review of impact and implications&lt;/Title_Primary&gt;&lt;Authors_Primary&gt;Petticrew,MP&lt;/Authors_Primary&gt;&lt;Authors_Primary&gt;Sowden,AJ&lt;/Authors_Primary&gt;&lt;Authors_Primary&gt;Lister-Sharp,D&lt;/Authors_Primary&gt;&lt;Authors_Primary&gt;Wright,K&lt;/Authors_Primary&gt;&lt;Date_Primary&gt;2000&lt;/Date_Primary&gt;&lt;Keywords&gt;screening&lt;/Keywords&gt;&lt;Keywords&gt;Systematic review&lt;/Keywords&gt;&lt;Keywords&gt;review&lt;/Keywords&gt;&lt;Reprint&gt;Not in File&lt;/Reprint&gt;&lt;Volume&gt;&lt;f name="GillSans-Italic"&gt;&lt;i&gt;Health Technol Assess &lt;/i&gt;&lt;/f&gt;&lt;f name="GillSans"&gt;2000;&lt;/f&gt;&lt;f name="GillSans-Bold"&gt;&lt;b&gt;4&lt;/b&gt;&lt;/f&gt;&lt;f name="GillSans"&gt;(5).&lt;/f&gt;&lt;/Volume&gt;&lt;ZZ_WorkformID&gt;24&lt;/ZZ_WorkformID&gt;&lt;/MDL&gt;&lt;/Cite&gt;&lt;/Refman&gt;</w:instrText>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6</w:t>
      </w:r>
      <w:r w:rsidR="00FC2DC5" w:rsidRPr="00EF4EB9">
        <w:rPr>
          <w:rFonts w:eastAsia="Calibri"/>
          <w:sz w:val="22"/>
          <w:szCs w:val="22"/>
          <w:lang w:eastAsia="en-US"/>
        </w:rPr>
        <w:fldChar w:fldCharType="end"/>
      </w:r>
      <w:r w:rsidRPr="00EF4EB9">
        <w:rPr>
          <w:rFonts w:eastAsia="Calibri"/>
          <w:sz w:val="22"/>
          <w:szCs w:val="22"/>
          <w:lang w:eastAsia="en-US"/>
        </w:rPr>
        <w:t xml:space="preserve">  These may adversely affect the participant, including psychologically.</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Petticrew&lt;/Author&gt;&lt;Year&gt;2000&lt;/Year&gt;&lt;RecNum&gt;19807&lt;/RecNum&gt;&lt;IDText&gt;False-negative results in screening programmes: systematic review of impact and implications&lt;/IDText&gt;&lt;MDL Ref_Type="Report"&gt;&lt;Ref_Type&gt;Report&lt;/Ref_Type&gt;&lt;Ref_ID&gt;19807&lt;/Ref_ID&gt;&lt;Title_Primary&gt;False-negative results in screening programmes: systematic review of impact and implications&lt;/Title_Primary&gt;&lt;Authors_Primary&gt;Petticrew,MP&lt;/Authors_Primary&gt;&lt;Authors_Primary&gt;Sowden,AJ&lt;/Authors_Primary&gt;&lt;Authors_Primary&gt;Lister-Sharp,D&lt;/Authors_Primary&gt;&lt;Authors_Primary&gt;Wright,K&lt;/Authors_Primary&gt;&lt;Date_Primary&gt;2000&lt;/Date_Primary&gt;&lt;Keywords&gt;screening&lt;/Keywords&gt;&lt;Keywords&gt;Systematic review&lt;/Keywords&gt;&lt;Keywords&gt;review&lt;/Keywords&gt;&lt;Reprint&gt;Not in File&lt;/Reprint&gt;&lt;Volume&gt;&lt;f name="GillSans-Italic"&gt;&lt;i&gt;Health Technol Assess &lt;/i&gt;&lt;/f&gt;&lt;f name="GillSans"&gt;2000;&lt;/f&gt;&lt;f name="GillSans-Bold"&gt;&lt;b&gt;4&lt;/b&gt;&lt;/f&gt;&lt;f name="GillSans"&gt;(5).&lt;/f&gt;&lt;/Volume&gt;&lt;ZZ_WorkformID&gt;24&lt;/ZZ_WorkformID&gt;&lt;/MDL&gt;&lt;/Cite&gt;&lt;/Refman&gt;</w:instrText>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6</w:t>
      </w:r>
      <w:r w:rsidR="00FC2DC5" w:rsidRPr="00EF4EB9">
        <w:rPr>
          <w:rFonts w:eastAsia="Calibri"/>
          <w:sz w:val="22"/>
          <w:szCs w:val="22"/>
          <w:lang w:eastAsia="en-US"/>
        </w:rPr>
        <w:fldChar w:fldCharType="end"/>
      </w:r>
      <w:r w:rsidRPr="00EF4EB9">
        <w:rPr>
          <w:rFonts w:eastAsia="Calibri"/>
          <w:sz w:val="22"/>
          <w:szCs w:val="22"/>
          <w:lang w:eastAsia="en-US"/>
        </w:rPr>
        <w:t xml:space="preserve">  From a health provider’s perspective this may be damaging by reducing public confidence in the screening programme or may result in legal action.</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Petticrew&lt;/Author&gt;&lt;Year&gt;2000&lt;/Year&gt;&lt;RecNum&gt;19807&lt;/RecNum&gt;&lt;IDText&gt;False-negative results in screening programmes: systematic review of impact and implications&lt;/IDText&gt;&lt;MDL Ref_Type="Report"&gt;&lt;Ref_Type&gt;Report&lt;/Ref_Type&gt;&lt;Ref_ID&gt;19807&lt;/Ref_ID&gt;&lt;Title_Primary&gt;False-negative results in screening programmes: systematic review of impact and implications&lt;/Title_Primary&gt;&lt;Authors_Primary&gt;Petticrew,MP&lt;/Authors_Primary&gt;&lt;Authors_Primary&gt;Sowden,AJ&lt;/Authors_Primary&gt;&lt;Authors_Primary&gt;Lister-Sharp,D&lt;/Authors_Primary&gt;&lt;Authors_Primary&gt;Wright,K&lt;/Authors_Primary&gt;&lt;Date_Primary&gt;2000&lt;/Date_Primary&gt;&lt;Keywords&gt;screening&lt;/Keywords&gt;&lt;Keywords&gt;Systematic review&lt;/Keywords&gt;&lt;Keywords&gt;review&lt;/Keywords&gt;&lt;Reprint&gt;Not in File&lt;/Reprint&gt;&lt;Volume&gt;&lt;f name="GillSans-Italic"&gt;&lt;i&gt;Health Technol Assess &lt;/i&gt;&lt;/f&gt;&lt;f name="GillSans"&gt;2000;&lt;/f&gt;&lt;f name="GillSans-Bold"&gt;&lt;b&gt;4&lt;/b&gt;&lt;/f&gt;&lt;f name="GillSans"&gt;(5).&lt;/f&gt;&lt;/Volume&gt;&lt;ZZ_WorkformID&gt;24&lt;/ZZ_WorkformID&gt;&lt;/MDL&gt;&lt;/Cite&gt;&lt;/Refman&gt;</w:instrText>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6</w:t>
      </w:r>
      <w:r w:rsidR="00FC2DC5" w:rsidRPr="00EF4EB9">
        <w:rPr>
          <w:rFonts w:eastAsia="Calibri"/>
          <w:sz w:val="22"/>
          <w:szCs w:val="22"/>
          <w:lang w:eastAsia="en-US"/>
        </w:rPr>
        <w:fldChar w:fldCharType="end"/>
      </w:r>
      <w:r w:rsidR="00755B37" w:rsidRPr="00EF4EB9">
        <w:rPr>
          <w:b/>
          <w:sz w:val="28"/>
          <w:szCs w:val="28"/>
        </w:rPr>
        <w:br w:type="page"/>
      </w:r>
    </w:p>
    <w:p w:rsidR="00DD03FA" w:rsidRPr="00EF4EB9" w:rsidRDefault="00DD03FA" w:rsidP="00557911">
      <w:pPr>
        <w:pStyle w:val="Header"/>
        <w:tabs>
          <w:tab w:val="clear" w:pos="4153"/>
          <w:tab w:val="clear" w:pos="8306"/>
        </w:tabs>
        <w:spacing w:before="180" w:line="360" w:lineRule="auto"/>
        <w:rPr>
          <w:b/>
          <w:sz w:val="28"/>
          <w:szCs w:val="28"/>
        </w:rPr>
      </w:pPr>
      <w:r w:rsidRPr="00EF4EB9">
        <w:rPr>
          <w:b/>
          <w:sz w:val="28"/>
          <w:szCs w:val="28"/>
        </w:rPr>
        <w:lastRenderedPageBreak/>
        <w:t>4</w:t>
      </w:r>
      <w:r w:rsidR="00557911" w:rsidRPr="00EF4EB9">
        <w:rPr>
          <w:b/>
          <w:sz w:val="28"/>
          <w:szCs w:val="28"/>
        </w:rPr>
        <w:tab/>
      </w:r>
      <w:r w:rsidRPr="00EF4EB9">
        <w:rPr>
          <w:b/>
          <w:sz w:val="28"/>
          <w:szCs w:val="28"/>
        </w:rPr>
        <w:t>DEFINITION OF THE DECISION PROBLEM</w:t>
      </w:r>
    </w:p>
    <w:p w:rsidR="00DD03FA" w:rsidRPr="00EF4EB9" w:rsidRDefault="00DD03FA" w:rsidP="00DD03FA">
      <w:pPr>
        <w:pStyle w:val="Header"/>
        <w:spacing w:line="360" w:lineRule="auto"/>
        <w:rPr>
          <w:sz w:val="22"/>
          <w:szCs w:val="22"/>
        </w:rPr>
      </w:pPr>
    </w:p>
    <w:p w:rsidR="00DD03FA" w:rsidRPr="00EF4EB9" w:rsidRDefault="00DD03FA" w:rsidP="00557911">
      <w:pPr>
        <w:pStyle w:val="Header"/>
        <w:tabs>
          <w:tab w:val="clear" w:pos="4153"/>
          <w:tab w:val="clear" w:pos="8306"/>
        </w:tabs>
        <w:spacing w:line="360" w:lineRule="auto"/>
        <w:rPr>
          <w:b/>
          <w:bCs/>
          <w:sz w:val="22"/>
          <w:szCs w:val="22"/>
        </w:rPr>
      </w:pPr>
      <w:r w:rsidRPr="00EF4EB9">
        <w:rPr>
          <w:b/>
          <w:bCs/>
          <w:sz w:val="22"/>
          <w:szCs w:val="22"/>
        </w:rPr>
        <w:t>4.1</w:t>
      </w:r>
      <w:r w:rsidR="00557911" w:rsidRPr="00EF4EB9">
        <w:rPr>
          <w:b/>
          <w:bCs/>
          <w:sz w:val="22"/>
          <w:szCs w:val="22"/>
        </w:rPr>
        <w:tab/>
      </w:r>
      <w:r w:rsidRPr="00EF4EB9">
        <w:rPr>
          <w:b/>
          <w:bCs/>
          <w:sz w:val="22"/>
          <w:szCs w:val="22"/>
        </w:rPr>
        <w:t>Decision problem</w:t>
      </w:r>
    </w:p>
    <w:p w:rsidR="00DD03FA" w:rsidRPr="00EF4EB9" w:rsidRDefault="00DD03FA" w:rsidP="00DD03FA">
      <w:pPr>
        <w:spacing w:line="360" w:lineRule="auto"/>
        <w:jc w:val="both"/>
        <w:rPr>
          <w:sz w:val="22"/>
          <w:szCs w:val="22"/>
        </w:rPr>
      </w:pPr>
      <w:r w:rsidRPr="00EF4EB9">
        <w:rPr>
          <w:sz w:val="22"/>
          <w:szCs w:val="22"/>
        </w:rPr>
        <w:t>The purpose of the assessment was to address the question “What is the clinical and cost effectiveness of performing a routine echocardiogram in all newly diagnosed atrial fibrillation (AF) patients in preventing complications arising from AF, in comparison with current practice of selective testing?”</w:t>
      </w:r>
    </w:p>
    <w:p w:rsidR="00DD03FA" w:rsidRPr="00EF4EB9" w:rsidRDefault="00DD03FA" w:rsidP="00DD03FA">
      <w:pPr>
        <w:pStyle w:val="Header"/>
        <w:spacing w:line="360" w:lineRule="auto"/>
        <w:jc w:val="both"/>
        <w:rPr>
          <w:b/>
          <w:bCs/>
          <w:sz w:val="22"/>
          <w:szCs w:val="22"/>
        </w:rPr>
      </w:pPr>
    </w:p>
    <w:p w:rsidR="00DD03FA" w:rsidRPr="00EF4EB9" w:rsidRDefault="00DD03FA" w:rsidP="00DD03FA">
      <w:pPr>
        <w:spacing w:line="360" w:lineRule="auto"/>
        <w:jc w:val="both"/>
        <w:rPr>
          <w:sz w:val="22"/>
          <w:szCs w:val="22"/>
        </w:rPr>
      </w:pPr>
      <w:r w:rsidRPr="00EF4EB9">
        <w:rPr>
          <w:bCs/>
          <w:sz w:val="22"/>
          <w:szCs w:val="22"/>
        </w:rPr>
        <w:t>The population was newly diagnosed AF patients.</w:t>
      </w:r>
      <w:r w:rsidRPr="00EF4EB9">
        <w:rPr>
          <w:sz w:val="22"/>
          <w:szCs w:val="22"/>
        </w:rPr>
        <w:t xml:space="preserve">  </w:t>
      </w:r>
    </w:p>
    <w:p w:rsidR="00DD03FA" w:rsidRPr="00EF4EB9" w:rsidRDefault="00DD03FA" w:rsidP="00DD03FA">
      <w:pPr>
        <w:spacing w:line="360" w:lineRule="auto"/>
        <w:jc w:val="both"/>
        <w:rPr>
          <w:sz w:val="22"/>
          <w:szCs w:val="22"/>
          <w:highlight w:val="lightGray"/>
        </w:rPr>
      </w:pPr>
      <w:r w:rsidRPr="00EF4EB9">
        <w:rPr>
          <w:sz w:val="22"/>
          <w:szCs w:val="22"/>
        </w:rPr>
        <w:t>Potential subgroups identified prior to the review were those patients for whom AF was diagnosed when they presented with associated medical conditions (heart failure, stroke or thromboembolism), as opposed to patients with AF as primary diagnosis whether asymptomatic, or based on symptoms not requiring hospital visit; or patients receiving diagnoses of paroxysmal, persistent or permanent AF.</w:t>
      </w:r>
      <w:r w:rsidR="006F3558" w:rsidRPr="00EF4EB9">
        <w:rPr>
          <w:sz w:val="22"/>
          <w:szCs w:val="22"/>
        </w:rPr>
        <w:t xml:space="preserve"> </w:t>
      </w:r>
      <w:r w:rsidRPr="00EF4EB9">
        <w:rPr>
          <w:sz w:val="22"/>
          <w:szCs w:val="22"/>
        </w:rPr>
        <w:t xml:space="preserve"> Lack of data made analyses of these subgroups im</w:t>
      </w:r>
      <w:r w:rsidR="00A07399" w:rsidRPr="00EF4EB9">
        <w:rPr>
          <w:sz w:val="22"/>
          <w:szCs w:val="22"/>
        </w:rPr>
        <w:t>practical</w:t>
      </w:r>
      <w:r w:rsidR="006F3558" w:rsidRPr="00EF4EB9">
        <w:rPr>
          <w:sz w:val="22"/>
          <w:szCs w:val="22"/>
        </w:rPr>
        <w:t>.</w:t>
      </w:r>
    </w:p>
    <w:p w:rsidR="00DD03FA" w:rsidRPr="00EF4EB9" w:rsidRDefault="00DD03FA" w:rsidP="00DD03FA">
      <w:pPr>
        <w:pStyle w:val="Header"/>
        <w:spacing w:line="360" w:lineRule="auto"/>
        <w:rPr>
          <w:bCs/>
          <w:sz w:val="22"/>
          <w:szCs w:val="22"/>
        </w:rPr>
      </w:pPr>
    </w:p>
    <w:p w:rsidR="00DD03FA" w:rsidRPr="00EF4EB9" w:rsidRDefault="00DD03FA" w:rsidP="0085086B">
      <w:pPr>
        <w:pStyle w:val="Header"/>
        <w:spacing w:line="360" w:lineRule="auto"/>
        <w:jc w:val="both"/>
        <w:outlineLvl w:val="0"/>
        <w:rPr>
          <w:bCs/>
          <w:sz w:val="22"/>
          <w:szCs w:val="22"/>
        </w:rPr>
      </w:pPr>
      <w:r w:rsidRPr="00EF4EB9">
        <w:rPr>
          <w:bCs/>
          <w:sz w:val="22"/>
          <w:szCs w:val="22"/>
        </w:rPr>
        <w:t xml:space="preserve">The technology investigated was transthoracic echocardiography (TTE).  </w:t>
      </w:r>
    </w:p>
    <w:p w:rsidR="00DD03FA" w:rsidRPr="00EF4EB9" w:rsidRDefault="00DD03FA" w:rsidP="00DD03FA">
      <w:pPr>
        <w:pStyle w:val="Header"/>
        <w:spacing w:line="360" w:lineRule="auto"/>
        <w:jc w:val="both"/>
        <w:rPr>
          <w:bCs/>
          <w:sz w:val="22"/>
          <w:szCs w:val="22"/>
        </w:rPr>
      </w:pPr>
    </w:p>
    <w:p w:rsidR="00DD03FA" w:rsidRPr="00EF4EB9" w:rsidRDefault="00DD03FA" w:rsidP="00DD03FA">
      <w:pPr>
        <w:pStyle w:val="Header"/>
        <w:spacing w:line="360" w:lineRule="auto"/>
        <w:jc w:val="both"/>
        <w:rPr>
          <w:bCs/>
          <w:sz w:val="22"/>
          <w:szCs w:val="22"/>
        </w:rPr>
      </w:pPr>
      <w:r w:rsidRPr="00EF4EB9">
        <w:rPr>
          <w:bCs/>
          <w:sz w:val="22"/>
          <w:szCs w:val="22"/>
        </w:rPr>
        <w:t>Conventional transthoracic echocardiography (TTE) was the intervention.  Included modes were M-mode, two-dimensional/cross-sectional and the Doppler modes (colour flow mapping, continuous wave, pulsed wave).</w:t>
      </w:r>
    </w:p>
    <w:p w:rsidR="00DD03FA" w:rsidRPr="00EF4EB9" w:rsidRDefault="00DD03FA" w:rsidP="00DD03FA">
      <w:pPr>
        <w:pStyle w:val="Header"/>
        <w:spacing w:line="360" w:lineRule="auto"/>
        <w:jc w:val="both"/>
        <w:rPr>
          <w:bCs/>
          <w:sz w:val="22"/>
          <w:szCs w:val="22"/>
        </w:rPr>
      </w:pPr>
    </w:p>
    <w:p w:rsidR="00DD03FA" w:rsidRPr="00EF4EB9" w:rsidRDefault="00DD03FA" w:rsidP="00DD03FA">
      <w:pPr>
        <w:pStyle w:val="Header"/>
        <w:spacing w:line="360" w:lineRule="auto"/>
        <w:jc w:val="both"/>
        <w:rPr>
          <w:bCs/>
          <w:sz w:val="22"/>
          <w:szCs w:val="22"/>
        </w:rPr>
      </w:pPr>
      <w:r w:rsidRPr="00EF4EB9">
        <w:rPr>
          <w:bCs/>
          <w:sz w:val="22"/>
          <w:szCs w:val="22"/>
        </w:rPr>
        <w:t>Complex or invasive modes of TTE were excluded, such as stress/exercise echocardiography, contrast echocardiography, three-dimensional echocardiography, intra-operative echocardiography.  These would not form the routine TTE.  Invasive modes, such as contrast TTE requiring application of dobutamine or adenosine, and would have different impact on patients  and may have adverse effects, unlike routine TTE, as well as differences in time taken and cost.</w:t>
      </w:r>
    </w:p>
    <w:p w:rsidR="00DD03FA" w:rsidRPr="00EF4EB9" w:rsidRDefault="00DD03FA" w:rsidP="00DD03FA">
      <w:pPr>
        <w:pStyle w:val="Header"/>
        <w:spacing w:line="360" w:lineRule="auto"/>
        <w:jc w:val="both"/>
        <w:rPr>
          <w:bCs/>
          <w:sz w:val="22"/>
          <w:szCs w:val="22"/>
        </w:rPr>
      </w:pPr>
    </w:p>
    <w:p w:rsidR="00DD03FA" w:rsidRPr="00EF4EB9" w:rsidRDefault="00DD03FA" w:rsidP="0085086B">
      <w:pPr>
        <w:pStyle w:val="Header"/>
        <w:spacing w:line="360" w:lineRule="auto"/>
        <w:jc w:val="both"/>
        <w:outlineLvl w:val="0"/>
        <w:rPr>
          <w:bCs/>
          <w:sz w:val="22"/>
          <w:szCs w:val="22"/>
        </w:rPr>
      </w:pPr>
      <w:r w:rsidRPr="00EF4EB9">
        <w:rPr>
          <w:bCs/>
          <w:sz w:val="22"/>
          <w:szCs w:val="22"/>
        </w:rPr>
        <w:t>We excluded diagnostic assessments that used a combination of tests including TTE.</w:t>
      </w:r>
    </w:p>
    <w:p w:rsidR="00DD03FA" w:rsidRPr="00EF4EB9" w:rsidRDefault="00DD03FA" w:rsidP="00DD03FA">
      <w:pPr>
        <w:pStyle w:val="Header"/>
        <w:spacing w:line="360" w:lineRule="auto"/>
        <w:jc w:val="both"/>
        <w:rPr>
          <w:bCs/>
          <w:sz w:val="22"/>
          <w:szCs w:val="22"/>
        </w:rPr>
      </w:pPr>
    </w:p>
    <w:p w:rsidR="00DD03FA" w:rsidRPr="00EF4EB9" w:rsidRDefault="00DD03FA" w:rsidP="00DD03FA">
      <w:pPr>
        <w:pStyle w:val="Header"/>
        <w:spacing w:line="360" w:lineRule="auto"/>
        <w:jc w:val="both"/>
        <w:rPr>
          <w:bCs/>
          <w:sz w:val="22"/>
          <w:szCs w:val="22"/>
        </w:rPr>
      </w:pPr>
      <w:r w:rsidRPr="00EF4EB9">
        <w:rPr>
          <w:bCs/>
          <w:sz w:val="22"/>
          <w:szCs w:val="22"/>
        </w:rPr>
        <w:t xml:space="preserve">The intervention was defined as TTE in all newly diagnosed AF patients.  This included </w:t>
      </w:r>
      <w:r w:rsidRPr="00EF4EB9">
        <w:rPr>
          <w:sz w:val="22"/>
          <w:szCs w:val="22"/>
        </w:rPr>
        <w:t>patients for whom TTE is not currently recommended, such as patients with AF for whom the need to initiate anticoagulation therapy has already been decided on clinical criteria.</w:t>
      </w:r>
    </w:p>
    <w:p w:rsidR="00DD03FA" w:rsidRPr="00EF4EB9" w:rsidRDefault="00DD03FA" w:rsidP="00DD03FA">
      <w:pPr>
        <w:pStyle w:val="Header"/>
        <w:spacing w:line="360" w:lineRule="auto"/>
        <w:rPr>
          <w:bCs/>
        </w:rPr>
      </w:pPr>
    </w:p>
    <w:p w:rsidR="00DD03FA" w:rsidRPr="00EF4EB9" w:rsidRDefault="00DD03FA" w:rsidP="00DD03FA">
      <w:pPr>
        <w:spacing w:line="360" w:lineRule="auto"/>
        <w:jc w:val="both"/>
        <w:rPr>
          <w:sz w:val="22"/>
          <w:szCs w:val="22"/>
        </w:rPr>
      </w:pPr>
      <w:r w:rsidRPr="00EF4EB9">
        <w:rPr>
          <w:bCs/>
          <w:sz w:val="22"/>
          <w:szCs w:val="22"/>
        </w:rPr>
        <w:t>The comparator was current practice, that is only selected subgroups of AF patients undergoing TTE.</w:t>
      </w:r>
      <w:r w:rsidRPr="00EF4EB9">
        <w:rPr>
          <w:sz w:val="22"/>
          <w:szCs w:val="22"/>
        </w:rPr>
        <w:t xml:space="preserve">  These comprise:</w:t>
      </w:r>
    </w:p>
    <w:p w:rsidR="00DD03FA" w:rsidRPr="00EF4EB9" w:rsidRDefault="00DD03FA" w:rsidP="00DD03FA">
      <w:pPr>
        <w:spacing w:line="360" w:lineRule="auto"/>
        <w:jc w:val="both"/>
        <w:rPr>
          <w:sz w:val="22"/>
          <w:szCs w:val="22"/>
        </w:rPr>
      </w:pPr>
      <w:r w:rsidRPr="00EF4EB9">
        <w:rPr>
          <w:sz w:val="22"/>
          <w:szCs w:val="22"/>
        </w:rPr>
        <w:t>younger patients for whom a baseline echocardiogram is important for long-term management;</w:t>
      </w:r>
    </w:p>
    <w:p w:rsidR="00DD03FA" w:rsidRPr="00EF4EB9" w:rsidRDefault="00DD03FA" w:rsidP="00DD03FA">
      <w:pPr>
        <w:spacing w:line="360" w:lineRule="auto"/>
        <w:jc w:val="both"/>
        <w:rPr>
          <w:sz w:val="22"/>
          <w:szCs w:val="22"/>
        </w:rPr>
      </w:pPr>
      <w:r w:rsidRPr="00EF4EB9">
        <w:rPr>
          <w:sz w:val="22"/>
          <w:szCs w:val="22"/>
        </w:rPr>
        <w:t xml:space="preserve">patients for whom cardioversion (electrical or pharmacological) is being considered; </w:t>
      </w:r>
    </w:p>
    <w:p w:rsidR="00DD03FA" w:rsidRPr="00EF4EB9" w:rsidRDefault="00DD03FA" w:rsidP="00DD03FA">
      <w:pPr>
        <w:spacing w:line="360" w:lineRule="auto"/>
        <w:jc w:val="both"/>
        <w:rPr>
          <w:sz w:val="22"/>
          <w:szCs w:val="22"/>
        </w:rPr>
      </w:pPr>
      <w:r w:rsidRPr="00EF4EB9">
        <w:rPr>
          <w:sz w:val="22"/>
          <w:szCs w:val="22"/>
        </w:rPr>
        <w:lastRenderedPageBreak/>
        <w:t xml:space="preserve">patients in whom there is a high risk or a suspicion of underlying structural/functional heart disease (such as heart failure or heart murmur) that influences their subsequent management; </w:t>
      </w:r>
    </w:p>
    <w:p w:rsidR="00DD03FA" w:rsidRPr="00EF4EB9" w:rsidRDefault="00DD03FA" w:rsidP="00DD03FA">
      <w:pPr>
        <w:spacing w:line="360" w:lineRule="auto"/>
        <w:jc w:val="both"/>
        <w:rPr>
          <w:sz w:val="22"/>
          <w:szCs w:val="22"/>
        </w:rPr>
      </w:pPr>
      <w:r w:rsidRPr="00EF4EB9">
        <w:rPr>
          <w:sz w:val="22"/>
          <w:szCs w:val="22"/>
        </w:rPr>
        <w:t>patients in need of clinical risk stratification for antithrombotic therapy.</w:t>
      </w:r>
    </w:p>
    <w:p w:rsidR="00DD03FA" w:rsidRPr="00EF4EB9" w:rsidRDefault="00DD03FA" w:rsidP="00DD03FA">
      <w:pPr>
        <w:spacing w:line="360" w:lineRule="auto"/>
        <w:rPr>
          <w:sz w:val="22"/>
          <w:szCs w:val="22"/>
        </w:rPr>
      </w:pPr>
    </w:p>
    <w:p w:rsidR="00154770" w:rsidRPr="00EF4EB9" w:rsidRDefault="00154770" w:rsidP="008C2F22">
      <w:pPr>
        <w:spacing w:line="360" w:lineRule="auto"/>
        <w:jc w:val="both"/>
        <w:rPr>
          <w:sz w:val="22"/>
          <w:szCs w:val="22"/>
        </w:rPr>
      </w:pPr>
      <w:r w:rsidRPr="00EF4EB9">
        <w:rPr>
          <w:sz w:val="22"/>
          <w:szCs w:val="22"/>
        </w:rPr>
        <w:t>The decision problem was essentially reduced to the cost-effectiveness of TTE in those patients where there would initially be a decision not to provide anticoagulation treatment (that is those patients with a CHADS</w:t>
      </w:r>
      <w:r w:rsidRPr="00EF4EB9">
        <w:rPr>
          <w:sz w:val="22"/>
          <w:szCs w:val="22"/>
          <w:vertAlign w:val="subscript"/>
        </w:rPr>
        <w:t>2</w:t>
      </w:r>
      <w:r w:rsidRPr="00EF4EB9">
        <w:rPr>
          <w:sz w:val="22"/>
          <w:szCs w:val="22"/>
        </w:rPr>
        <w:t xml:space="preserve"> or CHA</w:t>
      </w:r>
      <w:r w:rsidRPr="00EF4EB9">
        <w:rPr>
          <w:sz w:val="22"/>
          <w:szCs w:val="22"/>
          <w:vertAlign w:val="subscript"/>
        </w:rPr>
        <w:t>2</w:t>
      </w:r>
      <w:r w:rsidRPr="00EF4EB9">
        <w:rPr>
          <w:sz w:val="22"/>
          <w:szCs w:val="22"/>
        </w:rPr>
        <w:t>DS</w:t>
      </w:r>
      <w:r w:rsidRPr="00EF4EB9">
        <w:rPr>
          <w:sz w:val="22"/>
          <w:szCs w:val="22"/>
          <w:vertAlign w:val="subscript"/>
        </w:rPr>
        <w:t>2</w:t>
      </w:r>
      <w:r w:rsidRPr="00EF4EB9">
        <w:rPr>
          <w:sz w:val="22"/>
          <w:szCs w:val="22"/>
        </w:rPr>
        <w:t>-VASC score of zero). In such a group the use of TTE could detect underlying conditions that are associated with a high risk of stroke and in whom the use of anticoagulant treatment would be recommended.</w:t>
      </w:r>
    </w:p>
    <w:p w:rsidR="00154770" w:rsidRPr="00EF4EB9" w:rsidRDefault="00154770" w:rsidP="00DD03FA">
      <w:pPr>
        <w:spacing w:line="360" w:lineRule="auto"/>
        <w:rPr>
          <w:sz w:val="22"/>
          <w:szCs w:val="22"/>
        </w:rPr>
      </w:pPr>
    </w:p>
    <w:p w:rsidR="00DD03FA" w:rsidRPr="00EF4EB9" w:rsidRDefault="00DD03FA" w:rsidP="00DD03FA">
      <w:pPr>
        <w:pStyle w:val="Header"/>
        <w:spacing w:before="120" w:line="360" w:lineRule="auto"/>
        <w:jc w:val="both"/>
        <w:rPr>
          <w:bCs/>
          <w:sz w:val="22"/>
          <w:szCs w:val="22"/>
        </w:rPr>
      </w:pPr>
      <w:r w:rsidRPr="00EF4EB9">
        <w:rPr>
          <w:bCs/>
          <w:sz w:val="22"/>
          <w:szCs w:val="22"/>
        </w:rPr>
        <w:t xml:space="preserve">Outcomes sought related to selected pathologies in AF patients identifiable by TTE.  Clinical outcome measures were diagnostic accuracy of TTE in identifying pathologies as measured in terms of </w:t>
      </w:r>
      <w:r w:rsidRPr="00EF4EB9">
        <w:rPr>
          <w:sz w:val="22"/>
          <w:szCs w:val="22"/>
        </w:rPr>
        <w:t>sensitivity (proportion of true positives) and specificity (proportion of true negatives)</w:t>
      </w:r>
      <w:r w:rsidRPr="00EF4EB9">
        <w:rPr>
          <w:bCs/>
          <w:sz w:val="22"/>
          <w:szCs w:val="22"/>
        </w:rPr>
        <w:t xml:space="preserve"> and prognosis of AF populations based on diagnosis of pathology by TTE, and prevalence of these pathologies in AF. </w:t>
      </w:r>
    </w:p>
    <w:p w:rsidR="00DD03FA" w:rsidRPr="00EF4EB9" w:rsidRDefault="00DD03FA" w:rsidP="00DD03FA">
      <w:pPr>
        <w:pStyle w:val="Header"/>
        <w:tabs>
          <w:tab w:val="clear" w:pos="4153"/>
          <w:tab w:val="clear" w:pos="8306"/>
        </w:tabs>
        <w:spacing w:before="120" w:line="360" w:lineRule="auto"/>
        <w:rPr>
          <w:bCs/>
          <w:sz w:val="22"/>
          <w:szCs w:val="22"/>
        </w:rPr>
      </w:pPr>
    </w:p>
    <w:p w:rsidR="00DD03FA" w:rsidRPr="00EF4EB9" w:rsidRDefault="00DD03FA" w:rsidP="00DD03FA">
      <w:pPr>
        <w:pStyle w:val="Header"/>
        <w:tabs>
          <w:tab w:val="clear" w:pos="4153"/>
          <w:tab w:val="clear" w:pos="8306"/>
        </w:tabs>
        <w:spacing w:before="120" w:line="360" w:lineRule="auto"/>
        <w:rPr>
          <w:b/>
          <w:bCs/>
          <w:sz w:val="22"/>
          <w:szCs w:val="22"/>
        </w:rPr>
      </w:pPr>
      <w:r w:rsidRPr="00EF4EB9">
        <w:rPr>
          <w:b/>
          <w:bCs/>
          <w:sz w:val="22"/>
          <w:szCs w:val="22"/>
        </w:rPr>
        <w:t>4.2</w:t>
      </w:r>
      <w:r w:rsidR="00557911" w:rsidRPr="00EF4EB9">
        <w:rPr>
          <w:b/>
          <w:bCs/>
          <w:sz w:val="22"/>
          <w:szCs w:val="22"/>
        </w:rPr>
        <w:tab/>
      </w:r>
      <w:r w:rsidRPr="00EF4EB9">
        <w:rPr>
          <w:b/>
          <w:bCs/>
          <w:sz w:val="22"/>
          <w:szCs w:val="22"/>
        </w:rPr>
        <w:t>Overall aims and objectives of assessment</w:t>
      </w:r>
    </w:p>
    <w:p w:rsidR="00DD03FA" w:rsidRPr="00EF4EB9" w:rsidRDefault="00DD03FA" w:rsidP="00DD03FA">
      <w:pPr>
        <w:spacing w:line="360" w:lineRule="auto"/>
        <w:jc w:val="both"/>
        <w:rPr>
          <w:bCs/>
          <w:sz w:val="22"/>
          <w:szCs w:val="22"/>
        </w:rPr>
      </w:pPr>
      <w:r w:rsidRPr="00EF4EB9">
        <w:rPr>
          <w:bCs/>
          <w:sz w:val="22"/>
          <w:szCs w:val="22"/>
        </w:rPr>
        <w:t xml:space="preserve">The objectives of the review were: </w:t>
      </w:r>
    </w:p>
    <w:p w:rsidR="00DD03FA" w:rsidRPr="00EF4EB9" w:rsidRDefault="00DD03FA" w:rsidP="00DD03FA">
      <w:pPr>
        <w:spacing w:line="360" w:lineRule="auto"/>
        <w:jc w:val="both"/>
        <w:rPr>
          <w:bCs/>
          <w:sz w:val="22"/>
          <w:szCs w:val="22"/>
        </w:rPr>
      </w:pPr>
      <w:r w:rsidRPr="00EF4EB9">
        <w:rPr>
          <w:bCs/>
          <w:sz w:val="22"/>
          <w:szCs w:val="22"/>
        </w:rPr>
        <w:t>to investigate, by systematic review, the diagnostic accuracy of TTE for clinically important pathologies in AF;</w:t>
      </w:r>
    </w:p>
    <w:p w:rsidR="00DD03FA" w:rsidRPr="00EF4EB9" w:rsidRDefault="00DD03FA" w:rsidP="00DD03FA">
      <w:pPr>
        <w:spacing w:line="360" w:lineRule="auto"/>
        <w:jc w:val="both"/>
        <w:rPr>
          <w:bCs/>
          <w:sz w:val="22"/>
          <w:szCs w:val="22"/>
        </w:rPr>
      </w:pPr>
      <w:r w:rsidRPr="00EF4EB9">
        <w:rPr>
          <w:bCs/>
          <w:sz w:val="22"/>
          <w:szCs w:val="22"/>
        </w:rPr>
        <w:t>to investigate, by systematic review, the prevalence of these pathologies;</w:t>
      </w:r>
    </w:p>
    <w:p w:rsidR="00DD03FA" w:rsidRPr="00EF4EB9" w:rsidRDefault="00DD03FA" w:rsidP="00DD03FA">
      <w:pPr>
        <w:spacing w:line="360" w:lineRule="auto"/>
        <w:jc w:val="both"/>
        <w:rPr>
          <w:bCs/>
          <w:sz w:val="22"/>
          <w:szCs w:val="22"/>
        </w:rPr>
      </w:pPr>
      <w:r w:rsidRPr="00EF4EB9">
        <w:rPr>
          <w:bCs/>
          <w:sz w:val="22"/>
          <w:szCs w:val="22"/>
        </w:rPr>
        <w:t>to estimate the potential benefits and harms due to altered treatment based on results of TTE;</w:t>
      </w:r>
    </w:p>
    <w:p w:rsidR="00DD03FA" w:rsidRPr="00EF4EB9" w:rsidRDefault="00DD03FA" w:rsidP="006F3558">
      <w:pPr>
        <w:spacing w:line="360" w:lineRule="auto"/>
        <w:jc w:val="both"/>
        <w:rPr>
          <w:bCs/>
          <w:sz w:val="22"/>
          <w:szCs w:val="22"/>
        </w:rPr>
      </w:pPr>
      <w:r w:rsidRPr="00EF4EB9">
        <w:rPr>
          <w:bCs/>
          <w:sz w:val="22"/>
          <w:szCs w:val="22"/>
        </w:rPr>
        <w:t xml:space="preserve">to estimate the incremental cost effectiveness of routine TTE for newly diagnosed compared with current practice of TTE in selected AF patients.   </w:t>
      </w:r>
    </w:p>
    <w:p w:rsidR="00DD03FA" w:rsidRPr="00EF4EB9" w:rsidRDefault="00DD03FA" w:rsidP="00557911">
      <w:pPr>
        <w:pStyle w:val="Header"/>
        <w:tabs>
          <w:tab w:val="clear" w:pos="4153"/>
          <w:tab w:val="clear" w:pos="8306"/>
        </w:tabs>
        <w:spacing w:before="180" w:line="360" w:lineRule="auto"/>
        <w:rPr>
          <w:b/>
          <w:sz w:val="28"/>
          <w:szCs w:val="28"/>
        </w:rPr>
      </w:pPr>
      <w:r w:rsidRPr="00EF4EB9">
        <w:br w:type="page"/>
      </w:r>
      <w:r w:rsidRPr="00EF4EB9">
        <w:rPr>
          <w:b/>
          <w:sz w:val="28"/>
          <w:szCs w:val="28"/>
        </w:rPr>
        <w:lastRenderedPageBreak/>
        <w:t>5</w:t>
      </w:r>
      <w:r w:rsidR="00557911" w:rsidRPr="00EF4EB9">
        <w:rPr>
          <w:b/>
          <w:sz w:val="28"/>
          <w:szCs w:val="28"/>
        </w:rPr>
        <w:tab/>
      </w:r>
      <w:r w:rsidRPr="00EF4EB9">
        <w:rPr>
          <w:b/>
          <w:sz w:val="28"/>
          <w:szCs w:val="28"/>
        </w:rPr>
        <w:t>ASSESSMENT OF CLINICAL EFFECTIVENESS</w:t>
      </w:r>
    </w:p>
    <w:p w:rsidR="00DD03FA" w:rsidRPr="00EF4EB9" w:rsidRDefault="00DD03FA" w:rsidP="00DD03FA">
      <w:pPr>
        <w:pStyle w:val="Header"/>
        <w:spacing w:line="360" w:lineRule="auto"/>
        <w:rPr>
          <w:b/>
          <w:sz w:val="22"/>
          <w:szCs w:val="22"/>
        </w:rPr>
      </w:pPr>
    </w:p>
    <w:p w:rsidR="00DD03FA" w:rsidRPr="00EF4EB9" w:rsidRDefault="00DD03FA" w:rsidP="00557911">
      <w:pPr>
        <w:pStyle w:val="Header"/>
        <w:tabs>
          <w:tab w:val="clear" w:pos="4153"/>
          <w:tab w:val="clear" w:pos="8306"/>
        </w:tabs>
        <w:spacing w:line="360" w:lineRule="auto"/>
        <w:rPr>
          <w:b/>
          <w:sz w:val="22"/>
          <w:szCs w:val="22"/>
        </w:rPr>
      </w:pPr>
      <w:r w:rsidRPr="00EF4EB9">
        <w:rPr>
          <w:b/>
          <w:sz w:val="22"/>
          <w:szCs w:val="22"/>
        </w:rPr>
        <w:t>5.1</w:t>
      </w:r>
      <w:r w:rsidR="00557911" w:rsidRPr="00EF4EB9">
        <w:rPr>
          <w:b/>
          <w:sz w:val="22"/>
          <w:szCs w:val="22"/>
        </w:rPr>
        <w:tab/>
      </w:r>
      <w:r w:rsidRPr="00EF4EB9">
        <w:rPr>
          <w:b/>
          <w:sz w:val="22"/>
          <w:szCs w:val="22"/>
        </w:rPr>
        <w:t>Methods for reviewing clinical effectiveness</w:t>
      </w:r>
    </w:p>
    <w:p w:rsidR="00DD03FA" w:rsidRPr="00EF4EB9" w:rsidRDefault="00DD03FA" w:rsidP="00DD03FA">
      <w:pPr>
        <w:pStyle w:val="Header"/>
        <w:spacing w:line="360" w:lineRule="auto"/>
        <w:jc w:val="both"/>
        <w:rPr>
          <w:sz w:val="22"/>
          <w:szCs w:val="22"/>
        </w:rPr>
      </w:pPr>
      <w:bookmarkStart w:id="5" w:name="_Toc527473506"/>
      <w:r w:rsidRPr="00EF4EB9">
        <w:rPr>
          <w:sz w:val="22"/>
          <w:szCs w:val="22"/>
        </w:rPr>
        <w:t xml:space="preserve">The purpose of the assessment report was to assess the effectiveness of performing a routine echocardiogram in all newly diagnosed atrial fibrillation (AF) patients in enabling appropriate treated for patients based on diagnoses of pathologies from TTE.  </w:t>
      </w:r>
      <w:r w:rsidR="00A21982" w:rsidRPr="000D7528">
        <w:rPr>
          <w:sz w:val="22"/>
          <w:szCs w:val="22"/>
          <w:highlight w:val="lightGray"/>
        </w:rPr>
        <w:t>As no clinical studies screening AF patients with TTE were identified, the review question was broken down.</w:t>
      </w:r>
      <w:r w:rsidR="00A21982">
        <w:rPr>
          <w:sz w:val="22"/>
          <w:szCs w:val="22"/>
        </w:rPr>
        <w:t xml:space="preserve">  </w:t>
      </w:r>
      <w:r w:rsidRPr="00EF4EB9">
        <w:rPr>
          <w:sz w:val="22"/>
          <w:szCs w:val="22"/>
        </w:rPr>
        <w:t>Critical to the effectiveness of routine screening are the diagnostic accuracy of TTE and the prevalence within the AF population for the pathologies tested.  Two systematic reviews were conducted to investigate clinical effectiveness of routine TTE in newly diagnosed AF patients.  These were reviews of:</w:t>
      </w:r>
    </w:p>
    <w:p w:rsidR="00DD03FA" w:rsidRPr="00EF4EB9" w:rsidRDefault="00DD03FA" w:rsidP="00DD03FA">
      <w:pPr>
        <w:spacing w:line="360" w:lineRule="auto"/>
        <w:jc w:val="both"/>
        <w:rPr>
          <w:sz w:val="22"/>
          <w:szCs w:val="22"/>
        </w:rPr>
      </w:pPr>
      <w:r w:rsidRPr="00EF4EB9">
        <w:rPr>
          <w:sz w:val="22"/>
          <w:szCs w:val="22"/>
        </w:rPr>
        <w:t xml:space="preserve">1)  diagnostic accuracy of TTE for clinically relevant pathologies in AF patients (section 5.1.2); </w:t>
      </w:r>
    </w:p>
    <w:p w:rsidR="00DD03FA" w:rsidRPr="00EF4EB9" w:rsidRDefault="00DD03FA" w:rsidP="00DD03FA">
      <w:pPr>
        <w:spacing w:line="360" w:lineRule="auto"/>
        <w:jc w:val="both"/>
        <w:rPr>
          <w:sz w:val="22"/>
          <w:szCs w:val="22"/>
        </w:rPr>
      </w:pPr>
      <w:r w:rsidRPr="00EF4EB9">
        <w:rPr>
          <w:sz w:val="22"/>
          <w:szCs w:val="22"/>
        </w:rPr>
        <w:t>2)  prevalence of clinically relevant pathologies within the AF population (section 5.1.3).</w:t>
      </w:r>
    </w:p>
    <w:p w:rsidR="00DD03FA" w:rsidRPr="00EF4EB9" w:rsidRDefault="00DD03FA" w:rsidP="00DD03FA">
      <w:pPr>
        <w:pStyle w:val="Header"/>
        <w:spacing w:line="360" w:lineRule="auto"/>
        <w:rPr>
          <w:sz w:val="22"/>
          <w:szCs w:val="22"/>
        </w:rPr>
      </w:pPr>
    </w:p>
    <w:p w:rsidR="00DD03FA" w:rsidRPr="00EF4EB9" w:rsidRDefault="00DD03FA" w:rsidP="0085086B">
      <w:pPr>
        <w:pStyle w:val="Header"/>
        <w:spacing w:line="360" w:lineRule="auto"/>
        <w:outlineLvl w:val="0"/>
        <w:rPr>
          <w:i/>
          <w:sz w:val="22"/>
          <w:szCs w:val="22"/>
        </w:rPr>
      </w:pPr>
      <w:r w:rsidRPr="00EF4EB9">
        <w:rPr>
          <w:i/>
          <w:sz w:val="22"/>
          <w:szCs w:val="22"/>
        </w:rPr>
        <w:t>5.1.1   Clinically relevant pathologies</w:t>
      </w:r>
    </w:p>
    <w:p w:rsidR="00DD03FA" w:rsidRPr="00EF4EB9" w:rsidRDefault="00DD03FA" w:rsidP="00DD03FA">
      <w:pPr>
        <w:spacing w:line="360" w:lineRule="auto"/>
        <w:jc w:val="both"/>
        <w:rPr>
          <w:sz w:val="22"/>
          <w:szCs w:val="22"/>
        </w:rPr>
      </w:pPr>
      <w:r w:rsidRPr="00EF4EB9">
        <w:rPr>
          <w:sz w:val="22"/>
          <w:szCs w:val="22"/>
        </w:rPr>
        <w:t xml:space="preserve">In order for routine TTE screening of newly diagnosed AF patients to be successful, the screening would need to identify pathologies which would not usually be identified by the time of AF diagnosis, and which would result in a change in clinical management.  </w:t>
      </w:r>
      <w:r w:rsidR="002910A1" w:rsidRPr="000D7528">
        <w:rPr>
          <w:sz w:val="22"/>
          <w:szCs w:val="22"/>
          <w:highlight w:val="lightGray"/>
        </w:rPr>
        <w:t>These were not restricted to pathologies affecting decisions about anticoagulation.</w:t>
      </w:r>
      <w:r w:rsidR="002910A1" w:rsidRPr="00C82798">
        <w:rPr>
          <w:sz w:val="22"/>
          <w:szCs w:val="22"/>
        </w:rPr>
        <w:t xml:space="preserve">  </w:t>
      </w:r>
      <w:r w:rsidRPr="00C82798">
        <w:rPr>
          <w:sz w:val="22"/>
          <w:szCs w:val="22"/>
        </w:rPr>
        <w:t>Factors affectin</w:t>
      </w:r>
      <w:r w:rsidRPr="00EF4EB9">
        <w:rPr>
          <w:sz w:val="22"/>
          <w:szCs w:val="22"/>
        </w:rPr>
        <w:t>g routine screening programmes are reported in section 3.4.</w:t>
      </w:r>
    </w:p>
    <w:p w:rsidR="00DD03FA" w:rsidRPr="00EF4EB9" w:rsidRDefault="00DD03FA" w:rsidP="00DD03FA">
      <w:pPr>
        <w:spacing w:line="360" w:lineRule="auto"/>
        <w:jc w:val="both"/>
        <w:rPr>
          <w:sz w:val="22"/>
          <w:szCs w:val="22"/>
        </w:rPr>
      </w:pPr>
    </w:p>
    <w:p w:rsidR="00DD03FA" w:rsidRPr="00EF4EB9" w:rsidRDefault="00DD03FA" w:rsidP="0085086B">
      <w:pPr>
        <w:spacing w:line="360" w:lineRule="auto"/>
        <w:jc w:val="both"/>
        <w:outlineLvl w:val="0"/>
        <w:rPr>
          <w:sz w:val="22"/>
          <w:szCs w:val="22"/>
        </w:rPr>
      </w:pPr>
      <w:r w:rsidRPr="00EF4EB9">
        <w:rPr>
          <w:sz w:val="22"/>
          <w:szCs w:val="22"/>
        </w:rPr>
        <w:t>Pathologies were selected according to the following inclusion/exclusion criteria.</w:t>
      </w:r>
    </w:p>
    <w:p w:rsidR="00DD03FA" w:rsidRPr="00EF4EB9" w:rsidRDefault="00DD03FA" w:rsidP="00DD03FA">
      <w:pPr>
        <w:spacing w:line="360" w:lineRule="auto"/>
        <w:jc w:val="both"/>
        <w:rPr>
          <w:sz w:val="22"/>
          <w:szCs w:val="22"/>
        </w:rPr>
      </w:pPr>
    </w:p>
    <w:p w:rsidR="00DD03FA" w:rsidRPr="00EF4EB9" w:rsidRDefault="00DD03FA" w:rsidP="00DD03FA">
      <w:pPr>
        <w:spacing w:line="360" w:lineRule="auto"/>
        <w:jc w:val="both"/>
        <w:rPr>
          <w:sz w:val="22"/>
          <w:szCs w:val="22"/>
        </w:rPr>
      </w:pPr>
      <w:r w:rsidRPr="00EF4EB9">
        <w:rPr>
          <w:sz w:val="22"/>
          <w:szCs w:val="22"/>
        </w:rPr>
        <w:t>Inclusion:</w:t>
      </w:r>
    </w:p>
    <w:p w:rsidR="00DD03FA" w:rsidRPr="00EF4EB9" w:rsidRDefault="00DD03FA" w:rsidP="00DD03FA">
      <w:pPr>
        <w:spacing w:line="360" w:lineRule="auto"/>
        <w:jc w:val="both"/>
        <w:rPr>
          <w:sz w:val="22"/>
          <w:szCs w:val="22"/>
        </w:rPr>
      </w:pPr>
      <w:r w:rsidRPr="00EF4EB9">
        <w:rPr>
          <w:sz w:val="22"/>
          <w:szCs w:val="22"/>
        </w:rPr>
        <w:t>1) the pathology could occur in AF patients;</w:t>
      </w:r>
    </w:p>
    <w:p w:rsidR="00DD03FA" w:rsidRPr="00EF4EB9" w:rsidRDefault="00DD03FA" w:rsidP="00DD03FA">
      <w:pPr>
        <w:spacing w:line="360" w:lineRule="auto"/>
        <w:jc w:val="both"/>
        <w:rPr>
          <w:sz w:val="22"/>
          <w:szCs w:val="22"/>
        </w:rPr>
      </w:pPr>
      <w:r w:rsidRPr="00EF4EB9">
        <w:rPr>
          <w:sz w:val="22"/>
          <w:szCs w:val="22"/>
        </w:rPr>
        <w:t>2) the pathology is detectable by TTE;</w:t>
      </w:r>
    </w:p>
    <w:p w:rsidR="00DD03FA" w:rsidRPr="00EF4EB9" w:rsidRDefault="00DD03FA" w:rsidP="00DD03FA">
      <w:pPr>
        <w:spacing w:line="360" w:lineRule="auto"/>
        <w:jc w:val="both"/>
        <w:rPr>
          <w:sz w:val="22"/>
          <w:szCs w:val="22"/>
        </w:rPr>
      </w:pPr>
      <w:r w:rsidRPr="00EF4EB9">
        <w:rPr>
          <w:sz w:val="22"/>
          <w:szCs w:val="22"/>
        </w:rPr>
        <w:t>3) a positive diagnosis would lead to a change in clinical management.</w:t>
      </w:r>
    </w:p>
    <w:p w:rsidR="00DD03FA" w:rsidRPr="00EF4EB9" w:rsidRDefault="00DD03FA" w:rsidP="00DD03FA">
      <w:pPr>
        <w:spacing w:line="360" w:lineRule="auto"/>
        <w:jc w:val="both"/>
        <w:rPr>
          <w:sz w:val="22"/>
          <w:szCs w:val="22"/>
        </w:rPr>
      </w:pPr>
    </w:p>
    <w:p w:rsidR="00DD03FA" w:rsidRPr="00EF4EB9" w:rsidRDefault="00DD03FA" w:rsidP="00DD03FA">
      <w:pPr>
        <w:spacing w:line="360" w:lineRule="auto"/>
        <w:jc w:val="both"/>
        <w:rPr>
          <w:sz w:val="22"/>
          <w:szCs w:val="22"/>
        </w:rPr>
      </w:pPr>
      <w:r w:rsidRPr="00EF4EB9">
        <w:rPr>
          <w:sz w:val="22"/>
          <w:szCs w:val="22"/>
        </w:rPr>
        <w:t>Exclusion:</w:t>
      </w:r>
    </w:p>
    <w:p w:rsidR="00DD03FA" w:rsidRPr="00EF4EB9" w:rsidRDefault="00DD03FA" w:rsidP="00DD03FA">
      <w:pPr>
        <w:spacing w:line="360" w:lineRule="auto"/>
        <w:jc w:val="both"/>
        <w:rPr>
          <w:sz w:val="22"/>
          <w:szCs w:val="22"/>
        </w:rPr>
      </w:pPr>
      <w:r w:rsidRPr="00EF4EB9">
        <w:rPr>
          <w:sz w:val="22"/>
          <w:szCs w:val="22"/>
        </w:rPr>
        <w:t>1) the pathology would necessarily be diagnosed prior to AF diagnosis (e.g. congenital abnormalities that would have been diagnosed in infancy) or at the time of AF diagnosis (i.e. would be diagnosed by ECG);</w:t>
      </w:r>
    </w:p>
    <w:p w:rsidR="00DD03FA" w:rsidRPr="00EF4EB9" w:rsidRDefault="00DD03FA" w:rsidP="00DD03FA">
      <w:pPr>
        <w:spacing w:line="360" w:lineRule="auto"/>
        <w:jc w:val="both"/>
        <w:rPr>
          <w:sz w:val="22"/>
          <w:szCs w:val="22"/>
        </w:rPr>
      </w:pPr>
      <w:r w:rsidRPr="00EF4EB9">
        <w:rPr>
          <w:sz w:val="22"/>
          <w:szCs w:val="22"/>
        </w:rPr>
        <w:t xml:space="preserve">2) the pathology would necessarily be clinically diagnosed without echocardiography; </w:t>
      </w:r>
    </w:p>
    <w:p w:rsidR="00DD03FA" w:rsidRPr="00EF4EB9" w:rsidRDefault="00DD03FA" w:rsidP="00DD03FA">
      <w:pPr>
        <w:spacing w:line="360" w:lineRule="auto"/>
        <w:jc w:val="both"/>
        <w:rPr>
          <w:sz w:val="22"/>
          <w:szCs w:val="22"/>
        </w:rPr>
      </w:pPr>
      <w:r w:rsidRPr="00EF4EB9">
        <w:rPr>
          <w:sz w:val="22"/>
          <w:szCs w:val="22"/>
        </w:rPr>
        <w:t>3) the pathology presents with symptoms that represent indications for which a patient would receive TTE regardless of AF diagnosis, including indications for emergency TTE.</w:t>
      </w:r>
    </w:p>
    <w:p w:rsidR="00DD03FA" w:rsidRPr="00EF4EB9" w:rsidRDefault="00DD03FA" w:rsidP="00DD03FA">
      <w:pPr>
        <w:spacing w:line="360" w:lineRule="auto"/>
        <w:jc w:val="both"/>
        <w:rPr>
          <w:sz w:val="22"/>
          <w:szCs w:val="22"/>
        </w:rPr>
      </w:pPr>
    </w:p>
    <w:p w:rsidR="00DD03FA" w:rsidRPr="00EF4EB9" w:rsidRDefault="00DD03FA" w:rsidP="00DD03FA">
      <w:pPr>
        <w:spacing w:line="360" w:lineRule="auto"/>
        <w:jc w:val="both"/>
        <w:rPr>
          <w:sz w:val="22"/>
          <w:szCs w:val="22"/>
        </w:rPr>
      </w:pPr>
      <w:r w:rsidRPr="00EF4EB9">
        <w:rPr>
          <w:sz w:val="22"/>
          <w:szCs w:val="22"/>
        </w:rPr>
        <w:lastRenderedPageBreak/>
        <w:t xml:space="preserve">Based on the above inclusion and exclusion criteria, </w:t>
      </w:r>
      <w:r w:rsidR="00BB7964" w:rsidRPr="00EF4EB9">
        <w:rPr>
          <w:sz w:val="22"/>
          <w:szCs w:val="22"/>
        </w:rPr>
        <w:t>the following</w:t>
      </w:r>
      <w:r w:rsidRPr="00EF4EB9">
        <w:rPr>
          <w:sz w:val="22"/>
          <w:szCs w:val="22"/>
        </w:rPr>
        <w:t xml:space="preserve"> pathologies were selected</w:t>
      </w:r>
      <w:r w:rsidR="00BB7964" w:rsidRPr="00EF4EB9">
        <w:rPr>
          <w:sz w:val="22"/>
          <w:szCs w:val="22"/>
        </w:rPr>
        <w:t xml:space="preserve">, and </w:t>
      </w:r>
      <w:r w:rsidR="00867F82" w:rsidRPr="00EF4EB9">
        <w:rPr>
          <w:sz w:val="22"/>
          <w:szCs w:val="22"/>
        </w:rPr>
        <w:t xml:space="preserve">for ease of reporting were </w:t>
      </w:r>
      <w:r w:rsidR="00BB7964" w:rsidRPr="00EF4EB9">
        <w:rPr>
          <w:sz w:val="22"/>
          <w:szCs w:val="22"/>
        </w:rPr>
        <w:t>grouped into the following categories.</w:t>
      </w:r>
    </w:p>
    <w:p w:rsidR="00DD03FA" w:rsidRPr="00EF4EB9" w:rsidRDefault="00DD03FA" w:rsidP="00DD03FA">
      <w:pPr>
        <w:spacing w:line="360" w:lineRule="auto"/>
        <w:jc w:val="both"/>
        <w:rPr>
          <w:sz w:val="22"/>
          <w:szCs w:val="22"/>
        </w:rPr>
      </w:pPr>
    </w:p>
    <w:p w:rsidR="00DD03FA" w:rsidRPr="00EF4EB9" w:rsidRDefault="00DD03FA" w:rsidP="00DD03FA">
      <w:pPr>
        <w:spacing w:line="360" w:lineRule="auto"/>
        <w:jc w:val="both"/>
        <w:rPr>
          <w:sz w:val="22"/>
          <w:szCs w:val="22"/>
        </w:rPr>
      </w:pPr>
      <w:r w:rsidRPr="00EF4EB9">
        <w:rPr>
          <w:sz w:val="22"/>
          <w:szCs w:val="22"/>
        </w:rPr>
        <w:t>1) Structural heart defects</w:t>
      </w:r>
    </w:p>
    <w:p w:rsidR="00037D61" w:rsidRPr="00EF4EB9" w:rsidRDefault="00DD03FA" w:rsidP="00DD03FA">
      <w:pPr>
        <w:spacing w:line="360" w:lineRule="auto"/>
        <w:jc w:val="both"/>
        <w:rPr>
          <w:sz w:val="22"/>
          <w:szCs w:val="22"/>
        </w:rPr>
      </w:pPr>
      <w:r w:rsidRPr="00EF4EB9">
        <w:rPr>
          <w:sz w:val="22"/>
          <w:szCs w:val="22"/>
        </w:rPr>
        <w:t xml:space="preserve">This category comprised the defects atrial septal defect, ventricular septal defect and rupture of the chordae tendineae or papillary muscle.  </w:t>
      </w:r>
    </w:p>
    <w:p w:rsidR="00DD03FA" w:rsidRPr="00EF4EB9" w:rsidRDefault="00DD03FA" w:rsidP="00DD03FA">
      <w:pPr>
        <w:spacing w:line="360" w:lineRule="auto"/>
        <w:jc w:val="both"/>
        <w:rPr>
          <w:sz w:val="22"/>
          <w:szCs w:val="22"/>
        </w:rPr>
      </w:pPr>
      <w:r w:rsidRPr="00EF4EB9">
        <w:rPr>
          <w:sz w:val="22"/>
          <w:szCs w:val="22"/>
        </w:rPr>
        <w:t xml:space="preserve">2) </w:t>
      </w:r>
      <w:r w:rsidR="00E45741" w:rsidRPr="00EF4EB9">
        <w:rPr>
          <w:sz w:val="22"/>
          <w:szCs w:val="22"/>
        </w:rPr>
        <w:t>Ischaemia or thrombosis</w:t>
      </w:r>
    </w:p>
    <w:p w:rsidR="00DD03FA" w:rsidRPr="00EF4EB9" w:rsidRDefault="00DD03FA" w:rsidP="00DD03FA">
      <w:pPr>
        <w:spacing w:line="360" w:lineRule="auto"/>
        <w:jc w:val="both"/>
        <w:rPr>
          <w:sz w:val="22"/>
          <w:szCs w:val="22"/>
        </w:rPr>
      </w:pPr>
      <w:r w:rsidRPr="00EF4EB9">
        <w:rPr>
          <w:sz w:val="22"/>
          <w:szCs w:val="22"/>
        </w:rPr>
        <w:t xml:space="preserve">This category comprised atrial and ventricular thrombosis, atherosclerotic heart disease and aneurysm of the heart. </w:t>
      </w:r>
    </w:p>
    <w:p w:rsidR="00DD03FA" w:rsidRPr="00EF4EB9" w:rsidRDefault="00DD03FA" w:rsidP="00DD03FA">
      <w:pPr>
        <w:spacing w:line="360" w:lineRule="auto"/>
        <w:jc w:val="both"/>
        <w:rPr>
          <w:sz w:val="22"/>
          <w:szCs w:val="22"/>
        </w:rPr>
      </w:pPr>
      <w:r w:rsidRPr="00EF4EB9">
        <w:rPr>
          <w:sz w:val="22"/>
          <w:szCs w:val="22"/>
        </w:rPr>
        <w:t>3) Pulmonary disease</w:t>
      </w:r>
    </w:p>
    <w:p w:rsidR="00DD03FA" w:rsidRPr="00EF4EB9" w:rsidRDefault="00DD03FA" w:rsidP="00DD03FA">
      <w:pPr>
        <w:spacing w:line="360" w:lineRule="auto"/>
        <w:jc w:val="both"/>
        <w:rPr>
          <w:sz w:val="22"/>
          <w:szCs w:val="22"/>
        </w:rPr>
      </w:pPr>
      <w:r w:rsidRPr="00EF4EB9">
        <w:rPr>
          <w:sz w:val="22"/>
          <w:szCs w:val="22"/>
        </w:rPr>
        <w:t>This category comprised pulmonary embolism and hypertension, and cor pulmonale.</w:t>
      </w:r>
    </w:p>
    <w:p w:rsidR="00DD03FA" w:rsidRPr="00EF4EB9" w:rsidRDefault="00DD03FA" w:rsidP="00DD03FA">
      <w:pPr>
        <w:spacing w:line="360" w:lineRule="auto"/>
        <w:jc w:val="both"/>
        <w:rPr>
          <w:sz w:val="22"/>
          <w:szCs w:val="22"/>
        </w:rPr>
      </w:pPr>
      <w:r w:rsidRPr="00EF4EB9">
        <w:rPr>
          <w:sz w:val="22"/>
          <w:szCs w:val="22"/>
        </w:rPr>
        <w:t>4) Endocarditis</w:t>
      </w:r>
    </w:p>
    <w:p w:rsidR="00DD03FA" w:rsidRPr="00EF4EB9" w:rsidRDefault="00DD03FA" w:rsidP="00DD03FA">
      <w:pPr>
        <w:spacing w:line="360" w:lineRule="auto"/>
        <w:jc w:val="both"/>
        <w:rPr>
          <w:sz w:val="22"/>
          <w:szCs w:val="22"/>
        </w:rPr>
      </w:pPr>
      <w:r w:rsidRPr="00EF4EB9">
        <w:rPr>
          <w:sz w:val="22"/>
          <w:szCs w:val="22"/>
        </w:rPr>
        <w:t>This category comprised infective and non-infective endocarditis.</w:t>
      </w:r>
    </w:p>
    <w:p w:rsidR="00DD03FA" w:rsidRPr="00EF4EB9" w:rsidRDefault="00DD03FA" w:rsidP="00DD03FA">
      <w:pPr>
        <w:spacing w:line="360" w:lineRule="auto"/>
        <w:jc w:val="both"/>
        <w:rPr>
          <w:sz w:val="22"/>
          <w:szCs w:val="22"/>
        </w:rPr>
      </w:pPr>
      <w:r w:rsidRPr="00EF4EB9">
        <w:rPr>
          <w:sz w:val="22"/>
          <w:szCs w:val="22"/>
        </w:rPr>
        <w:t>5) Valvular heart disease</w:t>
      </w:r>
    </w:p>
    <w:p w:rsidR="00DD03FA" w:rsidRPr="00EF4EB9" w:rsidRDefault="00DD03FA" w:rsidP="00DD03FA">
      <w:pPr>
        <w:spacing w:line="360" w:lineRule="auto"/>
        <w:jc w:val="both"/>
        <w:rPr>
          <w:sz w:val="22"/>
          <w:szCs w:val="22"/>
        </w:rPr>
      </w:pPr>
      <w:r w:rsidRPr="00EF4EB9">
        <w:rPr>
          <w:sz w:val="22"/>
          <w:szCs w:val="22"/>
        </w:rPr>
        <w:t>This category comprised valvular regurgitation/incompetence/insufficiency or stenosis of one or more of the mitral, aortic, tricuspid or pulmonary valves.</w:t>
      </w:r>
    </w:p>
    <w:p w:rsidR="00DD03FA" w:rsidRPr="00EF4EB9" w:rsidRDefault="00DD03FA" w:rsidP="00DD03FA">
      <w:pPr>
        <w:spacing w:line="360" w:lineRule="auto"/>
        <w:jc w:val="both"/>
        <w:rPr>
          <w:sz w:val="22"/>
          <w:szCs w:val="22"/>
        </w:rPr>
      </w:pPr>
      <w:r w:rsidRPr="00EF4EB9">
        <w:rPr>
          <w:sz w:val="22"/>
          <w:szCs w:val="22"/>
        </w:rPr>
        <w:t>6) Cardiomyopathy</w:t>
      </w:r>
    </w:p>
    <w:p w:rsidR="00DD03FA" w:rsidRPr="00EF4EB9" w:rsidRDefault="00DD03FA" w:rsidP="00DD03FA">
      <w:pPr>
        <w:spacing w:line="360" w:lineRule="auto"/>
        <w:jc w:val="both"/>
        <w:rPr>
          <w:sz w:val="22"/>
          <w:szCs w:val="22"/>
        </w:rPr>
      </w:pPr>
      <w:r w:rsidRPr="00EF4EB9">
        <w:rPr>
          <w:sz w:val="22"/>
          <w:szCs w:val="22"/>
        </w:rPr>
        <w:t>This category comprised hypertrophic obstructive or non-obstructive or dilated cardiomyopathies, and included left ventricular non-compaction.</w:t>
      </w:r>
    </w:p>
    <w:p w:rsidR="00DD03FA" w:rsidRPr="00EF4EB9" w:rsidRDefault="00DD03FA" w:rsidP="00DD03FA">
      <w:pPr>
        <w:spacing w:line="360" w:lineRule="auto"/>
        <w:jc w:val="both"/>
        <w:rPr>
          <w:sz w:val="22"/>
          <w:szCs w:val="22"/>
        </w:rPr>
      </w:pPr>
      <w:r w:rsidRPr="00EF4EB9">
        <w:rPr>
          <w:sz w:val="22"/>
          <w:szCs w:val="22"/>
        </w:rPr>
        <w:t>7) Heart failure</w:t>
      </w:r>
    </w:p>
    <w:p w:rsidR="00DD03FA" w:rsidRPr="00EF4EB9" w:rsidRDefault="00DD03FA" w:rsidP="00DD03FA">
      <w:pPr>
        <w:spacing w:line="360" w:lineRule="auto"/>
        <w:jc w:val="both"/>
        <w:rPr>
          <w:sz w:val="22"/>
          <w:szCs w:val="22"/>
        </w:rPr>
      </w:pPr>
      <w:r w:rsidRPr="00EF4EB9">
        <w:rPr>
          <w:sz w:val="22"/>
          <w:szCs w:val="22"/>
        </w:rPr>
        <w:t>This category comprised congestive heart failure, left ventricular dysfunction or impairment, left atrial enlargement and right ventricular dysfunction.</w:t>
      </w:r>
    </w:p>
    <w:p w:rsidR="00DD03FA" w:rsidRPr="00EF4EB9" w:rsidRDefault="00DD03FA" w:rsidP="00DD03FA">
      <w:pPr>
        <w:spacing w:line="360" w:lineRule="auto"/>
        <w:jc w:val="both"/>
        <w:rPr>
          <w:sz w:val="22"/>
          <w:szCs w:val="22"/>
        </w:rPr>
      </w:pPr>
      <w:r w:rsidRPr="00EF4EB9">
        <w:rPr>
          <w:sz w:val="22"/>
          <w:szCs w:val="22"/>
        </w:rPr>
        <w:t>8) Diseases of arteries</w:t>
      </w:r>
    </w:p>
    <w:p w:rsidR="00DD03FA" w:rsidRPr="00EF4EB9" w:rsidRDefault="00DD03FA" w:rsidP="00DD03FA">
      <w:pPr>
        <w:spacing w:line="360" w:lineRule="auto"/>
        <w:jc w:val="both"/>
        <w:rPr>
          <w:sz w:val="22"/>
          <w:szCs w:val="22"/>
        </w:rPr>
      </w:pPr>
      <w:r w:rsidRPr="00EF4EB9">
        <w:rPr>
          <w:sz w:val="22"/>
          <w:szCs w:val="22"/>
        </w:rPr>
        <w:t>This category comprised aortic dissection.</w:t>
      </w:r>
    </w:p>
    <w:p w:rsidR="00DD03FA" w:rsidRPr="00EF4EB9" w:rsidRDefault="00DD03FA" w:rsidP="00DD03FA">
      <w:pPr>
        <w:spacing w:line="360" w:lineRule="auto"/>
        <w:jc w:val="both"/>
        <w:rPr>
          <w:sz w:val="22"/>
          <w:szCs w:val="22"/>
        </w:rPr>
      </w:pPr>
      <w:r w:rsidRPr="00EF4EB9">
        <w:rPr>
          <w:sz w:val="22"/>
          <w:szCs w:val="22"/>
        </w:rPr>
        <w:t>9) Cardiac masses</w:t>
      </w:r>
    </w:p>
    <w:p w:rsidR="00DD03FA" w:rsidRPr="00EF4EB9" w:rsidRDefault="00DD03FA" w:rsidP="00DD03FA">
      <w:pPr>
        <w:spacing w:line="360" w:lineRule="auto"/>
        <w:jc w:val="both"/>
        <w:rPr>
          <w:sz w:val="22"/>
          <w:szCs w:val="22"/>
        </w:rPr>
      </w:pPr>
      <w:r w:rsidRPr="00EF4EB9">
        <w:rPr>
          <w:sz w:val="22"/>
          <w:szCs w:val="22"/>
        </w:rPr>
        <w:t>This category comprised cardiac tumours or masses.</w:t>
      </w:r>
    </w:p>
    <w:p w:rsidR="00DD03FA" w:rsidRPr="00EF4EB9" w:rsidRDefault="00DD03FA" w:rsidP="00DD03FA">
      <w:pPr>
        <w:spacing w:line="360" w:lineRule="auto"/>
        <w:rPr>
          <w:b/>
          <w:sz w:val="22"/>
          <w:szCs w:val="22"/>
        </w:rPr>
      </w:pPr>
    </w:p>
    <w:p w:rsidR="00DD03FA" w:rsidRPr="00EF4EB9" w:rsidRDefault="00DD03FA" w:rsidP="0085086B">
      <w:pPr>
        <w:spacing w:line="360" w:lineRule="auto"/>
        <w:jc w:val="both"/>
        <w:outlineLvl w:val="0"/>
        <w:rPr>
          <w:sz w:val="22"/>
          <w:szCs w:val="22"/>
        </w:rPr>
      </w:pPr>
      <w:r w:rsidRPr="00EF4EB9">
        <w:rPr>
          <w:sz w:val="22"/>
          <w:szCs w:val="22"/>
        </w:rPr>
        <w:t xml:space="preserve">Examples of excluded pathologies, are given in Appendix </w:t>
      </w:r>
      <w:r w:rsidR="005B514A" w:rsidRPr="00EF4EB9">
        <w:rPr>
          <w:sz w:val="22"/>
          <w:szCs w:val="22"/>
        </w:rPr>
        <w:t>1</w:t>
      </w:r>
      <w:r w:rsidRPr="00EF4EB9">
        <w:rPr>
          <w:sz w:val="22"/>
          <w:szCs w:val="22"/>
        </w:rPr>
        <w:t>.</w:t>
      </w:r>
    </w:p>
    <w:p w:rsidR="00DD03FA" w:rsidRPr="00EF4EB9" w:rsidRDefault="00DD03FA" w:rsidP="00DD03FA">
      <w:pPr>
        <w:spacing w:line="360" w:lineRule="auto"/>
        <w:jc w:val="both"/>
        <w:rPr>
          <w:sz w:val="22"/>
          <w:szCs w:val="22"/>
        </w:rPr>
      </w:pPr>
    </w:p>
    <w:p w:rsidR="00DD03FA" w:rsidRPr="00EF4EB9" w:rsidRDefault="00DD03FA" w:rsidP="00DD03FA">
      <w:pPr>
        <w:spacing w:line="360" w:lineRule="auto"/>
        <w:jc w:val="both"/>
        <w:rPr>
          <w:sz w:val="22"/>
          <w:szCs w:val="22"/>
        </w:rPr>
      </w:pPr>
      <w:r w:rsidRPr="00EF4EB9">
        <w:rPr>
          <w:sz w:val="22"/>
          <w:szCs w:val="22"/>
        </w:rPr>
        <w:t xml:space="preserve">For some, but not all, of the selected pathologies, TTE/TOE are considered the gold standard for diagnosis, see Appendix </w:t>
      </w:r>
      <w:r w:rsidR="005B514A" w:rsidRPr="00EF4EB9">
        <w:rPr>
          <w:sz w:val="22"/>
          <w:szCs w:val="22"/>
        </w:rPr>
        <w:t>2</w:t>
      </w:r>
      <w:r w:rsidRPr="00EF4EB9">
        <w:rPr>
          <w:sz w:val="22"/>
          <w:szCs w:val="22"/>
        </w:rPr>
        <w:t>.</w:t>
      </w:r>
    </w:p>
    <w:p w:rsidR="00DD03FA" w:rsidRPr="00EF4EB9" w:rsidRDefault="00DD03FA" w:rsidP="00DD03FA">
      <w:pPr>
        <w:spacing w:line="360" w:lineRule="auto"/>
        <w:jc w:val="both"/>
        <w:rPr>
          <w:sz w:val="22"/>
          <w:szCs w:val="22"/>
        </w:rPr>
      </w:pPr>
    </w:p>
    <w:p w:rsidR="00DD03FA" w:rsidRPr="00EF4EB9" w:rsidRDefault="00DD03FA" w:rsidP="0085086B">
      <w:pPr>
        <w:spacing w:line="360" w:lineRule="auto"/>
        <w:jc w:val="both"/>
        <w:outlineLvl w:val="0"/>
        <w:rPr>
          <w:i/>
          <w:sz w:val="22"/>
          <w:szCs w:val="22"/>
        </w:rPr>
      </w:pPr>
      <w:r w:rsidRPr="00EF4EB9">
        <w:rPr>
          <w:i/>
          <w:sz w:val="22"/>
          <w:szCs w:val="22"/>
        </w:rPr>
        <w:t>5.1.2  Methods for diagnostic accuracy review</w:t>
      </w:r>
    </w:p>
    <w:p w:rsidR="00DD03FA" w:rsidRPr="00EF4EB9" w:rsidRDefault="00DD03FA" w:rsidP="0085086B">
      <w:pPr>
        <w:spacing w:line="360" w:lineRule="auto"/>
        <w:jc w:val="both"/>
        <w:outlineLvl w:val="0"/>
        <w:rPr>
          <w:sz w:val="22"/>
          <w:szCs w:val="22"/>
        </w:rPr>
      </w:pPr>
      <w:r w:rsidRPr="00EF4EB9">
        <w:rPr>
          <w:sz w:val="22"/>
          <w:szCs w:val="22"/>
        </w:rPr>
        <w:t xml:space="preserve">5.1.2.1  Identification of studies  </w:t>
      </w:r>
    </w:p>
    <w:p w:rsidR="00DD03FA" w:rsidRPr="00EF4EB9" w:rsidRDefault="00DD03FA" w:rsidP="00DD03FA">
      <w:pPr>
        <w:spacing w:line="360" w:lineRule="auto"/>
        <w:jc w:val="both"/>
        <w:rPr>
          <w:sz w:val="22"/>
          <w:szCs w:val="22"/>
        </w:rPr>
      </w:pPr>
      <w:r w:rsidRPr="00EF4EB9">
        <w:rPr>
          <w:sz w:val="22"/>
          <w:szCs w:val="22"/>
        </w:rPr>
        <w:t xml:space="preserve">A comprehensive search was undertaken to systematically identify </w:t>
      </w:r>
      <w:r w:rsidR="009816D9" w:rsidRPr="00EF4EB9">
        <w:rPr>
          <w:sz w:val="22"/>
          <w:szCs w:val="22"/>
        </w:rPr>
        <w:t>studies assessing</w:t>
      </w:r>
      <w:r w:rsidRPr="00EF4EB9">
        <w:rPr>
          <w:sz w:val="22"/>
          <w:szCs w:val="22"/>
        </w:rPr>
        <w:t xml:space="preserve"> the diagnostic accuracy of TTE for </w:t>
      </w:r>
      <w:r w:rsidR="009816D9" w:rsidRPr="00EF4EB9">
        <w:rPr>
          <w:sz w:val="22"/>
          <w:szCs w:val="22"/>
        </w:rPr>
        <w:t xml:space="preserve">the </w:t>
      </w:r>
      <w:r w:rsidRPr="00EF4EB9">
        <w:rPr>
          <w:sz w:val="22"/>
          <w:szCs w:val="22"/>
        </w:rPr>
        <w:t xml:space="preserve">clinically </w:t>
      </w:r>
      <w:r w:rsidR="009816D9" w:rsidRPr="00EF4EB9">
        <w:rPr>
          <w:sz w:val="22"/>
          <w:szCs w:val="22"/>
        </w:rPr>
        <w:t>relevant</w:t>
      </w:r>
      <w:r w:rsidRPr="00EF4EB9">
        <w:rPr>
          <w:sz w:val="22"/>
          <w:szCs w:val="22"/>
        </w:rPr>
        <w:t xml:space="preserve"> pathologies</w:t>
      </w:r>
      <w:r w:rsidR="009816D9" w:rsidRPr="00EF4EB9">
        <w:rPr>
          <w:sz w:val="22"/>
          <w:szCs w:val="22"/>
        </w:rPr>
        <w:t xml:space="preserve"> as described in section 5.1.1</w:t>
      </w:r>
      <w:r w:rsidRPr="00EF4EB9">
        <w:rPr>
          <w:sz w:val="22"/>
          <w:szCs w:val="22"/>
        </w:rPr>
        <w:t xml:space="preserve">. </w:t>
      </w:r>
    </w:p>
    <w:p w:rsidR="00DD03FA" w:rsidRPr="00EF4EB9" w:rsidRDefault="00DD03FA" w:rsidP="00DD03FA">
      <w:pPr>
        <w:spacing w:line="360" w:lineRule="auto"/>
        <w:jc w:val="both"/>
        <w:rPr>
          <w:sz w:val="22"/>
          <w:szCs w:val="22"/>
        </w:rPr>
      </w:pPr>
    </w:p>
    <w:p w:rsidR="00DD03FA" w:rsidRPr="00EF4EB9" w:rsidRDefault="00DD03FA" w:rsidP="009816D9">
      <w:pPr>
        <w:spacing w:line="360" w:lineRule="auto"/>
        <w:jc w:val="both"/>
        <w:rPr>
          <w:sz w:val="22"/>
          <w:szCs w:val="22"/>
        </w:rPr>
      </w:pPr>
      <w:r w:rsidRPr="00EF4EB9">
        <w:rPr>
          <w:sz w:val="22"/>
          <w:szCs w:val="22"/>
        </w:rPr>
        <w:t>The search strategy comprised the following main elements: searching of</w:t>
      </w:r>
      <w:r w:rsidR="00923B01" w:rsidRPr="00EF4EB9">
        <w:rPr>
          <w:sz w:val="22"/>
          <w:szCs w:val="22"/>
        </w:rPr>
        <w:t xml:space="preserve"> an electronic database</w:t>
      </w:r>
      <w:r w:rsidRPr="00EF4EB9">
        <w:rPr>
          <w:sz w:val="22"/>
          <w:szCs w:val="22"/>
        </w:rPr>
        <w:t xml:space="preserve">; contact with experts in the field; scrutiny of bibliographies of retrieved papers.  Due to the large number of references identified by the search, the search was restricted to MEDLINE.  The MEDLINE search strategy is presented in Appendix </w:t>
      </w:r>
      <w:r w:rsidR="005B514A" w:rsidRPr="00EF4EB9">
        <w:rPr>
          <w:sz w:val="22"/>
          <w:szCs w:val="22"/>
        </w:rPr>
        <w:t>3</w:t>
      </w:r>
      <w:r w:rsidRPr="00EF4EB9">
        <w:rPr>
          <w:sz w:val="22"/>
          <w:szCs w:val="22"/>
        </w:rPr>
        <w:t>.</w:t>
      </w:r>
    </w:p>
    <w:p w:rsidR="00DD03FA" w:rsidRPr="00EF4EB9" w:rsidRDefault="00DD03FA" w:rsidP="00DD03FA">
      <w:pPr>
        <w:pStyle w:val="Default"/>
        <w:spacing w:line="360" w:lineRule="auto"/>
        <w:jc w:val="both"/>
        <w:rPr>
          <w:rFonts w:ascii="Times New Roman" w:hAnsi="Times New Roman" w:cs="Times New Roman"/>
          <w:color w:val="auto"/>
          <w:sz w:val="22"/>
          <w:szCs w:val="22"/>
          <w:lang w:val="en-GB"/>
        </w:rPr>
      </w:pPr>
    </w:p>
    <w:p w:rsidR="00DD03FA" w:rsidRPr="00EF4EB9" w:rsidRDefault="00DD03FA" w:rsidP="00DD03FA">
      <w:pPr>
        <w:pStyle w:val="Default"/>
        <w:spacing w:line="360" w:lineRule="auto"/>
        <w:jc w:val="both"/>
        <w:rPr>
          <w:rFonts w:ascii="Times New Roman" w:hAnsi="Times New Roman" w:cs="Times New Roman"/>
          <w:color w:val="auto"/>
          <w:sz w:val="22"/>
          <w:szCs w:val="22"/>
          <w:lang w:val="en-GB"/>
        </w:rPr>
      </w:pPr>
      <w:r w:rsidRPr="00EF4EB9">
        <w:rPr>
          <w:rFonts w:ascii="Times New Roman" w:hAnsi="Times New Roman" w:cs="Times New Roman"/>
          <w:color w:val="auto"/>
          <w:sz w:val="22"/>
          <w:szCs w:val="22"/>
          <w:lang w:val="en-GB"/>
        </w:rPr>
        <w:t xml:space="preserve">Literature searches were conducted from March to August 2010.  References were collected in a database, and duplicates removed.  </w:t>
      </w:r>
    </w:p>
    <w:p w:rsidR="00DD03FA" w:rsidRPr="00EF4EB9" w:rsidRDefault="00DD03FA" w:rsidP="00DD03FA">
      <w:pPr>
        <w:pStyle w:val="Default"/>
        <w:spacing w:line="360" w:lineRule="auto"/>
        <w:jc w:val="both"/>
        <w:rPr>
          <w:rFonts w:ascii="Times New Roman" w:hAnsi="Times New Roman" w:cs="Times New Roman"/>
          <w:color w:val="auto"/>
          <w:sz w:val="22"/>
          <w:szCs w:val="22"/>
          <w:lang w:val="en-GB"/>
        </w:rPr>
      </w:pPr>
    </w:p>
    <w:p w:rsidR="00DD03FA" w:rsidRPr="00EF4EB9" w:rsidRDefault="00DD03FA" w:rsidP="0085086B">
      <w:pPr>
        <w:pStyle w:val="Default"/>
        <w:spacing w:line="360" w:lineRule="auto"/>
        <w:jc w:val="both"/>
        <w:outlineLvl w:val="0"/>
        <w:rPr>
          <w:rFonts w:ascii="Times New Roman" w:hAnsi="Times New Roman" w:cs="Times New Roman"/>
          <w:color w:val="auto"/>
          <w:sz w:val="22"/>
          <w:szCs w:val="22"/>
          <w:lang w:val="en-GB"/>
        </w:rPr>
      </w:pPr>
      <w:r w:rsidRPr="00EF4EB9">
        <w:rPr>
          <w:rFonts w:ascii="Times New Roman" w:hAnsi="Times New Roman" w:cs="Times New Roman"/>
          <w:color w:val="auto"/>
          <w:sz w:val="22"/>
          <w:szCs w:val="22"/>
          <w:lang w:val="en-GB"/>
        </w:rPr>
        <w:t xml:space="preserve">5.1.2.2  Inclusion and exclusion criteria </w:t>
      </w:r>
      <w:r w:rsidRPr="00EF4EB9">
        <w:rPr>
          <w:rFonts w:ascii="Times New Roman" w:hAnsi="Times New Roman" w:cs="Times New Roman"/>
          <w:sz w:val="22"/>
          <w:szCs w:val="22"/>
          <w:lang w:val="en-GB"/>
        </w:rPr>
        <w:t xml:space="preserve"> </w:t>
      </w:r>
    </w:p>
    <w:p w:rsidR="00DD03FA" w:rsidRPr="00EF4EB9" w:rsidRDefault="00DD03FA" w:rsidP="0085086B">
      <w:pPr>
        <w:pStyle w:val="Header"/>
        <w:spacing w:line="360" w:lineRule="auto"/>
        <w:outlineLvl w:val="0"/>
        <w:rPr>
          <w:b/>
          <w:sz w:val="22"/>
          <w:szCs w:val="22"/>
        </w:rPr>
      </w:pPr>
      <w:r w:rsidRPr="00EF4EB9">
        <w:rPr>
          <w:b/>
          <w:sz w:val="22"/>
          <w:szCs w:val="22"/>
        </w:rPr>
        <w:t>Inclusion</w:t>
      </w:r>
    </w:p>
    <w:p w:rsidR="00DD03FA" w:rsidRPr="00EF4EB9" w:rsidRDefault="00DD03FA" w:rsidP="0085086B">
      <w:pPr>
        <w:pStyle w:val="Header"/>
        <w:spacing w:line="360" w:lineRule="auto"/>
        <w:outlineLvl w:val="0"/>
        <w:rPr>
          <w:sz w:val="22"/>
          <w:szCs w:val="22"/>
        </w:rPr>
      </w:pPr>
      <w:r w:rsidRPr="00EF4EB9">
        <w:rPr>
          <w:sz w:val="22"/>
          <w:szCs w:val="22"/>
        </w:rPr>
        <w:t>Population</w:t>
      </w:r>
    </w:p>
    <w:p w:rsidR="00DD03FA" w:rsidRPr="00EF4EB9" w:rsidRDefault="00DD03FA" w:rsidP="00DD03FA">
      <w:pPr>
        <w:pStyle w:val="Header"/>
        <w:spacing w:line="360" w:lineRule="auto"/>
        <w:jc w:val="both"/>
        <w:rPr>
          <w:sz w:val="22"/>
          <w:szCs w:val="22"/>
        </w:rPr>
      </w:pPr>
      <w:r w:rsidRPr="00EF4EB9">
        <w:rPr>
          <w:sz w:val="22"/>
          <w:szCs w:val="22"/>
        </w:rPr>
        <w:t>Studies of AF patients were selected.  Where studies of AF patients were not available for a selected pathology, diagnostic accuracy studies were sought from other adult populations with suspected cardiac conditions. Only AF populations were considered for prognostic studies.</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Intervention</w:t>
      </w:r>
    </w:p>
    <w:p w:rsidR="00DD03FA" w:rsidRPr="00EF4EB9" w:rsidRDefault="00DD03FA" w:rsidP="00DD03FA">
      <w:pPr>
        <w:pStyle w:val="Header"/>
        <w:spacing w:line="360" w:lineRule="auto"/>
        <w:jc w:val="both"/>
        <w:rPr>
          <w:sz w:val="22"/>
          <w:szCs w:val="22"/>
        </w:rPr>
      </w:pPr>
      <w:r w:rsidRPr="00EF4EB9">
        <w:rPr>
          <w:sz w:val="22"/>
          <w:szCs w:val="22"/>
        </w:rPr>
        <w:t>Conventional transthoracic echocardiography (TTE) was the intervention.  Included modes were M-mode, two-dimensional/cross-sectional and the Doppler modes (colour flow mapping, continuous wave, pulsed wave).</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Comparators</w:t>
      </w:r>
    </w:p>
    <w:p w:rsidR="00DD03FA" w:rsidRPr="00EF4EB9" w:rsidRDefault="00DD03FA" w:rsidP="00DD03FA">
      <w:pPr>
        <w:pStyle w:val="Header"/>
        <w:spacing w:line="360" w:lineRule="auto"/>
        <w:jc w:val="both"/>
        <w:rPr>
          <w:sz w:val="22"/>
          <w:szCs w:val="22"/>
        </w:rPr>
      </w:pPr>
      <w:r w:rsidRPr="00EF4EB9">
        <w:rPr>
          <w:sz w:val="22"/>
          <w:szCs w:val="22"/>
        </w:rPr>
        <w:t xml:space="preserve">Included comparators were diagnostic techniques appropriate for the selected pathology and included were autopsy, surgery, cardiac catheterisation, </w:t>
      </w:r>
      <w:r w:rsidR="009816D9" w:rsidRPr="00EF4EB9">
        <w:rPr>
          <w:sz w:val="22"/>
          <w:szCs w:val="22"/>
        </w:rPr>
        <w:t>transoesophageal echocardiography (</w:t>
      </w:r>
      <w:r w:rsidRPr="00EF4EB9">
        <w:rPr>
          <w:sz w:val="22"/>
          <w:szCs w:val="22"/>
        </w:rPr>
        <w:t>TOE</w:t>
      </w:r>
      <w:r w:rsidR="009816D9" w:rsidRPr="00EF4EB9">
        <w:rPr>
          <w:sz w:val="22"/>
          <w:szCs w:val="22"/>
        </w:rPr>
        <w:t>)</w:t>
      </w:r>
      <w:r w:rsidRPr="00EF4EB9">
        <w:rPr>
          <w:sz w:val="22"/>
          <w:szCs w:val="22"/>
        </w:rPr>
        <w:t xml:space="preserve">, </w:t>
      </w:r>
      <w:r w:rsidR="009816D9" w:rsidRPr="00EF4EB9">
        <w:rPr>
          <w:sz w:val="22"/>
          <w:szCs w:val="22"/>
        </w:rPr>
        <w:t>computer tomography (</w:t>
      </w:r>
      <w:r w:rsidRPr="00EF4EB9">
        <w:rPr>
          <w:sz w:val="22"/>
          <w:szCs w:val="22"/>
        </w:rPr>
        <w:t>CT</w:t>
      </w:r>
      <w:r w:rsidR="009816D9" w:rsidRPr="00EF4EB9">
        <w:rPr>
          <w:sz w:val="22"/>
          <w:szCs w:val="22"/>
        </w:rPr>
        <w:t>)</w:t>
      </w:r>
      <w:r w:rsidRPr="00EF4EB9">
        <w:rPr>
          <w:sz w:val="22"/>
          <w:szCs w:val="22"/>
        </w:rPr>
        <w:t xml:space="preserve">, </w:t>
      </w:r>
      <w:r w:rsidR="009816D9" w:rsidRPr="00EF4EB9">
        <w:rPr>
          <w:sz w:val="22"/>
          <w:szCs w:val="22"/>
        </w:rPr>
        <w:t>magnetic resonance imaging (</w:t>
      </w:r>
      <w:r w:rsidRPr="00EF4EB9">
        <w:rPr>
          <w:sz w:val="22"/>
          <w:szCs w:val="22"/>
        </w:rPr>
        <w:t>MRI</w:t>
      </w:r>
      <w:r w:rsidR="009816D9" w:rsidRPr="00EF4EB9">
        <w:rPr>
          <w:sz w:val="22"/>
          <w:szCs w:val="22"/>
        </w:rPr>
        <w:t>)</w:t>
      </w:r>
      <w:r w:rsidRPr="00EF4EB9">
        <w:rPr>
          <w:sz w:val="22"/>
          <w:szCs w:val="22"/>
        </w:rPr>
        <w:t xml:space="preserve">.  </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Outcomes</w:t>
      </w:r>
    </w:p>
    <w:p w:rsidR="00DD03FA" w:rsidRPr="00EF4EB9" w:rsidRDefault="00DD03FA" w:rsidP="00DD03FA">
      <w:pPr>
        <w:pStyle w:val="Header"/>
        <w:spacing w:line="360" w:lineRule="auto"/>
        <w:jc w:val="both"/>
        <w:rPr>
          <w:sz w:val="22"/>
          <w:szCs w:val="22"/>
        </w:rPr>
      </w:pPr>
      <w:r w:rsidRPr="00EF4EB9">
        <w:rPr>
          <w:sz w:val="22"/>
          <w:szCs w:val="22"/>
        </w:rPr>
        <w:t>Included outcomes were the diagnostic accuracy of TTE for each pathology in terms of sensitivity (proportion of true positives), or specificity (proportion of true negatives).  Studies were accepted if they reported sensitivity or specificity, or if they provided sufficient data to calculate sensitivity or specificity.</w:t>
      </w:r>
      <w:r w:rsidR="00A07399" w:rsidRPr="00EF4EB9">
        <w:rPr>
          <w:sz w:val="22"/>
          <w:szCs w:val="22"/>
        </w:rPr>
        <w:t xml:space="preserve">  Sensitivity is calculated as the number of true positives divided by the sum of true positives and false negatives.  Specificity is calculated as the number of true negatives divided by the sum of true negatives and false positives. </w:t>
      </w:r>
    </w:p>
    <w:p w:rsidR="00557911" w:rsidRPr="00EF4EB9" w:rsidRDefault="00557911"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Prognostic accuracy was also included, that is, TTE diagnosis of pathology predicting later cardiovascular events or mortality in AF populations.</w:t>
      </w:r>
    </w:p>
    <w:p w:rsidR="00DD03FA" w:rsidRPr="00EF4EB9" w:rsidRDefault="00DD03FA" w:rsidP="00DD03FA">
      <w:pPr>
        <w:pStyle w:val="Header"/>
        <w:spacing w:line="360" w:lineRule="auto"/>
        <w:rPr>
          <w:sz w:val="22"/>
          <w:szCs w:val="22"/>
        </w:rPr>
      </w:pPr>
    </w:p>
    <w:p w:rsidR="00AB6957" w:rsidRDefault="00AB6957">
      <w:pPr>
        <w:rPr>
          <w:sz w:val="22"/>
          <w:szCs w:val="22"/>
        </w:rPr>
      </w:pPr>
      <w:r>
        <w:rPr>
          <w:sz w:val="22"/>
          <w:szCs w:val="22"/>
        </w:rPr>
        <w:br w:type="page"/>
      </w:r>
    </w:p>
    <w:p w:rsidR="00DD03FA" w:rsidRPr="00EF4EB9" w:rsidRDefault="00DD03FA" w:rsidP="0085086B">
      <w:pPr>
        <w:pStyle w:val="Header"/>
        <w:spacing w:line="360" w:lineRule="auto"/>
        <w:outlineLvl w:val="0"/>
        <w:rPr>
          <w:sz w:val="22"/>
          <w:szCs w:val="22"/>
        </w:rPr>
      </w:pPr>
      <w:r w:rsidRPr="00EF4EB9">
        <w:rPr>
          <w:sz w:val="22"/>
          <w:szCs w:val="22"/>
        </w:rPr>
        <w:t>Study types</w:t>
      </w:r>
    </w:p>
    <w:p w:rsidR="00DD03FA" w:rsidRPr="00EF4EB9" w:rsidRDefault="00DD03FA" w:rsidP="00DD03FA">
      <w:pPr>
        <w:pStyle w:val="Header"/>
        <w:spacing w:line="360" w:lineRule="auto"/>
        <w:jc w:val="both"/>
        <w:rPr>
          <w:sz w:val="22"/>
          <w:szCs w:val="22"/>
        </w:rPr>
      </w:pPr>
      <w:r w:rsidRPr="00EF4EB9">
        <w:rPr>
          <w:sz w:val="22"/>
          <w:szCs w:val="22"/>
        </w:rPr>
        <w:t>Diagnostic accuracy studies using TTE to diagnose any of the selected pathologies (see section 5.1.1) were sought.</w:t>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For each pathology, we initially sought studies of diagnostic accuracy with a population of atrial fibrillation patients.  Where sensitivity or specificity data were lacking from studies of atrial fibrillation populations for a particular pathology, studies of populations with other suspected cardiac conditions were sought.  Study types were accepted into the review according to the hierarchy of evidence published by Merlin et al</w:t>
      </w:r>
      <w:r w:rsidR="00D013E2"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sz w:val="22"/>
          <w:szCs w:val="22"/>
        </w:rPr>
        <w:fldChar w:fldCharType="separate"/>
      </w:r>
      <w:r w:rsidR="00E35562" w:rsidRPr="00E35562">
        <w:rPr>
          <w:noProof/>
          <w:sz w:val="22"/>
          <w:szCs w:val="22"/>
          <w:vertAlign w:val="superscript"/>
        </w:rPr>
        <w:t>57</w:t>
      </w:r>
      <w:r w:rsidR="00FC2DC5" w:rsidRPr="00EF4EB9">
        <w:rPr>
          <w:sz w:val="22"/>
          <w:szCs w:val="22"/>
        </w:rPr>
        <w:fldChar w:fldCharType="end"/>
      </w:r>
      <w:r w:rsidRPr="00EF4EB9">
        <w:rPr>
          <w:sz w:val="22"/>
          <w:szCs w:val="22"/>
        </w:rPr>
        <w:t xml:space="preserve">  For this, level 1 evidence is considered to be systematic reviews of level 2 evidence, with level 2 being diagnostic test accuracy studies with an independent, blinded comparator of a valid reference standard, tested on consecutive patients.  Level 3 includes comparative studies with either non-consecutive patients, a comparator that has not been validated or is not blinded, or a case-control design.  Level 4 refers to studies of diagnostic yield which do not compare with a reference standard.  For studies of atrial fibrillation patients, study types of any of the four levels were included.</w:t>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Prognostic accuracy studies were sought.  For these</w:t>
      </w:r>
      <w:r w:rsidR="000C5C6C" w:rsidRPr="00EF4EB9">
        <w:rPr>
          <w:sz w:val="22"/>
          <w:szCs w:val="22"/>
        </w:rPr>
        <w:t>,</w:t>
      </w:r>
      <w:r w:rsidRPr="00EF4EB9">
        <w:rPr>
          <w:sz w:val="22"/>
          <w:szCs w:val="22"/>
        </w:rPr>
        <w:t xml:space="preserve"> studies with a population of atrial fibrillation patients</w:t>
      </w:r>
      <w:r w:rsidR="009816D9" w:rsidRPr="00EF4EB9">
        <w:rPr>
          <w:sz w:val="22"/>
          <w:szCs w:val="22"/>
        </w:rPr>
        <w:t xml:space="preserve"> were sought</w:t>
      </w:r>
      <w:r w:rsidRPr="00EF4EB9">
        <w:rPr>
          <w:sz w:val="22"/>
          <w:szCs w:val="22"/>
        </w:rPr>
        <w:t xml:space="preserve">.  </w:t>
      </w:r>
      <w:r w:rsidR="009816D9" w:rsidRPr="00EF4EB9">
        <w:rPr>
          <w:sz w:val="22"/>
          <w:szCs w:val="22"/>
        </w:rPr>
        <w:t>S</w:t>
      </w:r>
      <w:r w:rsidRPr="00EF4EB9">
        <w:rPr>
          <w:sz w:val="22"/>
          <w:szCs w:val="22"/>
        </w:rPr>
        <w:t>tudy types of any of the four levels of prognostic accuracy study types according to the hierarchy of evidence published by Merlin et al</w:t>
      </w:r>
      <w:r w:rsidR="009816D9" w:rsidRPr="00EF4EB9">
        <w:rPr>
          <w:sz w:val="22"/>
          <w:szCs w:val="22"/>
        </w:rPr>
        <w:t xml:space="preserve"> were sought</w:t>
      </w:r>
      <w:r w:rsidR="00D013E2"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sz w:val="22"/>
          <w:szCs w:val="22"/>
        </w:rPr>
        <w:fldChar w:fldCharType="separate"/>
      </w:r>
      <w:r w:rsidR="00E35562" w:rsidRPr="00E35562">
        <w:rPr>
          <w:noProof/>
          <w:sz w:val="22"/>
          <w:szCs w:val="22"/>
          <w:vertAlign w:val="superscript"/>
        </w:rPr>
        <w:t>57</w:t>
      </w:r>
      <w:r w:rsidR="00FC2DC5" w:rsidRPr="00EF4EB9">
        <w:rPr>
          <w:sz w:val="22"/>
          <w:szCs w:val="22"/>
        </w:rPr>
        <w:fldChar w:fldCharType="end"/>
      </w:r>
      <w:r w:rsidRPr="00EF4EB9">
        <w:rPr>
          <w:sz w:val="22"/>
          <w:szCs w:val="22"/>
        </w:rPr>
        <w:t xml:space="preserve">  For this, level 1 evidence is considered to be systematic reviews of level 2 evidence, with level 2 being prospective cohort studies, level 3 being all-or-none studies, prognostic data from one arm of a controlled trial, or a retrospective cohort study.  Level 4 refers to case series, or cohort studies with populations at different stages of disease.</w:t>
      </w:r>
    </w:p>
    <w:p w:rsidR="00DD03FA" w:rsidRPr="00EF4EB9" w:rsidRDefault="00DD03FA" w:rsidP="00DD03FA">
      <w:pPr>
        <w:pStyle w:val="Header"/>
        <w:spacing w:line="360" w:lineRule="auto"/>
        <w:rPr>
          <w:sz w:val="22"/>
          <w:szCs w:val="22"/>
        </w:rPr>
      </w:pPr>
    </w:p>
    <w:p w:rsidR="00DD03FA" w:rsidRPr="00EF4EB9" w:rsidRDefault="00DD03FA" w:rsidP="0085086B">
      <w:pPr>
        <w:pStyle w:val="Header"/>
        <w:spacing w:line="360" w:lineRule="auto"/>
        <w:outlineLvl w:val="0"/>
        <w:rPr>
          <w:b/>
          <w:sz w:val="22"/>
          <w:szCs w:val="22"/>
        </w:rPr>
      </w:pPr>
      <w:r w:rsidRPr="00EF4EB9">
        <w:rPr>
          <w:b/>
          <w:sz w:val="22"/>
          <w:szCs w:val="22"/>
        </w:rPr>
        <w:t>Exclusion</w:t>
      </w:r>
    </w:p>
    <w:p w:rsidR="00DD03FA" w:rsidRPr="00EF4EB9" w:rsidRDefault="00DD03FA" w:rsidP="0085086B">
      <w:pPr>
        <w:pStyle w:val="Header"/>
        <w:spacing w:line="360" w:lineRule="auto"/>
        <w:outlineLvl w:val="0"/>
        <w:rPr>
          <w:sz w:val="22"/>
          <w:szCs w:val="22"/>
        </w:rPr>
      </w:pPr>
      <w:r w:rsidRPr="00EF4EB9">
        <w:rPr>
          <w:sz w:val="22"/>
          <w:szCs w:val="22"/>
        </w:rPr>
        <w:t>Population</w:t>
      </w:r>
    </w:p>
    <w:p w:rsidR="00DD03FA" w:rsidRPr="00EF4EB9" w:rsidRDefault="00DD03FA" w:rsidP="00DD03FA">
      <w:pPr>
        <w:pStyle w:val="Header"/>
        <w:spacing w:line="360" w:lineRule="auto"/>
        <w:jc w:val="both"/>
        <w:rPr>
          <w:sz w:val="22"/>
          <w:szCs w:val="22"/>
        </w:rPr>
      </w:pPr>
      <w:r w:rsidRPr="00EF4EB9">
        <w:rPr>
          <w:sz w:val="22"/>
          <w:szCs w:val="22"/>
        </w:rPr>
        <w:t>Infants and children were excluded.  AF is very rare in infants and children unless concomitant structural or congenital heart disease is present.</w:t>
      </w:r>
      <w:r w:rsidR="00FC2DC5" w:rsidRPr="00EF4EB9">
        <w:rPr>
          <w:sz w:val="22"/>
          <w:szCs w:val="22"/>
        </w:rPr>
        <w:fldChar w:fldCharType="begin"/>
      </w:r>
      <w:r w:rsidR="00C555BF">
        <w:rPr>
          <w:sz w:val="22"/>
          <w:szCs w:val="22"/>
        </w:rPr>
        <w:instrText xml:space="preserve"> ADDIN REFMGR.CITE &lt;Refman&gt;&lt;Cite&gt;&lt;Author&gt;The National Collaborating Centre for Chronic Conditions&lt;/Author&gt;&lt;Year&gt;2006&lt;/Year&gt;&lt;RecNum&gt;19796&lt;/RecNum&gt;&lt;IDText&gt;Atrial fibrillation: national clinical guideline for management in primary and secondary care.&lt;/IDText&gt;&lt;MDL Ref_Type="Online Source"&gt;&lt;Ref_Type&gt;Online Source&lt;/Ref_Type&gt;&lt;Ref_ID&gt;19796&lt;/Ref_ID&gt;&lt;Title_Primary&gt;Atrial fibrillation: national clinical guideline for management in primary and secondary care.&lt;/Title_Primary&gt;&lt;Authors_Primary&gt;The National Collaborating Centre for Chronic Conditions&lt;/Authors_Primary&gt;&lt;Date_Primary&gt;2006&lt;/Date_Primary&gt;&lt;Keywords&gt;Atrial fibrillation&lt;/Keywords&gt;&lt;Reprint&gt;In File&lt;/Reprint&gt;&lt;Authors_Secondary&gt;Funded to produce guidelines for the NHS by NICE&lt;/Authors_Secondary&gt;&lt;Pub_Place&gt;London&lt;/Pub_Place&gt;&lt;Publisher&gt;&lt;f name="Minion-Regular"&gt;Royal College of Physicians&lt;/f&gt;&lt;/Publisher&gt;&lt;Web_URL&gt;&lt;u&gt;http://www.nice.org.uk/nicemedia/live/10982/30055/30055.pdf&lt;/u&gt;&lt;/Web_URL&gt;&lt;Web_URL_Link2&gt;&lt;u&gt;http://www.nice.org.uk/nicemedia/live/10982/30055/30055.pdf&lt;/u&gt;&lt;/Web_URL_Link2&gt;&lt;ZZ_WorkformID&gt;31&lt;/ZZ_WorkformID&gt;&lt;/MDL&gt;&lt;/Cite&gt;&lt;/Refman&gt;</w:instrText>
      </w:r>
      <w:r w:rsidR="00FC2DC5" w:rsidRPr="00EF4EB9">
        <w:rPr>
          <w:sz w:val="22"/>
          <w:szCs w:val="22"/>
        </w:rPr>
        <w:fldChar w:fldCharType="separate"/>
      </w:r>
      <w:r w:rsidR="00944034" w:rsidRPr="00EF4EB9">
        <w:rPr>
          <w:noProof/>
          <w:sz w:val="22"/>
          <w:szCs w:val="22"/>
          <w:vertAlign w:val="superscript"/>
        </w:rPr>
        <w:t>1</w:t>
      </w:r>
      <w:r w:rsidR="00FC2DC5" w:rsidRPr="00EF4EB9">
        <w:rPr>
          <w:sz w:val="22"/>
          <w:szCs w:val="22"/>
        </w:rPr>
        <w:fldChar w:fldCharType="end"/>
      </w:r>
      <w:r w:rsidRPr="00EF4EB9">
        <w:rPr>
          <w:sz w:val="22"/>
          <w:szCs w:val="22"/>
        </w:rPr>
        <w:t xml:space="preserve">   Any AF presentation in an infant or child would lead to further investigations.</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Intervention</w:t>
      </w:r>
    </w:p>
    <w:p w:rsidR="00DD03FA" w:rsidRPr="00EF4EB9" w:rsidRDefault="00DD03FA" w:rsidP="00DD03FA">
      <w:pPr>
        <w:pStyle w:val="Header"/>
        <w:spacing w:line="360" w:lineRule="auto"/>
        <w:jc w:val="both"/>
        <w:rPr>
          <w:sz w:val="22"/>
          <w:szCs w:val="22"/>
        </w:rPr>
      </w:pPr>
      <w:r w:rsidRPr="00EF4EB9">
        <w:rPr>
          <w:sz w:val="22"/>
          <w:szCs w:val="22"/>
        </w:rPr>
        <w:t>Diagnostic assessments that used a combination of tests including TTE were excluded, where data were not available for TTE alone.  Invasive or complex modes of TTE were excluded.  These comprised stress/exercise echocardiography, contrast echocardiography, three-dimensional echocardiography, intra-operative echocardiography, or handheld echocardiography devices.  TOE was excluded.</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Study types</w:t>
      </w:r>
    </w:p>
    <w:p w:rsidR="00DD03FA" w:rsidRPr="00EF4EB9" w:rsidRDefault="00DD03FA" w:rsidP="00DD03FA">
      <w:pPr>
        <w:pStyle w:val="Header"/>
        <w:spacing w:line="360" w:lineRule="auto"/>
        <w:jc w:val="both"/>
        <w:rPr>
          <w:sz w:val="22"/>
          <w:szCs w:val="22"/>
        </w:rPr>
      </w:pPr>
      <w:r w:rsidRPr="00EF4EB9">
        <w:rPr>
          <w:sz w:val="22"/>
          <w:szCs w:val="22"/>
        </w:rPr>
        <w:t>Studies looking solely at defining severity of previously confirmed diagnosed conditions, treatment studies (such as the use of echocardiography to assess effects of surgery), animal studies.</w:t>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The following publication types were excluded: studies only published in languages other than English, reports published as meeting abstracts only where insufficient details were reported, editorials, opinion pieces.</w:t>
      </w:r>
    </w:p>
    <w:p w:rsidR="00DD03FA" w:rsidRPr="00EF4EB9" w:rsidRDefault="00DD03FA"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Study selection was made by one reviewer based on the above inclusion/exclusion criteria, and discussed with a second reviewer where needed.</w:t>
      </w:r>
    </w:p>
    <w:p w:rsidR="00DD03FA" w:rsidRPr="00EF4EB9" w:rsidRDefault="00DD03FA" w:rsidP="00DD03FA">
      <w:pPr>
        <w:pStyle w:val="Header"/>
        <w:spacing w:line="360" w:lineRule="auto"/>
        <w:rPr>
          <w:i/>
          <w:sz w:val="22"/>
          <w:szCs w:val="22"/>
        </w:rPr>
      </w:pPr>
    </w:p>
    <w:p w:rsidR="00DD03FA" w:rsidRPr="00EF4EB9" w:rsidRDefault="00DD03FA" w:rsidP="0085086B">
      <w:pPr>
        <w:pStyle w:val="Header"/>
        <w:spacing w:line="360" w:lineRule="auto"/>
        <w:outlineLvl w:val="0"/>
        <w:rPr>
          <w:sz w:val="22"/>
          <w:szCs w:val="22"/>
        </w:rPr>
      </w:pPr>
      <w:r w:rsidRPr="00EF4EB9">
        <w:rPr>
          <w:sz w:val="22"/>
          <w:szCs w:val="22"/>
        </w:rPr>
        <w:t xml:space="preserve">5.1.2.3  Data abstraction, critical appraisal strategy and synthesis </w:t>
      </w:r>
    </w:p>
    <w:p w:rsidR="00DD03FA" w:rsidRPr="00EF4EB9" w:rsidRDefault="00DD03FA" w:rsidP="00DD03FA">
      <w:pPr>
        <w:spacing w:line="360" w:lineRule="auto"/>
        <w:jc w:val="both"/>
        <w:rPr>
          <w:sz w:val="22"/>
          <w:szCs w:val="22"/>
        </w:rPr>
      </w:pPr>
      <w:r w:rsidRPr="00EF4EB9">
        <w:rPr>
          <w:sz w:val="22"/>
          <w:szCs w:val="22"/>
        </w:rPr>
        <w:t xml:space="preserve">Data were extracted by one reviewer using a standardised data extraction form and checked by another reviewer.  Discrepancies were resolved by discussion.  Where needed sensitivity was calculated as the number of true </w:t>
      </w:r>
      <w:r w:rsidR="001A3ADB" w:rsidRPr="00EF4EB9">
        <w:rPr>
          <w:sz w:val="22"/>
          <w:szCs w:val="22"/>
        </w:rPr>
        <w:t>posi</w:t>
      </w:r>
      <w:r w:rsidRPr="00EF4EB9">
        <w:rPr>
          <w:sz w:val="22"/>
          <w:szCs w:val="22"/>
        </w:rPr>
        <w:t xml:space="preserve">tives divided by the sum of the number of true </w:t>
      </w:r>
      <w:r w:rsidR="001A3ADB" w:rsidRPr="00EF4EB9">
        <w:rPr>
          <w:sz w:val="22"/>
          <w:szCs w:val="22"/>
        </w:rPr>
        <w:t>posi</w:t>
      </w:r>
      <w:r w:rsidRPr="00EF4EB9">
        <w:rPr>
          <w:sz w:val="22"/>
          <w:szCs w:val="22"/>
        </w:rPr>
        <w:t xml:space="preserve">tives and the number of false </w:t>
      </w:r>
      <w:r w:rsidR="001A3ADB" w:rsidRPr="00EF4EB9">
        <w:rPr>
          <w:sz w:val="22"/>
          <w:szCs w:val="22"/>
        </w:rPr>
        <w:t>nega</w:t>
      </w:r>
      <w:r w:rsidRPr="00EF4EB9">
        <w:rPr>
          <w:sz w:val="22"/>
          <w:szCs w:val="22"/>
        </w:rPr>
        <w:t xml:space="preserve">tives.  Specificity was calculated as the number of </w:t>
      </w:r>
      <w:r w:rsidRPr="00C82798">
        <w:rPr>
          <w:sz w:val="22"/>
          <w:szCs w:val="22"/>
        </w:rPr>
        <w:t>true negatives divided by the sum of the number of true negatives and the number of false positives.</w:t>
      </w:r>
      <w:r w:rsidR="006738BF" w:rsidRPr="00C82798">
        <w:rPr>
          <w:sz w:val="22"/>
          <w:szCs w:val="22"/>
        </w:rPr>
        <w:t xml:space="preserve">  </w:t>
      </w:r>
      <w:r w:rsidR="00004AF9" w:rsidRPr="000D7528">
        <w:rPr>
          <w:sz w:val="22"/>
          <w:szCs w:val="22"/>
          <w:highlight w:val="lightGray"/>
        </w:rPr>
        <w:t>Where possible, c</w:t>
      </w:r>
      <w:r w:rsidR="006738BF" w:rsidRPr="000D7528">
        <w:rPr>
          <w:sz w:val="22"/>
          <w:szCs w:val="22"/>
          <w:highlight w:val="lightGray"/>
        </w:rPr>
        <w:t>onfidence intervals were calculated based on the Gaussian formula from Newcombe</w:t>
      </w:r>
      <w:r w:rsidR="00FC2DC5" w:rsidRPr="000D7528">
        <w:rPr>
          <w:sz w:val="22"/>
          <w:szCs w:val="22"/>
          <w:highlight w:val="lightGray"/>
        </w:rPr>
        <w:fldChar w:fldCharType="begin"/>
      </w:r>
      <w:r w:rsidR="00C555BF" w:rsidRPr="000D7528">
        <w:rPr>
          <w:sz w:val="22"/>
          <w:szCs w:val="22"/>
          <w:highlight w:val="lightGray"/>
        </w:rPr>
        <w:instrText xml:space="preserve"> ADDIN REFMGR.CITE &lt;Refman&gt;&lt;Cite&gt;&lt;Author&gt;Newcombe&lt;/Author&gt;&lt;Year&gt;1998&lt;/Year&gt;&lt;RecNum&gt;45140&lt;/RecNum&gt;&lt;IDText&gt;Two-sided confidence intervals for the single proportion: comparison of seven methods&lt;/IDText&gt;&lt;MDL Ref_Type="Journal"&gt;&lt;Ref_Type&gt;Journal&lt;/Ref_Type&gt;&lt;Ref_ID&gt;45140&lt;/Ref_ID&gt;&lt;Title_Primary&gt;Two-sided confidence intervals for the single proportion: comparison of seven methods&lt;/Title_Primary&gt;&lt;Authors_Primary&gt;Newcombe,Robert G.&lt;/Authors_Primary&gt;&lt;Date_Primary&gt;1998&lt;/Date_Primary&gt;&lt;Keywords&gt;confidence interval&lt;/Keywords&gt;&lt;Keywords&gt;Methods&lt;/Keywords&gt;&lt;Reprint&gt;Not in File&lt;/Reprint&gt;&lt;Start_Page&gt;857&lt;/Start_Page&gt;&lt;End_Page&gt;872&lt;/End_Page&gt;&lt;Periodical&gt;Statistics in Medicine&lt;/Periodical&gt;&lt;Volume&gt;17&lt;/Volume&gt;&lt;Issue&gt;8&lt;/Issue&gt;&lt;Publisher&gt;Wiley Subscription Services, Inc., A Wiley Company&lt;/Publisher&gt;&lt;ISSN_ISBN&gt;1097-0258&lt;/ISSN_ISBN&gt;&lt;Misc_3&gt;10.1002/(SICI)1097-0258(19980430)17:8&amp;lt;857::AID-SIM777&amp;gt;3.0.CO;2-E&lt;/Misc_3&gt;&lt;Web_URL&gt;http://dx.doi.org/10.1002/(SICI)1097-0258(19980430)17:8&amp;lt;857::AID-SIM777&amp;gt;3.0.CO;2-E&lt;/Web_URL&gt;&lt;ZZ_JournalFull&gt;&lt;f name="System"&gt;Statistics in Medicine&lt;/f&gt;&lt;/ZZ_JournalFull&gt;&lt;ZZ_JournalStdAbbrev&gt;&lt;f name="System"&gt;Statist.Med.&lt;/f&gt;&lt;/ZZ_JournalStdAbbrev&gt;&lt;ZZ_WorkformID&gt;1&lt;/ZZ_WorkformID&gt;&lt;/MDL&gt;&lt;/Cite&gt;&lt;/Refman&gt;</w:instrText>
      </w:r>
      <w:r w:rsidR="00FC2DC5" w:rsidRPr="000D7528">
        <w:rPr>
          <w:sz w:val="22"/>
          <w:szCs w:val="22"/>
          <w:highlight w:val="lightGray"/>
        </w:rPr>
        <w:fldChar w:fldCharType="separate"/>
      </w:r>
      <w:r w:rsidR="005A1380" w:rsidRPr="000D7528">
        <w:rPr>
          <w:noProof/>
          <w:sz w:val="22"/>
          <w:szCs w:val="22"/>
          <w:highlight w:val="lightGray"/>
          <w:vertAlign w:val="superscript"/>
        </w:rPr>
        <w:t>58</w:t>
      </w:r>
      <w:r w:rsidR="00FC2DC5" w:rsidRPr="000D7528">
        <w:rPr>
          <w:sz w:val="22"/>
          <w:szCs w:val="22"/>
          <w:highlight w:val="lightGray"/>
        </w:rPr>
        <w:fldChar w:fldCharType="end"/>
      </w:r>
      <w:r w:rsidR="006738BF" w:rsidRPr="000D7528">
        <w:rPr>
          <w:sz w:val="22"/>
          <w:szCs w:val="22"/>
          <w:highlight w:val="lightGray"/>
        </w:rPr>
        <w:t>, p ± 1.96 × √p(1-p)/n.</w:t>
      </w:r>
    </w:p>
    <w:p w:rsidR="00DD03FA" w:rsidRPr="00EF4EB9" w:rsidRDefault="00DD03FA" w:rsidP="00DD03FA">
      <w:pP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Quality assessment involved assessing the study type according to the hierarchy of Merlin et al.</w:t>
      </w:r>
      <w:r w:rsidR="00FC2DC5" w:rsidRPr="00EF4EB9">
        <w:rPr>
          <w:sz w:val="22"/>
          <w:szCs w:val="22"/>
        </w:rPr>
        <w:fldChar w:fldCharType="begin"/>
      </w:r>
      <w:r w:rsidR="00C555BF">
        <w:rPr>
          <w:sz w:val="22"/>
          <w:szCs w:val="22"/>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sz w:val="22"/>
          <w:szCs w:val="22"/>
        </w:rPr>
        <w:fldChar w:fldCharType="separate"/>
      </w:r>
      <w:r w:rsidR="00E35562" w:rsidRPr="00E35562">
        <w:rPr>
          <w:noProof/>
          <w:sz w:val="22"/>
          <w:szCs w:val="22"/>
          <w:vertAlign w:val="superscript"/>
        </w:rPr>
        <w:t>57</w:t>
      </w:r>
      <w:r w:rsidR="00FC2DC5" w:rsidRPr="00EF4EB9">
        <w:rPr>
          <w:sz w:val="22"/>
          <w:szCs w:val="22"/>
        </w:rPr>
        <w:fldChar w:fldCharType="end"/>
      </w:r>
      <w:r w:rsidRPr="00EF4EB9">
        <w:rPr>
          <w:sz w:val="22"/>
          <w:szCs w:val="22"/>
        </w:rPr>
        <w:t xml:space="preserve">  This takes into account whether studies of test accuracy use consecutive patients, and whether assessors are blinded to other test results (see study types in section 5.1.2.2).</w:t>
      </w:r>
    </w:p>
    <w:p w:rsidR="00D013E2" w:rsidRPr="00EF4EB9" w:rsidRDefault="00D013E2" w:rsidP="00DD03FA">
      <w:pPr>
        <w:pStyle w:val="Header"/>
        <w:spacing w:line="360" w:lineRule="auto"/>
        <w:jc w:val="both"/>
        <w:rPr>
          <w:sz w:val="22"/>
          <w:szCs w:val="22"/>
        </w:rPr>
      </w:pPr>
    </w:p>
    <w:p w:rsidR="00DD03FA" w:rsidRPr="00EF4EB9" w:rsidRDefault="00DD03FA" w:rsidP="00DD03FA">
      <w:pPr>
        <w:pStyle w:val="Header"/>
        <w:spacing w:line="360" w:lineRule="auto"/>
        <w:jc w:val="both"/>
        <w:rPr>
          <w:sz w:val="22"/>
          <w:szCs w:val="22"/>
        </w:rPr>
      </w:pPr>
      <w:r w:rsidRPr="00EF4EB9">
        <w:rPr>
          <w:sz w:val="22"/>
          <w:szCs w:val="22"/>
        </w:rPr>
        <w:t>Further quality assessment was based on QUADAS (quality assessment of studies of diagnostic accuracy included in systematic reviews) criteria.</w:t>
      </w:r>
      <w:r w:rsidR="00FC2DC5" w:rsidRPr="00EF4EB9">
        <w:rPr>
          <w:sz w:val="22"/>
          <w:szCs w:val="22"/>
        </w:rPr>
        <w:fldChar w:fldCharType="begin"/>
      </w:r>
      <w:r w:rsidR="00C555BF">
        <w:rPr>
          <w:sz w:val="22"/>
          <w:szCs w:val="22"/>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59</w:t>
      </w:r>
      <w:r w:rsidR="00FC2DC5" w:rsidRPr="00EF4EB9">
        <w:rPr>
          <w:sz w:val="22"/>
          <w:szCs w:val="22"/>
        </w:rPr>
        <w:fldChar w:fldCharType="end"/>
      </w:r>
      <w:r w:rsidRPr="00EF4EB9">
        <w:rPr>
          <w:sz w:val="22"/>
          <w:szCs w:val="22"/>
        </w:rPr>
        <w:t xml:space="preserve"> </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 xml:space="preserve">Data extraction forms are in Appendix </w:t>
      </w:r>
      <w:r w:rsidR="005B514A" w:rsidRPr="00EF4EB9">
        <w:rPr>
          <w:sz w:val="22"/>
          <w:szCs w:val="22"/>
        </w:rPr>
        <w:t xml:space="preserve">4. </w:t>
      </w:r>
      <w:r w:rsidRPr="00EF4EB9">
        <w:rPr>
          <w:b/>
          <w:sz w:val="22"/>
          <w:szCs w:val="22"/>
        </w:rPr>
        <w:t xml:space="preserve">  </w:t>
      </w:r>
      <w:r w:rsidRPr="00EF4EB9">
        <w:rPr>
          <w:sz w:val="22"/>
          <w:szCs w:val="22"/>
        </w:rPr>
        <w:t xml:space="preserve">Quality assessment forms are in Appendix </w:t>
      </w:r>
      <w:r w:rsidR="005B514A" w:rsidRPr="00EF4EB9">
        <w:rPr>
          <w:sz w:val="22"/>
          <w:szCs w:val="22"/>
        </w:rPr>
        <w:t>5</w:t>
      </w:r>
      <w:r w:rsidRPr="00EF4EB9">
        <w:rPr>
          <w:sz w:val="22"/>
          <w:szCs w:val="22"/>
        </w:rPr>
        <w:t>.</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Data were tabulated and discussed in a narrative review.</w:t>
      </w:r>
    </w:p>
    <w:p w:rsidR="00DD03FA" w:rsidRPr="00EF4EB9" w:rsidRDefault="00DD03FA" w:rsidP="00DD03FA">
      <w:pPr>
        <w:pStyle w:val="Header"/>
        <w:spacing w:line="360" w:lineRule="auto"/>
        <w:rPr>
          <w:b/>
          <w:sz w:val="22"/>
          <w:szCs w:val="22"/>
        </w:rPr>
      </w:pPr>
    </w:p>
    <w:p w:rsidR="00DD03FA" w:rsidRPr="00EF4EB9" w:rsidRDefault="00DD03FA" w:rsidP="0085086B">
      <w:pPr>
        <w:pStyle w:val="Header"/>
        <w:tabs>
          <w:tab w:val="clear" w:pos="4153"/>
          <w:tab w:val="clear" w:pos="8306"/>
        </w:tabs>
        <w:spacing w:line="360" w:lineRule="auto"/>
        <w:ind w:left="720" w:hanging="720"/>
        <w:outlineLvl w:val="0"/>
        <w:rPr>
          <w:i/>
          <w:sz w:val="22"/>
          <w:szCs w:val="22"/>
        </w:rPr>
      </w:pPr>
      <w:r w:rsidRPr="00EF4EB9">
        <w:rPr>
          <w:i/>
          <w:sz w:val="22"/>
          <w:szCs w:val="22"/>
        </w:rPr>
        <w:t>5.1.3</w:t>
      </w:r>
      <w:r w:rsidR="00557911" w:rsidRPr="00EF4EB9">
        <w:rPr>
          <w:i/>
          <w:sz w:val="22"/>
          <w:szCs w:val="22"/>
        </w:rPr>
        <w:tab/>
      </w:r>
      <w:r w:rsidRPr="00EF4EB9">
        <w:rPr>
          <w:i/>
          <w:sz w:val="22"/>
          <w:szCs w:val="22"/>
        </w:rPr>
        <w:t xml:space="preserve"> Methods for reviewing prevalence of clinically relevant pathologies in atrial fibrillation patients</w:t>
      </w:r>
    </w:p>
    <w:p w:rsidR="00DD03FA" w:rsidRPr="00EF4EB9" w:rsidRDefault="00DD03FA" w:rsidP="0085086B">
      <w:pPr>
        <w:spacing w:line="360" w:lineRule="auto"/>
        <w:jc w:val="both"/>
        <w:outlineLvl w:val="0"/>
        <w:rPr>
          <w:sz w:val="22"/>
          <w:szCs w:val="22"/>
        </w:rPr>
      </w:pPr>
      <w:r w:rsidRPr="00EF4EB9">
        <w:rPr>
          <w:sz w:val="22"/>
          <w:szCs w:val="22"/>
        </w:rPr>
        <w:t>5.1.3.1  Identification of studies</w:t>
      </w:r>
    </w:p>
    <w:p w:rsidR="00DD03FA" w:rsidRPr="00EF4EB9" w:rsidRDefault="00DD03FA" w:rsidP="00DD03FA">
      <w:pPr>
        <w:spacing w:line="360" w:lineRule="auto"/>
        <w:jc w:val="both"/>
        <w:rPr>
          <w:sz w:val="22"/>
          <w:szCs w:val="22"/>
        </w:rPr>
      </w:pPr>
      <w:r w:rsidRPr="00EF4EB9">
        <w:rPr>
          <w:sz w:val="22"/>
          <w:szCs w:val="22"/>
        </w:rPr>
        <w:t>A comprehensive search was undertaken to systematically identify clinical effectiveness literature concerning the prevalence of clinically important pathologies in AF patients</w:t>
      </w:r>
      <w:r w:rsidRPr="00C82798">
        <w:rPr>
          <w:sz w:val="22"/>
          <w:szCs w:val="22"/>
        </w:rPr>
        <w:t>.</w:t>
      </w:r>
      <w:r w:rsidR="00B70B3D" w:rsidRPr="00C82798">
        <w:rPr>
          <w:sz w:val="22"/>
          <w:szCs w:val="22"/>
        </w:rPr>
        <w:t xml:space="preserve">  </w:t>
      </w:r>
      <w:r w:rsidR="00B70B3D" w:rsidRPr="000D7528">
        <w:rPr>
          <w:sz w:val="22"/>
          <w:szCs w:val="22"/>
          <w:highlight w:val="lightGray"/>
        </w:rPr>
        <w:t>To obtain the best estimates, the search was restricted to studies with the objective of assessing prevalence.</w:t>
      </w:r>
    </w:p>
    <w:p w:rsidR="00DD03FA" w:rsidRPr="00EF4EB9" w:rsidRDefault="00DD03FA" w:rsidP="00DD03FA">
      <w:pPr>
        <w:spacing w:line="360" w:lineRule="auto"/>
        <w:jc w:val="both"/>
        <w:rPr>
          <w:sz w:val="22"/>
          <w:szCs w:val="22"/>
        </w:rPr>
      </w:pPr>
    </w:p>
    <w:p w:rsidR="00DD03FA" w:rsidRPr="00EF4EB9" w:rsidRDefault="00DD03FA" w:rsidP="00DD03FA">
      <w:pPr>
        <w:spacing w:line="360" w:lineRule="auto"/>
        <w:jc w:val="both"/>
        <w:rPr>
          <w:sz w:val="22"/>
          <w:szCs w:val="22"/>
        </w:rPr>
      </w:pPr>
      <w:r w:rsidRPr="00EF4EB9">
        <w:rPr>
          <w:sz w:val="22"/>
          <w:szCs w:val="22"/>
        </w:rPr>
        <w:t xml:space="preserve">The search strategy comprised the following main elements: searching of electronic databases; contact with experts in the field; scrutiny of bibliographies of retrieved papers. </w:t>
      </w:r>
    </w:p>
    <w:p w:rsidR="00DD03FA" w:rsidRPr="00EF4EB9" w:rsidRDefault="00DD03FA" w:rsidP="00DD03FA">
      <w:pPr>
        <w:pStyle w:val="Default"/>
        <w:spacing w:line="360" w:lineRule="auto"/>
        <w:jc w:val="both"/>
        <w:rPr>
          <w:rFonts w:ascii="Times New Roman" w:hAnsi="Times New Roman" w:cs="Times New Roman"/>
          <w:color w:val="auto"/>
          <w:sz w:val="22"/>
          <w:szCs w:val="22"/>
          <w:lang w:val="en-GB"/>
        </w:rPr>
      </w:pPr>
    </w:p>
    <w:p w:rsidR="00DD03FA" w:rsidRPr="00EF4EB9" w:rsidRDefault="00DD03FA" w:rsidP="00DD03FA">
      <w:pPr>
        <w:pStyle w:val="Default"/>
        <w:spacing w:line="360" w:lineRule="auto"/>
        <w:jc w:val="both"/>
        <w:rPr>
          <w:rFonts w:ascii="Times New Roman" w:hAnsi="Times New Roman" w:cs="Times New Roman"/>
          <w:color w:val="auto"/>
          <w:sz w:val="22"/>
          <w:szCs w:val="22"/>
          <w:lang w:val="en-GB"/>
        </w:rPr>
      </w:pPr>
      <w:r w:rsidRPr="00EF4EB9">
        <w:rPr>
          <w:rFonts w:ascii="Times New Roman" w:hAnsi="Times New Roman" w:cs="Times New Roman"/>
          <w:color w:val="auto"/>
          <w:sz w:val="22"/>
          <w:szCs w:val="22"/>
          <w:lang w:val="en-GB"/>
        </w:rPr>
        <w:t>The following databases were searched from inception: MEDLINE; Medline in Process (for latest publications); EMBASE; The Cochrane Library including the Cochrane Systematic Reviews Database, Cochrane Controlled Trials Register,  DARE, NHS EED and HTA databases; NIHR Clinical Research Network Portfolio database; NRR (National Research Register) Archive; Web of Science Proceedings; Current Controlled Trials; Clinical Trials.gov.  Searches were not restricted by date or publication type.</w:t>
      </w:r>
    </w:p>
    <w:p w:rsidR="00DD03FA" w:rsidRPr="00EF4EB9" w:rsidRDefault="00DD03FA" w:rsidP="00DD03FA">
      <w:pPr>
        <w:pStyle w:val="Default"/>
        <w:spacing w:line="360" w:lineRule="auto"/>
        <w:jc w:val="both"/>
        <w:rPr>
          <w:rFonts w:ascii="Times New Roman" w:hAnsi="Times New Roman" w:cs="Times New Roman"/>
          <w:color w:val="auto"/>
          <w:sz w:val="22"/>
          <w:szCs w:val="22"/>
          <w:lang w:val="en-GB"/>
        </w:rPr>
      </w:pPr>
    </w:p>
    <w:p w:rsidR="00DD03FA" w:rsidRPr="00EF4EB9" w:rsidRDefault="00DD03FA" w:rsidP="0085086B">
      <w:pPr>
        <w:pStyle w:val="Default"/>
        <w:spacing w:line="360" w:lineRule="auto"/>
        <w:jc w:val="both"/>
        <w:outlineLvl w:val="0"/>
        <w:rPr>
          <w:rFonts w:ascii="Times New Roman" w:hAnsi="Times New Roman" w:cs="Times New Roman"/>
          <w:color w:val="auto"/>
          <w:sz w:val="22"/>
          <w:szCs w:val="22"/>
          <w:lang w:val="en-GB"/>
        </w:rPr>
      </w:pPr>
      <w:r w:rsidRPr="00EF4EB9">
        <w:rPr>
          <w:rFonts w:ascii="Times New Roman" w:hAnsi="Times New Roman" w:cs="Times New Roman"/>
          <w:color w:val="auto"/>
          <w:sz w:val="22"/>
          <w:szCs w:val="22"/>
          <w:lang w:val="en-GB"/>
        </w:rPr>
        <w:t xml:space="preserve">The MEDLINE search strategy is presented in Appendix </w:t>
      </w:r>
      <w:r w:rsidR="005B514A" w:rsidRPr="00EF4EB9">
        <w:rPr>
          <w:rFonts w:ascii="Times New Roman" w:hAnsi="Times New Roman" w:cs="Times New Roman"/>
          <w:color w:val="auto"/>
          <w:sz w:val="22"/>
          <w:szCs w:val="22"/>
          <w:lang w:val="en-GB"/>
        </w:rPr>
        <w:t>3</w:t>
      </w:r>
      <w:r w:rsidRPr="00EF4EB9">
        <w:rPr>
          <w:rFonts w:ascii="Times New Roman" w:hAnsi="Times New Roman" w:cs="Times New Roman"/>
          <w:color w:val="auto"/>
          <w:sz w:val="22"/>
          <w:szCs w:val="22"/>
          <w:lang w:val="en-GB"/>
        </w:rPr>
        <w:t>.</w:t>
      </w:r>
    </w:p>
    <w:p w:rsidR="00DD03FA" w:rsidRPr="00EF4EB9" w:rsidRDefault="00DD03FA" w:rsidP="00DD03FA">
      <w:pPr>
        <w:pStyle w:val="Default"/>
        <w:spacing w:line="360" w:lineRule="auto"/>
        <w:jc w:val="both"/>
        <w:rPr>
          <w:rFonts w:ascii="Times New Roman" w:hAnsi="Times New Roman" w:cs="Times New Roman"/>
          <w:color w:val="auto"/>
          <w:sz w:val="22"/>
          <w:szCs w:val="22"/>
          <w:lang w:val="en-GB"/>
        </w:rPr>
      </w:pPr>
    </w:p>
    <w:p w:rsidR="00DD03FA" w:rsidRPr="00EF4EB9" w:rsidRDefault="00DD03FA" w:rsidP="00DD03FA">
      <w:pPr>
        <w:pStyle w:val="Default"/>
        <w:spacing w:line="360" w:lineRule="auto"/>
        <w:jc w:val="both"/>
        <w:rPr>
          <w:rFonts w:ascii="Times New Roman" w:hAnsi="Times New Roman" w:cs="Times New Roman"/>
          <w:color w:val="auto"/>
          <w:sz w:val="22"/>
          <w:szCs w:val="22"/>
          <w:lang w:val="en-GB"/>
        </w:rPr>
      </w:pPr>
      <w:r w:rsidRPr="00EF4EB9">
        <w:rPr>
          <w:rFonts w:ascii="Times New Roman" w:hAnsi="Times New Roman" w:cs="Times New Roman"/>
          <w:color w:val="auto"/>
          <w:sz w:val="22"/>
          <w:szCs w:val="22"/>
          <w:lang w:val="en-GB"/>
        </w:rPr>
        <w:t xml:space="preserve">Literature searches were conducted from March to August 2010.  References were collected in a database, and duplicates removed.  </w:t>
      </w:r>
    </w:p>
    <w:p w:rsidR="00DD03FA" w:rsidRPr="00EF4EB9" w:rsidRDefault="00DD03FA" w:rsidP="00DD03FA">
      <w:pPr>
        <w:pStyle w:val="Default"/>
        <w:spacing w:line="360" w:lineRule="auto"/>
        <w:jc w:val="both"/>
        <w:rPr>
          <w:rFonts w:ascii="Times New Roman" w:hAnsi="Times New Roman" w:cs="Times New Roman"/>
          <w:color w:val="auto"/>
          <w:sz w:val="22"/>
          <w:szCs w:val="22"/>
          <w:lang w:val="en-GB"/>
        </w:rPr>
      </w:pPr>
    </w:p>
    <w:p w:rsidR="00DD03FA" w:rsidRPr="00EF4EB9" w:rsidRDefault="00DD03FA" w:rsidP="0085086B">
      <w:pPr>
        <w:pStyle w:val="Default"/>
        <w:spacing w:line="360" w:lineRule="auto"/>
        <w:jc w:val="both"/>
        <w:outlineLvl w:val="0"/>
        <w:rPr>
          <w:rFonts w:ascii="Times New Roman" w:hAnsi="Times New Roman" w:cs="Times New Roman"/>
          <w:color w:val="auto"/>
          <w:sz w:val="22"/>
          <w:szCs w:val="22"/>
          <w:lang w:val="en-GB"/>
        </w:rPr>
      </w:pPr>
      <w:r w:rsidRPr="00EF4EB9">
        <w:rPr>
          <w:rFonts w:ascii="Times New Roman" w:hAnsi="Times New Roman" w:cs="Times New Roman"/>
          <w:color w:val="auto"/>
          <w:sz w:val="22"/>
          <w:szCs w:val="22"/>
          <w:lang w:val="en-GB"/>
        </w:rPr>
        <w:t xml:space="preserve">5.1.3.2  Inclusion and exclusion criteria </w:t>
      </w:r>
    </w:p>
    <w:p w:rsidR="00DD03FA" w:rsidRPr="00EF4EB9" w:rsidRDefault="00DD03FA" w:rsidP="0085086B">
      <w:pPr>
        <w:pStyle w:val="Header"/>
        <w:spacing w:line="360" w:lineRule="auto"/>
        <w:outlineLvl w:val="0"/>
        <w:rPr>
          <w:b/>
          <w:sz w:val="22"/>
          <w:szCs w:val="22"/>
        </w:rPr>
      </w:pPr>
      <w:r w:rsidRPr="00EF4EB9">
        <w:rPr>
          <w:b/>
          <w:sz w:val="22"/>
          <w:szCs w:val="22"/>
        </w:rPr>
        <w:t>Inclusion</w:t>
      </w:r>
    </w:p>
    <w:p w:rsidR="00DD03FA" w:rsidRPr="00EF4EB9" w:rsidRDefault="00DD03FA" w:rsidP="0085086B">
      <w:pPr>
        <w:pStyle w:val="Header"/>
        <w:spacing w:line="360" w:lineRule="auto"/>
        <w:jc w:val="both"/>
        <w:outlineLvl w:val="0"/>
        <w:rPr>
          <w:sz w:val="22"/>
          <w:szCs w:val="22"/>
        </w:rPr>
      </w:pPr>
      <w:r w:rsidRPr="00EF4EB9">
        <w:rPr>
          <w:sz w:val="22"/>
          <w:szCs w:val="22"/>
        </w:rPr>
        <w:t>Population</w:t>
      </w:r>
    </w:p>
    <w:p w:rsidR="00DD03FA" w:rsidRPr="00EF4EB9" w:rsidRDefault="00DD03FA" w:rsidP="00DD03FA">
      <w:pPr>
        <w:pStyle w:val="Header"/>
        <w:spacing w:line="360" w:lineRule="auto"/>
        <w:jc w:val="both"/>
        <w:rPr>
          <w:sz w:val="22"/>
          <w:szCs w:val="22"/>
        </w:rPr>
      </w:pPr>
      <w:r w:rsidRPr="00EF4EB9">
        <w:rPr>
          <w:sz w:val="22"/>
          <w:szCs w:val="22"/>
        </w:rPr>
        <w:t xml:space="preserve">Adult patients diagnosed with AF.  Diagnosis of AF may be confirmed by electrocardiogram (ECG), which may be standard ECG, 24-hour ambulatory ECG or event recorder ECG.  </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Study types</w:t>
      </w:r>
    </w:p>
    <w:p w:rsidR="00DD03FA" w:rsidRPr="00EF4EB9" w:rsidRDefault="00DD03FA" w:rsidP="00DD03FA">
      <w:pPr>
        <w:pStyle w:val="Header"/>
        <w:spacing w:line="360" w:lineRule="auto"/>
        <w:jc w:val="both"/>
        <w:rPr>
          <w:sz w:val="22"/>
          <w:szCs w:val="22"/>
        </w:rPr>
      </w:pPr>
      <w:r w:rsidRPr="00EF4EB9">
        <w:rPr>
          <w:sz w:val="22"/>
          <w:szCs w:val="22"/>
        </w:rPr>
        <w:t xml:space="preserve">Epidemiological studies of prevalence of selected pathologies (see section 5.1.1 for pathologies) were sought.  </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sz w:val="22"/>
          <w:szCs w:val="22"/>
        </w:rPr>
      </w:pPr>
      <w:r w:rsidRPr="00EF4EB9">
        <w:rPr>
          <w:sz w:val="22"/>
          <w:szCs w:val="22"/>
        </w:rPr>
        <w:t xml:space="preserve">Outcome  </w:t>
      </w:r>
    </w:p>
    <w:p w:rsidR="00DD03FA" w:rsidRPr="00EF4EB9" w:rsidRDefault="00DD03FA" w:rsidP="00DD03FA">
      <w:pPr>
        <w:pStyle w:val="Header"/>
        <w:spacing w:line="360" w:lineRule="auto"/>
        <w:jc w:val="both"/>
        <w:rPr>
          <w:sz w:val="22"/>
          <w:szCs w:val="22"/>
        </w:rPr>
      </w:pPr>
      <w:r w:rsidRPr="00EF4EB9">
        <w:rPr>
          <w:sz w:val="22"/>
          <w:szCs w:val="22"/>
        </w:rPr>
        <w:t>Prevalence of selected pathologies (see section 5.1.1 for selected pathologies).</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b/>
          <w:sz w:val="22"/>
          <w:szCs w:val="22"/>
        </w:rPr>
      </w:pPr>
      <w:r w:rsidRPr="00EF4EB9">
        <w:rPr>
          <w:b/>
          <w:sz w:val="22"/>
          <w:szCs w:val="22"/>
        </w:rPr>
        <w:t>Exclusion</w:t>
      </w:r>
    </w:p>
    <w:p w:rsidR="00DD03FA" w:rsidRPr="00EF4EB9" w:rsidRDefault="00DD03FA" w:rsidP="00DD03FA">
      <w:pPr>
        <w:pStyle w:val="Header"/>
        <w:spacing w:line="360" w:lineRule="auto"/>
        <w:jc w:val="both"/>
        <w:rPr>
          <w:sz w:val="22"/>
          <w:szCs w:val="22"/>
        </w:rPr>
      </w:pPr>
      <w:r w:rsidRPr="00EF4EB9">
        <w:rPr>
          <w:sz w:val="22"/>
          <w:szCs w:val="22"/>
        </w:rPr>
        <w:t>The following publication types were excluded: animal studies, editorials, opinion pieces, studies only published in languages other than English, reports published as meeting abstracts only if insufficient details were reported.</w:t>
      </w:r>
    </w:p>
    <w:p w:rsidR="00DD03FA" w:rsidRPr="00EF4EB9" w:rsidRDefault="00DD03FA" w:rsidP="00DD03FA">
      <w:pPr>
        <w:pStyle w:val="Header"/>
        <w:spacing w:line="360" w:lineRule="auto"/>
        <w:rPr>
          <w:sz w:val="22"/>
          <w:szCs w:val="22"/>
        </w:rPr>
      </w:pPr>
    </w:p>
    <w:p w:rsidR="00DD03FA" w:rsidRPr="00EF4EB9" w:rsidRDefault="00DD03FA" w:rsidP="00DD03FA">
      <w:pPr>
        <w:pStyle w:val="Header"/>
        <w:spacing w:line="360" w:lineRule="auto"/>
        <w:jc w:val="both"/>
        <w:rPr>
          <w:sz w:val="22"/>
          <w:szCs w:val="22"/>
        </w:rPr>
      </w:pPr>
      <w:r w:rsidRPr="00EF4EB9">
        <w:rPr>
          <w:sz w:val="22"/>
          <w:szCs w:val="22"/>
        </w:rPr>
        <w:t>Study selection was made by one reviewer based on the above inclusion/exclusion criteria, and checked with a second reviewer where needed.</w:t>
      </w:r>
    </w:p>
    <w:p w:rsidR="006606C2" w:rsidRPr="00EF4EB9" w:rsidRDefault="006606C2">
      <w:pPr>
        <w:rPr>
          <w:sz w:val="22"/>
          <w:szCs w:val="22"/>
        </w:rPr>
      </w:pPr>
    </w:p>
    <w:p w:rsidR="00AB6957" w:rsidRDefault="00AB6957">
      <w:pPr>
        <w:rPr>
          <w:sz w:val="22"/>
          <w:szCs w:val="22"/>
        </w:rPr>
      </w:pPr>
      <w:r>
        <w:rPr>
          <w:sz w:val="22"/>
          <w:szCs w:val="22"/>
        </w:rPr>
        <w:br w:type="page"/>
      </w:r>
    </w:p>
    <w:p w:rsidR="00DD03FA" w:rsidRPr="00EF4EB9" w:rsidRDefault="00DD03FA" w:rsidP="0085086B">
      <w:pPr>
        <w:pStyle w:val="Header"/>
        <w:spacing w:line="360" w:lineRule="auto"/>
        <w:outlineLvl w:val="0"/>
        <w:rPr>
          <w:sz w:val="22"/>
          <w:szCs w:val="22"/>
        </w:rPr>
      </w:pPr>
      <w:r w:rsidRPr="00EF4EB9">
        <w:rPr>
          <w:sz w:val="22"/>
          <w:szCs w:val="22"/>
        </w:rPr>
        <w:t xml:space="preserve">5.1.3.3  Data abstraction, critical appraisal and synthesis </w:t>
      </w:r>
    </w:p>
    <w:p w:rsidR="00DD03FA" w:rsidRPr="00EF4EB9" w:rsidRDefault="00DD03FA" w:rsidP="00DD03FA">
      <w:pPr>
        <w:pStyle w:val="Header"/>
        <w:spacing w:line="360" w:lineRule="auto"/>
        <w:jc w:val="both"/>
        <w:rPr>
          <w:sz w:val="22"/>
          <w:szCs w:val="22"/>
        </w:rPr>
      </w:pPr>
      <w:r w:rsidRPr="00EF4EB9">
        <w:rPr>
          <w:sz w:val="22"/>
          <w:szCs w:val="22"/>
        </w:rPr>
        <w:t>Data were extracted by one reviewer using a standardised data extraction form and checked by another reviewer.  Discrepancies were resolved by discussion.</w:t>
      </w:r>
    </w:p>
    <w:p w:rsidR="00DD03FA" w:rsidRPr="00EF4EB9" w:rsidRDefault="00DD03FA" w:rsidP="00DD03FA">
      <w:pPr>
        <w:pStyle w:val="Header"/>
        <w:spacing w:line="360" w:lineRule="auto"/>
        <w:jc w:val="both"/>
        <w:rPr>
          <w:b/>
          <w:sz w:val="22"/>
          <w:szCs w:val="22"/>
        </w:rPr>
      </w:pPr>
    </w:p>
    <w:p w:rsidR="00DD03FA" w:rsidRPr="00EF4EB9" w:rsidRDefault="00DD03FA" w:rsidP="00DD03FA">
      <w:pPr>
        <w:pStyle w:val="Header"/>
        <w:spacing w:line="360" w:lineRule="auto"/>
        <w:jc w:val="both"/>
        <w:rPr>
          <w:sz w:val="22"/>
          <w:szCs w:val="22"/>
        </w:rPr>
      </w:pPr>
      <w:r w:rsidRPr="00EF4EB9">
        <w:rPr>
          <w:sz w:val="22"/>
          <w:szCs w:val="22"/>
        </w:rPr>
        <w:t>Quality assessment, for studies with the intended outcome of prevalence of a pathology, was based on criteria identified in the STROBE statement (Strengthening the reporting of observational studies in epidemiology).</w:t>
      </w:r>
      <w:r w:rsidR="00FC2DC5" w:rsidRPr="00EF4EB9">
        <w:rPr>
          <w:sz w:val="22"/>
          <w:szCs w:val="22"/>
        </w:rPr>
        <w:fldChar w:fldCharType="begin"/>
      </w:r>
      <w:r w:rsidR="00C555BF">
        <w:rPr>
          <w:sz w:val="22"/>
          <w:szCs w:val="22"/>
        </w:rPr>
        <w:instrText xml:space="preserve"> ADDIN REFMGR.CITE &lt;Refman&gt;&lt;Cite&gt;&lt;Author&gt;Elm&lt;/Author&gt;&lt;Year&gt;2007&lt;/Year&gt;&lt;RecNum&gt;3&lt;/RecNum&gt;&lt;IDText&gt;Strengthening the reporting of observational studies in epidemiology (STROBE) statement: guidelines for reporting observational studies&lt;/IDText&gt;&lt;MDL Ref_Type="Journal"&gt;&lt;Ref_Type&gt;Journal&lt;/Ref_Type&gt;&lt;Ref_ID&gt;3&lt;/Ref_ID&gt;&lt;Title_Primary&gt;Strengthening the reporting of observational studies in epidemiology (STROBE) statement: guidelines for reporting observational studies&lt;/Title_Primary&gt;&lt;Authors_Primary&gt;Elm,Erik von&lt;/Authors_Primary&gt;&lt;Authors_Primary&gt;Altman,Douglas G.&lt;/Authors_Primary&gt;&lt;Authors_Primary&gt;Egger,Matthias&lt;/Authors_Primary&gt;&lt;Authors_Primary&gt;Pocock,Stuart J.&lt;/Authors_Primary&gt;&lt;Authors_Primary&gt;Gotzsche,Peter C.&lt;/Authors_Primary&gt;&lt;Authors_Primary&gt;Vandenbroucke,Jan P.&lt;/Authors_Primary&gt;&lt;Authors_Primary&gt;STROBE,Initiative&lt;/Authors_Primary&gt;&lt;Date_Primary&gt;2007/10/20&lt;/Date_Primary&gt;&lt;Keywords&gt;$$ECHO FOR AF&lt;/Keywords&gt;&lt;Keywords&gt;epidemiology&lt;/Keywords&gt;&lt;Keywords&gt;observational study&lt;/Keywords&gt;&lt;Keywords&gt;study&lt;/Keywords&gt;&lt;Reprint&gt;Not in File&lt;/Reprint&gt;&lt;Start_Page&gt;806&lt;/Start_Page&gt;&lt;End_Page&gt;808&lt;/End_Page&gt;&lt;Periodical&gt;BMJ&lt;/Periodical&gt;&lt;Volume&gt;335&lt;/Volume&gt;&lt;Issue&gt;7624&lt;/Issue&gt;&lt;Web_URL&gt;http://www.bmj.com&lt;/Web_URL&gt;&lt;ZZ_JournalFull&gt;&lt;f name="System"&gt;BMJ&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60</w:t>
      </w:r>
      <w:r w:rsidR="00FC2DC5" w:rsidRPr="00EF4EB9">
        <w:rPr>
          <w:sz w:val="22"/>
          <w:szCs w:val="22"/>
        </w:rPr>
        <w:fldChar w:fldCharType="end"/>
      </w:r>
      <w:r w:rsidRPr="00EF4EB9">
        <w:rPr>
          <w:sz w:val="22"/>
          <w:szCs w:val="22"/>
        </w:rPr>
        <w:t xml:space="preserve">   </w:t>
      </w:r>
    </w:p>
    <w:p w:rsidR="00DD03FA" w:rsidRPr="00EF4EB9" w:rsidRDefault="00DD03FA" w:rsidP="00DD03FA">
      <w:pPr>
        <w:pStyle w:val="Header"/>
        <w:spacing w:line="360" w:lineRule="auto"/>
        <w:jc w:val="both"/>
        <w:rPr>
          <w:sz w:val="22"/>
          <w:szCs w:val="22"/>
        </w:rPr>
      </w:pPr>
    </w:p>
    <w:p w:rsidR="00DD03FA" w:rsidRPr="00EF4EB9" w:rsidRDefault="00DD03FA" w:rsidP="0085086B">
      <w:pPr>
        <w:pStyle w:val="Header"/>
        <w:spacing w:line="360" w:lineRule="auto"/>
        <w:jc w:val="both"/>
        <w:outlineLvl w:val="0"/>
        <w:rPr>
          <w:b/>
          <w:sz w:val="22"/>
          <w:szCs w:val="22"/>
        </w:rPr>
      </w:pPr>
      <w:r w:rsidRPr="00EF4EB9">
        <w:rPr>
          <w:sz w:val="22"/>
          <w:szCs w:val="22"/>
        </w:rPr>
        <w:t xml:space="preserve">Data extraction forms are in Appendix </w:t>
      </w:r>
      <w:r w:rsidR="00226351" w:rsidRPr="00EF4EB9">
        <w:rPr>
          <w:sz w:val="22"/>
          <w:szCs w:val="22"/>
        </w:rPr>
        <w:t>6</w:t>
      </w:r>
      <w:r w:rsidRPr="00EF4EB9">
        <w:rPr>
          <w:sz w:val="22"/>
          <w:szCs w:val="22"/>
        </w:rPr>
        <w:t xml:space="preserve">.  Quality assessment forms are in Appendix </w:t>
      </w:r>
      <w:r w:rsidR="00226351" w:rsidRPr="00EF4EB9">
        <w:rPr>
          <w:sz w:val="22"/>
          <w:szCs w:val="22"/>
        </w:rPr>
        <w:t>7</w:t>
      </w:r>
      <w:r w:rsidRPr="00EF4EB9">
        <w:rPr>
          <w:sz w:val="22"/>
          <w:szCs w:val="22"/>
        </w:rPr>
        <w:t>.</w:t>
      </w:r>
    </w:p>
    <w:p w:rsidR="00DD03FA" w:rsidRPr="00EF4EB9" w:rsidRDefault="00DD03FA" w:rsidP="00DD03FA">
      <w:pPr>
        <w:pStyle w:val="Header"/>
        <w:spacing w:line="360" w:lineRule="auto"/>
        <w:jc w:val="both"/>
        <w:rPr>
          <w:b/>
          <w:sz w:val="22"/>
          <w:szCs w:val="22"/>
        </w:rPr>
      </w:pPr>
    </w:p>
    <w:p w:rsidR="00DD03FA" w:rsidRPr="00EF4EB9" w:rsidRDefault="00DD03FA" w:rsidP="00DD03FA">
      <w:pPr>
        <w:pStyle w:val="Header"/>
        <w:spacing w:line="360" w:lineRule="auto"/>
        <w:jc w:val="both"/>
        <w:rPr>
          <w:sz w:val="22"/>
          <w:szCs w:val="22"/>
        </w:rPr>
      </w:pPr>
      <w:r w:rsidRPr="00EF4EB9">
        <w:rPr>
          <w:sz w:val="22"/>
          <w:szCs w:val="22"/>
        </w:rPr>
        <w:t>Data from studies designed to detect the prevalence of a particular pathology were tabulated.</w:t>
      </w:r>
      <w:r w:rsidR="009816D9" w:rsidRPr="00EF4EB9">
        <w:rPr>
          <w:sz w:val="22"/>
          <w:szCs w:val="22"/>
        </w:rPr>
        <w:t xml:space="preserve">  Due to heterogeneity of populations, pathologies and comparators</w:t>
      </w:r>
      <w:r w:rsidRPr="00EF4EB9">
        <w:rPr>
          <w:sz w:val="22"/>
          <w:szCs w:val="22"/>
        </w:rPr>
        <w:t xml:space="preserve"> </w:t>
      </w:r>
      <w:r w:rsidR="009816D9" w:rsidRPr="00EF4EB9">
        <w:rPr>
          <w:sz w:val="22"/>
          <w:szCs w:val="22"/>
        </w:rPr>
        <w:t>data synthesis was precluded.</w:t>
      </w:r>
      <w:r w:rsidRPr="00EF4EB9">
        <w:rPr>
          <w:sz w:val="22"/>
          <w:szCs w:val="22"/>
        </w:rPr>
        <w:t xml:space="preserve">  These data were discussed in a narrative review.</w:t>
      </w:r>
    </w:p>
    <w:bookmarkEnd w:id="5"/>
    <w:p w:rsidR="00557911" w:rsidRPr="00EF4EB9" w:rsidRDefault="00557911">
      <w:pPr>
        <w:rPr>
          <w:b/>
          <w:sz w:val="22"/>
          <w:szCs w:val="22"/>
        </w:rPr>
      </w:pPr>
    </w:p>
    <w:p w:rsidR="00AB6957" w:rsidRDefault="00AB6957" w:rsidP="00DD03FA">
      <w:pPr>
        <w:spacing w:line="360" w:lineRule="auto"/>
        <w:jc w:val="both"/>
        <w:rPr>
          <w:b/>
          <w:sz w:val="22"/>
          <w:szCs w:val="22"/>
        </w:rPr>
      </w:pPr>
    </w:p>
    <w:p w:rsidR="00DD03FA" w:rsidRPr="00EF4EB9" w:rsidRDefault="00DD03FA" w:rsidP="00DD03FA">
      <w:pPr>
        <w:spacing w:line="360" w:lineRule="auto"/>
        <w:jc w:val="both"/>
        <w:rPr>
          <w:b/>
          <w:sz w:val="22"/>
          <w:szCs w:val="22"/>
        </w:rPr>
      </w:pPr>
      <w:r w:rsidRPr="00EF4EB9">
        <w:rPr>
          <w:b/>
          <w:sz w:val="22"/>
          <w:szCs w:val="22"/>
        </w:rPr>
        <w:t>5.2</w:t>
      </w:r>
      <w:r w:rsidR="00557911" w:rsidRPr="00EF4EB9">
        <w:rPr>
          <w:b/>
          <w:sz w:val="22"/>
          <w:szCs w:val="22"/>
        </w:rPr>
        <w:tab/>
      </w:r>
      <w:r w:rsidRPr="00EF4EB9">
        <w:rPr>
          <w:b/>
          <w:sz w:val="22"/>
          <w:szCs w:val="22"/>
        </w:rPr>
        <w:t>Results</w:t>
      </w:r>
    </w:p>
    <w:p w:rsidR="00DD03FA" w:rsidRPr="00EF4EB9" w:rsidRDefault="00DD03FA" w:rsidP="00DD03FA">
      <w:pPr>
        <w:spacing w:line="360" w:lineRule="auto"/>
        <w:jc w:val="both"/>
        <w:rPr>
          <w:i/>
          <w:sz w:val="22"/>
          <w:szCs w:val="22"/>
        </w:rPr>
      </w:pPr>
      <w:r w:rsidRPr="00EF4EB9">
        <w:rPr>
          <w:i/>
          <w:sz w:val="22"/>
          <w:szCs w:val="22"/>
        </w:rPr>
        <w:t xml:space="preserve">5.2.1  Diagnostic accuracy of TTE for clinically relevant pathologies </w:t>
      </w:r>
    </w:p>
    <w:p w:rsidR="00DD03FA" w:rsidRPr="00EF4EB9" w:rsidRDefault="00DD03FA" w:rsidP="0085086B">
      <w:pPr>
        <w:tabs>
          <w:tab w:val="center" w:pos="4153"/>
          <w:tab w:val="right" w:pos="8306"/>
        </w:tabs>
        <w:spacing w:line="360" w:lineRule="auto"/>
        <w:outlineLvl w:val="0"/>
        <w:rPr>
          <w:sz w:val="22"/>
          <w:szCs w:val="22"/>
        </w:rPr>
      </w:pPr>
      <w:r w:rsidRPr="00EF4EB9">
        <w:rPr>
          <w:sz w:val="22"/>
          <w:szCs w:val="22"/>
        </w:rPr>
        <w:t xml:space="preserve">5.2.1.1  Quantity and quality of research available </w:t>
      </w:r>
    </w:p>
    <w:p w:rsidR="00DD03FA" w:rsidRPr="00EF4EB9" w:rsidRDefault="00DD03FA" w:rsidP="00DD03FA">
      <w:pPr>
        <w:tabs>
          <w:tab w:val="center" w:pos="4153"/>
          <w:tab w:val="right" w:pos="8306"/>
        </w:tabs>
        <w:spacing w:line="360" w:lineRule="auto"/>
        <w:jc w:val="both"/>
        <w:rPr>
          <w:sz w:val="22"/>
          <w:szCs w:val="22"/>
        </w:rPr>
      </w:pPr>
      <w:r w:rsidRPr="00EF4EB9">
        <w:rPr>
          <w:sz w:val="22"/>
          <w:szCs w:val="22"/>
        </w:rPr>
        <w:t xml:space="preserve">The literature search yielded 15824 article citations when duplicates had been removed.  Figure </w:t>
      </w:r>
      <w:r w:rsidR="005B514A" w:rsidRPr="00EF4EB9">
        <w:rPr>
          <w:sz w:val="22"/>
          <w:szCs w:val="22"/>
        </w:rPr>
        <w:t>1</w:t>
      </w:r>
      <w:r w:rsidRPr="00EF4EB9">
        <w:rPr>
          <w:sz w:val="22"/>
          <w:szCs w:val="22"/>
        </w:rPr>
        <w:t xml:space="preserve"> shows study selection, in a modified version of the PRISMA flow diagram.</w:t>
      </w:r>
      <w:r w:rsidR="00FC2DC5" w:rsidRPr="00EF4EB9">
        <w:rPr>
          <w:sz w:val="22"/>
          <w:szCs w:val="22"/>
        </w:rPr>
        <w:fldChar w:fldCharType="begin"/>
      </w:r>
      <w:r w:rsidR="00C555BF">
        <w:rPr>
          <w:sz w:val="22"/>
          <w:szCs w:val="22"/>
        </w:rPr>
        <w:instrText xml:space="preserve"> ADDIN REFMGR.CITE &lt;Refman&gt;&lt;Cite&gt;&lt;Author&gt;Moher&lt;/Author&gt;&lt;Year&gt;2009&lt;/Year&gt;&lt;RecNum&gt;16965&lt;/RecNum&gt;&lt;IDText&gt;Preferred Reporting Items for Systematic Reviews and Meta-Analyses: The PRISMA Statement&lt;/IDText&gt;&lt;MDL Ref_Type="Journal"&gt;&lt;Ref_Type&gt;Journal&lt;/Ref_Type&gt;&lt;Ref_ID&gt;16965&lt;/Ref_ID&gt;&lt;Title_Primary&gt;Preferred Reporting Items for Systematic Reviews and Meta-Analyses: The PRISMA Statement&lt;/Title_Primary&gt;&lt;Authors_Primary&gt;Moher,David&lt;/Authors_Primary&gt;&lt;Authors_Primary&gt;Liberati,Alessandro&lt;/Authors_Primary&gt;&lt;Authors_Primary&gt;Tetzlaff,Jennifer&lt;/Authors_Primary&gt;&lt;Authors_Primary&gt;Altman,Douglas G.&lt;/Authors_Primary&gt;&lt;Authors_Primary&gt;the PRISMA Group,&lt;/Authors_Primary&gt;&lt;Date_Primary&gt;2009/7/20&lt;/Date_Primary&gt;&lt;Keywords&gt;$$SYS RVW METHODS&lt;/Keywords&gt;&lt;Keywords&gt;review&lt;/Keywords&gt;&lt;Keywords&gt;Systematic review&lt;/Keywords&gt;&lt;Keywords&gt;Systematic reviews&lt;/Keywords&gt;&lt;Reprint&gt;Not in File&lt;/Reprint&gt;&lt;Start_Page&gt;65&lt;/Start_Page&gt;&lt;End_Page&gt;94&lt;/End_Page&gt;&lt;Periodical&gt;Annals of Internal Medicine&lt;/Periodical&gt;&lt;Volume&gt;151&lt;/Volume&gt;&lt;Issue&gt;4&lt;/Issue&gt;&lt;Web_URL&gt;http://www.annals.org&lt;/Web_URL&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61</w:t>
      </w:r>
      <w:r w:rsidR="00FC2DC5" w:rsidRPr="00EF4EB9">
        <w:rPr>
          <w:sz w:val="22"/>
          <w:szCs w:val="22"/>
        </w:rPr>
        <w:fldChar w:fldCharType="end"/>
      </w:r>
      <w:r w:rsidRPr="00EF4EB9">
        <w:rPr>
          <w:sz w:val="22"/>
          <w:szCs w:val="22"/>
        </w:rPr>
        <w:t xml:space="preserve">  Citations presenting purely economic analyses were not included in this chapter.  References excluded at the full paper screening stage (n=38), with reason for exclusion, are presented in Appendix </w:t>
      </w:r>
      <w:r w:rsidR="00C60F32" w:rsidRPr="00EF4EB9">
        <w:rPr>
          <w:sz w:val="22"/>
          <w:szCs w:val="22"/>
        </w:rPr>
        <w:t>8</w:t>
      </w:r>
      <w:r w:rsidRPr="00EF4EB9">
        <w:rPr>
          <w:sz w:val="22"/>
          <w:szCs w:val="22"/>
        </w:rPr>
        <w:t>.</w:t>
      </w:r>
    </w:p>
    <w:p w:rsidR="00DD03FA" w:rsidRPr="00EF4EB9" w:rsidRDefault="00DD03FA" w:rsidP="00DD03FA">
      <w:pPr>
        <w:tabs>
          <w:tab w:val="center" w:pos="4153"/>
          <w:tab w:val="right" w:pos="8306"/>
        </w:tabs>
        <w:spacing w:line="360" w:lineRule="auto"/>
        <w:jc w:val="both"/>
        <w:rPr>
          <w:sz w:val="22"/>
          <w:szCs w:val="22"/>
        </w:rPr>
      </w:pPr>
    </w:p>
    <w:p w:rsidR="00DD03FA" w:rsidRPr="00EF4EB9" w:rsidRDefault="00DD03FA" w:rsidP="0085086B">
      <w:pPr>
        <w:tabs>
          <w:tab w:val="center" w:pos="4153"/>
          <w:tab w:val="right" w:pos="8306"/>
        </w:tabs>
        <w:spacing w:line="360" w:lineRule="auto"/>
        <w:jc w:val="both"/>
        <w:outlineLvl w:val="0"/>
        <w:rPr>
          <w:sz w:val="22"/>
          <w:szCs w:val="22"/>
        </w:rPr>
      </w:pPr>
      <w:r w:rsidRPr="00EF4EB9">
        <w:rPr>
          <w:sz w:val="22"/>
          <w:szCs w:val="22"/>
        </w:rPr>
        <w:t>There were 44 diagnostic accuracy studies and 5 prognostic studies accepted into the review.</w:t>
      </w:r>
    </w:p>
    <w:p w:rsidR="00DD03FA" w:rsidRPr="00EF4EB9" w:rsidRDefault="00DD03FA" w:rsidP="00DD03FA">
      <w:pPr>
        <w:tabs>
          <w:tab w:val="center" w:pos="4153"/>
          <w:tab w:val="right" w:pos="8306"/>
        </w:tabs>
        <w:spacing w:line="360" w:lineRule="auto"/>
        <w:jc w:val="both"/>
        <w:rPr>
          <w:sz w:val="22"/>
          <w:szCs w:val="22"/>
        </w:rPr>
      </w:pPr>
    </w:p>
    <w:p w:rsidR="00DD03FA" w:rsidRPr="00EF4EB9" w:rsidRDefault="00DD03FA" w:rsidP="00DD03FA">
      <w:pPr>
        <w:tabs>
          <w:tab w:val="center" w:pos="4153"/>
          <w:tab w:val="right" w:pos="8306"/>
        </w:tabs>
        <w:spacing w:line="360" w:lineRule="auto"/>
        <w:jc w:val="both"/>
        <w:rPr>
          <w:sz w:val="22"/>
          <w:szCs w:val="22"/>
        </w:rPr>
      </w:pPr>
      <w:r w:rsidRPr="00EF4EB9">
        <w:rPr>
          <w:sz w:val="22"/>
          <w:szCs w:val="22"/>
        </w:rPr>
        <w:t xml:space="preserve">A summary of included diagnostic accuracy studies is presented in Table </w:t>
      </w:r>
      <w:r w:rsidR="005B514A" w:rsidRPr="00EF4EB9">
        <w:rPr>
          <w:sz w:val="22"/>
          <w:szCs w:val="22"/>
        </w:rPr>
        <w:t>1</w:t>
      </w:r>
      <w:r w:rsidRPr="00EF4EB9">
        <w:rPr>
          <w:sz w:val="22"/>
          <w:szCs w:val="22"/>
        </w:rPr>
        <w:t xml:space="preserve"> and a summary of included prognostic studies is presented in Table </w:t>
      </w:r>
      <w:r w:rsidR="005B514A" w:rsidRPr="00EF4EB9">
        <w:rPr>
          <w:sz w:val="22"/>
          <w:szCs w:val="22"/>
        </w:rPr>
        <w:t>2</w:t>
      </w:r>
      <w:r w:rsidRPr="00EF4EB9">
        <w:rPr>
          <w:sz w:val="22"/>
          <w:szCs w:val="22"/>
        </w:rPr>
        <w:t xml:space="preserve">.  </w:t>
      </w:r>
    </w:p>
    <w:p w:rsidR="00DD03FA" w:rsidRPr="00EF4EB9" w:rsidRDefault="00DD03FA" w:rsidP="00DD03FA">
      <w:pPr>
        <w:tabs>
          <w:tab w:val="center" w:pos="4153"/>
          <w:tab w:val="right" w:pos="8306"/>
        </w:tabs>
        <w:spacing w:line="360" w:lineRule="auto"/>
        <w:rPr>
          <w:sz w:val="22"/>
          <w:szCs w:val="22"/>
        </w:rPr>
      </w:pPr>
    </w:p>
    <w:p w:rsidR="006606C2" w:rsidRPr="00EF4EB9" w:rsidRDefault="006606C2">
      <w:pPr>
        <w:rPr>
          <w:b/>
          <w:bCs/>
          <w:sz w:val="22"/>
          <w:szCs w:val="22"/>
        </w:rPr>
      </w:pPr>
      <w:r w:rsidRPr="00EF4EB9">
        <w:rPr>
          <w:b/>
          <w:bCs/>
          <w:sz w:val="22"/>
          <w:szCs w:val="22"/>
        </w:rPr>
        <w:br w:type="page"/>
      </w:r>
    </w:p>
    <w:p w:rsidR="00DD03FA" w:rsidRPr="00EF4EB9" w:rsidRDefault="00DD03FA" w:rsidP="0085086B">
      <w:pPr>
        <w:pStyle w:val="Header"/>
        <w:tabs>
          <w:tab w:val="clear" w:pos="4153"/>
          <w:tab w:val="clear" w:pos="8306"/>
        </w:tabs>
        <w:spacing w:line="360" w:lineRule="auto"/>
        <w:outlineLvl w:val="0"/>
        <w:rPr>
          <w:sz w:val="22"/>
          <w:szCs w:val="22"/>
        </w:rPr>
      </w:pPr>
      <w:r w:rsidRPr="00EF4EB9">
        <w:rPr>
          <w:b/>
          <w:bCs/>
          <w:sz w:val="22"/>
          <w:szCs w:val="22"/>
        </w:rPr>
        <w:t xml:space="preserve">Figure </w:t>
      </w:r>
      <w:r w:rsidR="006C472E" w:rsidRPr="00EF4EB9">
        <w:rPr>
          <w:b/>
          <w:bCs/>
          <w:sz w:val="22"/>
          <w:szCs w:val="22"/>
        </w:rPr>
        <w:t>1:</w:t>
      </w:r>
      <w:r w:rsidR="006C472E" w:rsidRPr="00EF4EB9">
        <w:rPr>
          <w:b/>
          <w:bCs/>
          <w:sz w:val="22"/>
          <w:szCs w:val="22"/>
        </w:rPr>
        <w:tab/>
      </w:r>
      <w:r w:rsidRPr="00EF4EB9">
        <w:rPr>
          <w:b/>
          <w:bCs/>
          <w:sz w:val="22"/>
          <w:szCs w:val="22"/>
        </w:rPr>
        <w:t>Study selection for diagnostic review</w:t>
      </w:r>
    </w:p>
    <w:p w:rsidR="00DD03FA" w:rsidRPr="00EF4EB9" w:rsidRDefault="00DD03FA" w:rsidP="00DD03FA">
      <w:pPr>
        <w:tabs>
          <w:tab w:val="center" w:pos="4153"/>
          <w:tab w:val="right" w:pos="8306"/>
        </w:tabs>
        <w:rPr>
          <w:noProof/>
        </w:rPr>
      </w:pPr>
      <w:r w:rsidRPr="00EF4EB9">
        <w:rPr>
          <w:noProof/>
        </w:rPr>
        <w:drawing>
          <wp:inline distT="0" distB="0" distL="0" distR="0">
            <wp:extent cx="5231130" cy="3991610"/>
            <wp:effectExtent l="1905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l="6448" t="26746" r="50381" b="14656"/>
                    <a:stretch>
                      <a:fillRect/>
                    </a:stretch>
                  </pic:blipFill>
                  <pic:spPr bwMode="auto">
                    <a:xfrm>
                      <a:off x="0" y="0"/>
                      <a:ext cx="5231130" cy="3991610"/>
                    </a:xfrm>
                    <a:prstGeom prst="rect">
                      <a:avLst/>
                    </a:prstGeom>
                    <a:noFill/>
                    <a:ln w="9525">
                      <a:noFill/>
                      <a:miter lim="800000"/>
                      <a:headEnd/>
                      <a:tailEnd/>
                    </a:ln>
                  </pic:spPr>
                </pic:pic>
              </a:graphicData>
            </a:graphic>
          </wp:inline>
        </w:drawing>
      </w:r>
    </w:p>
    <w:p w:rsidR="00DD03FA" w:rsidRPr="00EF4EB9" w:rsidRDefault="00DD03FA" w:rsidP="00DD03FA">
      <w:pPr>
        <w:tabs>
          <w:tab w:val="center" w:pos="4153"/>
          <w:tab w:val="right" w:pos="8306"/>
        </w:tabs>
      </w:pPr>
    </w:p>
    <w:p w:rsidR="00DD03FA" w:rsidRPr="00EF4EB9" w:rsidRDefault="00DD03FA" w:rsidP="00DD03FA">
      <w:pPr>
        <w:tabs>
          <w:tab w:val="center" w:pos="4153"/>
          <w:tab w:val="right" w:pos="8306"/>
        </w:tabs>
      </w:pPr>
    </w:p>
    <w:p w:rsidR="00557911" w:rsidRPr="00EF4EB9" w:rsidRDefault="00557911">
      <w:pPr>
        <w:rPr>
          <w:sz w:val="22"/>
          <w:szCs w:val="22"/>
        </w:rPr>
      </w:pPr>
      <w:r w:rsidRPr="00EF4EB9">
        <w:rPr>
          <w:sz w:val="22"/>
          <w:szCs w:val="22"/>
        </w:rPr>
        <w:br w:type="page"/>
      </w:r>
    </w:p>
    <w:p w:rsidR="00DD03FA" w:rsidRPr="00EF4EB9" w:rsidRDefault="00DD03FA" w:rsidP="0085086B">
      <w:pPr>
        <w:outlineLvl w:val="0"/>
        <w:rPr>
          <w:b/>
          <w:sz w:val="22"/>
          <w:szCs w:val="22"/>
        </w:rPr>
      </w:pPr>
      <w:r w:rsidRPr="00EF4EB9">
        <w:rPr>
          <w:b/>
          <w:sz w:val="22"/>
          <w:szCs w:val="22"/>
        </w:rPr>
        <w:t>Table</w:t>
      </w:r>
      <w:r w:rsidR="00557911" w:rsidRPr="00EF4EB9">
        <w:rPr>
          <w:b/>
          <w:sz w:val="22"/>
          <w:szCs w:val="22"/>
        </w:rPr>
        <w:t xml:space="preserve"> </w:t>
      </w:r>
      <w:r w:rsidR="006C472E" w:rsidRPr="00EF4EB9">
        <w:rPr>
          <w:b/>
          <w:sz w:val="22"/>
          <w:szCs w:val="22"/>
        </w:rPr>
        <w:t>1</w:t>
      </w:r>
      <w:r w:rsidR="00557911" w:rsidRPr="00EF4EB9">
        <w:rPr>
          <w:b/>
          <w:sz w:val="22"/>
          <w:szCs w:val="22"/>
        </w:rPr>
        <w:t>:</w:t>
      </w:r>
      <w:r w:rsidR="00557911" w:rsidRPr="00EF4EB9">
        <w:rPr>
          <w:b/>
          <w:sz w:val="22"/>
          <w:szCs w:val="22"/>
        </w:rPr>
        <w:tab/>
      </w:r>
      <w:r w:rsidRPr="00EF4EB9">
        <w:rPr>
          <w:b/>
          <w:sz w:val="22"/>
          <w:szCs w:val="22"/>
        </w:rPr>
        <w:t>Summary of diagnostic accuracy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1"/>
        <w:gridCol w:w="1796"/>
        <w:gridCol w:w="1230"/>
        <w:gridCol w:w="1253"/>
        <w:gridCol w:w="1908"/>
        <w:gridCol w:w="1307"/>
      </w:tblGrid>
      <w:tr w:rsidR="00DD03FA" w:rsidRPr="00EF4EB9" w:rsidTr="00755B37">
        <w:trPr>
          <w:tblHeader/>
        </w:trPr>
        <w:tc>
          <w:tcPr>
            <w:tcW w:w="1261" w:type="dxa"/>
          </w:tcPr>
          <w:p w:rsidR="00DD03FA" w:rsidRPr="00EF4EB9" w:rsidRDefault="00DD03FA" w:rsidP="003E06D1">
            <w:pPr>
              <w:rPr>
                <w:color w:val="000000"/>
                <w:sz w:val="18"/>
                <w:szCs w:val="18"/>
              </w:rPr>
            </w:pPr>
            <w:r w:rsidRPr="00EF4EB9">
              <w:rPr>
                <w:color w:val="000000"/>
                <w:sz w:val="18"/>
                <w:szCs w:val="18"/>
              </w:rPr>
              <w:t>Study</w:t>
            </w:r>
          </w:p>
        </w:tc>
        <w:tc>
          <w:tcPr>
            <w:tcW w:w="1563" w:type="dxa"/>
          </w:tcPr>
          <w:p w:rsidR="00DD03FA" w:rsidRPr="00EF4EB9" w:rsidRDefault="00DD03FA" w:rsidP="003E06D1">
            <w:pPr>
              <w:rPr>
                <w:color w:val="000000"/>
                <w:sz w:val="18"/>
                <w:szCs w:val="18"/>
              </w:rPr>
            </w:pPr>
            <w:r w:rsidRPr="00EF4EB9">
              <w:rPr>
                <w:color w:val="000000"/>
                <w:sz w:val="18"/>
                <w:szCs w:val="18"/>
              </w:rPr>
              <w:t>Category of pathology</w:t>
            </w:r>
          </w:p>
        </w:tc>
        <w:tc>
          <w:tcPr>
            <w:tcW w:w="1230" w:type="dxa"/>
          </w:tcPr>
          <w:p w:rsidR="00DD03FA" w:rsidRPr="00EF4EB9" w:rsidRDefault="00DD03FA" w:rsidP="003E06D1">
            <w:pPr>
              <w:rPr>
                <w:color w:val="000000"/>
                <w:sz w:val="18"/>
                <w:szCs w:val="18"/>
              </w:rPr>
            </w:pPr>
            <w:r w:rsidRPr="00EF4EB9">
              <w:rPr>
                <w:color w:val="000000"/>
                <w:sz w:val="18"/>
                <w:szCs w:val="18"/>
              </w:rPr>
              <w:t>Number of participants enrolled in study</w:t>
            </w:r>
          </w:p>
        </w:tc>
        <w:tc>
          <w:tcPr>
            <w:tcW w:w="1253" w:type="dxa"/>
          </w:tcPr>
          <w:p w:rsidR="00DD03FA" w:rsidRPr="00EF4EB9" w:rsidRDefault="00DD03FA" w:rsidP="003E06D1">
            <w:pPr>
              <w:rPr>
                <w:color w:val="000000"/>
                <w:sz w:val="18"/>
                <w:szCs w:val="18"/>
              </w:rPr>
            </w:pPr>
            <w:r w:rsidRPr="00EF4EB9">
              <w:rPr>
                <w:color w:val="000000"/>
                <w:sz w:val="18"/>
                <w:szCs w:val="18"/>
              </w:rPr>
              <w:t>Population AF</w:t>
            </w:r>
          </w:p>
        </w:tc>
        <w:tc>
          <w:tcPr>
            <w:tcW w:w="1908" w:type="dxa"/>
          </w:tcPr>
          <w:p w:rsidR="00DD03FA" w:rsidRPr="00EF4EB9" w:rsidRDefault="00DD03FA" w:rsidP="003E06D1">
            <w:pPr>
              <w:rPr>
                <w:color w:val="000000"/>
                <w:sz w:val="18"/>
                <w:szCs w:val="18"/>
              </w:rPr>
            </w:pPr>
            <w:r w:rsidRPr="00EF4EB9">
              <w:rPr>
                <w:color w:val="000000"/>
                <w:sz w:val="18"/>
                <w:szCs w:val="18"/>
              </w:rPr>
              <w:t>Type of TTE</w:t>
            </w:r>
          </w:p>
        </w:tc>
        <w:tc>
          <w:tcPr>
            <w:tcW w:w="1307" w:type="dxa"/>
          </w:tcPr>
          <w:p w:rsidR="00DD03FA" w:rsidRPr="00EF4EB9" w:rsidRDefault="00DD03FA" w:rsidP="003E06D1">
            <w:pPr>
              <w:rPr>
                <w:color w:val="000000"/>
                <w:sz w:val="17"/>
                <w:szCs w:val="17"/>
              </w:rPr>
            </w:pPr>
            <w:r w:rsidRPr="00EF4EB9">
              <w:rPr>
                <w:color w:val="000000"/>
                <w:sz w:val="17"/>
                <w:szCs w:val="17"/>
              </w:rPr>
              <w:t>Percentage usable TTE images</w:t>
            </w:r>
          </w:p>
        </w:tc>
      </w:tr>
      <w:tr w:rsidR="00DD03FA" w:rsidRPr="00EF4EB9" w:rsidTr="003E06D1">
        <w:tc>
          <w:tcPr>
            <w:tcW w:w="1261" w:type="dxa"/>
          </w:tcPr>
          <w:p w:rsidR="00DD03FA" w:rsidRPr="00EF4EB9" w:rsidRDefault="00DD03FA" w:rsidP="00AB6957">
            <w:pPr>
              <w:rPr>
                <w:color w:val="000000"/>
                <w:sz w:val="18"/>
                <w:szCs w:val="18"/>
              </w:rPr>
            </w:pPr>
            <w:r w:rsidRPr="00EF4EB9">
              <w:rPr>
                <w:color w:val="000000"/>
                <w:sz w:val="18"/>
                <w:szCs w:val="18"/>
              </w:rPr>
              <w:t>Acar et al 1991</w:t>
            </w:r>
            <w:r w:rsidR="00FC2DC5" w:rsidRPr="00EF4EB9">
              <w:rPr>
                <w:color w:val="000000"/>
                <w:sz w:val="18"/>
                <w:szCs w:val="18"/>
              </w:rPr>
              <w:fldChar w:fldCharType="begin"/>
            </w:r>
            <w:r w:rsidR="00C555BF">
              <w:rPr>
                <w:color w:val="000000"/>
                <w:sz w:val="18"/>
                <w:szCs w:val="18"/>
              </w:rPr>
              <w:instrText xml:space="preserve"> ADDIN REFMGR.CITE &lt;Refman&gt;&lt;Cite&gt;&lt;Author&gt;Acar&lt;/Author&gt;&lt;Year&gt;1991&lt;/Year&gt;&lt;RecNum&gt;4781&lt;/RecNum&gt;&lt;IDText&gt;Diagnosis of left atrial thrombi in mitral stenosis--usefulness of ultrasound techniques compared with other methods.&lt;/IDText&gt;&lt;MDL Ref_Type="Journal"&gt;&lt;Ref_Type&gt;Journal&lt;/Ref_Type&gt;&lt;Ref_ID&gt;4781&lt;/Ref_ID&gt;&lt;Title_Primary&gt;Diagnosis of left atrial thrombi in mitral stenosis--usefulness of ultrasound techniques compared with other methods.&lt;/Title_Primary&gt;&lt;Authors_Primary&gt;Acar,J.&lt;/Authors_Primary&gt;&lt;Authors_Primary&gt;Cormier,B.&lt;/Authors_Primary&gt;&lt;Authors_Primary&gt;Grimberg,D.&lt;/Authors_Primary&gt;&lt;Authors_Primary&gt;Kawthekar,G.&lt;/Authors_Primary&gt;&lt;Authors_Primary&gt;Iung,B.&lt;/Authors_Primary&gt;&lt;Authors_Primary&gt;Scheuer,B.&lt;/Authors_Primary&gt;&lt;Authors_Primary&gt;Farah,E.&lt;/Authors_Primary&gt;&lt;Date_Primary&gt;1991/7&lt;/Date_Primary&gt;&lt;Keywords&gt;$$accept title&lt;/Keywords&gt;&lt;Keywords&gt;$$Broad search&lt;/Keywords&gt;&lt;Keywords&gt;$$diagnosis&lt;/Keywords&gt;&lt;Keywords&gt;$$Medline&lt;/Keywords&gt;&lt;Keywords&gt;$$Pathologies&lt;/Keywords&gt;&lt;Keywords&gt;$$retrieve for diagnostic study&lt;/Keywords&gt;&lt;Keywords&gt;$$thrombosis&lt;/Keywords&gt;&lt;Keywords&gt;$$TOE&lt;/Keywords&gt;&lt;Keywords&gt;$$TTE&lt;/Keywords&gt;&lt;Keywords&gt;echocardiography&lt;/Keywords&gt;&lt;Keywords&gt;left ventricular&lt;/Keywords&gt;&lt;Keywords&gt;stenosis&lt;/Keywords&gt;&lt;Keywords&gt;diagnosis&lt;/Keywords&gt;&lt;Keywords&gt;ultrasound&lt;/Keywords&gt;&lt;Reprint&gt;In File&lt;/Reprint&gt;&lt;Start_Page&gt;70&lt;/Start_Page&gt;&lt;End_Page&gt;76&lt;/End_Page&gt;&lt;Periodical&gt;European Heart Journal&lt;/Periodical&gt;&lt;Volume&gt;12 Suppl B&lt;/Volume&gt;&lt;Address&gt;Service de Cardiologie, Hopital Tenon, Paris, France&lt;/Address&gt;&lt;ZZ_JournalFull&gt;&lt;f name="System"&gt;Europe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2</w:t>
            </w:r>
            <w:r w:rsidR="00FC2DC5" w:rsidRPr="00EF4EB9">
              <w:rPr>
                <w:color w:val="000000"/>
                <w:sz w:val="18"/>
                <w:szCs w:val="18"/>
              </w:rPr>
              <w:fldChar w:fldCharType="end"/>
            </w:r>
          </w:p>
        </w:tc>
        <w:tc>
          <w:tcPr>
            <w:tcW w:w="1563" w:type="dxa"/>
          </w:tcPr>
          <w:p w:rsidR="00DD03FA" w:rsidRPr="00EF4EB9" w:rsidRDefault="00E45741" w:rsidP="003E06D1">
            <w:pPr>
              <w:rPr>
                <w:color w:val="000000"/>
                <w:sz w:val="18"/>
                <w:szCs w:val="18"/>
              </w:rPr>
            </w:pPr>
            <w:r w:rsidRPr="00EF4EB9">
              <w:rPr>
                <w:color w:val="000000"/>
                <w:sz w:val="18"/>
                <w:szCs w:val="18"/>
              </w:rPr>
              <w:t>Ischaemia/thrombosis</w:t>
            </w:r>
          </w:p>
        </w:tc>
        <w:tc>
          <w:tcPr>
            <w:tcW w:w="1230" w:type="dxa"/>
          </w:tcPr>
          <w:p w:rsidR="00DD03FA" w:rsidRPr="00EF4EB9" w:rsidRDefault="00DD03FA" w:rsidP="003E06D1">
            <w:pPr>
              <w:rPr>
                <w:color w:val="000000"/>
                <w:sz w:val="18"/>
                <w:szCs w:val="18"/>
              </w:rPr>
            </w:pPr>
            <w:r w:rsidRPr="00EF4EB9">
              <w:rPr>
                <w:color w:val="000000"/>
                <w:sz w:val="18"/>
                <w:szCs w:val="18"/>
              </w:rPr>
              <w:t>581</w:t>
            </w:r>
          </w:p>
        </w:tc>
        <w:tc>
          <w:tcPr>
            <w:tcW w:w="1253" w:type="dxa"/>
          </w:tcPr>
          <w:p w:rsidR="00DD03FA" w:rsidRPr="00EF4EB9" w:rsidRDefault="00DD03FA" w:rsidP="003E06D1">
            <w:pPr>
              <w:rPr>
                <w:color w:val="000000"/>
                <w:sz w:val="18"/>
                <w:szCs w:val="18"/>
              </w:rPr>
            </w:pPr>
            <w:r w:rsidRPr="00EF4EB9">
              <w:rPr>
                <w:color w:val="000000"/>
                <w:sz w:val="18"/>
                <w:szCs w:val="18"/>
              </w:rPr>
              <w:t>44.9% AF</w:t>
            </w:r>
          </w:p>
        </w:tc>
        <w:tc>
          <w:tcPr>
            <w:tcW w:w="1908" w:type="dxa"/>
          </w:tcPr>
          <w:p w:rsidR="00DD03FA" w:rsidRPr="00EF4EB9" w:rsidRDefault="00DD03FA" w:rsidP="003E06D1">
            <w:pPr>
              <w:rPr>
                <w:color w:val="000000"/>
                <w:sz w:val="18"/>
                <w:szCs w:val="18"/>
              </w:rPr>
            </w:pPr>
            <w:r w:rsidRPr="00EF4EB9">
              <w:rPr>
                <w:color w:val="000000"/>
                <w:sz w:val="18"/>
                <w:szCs w:val="18"/>
              </w:rPr>
              <w:t>2D 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Arques et al 200</w:t>
            </w:r>
            <w:r w:rsidR="00D013E2" w:rsidRPr="00EF4EB9">
              <w:rPr>
                <w:color w:val="000000"/>
                <w:sz w:val="18"/>
                <w:szCs w:val="18"/>
              </w:rPr>
              <w:t>5</w:t>
            </w:r>
            <w:r w:rsidR="00FC2DC5" w:rsidRPr="00EF4EB9">
              <w:rPr>
                <w:color w:val="000000"/>
                <w:sz w:val="18"/>
                <w:szCs w:val="18"/>
              </w:rPr>
              <w:fldChar w:fldCharType="begin"/>
            </w:r>
            <w:r w:rsidR="00C555BF">
              <w:rPr>
                <w:color w:val="000000"/>
                <w:sz w:val="18"/>
                <w:szCs w:val="18"/>
              </w:rPr>
              <w:instrText xml:space="preserve"> ADDIN REFMGR.CITE &lt;Refman&gt;&lt;Cite&gt;&lt;Author&gt;Arques&lt;/Author&gt;&lt;Year&gt;2005&lt;/Year&gt;&lt;RecNum&gt;11486&lt;/RecNum&gt;&lt;IDText&gt;Comparative accuracy of color M-mode and tissue Doppler echocardiography in the emergency diagnosis of congestive heart failure in chronic hypertensive patients with normal left ventricular ejection fraction&lt;/IDText&gt;&lt;MDL Ref_Type="Journal"&gt;&lt;Ref_Type&gt;Journal&lt;/Ref_Type&gt;&lt;Ref_ID&gt;11486&lt;/Ref_ID&gt;&lt;Title_Primary&gt;Comparative accuracy of color M-mode and tissue Doppler echocardiography in the emergency diagnosis of congestive heart failure in chronic hypertensive patients with normal left ventricular ejection fraction&lt;/Title_Primary&gt;&lt;Authors_Primary&gt;Arques,S.&lt;/Authors_Primary&gt;&lt;Authors_Primary&gt;Roux,E.&lt;/Authors_Primary&gt;&lt;Authors_Primary&gt;Sbragia,P.&lt;/Authors_Primary&gt;&lt;Authors_Primary&gt;Gelisse,R.&lt;/Authors_Primary&gt;&lt;Authors_Primary&gt;Ambrosi,P.&lt;/Authors_Primary&gt;&lt;Authors_Primary&gt;Pieri,B.&lt;/Authors_Primary&gt;&lt;Authors_Primary&gt;Luccioni,R.&lt;/Authors_Primary&gt;&lt;Date_Primary&gt;2005/11/15&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Reprint&gt;In File&lt;/Reprint&gt;&lt;Start_Page&gt;1456&lt;/Start_Page&gt;&lt;End_Page&gt;1459&lt;/End_Page&gt;&lt;Periodical&gt;American Journal of Cardiology&lt;/Periodical&gt;&lt;Volume&gt;96&lt;/Volume&gt;&lt;Issue&gt;10&lt;/Issue&gt;&lt;Address&gt;Department of Cardiology, Aubagne Hospital, Aubagne, France. sarques@ch-aubagne.rss.fr&lt;/Address&gt;&lt;ZZ_JournalFull&gt;&lt;f name="System"&gt;American Journal of Car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3</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Heart failure</w:t>
            </w:r>
          </w:p>
        </w:tc>
        <w:tc>
          <w:tcPr>
            <w:tcW w:w="1230" w:type="dxa"/>
          </w:tcPr>
          <w:p w:rsidR="00DD03FA" w:rsidRPr="00EF4EB9" w:rsidRDefault="00DD03FA" w:rsidP="003E06D1">
            <w:pPr>
              <w:rPr>
                <w:color w:val="000000"/>
                <w:sz w:val="18"/>
                <w:szCs w:val="18"/>
              </w:rPr>
            </w:pPr>
            <w:r w:rsidRPr="00EF4EB9">
              <w:rPr>
                <w:color w:val="000000"/>
                <w:sz w:val="18"/>
                <w:szCs w:val="18"/>
              </w:rPr>
              <w:t>40</w:t>
            </w:r>
          </w:p>
        </w:tc>
        <w:tc>
          <w:tcPr>
            <w:tcW w:w="1253" w:type="dxa"/>
          </w:tcPr>
          <w:p w:rsidR="00DD03FA" w:rsidRPr="00EF4EB9" w:rsidRDefault="00DD03FA" w:rsidP="003E06D1">
            <w:pPr>
              <w:rPr>
                <w:color w:val="000000"/>
                <w:sz w:val="18"/>
                <w:szCs w:val="18"/>
              </w:rPr>
            </w:pPr>
            <w:r w:rsidRPr="00EF4EB9">
              <w:rPr>
                <w:color w:val="000000"/>
                <w:sz w:val="18"/>
                <w:szCs w:val="18"/>
              </w:rPr>
              <w:t>0%</w:t>
            </w:r>
          </w:p>
        </w:tc>
        <w:tc>
          <w:tcPr>
            <w:tcW w:w="1908" w:type="dxa"/>
          </w:tcPr>
          <w:p w:rsidR="00DD03FA" w:rsidRPr="00EF4EB9" w:rsidRDefault="00DD03FA" w:rsidP="003E06D1">
            <w:pPr>
              <w:rPr>
                <w:color w:val="000000"/>
                <w:sz w:val="18"/>
                <w:szCs w:val="18"/>
              </w:rPr>
            </w:pPr>
            <w:r w:rsidRPr="00EF4EB9">
              <w:rPr>
                <w:color w:val="000000"/>
                <w:sz w:val="18"/>
                <w:szCs w:val="18"/>
              </w:rPr>
              <w:t xml:space="preserve">TTE colour M-mode Doppler </w:t>
            </w:r>
          </w:p>
        </w:tc>
        <w:tc>
          <w:tcPr>
            <w:tcW w:w="1307" w:type="dxa"/>
          </w:tcPr>
          <w:p w:rsidR="00DD03FA" w:rsidRPr="00EF4EB9" w:rsidRDefault="00DD03FA" w:rsidP="003E06D1">
            <w:pPr>
              <w:rPr>
                <w:color w:val="000000"/>
                <w:sz w:val="18"/>
                <w:szCs w:val="18"/>
              </w:rPr>
            </w:pPr>
            <w:r w:rsidRPr="00EF4EB9">
              <w:rPr>
                <w:color w:val="000000"/>
                <w:sz w:val="18"/>
                <w:szCs w:val="18"/>
              </w:rPr>
              <w:t>98</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Attenhofer Jost et al 2000</w:t>
            </w:r>
            <w:r w:rsidR="00FC2DC5" w:rsidRPr="00EF4EB9">
              <w:rPr>
                <w:color w:val="000000"/>
                <w:sz w:val="18"/>
                <w:szCs w:val="18"/>
              </w:rPr>
              <w:fldChar w:fldCharType="begin"/>
            </w:r>
            <w:r w:rsidR="00C555BF">
              <w:rPr>
                <w:color w:val="000000"/>
                <w:sz w:val="18"/>
                <w:szCs w:val="18"/>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4</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Structural defect and 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100</w:t>
            </w:r>
          </w:p>
        </w:tc>
        <w:tc>
          <w:tcPr>
            <w:tcW w:w="1253" w:type="dxa"/>
          </w:tcPr>
          <w:p w:rsidR="00DD03FA" w:rsidRPr="00EF4EB9" w:rsidRDefault="00DD03FA" w:rsidP="003E06D1">
            <w:pPr>
              <w:rPr>
                <w:color w:val="000000"/>
                <w:sz w:val="18"/>
                <w:szCs w:val="18"/>
              </w:rPr>
            </w:pPr>
            <w:r w:rsidRPr="00EF4EB9">
              <w:rPr>
                <w:color w:val="000000"/>
                <w:sz w:val="18"/>
                <w:szCs w:val="18"/>
              </w:rPr>
              <w:t>NR (all had heart murmur)</w:t>
            </w:r>
          </w:p>
        </w:tc>
        <w:tc>
          <w:tcPr>
            <w:tcW w:w="1908" w:type="dxa"/>
          </w:tcPr>
          <w:p w:rsidR="00DD03FA" w:rsidRPr="00EF4EB9" w:rsidRDefault="00DD03FA" w:rsidP="003E06D1">
            <w:pPr>
              <w:rPr>
                <w:color w:val="000000"/>
                <w:sz w:val="18"/>
                <w:szCs w:val="18"/>
              </w:rPr>
            </w:pPr>
            <w:r w:rsidRPr="00EF4EB9">
              <w:rPr>
                <w:color w:val="000000"/>
                <w:sz w:val="18"/>
                <w:szCs w:val="18"/>
              </w:rPr>
              <w:t>TTE 2D and continuous wave Doppler</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AB6957" w:rsidP="005A1380">
            <w:pPr>
              <w:rPr>
                <w:color w:val="000000"/>
                <w:sz w:val="18"/>
                <w:szCs w:val="18"/>
              </w:rPr>
            </w:pPr>
            <w:r>
              <w:rPr>
                <w:color w:val="000000"/>
                <w:sz w:val="18"/>
                <w:szCs w:val="18"/>
              </w:rPr>
              <w:t>Barron 1988 et al</w:t>
            </w:r>
            <w:r w:rsidR="00FC2DC5" w:rsidRPr="00EF4EB9">
              <w:rPr>
                <w:color w:val="000000"/>
                <w:sz w:val="18"/>
                <w:szCs w:val="18"/>
              </w:rPr>
              <w:fldChar w:fldCharType="begin"/>
            </w:r>
            <w:r w:rsidR="00C555BF">
              <w:rPr>
                <w:color w:val="000000"/>
                <w:sz w:val="18"/>
                <w:szCs w:val="18"/>
              </w:rPr>
              <w:instrText xml:space="preserve"> ADDIN REFMGR.CITE &lt;Refman&gt;&lt;Cite&gt;&lt;Author&gt;Barron&lt;/Author&gt;&lt;Year&gt;1988&lt;/Year&gt;&lt;RecNum&gt;18789&lt;/RecNum&gt;&lt;IDText&gt;Comparison of auscultation with two-dimensional and Doppler echocardiography in patients with suspected mitral valve prolapse&lt;/IDText&gt;&lt;MDL Ref_Type="Journal"&gt;&lt;Ref_Type&gt;Journal&lt;/Ref_Type&gt;&lt;Ref_ID&gt;18789&lt;/Ref_ID&gt;&lt;Title_Primary&gt;Comparison of auscultation with two-dimensional and Doppler echocardiography in patients with suspected mitral valve prolapse&lt;/Title_Primary&gt;&lt;Authors_Primary&gt;Barron,J.T.&lt;/Authors_Primary&gt;&lt;Authors_Primary&gt;Manrose,D.L.&lt;/Authors_Primary&gt;&lt;Authors_Primary&gt;Liebson,P.R.&lt;/Authors_Primary&gt;&lt;Date_Primary&gt;1988/6&lt;/Date_Primary&gt;&lt;Keywords&gt;$$accept title Second search&lt;/Keywords&gt;&lt;Keywords&gt;$$keep from second search&lt;/Keywords&gt;&lt;Keywords&gt;$$Medline&lt;/Keywords&gt;&lt;Keywords&gt;$$mitral valve&lt;/Keywords&gt;&lt;Keywords&gt;$$Pathologies&lt;/Keywords&gt;&lt;Keywords&gt;echocardiography&lt;/Keywords&gt;&lt;Reprint&gt;In File&lt;/Reprint&gt;&lt;Start_Page&gt;401&lt;/Start_Page&gt;&lt;End_Page&gt;406&lt;/End_Page&gt;&lt;Periodical&gt;Clinical Cardiology&lt;/Periodical&gt;&lt;Volume&gt;11&lt;/Volume&gt;&lt;Issue&gt;6&lt;/Issue&gt;&lt;Address&gt;Department of Medicine, Rush Medical College, Rush-Presbyterian-St. Luke&amp;apos;s Medical Center, Chicago, IL 60612&lt;/Address&gt;&lt;ZZ_JournalFull&gt;&lt;f name="System"&gt;Clinical Car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5</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140</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365773" w:rsidP="003E06D1">
            <w:pPr>
              <w:rPr>
                <w:color w:val="000000"/>
                <w:sz w:val="18"/>
                <w:szCs w:val="18"/>
              </w:rPr>
            </w:pPr>
            <w:r w:rsidRPr="00EF4EB9">
              <w:rPr>
                <w:color w:val="000000"/>
                <w:sz w:val="18"/>
                <w:szCs w:val="18"/>
              </w:rPr>
              <w:t xml:space="preserve">2D and Doppler </w:t>
            </w:r>
            <w:r w:rsidR="00DD03FA" w:rsidRPr="00EF4EB9">
              <w:rPr>
                <w:color w:val="000000"/>
                <w:sz w:val="18"/>
                <w:szCs w:val="18"/>
              </w:rPr>
              <w:t>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AB6957">
            <w:pPr>
              <w:rPr>
                <w:color w:val="000000"/>
                <w:sz w:val="18"/>
                <w:szCs w:val="18"/>
              </w:rPr>
            </w:pPr>
            <w:r w:rsidRPr="00EF4EB9">
              <w:rPr>
                <w:color w:val="000000"/>
                <w:sz w:val="18"/>
                <w:szCs w:val="18"/>
              </w:rPr>
              <w:t>Bova et al 2003</w:t>
            </w:r>
            <w:r w:rsidR="00FC2DC5" w:rsidRPr="00EF4EB9">
              <w:rPr>
                <w:color w:val="000000"/>
                <w:sz w:val="18"/>
                <w:szCs w:val="18"/>
              </w:rPr>
              <w:fldChar w:fldCharType="begin"/>
            </w:r>
            <w:r w:rsidR="00C555BF">
              <w:rPr>
                <w:color w:val="000000"/>
                <w:sz w:val="18"/>
                <w:szCs w:val="18"/>
              </w:rPr>
              <w:instrText xml:space="preserve"> ADDIN REFMGR.CITE &lt;Refman&gt;&lt;Cite&gt;&lt;Author&gt;Bova&lt;/Author&gt;&lt;Year&gt;2003&lt;/Year&gt;&lt;RecNum&gt;13139&lt;/RecNum&gt;&lt;IDText&gt;Diagnostic utility of echocardiography in patients with suspected pulmonary embolism&lt;/IDText&gt;&lt;MDL Ref_Type="Journal"&gt;&lt;Ref_Type&gt;Journal&lt;/Ref_Type&gt;&lt;Ref_ID&gt;13139&lt;/Ref_ID&gt;&lt;Title_Primary&gt;Diagnostic utility of echocardiography in patients with suspected pulmonary embolism&lt;/Title_Primary&gt;&lt;Authors_Primary&gt;Bova,C.&lt;/Authors_Primary&gt;&lt;Authors_Primary&gt;Greco,F.&lt;/Authors_Primary&gt;&lt;Authors_Primary&gt;Misuraca,G.&lt;/Authors_Primary&gt;&lt;Authors_Primary&gt;Serafini,O.&lt;/Authors_Primary&gt;&lt;Authors_Primary&gt;Crocco,F.&lt;/Authors_Primary&gt;&lt;Authors_Primary&gt;Greco,A.&lt;/Authors_Primary&gt;&lt;Authors_Primary&gt;Noto,A.&lt;/Authors_Primary&gt;&lt;Date_Primary&gt;2003/5&lt;/Date_Primary&gt;&lt;Keywords&gt;$$accept title Second search&lt;/Keywords&gt;&lt;Keywords&gt;$$keep from second search&lt;/Keywords&gt;&lt;Keywords&gt;$$Medline&lt;/Keywords&gt;&lt;Keywords&gt;$$Pathologies&lt;/Keywords&gt;&lt;Keywords&gt;$$pulmonary&lt;/Keywords&gt;&lt;Keywords&gt;echocardiography&lt;/Keywords&gt;&lt;Reprint&gt;In File&lt;/Reprint&gt;&lt;Start_Page&gt;180&lt;/Start_Page&gt;&lt;End_Page&gt;183&lt;/End_Page&gt;&lt;Periodical&gt;American Journal of Emergency Medicine&lt;/Periodical&gt;&lt;Volume&gt;21&lt;/Volume&gt;&lt;Issue&gt;3&lt;/Issue&gt;&lt;Address&gt;Department of Internal Medicine, Annunziata General Hospital, Cosenza, Italy&lt;/Address&gt;&lt;ZZ_JournalFull&gt;&lt;f name="System"&gt;American Journal of Emergency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6</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Pulmonary disease</w:t>
            </w:r>
          </w:p>
        </w:tc>
        <w:tc>
          <w:tcPr>
            <w:tcW w:w="1230" w:type="dxa"/>
          </w:tcPr>
          <w:p w:rsidR="00DD03FA" w:rsidRPr="00EF4EB9" w:rsidRDefault="00DD03FA" w:rsidP="003E06D1">
            <w:pPr>
              <w:rPr>
                <w:color w:val="000000"/>
                <w:sz w:val="18"/>
                <w:szCs w:val="18"/>
              </w:rPr>
            </w:pPr>
            <w:r w:rsidRPr="00EF4EB9">
              <w:rPr>
                <w:color w:val="000000"/>
                <w:sz w:val="18"/>
                <w:szCs w:val="18"/>
              </w:rPr>
              <w:t>162</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TTE  continuous wave Doppler</w:t>
            </w:r>
          </w:p>
        </w:tc>
        <w:tc>
          <w:tcPr>
            <w:tcW w:w="1307" w:type="dxa"/>
          </w:tcPr>
          <w:p w:rsidR="00DD03FA" w:rsidRPr="00EF4EB9" w:rsidRDefault="00DD03FA" w:rsidP="003E06D1">
            <w:pPr>
              <w:rPr>
                <w:color w:val="000000"/>
                <w:sz w:val="18"/>
                <w:szCs w:val="18"/>
              </w:rPr>
            </w:pPr>
            <w:r w:rsidRPr="00EF4EB9">
              <w:rPr>
                <w:color w:val="000000"/>
                <w:sz w:val="18"/>
                <w:szCs w:val="18"/>
              </w:rPr>
              <w:t>97</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Casella et al 2009</w:t>
            </w:r>
            <w:r w:rsidR="00FC2DC5" w:rsidRPr="00EF4EB9">
              <w:rPr>
                <w:color w:val="000000"/>
                <w:sz w:val="18"/>
                <w:szCs w:val="18"/>
              </w:rPr>
              <w:fldChar w:fldCharType="begin"/>
            </w:r>
            <w:r w:rsidR="00C555BF">
              <w:rPr>
                <w:color w:val="000000"/>
                <w:sz w:val="18"/>
                <w:szCs w:val="18"/>
              </w:rPr>
              <w:instrText xml:space="preserve"> ADDIN REFMGR.CITE &lt;Refman&gt;&lt;Cite&gt;&lt;Author&gt;Casella&lt;/Author&gt;&lt;Year&gt;2009&lt;/Year&gt;&lt;RecNum&gt;7580&lt;/RecNum&gt;&lt;IDText&gt;The potential impact of contemporary transthoracic echocardiography on the management of patients with native valve endocarditis: a comparison with transesophageal echocardiography&lt;/IDText&gt;&lt;MDL Ref_Type="Journal"&gt;&lt;Ref_Type&gt;Journal&lt;/Ref_Type&gt;&lt;Ref_ID&gt;7580&lt;/Ref_ID&gt;&lt;Title_Primary&gt;The potential impact of contemporary transthoracic echocardiography on the management of patients with native valve endocarditis: a comparison with transesophageal echocardiography&lt;/Title_Primary&gt;&lt;Authors_Primary&gt;Casella,F.&lt;/Authors_Primary&gt;&lt;Authors_Primary&gt;Rana,B.&lt;/Authors_Primary&gt;&lt;Authors_Primary&gt;Casazza,G.&lt;/Authors_Primary&gt;&lt;Authors_Primary&gt;Bhan,A.&lt;/Authors_Primary&gt;&lt;Authors_Primary&gt;Kapetanakis,S.&lt;/Authors_Primary&gt;&lt;Authors_Primary&gt;Omigie,J.&lt;/Authors_Primary&gt;&lt;Authors_Primary&gt;Reiken,J.&lt;/Authors_Primary&gt;&lt;Authors_Primary&gt;Monaghan,M.J.&lt;/Authors_Primary&gt;&lt;Authors_Primary&gt;Casella,Francesco&lt;/Authors_Primary&gt;&lt;Authors_Primary&gt;Rana,Bushra&lt;/Authors_Primary&gt;&lt;Authors_Primary&gt;Casazza,Giovanni&lt;/Authors_Primary&gt;&lt;Authors_Primary&gt;Bhan,Amit&lt;/Authors_Primary&gt;&lt;Authors_Primary&gt;Kapetanakis,Stam&lt;/Authors_Primary&gt;&lt;Authors_Primary&gt;Omigie,Joe&lt;/Authors_Primary&gt;&lt;Authors_Primary&gt;Reiken,Joseph&lt;/Authors_Primary&gt;&lt;Authors_Primary&gt;Monaghan,Mark J.&lt;/Authors_Primary&gt;&lt;Date_Primary&gt;2009/9&lt;/Date_Primary&gt;&lt;Keywords&gt;$$accept title Second search&lt;/Keywords&gt;&lt;Keywords&gt;$$endocarditis&lt;/Keywords&gt;&lt;Keywords&gt;$$keep from second search&lt;/Keywords&gt;&lt;Keywords&gt;$$Medline&lt;/Keywords&gt;&lt;Keywords&gt;$$Pathologies&lt;/Keywords&gt;&lt;Keywords&gt;echocardiography&lt;/Keywords&gt;&lt;Reprint&gt;In File&lt;/Reprint&gt;&lt;Start_Page&gt;900&lt;/Start_Page&gt;&lt;End_Page&gt;906&lt;/End_Page&gt;&lt;Periodical&gt;Echocardiography&lt;/Periodical&gt;&lt;Volume&gt;26&lt;/Volume&gt;&lt;Issue&gt;8&lt;/Issue&gt;&lt;Address&gt;Department of Cardiology, King&amp;apos;s College Hospital, Denmark Hill, London, UK&lt;/Address&gt;&lt;ZZ_JournalFull&gt;&lt;f name="System"&gt;Echocardiograph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7</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Endocarditis</w:t>
            </w:r>
          </w:p>
        </w:tc>
        <w:tc>
          <w:tcPr>
            <w:tcW w:w="1230" w:type="dxa"/>
          </w:tcPr>
          <w:p w:rsidR="00DD03FA" w:rsidRPr="00EF4EB9" w:rsidRDefault="00DD03FA" w:rsidP="003E06D1">
            <w:pPr>
              <w:rPr>
                <w:color w:val="000000"/>
                <w:sz w:val="18"/>
                <w:szCs w:val="18"/>
              </w:rPr>
            </w:pPr>
            <w:r w:rsidRPr="00EF4EB9">
              <w:rPr>
                <w:color w:val="000000"/>
                <w:sz w:val="18"/>
                <w:szCs w:val="18"/>
              </w:rPr>
              <w:t>75</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harmonic</w:t>
            </w:r>
            <w:r w:rsidRPr="00EF4EB9">
              <w:rPr>
                <w:color w:val="000000"/>
                <w:sz w:val="18"/>
                <w:szCs w:val="18"/>
              </w:rPr>
              <w:br/>
              <w:t>imaging TTE</w:t>
            </w:r>
          </w:p>
        </w:tc>
        <w:tc>
          <w:tcPr>
            <w:tcW w:w="1307" w:type="dxa"/>
          </w:tcPr>
          <w:p w:rsidR="00DD03FA" w:rsidRPr="00EF4EB9" w:rsidRDefault="00DD03FA" w:rsidP="003E06D1">
            <w:pPr>
              <w:rPr>
                <w:color w:val="000000"/>
                <w:sz w:val="18"/>
                <w:szCs w:val="18"/>
              </w:rPr>
            </w:pPr>
            <w:r w:rsidRPr="00EF4EB9">
              <w:rPr>
                <w:color w:val="000000"/>
                <w:sz w:val="18"/>
                <w:szCs w:val="18"/>
              </w:rPr>
              <w:t>100 (81.5% good image quality)</w:t>
            </w:r>
          </w:p>
        </w:tc>
      </w:tr>
      <w:tr w:rsidR="00DD03FA" w:rsidRPr="00EF4EB9" w:rsidTr="003E06D1">
        <w:tc>
          <w:tcPr>
            <w:tcW w:w="1261" w:type="dxa"/>
          </w:tcPr>
          <w:p w:rsidR="00DD03FA" w:rsidRPr="00EF4EB9" w:rsidRDefault="00DD03FA" w:rsidP="00AB6957">
            <w:pPr>
              <w:rPr>
                <w:color w:val="000000"/>
                <w:sz w:val="18"/>
                <w:szCs w:val="18"/>
              </w:rPr>
            </w:pPr>
            <w:r w:rsidRPr="00EF4EB9">
              <w:rPr>
                <w:color w:val="000000"/>
                <w:sz w:val="18"/>
                <w:szCs w:val="18"/>
              </w:rPr>
              <w:t>Cassidy et al 1992</w:t>
            </w:r>
            <w:r w:rsidR="00FC2DC5" w:rsidRPr="00EF4EB9">
              <w:rPr>
                <w:color w:val="000000"/>
                <w:sz w:val="18"/>
                <w:szCs w:val="18"/>
              </w:rPr>
              <w:fldChar w:fldCharType="begin"/>
            </w:r>
            <w:r w:rsidR="00C555BF">
              <w:rPr>
                <w:color w:val="000000"/>
                <w:sz w:val="18"/>
                <w:szCs w:val="18"/>
              </w:rPr>
              <w:instrText xml:space="preserve"> ADDIN REFMGR.CITE &lt;Refman&gt;&lt;Cite&gt;&lt;Author&gt;Cassidy&lt;/Author&gt;&lt;Year&gt;1992&lt;/Year&gt;&lt;RecNum&gt;17756&lt;/RecNum&gt;&lt;IDText&gt;Aortic stenosis in elderly people: an evaluation of clinical and echocardiographic diagnosis&lt;/IDText&gt;&lt;MDL Ref_Type="Journal"&gt;&lt;Ref_Type&gt;Journal&lt;/Ref_Type&gt;&lt;Ref_ID&gt;17756&lt;/Ref_ID&gt;&lt;Title_Primary&gt;Aortic stenosis in elderly people: an evaluation of clinical and echocardiographic diagnosis&lt;/Title_Primary&gt;&lt;Authors_Primary&gt;Cassidy,T.P.&lt;/Authors_Primary&gt;&lt;Authors_Primary&gt;Hardwick,D.J.&lt;/Authors_Primary&gt;&lt;Authors_Primary&gt;Norris,C.A.&lt;/Authors_Primary&gt;&lt;Authors_Primary&gt;Cassidy,T.P.&lt;/Authors_Primary&gt;&lt;Authors_Primary&gt;Hardwick,D.J.&lt;/Authors_Primary&gt;&lt;Authors_Primary&gt;Norris,C.A.&lt;/Authors_Primary&gt;&lt;Date_Primary&gt;1992/11&lt;/Date_Primary&gt;&lt;Keywords&gt;$$accept title Second search&lt;/Keywords&gt;&lt;Keywords&gt;$$aortic stenosis&lt;/Keywords&gt;&lt;Keywords&gt;$$keep from second search&lt;/Keywords&gt;&lt;Keywords&gt;$$Medline&lt;/Keywords&gt;&lt;Keywords&gt;$$Pathologies&lt;/Keywords&gt;&lt;Keywords&gt;$$TTE as gold standard&lt;/Keywords&gt;&lt;Keywords&gt;echocardiography&lt;/Keywords&gt;&lt;Keywords&gt;stenosis&lt;/Keywords&gt;&lt;Reprint&gt;In File&lt;/Reprint&gt;&lt;Start_Page&gt;440&lt;/Start_Page&gt;&lt;End_Page&gt;444&lt;/End_Page&gt;&lt;Periodical&gt;Age &amp;amp; Ageing&lt;/Periodical&gt;&lt;Volume&gt;21&lt;/Volume&gt;&lt;Issue&gt;6&lt;/Issue&gt;&lt;Address&gt;Geriatric Medicine Unit, City Hospital, Edinburgh&lt;/Address&gt;&lt;ZZ_JournalFull&gt;&lt;f name="System"&gt;Age &amp;amp; Ageing&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8</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41</w:t>
            </w:r>
          </w:p>
        </w:tc>
        <w:tc>
          <w:tcPr>
            <w:tcW w:w="1253" w:type="dxa"/>
          </w:tcPr>
          <w:p w:rsidR="00DD03FA" w:rsidRPr="00EF4EB9" w:rsidRDefault="00DD03FA" w:rsidP="003E06D1">
            <w:pPr>
              <w:rPr>
                <w:color w:val="000000"/>
                <w:sz w:val="18"/>
                <w:szCs w:val="18"/>
              </w:rPr>
            </w:pPr>
            <w:r w:rsidRPr="00EF4EB9">
              <w:rPr>
                <w:color w:val="000000"/>
                <w:sz w:val="18"/>
                <w:szCs w:val="18"/>
              </w:rPr>
              <w:t>NR (systolic murmur 100%)</w:t>
            </w:r>
          </w:p>
        </w:tc>
        <w:tc>
          <w:tcPr>
            <w:tcW w:w="1908" w:type="dxa"/>
          </w:tcPr>
          <w:p w:rsidR="00DD03FA" w:rsidRPr="00EF4EB9" w:rsidRDefault="00DD03FA" w:rsidP="003E06D1">
            <w:pPr>
              <w:rPr>
                <w:color w:val="000000"/>
                <w:sz w:val="18"/>
                <w:szCs w:val="18"/>
              </w:rPr>
            </w:pPr>
            <w:r w:rsidRPr="00EF4EB9">
              <w:rPr>
                <w:color w:val="000000"/>
                <w:sz w:val="18"/>
                <w:szCs w:val="18"/>
              </w:rPr>
              <w:t>TTE, M-mode 2D and Doppler</w:t>
            </w:r>
          </w:p>
        </w:tc>
        <w:tc>
          <w:tcPr>
            <w:tcW w:w="1307" w:type="dxa"/>
          </w:tcPr>
          <w:p w:rsidR="00DD03FA" w:rsidRPr="00EF4EB9" w:rsidRDefault="00DD03FA" w:rsidP="003E06D1">
            <w:pPr>
              <w:rPr>
                <w:color w:val="000000"/>
                <w:sz w:val="18"/>
                <w:szCs w:val="18"/>
              </w:rPr>
            </w:pPr>
            <w:r w:rsidRPr="00EF4EB9">
              <w:rPr>
                <w:color w:val="000000"/>
                <w:sz w:val="18"/>
                <w:szCs w:val="18"/>
              </w:rPr>
              <w:t>91</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 xml:space="preserve">Dittmann et al 1987 </w:t>
            </w:r>
            <w:r w:rsidR="00FC2DC5" w:rsidRPr="00EF4EB9">
              <w:rPr>
                <w:color w:val="000000"/>
                <w:sz w:val="18"/>
                <w:szCs w:val="18"/>
              </w:rPr>
              <w:fldChar w:fldCharType="begin"/>
            </w:r>
            <w:r w:rsidR="00C555BF">
              <w:rPr>
                <w:color w:val="000000"/>
                <w:sz w:val="18"/>
                <w:szCs w:val="18"/>
              </w:rPr>
              <w:instrText xml:space="preserve"> ADDIN REFMGR.CITE &lt;Refman&gt;&lt;Cite&gt;&lt;Author&gt;Dittmann&lt;/Author&gt;&lt;Year&gt;1987&lt;/Year&gt;&lt;RecNum&gt;18892&lt;/RecNum&gt;&lt;IDText&gt;Diagnosis and quantification of aortic regurgitation by pulsed Doppler echocardiography in patients with mitral valve disease&lt;/IDText&gt;&lt;MDL Ref_Type="Journal"&gt;&lt;Ref_Type&gt;Journal&lt;/Ref_Type&gt;&lt;Ref_ID&gt;18892&lt;/Ref_ID&gt;&lt;Title_Primary&gt;Diagnosis and quantification of aortic regurgitation by pulsed Doppler echocardiography in patients with mitral valve disease&lt;/Title_Primary&gt;&lt;Authors_Primary&gt;Dittmann,H.&lt;/Authors_Primary&gt;&lt;Authors_Primary&gt;Karsch,K.R.&lt;/Authors_Primary&gt;&lt;Authors_Primary&gt;Seipel,L.&lt;/Authors_Primary&gt;&lt;Authors_Primary&gt;Dittmann,H.&lt;/Authors_Primary&gt;&lt;Authors_Primary&gt;Karsch,K.R.&lt;/Authors_Primary&gt;&lt;Authors_Primary&gt;Seipel,L.&lt;/Authors_Primary&gt;&lt;Date_Primary&gt;1987/8&lt;/Date_Primary&gt;&lt;Keywords&gt;$$accept title Second search&lt;/Keywords&gt;&lt;Keywords&gt;$$keep from second search&lt;/Keywords&gt;&lt;Keywords&gt;$$Medline&lt;/Keywords&gt;&lt;Keywords&gt;$$mitral valve&lt;/Keywords&gt;&lt;Keywords&gt;$$Pathologies&lt;/Keywords&gt;&lt;Keywords&gt;echocardiography&lt;/Keywords&gt;&lt;Keywords&gt;stenosis&lt;/Keywords&gt;&lt;Reprint&gt;In File&lt;/Reprint&gt;&lt;Start_Page&gt;53&lt;/Start_Page&gt;&lt;End_Page&gt;57&lt;/End_Page&gt;&lt;Periodical&gt;European Heart Journal&lt;/Periodical&gt;&lt;Volume&gt;8 Suppl C&lt;/Volume&gt;&lt;Address&gt;Department of Internal Medicine III, University of Tuebingen, F.R.G&lt;/Address&gt;&lt;ZZ_JournalFull&gt;&lt;f name="System"&gt;Europe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9</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55</w:t>
            </w:r>
          </w:p>
        </w:tc>
        <w:tc>
          <w:tcPr>
            <w:tcW w:w="1253" w:type="dxa"/>
          </w:tcPr>
          <w:p w:rsidR="00DD03FA" w:rsidRPr="00EF4EB9" w:rsidRDefault="00DD03FA" w:rsidP="003E06D1">
            <w:pPr>
              <w:rPr>
                <w:color w:val="000000"/>
                <w:sz w:val="18"/>
                <w:szCs w:val="18"/>
              </w:rPr>
            </w:pPr>
            <w:r w:rsidRPr="00EF4EB9">
              <w:rPr>
                <w:color w:val="000000"/>
                <w:sz w:val="18"/>
                <w:szCs w:val="18"/>
              </w:rPr>
              <w:t>38% AF</w:t>
            </w:r>
          </w:p>
        </w:tc>
        <w:tc>
          <w:tcPr>
            <w:tcW w:w="1908" w:type="dxa"/>
          </w:tcPr>
          <w:p w:rsidR="00DD03FA" w:rsidRPr="00EF4EB9" w:rsidRDefault="00DD03FA" w:rsidP="003E06D1">
            <w:pPr>
              <w:rPr>
                <w:sz w:val="18"/>
                <w:szCs w:val="18"/>
              </w:rPr>
            </w:pPr>
            <w:r w:rsidRPr="00EF4EB9">
              <w:rPr>
                <w:sz w:val="18"/>
                <w:szCs w:val="18"/>
              </w:rPr>
              <w:t>m mode, pulsed Doppler TTE</w:t>
            </w:r>
          </w:p>
        </w:tc>
        <w:tc>
          <w:tcPr>
            <w:tcW w:w="1307" w:type="dxa"/>
          </w:tcPr>
          <w:p w:rsidR="00DD03FA" w:rsidRPr="00EF4EB9" w:rsidRDefault="00DD03FA" w:rsidP="003E06D1">
            <w:pPr>
              <w:rPr>
                <w:sz w:val="18"/>
                <w:szCs w:val="18"/>
              </w:rPr>
            </w:pPr>
            <w:r w:rsidRPr="00EF4EB9">
              <w:rPr>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Enia et al 1989</w:t>
            </w:r>
            <w:r w:rsidR="00FC2DC5" w:rsidRPr="00EF4EB9">
              <w:rPr>
                <w:color w:val="000000"/>
                <w:sz w:val="18"/>
                <w:szCs w:val="18"/>
              </w:rPr>
              <w:fldChar w:fldCharType="begin"/>
            </w:r>
            <w:r w:rsidR="00C555BF">
              <w:rPr>
                <w:color w:val="000000"/>
                <w:sz w:val="18"/>
                <w:szCs w:val="18"/>
              </w:rPr>
              <w:instrText xml:space="preserve"> ADDIN REFMGR.CITE &lt;Refman&gt;&lt;Cite&gt;&lt;Author&gt;Enia&lt;/Author&gt;&lt;Year&gt;1989&lt;/Year&gt;&lt;RecNum&gt;18687&lt;/RecNum&gt;&lt;IDText&gt;Utility of echocardiography in the diagnosis of aortic dissection involving the ascending aorta&lt;/IDText&gt;&lt;MDL Ref_Type="Journal"&gt;&lt;Ref_Type&gt;Journal&lt;/Ref_Type&gt;&lt;Ref_ID&gt;18687&lt;/Ref_ID&gt;&lt;Title_Primary&gt;Utility of echocardiography in the diagnosis of aortic dissection involving the ascending aorta&lt;/Title_Primary&gt;&lt;Authors_Primary&gt;Enia,F.&lt;/Authors_Primary&gt;&lt;Authors_Primary&gt;Ledda,G.&lt;/Authors_Primary&gt;&lt;Authors_Primary&gt;Lo,Mauro R.&lt;/Authors_Primary&gt;&lt;Authors_Primary&gt;Matassa,C.&lt;/Authors_Primary&gt;&lt;Authors_Primary&gt;Raspanti,G.&lt;/Authors_Primary&gt;&lt;Authors_Primary&gt;Stabile,A.&lt;/Authors_Primary&gt;&lt;Authors_Primary&gt;Enia,F.&lt;/Authors_Primary&gt;&lt;Authors_Primary&gt;Ledda,G.&lt;/Authors_Primary&gt;&lt;Authors_Primary&gt;Lo Mauro,R.&lt;/Authors_Primary&gt;&lt;Authors_Primary&gt;Matassa,C.&lt;/Authors_Primary&gt;&lt;Authors_Primary&gt;Raspanti,G.&lt;/Authors_Primary&gt;&lt;Authors_Primary&gt;Stabile,A.&lt;/Authors_Primary&gt;&lt;Date_Primary&gt;1989/1&lt;/Date_Primary&gt;&lt;Keywords&gt;$$accept title Second search&lt;/Keywords&gt;&lt;Keywords&gt;$$aortic dissection&lt;/Keywords&gt;&lt;Keywords&gt;$$keep from second search&lt;/Keywords&gt;&lt;Keywords&gt;$$Medline&lt;/Keywords&gt;&lt;Keywords&gt;$$Pathologies&lt;/Keywords&gt;&lt;Keywords&gt;echocardiography&lt;/Keywords&gt;&lt;Reprint&gt;In File&lt;/Reprint&gt;&lt;Start_Page&gt;124&lt;/Start_Page&gt;&lt;End_Page&gt;129&lt;/End_Page&gt;&lt;Periodical&gt;Chest&lt;/Periodical&gt;&lt;Volume&gt;95&lt;/Volume&gt;&lt;Issue&gt;1&lt;/Issue&gt;&lt;Address&gt;Divisione di Cardiologia dell&amp;apos;Ospedale V. Cervello, Palermo, Italy&lt;/Address&gt;&lt;ZZ_JournalFull&gt;&lt;f name="System"&gt;Chest&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0</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Disease of arteries</w:t>
            </w:r>
          </w:p>
        </w:tc>
        <w:tc>
          <w:tcPr>
            <w:tcW w:w="1230" w:type="dxa"/>
          </w:tcPr>
          <w:p w:rsidR="00DD03FA" w:rsidRPr="00EF4EB9" w:rsidRDefault="00DD03FA" w:rsidP="003E06D1">
            <w:pPr>
              <w:rPr>
                <w:color w:val="000000"/>
                <w:sz w:val="18"/>
                <w:szCs w:val="18"/>
              </w:rPr>
            </w:pPr>
            <w:r w:rsidRPr="00EF4EB9">
              <w:rPr>
                <w:color w:val="000000"/>
                <w:sz w:val="18"/>
                <w:szCs w:val="18"/>
              </w:rPr>
              <w:t>555</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AB6957">
            <w:pPr>
              <w:rPr>
                <w:color w:val="000000"/>
                <w:sz w:val="18"/>
                <w:szCs w:val="18"/>
              </w:rPr>
            </w:pPr>
            <w:r w:rsidRPr="00EF4EB9">
              <w:rPr>
                <w:color w:val="000000"/>
                <w:sz w:val="18"/>
                <w:szCs w:val="18"/>
              </w:rPr>
              <w:t>Erbel et al 1984</w:t>
            </w:r>
            <w:r w:rsidR="00FC2DC5" w:rsidRPr="00EF4EB9">
              <w:rPr>
                <w:color w:val="000000"/>
                <w:sz w:val="18"/>
                <w:szCs w:val="18"/>
              </w:rPr>
              <w:fldChar w:fldCharType="begin"/>
            </w:r>
            <w:r w:rsidR="00C555BF">
              <w:rPr>
                <w:color w:val="000000"/>
                <w:sz w:val="18"/>
                <w:szCs w:val="18"/>
              </w:rPr>
              <w:instrText xml:space="preserve"> ADDIN REFMGR.CITE &lt;Refman&gt;&lt;Cite&gt;&lt;Author&gt;Erbel&lt;/Author&gt;&lt;Year&gt;1984&lt;/Year&gt;&lt;RecNum&gt;19342&lt;/RecNum&gt;&lt;IDText&gt;Sensitivity and specificity of two-dimensional echocardiography in detection of impaired left ventricular function&lt;/IDText&gt;&lt;MDL Ref_Type="Journal"&gt;&lt;Ref_Type&gt;Journal&lt;/Ref_Type&gt;&lt;Ref_ID&gt;19342&lt;/Ref_ID&gt;&lt;Title_Primary&gt;Sensitivity and specificity of two-dimensional echocardiography in detection of impaired left ventricular function&lt;/Title_Primary&gt;&lt;Authors_Primary&gt;Erbel,R.&lt;/Authors_Primary&gt;&lt;Authors_Primary&gt;Schweizer,P.&lt;/Authors_Primary&gt;&lt;Authors_Primary&gt;Krebs,W.&lt;/Authors_Primary&gt;&lt;Authors_Primary&gt;Meyer,J.&lt;/Authors_Primary&gt;&lt;Authors_Primary&gt;Effert,S.&lt;/Authors_Primary&gt;&lt;Authors_Primary&gt;Erbel,R.&lt;/Authors_Primary&gt;&lt;Authors_Primary&gt;Schweizer,P.&lt;/Authors_Primary&gt;&lt;Authors_Primary&gt;Krebs,W.&lt;/Authors_Primary&gt;&lt;Authors_Primary&gt;Meyer,J.&lt;/Authors_Primary&gt;&lt;Authors_Primary&gt;Effert,S.&lt;/Authors_Primary&gt;&lt;Date_Primary&gt;1984/6&lt;/Date_Primary&gt;&lt;Keywords&gt;$$accept title Second search&lt;/Keywords&gt;&lt;Keywords&gt;$$keep from second search&lt;/Keywords&gt;&lt;Keywords&gt;$$left ventricular&lt;/Keywords&gt;&lt;Keywords&gt;$$Medline&lt;/Keywords&gt;&lt;Keywords&gt;$$Pathologies&lt;/Keywords&gt;&lt;Keywords&gt;echocardiography&lt;/Keywords&gt;&lt;Keywords&gt;left ventricular&lt;/Keywords&gt;&lt;Reprint&gt;In File&lt;/Reprint&gt;&lt;Start_Page&gt;477&lt;/Start_Page&gt;&lt;End_Page&gt;489&lt;/End_Page&gt;&lt;Periodical&gt;European Heart Journal&lt;/Periodical&gt;&lt;Volume&gt;5&lt;/Volume&gt;&lt;Issue&gt;6&lt;/Issue&gt;&lt;ZZ_JournalFull&gt;&lt;f name="System"&gt;Europe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1</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Heart failure</w:t>
            </w:r>
          </w:p>
        </w:tc>
        <w:tc>
          <w:tcPr>
            <w:tcW w:w="1230" w:type="dxa"/>
          </w:tcPr>
          <w:p w:rsidR="00DD03FA" w:rsidRPr="00EF4EB9" w:rsidRDefault="00DD03FA" w:rsidP="003E06D1">
            <w:pPr>
              <w:rPr>
                <w:color w:val="000000"/>
                <w:sz w:val="18"/>
                <w:szCs w:val="18"/>
              </w:rPr>
            </w:pPr>
            <w:r w:rsidRPr="00EF4EB9">
              <w:rPr>
                <w:color w:val="000000"/>
                <w:sz w:val="18"/>
                <w:szCs w:val="18"/>
              </w:rPr>
              <w:t>110</w:t>
            </w:r>
          </w:p>
        </w:tc>
        <w:tc>
          <w:tcPr>
            <w:tcW w:w="1253" w:type="dxa"/>
          </w:tcPr>
          <w:p w:rsidR="00DD03FA" w:rsidRPr="00EF4EB9" w:rsidRDefault="00DD03FA" w:rsidP="003E06D1">
            <w:pPr>
              <w:rPr>
                <w:color w:val="000000"/>
                <w:sz w:val="18"/>
                <w:szCs w:val="18"/>
              </w:rPr>
            </w:pPr>
            <w:r w:rsidRPr="00EF4EB9">
              <w:rPr>
                <w:color w:val="000000"/>
                <w:sz w:val="18"/>
                <w:szCs w:val="18"/>
              </w:rPr>
              <w:t>0%</w:t>
            </w:r>
          </w:p>
        </w:tc>
        <w:tc>
          <w:tcPr>
            <w:tcW w:w="1908" w:type="dxa"/>
          </w:tcPr>
          <w:p w:rsidR="00DD03FA" w:rsidRPr="00EF4EB9" w:rsidRDefault="00DD03FA" w:rsidP="003E06D1">
            <w:pPr>
              <w:rPr>
                <w:color w:val="000000"/>
                <w:sz w:val="18"/>
                <w:szCs w:val="18"/>
              </w:rPr>
            </w:pPr>
            <w:r w:rsidRPr="00EF4EB9">
              <w:rPr>
                <w:color w:val="000000"/>
                <w:sz w:val="18"/>
                <w:szCs w:val="18"/>
              </w:rPr>
              <w:t>2d echocardiography</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Grossmann 2002</w:t>
            </w:r>
            <w:r w:rsidR="00FC2DC5" w:rsidRPr="00EF4EB9">
              <w:rPr>
                <w:color w:val="000000"/>
                <w:sz w:val="18"/>
                <w:szCs w:val="18"/>
              </w:rPr>
              <w:fldChar w:fldCharType="begin"/>
            </w:r>
            <w:r w:rsidR="00C555BF">
              <w:rPr>
                <w:color w:val="000000"/>
                <w:sz w:val="18"/>
                <w:szCs w:val="18"/>
              </w:rPr>
              <w:instrText xml:space="preserve"> ADDIN REFMGR.CITE &lt;Refman&gt;&lt;Cite&gt;&lt;Author&gt;Grossmann&lt;/Author&gt;&lt;Year&gt;2002&lt;/Year&gt;&lt;RecNum&gt;2649&lt;/RecNum&gt;&lt;IDText&gt;Quantification of mitral regurgitation by the proximal flow convergence method--comparison of transthoracic and transesophageal echocardiography&lt;/IDText&gt;&lt;MDL Ref_Type="Journal"&gt;&lt;Ref_Type&gt;Journal&lt;/Ref_Type&gt;&lt;Ref_ID&gt;2649&lt;/Ref_ID&gt;&lt;Title_Primary&gt;Quantification of mitral regurgitation by the proximal flow convergence method--comparison of transthoracic and transesophageal echocardiography&lt;/Title_Primary&gt;&lt;Authors_Primary&gt;Grossmann,G.&lt;/Authors_Primary&gt;&lt;Authors_Primary&gt;Wohrle,J.&lt;/Authors_Primary&gt;&lt;Authors_Primary&gt;Kochs,M.&lt;/Authors_Primary&gt;&lt;Authors_Primary&gt;Giesler,M.&lt;/Authors_Primary&gt;&lt;Authors_Primary&gt;Hombach,V.&lt;/Authors_Primary&gt;&lt;Authors_Primary&gt;Hoher,M.&lt;/Authors_Primary&gt;&lt;Authors_Primary&gt;Grossmann,Georg&lt;/Authors_Primary&gt;&lt;Authors_Primary&gt;Wohrle,Jochen&lt;/Authors_Primary&gt;&lt;Authors_Primary&gt;Kochs,Matthias&lt;/Authors_Primary&gt;&lt;Authors_Primary&gt;Giesler,Martin&lt;/Authors_Primary&gt;&lt;Authors_Primary&gt;Hombach,Vintenz&lt;/Authors_Primary&gt;&lt;Authors_Primary&gt;Hoher,Martin&lt;/Authors_Primary&gt;&lt;Date_Primary&gt;2002/11&lt;/Date_Primary&gt;&lt;Keywords&gt;$$accept title&lt;/Keywords&gt;&lt;Keywords&gt;$$Broad search&lt;/Keywords&gt;&lt;Keywords&gt;$$diagnostic study&lt;/Keywords&gt;&lt;Keywords&gt;$$Doppler&lt;/Keywords&gt;&lt;Keywords&gt;$$Medline&lt;/Keywords&gt;&lt;Keywords&gt;$$mitral regurgitation&lt;/Keywords&gt;&lt;Keywords&gt;$$Pathologies&lt;/Keywords&gt;&lt;Keywords&gt;$$retrieve for diagnostic study&lt;/Keywords&gt;&lt;Keywords&gt;$$TOE&lt;/Keywords&gt;&lt;Keywords&gt;$$TTE&lt;/Keywords&gt;&lt;Keywords&gt;echocardiography&lt;/Keywords&gt;&lt;Reprint&gt;In File&lt;/Reprint&gt;&lt;Start_Page&gt;517&lt;/Start_Page&gt;&lt;End_Page&gt;524&lt;/End_Page&gt;&lt;Periodical&gt;Clinical Cardiology&lt;/Periodical&gt;&lt;Volume&gt;25&lt;/Volume&gt;&lt;Issue&gt;11&lt;/Issue&gt;&lt;Address&gt;Department of Internal Medicine, University of Ulm, Germany&lt;/Address&gt;&lt;ZZ_JournalFull&gt;&lt;f name="System"&gt;Clinical Car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2</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68</w:t>
            </w:r>
          </w:p>
        </w:tc>
        <w:tc>
          <w:tcPr>
            <w:tcW w:w="1253" w:type="dxa"/>
          </w:tcPr>
          <w:p w:rsidR="00DD03FA" w:rsidRPr="00EF4EB9" w:rsidRDefault="00DD03FA" w:rsidP="003E06D1">
            <w:pPr>
              <w:rPr>
                <w:color w:val="000000"/>
                <w:sz w:val="18"/>
                <w:szCs w:val="18"/>
              </w:rPr>
            </w:pPr>
            <w:r w:rsidRPr="00EF4EB9">
              <w:rPr>
                <w:color w:val="000000"/>
                <w:sz w:val="18"/>
                <w:szCs w:val="18"/>
              </w:rPr>
              <w:t>25% AF</w:t>
            </w:r>
          </w:p>
        </w:tc>
        <w:tc>
          <w:tcPr>
            <w:tcW w:w="1908" w:type="dxa"/>
          </w:tcPr>
          <w:p w:rsidR="00DD03FA" w:rsidRPr="00EF4EB9" w:rsidRDefault="00DD03FA" w:rsidP="003E06D1">
            <w:pPr>
              <w:rPr>
                <w:color w:val="000000"/>
                <w:sz w:val="18"/>
                <w:szCs w:val="18"/>
              </w:rPr>
            </w:pPr>
            <w:r w:rsidRPr="00EF4EB9">
              <w:rPr>
                <w:color w:val="000000"/>
                <w:sz w:val="18"/>
                <w:szCs w:val="18"/>
              </w:rPr>
              <w:t>colour Doppler 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AB6957">
            <w:pPr>
              <w:rPr>
                <w:color w:val="000000"/>
                <w:sz w:val="18"/>
                <w:szCs w:val="18"/>
              </w:rPr>
            </w:pPr>
            <w:r w:rsidRPr="00EF4EB9">
              <w:rPr>
                <w:color w:val="000000"/>
                <w:sz w:val="18"/>
                <w:szCs w:val="18"/>
              </w:rPr>
              <w:t>Groves et al 2004</w:t>
            </w:r>
            <w:r w:rsidR="00FC2DC5" w:rsidRPr="00EF4EB9">
              <w:rPr>
                <w:color w:val="000000"/>
                <w:sz w:val="18"/>
                <w:szCs w:val="18"/>
              </w:rPr>
              <w:fldChar w:fldCharType="begin"/>
            </w:r>
            <w:r w:rsidR="00C555BF">
              <w:rPr>
                <w:color w:val="000000"/>
                <w:sz w:val="18"/>
                <w:szCs w:val="18"/>
              </w:rPr>
              <w:instrText xml:space="preserve"> ADDIN REFMGR.CITE &lt;Refman&gt;&lt;Cite&gt;&lt;Author&gt;Groves&lt;/Author&gt;&lt;Year&gt;2004&lt;/Year&gt;&lt;RecNum&gt;2143&lt;/RecNum&gt;&lt;IDText&gt;Semi-quantitative assessment of tricuspid regurgitation on contrast-enhanced multidetector CT&lt;/IDText&gt;&lt;MDL Ref_Type="Journal"&gt;&lt;Ref_Type&gt;Journal&lt;/Ref_Type&gt;&lt;Ref_ID&gt;2143&lt;/Ref_ID&gt;&lt;Title_Primary&gt;Semi-quantitative assessment of tricuspid regurgitation on contrast-enhanced multidetector CT&lt;/Title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Date_Primary&gt;2004/8&lt;/Date_Primary&gt;&lt;Keywords&gt;$$accept title&lt;/Keywords&gt;&lt;Keywords&gt;$$Broad search&lt;/Keywords&gt;&lt;Keywords&gt;$$computer tomography&lt;/Keywords&gt;&lt;Keywords&gt;$$Medline&lt;/Keywords&gt;&lt;Keywords&gt;$$Pathologies&lt;/Keywords&gt;&lt;Keywords&gt;$$retrieve for diagnostic study&lt;/Keywords&gt;&lt;Keywords&gt;$$tricuspid regurgitation&lt;/Keywords&gt;&lt;Keywords&gt;$$TTE&lt;/Keywords&gt;&lt;Keywords&gt;echocardiography&lt;/Keywords&gt;&lt;Reprint&gt;In File&lt;/Reprint&gt;&lt;Start_Page&gt;715&lt;/Start_Page&gt;&lt;End_Page&gt;719&lt;/End_Page&gt;&lt;Periodical&gt;Clinical Radiology&lt;/Periodical&gt;&lt;Volume&gt;59&lt;/Volume&gt;&lt;Issue&gt;8&lt;/Issue&gt;&lt;Address&gt;Papworth Hospital, Papworth Everard, Cambridge, UK. dragroves@addenbrookes.u-net.com&lt;/Address&gt;&lt;ZZ_JournalFull&gt;&lt;f name="System"&gt;Clinical Ra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3</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61</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 xml:space="preserve">TTE </w:t>
            </w:r>
          </w:p>
        </w:tc>
        <w:tc>
          <w:tcPr>
            <w:tcW w:w="1307" w:type="dxa"/>
          </w:tcPr>
          <w:p w:rsidR="00DD03FA" w:rsidRPr="00EF4EB9" w:rsidRDefault="00DD03FA" w:rsidP="003E06D1">
            <w:pPr>
              <w:rPr>
                <w:color w:val="000000"/>
                <w:sz w:val="18"/>
                <w:szCs w:val="18"/>
              </w:rPr>
            </w:pPr>
            <w:r w:rsidRPr="00EF4EB9">
              <w:rPr>
                <w:color w:val="000000"/>
                <w:sz w:val="18"/>
                <w:szCs w:val="18"/>
              </w:rPr>
              <w:t>100 (selected for having usable data)</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Guyer et al 1984</w:t>
            </w:r>
            <w:r w:rsidR="00FC2DC5" w:rsidRPr="00EF4EB9">
              <w:rPr>
                <w:color w:val="000000"/>
                <w:sz w:val="18"/>
                <w:szCs w:val="18"/>
              </w:rPr>
              <w:fldChar w:fldCharType="begin"/>
            </w:r>
            <w:r w:rsidR="00C555BF">
              <w:rPr>
                <w:color w:val="000000"/>
                <w:sz w:val="18"/>
                <w:szCs w:val="18"/>
              </w:rPr>
              <w:instrText xml:space="preserve"> ADDIN REFMGR.CITE &lt;Refman&gt;&lt;Cite&gt;&lt;Author&gt;Guyer&lt;/Author&gt;&lt;Year&gt;1984&lt;/Year&gt;&lt;RecNum&gt;19378&lt;/RecNum&gt;&lt;IDText&gt;Comparison of the echocardiographic and hemodynamic diagnosis of rheumatic tricuspid stenosis&lt;/IDText&gt;&lt;MDL Ref_Type="Journal"&gt;&lt;Ref_Type&gt;Journal&lt;/Ref_Type&gt;&lt;Ref_ID&gt;19378&lt;/Ref_ID&gt;&lt;Title_Primary&gt;Comparison of the echocardiographic and hemodynamic diagnosis of rheumatic tricuspid stenosis&lt;/Title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Date_Primary&gt;1984/5&lt;/Date_Primary&gt;&lt;Keywords&gt;$$accept title Second search&lt;/Keywords&gt;&lt;Keywords&gt;$$keep from second search&lt;/Keywords&gt;&lt;Keywords&gt;$$Medline&lt;/Keywords&gt;&lt;Keywords&gt;$$Pathologies&lt;/Keywords&gt;&lt;Keywords&gt;$$tricuspid valve&lt;/Keywords&gt;&lt;Keywords&gt;echocardiography&lt;/Keywords&gt;&lt;Keywords&gt;stenosis&lt;/Keywords&gt;&lt;Reprint&gt;In File&lt;/Reprint&gt;&lt;Start_Page&gt;1135&lt;/Start_Page&gt;&lt;End_Page&gt;1144&lt;/End_Page&gt;&lt;Periodical&gt;Journal of the American College of Cardiology&lt;/Periodical&gt;&lt;Volume&gt;3&lt;/Volume&gt;&lt;Issue&gt;5&lt;/Issue&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4</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38</w:t>
            </w:r>
          </w:p>
        </w:tc>
        <w:tc>
          <w:tcPr>
            <w:tcW w:w="1253" w:type="dxa"/>
          </w:tcPr>
          <w:p w:rsidR="00DD03FA" w:rsidRPr="00EF4EB9" w:rsidRDefault="00DD03FA" w:rsidP="003E06D1">
            <w:pPr>
              <w:rPr>
                <w:color w:val="000000"/>
                <w:sz w:val="18"/>
                <w:szCs w:val="18"/>
              </w:rPr>
            </w:pPr>
            <w:r w:rsidRPr="00EF4EB9">
              <w:rPr>
                <w:color w:val="000000"/>
                <w:sz w:val="18"/>
                <w:szCs w:val="18"/>
              </w:rPr>
              <w:t>82% AF</w:t>
            </w:r>
          </w:p>
        </w:tc>
        <w:tc>
          <w:tcPr>
            <w:tcW w:w="1908" w:type="dxa"/>
          </w:tcPr>
          <w:p w:rsidR="00DD03FA" w:rsidRPr="00EF4EB9" w:rsidRDefault="00DD03FA" w:rsidP="003E06D1">
            <w:pPr>
              <w:rPr>
                <w:color w:val="000000"/>
                <w:sz w:val="18"/>
                <w:szCs w:val="18"/>
              </w:rPr>
            </w:pPr>
            <w:r w:rsidRPr="00EF4EB9">
              <w:rPr>
                <w:color w:val="000000"/>
                <w:sz w:val="18"/>
                <w:szCs w:val="18"/>
              </w:rPr>
              <w:t>2D TTE</w:t>
            </w:r>
          </w:p>
        </w:tc>
        <w:tc>
          <w:tcPr>
            <w:tcW w:w="1307" w:type="dxa"/>
          </w:tcPr>
          <w:p w:rsidR="00DD03FA" w:rsidRPr="00EF4EB9" w:rsidRDefault="00DD03FA" w:rsidP="003E06D1">
            <w:pPr>
              <w:rPr>
                <w:color w:val="000000"/>
                <w:sz w:val="18"/>
                <w:szCs w:val="18"/>
              </w:rPr>
            </w:pPr>
            <w:r w:rsidRPr="00EF4EB9">
              <w:rPr>
                <w:color w:val="000000"/>
                <w:sz w:val="18"/>
                <w:szCs w:val="18"/>
              </w:rPr>
              <w:t>100 (selected for having usable data)</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Helmcke et al 1987</w:t>
            </w:r>
            <w:r w:rsidR="00FC2DC5" w:rsidRPr="00EF4EB9">
              <w:rPr>
                <w:color w:val="000000"/>
                <w:sz w:val="18"/>
                <w:szCs w:val="18"/>
              </w:rPr>
              <w:fldChar w:fldCharType="begin"/>
            </w:r>
            <w:r w:rsidR="00C555BF">
              <w:rPr>
                <w:color w:val="000000"/>
                <w:sz w:val="18"/>
                <w:szCs w:val="18"/>
              </w:rPr>
              <w:instrText xml:space="preserve"> ADDIN REFMGR.CITE &lt;Refman&gt;&lt;Cite&gt;&lt;Author&gt;Helmcke&lt;/Author&gt;&lt;Year&gt;1987&lt;/Year&gt;&lt;RecNum&gt;18977&lt;/RecNum&gt;&lt;IDText&gt;Color Doppler assessment of mitral regurgitation with orthogonal planes&lt;/IDText&gt;&lt;MDL Ref_Type="Journal"&gt;&lt;Ref_Type&gt;Journal&lt;/Ref_Type&gt;&lt;Ref_ID&gt;18977&lt;/Ref_ID&gt;&lt;Title_Primary&gt;Color Doppler assessment of mitral regurgitation with orthogonal planes&lt;/Title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r.&lt;/Authors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lt;/Authors_Primary&gt;&lt;Date_Primary&gt;1987/1&lt;/Date_Primary&gt;&lt;Keywords&gt;$$accept title Second search&lt;/Keywords&gt;&lt;Keywords&gt;$$keep from second search&lt;/Keywords&gt;&lt;Keywords&gt;$$Medline&lt;/Keywords&gt;&lt;Keywords&gt;$$Pathologies&lt;/Keywords&gt;&lt;Reprint&gt;In File&lt;/Reprint&gt;&lt;Start_Page&gt;175&lt;/Start_Page&gt;&lt;End_Page&gt;183&lt;/End_Page&gt;&lt;Periodical&gt;Circulation&lt;/Periodical&gt;&lt;Volume&gt;75&lt;/Volume&gt;&lt;Issue&gt;1&lt;/Issue&gt;&lt;ZZ_JournalFull&gt;&lt;f name="System"&gt;Circulation&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5</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160</w:t>
            </w:r>
          </w:p>
        </w:tc>
        <w:tc>
          <w:tcPr>
            <w:tcW w:w="1253" w:type="dxa"/>
          </w:tcPr>
          <w:p w:rsidR="00DD03FA" w:rsidRPr="00EF4EB9" w:rsidRDefault="00DD03FA" w:rsidP="003E06D1">
            <w:pPr>
              <w:rPr>
                <w:color w:val="000000"/>
                <w:sz w:val="18"/>
                <w:szCs w:val="18"/>
              </w:rPr>
            </w:pPr>
            <w:r w:rsidRPr="00EF4EB9">
              <w:rPr>
                <w:color w:val="000000"/>
                <w:sz w:val="18"/>
                <w:szCs w:val="18"/>
              </w:rPr>
              <w:t>21% AF</w:t>
            </w:r>
          </w:p>
        </w:tc>
        <w:tc>
          <w:tcPr>
            <w:tcW w:w="1908" w:type="dxa"/>
          </w:tcPr>
          <w:p w:rsidR="00DD03FA" w:rsidRPr="00EF4EB9" w:rsidRDefault="00DD03FA" w:rsidP="003E06D1">
            <w:pPr>
              <w:rPr>
                <w:color w:val="000000"/>
                <w:sz w:val="18"/>
                <w:szCs w:val="18"/>
              </w:rPr>
            </w:pPr>
            <w:r w:rsidRPr="00EF4EB9">
              <w:rPr>
                <w:color w:val="000000"/>
                <w:sz w:val="18"/>
                <w:szCs w:val="18"/>
              </w:rPr>
              <w:t>colour Doppler echo</w:t>
            </w:r>
          </w:p>
        </w:tc>
        <w:tc>
          <w:tcPr>
            <w:tcW w:w="1307" w:type="dxa"/>
          </w:tcPr>
          <w:p w:rsidR="00DD03FA" w:rsidRPr="00EF4EB9" w:rsidRDefault="00DD03FA" w:rsidP="003E06D1">
            <w:pPr>
              <w:rPr>
                <w:color w:val="000000"/>
                <w:sz w:val="18"/>
                <w:szCs w:val="18"/>
              </w:rPr>
            </w:pPr>
            <w:r w:rsidRPr="00EF4EB9">
              <w:rPr>
                <w:color w:val="000000"/>
                <w:sz w:val="18"/>
                <w:szCs w:val="18"/>
              </w:rPr>
              <w:t>92</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Jassal et al 2007</w:t>
            </w:r>
            <w:r w:rsidR="00FC2DC5" w:rsidRPr="00EF4EB9">
              <w:rPr>
                <w:color w:val="000000"/>
                <w:sz w:val="18"/>
                <w:szCs w:val="18"/>
              </w:rPr>
              <w:fldChar w:fldCharType="begin"/>
            </w:r>
            <w:r w:rsidR="00C555BF">
              <w:rPr>
                <w:color w:val="000000"/>
                <w:sz w:val="18"/>
                <w:szCs w:val="18"/>
              </w:rPr>
              <w:instrText xml:space="preserve"> ADDIN REFMGR.CITE &lt;Refman&gt;&lt;Cite&gt;&lt;Author&gt;Jassal&lt;/Author&gt;&lt;Year&gt;2007&lt;/Year&gt;&lt;RecNum&gt;1061&lt;/RecNum&gt;&lt;IDText&gt;Diagnostic value of harmonic transthoracic echocardiography in native valve infective endocarditis: comparison with transesophageal echocardiography&lt;/IDText&gt;&lt;MDL Ref_Type="Journal"&gt;&lt;Ref_Type&gt;Journal&lt;/Ref_Type&gt;&lt;Ref_ID&gt;1061&lt;/Ref_ID&gt;&lt;Title_Primary&gt;Diagnostic value of harmonic transthoracic echocardiography in native valve infective endocarditis: comparison with transesophageal echocardiography&lt;/Title_Primary&gt;&lt;Authors_Primary&gt;Jassal,D.S.&lt;/Authors_Primary&gt;&lt;Authors_Primary&gt;Aminbakhsh,A.&lt;/Authors_Primary&gt;&lt;Authors_Primary&gt;Fang,T.&lt;/Authors_Primary&gt;&lt;Authors_Primary&gt;Shaikh,N.&lt;/Authors_Primary&gt;&lt;Authors_Primary&gt;Embil,J.M.&lt;/Authors_Primary&gt;&lt;Authors_Primary&gt;Mackenzie,G.S.&lt;/Authors_Primary&gt;&lt;Authors_Primary&gt;Tam,J.W.&lt;/Authors_Primary&gt;&lt;Authors_Primary&gt;Jassal,Davinder S.&lt;/Authors_Primary&gt;&lt;Authors_Primary&gt;Aminbakhsh,Amin&lt;/Authors_Primary&gt;&lt;Authors_Primary&gt;Fang,Tielan&lt;/Authors_Primary&gt;&lt;Authors_Primary&gt;Shaikh,Nasir&lt;/Authors_Primary&gt;&lt;Authors_Primary&gt;Embil,John M.&lt;/Authors_Primary&gt;&lt;Authors_Primary&gt;Mackenzie,Gordon S.&lt;/Authors_Primary&gt;&lt;Authors_Primary&gt;Tam,James W.&lt;/Authors_Primary&gt;&lt;Date_Primary&gt;2007&lt;/Date_Primary&gt;&lt;Keywords&gt;$$Broad search&lt;/Keywords&gt;&lt;Keywords&gt;$$diagnostic study&lt;/Keywords&gt;&lt;Keywords&gt;$$endocarditis&lt;/Keywords&gt;&lt;Keywords&gt;$$Medline&lt;/Keywords&gt;&lt;Keywords&gt;$$not AF&lt;/Keywords&gt;&lt;Keywords&gt;$$Pathologies&lt;/Keywords&gt;&lt;Keywords&gt;$$query title&lt;/Keywords&gt;&lt;Keywords&gt;$$tissue harmonic imaging&lt;/Keywords&gt;&lt;Keywords&gt;$$TTE&lt;/Keywords&gt;&lt;Keywords&gt;echocardiography&lt;/Keywords&gt;&lt;Reprint&gt;Not in File&lt;/Reprint&gt;&lt;Start_Page&gt;20&lt;/Start_Page&gt;&lt;Periodical&gt;Cardiovascular Ultrasound&lt;/Periodical&gt;&lt;Volume&gt;5&lt;/Volume&gt;&lt;Address&gt;Bergen Cardiac Care Centre, Cardiology Division, Department of Cardiac Sciences, St. Boniface General Hospital, Winnipeg, Manitoba, Canada. djassal@sbgh.mb.ca&lt;/Address&gt;&lt;ZZ_JournalFull&gt;&lt;f name="System"&gt;Cardiovascular Ultrasound&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6</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Endocarditis</w:t>
            </w:r>
          </w:p>
        </w:tc>
        <w:tc>
          <w:tcPr>
            <w:tcW w:w="1230" w:type="dxa"/>
          </w:tcPr>
          <w:p w:rsidR="00DD03FA" w:rsidRPr="00EF4EB9" w:rsidRDefault="00DD03FA" w:rsidP="003E06D1">
            <w:pPr>
              <w:rPr>
                <w:color w:val="000000"/>
                <w:sz w:val="18"/>
                <w:szCs w:val="18"/>
              </w:rPr>
            </w:pPr>
            <w:r w:rsidRPr="00EF4EB9">
              <w:rPr>
                <w:color w:val="000000"/>
                <w:sz w:val="18"/>
                <w:szCs w:val="18"/>
              </w:rPr>
              <w:t>36</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365773" w:rsidP="003E06D1">
            <w:pPr>
              <w:rPr>
                <w:color w:val="000000"/>
                <w:sz w:val="18"/>
                <w:szCs w:val="18"/>
              </w:rPr>
            </w:pPr>
            <w:r w:rsidRPr="00EF4EB9">
              <w:rPr>
                <w:color w:val="000000"/>
                <w:sz w:val="18"/>
                <w:szCs w:val="18"/>
              </w:rPr>
              <w:t xml:space="preserve">Harmonic imaging </w:t>
            </w:r>
            <w:r w:rsidR="00DD03FA" w:rsidRPr="00EF4EB9">
              <w:rPr>
                <w:color w:val="000000"/>
                <w:sz w:val="18"/>
                <w:szCs w:val="18"/>
              </w:rPr>
              <w:t>TTE</w:t>
            </w:r>
          </w:p>
        </w:tc>
        <w:tc>
          <w:tcPr>
            <w:tcW w:w="1307" w:type="dxa"/>
          </w:tcPr>
          <w:p w:rsidR="00DD03FA" w:rsidRPr="00EF4EB9" w:rsidRDefault="00DD03FA" w:rsidP="003E06D1">
            <w:pPr>
              <w:rPr>
                <w:color w:val="000000"/>
                <w:sz w:val="18"/>
                <w:szCs w:val="18"/>
              </w:rPr>
            </w:pPr>
            <w:r w:rsidRPr="00EF4EB9">
              <w:rPr>
                <w:color w:val="000000"/>
                <w:sz w:val="18"/>
                <w:szCs w:val="18"/>
              </w:rPr>
              <w:t>100 (17% indeterminate diagnosis but included in analysis)</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Kaymaz et al 2001</w:t>
            </w:r>
            <w:r w:rsidR="00FC2DC5" w:rsidRPr="00EF4EB9">
              <w:rPr>
                <w:color w:val="000000"/>
                <w:sz w:val="18"/>
                <w:szCs w:val="18"/>
              </w:rPr>
              <w:fldChar w:fldCharType="begin"/>
            </w:r>
            <w:r w:rsidR="00C555BF">
              <w:rPr>
                <w:color w:val="000000"/>
                <w:sz w:val="18"/>
                <w:szCs w:val="18"/>
              </w:rPr>
              <w:instrText xml:space="preserve"> ADDIN REFMGR.CITE &lt;Refman&gt;&lt;Cite&gt;&lt;Author&gt;Kaymaz&lt;/Author&gt;&lt;Year&gt;2001&lt;/Year&gt;&lt;RecNum&gt;2887&lt;/RecNum&gt;&lt;IDText&gt;Location, size and morphological characteristics of left atrial thrombi as assessed by echocardiography in patients with rheumatic mitral valve disease&lt;/IDText&gt;&lt;MDL Ref_Type="Journal"&gt;&lt;Ref_Type&gt;Journal&lt;/Ref_Type&gt;&lt;Ref_ID&gt;2887&lt;/Ref_ID&gt;&lt;Title_Primary&gt;Location, size and morphological characteristics of left atrial thrombi as assessed by echocardiography in patients with rheumatic mitral valve disease&lt;/Title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Date_Primary&gt;2001/12&lt;/Date_Primary&gt;&lt;Keywords&gt;$$accept title&lt;/Keywords&gt;&lt;Keywords&gt;$$Broad search&lt;/Keywords&gt;&lt;Keywords&gt;$$diagnosis&lt;/Keywords&gt;&lt;Keywords&gt;$$Medline&lt;/Keywords&gt;&lt;Keywords&gt;$$mitral valve&lt;/Keywords&gt;&lt;Keywords&gt;$$Pathologies&lt;/Keywords&gt;&lt;Keywords&gt;$$retrieve for diagnostic study&lt;/Keywords&gt;&lt;Keywords&gt;$$TOE&lt;/Keywords&gt;&lt;Keywords&gt;$$TTE&lt;/Keywords&gt;&lt;Keywords&gt;echocardiography&lt;/Keywords&gt;&lt;Reprint&gt;In File&lt;/Reprint&gt;&lt;Start_Page&gt;270&lt;/Start_Page&gt;&lt;End_Page&gt;276&lt;/End_Page&gt;&lt;Periodical&gt;European Journal of Echocardiography&lt;/Periodical&gt;&lt;Volume&gt;2&lt;/Volume&gt;&lt;Issue&gt;4&lt;/Issue&gt;&lt;Address&gt;Department of Cardiology, Kosuyolu Heart and Research Hospital, Istanbul, Turkey&lt;/Address&gt;&lt;ZZ_JournalFull&gt;&lt;f name="System"&gt;European Journal of Echocardiograph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7</w:t>
            </w:r>
            <w:r w:rsidR="00FC2DC5" w:rsidRPr="00EF4EB9">
              <w:rPr>
                <w:color w:val="000000"/>
                <w:sz w:val="18"/>
                <w:szCs w:val="18"/>
              </w:rPr>
              <w:fldChar w:fldCharType="end"/>
            </w:r>
          </w:p>
        </w:tc>
        <w:tc>
          <w:tcPr>
            <w:tcW w:w="1563" w:type="dxa"/>
          </w:tcPr>
          <w:p w:rsidR="00DD03FA" w:rsidRPr="00EF4EB9" w:rsidRDefault="00E45741" w:rsidP="003E06D1">
            <w:pPr>
              <w:rPr>
                <w:color w:val="000000"/>
                <w:sz w:val="18"/>
                <w:szCs w:val="18"/>
              </w:rPr>
            </w:pPr>
            <w:r w:rsidRPr="00EF4EB9">
              <w:rPr>
                <w:color w:val="000000"/>
                <w:sz w:val="18"/>
                <w:szCs w:val="18"/>
              </w:rPr>
              <w:t>Ischaemia/thrombosis</w:t>
            </w:r>
          </w:p>
        </w:tc>
        <w:tc>
          <w:tcPr>
            <w:tcW w:w="1230" w:type="dxa"/>
          </w:tcPr>
          <w:p w:rsidR="00DD03FA" w:rsidRPr="00EF4EB9" w:rsidRDefault="00DD03FA" w:rsidP="003E06D1">
            <w:pPr>
              <w:rPr>
                <w:color w:val="000000"/>
                <w:sz w:val="18"/>
                <w:szCs w:val="18"/>
              </w:rPr>
            </w:pPr>
            <w:r w:rsidRPr="00EF4EB9">
              <w:rPr>
                <w:color w:val="000000"/>
                <w:sz w:val="18"/>
                <w:szCs w:val="18"/>
              </w:rPr>
              <w:t>474</w:t>
            </w:r>
          </w:p>
        </w:tc>
        <w:tc>
          <w:tcPr>
            <w:tcW w:w="1253" w:type="dxa"/>
          </w:tcPr>
          <w:p w:rsidR="00DD03FA" w:rsidRPr="00EF4EB9" w:rsidRDefault="00DD03FA" w:rsidP="003E06D1">
            <w:pPr>
              <w:rPr>
                <w:color w:val="000000"/>
                <w:sz w:val="18"/>
                <w:szCs w:val="18"/>
              </w:rPr>
            </w:pPr>
            <w:r w:rsidRPr="00EF4EB9">
              <w:rPr>
                <w:color w:val="000000"/>
                <w:sz w:val="18"/>
                <w:szCs w:val="18"/>
              </w:rPr>
              <w:t>56.3% AF at time of study</w:t>
            </w:r>
          </w:p>
        </w:tc>
        <w:tc>
          <w:tcPr>
            <w:tcW w:w="1908" w:type="dxa"/>
          </w:tcPr>
          <w:p w:rsidR="00DD03FA" w:rsidRPr="00EF4EB9" w:rsidRDefault="00DD03FA" w:rsidP="003E06D1">
            <w:pPr>
              <w:rPr>
                <w:color w:val="000000"/>
                <w:sz w:val="18"/>
                <w:szCs w:val="18"/>
              </w:rPr>
            </w:pPr>
            <w:r w:rsidRPr="00EF4EB9">
              <w:rPr>
                <w:color w:val="000000"/>
                <w:sz w:val="18"/>
                <w:szCs w:val="18"/>
              </w:rPr>
              <w:t>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Kishon et al 1993</w:t>
            </w:r>
            <w:r w:rsidR="00FC2DC5" w:rsidRPr="00EF4EB9">
              <w:rPr>
                <w:color w:val="000000"/>
                <w:sz w:val="18"/>
                <w:szCs w:val="18"/>
              </w:rPr>
              <w:fldChar w:fldCharType="begin"/>
            </w:r>
            <w:r w:rsidR="00C555BF">
              <w:rPr>
                <w:color w:val="000000"/>
                <w:sz w:val="18"/>
                <w:szCs w:val="18"/>
              </w:rPr>
              <w:instrText xml:space="preserve"> ADDIN REFMGR.CITE &lt;Refman&gt;&lt;Cite&gt;&lt;Author&gt;Kishon&lt;/Author&gt;&lt;Year&gt;1993&lt;/Year&gt;&lt;RecNum&gt;4582&lt;/RecNum&gt;&lt;IDText&gt;Evolution of echocardiographic modalities in detection of postmyocardial infarction ventricular septal defect and papillary muscle rupture: study of 62 patients&lt;/IDText&gt;&lt;MDL Ref_Type="Journal"&gt;&lt;Ref_Type&gt;Journal&lt;/Ref_Type&gt;&lt;Ref_ID&gt;4582&lt;/Ref_ID&gt;&lt;Title_Primary&gt;Evolution of echocardiographic modalities in detection of postmyocardial infarction ventricular septal defect and papillary muscle rupture: study of 62 patients&lt;/Title_Primary&gt;&lt;Authors_Primary&gt;Kishon,Y.&lt;/Authors_Primary&gt;&lt;Authors_Primary&gt;Iqbal,A.&lt;/Authors_Primary&gt;&lt;Authors_Primary&gt;Oh,J.K.&lt;/Authors_Primary&gt;&lt;Authors_Primary&gt;Gersh,B.J.&lt;/Authors_Primary&gt;&lt;Authors_Primary&gt;Freeman,W.K.&lt;/Authors_Primary&gt;&lt;Authors_Primary&gt;Seward,J.B.&lt;/Authors_Primary&gt;&lt;Authors_Primary&gt;Tajik,A.J.&lt;/Authors_Primary&gt;&lt;Date_Primary&gt;1993/9&lt;/Date_Primary&gt;&lt;Keywords&gt;$$accept title&lt;/Keywords&gt;&lt;Keywords&gt;$$Broad search&lt;/Keywords&gt;&lt;Keywords&gt;$$diagnostic study&lt;/Keywords&gt;&lt;Keywords&gt;$$Doppler&lt;/Keywords&gt;&lt;Keywords&gt;$$Medline&lt;/Keywords&gt;&lt;Keywords&gt;$$mitral regurgitation&lt;/Keywords&gt;&lt;Keywords&gt;$$not AF&lt;/Keywords&gt;&lt;Keywords&gt;$$not online&lt;/Keywords&gt;&lt;Keywords&gt;$$Pathologies&lt;/Keywords&gt;&lt;Keywords&gt;$$retrieve for diagnostic study&lt;/Keywords&gt;&lt;Keywords&gt;$$to order&lt;/Keywords&gt;&lt;Keywords&gt;$$TOE&lt;/Keywords&gt;&lt;Keywords&gt;$$TTE&lt;/Keywords&gt;&lt;Keywords&gt;$$ventricular septal defect&lt;/Keywords&gt;&lt;Keywords&gt;echocardiography&lt;/Keywords&gt;&lt;Reprint&gt;In File&lt;/Reprint&gt;&lt;Start_Page&gt;667&lt;/Start_Page&gt;&lt;End_Page&gt;675&lt;/End_Page&gt;&lt;Periodical&gt;American Heart Journal&lt;/Periodical&gt;&lt;Volume&gt;126&lt;/Volume&gt;&lt;Issue&gt;3 Pt 1&lt;/Issue&gt;&lt;Address&gt;Division of Cardiovascular Diseases and Internal Medicine, Mayo Clinic, Rochester, MN 55905&lt;/Address&gt;&lt;ZZ_JournalFull&gt;&lt;f name="System"&gt;Americ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8</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Structural defect</w:t>
            </w:r>
          </w:p>
        </w:tc>
        <w:tc>
          <w:tcPr>
            <w:tcW w:w="1230" w:type="dxa"/>
          </w:tcPr>
          <w:p w:rsidR="00DD03FA" w:rsidRPr="00EF4EB9" w:rsidRDefault="00DD03FA" w:rsidP="003E06D1">
            <w:pPr>
              <w:rPr>
                <w:color w:val="000000"/>
                <w:sz w:val="18"/>
                <w:szCs w:val="18"/>
              </w:rPr>
            </w:pPr>
            <w:r w:rsidRPr="00EF4EB9">
              <w:rPr>
                <w:color w:val="000000"/>
                <w:sz w:val="18"/>
                <w:szCs w:val="18"/>
              </w:rPr>
              <w:t>40</w:t>
            </w:r>
          </w:p>
        </w:tc>
        <w:tc>
          <w:tcPr>
            <w:tcW w:w="1253" w:type="dxa"/>
          </w:tcPr>
          <w:p w:rsidR="00DD03FA" w:rsidRPr="00EF4EB9" w:rsidRDefault="00DD03FA" w:rsidP="003E06D1">
            <w:pPr>
              <w:rPr>
                <w:color w:val="000000"/>
                <w:sz w:val="18"/>
                <w:szCs w:val="18"/>
              </w:rPr>
            </w:pPr>
            <w:r w:rsidRPr="00EF4EB9">
              <w:rPr>
                <w:color w:val="000000"/>
                <w:sz w:val="18"/>
                <w:szCs w:val="18"/>
              </w:rPr>
              <w:t>NR (new systolic murmur in 68%)</w:t>
            </w:r>
          </w:p>
        </w:tc>
        <w:tc>
          <w:tcPr>
            <w:tcW w:w="1908" w:type="dxa"/>
          </w:tcPr>
          <w:p w:rsidR="00DD03FA" w:rsidRPr="00EF4EB9" w:rsidRDefault="00DD03FA" w:rsidP="003E06D1">
            <w:pPr>
              <w:rPr>
                <w:color w:val="000000"/>
                <w:sz w:val="18"/>
                <w:szCs w:val="18"/>
              </w:rPr>
            </w:pPr>
            <w:r w:rsidRPr="00EF4EB9">
              <w:rPr>
                <w:color w:val="000000"/>
                <w:sz w:val="18"/>
                <w:szCs w:val="18"/>
              </w:rPr>
              <w:t>2D TTE, Doppler colour TTE</w:t>
            </w:r>
          </w:p>
        </w:tc>
        <w:tc>
          <w:tcPr>
            <w:tcW w:w="1307" w:type="dxa"/>
          </w:tcPr>
          <w:p w:rsidR="00DD03FA" w:rsidRPr="00EF4EB9" w:rsidRDefault="00DD03FA" w:rsidP="003E06D1">
            <w:pPr>
              <w:rPr>
                <w:color w:val="000000"/>
                <w:sz w:val="18"/>
                <w:szCs w:val="18"/>
              </w:rPr>
            </w:pPr>
            <w:r w:rsidRPr="00EF4EB9">
              <w:rPr>
                <w:color w:val="000000"/>
                <w:sz w:val="18"/>
                <w:szCs w:val="18"/>
              </w:rPr>
              <w:t>100 (15% of VSD images suboptimal, but included in analysis)</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Kitayama et al 1997</w:t>
            </w:r>
            <w:r w:rsidR="00FC2DC5" w:rsidRPr="00EF4EB9">
              <w:rPr>
                <w:color w:val="000000"/>
                <w:sz w:val="18"/>
                <w:szCs w:val="18"/>
              </w:rPr>
              <w:fldChar w:fldCharType="begin"/>
            </w:r>
            <w:r w:rsidR="00C555BF">
              <w:rPr>
                <w:color w:val="000000"/>
                <w:sz w:val="18"/>
                <w:szCs w:val="18"/>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9</w:t>
            </w:r>
            <w:r w:rsidR="00FC2DC5" w:rsidRPr="00EF4EB9">
              <w:rPr>
                <w:color w:val="000000"/>
                <w:sz w:val="18"/>
                <w:szCs w:val="18"/>
              </w:rPr>
              <w:fldChar w:fldCharType="end"/>
            </w:r>
          </w:p>
        </w:tc>
        <w:tc>
          <w:tcPr>
            <w:tcW w:w="1563" w:type="dxa"/>
          </w:tcPr>
          <w:p w:rsidR="00DD03FA" w:rsidRPr="00EF4EB9" w:rsidRDefault="00E45741" w:rsidP="003E06D1">
            <w:pPr>
              <w:rPr>
                <w:color w:val="000000"/>
                <w:sz w:val="18"/>
                <w:szCs w:val="18"/>
              </w:rPr>
            </w:pPr>
            <w:r w:rsidRPr="00EF4EB9">
              <w:rPr>
                <w:color w:val="000000"/>
                <w:sz w:val="18"/>
                <w:szCs w:val="18"/>
              </w:rPr>
              <w:t>Ischaemia/thrombosis</w:t>
            </w:r>
          </w:p>
        </w:tc>
        <w:tc>
          <w:tcPr>
            <w:tcW w:w="1230" w:type="dxa"/>
          </w:tcPr>
          <w:p w:rsidR="00DD03FA" w:rsidRPr="00EF4EB9" w:rsidRDefault="00DD03FA" w:rsidP="003E06D1">
            <w:pPr>
              <w:rPr>
                <w:color w:val="000000"/>
                <w:sz w:val="18"/>
                <w:szCs w:val="18"/>
              </w:rPr>
            </w:pPr>
            <w:r w:rsidRPr="00EF4EB9">
              <w:rPr>
                <w:color w:val="000000"/>
                <w:sz w:val="18"/>
                <w:szCs w:val="18"/>
              </w:rPr>
              <w:t>70</w:t>
            </w:r>
          </w:p>
        </w:tc>
        <w:tc>
          <w:tcPr>
            <w:tcW w:w="1253" w:type="dxa"/>
          </w:tcPr>
          <w:p w:rsidR="00DD03FA" w:rsidRPr="00EF4EB9" w:rsidRDefault="00DD03FA" w:rsidP="003E06D1">
            <w:pPr>
              <w:rPr>
                <w:color w:val="000000"/>
                <w:sz w:val="18"/>
                <w:szCs w:val="18"/>
              </w:rPr>
            </w:pPr>
            <w:r w:rsidRPr="00EF4EB9">
              <w:rPr>
                <w:color w:val="000000"/>
                <w:sz w:val="18"/>
                <w:szCs w:val="18"/>
              </w:rPr>
              <w:t>100% chronic AF</w:t>
            </w:r>
          </w:p>
        </w:tc>
        <w:tc>
          <w:tcPr>
            <w:tcW w:w="1908" w:type="dxa"/>
          </w:tcPr>
          <w:p w:rsidR="00DD03FA" w:rsidRPr="00EF4EB9" w:rsidRDefault="00DD03FA" w:rsidP="003E06D1">
            <w:pPr>
              <w:rPr>
                <w:color w:val="000000"/>
                <w:sz w:val="18"/>
                <w:szCs w:val="18"/>
              </w:rPr>
            </w:pPr>
            <w:r w:rsidRPr="00EF4EB9">
              <w:rPr>
                <w:color w:val="000000"/>
                <w:sz w:val="18"/>
                <w:szCs w:val="18"/>
              </w:rPr>
              <w:t>TTE M-mode, 2D and pulsed and colour Doppler</w:t>
            </w:r>
          </w:p>
        </w:tc>
        <w:tc>
          <w:tcPr>
            <w:tcW w:w="1307" w:type="dxa"/>
          </w:tcPr>
          <w:p w:rsidR="00DD03FA" w:rsidRPr="00EF4EB9" w:rsidRDefault="00DD03FA" w:rsidP="003E06D1">
            <w:pPr>
              <w:rPr>
                <w:color w:val="000000"/>
                <w:sz w:val="18"/>
                <w:szCs w:val="18"/>
              </w:rPr>
            </w:pPr>
            <w:r w:rsidRPr="00EF4EB9">
              <w:rPr>
                <w:color w:val="000000"/>
                <w:sz w:val="18"/>
                <w:szCs w:val="18"/>
              </w:rPr>
              <w:t>100 (10% technically inadequate but included in analysis)</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Lanzarini et al 2005</w:t>
            </w:r>
            <w:r w:rsidR="00FC2DC5" w:rsidRPr="00EF4EB9">
              <w:rPr>
                <w:color w:val="000000"/>
                <w:sz w:val="18"/>
                <w:szCs w:val="18"/>
              </w:rPr>
              <w:fldChar w:fldCharType="begin"/>
            </w:r>
            <w:r w:rsidR="00C555BF">
              <w:rPr>
                <w:color w:val="000000"/>
                <w:sz w:val="18"/>
                <w:szCs w:val="18"/>
              </w:rPr>
              <w:instrText xml:space="preserve"> ADDIN REFMGR.CITE &lt;Refman&gt;&lt;Cite&gt;&lt;Author&gt;Lanzarini&lt;/Author&gt;&lt;Year&gt;2005&lt;/Year&gt;&lt;RecNum&gt;11801&lt;/RecNum&gt;&lt;IDText&gt;Two simple echo-Doppler measurements can accurately identify pulmonary hypertension in the large majority of patients with chronic heart failure&lt;/IDText&gt;&lt;MDL Ref_Type="Journal"&gt;&lt;Ref_Type&gt;Journal&lt;/Ref_Type&gt;&lt;Ref_ID&gt;11801&lt;/Ref_ID&gt;&lt;Title_Primary&gt;Two simple echo-Doppler measurements can accurately identify pulmonary hypertension in the large majority of patients with chronic heart failure&lt;/Title_Primary&gt;&lt;Authors_Primary&gt;Lanzarini,L.&lt;/Authors_Primary&gt;&lt;Authors_Primary&gt;Fontana,A.&lt;/Authors_Primary&gt;&lt;Authors_Primary&gt;Campana,C.&lt;/Authors_Primary&gt;&lt;Authors_Primary&gt;Klersy,C.&lt;/Authors_Primary&gt;&lt;Authors_Primary&gt;Lanzarini,Luca&lt;/Authors_Primary&gt;&lt;Authors_Primary&gt;Fontana,Alessandra&lt;/Authors_Primary&gt;&lt;Authors_Primary&gt;Campana,Carlo&lt;/Authors_Primary&gt;&lt;Authors_Primary&gt;Klersy,Catherine&lt;/Authors_Primary&gt;&lt;Date_Primary&gt;2005/6&lt;/Date_Primary&gt;&lt;Keywords&gt;$$accept title Second search&lt;/Keywords&gt;&lt;Keywords&gt;$$keep from second search&lt;/Keywords&gt;&lt;Keywords&gt;$$Medline&lt;/Keywords&gt;&lt;Keywords&gt;$$Pathologies&lt;/Keywords&gt;&lt;Reprint&gt;In File&lt;/Reprint&gt;&lt;Start_Page&gt;745&lt;/Start_Page&gt;&lt;End_Page&gt;754&lt;/End_Page&gt;&lt;Periodical&gt;Journal of Heart &amp;amp; Lung Transplantation&lt;/Periodical&gt;&lt;Volume&gt;24&lt;/Volume&gt;&lt;Issue&gt;6&lt;/Issue&gt;&lt;Address&gt;Department of Cardiology, IRCCS-Policlinico S. Matteo, Pavia, Italy. l.lanzarini@smatteo.pv.it&lt;/Address&gt;&lt;ZZ_JournalFull&gt;&lt;f name="System"&gt;Journal of Heart &amp;amp; Lung Transplantation&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80</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Pulmonary disease</w:t>
            </w:r>
          </w:p>
        </w:tc>
        <w:tc>
          <w:tcPr>
            <w:tcW w:w="1230" w:type="dxa"/>
          </w:tcPr>
          <w:p w:rsidR="00DD03FA" w:rsidRPr="00EF4EB9" w:rsidRDefault="00DD03FA" w:rsidP="003E06D1">
            <w:pPr>
              <w:rPr>
                <w:color w:val="000000"/>
                <w:sz w:val="18"/>
                <w:szCs w:val="18"/>
              </w:rPr>
            </w:pPr>
            <w:r w:rsidRPr="00EF4EB9">
              <w:rPr>
                <w:color w:val="000000"/>
                <w:sz w:val="18"/>
                <w:szCs w:val="18"/>
              </w:rPr>
              <w:t>86</w:t>
            </w:r>
          </w:p>
        </w:tc>
        <w:tc>
          <w:tcPr>
            <w:tcW w:w="1253" w:type="dxa"/>
          </w:tcPr>
          <w:p w:rsidR="00DD03FA" w:rsidRPr="00EF4EB9" w:rsidRDefault="00DD03FA" w:rsidP="003E06D1">
            <w:pPr>
              <w:rPr>
                <w:color w:val="000000"/>
                <w:sz w:val="18"/>
                <w:szCs w:val="18"/>
              </w:rPr>
            </w:pPr>
            <w:r w:rsidRPr="00EF4EB9">
              <w:rPr>
                <w:color w:val="000000"/>
                <w:sz w:val="18"/>
                <w:szCs w:val="18"/>
              </w:rPr>
              <w:t>13% controlled AF</w:t>
            </w:r>
          </w:p>
        </w:tc>
        <w:tc>
          <w:tcPr>
            <w:tcW w:w="1908" w:type="dxa"/>
          </w:tcPr>
          <w:p w:rsidR="00DD03FA" w:rsidRPr="00EF4EB9" w:rsidRDefault="00DD03FA" w:rsidP="003E06D1">
            <w:pPr>
              <w:rPr>
                <w:color w:val="000000"/>
                <w:sz w:val="18"/>
                <w:szCs w:val="18"/>
              </w:rPr>
            </w:pPr>
            <w:r w:rsidRPr="00EF4EB9">
              <w:rPr>
                <w:color w:val="000000"/>
                <w:sz w:val="18"/>
                <w:szCs w:val="18"/>
              </w:rPr>
              <w:t>TTE Standard M-mode, 2-dimensional and pulsed and continuous wave Doppler</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Maestre et al 2009</w:t>
            </w:r>
            <w:r w:rsidR="00FC2DC5" w:rsidRPr="00EF4EB9">
              <w:rPr>
                <w:color w:val="000000"/>
                <w:sz w:val="18"/>
                <w:szCs w:val="18"/>
              </w:rPr>
              <w:fldChar w:fldCharType="begin"/>
            </w:r>
            <w:r w:rsidR="00C555BF">
              <w:rPr>
                <w:color w:val="000000"/>
                <w:sz w:val="18"/>
                <w:szCs w:val="18"/>
              </w:rPr>
              <w:instrText xml:space="preserve"> ADDIN REFMGR.CITE &lt;Refman&gt;&lt;Cite&gt;&lt;Author&gt;Maestre&lt;/Author&gt;&lt;Year&gt;2009&lt;/Year&gt;&lt;RecNum&gt;5959&lt;/RecNum&gt;&lt;IDText&gt;Diagnostic accuracy of clinical criteria for identifying systolic and diastolic heart failure: cross-sectional study&lt;/IDText&gt;&lt;MDL Ref_Type="Journal"&gt;&lt;Ref_Type&gt;Journal&lt;/Ref_Type&gt;&lt;Ref_ID&gt;5959&lt;/Ref_ID&gt;&lt;Title_Primary&gt;Diagnostic accuracy of clinical criteria for identifying systolic and diastolic heart failure: cross-sectional study&lt;/Title_Primary&gt;&lt;Authors_Primary&gt;Maestre,A.&lt;/Authors_Primary&gt;&lt;Authors_Primary&gt;Gil,V.&lt;/Authors_Primary&gt;&lt;Authors_Primary&gt;Gallego,J.&lt;/Authors_Primary&gt;&lt;Authors_Primary&gt;Aznar,J.&lt;/Authors_Primary&gt;&lt;Authors_Primary&gt;Mora,A.&lt;/Authors_Primary&gt;&lt;Authors_Primary&gt;Martin-Hidalgo,A.&lt;/Authors_Primary&gt;&lt;Authors_Primary&gt;Maestre,Ana&lt;/Authors_Primary&gt;&lt;Authors_Primary&gt;Gil,Vicente&lt;/Authors_Primary&gt;&lt;Authors_Primary&gt;Gallego,Javier&lt;/Authors_Primary&gt;&lt;Authors_Primary&gt;Aznar,Jose&lt;/Authors_Primary&gt;&lt;Authors_Primary&gt;Mora,Antonia&lt;/Authors_Primary&gt;&lt;Authors_Primary&gt;Martin-Hidalgo,Alberto&lt;/Authors_Primary&gt;&lt;Date_Primary&gt;2009/2&lt;/Date_Primary&gt;&lt;Keywords&gt;$$accept title&lt;/Keywords&gt;&lt;Keywords&gt;$$diagnostic study&lt;/Keywords&gt;&lt;Keywords&gt;$$echo&lt;/Keywords&gt;&lt;Keywords&gt;$$heart failure&lt;/Keywords&gt;&lt;Keywords&gt;$$left ventricular&lt;/Keywords&gt;&lt;Keywords&gt;$$Medline&lt;/Keywords&gt;&lt;Keywords&gt;$$Pathologies&lt;/Keywords&gt;&lt;Keywords&gt;$$Pathologies taster&lt;/Keywords&gt;&lt;Keywords&gt;$$retrieve for diagnostic study&lt;/Keywords&gt;&lt;Keywords&gt;echocardiography&lt;/Keywords&gt;&lt;Keywords&gt;left ventricular&lt;/Keywords&gt;&lt;Reprint&gt;In File&lt;/Reprint&gt;&lt;Start_Page&gt;55&lt;/Start_Page&gt;&lt;End_Page&gt;61&lt;/End_Page&gt;&lt;Periodical&gt;Journal of Evaluation in Clinical Practice&lt;/Periodical&gt;&lt;Volume&gt;15&lt;/Volume&gt;&lt;Issue&gt;1&lt;/Issue&gt;&lt;Address&gt;Internal Medicine Department, Hospital General Universitario de Elche, Elche, Spain. amaestrep@gmail.com&lt;/Address&gt;&lt;ZZ_JournalFull&gt;&lt;f name="System"&gt;Journal of Evaluation in Clinical Practic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81</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Heart failure</w:t>
            </w:r>
          </w:p>
        </w:tc>
        <w:tc>
          <w:tcPr>
            <w:tcW w:w="1230" w:type="dxa"/>
          </w:tcPr>
          <w:p w:rsidR="00DD03FA" w:rsidRPr="00EF4EB9" w:rsidRDefault="00DD03FA" w:rsidP="003E06D1">
            <w:pPr>
              <w:rPr>
                <w:color w:val="000000"/>
                <w:sz w:val="18"/>
                <w:szCs w:val="18"/>
              </w:rPr>
            </w:pPr>
            <w:r w:rsidRPr="00EF4EB9">
              <w:rPr>
                <w:color w:val="000000"/>
                <w:sz w:val="18"/>
                <w:szCs w:val="18"/>
              </w:rPr>
              <w:t>216</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 xml:space="preserve">mode M and 2D TTE </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 xml:space="preserve">Mugge et al 1995 </w:t>
            </w:r>
            <w:r w:rsidR="00FC2DC5" w:rsidRPr="00EF4EB9">
              <w:rPr>
                <w:color w:val="000000"/>
                <w:sz w:val="18"/>
                <w:szCs w:val="18"/>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EF4EB9">
              <w:rPr>
                <w:color w:val="000000"/>
                <w:sz w:val="18"/>
                <w:szCs w:val="18"/>
              </w:rPr>
            </w:r>
            <w:r w:rsidR="00FC2DC5" w:rsidRPr="00EF4EB9">
              <w:rPr>
                <w:color w:val="000000"/>
                <w:sz w:val="18"/>
                <w:szCs w:val="18"/>
              </w:rPr>
              <w:fldChar w:fldCharType="separate"/>
            </w:r>
            <w:r w:rsidR="005A1380" w:rsidRPr="005A1380">
              <w:rPr>
                <w:noProof/>
                <w:color w:val="000000"/>
                <w:sz w:val="18"/>
                <w:szCs w:val="18"/>
                <w:vertAlign w:val="superscript"/>
              </w:rPr>
              <w:t>82</w:t>
            </w:r>
            <w:r w:rsidR="00FC2DC5" w:rsidRPr="00EF4EB9">
              <w:rPr>
                <w:color w:val="000000"/>
                <w:sz w:val="18"/>
                <w:szCs w:val="18"/>
              </w:rPr>
              <w:fldChar w:fldCharType="end"/>
            </w:r>
          </w:p>
        </w:tc>
        <w:tc>
          <w:tcPr>
            <w:tcW w:w="1563" w:type="dxa"/>
          </w:tcPr>
          <w:p w:rsidR="00DD03FA" w:rsidRPr="00EF4EB9" w:rsidRDefault="00E45741" w:rsidP="003E06D1">
            <w:pPr>
              <w:rPr>
                <w:color w:val="000000"/>
                <w:sz w:val="18"/>
                <w:szCs w:val="18"/>
              </w:rPr>
            </w:pPr>
            <w:r w:rsidRPr="00EF4EB9">
              <w:rPr>
                <w:color w:val="000000"/>
                <w:sz w:val="18"/>
                <w:szCs w:val="18"/>
              </w:rPr>
              <w:t>Ischaemia/thrombosis</w:t>
            </w:r>
            <w:r w:rsidR="00DD03FA" w:rsidRPr="00EF4EB9">
              <w:rPr>
                <w:color w:val="000000"/>
                <w:sz w:val="18"/>
                <w:szCs w:val="18"/>
              </w:rPr>
              <w:t xml:space="preserve"> </w:t>
            </w:r>
          </w:p>
        </w:tc>
        <w:tc>
          <w:tcPr>
            <w:tcW w:w="1230" w:type="dxa"/>
          </w:tcPr>
          <w:p w:rsidR="00DD03FA" w:rsidRPr="00EF4EB9" w:rsidRDefault="00DD03FA" w:rsidP="003E06D1">
            <w:pPr>
              <w:rPr>
                <w:color w:val="000000"/>
                <w:sz w:val="18"/>
                <w:szCs w:val="18"/>
              </w:rPr>
            </w:pPr>
            <w:r w:rsidRPr="00EF4EB9">
              <w:rPr>
                <w:color w:val="000000"/>
                <w:sz w:val="18"/>
                <w:szCs w:val="18"/>
              </w:rPr>
              <w:t>195</w:t>
            </w:r>
          </w:p>
        </w:tc>
        <w:tc>
          <w:tcPr>
            <w:tcW w:w="1253" w:type="dxa"/>
          </w:tcPr>
          <w:p w:rsidR="00DD03FA" w:rsidRPr="00EF4EB9" w:rsidRDefault="00DD03FA" w:rsidP="003E06D1">
            <w:pPr>
              <w:rPr>
                <w:color w:val="000000"/>
                <w:sz w:val="18"/>
                <w:szCs w:val="18"/>
              </w:rPr>
            </w:pPr>
            <w:r w:rsidRPr="00EF4EB9">
              <w:rPr>
                <w:color w:val="000000"/>
                <w:sz w:val="18"/>
                <w:szCs w:val="18"/>
              </w:rPr>
              <w:t>14.4% in AF</w:t>
            </w:r>
          </w:p>
        </w:tc>
        <w:tc>
          <w:tcPr>
            <w:tcW w:w="1908" w:type="dxa"/>
          </w:tcPr>
          <w:p w:rsidR="00DD03FA" w:rsidRPr="00EF4EB9" w:rsidRDefault="00365773" w:rsidP="003E06D1">
            <w:pPr>
              <w:rPr>
                <w:color w:val="000000"/>
                <w:sz w:val="18"/>
                <w:szCs w:val="18"/>
              </w:rPr>
            </w:pPr>
            <w:r w:rsidRPr="00EF4EB9">
              <w:rPr>
                <w:color w:val="000000"/>
                <w:sz w:val="18"/>
                <w:szCs w:val="18"/>
              </w:rPr>
              <w:t xml:space="preserve">Colour Doppler </w:t>
            </w:r>
            <w:r w:rsidR="00DD03FA" w:rsidRPr="00EF4EB9">
              <w:rPr>
                <w:color w:val="000000"/>
                <w:sz w:val="18"/>
                <w:szCs w:val="18"/>
              </w:rPr>
              <w:t>TTE</w:t>
            </w:r>
          </w:p>
        </w:tc>
        <w:tc>
          <w:tcPr>
            <w:tcW w:w="1307" w:type="dxa"/>
          </w:tcPr>
          <w:p w:rsidR="00DD03FA" w:rsidRPr="00EF4EB9" w:rsidRDefault="00DD03FA" w:rsidP="003E06D1">
            <w:pPr>
              <w:rPr>
                <w:color w:val="000000"/>
                <w:sz w:val="18"/>
                <w:szCs w:val="18"/>
              </w:rPr>
            </w:pPr>
            <w:r w:rsidRPr="00EF4EB9">
              <w:rPr>
                <w:color w:val="000000"/>
                <w:sz w:val="18"/>
                <w:szCs w:val="18"/>
              </w:rPr>
              <w:t>100 (patients selected from group with usable TTE)</w:t>
            </w:r>
          </w:p>
        </w:tc>
      </w:tr>
      <w:tr w:rsidR="00DD03FA" w:rsidRPr="00EF4EB9" w:rsidTr="003E06D1">
        <w:tc>
          <w:tcPr>
            <w:tcW w:w="1261" w:type="dxa"/>
          </w:tcPr>
          <w:p w:rsidR="00DD03FA" w:rsidRPr="00EF4EB9" w:rsidRDefault="00DD03FA" w:rsidP="00C555BF">
            <w:pPr>
              <w:rPr>
                <w:color w:val="000000"/>
                <w:sz w:val="18"/>
                <w:szCs w:val="18"/>
              </w:rPr>
            </w:pPr>
            <w:r w:rsidRPr="00EF4EB9">
              <w:rPr>
                <w:color w:val="000000"/>
                <w:sz w:val="18"/>
                <w:szCs w:val="18"/>
              </w:rPr>
              <w:t>Nienaber et al 1993</w:t>
            </w:r>
            <w:r w:rsidR="00FC2DC5" w:rsidRPr="00EF4EB9">
              <w:rPr>
                <w:color w:val="000000"/>
                <w:sz w:val="18"/>
                <w:szCs w:val="18"/>
              </w:rPr>
              <w:fldChar w:fldCharType="begin"/>
            </w:r>
            <w:r w:rsidR="00C555BF">
              <w:rPr>
                <w:color w:val="000000"/>
                <w:sz w:val="18"/>
                <w:szCs w:val="18"/>
              </w:rPr>
              <w:instrText xml:space="preserve"> ADDIN REFMGR.CITE &lt;Refman&gt;&lt;Cite&gt;&lt;Author&gt;Nienaber&lt;/Author&gt;&lt;Year&gt;1993&lt;/Year&gt;&lt;RecNum&gt;4645&lt;/RecNum&gt;&lt;IDText&gt;The diagnosis of thoracic aortic dissection by noninvasive imaging procedures&lt;/IDText&gt;&lt;MDL Ref_Type="Journal"&gt;&lt;Ref_Type&gt;Journal&lt;/Ref_Type&gt;&lt;Ref_ID&gt;4645&lt;/Ref_ID&gt;&lt;Title_Primary&gt;The diagnosis of thoracic aortic dissection by noninvasive imaging procedures&lt;/Title_Primary&gt;&lt;Authors_Primary&gt;Nienaber,C.A.&lt;/Authors_Primary&gt;&lt;Authors_Primary&gt;von,Kodolitsch Y.&lt;/Authors_Primary&gt;&lt;Authors_Primary&gt;Nicolas,V.&lt;/Authors_Primary&gt;&lt;Authors_Primary&gt;Siglow,V.&lt;/Authors_Primary&gt;&lt;Authors_Primary&gt;Piepho,A.&lt;/Authors_Primary&gt;&lt;Authors_Primary&gt;Brockhoff,C.&lt;/Authors_Primary&gt;&lt;Authors_Primary&gt;Koschyk,D.H.&lt;/Authors_Primary&gt;&lt;Authors_Primary&gt;Spielmann,R.P.&lt;/Authors_Primary&gt;&lt;Date_Primary&gt;1993/1/7&lt;/Date_Primary&gt;&lt;Keywords&gt;$$accept title&lt;/Keywords&gt;&lt;Keywords&gt;$$angiography&lt;/Keywords&gt;&lt;Keywords&gt;$$aortic dissection&lt;/Keywords&gt;&lt;Keywords&gt;$$Broad search&lt;/Keywords&gt;&lt;Keywords&gt;$$colour echo&lt;/Keywords&gt;&lt;Keywords&gt;$$diagnostic study&lt;/Keywords&gt;&lt;Keywords&gt;$$Doppler&lt;/Keywords&gt;&lt;Keywords&gt;$$Medline&lt;/Keywords&gt;&lt;Keywords&gt;$$Pathologies&lt;/Keywords&gt;&lt;Keywords&gt;$$retrieve for diagnostic study&lt;/Keywords&gt;&lt;Keywords&gt;$$TOE&lt;/Keywords&gt;&lt;Keywords&gt;$$TTE&lt;/Keywords&gt;&lt;Keywords&gt;echocardiography&lt;/Keywords&gt;&lt;Reprint&gt;In File&lt;/Reprint&gt;&lt;Start_Page&gt;1&lt;/Start_Page&gt;&lt;End_Page&gt;9&lt;/End_Page&gt;&lt;Periodical&gt;New England Journal of Medicine&lt;/Periodical&gt;&lt;Volume&gt;328&lt;/Volume&gt;&lt;Issue&gt;1&lt;/Issue&gt;&lt;Address&gt;Department of Internal Medicine II, Universitats-Krankenhaus Eppendorf, Hamburg, Germany&lt;/Address&gt;&lt;ZZ_JournalFull&gt;&lt;f name="System"&gt;New England Journal of Medicine&lt;/f&gt;&lt;/ZZ_JournalFull&gt;&lt;ZZ_JournalStdAbbrev&gt;&lt;f name="System"&gt;N Engl J Med&lt;/f&gt;&lt;/ZZ_JournalStdAbbrev&gt;&lt;ZZ_WorkformID&gt;1&lt;/ZZ_WorkformID&gt;&lt;/MDL&gt;&lt;/Cite&gt;&lt;/Refman&gt;</w:instrText>
            </w:r>
            <w:r w:rsidR="00FC2DC5" w:rsidRPr="00EF4EB9">
              <w:rPr>
                <w:color w:val="000000"/>
                <w:sz w:val="18"/>
                <w:szCs w:val="18"/>
              </w:rPr>
              <w:fldChar w:fldCharType="separate"/>
            </w:r>
            <w:r w:rsidR="00C555BF" w:rsidRPr="00C555BF">
              <w:rPr>
                <w:noProof/>
                <w:color w:val="000000"/>
                <w:sz w:val="18"/>
                <w:szCs w:val="18"/>
                <w:vertAlign w:val="superscript"/>
              </w:rPr>
              <w:t>83</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Disease of arteries</w:t>
            </w:r>
          </w:p>
        </w:tc>
        <w:tc>
          <w:tcPr>
            <w:tcW w:w="1230" w:type="dxa"/>
          </w:tcPr>
          <w:p w:rsidR="00DD03FA" w:rsidRPr="00EF4EB9" w:rsidRDefault="00DD03FA" w:rsidP="003E06D1">
            <w:pPr>
              <w:rPr>
                <w:color w:val="000000"/>
                <w:sz w:val="18"/>
                <w:szCs w:val="18"/>
              </w:rPr>
            </w:pPr>
            <w:r w:rsidRPr="00EF4EB9">
              <w:rPr>
                <w:color w:val="000000"/>
                <w:sz w:val="18"/>
                <w:szCs w:val="18"/>
              </w:rPr>
              <w:t>110</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colour, Doppler 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C555BF">
            <w:pPr>
              <w:rPr>
                <w:color w:val="000000"/>
                <w:sz w:val="18"/>
                <w:szCs w:val="18"/>
              </w:rPr>
            </w:pPr>
            <w:r w:rsidRPr="00EF4EB9">
              <w:rPr>
                <w:color w:val="000000"/>
                <w:sz w:val="18"/>
                <w:szCs w:val="18"/>
              </w:rPr>
              <w:t>Nienaber et al 1994</w:t>
            </w:r>
            <w:r w:rsidR="00FC2DC5" w:rsidRPr="00EF4EB9">
              <w:rPr>
                <w:color w:val="000000"/>
                <w:sz w:val="18"/>
                <w:szCs w:val="18"/>
              </w:rPr>
              <w:fldChar w:fldCharType="begin"/>
            </w:r>
            <w:r w:rsidR="00C555BF">
              <w:rPr>
                <w:color w:val="000000"/>
                <w:sz w:val="18"/>
                <w:szCs w:val="18"/>
              </w:rPr>
              <w:instrText xml:space="preserve"> ADDIN REFMGR.CITE &lt;Refman&gt;&lt;Cite&gt;&lt;Author&gt;Nienaber&lt;/Author&gt;&lt;Year&gt;1994&lt;/Year&gt;&lt;RecNum&gt;4453&lt;/RecNum&gt;&lt;IDText&gt;Comparison of conventional and transesophageal echocardiography with magnetic resonance imaging for anatomical mapping of thoracic aortic dissection. A dual noninvasive imaging study with anatomical and/or angiographic validation&lt;/IDText&gt;&lt;MDL Ref_Type="Journal"&gt;&lt;Ref_Type&gt;Journal&lt;/Ref_Type&gt;&lt;Ref_ID&gt;4453&lt;/Ref_ID&gt;&lt;Title_Primary&gt;Comparison of conventional and transesophageal echocardiography with magnetic resonance imaging for anatomical mapping of thoracic aortic dissection. A dual noninvasive imaging study with anatomical and/or angiographic validation&lt;/Title_Primary&gt;&lt;Authors_Primary&gt;Nienaber,C.A.&lt;/Authors_Primary&gt;&lt;Authors_Primary&gt;von,Kodolitsch Y.&lt;/Authors_Primary&gt;&lt;Authors_Primary&gt;Brockhoff,C.J.&lt;/Authors_Primary&gt;&lt;Authors_Primary&gt;Koschyk,D.H.&lt;/Authors_Primary&gt;&lt;Authors_Primary&gt;Spielmann,R.P.&lt;/Authors_Primary&gt;&lt;Date_Primary&gt;1994/3&lt;/Date_Primary&gt;&lt;Keywords&gt;$$accept title&lt;/Keywords&gt;&lt;Keywords&gt;$$aorta&lt;/Keywords&gt;&lt;Keywords&gt;$$Broad search&lt;/Keywords&gt;&lt;Keywords&gt;$$diagnostic&lt;/Keywords&gt;&lt;Keywords&gt;$$Doppler&lt;/Keywords&gt;&lt;Keywords&gt;$$Medline&lt;/Keywords&gt;&lt;Keywords&gt;$$MRI&lt;/Keywords&gt;&lt;Keywords&gt;$$Pathologies&lt;/Keywords&gt;&lt;Keywords&gt;$$retrieve for diagnostic study&lt;/Keywords&gt;&lt;Keywords&gt;$$TOE&lt;/Keywords&gt;&lt;Keywords&gt;$$TTE&lt;/Keywords&gt;&lt;Keywords&gt;echocardiography&lt;/Keywords&gt;&lt;Reprint&gt;In File&lt;/Reprint&gt;&lt;Start_Page&gt;1&lt;/Start_Page&gt;&lt;End_Page&gt;14&lt;/End_Page&gt;&lt;Periodical&gt;International Journal of Cardiac Imaging&lt;/Periodical&gt;&lt;Volume&gt;10&lt;/Volume&gt;&lt;Issue&gt;1&lt;/Issue&gt;&lt;Address&gt;Department of Internal Medicine II, University Hospital Eppendorf, Hamburg, Germany&lt;/Address&gt;&lt;ZZ_JournalFull&gt;&lt;f name="System"&gt;International Journal of Cardiac Imaging&lt;/f&gt;&lt;/ZZ_JournalFull&gt;&lt;ZZ_WorkformID&gt;1&lt;/ZZ_WorkformID&gt;&lt;/MDL&gt;&lt;/Cite&gt;&lt;/Refman&gt;</w:instrText>
            </w:r>
            <w:r w:rsidR="00FC2DC5" w:rsidRPr="00EF4EB9">
              <w:rPr>
                <w:color w:val="000000"/>
                <w:sz w:val="18"/>
                <w:szCs w:val="18"/>
              </w:rPr>
              <w:fldChar w:fldCharType="separate"/>
            </w:r>
            <w:r w:rsidR="00C555BF" w:rsidRPr="00C555BF">
              <w:rPr>
                <w:noProof/>
                <w:color w:val="000000"/>
                <w:sz w:val="18"/>
                <w:szCs w:val="18"/>
                <w:vertAlign w:val="superscript"/>
              </w:rPr>
              <w:t>84</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Disease of arteries</w:t>
            </w:r>
          </w:p>
        </w:tc>
        <w:tc>
          <w:tcPr>
            <w:tcW w:w="1230" w:type="dxa"/>
          </w:tcPr>
          <w:p w:rsidR="00DD03FA" w:rsidRPr="00EF4EB9" w:rsidRDefault="00DD03FA" w:rsidP="003E06D1">
            <w:pPr>
              <w:rPr>
                <w:color w:val="000000"/>
                <w:sz w:val="18"/>
                <w:szCs w:val="18"/>
              </w:rPr>
            </w:pPr>
            <w:r w:rsidRPr="00EF4EB9">
              <w:rPr>
                <w:color w:val="000000"/>
                <w:sz w:val="18"/>
                <w:szCs w:val="18"/>
              </w:rPr>
              <w:t>35</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M-mode, 2D, Doppler 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sz w:val="18"/>
                <w:szCs w:val="18"/>
              </w:rPr>
            </w:pPr>
            <w:r w:rsidRPr="00EF4EB9">
              <w:rPr>
                <w:sz w:val="18"/>
                <w:szCs w:val="18"/>
              </w:rPr>
              <w:t>Okura et al 2006</w:t>
            </w:r>
            <w:r w:rsidR="00FC2DC5" w:rsidRPr="00EF4EB9">
              <w:rPr>
                <w:sz w:val="18"/>
                <w:szCs w:val="18"/>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sz w:val="18"/>
                <w:szCs w:val="18"/>
              </w:rPr>
              <w:instrText xml:space="preserve"> ADDIN REFMGR.CITE </w:instrText>
            </w:r>
            <w:r w:rsidR="00FC2DC5">
              <w:rPr>
                <w:sz w:val="18"/>
                <w:szCs w:val="18"/>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sz w:val="18"/>
                <w:szCs w:val="18"/>
              </w:rPr>
              <w:instrText xml:space="preserve"> ADDIN EN.CITE.DATA </w:instrText>
            </w:r>
            <w:r w:rsidR="00FC2DC5">
              <w:rPr>
                <w:sz w:val="18"/>
                <w:szCs w:val="18"/>
              </w:rPr>
            </w:r>
            <w:r w:rsidR="00FC2DC5">
              <w:rPr>
                <w:sz w:val="18"/>
                <w:szCs w:val="18"/>
              </w:rPr>
              <w:fldChar w:fldCharType="end"/>
            </w:r>
            <w:r w:rsidR="00FC2DC5" w:rsidRPr="00EF4EB9">
              <w:rPr>
                <w:sz w:val="18"/>
                <w:szCs w:val="18"/>
              </w:rPr>
            </w:r>
            <w:r w:rsidR="00FC2DC5" w:rsidRPr="00EF4EB9">
              <w:rPr>
                <w:sz w:val="18"/>
                <w:szCs w:val="18"/>
              </w:rPr>
              <w:fldChar w:fldCharType="separate"/>
            </w:r>
            <w:r w:rsidR="005A1380" w:rsidRPr="005A1380">
              <w:rPr>
                <w:noProof/>
                <w:sz w:val="18"/>
                <w:szCs w:val="18"/>
                <w:vertAlign w:val="superscript"/>
              </w:rPr>
              <w:t>85</w:t>
            </w:r>
            <w:r w:rsidR="00FC2DC5" w:rsidRPr="00EF4EB9">
              <w:rPr>
                <w:sz w:val="18"/>
                <w:szCs w:val="18"/>
              </w:rPr>
              <w:fldChar w:fldCharType="end"/>
            </w:r>
            <w:r w:rsidRPr="00EF4EB9">
              <w:rPr>
                <w:sz w:val="18"/>
                <w:szCs w:val="18"/>
              </w:rPr>
              <w:t xml:space="preserve"> </w:t>
            </w:r>
          </w:p>
        </w:tc>
        <w:tc>
          <w:tcPr>
            <w:tcW w:w="1563" w:type="dxa"/>
          </w:tcPr>
          <w:p w:rsidR="00DD03FA" w:rsidRPr="00EF4EB9" w:rsidRDefault="00DD03FA" w:rsidP="003E06D1">
            <w:pPr>
              <w:rPr>
                <w:sz w:val="18"/>
                <w:szCs w:val="18"/>
              </w:rPr>
            </w:pPr>
            <w:r w:rsidRPr="00EF4EB9">
              <w:rPr>
                <w:sz w:val="18"/>
                <w:szCs w:val="18"/>
              </w:rPr>
              <w:t>Cardiomyopathy</w:t>
            </w:r>
          </w:p>
        </w:tc>
        <w:tc>
          <w:tcPr>
            <w:tcW w:w="1230" w:type="dxa"/>
          </w:tcPr>
          <w:p w:rsidR="00DD03FA" w:rsidRPr="00EF4EB9" w:rsidRDefault="00DD03FA" w:rsidP="003E06D1">
            <w:pPr>
              <w:rPr>
                <w:sz w:val="18"/>
                <w:szCs w:val="18"/>
              </w:rPr>
            </w:pPr>
            <w:r w:rsidRPr="00EF4EB9">
              <w:rPr>
                <w:sz w:val="18"/>
                <w:szCs w:val="18"/>
              </w:rPr>
              <w:t>52</w:t>
            </w:r>
          </w:p>
        </w:tc>
        <w:tc>
          <w:tcPr>
            <w:tcW w:w="1253" w:type="dxa"/>
          </w:tcPr>
          <w:p w:rsidR="00DD03FA" w:rsidRPr="00EF4EB9" w:rsidRDefault="00DD03FA" w:rsidP="003E06D1">
            <w:pPr>
              <w:rPr>
                <w:sz w:val="18"/>
                <w:szCs w:val="18"/>
              </w:rPr>
            </w:pPr>
            <w:r w:rsidRPr="00EF4EB9">
              <w:rPr>
                <w:sz w:val="18"/>
                <w:szCs w:val="18"/>
              </w:rPr>
              <w:t>NR</w:t>
            </w:r>
          </w:p>
        </w:tc>
        <w:tc>
          <w:tcPr>
            <w:tcW w:w="1908" w:type="dxa"/>
          </w:tcPr>
          <w:p w:rsidR="00DD03FA" w:rsidRPr="00EF4EB9" w:rsidRDefault="00DD03FA" w:rsidP="003E06D1">
            <w:pPr>
              <w:rPr>
                <w:sz w:val="18"/>
                <w:szCs w:val="18"/>
              </w:rPr>
            </w:pPr>
            <w:r w:rsidRPr="00EF4EB9">
              <w:rPr>
                <w:sz w:val="18"/>
                <w:szCs w:val="18"/>
              </w:rPr>
              <w:t>TTE (2D and Doppler)</w:t>
            </w:r>
          </w:p>
        </w:tc>
        <w:tc>
          <w:tcPr>
            <w:tcW w:w="1307" w:type="dxa"/>
          </w:tcPr>
          <w:p w:rsidR="00DD03FA" w:rsidRPr="00EF4EB9" w:rsidRDefault="00DD03FA" w:rsidP="003E06D1">
            <w:pPr>
              <w:rPr>
                <w:sz w:val="18"/>
                <w:szCs w:val="18"/>
              </w:rPr>
            </w:pPr>
            <w:r w:rsidRPr="00EF4EB9">
              <w:rPr>
                <w:sz w:val="18"/>
                <w:szCs w:val="18"/>
              </w:rPr>
              <w:t>85</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Pochis et al 1992</w:t>
            </w:r>
            <w:r w:rsidR="00FC2DC5" w:rsidRPr="00EF4EB9">
              <w:rPr>
                <w:color w:val="000000"/>
                <w:sz w:val="18"/>
                <w:szCs w:val="18"/>
              </w:rPr>
              <w:fldChar w:fldCharType="begin"/>
            </w:r>
            <w:r w:rsidR="00C555BF">
              <w:rPr>
                <w:color w:val="000000"/>
                <w:sz w:val="18"/>
                <w:szCs w:val="18"/>
              </w:rPr>
              <w:instrText xml:space="preserve"> ADDIN REFMGR.CITE &lt;Refman&gt;&lt;Cite&gt;&lt;Author&gt;Pochis&lt;/Author&gt;&lt;Year&gt;1992&lt;/Year&gt;&lt;RecNum&gt;4709&lt;/RecNum&gt;&lt;IDText&gt;Usefulness of transesophageal echocardiography in diagnosing lipomatous hypertrophy of the atrial septum with comparison to transthoracic echocardiography&lt;/IDText&gt;&lt;MDL Ref_Type="Journal"&gt;&lt;Ref_Type&gt;Journal&lt;/Ref_Type&gt;&lt;Ref_ID&gt;4709&lt;/Ref_ID&gt;&lt;Title_Primary&gt;Usefulness of transesophageal echocardiography in diagnosing lipomatous hypertrophy of the atrial septum with comparison to transthoracic echocardiography&lt;/Title_Primary&gt;&lt;Authors_Primary&gt;Pochis,W.T.&lt;/Authors_Primary&gt;&lt;Authors_Primary&gt;Saeian,K.&lt;/Authors_Primary&gt;&lt;Authors_Primary&gt;Sagar,K.B.&lt;/Authors_Primary&gt;&lt;Date_Primary&gt;1992/8/1&lt;/Date_Primary&gt;&lt;Keywords&gt;$$accept title&lt;/Keywords&gt;&lt;Keywords&gt;$$atrial septal defect&lt;/Keywords&gt;&lt;Keywords&gt;$$Broad search&lt;/Keywords&gt;&lt;Keywords&gt;$$diagnostic&lt;/Keywords&gt;&lt;Keywords&gt;$$Medline&lt;/Keywords&gt;&lt;Keywords&gt;$$not online&lt;/Keywords&gt;&lt;Keywords&gt;$$Pathologies&lt;/Keywords&gt;&lt;Keywords&gt;$$retrieve for diagnostic study&lt;/Keywords&gt;&lt;Keywords&gt;$$to order&lt;/Keywords&gt;&lt;Keywords&gt;$$TOE&lt;/Keywords&gt;&lt;Keywords&gt;$$TTE&lt;/Keywords&gt;&lt;Keywords&gt;article&lt;/Keywords&gt;&lt;Keywords&gt;echocardiography&lt;/Keywords&gt;&lt;Keywords&gt;hypertrophy&lt;/Keywords&gt;&lt;Keywords&gt;study&lt;/Keywords&gt;&lt;Reprint&gt;In File&lt;/Reprint&gt;&lt;Start_Page&gt;396&lt;/Start_Page&gt;&lt;End_Page&gt;398&lt;/End_Page&gt;&lt;Periodical&gt;American Journal of Cardiology&lt;/Periodical&gt;&lt;Volume&gt;70&lt;/Volume&gt;&lt;Issue&gt;3&lt;/Issue&gt;&lt;Address&gt;Division of Cardiology, Medical College of Wisconsin, Milwaukee&lt;/Address&gt;&lt;ZZ_JournalFull&gt;&lt;f name="System"&gt;American Journal of Car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86</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Structural defect</w:t>
            </w:r>
          </w:p>
        </w:tc>
        <w:tc>
          <w:tcPr>
            <w:tcW w:w="1230" w:type="dxa"/>
          </w:tcPr>
          <w:p w:rsidR="00DD03FA" w:rsidRPr="00EF4EB9" w:rsidRDefault="00DD03FA" w:rsidP="003E06D1">
            <w:pPr>
              <w:rPr>
                <w:color w:val="000000"/>
                <w:sz w:val="18"/>
                <w:szCs w:val="18"/>
              </w:rPr>
            </w:pPr>
            <w:r w:rsidRPr="00EF4EB9">
              <w:rPr>
                <w:color w:val="000000"/>
                <w:sz w:val="18"/>
                <w:szCs w:val="18"/>
              </w:rPr>
              <w:t>116</w:t>
            </w:r>
          </w:p>
        </w:tc>
        <w:tc>
          <w:tcPr>
            <w:tcW w:w="1253" w:type="dxa"/>
          </w:tcPr>
          <w:p w:rsidR="00DD03FA" w:rsidRPr="00EF4EB9" w:rsidRDefault="00DD03FA" w:rsidP="003E06D1">
            <w:pPr>
              <w:rPr>
                <w:color w:val="000000"/>
                <w:sz w:val="18"/>
                <w:szCs w:val="18"/>
              </w:rPr>
            </w:pPr>
            <w:r w:rsidRPr="00EF4EB9">
              <w:rPr>
                <w:color w:val="000000"/>
                <w:sz w:val="18"/>
                <w:szCs w:val="18"/>
              </w:rPr>
              <w:t>53% atrial fibrillation or flutter, or paroxysmal atrial tachycardia</w:t>
            </w:r>
          </w:p>
        </w:tc>
        <w:tc>
          <w:tcPr>
            <w:tcW w:w="1908" w:type="dxa"/>
          </w:tcPr>
          <w:p w:rsidR="00DD03FA" w:rsidRPr="00EF4EB9" w:rsidRDefault="00DD03FA" w:rsidP="003E06D1">
            <w:pPr>
              <w:rPr>
                <w:color w:val="000000"/>
                <w:sz w:val="18"/>
                <w:szCs w:val="18"/>
              </w:rPr>
            </w:pPr>
            <w:r w:rsidRPr="00EF4EB9">
              <w:rPr>
                <w:color w:val="000000"/>
                <w:sz w:val="18"/>
                <w:szCs w:val="18"/>
              </w:rPr>
              <w:t>TTE</w:t>
            </w:r>
          </w:p>
        </w:tc>
        <w:tc>
          <w:tcPr>
            <w:tcW w:w="1307" w:type="dxa"/>
          </w:tcPr>
          <w:p w:rsidR="00DD03FA" w:rsidRPr="00EF4EB9" w:rsidRDefault="00DD03FA" w:rsidP="003E06D1">
            <w:pPr>
              <w:rPr>
                <w:color w:val="000000"/>
                <w:sz w:val="18"/>
                <w:szCs w:val="18"/>
              </w:rPr>
            </w:pPr>
            <w:r w:rsidRPr="00EF4EB9">
              <w:rPr>
                <w:color w:val="000000"/>
                <w:sz w:val="18"/>
                <w:szCs w:val="18"/>
              </w:rPr>
              <w:t>92</w:t>
            </w:r>
          </w:p>
        </w:tc>
      </w:tr>
      <w:tr w:rsidR="00DD03FA" w:rsidRPr="00EF4EB9" w:rsidTr="003E06D1">
        <w:tc>
          <w:tcPr>
            <w:tcW w:w="1261" w:type="dxa"/>
          </w:tcPr>
          <w:p w:rsidR="00DD03FA" w:rsidRPr="00EF4EB9" w:rsidRDefault="00DD03FA" w:rsidP="00C555BF">
            <w:pPr>
              <w:rPr>
                <w:color w:val="000000"/>
                <w:sz w:val="18"/>
                <w:szCs w:val="18"/>
              </w:rPr>
            </w:pPr>
            <w:r w:rsidRPr="00EF4EB9">
              <w:rPr>
                <w:color w:val="000000"/>
                <w:sz w:val="18"/>
                <w:szCs w:val="18"/>
              </w:rPr>
              <w:t>Reichek et al 1981</w:t>
            </w:r>
            <w:r w:rsidR="00FC2DC5" w:rsidRPr="00EF4EB9">
              <w:rPr>
                <w:color w:val="000000"/>
                <w:sz w:val="18"/>
                <w:szCs w:val="18"/>
              </w:rPr>
              <w:fldChar w:fldCharType="begin"/>
            </w:r>
            <w:r w:rsidR="00C555BF">
              <w:rPr>
                <w:color w:val="000000"/>
                <w:sz w:val="18"/>
                <w:szCs w:val="18"/>
              </w:rPr>
              <w:instrText xml:space="preserve"> ADDIN REFMGR.CITE &lt;Refman&gt;&lt;Cite&gt;&lt;Author&gt;Reichek&lt;/Author&gt;&lt;Year&gt;1981&lt;/Year&gt;&lt;RecNum&gt;19602&lt;/RecNum&gt;&lt;IDText&gt;Left ventricular hypertrophy: relationship of anatomic, echocardiographic and electrocardiographic findings&lt;/IDText&gt;&lt;MDL Ref_Type="Journal"&gt;&lt;Ref_Type&gt;Journal&lt;/Ref_Type&gt;&lt;Ref_ID&gt;19602&lt;/Ref_ID&gt;&lt;Title_Primary&gt;Left ventricular hypertrophy: relationship of anatomic, echocardiographic and electrocardiographic findings&lt;/Title_Primary&gt;&lt;Authors_Primary&gt;Reichek,N.&lt;/Authors_Primary&gt;&lt;Authors_Primary&gt;Devereux,R.B.&lt;/Authors_Primary&gt;&lt;Date_Primary&gt;1981/6&lt;/Date_Primary&gt;&lt;Keywords&gt;$$accept title Second search&lt;/Keywords&gt;&lt;Keywords&gt;$$keep from second search&lt;/Keywords&gt;&lt;Keywords&gt;$$Medline&lt;/Keywords&gt;&lt;Keywords&gt;$$Pathologies&lt;/Keywords&gt;&lt;Keywords&gt;analysis&lt;/Keywords&gt;&lt;Keywords&gt;article&lt;/Keywords&gt;&lt;Keywords&gt;hypertrophy&lt;/Keywords&gt;&lt;Keywords&gt;lead&lt;/Keywords&gt;&lt;Keywords&gt;left ventricular&lt;/Keywords&gt;&lt;Keywords&gt;stenosis&lt;/Keywords&gt;&lt;Reprint&gt;In File&lt;/Reprint&gt;&lt;Start_Page&gt;1391&lt;/Start_Page&gt;&lt;End_Page&gt;1398&lt;/End_Page&gt;&lt;Periodical&gt;Circulation&lt;/Periodical&gt;&lt;Volume&gt;63&lt;/Volume&gt;&lt;Issue&gt;6&lt;/Issue&gt;&lt;ZZ_JournalFull&gt;&lt;f name="System"&gt;Circulation&lt;/f&gt;&lt;/ZZ_JournalFull&gt;&lt;ZZ_WorkformID&gt;1&lt;/ZZ_WorkformID&gt;&lt;/MDL&gt;&lt;/Cite&gt;&lt;/Refman&gt;</w:instrText>
            </w:r>
            <w:r w:rsidR="00FC2DC5" w:rsidRPr="00EF4EB9">
              <w:rPr>
                <w:color w:val="000000"/>
                <w:sz w:val="18"/>
                <w:szCs w:val="18"/>
              </w:rPr>
              <w:fldChar w:fldCharType="separate"/>
            </w:r>
            <w:r w:rsidR="00C555BF" w:rsidRPr="00C555BF">
              <w:rPr>
                <w:noProof/>
                <w:color w:val="000000"/>
                <w:sz w:val="18"/>
                <w:szCs w:val="18"/>
                <w:vertAlign w:val="superscript"/>
              </w:rPr>
              <w:t>87</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Heart failure</w:t>
            </w:r>
          </w:p>
        </w:tc>
        <w:tc>
          <w:tcPr>
            <w:tcW w:w="1230" w:type="dxa"/>
          </w:tcPr>
          <w:p w:rsidR="00DD03FA" w:rsidRPr="00EF4EB9" w:rsidRDefault="00DD03FA" w:rsidP="003E06D1">
            <w:pPr>
              <w:rPr>
                <w:color w:val="000000"/>
                <w:sz w:val="18"/>
                <w:szCs w:val="18"/>
              </w:rPr>
            </w:pPr>
            <w:r w:rsidRPr="00EF4EB9">
              <w:rPr>
                <w:color w:val="000000"/>
                <w:sz w:val="18"/>
                <w:szCs w:val="18"/>
              </w:rPr>
              <w:t>34</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m-mode echocardiography</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C555BF">
            <w:pPr>
              <w:rPr>
                <w:color w:val="000000"/>
                <w:sz w:val="18"/>
                <w:szCs w:val="18"/>
              </w:rPr>
            </w:pPr>
            <w:r w:rsidRPr="00EF4EB9">
              <w:rPr>
                <w:color w:val="000000"/>
                <w:sz w:val="18"/>
                <w:szCs w:val="18"/>
              </w:rPr>
              <w:t>Reichlin et al 2004</w:t>
            </w:r>
            <w:r w:rsidR="00FC2DC5" w:rsidRPr="00EF4EB9">
              <w:rPr>
                <w:color w:val="000000"/>
                <w:sz w:val="18"/>
                <w:szCs w:val="18"/>
              </w:rPr>
              <w:fldChar w:fldCharType="begin"/>
            </w:r>
            <w:r w:rsidR="00C555BF">
              <w:rPr>
                <w:color w:val="000000"/>
                <w:sz w:val="18"/>
                <w:szCs w:val="18"/>
              </w:rPr>
              <w:instrText xml:space="preserve"> ADDIN REFMGR.CITE &lt;Refman&gt;&lt;Cite&gt;&lt;Author&gt;Reichlin&lt;/Author&gt;&lt;Year&gt;2004&lt;/Year&gt;&lt;RecNum&gt;2235&lt;/RecNum&gt;&lt;IDText&gt;Initial clinical evaluation of cardiac systolic murmurs in the ED by noncardiologists&lt;/IDText&gt;&lt;MDL Ref_Type="Journal"&gt;&lt;Ref_Type&gt;Journal&lt;/Ref_Type&gt;&lt;Ref_ID&gt;2235&lt;/Ref_ID&gt;&lt;Title_Primary&gt;Initial clinical evaluation of cardiac systolic murmurs in the ED by noncardiologists&lt;/Title_Primary&gt;&lt;Authors_Primary&gt;Reichlin,S.&lt;/Authors_Primary&gt;&lt;Authors_Primary&gt;Dieterle,T.&lt;/Authors_Primary&gt;&lt;Authors_Primary&gt;Camli,C.&lt;/Authors_Primary&gt;&lt;Authors_Primary&gt;Leimenstoll,B.&lt;/Authors_Primary&gt;&lt;Authors_Primary&gt;Schoenenberger,R.A.&lt;/Authors_Primary&gt;&lt;Authors_Primary&gt;Martina,B.&lt;/Authors_Primary&gt;&lt;Date_Primary&gt;2004/3&lt;/Date_Primary&gt;&lt;Keywords&gt;$$accept title&lt;/Keywords&gt;&lt;Keywords&gt;$$Broad search&lt;/Keywords&gt;&lt;Keywords&gt;$$diagnosis&lt;/Keywords&gt;&lt;Keywords&gt;$$electroCG&lt;/Keywords&gt;&lt;Keywords&gt;$$Medline&lt;/Keywords&gt;&lt;Keywords&gt;$$Pathologies&lt;/Keywords&gt;&lt;Keywords&gt;$$retrieve for diagnostic study&lt;/Keywords&gt;&lt;Keywords&gt;$$TTE&lt;/Keywords&gt;&lt;Keywords&gt;$$valve disease&lt;/Keywords&gt;&lt;Keywords&gt;article&lt;/Keywords&gt;&lt;Keywords&gt;echocardiography&lt;/Keywords&gt;&lt;Keywords&gt;hospital&lt;/Keywords&gt;&lt;Keywords&gt;patient&lt;/Keywords&gt;&lt;Keywords&gt;study&lt;/Keywords&gt;&lt;Keywords&gt;university&lt;/Keywords&gt;&lt;Reprint&gt;In File&lt;/Reprint&gt;&lt;Start_Page&gt;71&lt;/Start_Page&gt;&lt;End_Page&gt;75&lt;/End_Page&gt;&lt;Periodical&gt;American Journal of Emergency Medicine&lt;/Periodical&gt;&lt;Volume&gt;22&lt;/Volume&gt;&lt;Issue&gt;2&lt;/Issue&gt;&lt;Address&gt;Department of Internal Medicine, University Hospital Basel, Basel, Switzerland&lt;/Address&gt;&lt;ZZ_JournalFull&gt;&lt;f name="System"&gt;American Journal of Emergency Medicine&lt;/f&gt;&lt;/ZZ_JournalFull&gt;&lt;ZZ_WorkformID&gt;1&lt;/ZZ_WorkformID&gt;&lt;/MDL&gt;&lt;/Cite&gt;&lt;/Refman&gt;</w:instrText>
            </w:r>
            <w:r w:rsidR="00FC2DC5" w:rsidRPr="00EF4EB9">
              <w:rPr>
                <w:color w:val="000000"/>
                <w:sz w:val="18"/>
                <w:szCs w:val="18"/>
              </w:rPr>
              <w:fldChar w:fldCharType="separate"/>
            </w:r>
            <w:r w:rsidR="00C555BF" w:rsidRPr="00C555BF">
              <w:rPr>
                <w:noProof/>
                <w:color w:val="000000"/>
                <w:sz w:val="18"/>
                <w:szCs w:val="18"/>
                <w:vertAlign w:val="superscript"/>
              </w:rPr>
              <w:t>88</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203</w:t>
            </w:r>
          </w:p>
        </w:tc>
        <w:tc>
          <w:tcPr>
            <w:tcW w:w="1253" w:type="dxa"/>
          </w:tcPr>
          <w:p w:rsidR="00DD03FA" w:rsidRPr="00EF4EB9" w:rsidRDefault="00DD03FA" w:rsidP="003E06D1">
            <w:pPr>
              <w:rPr>
                <w:color w:val="000000"/>
                <w:sz w:val="18"/>
                <w:szCs w:val="18"/>
              </w:rPr>
            </w:pPr>
            <w:r w:rsidRPr="00EF4EB9">
              <w:rPr>
                <w:color w:val="000000"/>
                <w:sz w:val="18"/>
                <w:szCs w:val="18"/>
              </w:rPr>
              <w:t>NR (all had heart murmur)</w:t>
            </w:r>
          </w:p>
        </w:tc>
        <w:tc>
          <w:tcPr>
            <w:tcW w:w="1908" w:type="dxa"/>
          </w:tcPr>
          <w:p w:rsidR="00DD03FA" w:rsidRPr="00EF4EB9" w:rsidRDefault="00DD03FA" w:rsidP="003E06D1">
            <w:pPr>
              <w:rPr>
                <w:color w:val="000000"/>
                <w:sz w:val="18"/>
                <w:szCs w:val="18"/>
              </w:rPr>
            </w:pPr>
            <w:r w:rsidRPr="00EF4EB9">
              <w:rPr>
                <w:color w:val="000000"/>
                <w:sz w:val="18"/>
                <w:szCs w:val="18"/>
              </w:rPr>
              <w:t>2-colour Doppler TTE (gold standard comparator)</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Roudat et al 1988</w:t>
            </w:r>
            <w:r w:rsidR="00FC2DC5" w:rsidRPr="00EF4EB9">
              <w:rPr>
                <w:color w:val="000000"/>
                <w:sz w:val="18"/>
                <w:szCs w:val="18"/>
              </w:rPr>
              <w:fldChar w:fldCharType="begin"/>
            </w:r>
            <w:r w:rsidR="00C555BF">
              <w:rPr>
                <w:color w:val="000000"/>
                <w:sz w:val="18"/>
                <w:szCs w:val="18"/>
              </w:rPr>
              <w:instrText xml:space="preserve"> ADDIN REFMGR.CITE &lt;Refman&gt;&lt;Cite&gt;&lt;Author&gt;Roudaut&lt;/Author&gt;&lt;Year&gt;1988&lt;/Year&gt;&lt;RecNum&gt;18764&lt;/RecNum&gt;&lt;IDText&gt;Accuracy of M-mode and two-dimensional echocardiography in the diagnosis of aortic dissection: an experience with 128 cases&lt;/IDText&gt;&lt;MDL Ref_Type="Journal"&gt;&lt;Ref_Type&gt;Journal&lt;/Ref_Type&gt;&lt;Ref_ID&gt;18764&lt;/Ref_ID&gt;&lt;Title_Primary&gt;Accuracy of M-mode and two-dimensional echocardiography in the diagnosis of aortic dissection: an experience with 128 cases&lt;/Title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Date_Primary&gt;1988/8&lt;/Date_Primary&gt;&lt;Keywords&gt;$$accept title Second search&lt;/Keywords&gt;&lt;Keywords&gt;$$aortic dissec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553&lt;/Start_Page&gt;&lt;End_Page&gt;562&lt;/End_Page&gt;&lt;Periodical&gt;Clinical Cardiology&lt;/Periodical&gt;&lt;Volume&gt;11&lt;/Volume&gt;&lt;Issue&gt;8&lt;/Issue&gt;&lt;Address&gt;Service d&amp;apos;Explorations Paracliniques, Hopital Cardiologique du Haut Leveque, Pessac, France&lt;/Address&gt;&lt;ZZ_JournalFull&gt;&lt;f name="System"&gt;Clinical Car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89</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Disease of arteries</w:t>
            </w:r>
          </w:p>
        </w:tc>
        <w:tc>
          <w:tcPr>
            <w:tcW w:w="1230" w:type="dxa"/>
          </w:tcPr>
          <w:p w:rsidR="00DD03FA" w:rsidRPr="00EF4EB9" w:rsidRDefault="00DD03FA" w:rsidP="003E06D1">
            <w:pPr>
              <w:rPr>
                <w:color w:val="000000"/>
                <w:sz w:val="18"/>
                <w:szCs w:val="18"/>
              </w:rPr>
            </w:pPr>
            <w:r w:rsidRPr="00EF4EB9">
              <w:rPr>
                <w:color w:val="000000"/>
                <w:sz w:val="18"/>
                <w:szCs w:val="18"/>
              </w:rPr>
              <w:t xml:space="preserve">673 </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TTE 2D, M-mode</w:t>
            </w:r>
          </w:p>
        </w:tc>
        <w:tc>
          <w:tcPr>
            <w:tcW w:w="1307" w:type="dxa"/>
          </w:tcPr>
          <w:p w:rsidR="00DD03FA" w:rsidRPr="00EF4EB9" w:rsidRDefault="00DD03FA" w:rsidP="003E06D1">
            <w:pPr>
              <w:rPr>
                <w:color w:val="000000"/>
                <w:sz w:val="18"/>
                <w:szCs w:val="18"/>
              </w:rPr>
            </w:pPr>
            <w:r w:rsidRPr="00EF4EB9">
              <w:rPr>
                <w:color w:val="000000"/>
                <w:sz w:val="17"/>
                <w:szCs w:val="17"/>
              </w:rPr>
              <w:t>98</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araste et al 2005</w:t>
            </w:r>
            <w:r w:rsidR="00FC2DC5" w:rsidRPr="00EF4EB9">
              <w:rPr>
                <w:color w:val="000000"/>
                <w:sz w:val="18"/>
                <w:szCs w:val="18"/>
              </w:rPr>
              <w:fldChar w:fldCharType="begin"/>
            </w:r>
            <w:r w:rsidR="00C555BF">
              <w:rPr>
                <w:color w:val="000000"/>
                <w:sz w:val="18"/>
                <w:szCs w:val="18"/>
              </w:rPr>
              <w:instrText xml:space="preserve"> ADDIN REFMGR.CITE &lt;Refman&gt;&lt;Cite&gt;&lt;Author&gt;Saraste&lt;/Author&gt;&lt;Year&gt;2005&lt;/Year&gt;&lt;RecNum&gt;1853&lt;/RecNum&gt;&lt;IDText&gt;Transthoracic Doppler echocardiography as a noninvasive tool to assess coronary artery stenoses--a comparison with quantitative coronary angiography&lt;/IDText&gt;&lt;MDL Ref_Type="Journal"&gt;&lt;Ref_Type&gt;Journal&lt;/Ref_Type&gt;&lt;Ref_ID&gt;1853&lt;/Ref_ID&gt;&lt;Title_Primary&gt;Transthoracic Doppler echocardiography as a noninvasive tool to assess coronary artery stenoses--a comparison with quantitative coronary angiography&lt;/Title_Primary&gt;&lt;Authors_Primary&gt;Saraste,M.&lt;/Authors_Primary&gt;&lt;Authors_Primary&gt;Vesalainen,R.K.&lt;/Authors_Primary&gt;&lt;Authors_Primary&gt;Ylitalo,A.&lt;/Authors_Primary&gt;&lt;Authors_Primary&gt;Saraste,A.&lt;/Authors_Primary&gt;&lt;Authors_Primary&gt;Koskenvuo,J.W.&lt;/Authors_Primary&gt;&lt;Authors_Primary&gt;Toikka,J.O.&lt;/Authors_Primary&gt;&lt;Authors_Primary&gt;Vaittinen,M.A.&lt;/Authors_Primary&gt;&lt;Authors_Primary&gt;Hartiala,J.J.&lt;/Authors_Primary&gt;&lt;Authors_Primary&gt;Airaksinen,K.E.&lt;/Authors_Primary&gt;&lt;Date_Primary&gt;2005/6&lt;/Date_Primary&gt;&lt;Keywords&gt;$$accept title&lt;/Keywords&gt;&lt;Keywords&gt;$$Broad search&lt;/Keywords&gt;&lt;Keywords&gt;$$coronary artery&lt;/Keywords&gt;&lt;Keywords&gt;$$diagnosis&lt;/Keywords&gt;&lt;Keywords&gt;$$Doppler&lt;/Keywords&gt;&lt;Keywords&gt;$$Medline&lt;/Keywords&gt;&lt;Keywords&gt;$$not online&lt;/Keywords&gt;&lt;Keywords&gt;$$retrieve for diagnostic study&lt;/Keywords&gt;&lt;Keywords&gt;$$stenosis&lt;/Keywords&gt;&lt;Keywords&gt;$$to order&lt;/Keywords&gt;&lt;Keywords&gt;$$TTE&lt;/Keywords&gt;&lt;Keywords&gt;article&lt;/Keywords&gt;&lt;Keywords&gt;coronary artery&lt;/Keywords&gt;&lt;Keywords&gt;echocardiography&lt;/Keywords&gt;&lt;Keywords&gt;hospital&lt;/Keywords&gt;&lt;Keywords&gt;patient&lt;/Keywords&gt;&lt;Keywords&gt;stenosis&lt;/Keywords&gt;&lt;Keywords&gt;study&lt;/Keywords&gt;&lt;Keywords&gt;university&lt;/Keywords&gt;&lt;Reprint&gt;In File&lt;/Reprint&gt;&lt;Start_Page&gt;679&lt;/Start_Page&gt;&lt;End_Page&gt;685&lt;/End_Page&gt;&lt;Periodical&gt;Journal of the American Society of Echocardiography&lt;/Periodical&gt;&lt;Volume&gt;18&lt;/Volume&gt;&lt;Issue&gt;6&lt;/Issue&gt;&lt;Address&gt;Department of Clinical Physiology, Turku University Hospital, Turku, Finland&lt;/Address&gt;&lt;ZZ_JournalFull&gt;&lt;f name="System"&gt;Journal of the American Society of Echocardiograph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0</w:t>
            </w:r>
            <w:r w:rsidR="00FC2DC5" w:rsidRPr="00EF4EB9">
              <w:rPr>
                <w:color w:val="000000"/>
                <w:sz w:val="18"/>
                <w:szCs w:val="18"/>
              </w:rPr>
              <w:fldChar w:fldCharType="end"/>
            </w:r>
          </w:p>
        </w:tc>
        <w:tc>
          <w:tcPr>
            <w:tcW w:w="1563" w:type="dxa"/>
          </w:tcPr>
          <w:p w:rsidR="00DD03FA" w:rsidRPr="00EF4EB9" w:rsidRDefault="00E45741" w:rsidP="003E06D1">
            <w:pPr>
              <w:rPr>
                <w:color w:val="000000"/>
                <w:sz w:val="18"/>
                <w:szCs w:val="18"/>
              </w:rPr>
            </w:pPr>
            <w:r w:rsidRPr="00EF4EB9">
              <w:rPr>
                <w:color w:val="000000"/>
                <w:sz w:val="18"/>
                <w:szCs w:val="18"/>
              </w:rPr>
              <w:t>Ischaemia/thrombosis</w:t>
            </w:r>
          </w:p>
        </w:tc>
        <w:tc>
          <w:tcPr>
            <w:tcW w:w="1230" w:type="dxa"/>
          </w:tcPr>
          <w:p w:rsidR="00DD03FA" w:rsidRPr="00EF4EB9" w:rsidRDefault="00DD03FA" w:rsidP="003E06D1">
            <w:pPr>
              <w:rPr>
                <w:color w:val="000000"/>
                <w:sz w:val="18"/>
                <w:szCs w:val="18"/>
              </w:rPr>
            </w:pPr>
            <w:r w:rsidRPr="00EF4EB9">
              <w:rPr>
                <w:color w:val="000000"/>
                <w:sz w:val="18"/>
                <w:szCs w:val="18"/>
              </w:rPr>
              <w:t>84</w:t>
            </w:r>
          </w:p>
        </w:tc>
        <w:tc>
          <w:tcPr>
            <w:tcW w:w="1253" w:type="dxa"/>
          </w:tcPr>
          <w:p w:rsidR="00DD03FA" w:rsidRPr="00EF4EB9" w:rsidRDefault="00DD03FA" w:rsidP="003E06D1">
            <w:pPr>
              <w:rPr>
                <w:color w:val="000000"/>
                <w:sz w:val="18"/>
                <w:szCs w:val="18"/>
              </w:rPr>
            </w:pPr>
            <w:r w:rsidRPr="00EF4EB9">
              <w:rPr>
                <w:color w:val="000000"/>
                <w:sz w:val="18"/>
                <w:szCs w:val="18"/>
              </w:rPr>
              <w:t>4% chronic AF</w:t>
            </w:r>
          </w:p>
        </w:tc>
        <w:tc>
          <w:tcPr>
            <w:tcW w:w="1908" w:type="dxa"/>
          </w:tcPr>
          <w:p w:rsidR="00DD03FA" w:rsidRPr="00EF4EB9" w:rsidRDefault="00DD03FA" w:rsidP="003E06D1">
            <w:pPr>
              <w:rPr>
                <w:color w:val="000000"/>
                <w:sz w:val="18"/>
                <w:szCs w:val="18"/>
              </w:rPr>
            </w:pPr>
            <w:r w:rsidRPr="00EF4EB9">
              <w:rPr>
                <w:color w:val="000000"/>
                <w:sz w:val="18"/>
                <w:szCs w:val="18"/>
              </w:rPr>
              <w:t>Doppler TTE, colour and 2D.</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harifi et al 2003</w:t>
            </w:r>
            <w:r w:rsidR="00FC2DC5" w:rsidRPr="00EF4EB9">
              <w:rPr>
                <w:color w:val="000000"/>
                <w:sz w:val="18"/>
                <w:szCs w:val="18"/>
              </w:rPr>
              <w:fldChar w:fldCharType="begin"/>
            </w:r>
            <w:r w:rsidR="00C555BF">
              <w:rPr>
                <w:color w:val="000000"/>
                <w:sz w:val="18"/>
                <w:szCs w:val="18"/>
              </w:rPr>
              <w:instrText xml:space="preserve"> ADDIN REFMGR.CITE &lt;Refman&gt;&lt;Cite&gt;&lt;Author&gt;Sharifi&lt;/Author&gt;&lt;Year&gt;2007&lt;/Year&gt;&lt;RecNum&gt;19793&lt;/RecNum&gt;&lt;IDText&gt;Is Transesophageal Echocardiography Necessary before D.C. Cardioversion in Patients with a Normal Transthoracic Echocardiogram?&lt;/IDText&gt;&lt;MDL Ref_Type="Journal"&gt;&lt;Ref_Type&gt;Journal&lt;/Ref_Type&gt;&lt;Ref_ID&gt;19793&lt;/Ref_ID&gt;&lt;Title_Primary&gt;Is Transesophageal Echocardiography Necessary before D.C. Cardioversion in Patients with a Normal Transthoracic Echocardiogram?&lt;/Title_Primary&gt;&lt;Authors_Primary&gt;Sharifi,Mohsen&lt;/Authors_Primary&gt;&lt;Authors_Primary&gt;Parhizgar,Alireza&lt;/Authors_Primary&gt;&lt;Authors_Primary&gt;Gupta,Punam&lt;/Authors_Primary&gt;&lt;Authors_Primary&gt;Mehdipour,Mahshid&lt;/Authors_Primary&gt;&lt;Authors_Primary&gt;Emrani,Farnaz&lt;/Authors_Primary&gt;&lt;Authors_Primary&gt;Baldwin,David&lt;/Authors_Primary&gt;&lt;Date_Primary&gt;2007&lt;/Date_Primary&gt;&lt;Keywords&gt;Atrial fibrillation&lt;/Keywords&gt;&lt;Keywords&gt;cardioversion&lt;/Keywords&gt;&lt;Keywords&gt;contrast&lt;/Keywords&gt;&lt;Keywords&gt;echocardiography&lt;/Keywords&gt;&lt;Keywords&gt;heart&lt;/Keywords&gt;&lt;Keywords&gt;patient&lt;/Keywords&gt;&lt;Keywords&gt;spontaneous echo contrast&lt;/Keywords&gt;&lt;Keywords&gt;study&lt;/Keywords&gt;&lt;Keywords&gt;thrombus&lt;/Keywords&gt;&lt;Keywords&gt;transesophageal echocardiography&lt;/Keywords&gt;&lt;Keywords&gt;transthoracic echocardiography&lt;/Keywords&gt;&lt;Reprint&gt;In File&lt;/Reprint&gt;&lt;Start_Page&gt;397&lt;/Start_Page&gt;&lt;End_Page&gt;400&lt;/End_Page&gt;&lt;Periodical&gt;Echocardiography&lt;/Periodical&gt;&lt;Volume&gt;24&lt;/Volume&gt;&lt;Issue&gt;4&lt;/Issue&gt;&lt;Publisher&gt;Blackwell Publishing Inc&lt;/Publisher&gt;&lt;ISSN_ISBN&gt;1540-8175&lt;/ISSN_ISBN&gt;&lt;Misc_3&gt;10.1111/j.1540-8175.2007.00400.x&lt;/Misc_3&gt;&lt;Web_URL&gt;http://dx.doi.org/10.1111/j.1540-8175.2007.00400.x&lt;/Web_URL&gt;&lt;ZZ_JournalFull&gt;&lt;f name="System"&gt;Echocardiograph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1</w:t>
            </w:r>
            <w:r w:rsidR="00FC2DC5" w:rsidRPr="00EF4EB9">
              <w:rPr>
                <w:color w:val="000000"/>
                <w:sz w:val="18"/>
                <w:szCs w:val="18"/>
              </w:rPr>
              <w:fldChar w:fldCharType="end"/>
            </w:r>
          </w:p>
        </w:tc>
        <w:tc>
          <w:tcPr>
            <w:tcW w:w="1563" w:type="dxa"/>
          </w:tcPr>
          <w:p w:rsidR="00DD03FA" w:rsidRPr="00EF4EB9" w:rsidRDefault="00E45741" w:rsidP="003E06D1">
            <w:pPr>
              <w:rPr>
                <w:color w:val="000000"/>
                <w:sz w:val="18"/>
                <w:szCs w:val="18"/>
              </w:rPr>
            </w:pPr>
            <w:r w:rsidRPr="00EF4EB9">
              <w:rPr>
                <w:color w:val="000000"/>
                <w:sz w:val="18"/>
                <w:szCs w:val="18"/>
              </w:rPr>
              <w:t>Ischaemia/thrombosis</w:t>
            </w:r>
          </w:p>
        </w:tc>
        <w:tc>
          <w:tcPr>
            <w:tcW w:w="1230" w:type="dxa"/>
          </w:tcPr>
          <w:p w:rsidR="00DD03FA" w:rsidRPr="00EF4EB9" w:rsidRDefault="00DD03FA" w:rsidP="003E06D1">
            <w:pPr>
              <w:rPr>
                <w:color w:val="000000"/>
                <w:sz w:val="18"/>
                <w:szCs w:val="18"/>
              </w:rPr>
            </w:pPr>
            <w:r w:rsidRPr="00EF4EB9">
              <w:rPr>
                <w:color w:val="000000"/>
                <w:sz w:val="18"/>
                <w:szCs w:val="18"/>
              </w:rPr>
              <w:t>112</w:t>
            </w:r>
          </w:p>
        </w:tc>
        <w:tc>
          <w:tcPr>
            <w:tcW w:w="1253" w:type="dxa"/>
          </w:tcPr>
          <w:p w:rsidR="00DD03FA" w:rsidRPr="00EF4EB9" w:rsidRDefault="00DD03FA" w:rsidP="003E06D1">
            <w:pPr>
              <w:rPr>
                <w:color w:val="000000"/>
                <w:sz w:val="18"/>
                <w:szCs w:val="18"/>
              </w:rPr>
            </w:pPr>
            <w:r w:rsidRPr="00EF4EB9">
              <w:rPr>
                <w:color w:val="000000"/>
                <w:sz w:val="18"/>
                <w:szCs w:val="18"/>
              </w:rPr>
              <w:t>100% AF (24% chronic AF)</w:t>
            </w:r>
          </w:p>
        </w:tc>
        <w:tc>
          <w:tcPr>
            <w:tcW w:w="1908" w:type="dxa"/>
          </w:tcPr>
          <w:p w:rsidR="00DD03FA" w:rsidRPr="00EF4EB9" w:rsidRDefault="00DD03FA" w:rsidP="003E06D1">
            <w:pPr>
              <w:rPr>
                <w:color w:val="000000"/>
                <w:sz w:val="18"/>
                <w:szCs w:val="18"/>
              </w:rPr>
            </w:pPr>
            <w:r w:rsidRPr="00EF4EB9">
              <w:rPr>
                <w:color w:val="000000"/>
                <w:sz w:val="18"/>
                <w:szCs w:val="18"/>
              </w:rPr>
              <w:t>TTE</w:t>
            </w:r>
          </w:p>
        </w:tc>
        <w:tc>
          <w:tcPr>
            <w:tcW w:w="1307" w:type="dxa"/>
          </w:tcPr>
          <w:p w:rsidR="00DD03FA" w:rsidRPr="00EF4EB9" w:rsidRDefault="00DD03FA" w:rsidP="003E06D1">
            <w:pPr>
              <w:rPr>
                <w:color w:val="000000"/>
                <w:sz w:val="18"/>
                <w:szCs w:val="18"/>
              </w:rPr>
            </w:pPr>
            <w:r w:rsidRPr="00EF4EB9">
              <w:rPr>
                <w:color w:val="000000"/>
                <w:sz w:val="18"/>
                <w:szCs w:val="18"/>
              </w:rPr>
              <w:t>100 (patients selected from group with usable TTE)</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harma et al 1992</w:t>
            </w:r>
            <w:r w:rsidR="00FC2DC5" w:rsidRPr="00EF4EB9">
              <w:rPr>
                <w:color w:val="000000"/>
                <w:sz w:val="18"/>
                <w:szCs w:val="18"/>
              </w:rPr>
              <w:fldChar w:fldCharType="begin"/>
            </w:r>
            <w:r w:rsidR="00C555BF">
              <w:rPr>
                <w:color w:val="000000"/>
                <w:sz w:val="18"/>
                <w:szCs w:val="18"/>
              </w:rPr>
              <w:instrText xml:space="preserve"> ADDIN REFMGR.CITE &lt;Refman&gt;&lt;Cite&gt;&lt;Author&gt;Sharma&lt;/Author&gt;&lt;Year&gt;1992&lt;/Year&gt;&lt;RecNum&gt;4647&lt;/RecNum&gt;&lt;IDText&gt;Diagnosis of the sinus venosus defect by echocardiography and angiocardiography&lt;/IDText&gt;&lt;MDL Ref_Type="Journal"&gt;&lt;Ref_Type&gt;Journal&lt;/Ref_Type&gt;&lt;Ref_ID&gt;4647&lt;/Ref_ID&gt;&lt;Title_Primary&gt;Diagnosis of the sinus venosus defect by echocardiography and angiocardiography&lt;/Title_Primary&gt;&lt;Authors_Primary&gt;Sharma,S.&lt;/Authors_Primary&gt;&lt;Authors_Primary&gt;Krishnan,U.&lt;/Authors_Primary&gt;&lt;Date_Primary&gt;1992/11&lt;/Date_Primary&gt;&lt;Keywords&gt;$$accept title&lt;/Keywords&gt;&lt;Keywords&gt;$$angiography&lt;/Keywords&gt;&lt;Keywords&gt;$$Broad search&lt;/Keywords&gt;&lt;Keywords&gt;$$colour echo&lt;/Keywords&gt;&lt;Keywords&gt;$$Medline&lt;/Keywords&gt;&lt;Keywords&gt;$$not online&lt;/Keywords&gt;&lt;Keywords&gt;$$Pathologies&lt;/Keywords&gt;&lt;Keywords&gt;$$retrieve for diagnostic study&lt;/Keywords&gt;&lt;Keywords&gt;$$sinus venosus defect&lt;/Keywords&gt;&lt;Keywords&gt;$$to order&lt;/Keywords&gt;&lt;Keywords&gt;$$TOE&lt;/Keywords&gt;&lt;Keywords&gt;$$TTE&lt;/Keywords&gt;&lt;Keywords&gt;analysis&lt;/Keywords&gt;&lt;Keywords&gt;article&lt;/Keywords&gt;&lt;Keywords&gt;echocardiography&lt;/Keywords&gt;&lt;Keywords&gt;hospital&lt;/Keywords&gt;&lt;Keywords&gt;study&lt;/Keywords&gt;&lt;Reprint&gt;In File&lt;/Reprint&gt;&lt;Start_Page&gt;395&lt;/Start_Page&gt;&lt;End_Page&gt;398&lt;/End_Page&gt;&lt;Periodical&gt;Indian Heart Journal&lt;/Periodical&gt;&lt;Volume&gt;44&lt;/Volume&gt;&lt;Issue&gt;6&lt;/Issue&gt;&lt;Address&gt;Department of Cardiology, B.Y.L. Nair Hospital, Bombay&lt;/Address&gt;&lt;ZZ_JournalFull&gt;&lt;f name="System"&gt;Indi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2</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Structural defect</w:t>
            </w:r>
          </w:p>
        </w:tc>
        <w:tc>
          <w:tcPr>
            <w:tcW w:w="1230" w:type="dxa"/>
          </w:tcPr>
          <w:p w:rsidR="00DD03FA" w:rsidRPr="00EF4EB9" w:rsidRDefault="00DD03FA" w:rsidP="003E06D1">
            <w:pPr>
              <w:rPr>
                <w:color w:val="000000"/>
                <w:sz w:val="18"/>
                <w:szCs w:val="18"/>
              </w:rPr>
            </w:pPr>
            <w:r w:rsidRPr="00EF4EB9">
              <w:rPr>
                <w:color w:val="000000"/>
                <w:sz w:val="18"/>
                <w:szCs w:val="18"/>
              </w:rPr>
              <w:t>53</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TTE M-mode (pulsed and continuous wave Doppler and colour flow only available for some patients)</w:t>
            </w:r>
          </w:p>
        </w:tc>
        <w:tc>
          <w:tcPr>
            <w:tcW w:w="1307" w:type="dxa"/>
          </w:tcPr>
          <w:p w:rsidR="00DD03FA" w:rsidRPr="00EF4EB9" w:rsidRDefault="00DD03FA" w:rsidP="003E06D1">
            <w:pPr>
              <w:rPr>
                <w:color w:val="000000"/>
                <w:sz w:val="18"/>
                <w:szCs w:val="18"/>
              </w:rPr>
            </w:pPr>
            <w:r w:rsidRPr="00EF4EB9">
              <w:rPr>
                <w:color w:val="000000"/>
                <w:sz w:val="18"/>
                <w:szCs w:val="18"/>
              </w:rPr>
              <w:t>85</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heiban et al 1987</w:t>
            </w:r>
            <w:r w:rsidR="00FC2DC5" w:rsidRPr="00EF4EB9">
              <w:rPr>
                <w:color w:val="000000"/>
                <w:sz w:val="18"/>
                <w:szCs w:val="18"/>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EF4EB9">
              <w:rPr>
                <w:color w:val="000000"/>
                <w:sz w:val="18"/>
                <w:szCs w:val="18"/>
              </w:rPr>
            </w:r>
            <w:r w:rsidR="00FC2DC5" w:rsidRPr="00EF4EB9">
              <w:rPr>
                <w:color w:val="000000"/>
                <w:sz w:val="18"/>
                <w:szCs w:val="18"/>
              </w:rPr>
              <w:fldChar w:fldCharType="separate"/>
            </w:r>
            <w:r w:rsidR="005A1380" w:rsidRPr="005A1380">
              <w:rPr>
                <w:noProof/>
                <w:color w:val="000000"/>
                <w:sz w:val="18"/>
                <w:szCs w:val="18"/>
                <w:vertAlign w:val="superscript"/>
              </w:rPr>
              <w:t>93</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Cardiac masses</w:t>
            </w:r>
          </w:p>
        </w:tc>
        <w:tc>
          <w:tcPr>
            <w:tcW w:w="1230" w:type="dxa"/>
          </w:tcPr>
          <w:p w:rsidR="00DD03FA" w:rsidRPr="00EF4EB9" w:rsidRDefault="00DD03FA" w:rsidP="003E06D1">
            <w:pPr>
              <w:rPr>
                <w:color w:val="000000"/>
                <w:sz w:val="18"/>
                <w:szCs w:val="18"/>
              </w:rPr>
            </w:pPr>
            <w:r w:rsidRPr="00EF4EB9">
              <w:rPr>
                <w:color w:val="000000"/>
                <w:sz w:val="18"/>
                <w:szCs w:val="18"/>
              </w:rPr>
              <w:t>77</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2D 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hively et al 1991</w:t>
            </w:r>
            <w:r w:rsidR="00FC2DC5" w:rsidRPr="00EF4EB9">
              <w:rPr>
                <w:color w:val="000000"/>
                <w:sz w:val="18"/>
                <w:szCs w:val="18"/>
              </w:rPr>
              <w:fldChar w:fldCharType="begin"/>
            </w:r>
            <w:r w:rsidR="00C555BF">
              <w:rPr>
                <w:color w:val="000000"/>
                <w:sz w:val="18"/>
                <w:szCs w:val="18"/>
              </w:rPr>
              <w:instrText xml:space="preserve"> ADDIN REFMGR.CITE &lt;Refman&gt;&lt;Cite&gt;&lt;Author&gt;Shively&lt;/Author&gt;&lt;Year&gt;1991&lt;/Year&gt;&lt;RecNum&gt;4810&lt;/RecNum&gt;&lt;IDText&gt;Diagnostic value of transesophageal compared with transthoracic echocardiography in infective endocarditis&lt;/IDText&gt;&lt;MDL Ref_Type="Journal"&gt;&lt;Ref_Type&gt;Journal&lt;/Ref_Type&gt;&lt;Ref_ID&gt;4810&lt;/Ref_ID&gt;&lt;Title_Primary&gt;Diagnostic value of transesophageal compared with transthoracic echocardiography in infective endocarditis&lt;/Title_Primary&gt;&lt;Authors_Primary&gt;Shively,B.K.&lt;/Authors_Primary&gt;&lt;Authors_Primary&gt;Gurule,F.T.&lt;/Authors_Primary&gt;&lt;Authors_Primary&gt;Roldan,C.A.&lt;/Authors_Primary&gt;&lt;Authors_Primary&gt;Leggett,J.H.&lt;/Authors_Primary&gt;&lt;Authors_Primary&gt;Schiller,N.B.&lt;/Authors_Primary&gt;&lt;Authors_Primary&gt;Shively,B.K.&lt;/Authors_Primary&gt;&lt;Authors_Primary&gt;Gurule,F.T.&lt;/Authors_Primary&gt;&lt;Authors_Primary&gt;Roldan,C.A.&lt;/Authors_Primary&gt;&lt;Authors_Primary&gt;Leggett,J.H.&lt;/Authors_Primary&gt;&lt;Authors_Primary&gt;Schiller,N.B.&lt;/Authors_Primary&gt;&lt;Date_Primary&gt;1991/8&lt;/Date_Primary&gt;&lt;Keywords&gt;$$accept title&lt;/Keywords&gt;&lt;Keywords&gt;$$Broad search&lt;/Keywords&gt;&lt;Keywords&gt;$$diagnostic study&lt;/Keywords&gt;&lt;Keywords&gt;$$endocarditis&lt;/Keywords&gt;&lt;Keywords&gt;$$Medline&lt;/Keywords&gt;&lt;Keywords&gt;$$not online&lt;/Keywords&gt;&lt;Keywords&gt;$$Pathologies&lt;/Keywords&gt;&lt;Keywords&gt;$$retrieve later?&lt;/Keywords&gt;&lt;Keywords&gt;$$TOE&lt;/Keywords&gt;&lt;Keywords&gt;$$TTE&lt;/Keywords&gt;&lt;Keywords&gt;article&lt;/Keywords&gt;&lt;Keywords&gt;echocardiography&lt;/Keywords&gt;&lt;Keywords&gt;patient&lt;/Keywords&gt;&lt;Keywords&gt;study&lt;/Keywords&gt;&lt;Keywords&gt;university&lt;/Keywords&gt;&lt;Reprint&gt;In File&lt;/Reprint&gt;&lt;Start_Page&gt;391&lt;/Start_Page&gt;&lt;End_Page&gt;397&lt;/End_Page&gt;&lt;Periodical&gt;Journal of the American College of Cardiology&lt;/Periodical&gt;&lt;Volume&gt;18&lt;/Volume&gt;&lt;Issue&gt;2&lt;/Issue&gt;&lt;Address&gt;Department of Medicine, University of New Mexico, Albuquerque 87108&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4</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Endocarditis</w:t>
            </w:r>
          </w:p>
        </w:tc>
        <w:tc>
          <w:tcPr>
            <w:tcW w:w="1230" w:type="dxa"/>
          </w:tcPr>
          <w:p w:rsidR="00DD03FA" w:rsidRPr="00EF4EB9" w:rsidRDefault="00DD03FA" w:rsidP="003E06D1">
            <w:pPr>
              <w:rPr>
                <w:color w:val="000000"/>
                <w:sz w:val="18"/>
                <w:szCs w:val="18"/>
              </w:rPr>
            </w:pPr>
            <w:r w:rsidRPr="00EF4EB9">
              <w:rPr>
                <w:color w:val="000000"/>
                <w:sz w:val="18"/>
                <w:szCs w:val="18"/>
              </w:rPr>
              <w:t>62</w:t>
            </w:r>
          </w:p>
        </w:tc>
        <w:tc>
          <w:tcPr>
            <w:tcW w:w="1253" w:type="dxa"/>
          </w:tcPr>
          <w:p w:rsidR="00DD03FA" w:rsidRPr="00EF4EB9" w:rsidRDefault="00DD03FA" w:rsidP="003E06D1">
            <w:pPr>
              <w:rPr>
                <w:color w:val="000000"/>
                <w:sz w:val="17"/>
                <w:szCs w:val="17"/>
              </w:rPr>
            </w:pPr>
            <w:r w:rsidRPr="00EF4EB9">
              <w:rPr>
                <w:color w:val="000000"/>
                <w:sz w:val="17"/>
                <w:szCs w:val="17"/>
              </w:rPr>
              <w:t>NR</w:t>
            </w:r>
          </w:p>
        </w:tc>
        <w:tc>
          <w:tcPr>
            <w:tcW w:w="1908" w:type="dxa"/>
          </w:tcPr>
          <w:p w:rsidR="00DD03FA" w:rsidRPr="00EF4EB9" w:rsidRDefault="00DD03FA" w:rsidP="003E06D1">
            <w:pPr>
              <w:rPr>
                <w:color w:val="000000"/>
                <w:sz w:val="18"/>
                <w:szCs w:val="18"/>
              </w:rPr>
            </w:pPr>
            <w:r w:rsidRPr="00EF4EB9">
              <w:rPr>
                <w:color w:val="000000"/>
                <w:sz w:val="18"/>
                <w:szCs w:val="18"/>
              </w:rPr>
              <w:t>TTE 2D, M-mode and Doppler colour</w:t>
            </w:r>
          </w:p>
        </w:tc>
        <w:tc>
          <w:tcPr>
            <w:tcW w:w="1307" w:type="dxa"/>
          </w:tcPr>
          <w:p w:rsidR="00DD03FA" w:rsidRPr="00EF4EB9" w:rsidRDefault="00DD03FA" w:rsidP="003E06D1">
            <w:pPr>
              <w:rPr>
                <w:color w:val="000000"/>
                <w:sz w:val="18"/>
                <w:szCs w:val="18"/>
              </w:rPr>
            </w:pPr>
            <w:r w:rsidRPr="00EF4EB9">
              <w:rPr>
                <w:color w:val="000000"/>
                <w:sz w:val="18"/>
                <w:szCs w:val="18"/>
              </w:rPr>
              <w:t>100 (at least 68% good quality)</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hrestha et al 1983</w:t>
            </w:r>
            <w:r w:rsidR="00FC2DC5" w:rsidRPr="00EF4EB9">
              <w:rPr>
                <w:color w:val="000000"/>
                <w:sz w:val="18"/>
                <w:szCs w:val="18"/>
              </w:rPr>
              <w:fldChar w:fldCharType="begin"/>
            </w:r>
            <w:r w:rsidR="00C555BF">
              <w:rPr>
                <w:color w:val="000000"/>
                <w:sz w:val="18"/>
                <w:szCs w:val="18"/>
              </w:rPr>
              <w:instrText xml:space="preserve"> ADDIN REFMGR.CITE &lt;Refman&gt;&lt;Cite&gt;&lt;Author&gt;Shrestha&lt;/Author&gt;&lt;Year&gt;1983&lt;/Year&gt;&lt;RecNum&gt;19500&lt;/RecNum&gt;&lt;IDText&gt;Two-dimensional echocardiographic diagnosis of left-atrial thrombus in rheumatic heart disease. A clinicopathologic study&lt;/IDText&gt;&lt;MDL Ref_Type="Journal"&gt;&lt;Ref_Type&gt;Journal&lt;/Ref_Type&gt;&lt;Ref_ID&gt;19500&lt;/Ref_ID&gt;&lt;Title_Primary&gt;Two-dimensional echocardiographic diagnosis of left-atrial thrombus in rheumatic heart disease. A clinicopathologic study&lt;/Title_Primary&gt;&lt;Authors_Primary&gt;Shrestha,N.K.&lt;/Authors_Primary&gt;&lt;Authors_Primary&gt;Moreno,F.L.&lt;/Authors_Primary&gt;&lt;Authors_Primary&gt;Narciso,F.V.&lt;/Authors_Primary&gt;&lt;Authors_Primary&gt;Torres,L.&lt;/Authors_Primary&gt;&lt;Authors_Primary&gt;Calleja,H.B.&lt;/Authors_Primary&gt;&lt;Authors_Primary&gt;Shrestha,N.K.&lt;/Authors_Primary&gt;&lt;Authors_Primary&gt;Moreno,F.L.&lt;/Authors_Primary&gt;&lt;Authors_Primary&gt;Narciso,F.V.&lt;/Authors_Primary&gt;&lt;Authors_Primary&gt;Torres,L.&lt;/Authors_Primary&gt;&lt;Authors_Primary&gt;Calleja,H.B.&lt;/Authors_Primary&gt;&lt;Date_Primary&gt;1983/2&lt;/Date_Primary&gt;&lt;Keywords&gt;$$accept title Second search&lt;/Keywords&gt;&lt;Keywords&gt;$$atrial&lt;/Keywords&gt;&lt;Keywords&gt;$$keep from second search&lt;/Keywords&gt;&lt;Keywords&gt;$$Medline&lt;/Keywords&gt;&lt;Keywords&gt;$$Pathologies&lt;/Keywords&gt;&lt;Keywords&gt;$$thrombosis&lt;/Keywords&gt;&lt;Keywords&gt;article&lt;/Keywords&gt;&lt;Keywords&gt;echocardiography&lt;/Keywords&gt;&lt;Keywords&gt;patient&lt;/Keywords&gt;&lt;Keywords&gt;study&lt;/Keywords&gt;&lt;Keywords&gt;surgery&lt;/Keywords&gt;&lt;Reprint&gt;In File&lt;/Reprint&gt;&lt;Start_Page&gt;341&lt;/Start_Page&gt;&lt;End_Page&gt;347&lt;/End_Page&gt;&lt;Periodical&gt;Circulation&lt;/Periodical&gt;&lt;Volume&gt;67&lt;/Volume&gt;&lt;Issue&gt;2&lt;/Issue&gt;&lt;ZZ_JournalFull&gt;&lt;f name="System"&gt;Circulation&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5</w:t>
            </w:r>
            <w:r w:rsidR="00FC2DC5" w:rsidRPr="00EF4EB9">
              <w:rPr>
                <w:color w:val="000000"/>
                <w:sz w:val="18"/>
                <w:szCs w:val="18"/>
              </w:rPr>
              <w:fldChar w:fldCharType="end"/>
            </w:r>
          </w:p>
        </w:tc>
        <w:tc>
          <w:tcPr>
            <w:tcW w:w="1563" w:type="dxa"/>
          </w:tcPr>
          <w:p w:rsidR="00DD03FA" w:rsidRPr="00EF4EB9" w:rsidRDefault="00E45741" w:rsidP="003E06D1">
            <w:pPr>
              <w:rPr>
                <w:color w:val="000000"/>
                <w:sz w:val="18"/>
                <w:szCs w:val="18"/>
              </w:rPr>
            </w:pPr>
            <w:r w:rsidRPr="00EF4EB9">
              <w:rPr>
                <w:color w:val="000000"/>
                <w:sz w:val="18"/>
                <w:szCs w:val="18"/>
              </w:rPr>
              <w:t>Ischaemia/thrombosis</w:t>
            </w:r>
          </w:p>
        </w:tc>
        <w:tc>
          <w:tcPr>
            <w:tcW w:w="1230" w:type="dxa"/>
          </w:tcPr>
          <w:p w:rsidR="00DD03FA" w:rsidRPr="00EF4EB9" w:rsidRDefault="00DD03FA" w:rsidP="003E06D1">
            <w:pPr>
              <w:rPr>
                <w:color w:val="000000"/>
                <w:sz w:val="18"/>
                <w:szCs w:val="18"/>
              </w:rPr>
            </w:pPr>
            <w:r w:rsidRPr="00EF4EB9">
              <w:rPr>
                <w:color w:val="000000"/>
                <w:sz w:val="18"/>
                <w:szCs w:val="18"/>
              </w:rPr>
              <w:t>293</w:t>
            </w:r>
          </w:p>
        </w:tc>
        <w:tc>
          <w:tcPr>
            <w:tcW w:w="1253" w:type="dxa"/>
          </w:tcPr>
          <w:p w:rsidR="00DD03FA" w:rsidRPr="00EF4EB9" w:rsidRDefault="00DD03FA" w:rsidP="003E06D1">
            <w:pPr>
              <w:rPr>
                <w:color w:val="000000"/>
                <w:sz w:val="17"/>
                <w:szCs w:val="17"/>
              </w:rPr>
            </w:pPr>
            <w:r w:rsidRPr="00EF4EB9">
              <w:rPr>
                <w:color w:val="000000"/>
                <w:sz w:val="17"/>
                <w:szCs w:val="17"/>
              </w:rPr>
              <w:t>88% patients with thrombus A,F NR whole population</w:t>
            </w:r>
          </w:p>
        </w:tc>
        <w:tc>
          <w:tcPr>
            <w:tcW w:w="1908" w:type="dxa"/>
          </w:tcPr>
          <w:p w:rsidR="00DD03FA" w:rsidRPr="00EF4EB9" w:rsidRDefault="00DD03FA" w:rsidP="003E06D1">
            <w:pPr>
              <w:rPr>
                <w:color w:val="000000"/>
                <w:sz w:val="18"/>
                <w:szCs w:val="18"/>
              </w:rPr>
            </w:pPr>
            <w:r w:rsidRPr="00EF4EB9">
              <w:rPr>
                <w:color w:val="000000"/>
                <w:sz w:val="18"/>
                <w:szCs w:val="18"/>
              </w:rPr>
              <w:t>2D 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hub et al 1983</w:t>
            </w:r>
            <w:r w:rsidR="00FC2DC5" w:rsidRPr="00EF4EB9">
              <w:rPr>
                <w:color w:val="000000"/>
                <w:sz w:val="18"/>
                <w:szCs w:val="18"/>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EF4EB9">
              <w:rPr>
                <w:color w:val="000000"/>
                <w:sz w:val="18"/>
                <w:szCs w:val="18"/>
              </w:rPr>
            </w:r>
            <w:r w:rsidR="00FC2DC5" w:rsidRPr="00EF4EB9">
              <w:rPr>
                <w:color w:val="000000"/>
                <w:sz w:val="18"/>
                <w:szCs w:val="18"/>
              </w:rPr>
              <w:fldChar w:fldCharType="separate"/>
            </w:r>
            <w:r w:rsidR="005A1380" w:rsidRPr="005A1380">
              <w:rPr>
                <w:noProof/>
                <w:color w:val="000000"/>
                <w:sz w:val="18"/>
                <w:szCs w:val="18"/>
                <w:vertAlign w:val="superscript"/>
              </w:rPr>
              <w:t>96</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Structural defect</w:t>
            </w:r>
          </w:p>
        </w:tc>
        <w:tc>
          <w:tcPr>
            <w:tcW w:w="1230" w:type="dxa"/>
          </w:tcPr>
          <w:p w:rsidR="00DD03FA" w:rsidRPr="00EF4EB9" w:rsidRDefault="00DD03FA" w:rsidP="003E06D1">
            <w:pPr>
              <w:rPr>
                <w:color w:val="000000"/>
                <w:sz w:val="18"/>
                <w:szCs w:val="18"/>
              </w:rPr>
            </w:pPr>
            <w:r w:rsidRPr="00EF4EB9">
              <w:rPr>
                <w:color w:val="000000"/>
                <w:sz w:val="18"/>
                <w:szCs w:val="18"/>
              </w:rPr>
              <w:t>171</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 xml:space="preserve">TTE 2D, pulsed Doppler </w:t>
            </w:r>
          </w:p>
        </w:tc>
        <w:tc>
          <w:tcPr>
            <w:tcW w:w="1307" w:type="dxa"/>
          </w:tcPr>
          <w:p w:rsidR="00DD03FA" w:rsidRPr="00EF4EB9" w:rsidRDefault="00DD03FA" w:rsidP="003E06D1">
            <w:pPr>
              <w:rPr>
                <w:color w:val="000000"/>
                <w:sz w:val="18"/>
                <w:szCs w:val="18"/>
              </w:rPr>
            </w:pPr>
            <w:r w:rsidRPr="00EF4EB9">
              <w:rPr>
                <w:color w:val="000000"/>
                <w:sz w:val="18"/>
                <w:szCs w:val="18"/>
              </w:rPr>
              <w:t>95</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hyu et al 1992</w:t>
            </w:r>
            <w:r w:rsidR="00FC2DC5" w:rsidRPr="00EF4EB9">
              <w:rPr>
                <w:color w:val="000000"/>
                <w:sz w:val="18"/>
                <w:szCs w:val="18"/>
              </w:rPr>
              <w:fldChar w:fldCharType="begin"/>
            </w:r>
            <w:r w:rsidR="00C555BF">
              <w:rPr>
                <w:color w:val="000000"/>
                <w:sz w:val="18"/>
                <w:szCs w:val="18"/>
              </w:rPr>
              <w:instrText xml:space="preserve"> ADDIN REFMGR.CITE &lt;Refman&gt;&lt;Cite&gt;&lt;Author&gt;Shyu&lt;/Author&gt;&lt;Year&gt;1992&lt;/Year&gt;&lt;RecNum&gt;19805&lt;/RecNum&gt;&lt;IDText&gt;Morphologic characterization and quantitative assessment of mitral regurgitation with ruptured chordae tendineae by transesophageal echocardiography&lt;/IDText&gt;&lt;MDL Ref_Type="Journal"&gt;&lt;Ref_Type&gt;Journal&lt;/Ref_Type&gt;&lt;Ref_ID&gt;19805&lt;/Ref_ID&gt;&lt;Title_Primary&gt;&lt;f name="Times New Roman"&gt;Morphologic characterization and quantitative assessment of mitral regurgitation with ruptured chordae tendineae by transesophageal echocardiography&lt;/f&gt;&lt;/Title_Primary&gt;&lt;Authors_Primary&gt;Shyu,K.G.&lt;/Authors_Primary&gt;&lt;Authors_Primary&gt;Lei,MH&lt;/Authors_Primary&gt;&lt;Authors_Primary&gt;Hwang,JJ&lt;/Authors_Primary&gt;&lt;Authors_Primary&gt;Lin,S.C.&lt;/Authors_Primary&gt;&lt;Authors_Primary&gt;Kuan,P.&lt;/Authors_Primary&gt;&lt;Authors_Primary&gt;Lien,W.P.&lt;/Authors_Primary&gt;&lt;Date_Primary&gt;1992&lt;/Date_Primary&gt;&lt;Keywords&gt;transesophageal echocardiography&lt;/Keywords&gt;&lt;Keywords&gt;echocardiography&lt;/Keywords&gt;&lt;Reprint&gt;Not in File&lt;/Reprint&gt;&lt;Start_Page&gt;1152&lt;/Start_Page&gt;&lt;End_Page&gt;1156&lt;/End_Page&gt;&lt;Periodical&gt;Am J Cardiol&lt;/Periodical&gt;&lt;Volume&gt;70&lt;/Volume&gt;&lt;Issue&gt;13&lt;/Issue&gt;&lt;ZZ_JournalFull&gt;&lt;f name="System"&gt;Am J Cardio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7</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Structural defect</w:t>
            </w:r>
          </w:p>
        </w:tc>
        <w:tc>
          <w:tcPr>
            <w:tcW w:w="1230" w:type="dxa"/>
          </w:tcPr>
          <w:p w:rsidR="00DD03FA" w:rsidRPr="00EF4EB9" w:rsidRDefault="00DD03FA" w:rsidP="003E06D1">
            <w:pPr>
              <w:rPr>
                <w:color w:val="000000"/>
                <w:sz w:val="18"/>
                <w:szCs w:val="18"/>
              </w:rPr>
            </w:pPr>
            <w:r w:rsidRPr="00EF4EB9">
              <w:rPr>
                <w:color w:val="000000"/>
                <w:sz w:val="18"/>
                <w:szCs w:val="18"/>
              </w:rPr>
              <w:t>60</w:t>
            </w:r>
          </w:p>
        </w:tc>
        <w:tc>
          <w:tcPr>
            <w:tcW w:w="1253" w:type="dxa"/>
          </w:tcPr>
          <w:p w:rsidR="00DD03FA" w:rsidRPr="00EF4EB9" w:rsidRDefault="00DD03FA" w:rsidP="003E06D1">
            <w:pPr>
              <w:rPr>
                <w:color w:val="000000"/>
                <w:sz w:val="18"/>
                <w:szCs w:val="18"/>
              </w:rPr>
            </w:pPr>
            <w:r w:rsidRPr="00EF4EB9">
              <w:rPr>
                <w:color w:val="000000"/>
                <w:sz w:val="18"/>
                <w:szCs w:val="18"/>
              </w:rPr>
              <w:t>77% AF</w:t>
            </w:r>
          </w:p>
        </w:tc>
        <w:tc>
          <w:tcPr>
            <w:tcW w:w="1908" w:type="dxa"/>
          </w:tcPr>
          <w:p w:rsidR="00DD03FA" w:rsidRPr="00EF4EB9" w:rsidRDefault="00DD03FA" w:rsidP="003E06D1">
            <w:pPr>
              <w:rPr>
                <w:color w:val="000000"/>
                <w:sz w:val="18"/>
                <w:szCs w:val="18"/>
              </w:rPr>
            </w:pPr>
            <w:r w:rsidRPr="00EF4EB9">
              <w:rPr>
                <w:color w:val="000000"/>
                <w:sz w:val="18"/>
                <w:szCs w:val="18"/>
              </w:rPr>
              <w:t>2D and colour 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mith et al 1985</w:t>
            </w:r>
            <w:r w:rsidR="00FC2DC5" w:rsidRPr="00EF4EB9">
              <w:rPr>
                <w:color w:val="000000"/>
                <w:sz w:val="18"/>
                <w:szCs w:val="18"/>
              </w:rPr>
              <w:fldChar w:fldCharType="begin"/>
            </w:r>
            <w:r w:rsidR="00C555BF">
              <w:rPr>
                <w:color w:val="000000"/>
                <w:sz w:val="18"/>
                <w:szCs w:val="18"/>
              </w:rPr>
              <w:instrText xml:space="preserve"> ADDIN REFMGR.CITE &lt;Refman&gt;&lt;Cite&gt;&lt;Author&gt;Smith&lt;/Author&gt;&lt;Year&gt;1985&lt;/Year&gt;&lt;RecNum&gt;19184&lt;/RecNum&gt;&lt;IDText&gt;Ventricular septal rupture diagnosed by simultaneous cross-sectional echocardiography and Doppler ultrasound&lt;/IDText&gt;&lt;MDL Ref_Type="Journal"&gt;&lt;Ref_Type&gt;Journal&lt;/Ref_Type&gt;&lt;Ref_ID&gt;19184&lt;/Ref_ID&gt;&lt;Title_Primary&gt;Ventricular septal rupture diagnosed by simultaneous cross-sectional echocardiography and Doppler ultrasound&lt;/Title_Primary&gt;&lt;Authors_Primary&gt;Smith,G.&lt;/Authors_Primary&gt;&lt;Authors_Primary&gt;Endresen,K.&lt;/Authors_Primary&gt;&lt;Authors_Primary&gt;Sivertssen,E.&lt;/Authors_Primary&gt;&lt;Authors_Primary&gt;Semb,G.&lt;/Authors_Primary&gt;&lt;Authors_Primary&gt;Smith,G.&lt;/Authors_Primary&gt;&lt;Authors_Primary&gt;Endresen,K.&lt;/Authors_Primary&gt;&lt;Authors_Primary&gt;Sivertssen,E.&lt;/Authors_Primary&gt;&lt;Authors_Primary&gt;Semb,G.&lt;/Authors_Primary&gt;&lt;Date_Primary&gt;1985/7&lt;/Date_Primary&gt;&lt;Keywords&gt;$$accept title Second search&lt;/Keywords&gt;&lt;Keywords&gt;$$keep from second search&lt;/Keywords&gt;&lt;Keywords&gt;$$Medline&lt;/Keywords&gt;&lt;Keywords&gt;$$Pathologies&lt;/Keywords&gt;&lt;Keywords&gt;$$ventricular&lt;/Keywords&gt;&lt;Keywords&gt;article&lt;/Keywords&gt;&lt;Keywords&gt;echocardiography&lt;/Keywords&gt;&lt;Keywords&gt;patient&lt;/Keywords&gt;&lt;Reprint&gt;In File&lt;/Reprint&gt;&lt;Start_Page&gt;631&lt;/Start_Page&gt;&lt;End_Page&gt;636&lt;/End_Page&gt;&lt;Periodical&gt;European Heart Journal&lt;/Periodical&gt;&lt;Volume&gt;6&lt;/Volume&gt;&lt;Issue&gt;7&lt;/Issue&gt;&lt;ZZ_JournalFull&gt;&lt;f name="System"&gt;Europe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8</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Structural defect</w:t>
            </w:r>
          </w:p>
        </w:tc>
        <w:tc>
          <w:tcPr>
            <w:tcW w:w="1230" w:type="dxa"/>
          </w:tcPr>
          <w:p w:rsidR="00DD03FA" w:rsidRPr="00EF4EB9" w:rsidRDefault="00DD03FA" w:rsidP="003E06D1">
            <w:pPr>
              <w:rPr>
                <w:color w:val="000000"/>
                <w:sz w:val="18"/>
                <w:szCs w:val="18"/>
              </w:rPr>
            </w:pPr>
            <w:r w:rsidRPr="00EF4EB9">
              <w:rPr>
                <w:color w:val="000000"/>
                <w:sz w:val="18"/>
                <w:szCs w:val="18"/>
              </w:rPr>
              <w:t>12</w:t>
            </w:r>
          </w:p>
        </w:tc>
        <w:tc>
          <w:tcPr>
            <w:tcW w:w="1253" w:type="dxa"/>
          </w:tcPr>
          <w:p w:rsidR="00DD03FA" w:rsidRPr="00EF4EB9" w:rsidRDefault="00DD03FA" w:rsidP="003E06D1">
            <w:pPr>
              <w:rPr>
                <w:color w:val="000000"/>
                <w:sz w:val="18"/>
                <w:szCs w:val="18"/>
              </w:rPr>
            </w:pPr>
            <w:r w:rsidRPr="00EF4EB9">
              <w:rPr>
                <w:color w:val="000000"/>
                <w:sz w:val="18"/>
                <w:szCs w:val="18"/>
              </w:rPr>
              <w:t>NR (all post AMI)</w:t>
            </w:r>
          </w:p>
        </w:tc>
        <w:tc>
          <w:tcPr>
            <w:tcW w:w="1908" w:type="dxa"/>
          </w:tcPr>
          <w:p w:rsidR="00DD03FA" w:rsidRPr="00EF4EB9" w:rsidRDefault="00DD03FA" w:rsidP="003E06D1">
            <w:pPr>
              <w:rPr>
                <w:color w:val="000000"/>
                <w:sz w:val="18"/>
                <w:szCs w:val="18"/>
              </w:rPr>
            </w:pPr>
            <w:r w:rsidRPr="00EF4EB9">
              <w:rPr>
                <w:color w:val="000000"/>
                <w:sz w:val="18"/>
                <w:szCs w:val="18"/>
              </w:rPr>
              <w:t>cross-sectional Doppler echo</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parrow et al 2003</w:t>
            </w:r>
            <w:r w:rsidR="00FC2DC5" w:rsidRPr="00EF4EB9">
              <w:rPr>
                <w:color w:val="000000"/>
                <w:sz w:val="18"/>
                <w:szCs w:val="18"/>
              </w:rPr>
              <w:fldChar w:fldCharType="begin"/>
            </w:r>
            <w:r w:rsidR="00C555BF">
              <w:rPr>
                <w:color w:val="000000"/>
                <w:sz w:val="18"/>
                <w:szCs w:val="18"/>
              </w:rPr>
              <w:instrText xml:space="preserve"> ADDIN REFMGR.CITE &lt;Refman&gt;&lt;Cite&gt;&lt;Author&gt;Sparrow&lt;/Author&gt;&lt;Year&gt;2003&lt;/Year&gt;&lt;RecNum&gt;13158&lt;/RecNum&gt;&lt;IDText&gt;The diagnosis of heart failure in general practice: implications for the UK National Service Framework&lt;/IDText&gt;&lt;MDL Ref_Type="Journal"&gt;&lt;Ref_Type&gt;Journal&lt;/Ref_Type&gt;&lt;Ref_ID&gt;13158&lt;/Ref_ID&gt;&lt;Title_Primary&gt;The diagnosis of heart failure in general practice: implications for the UK National Service Framework&lt;/Title_Primary&gt;&lt;Authors_Primary&gt;Sparrow,N.&lt;/Authors_Primary&gt;&lt;Authors_Primary&gt;Adlam,D.&lt;/Authors_Primary&gt;&lt;Authors_Primary&gt;Cowley,A.&lt;/Authors_Primary&gt;&lt;Authors_Primary&gt;Hampton,J.R.&lt;/Authors_Primary&gt;&lt;Authors_Primary&gt;Sparrow,Nigel&lt;/Authors_Primary&gt;&lt;Authors_Primary&gt;Adlam,David&lt;/Authors_Primary&gt;&lt;Authors_Primary&gt;Cowley,Alan&lt;/Authors_Primary&gt;&lt;Authors_Primary&gt;Hampton,John R.&lt;/Authors_Primary&gt;&lt;Date_Primary&gt;2003/6&lt;/Date_Primary&gt;&lt;Keywords&gt;$$accept title Second search&lt;/Keywords&gt;&lt;Keywords&gt;$$heart failure&lt;/Keywords&gt;&lt;Keywords&gt;$$keep from second search&lt;/Keywords&gt;&lt;Keywords&gt;$$Medline&lt;/Keywords&gt;&lt;Keywords&gt;$$Pathologies&lt;/Keywords&gt;&lt;Keywords&gt;article&lt;/Keywords&gt;&lt;Keywords&gt;echocardiography&lt;/Keywords&gt;&lt;Keywords&gt;left ventricular&lt;/Keywords&gt;&lt;Keywords&gt;patient&lt;/Keywords&gt;&lt;Keywords&gt;population&lt;/Keywords&gt;&lt;Keywords&gt;study&lt;/Keywords&gt;&lt;Reprint&gt;In File&lt;/Reprint&gt;&lt;Start_Page&gt;349&lt;/Start_Page&gt;&lt;End_Page&gt;354&lt;/End_Page&gt;&lt;Periodical&gt;European Journal of Heart Failure&lt;/Periodical&gt;&lt;Volume&gt;5&lt;/Volume&gt;&lt;Issue&gt;3&lt;/Issue&gt;&lt;Address&gt;Newthorpe Medical Practice, Chewton Street, Eastwood, Nottingham NG16 3HB, UK. nigelsparrow@aol.com&lt;/Address&gt;&lt;ZZ_JournalFull&gt;&lt;f name="System"&gt;European Journal of Heart Failur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9</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Heart failure</w:t>
            </w:r>
          </w:p>
        </w:tc>
        <w:tc>
          <w:tcPr>
            <w:tcW w:w="1230" w:type="dxa"/>
          </w:tcPr>
          <w:p w:rsidR="00DD03FA" w:rsidRPr="00EF4EB9" w:rsidRDefault="00DD03FA" w:rsidP="003E06D1">
            <w:pPr>
              <w:rPr>
                <w:color w:val="000000"/>
                <w:sz w:val="18"/>
                <w:szCs w:val="18"/>
              </w:rPr>
            </w:pPr>
            <w:r w:rsidRPr="00EF4EB9">
              <w:rPr>
                <w:color w:val="000000"/>
                <w:sz w:val="18"/>
                <w:szCs w:val="18"/>
              </w:rPr>
              <w:t>737</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TTE</w:t>
            </w:r>
          </w:p>
        </w:tc>
        <w:tc>
          <w:tcPr>
            <w:tcW w:w="1307" w:type="dxa"/>
          </w:tcPr>
          <w:p w:rsidR="00DD03FA" w:rsidRPr="00EF4EB9" w:rsidRDefault="00DD03FA" w:rsidP="003E06D1">
            <w:pPr>
              <w:rPr>
                <w:color w:val="000000"/>
                <w:sz w:val="18"/>
                <w:szCs w:val="18"/>
              </w:rPr>
            </w:pPr>
            <w:r w:rsidRPr="00EF4EB9">
              <w:rPr>
                <w:color w:val="000000"/>
                <w:sz w:val="18"/>
                <w:szCs w:val="18"/>
              </w:rPr>
              <w:t>87</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Stratton et al 1982</w:t>
            </w:r>
            <w:r w:rsidR="00FC2DC5" w:rsidRPr="00EF4EB9">
              <w:rPr>
                <w:color w:val="000000"/>
                <w:sz w:val="18"/>
                <w:szCs w:val="18"/>
              </w:rPr>
              <w:fldChar w:fldCharType="begin"/>
            </w:r>
            <w:r w:rsidR="00C555BF">
              <w:rPr>
                <w:color w:val="000000"/>
                <w:sz w:val="18"/>
                <w:szCs w:val="18"/>
              </w:rPr>
              <w:instrText xml:space="preserve"> ADDIN REFMGR.CITE &lt;Refman&gt;&lt;Cite&gt;&lt;Author&gt;Stratton&lt;/Author&gt;&lt;Year&gt;1982&lt;/Year&gt;&lt;RecNum&gt;19544&lt;/RecNum&gt;&lt;IDText&gt;Detection of left ventricular thrombus by two-dimensional echocardiography: sensitivity, specificity, and causes of uncertainty&lt;/IDText&gt;&lt;MDL Ref_Type="Journal"&gt;&lt;Ref_Type&gt;Journal&lt;/Ref_Type&gt;&lt;Ref_ID&gt;19544&lt;/Ref_ID&gt;&lt;Title_Primary&gt;Detection of left ventricular thrombus by two-dimensional echocardiography: sensitivity, specificity, and causes of uncertainty&lt;/Title_Primary&gt;&lt;Authors_Primary&gt;Stratton,J.R.&lt;/Authors_Primary&gt;&lt;Authors_Primary&gt;Lighty,G.W.,Jr.&lt;/Authors_Primary&gt;&lt;Authors_Primary&gt;Pearlman,A.S.&lt;/Authors_Primary&gt;&lt;Authors_Primary&gt;Ritchie,J.L.&lt;/Authors_Primary&gt;&lt;Authors_Primary&gt;Stratton,J.R.&lt;/Authors_Primary&gt;&lt;Authors_Primary&gt;Lighty,G.W.J.&lt;/Authors_Primary&gt;&lt;Authors_Primary&gt;Pearlman,A.S.&lt;/Authors_Primary&gt;&lt;Authors_Primary&gt;Ritchie,J.L.&lt;/Authors_Primary&gt;&lt;Date_Primary&gt;1982/7&lt;/Date_Primary&gt;&lt;Keywords&gt;$$accept title Second search&lt;/Keywords&gt;&lt;Keywords&gt;$$keep from second search&lt;/Keywords&gt;&lt;Keywords&gt;$$left ventricular&lt;/Keywords&gt;&lt;Keywords&gt;$$Medline&lt;/Keywords&gt;&lt;Keywords&gt;$$Pathologies&lt;/Keywords&gt;&lt;Keywords&gt;analysis&lt;/Keywords&gt;&lt;Keywords&gt;article&lt;/Keywords&gt;&lt;Keywords&gt;echocardiography&lt;/Keywords&gt;&lt;Keywords&gt;knowledge&lt;/Keywords&gt;&lt;Keywords&gt;left ventricular&lt;/Keywords&gt;&lt;Keywords&gt;patient&lt;/Keywords&gt;&lt;Keywords&gt;study&lt;/Keywords&gt;&lt;Reprint&gt;In File&lt;/Reprint&gt;&lt;Start_Page&gt;156&lt;/Start_Page&gt;&lt;End_Page&gt;166&lt;/End_Page&gt;&lt;Periodical&gt;Circulation&lt;/Periodical&gt;&lt;Volume&gt;66&lt;/Volume&gt;&lt;Issue&gt;1&lt;/Issue&gt;&lt;ZZ_JournalFull&gt;&lt;f name="System"&gt;Circulation&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0</w:t>
            </w:r>
            <w:r w:rsidR="00FC2DC5" w:rsidRPr="00EF4EB9">
              <w:rPr>
                <w:color w:val="000000"/>
                <w:sz w:val="18"/>
                <w:szCs w:val="18"/>
              </w:rPr>
              <w:fldChar w:fldCharType="end"/>
            </w:r>
          </w:p>
        </w:tc>
        <w:tc>
          <w:tcPr>
            <w:tcW w:w="1563" w:type="dxa"/>
          </w:tcPr>
          <w:p w:rsidR="00DD03FA" w:rsidRPr="00EF4EB9" w:rsidRDefault="00E45741" w:rsidP="003E06D1">
            <w:pPr>
              <w:rPr>
                <w:color w:val="000000"/>
                <w:sz w:val="18"/>
                <w:szCs w:val="18"/>
              </w:rPr>
            </w:pPr>
            <w:r w:rsidRPr="00EF4EB9">
              <w:rPr>
                <w:color w:val="000000"/>
                <w:sz w:val="18"/>
                <w:szCs w:val="18"/>
              </w:rPr>
              <w:t>Ischaemia/thrombosis</w:t>
            </w:r>
          </w:p>
        </w:tc>
        <w:tc>
          <w:tcPr>
            <w:tcW w:w="1230" w:type="dxa"/>
          </w:tcPr>
          <w:p w:rsidR="00DD03FA" w:rsidRPr="00EF4EB9" w:rsidRDefault="00DD03FA" w:rsidP="003E06D1">
            <w:pPr>
              <w:rPr>
                <w:color w:val="000000"/>
                <w:sz w:val="18"/>
                <w:szCs w:val="18"/>
              </w:rPr>
            </w:pPr>
            <w:r w:rsidRPr="00EF4EB9">
              <w:rPr>
                <w:color w:val="000000"/>
                <w:sz w:val="18"/>
                <w:szCs w:val="18"/>
              </w:rPr>
              <w:t>88</w:t>
            </w:r>
          </w:p>
        </w:tc>
        <w:tc>
          <w:tcPr>
            <w:tcW w:w="1253" w:type="dxa"/>
          </w:tcPr>
          <w:p w:rsidR="00DD03FA" w:rsidRPr="00EF4EB9" w:rsidRDefault="00DD03FA" w:rsidP="003E06D1">
            <w:pPr>
              <w:rPr>
                <w:color w:val="000000"/>
                <w:sz w:val="18"/>
                <w:szCs w:val="18"/>
              </w:rPr>
            </w:pPr>
            <w:r w:rsidRPr="00EF4EB9">
              <w:rPr>
                <w:color w:val="000000"/>
                <w:sz w:val="18"/>
                <w:szCs w:val="18"/>
              </w:rPr>
              <w:t xml:space="preserve">some AF, percent NR </w:t>
            </w:r>
          </w:p>
        </w:tc>
        <w:tc>
          <w:tcPr>
            <w:tcW w:w="1908" w:type="dxa"/>
          </w:tcPr>
          <w:p w:rsidR="00DD03FA" w:rsidRPr="00EF4EB9" w:rsidRDefault="00DD03FA" w:rsidP="003E06D1">
            <w:pPr>
              <w:rPr>
                <w:color w:val="000000"/>
                <w:sz w:val="18"/>
                <w:szCs w:val="18"/>
              </w:rPr>
            </w:pPr>
            <w:r w:rsidRPr="00EF4EB9">
              <w:rPr>
                <w:color w:val="000000"/>
                <w:sz w:val="18"/>
                <w:szCs w:val="18"/>
              </w:rPr>
              <w:t>2D TTE</w:t>
            </w:r>
          </w:p>
        </w:tc>
        <w:tc>
          <w:tcPr>
            <w:tcW w:w="1307" w:type="dxa"/>
          </w:tcPr>
          <w:p w:rsidR="00DD03FA" w:rsidRPr="00EF4EB9" w:rsidRDefault="00DD03FA" w:rsidP="003E06D1">
            <w:pPr>
              <w:rPr>
                <w:color w:val="000000"/>
                <w:sz w:val="18"/>
                <w:szCs w:val="18"/>
              </w:rPr>
            </w:pPr>
            <w:r w:rsidRPr="00EF4EB9">
              <w:rPr>
                <w:color w:val="000000"/>
                <w:sz w:val="18"/>
                <w:szCs w:val="18"/>
              </w:rPr>
              <w:t>89</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Veyrat et al 1983</w:t>
            </w:r>
            <w:r w:rsidR="00FC2DC5" w:rsidRPr="00EF4EB9">
              <w:rPr>
                <w:color w:val="000000"/>
                <w:sz w:val="18"/>
                <w:szCs w:val="18"/>
              </w:rPr>
              <w:fldChar w:fldCharType="begin"/>
            </w:r>
            <w:r w:rsidR="00C555BF">
              <w:rPr>
                <w:color w:val="000000"/>
                <w:sz w:val="18"/>
                <w:szCs w:val="18"/>
              </w:rPr>
              <w:instrText xml:space="preserve"> ADDIN REFMGR.CITE &lt;Refman&gt;&lt;Cite&gt;&lt;Author&gt;Veyrat&lt;/Author&gt;&lt;Year&gt;1983&lt;/Year&gt;&lt;RecNum&gt;19441&lt;/RecNum&gt;&lt;IDText&gt;New indexes for assessing aortic regurgitation with two-dimensional Doppler echocardiographic measurement of the regurgitant aortic valvular area&lt;/IDText&gt;&lt;MDL Ref_Type="Journal"&gt;&lt;Ref_Type&gt;Journal&lt;/Ref_Type&gt;&lt;Ref_ID&gt;19441&lt;/Ref_ID&gt;&lt;Title_Primary&gt;New indexes for assessing aortic regurgitation with two-dimensional Doppler echocardiographic measurement of the regurgitant aortic valvular area&lt;/Title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Date_Primary&gt;1983/11&lt;/Date_Primary&gt;&lt;Keywords&gt;$$accept title Second search&lt;/Keywords&gt;&lt;Keywords&gt;$$aortic regurgita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998&lt;/Start_Page&gt;&lt;End_Page&gt;1005&lt;/End_Page&gt;&lt;Periodical&gt;Circulation&lt;/Periodical&gt;&lt;Volume&gt;68&lt;/Volume&gt;&lt;Issue&gt;5&lt;/Issue&gt;&lt;ZZ_JournalFull&gt;&lt;f name="System"&gt;Circulation&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1</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95</w:t>
            </w:r>
          </w:p>
        </w:tc>
        <w:tc>
          <w:tcPr>
            <w:tcW w:w="1253" w:type="dxa"/>
          </w:tcPr>
          <w:p w:rsidR="00DD03FA" w:rsidRPr="00EF4EB9" w:rsidRDefault="00DD03FA" w:rsidP="003E06D1">
            <w:pPr>
              <w:rPr>
                <w:color w:val="000000"/>
                <w:sz w:val="18"/>
                <w:szCs w:val="18"/>
              </w:rPr>
            </w:pPr>
            <w:r w:rsidRPr="00EF4EB9">
              <w:rPr>
                <w:color w:val="000000"/>
                <w:sz w:val="18"/>
                <w:szCs w:val="18"/>
              </w:rPr>
              <w:t>40% AF</w:t>
            </w:r>
          </w:p>
        </w:tc>
        <w:tc>
          <w:tcPr>
            <w:tcW w:w="1908" w:type="dxa"/>
          </w:tcPr>
          <w:p w:rsidR="00DD03FA" w:rsidRPr="00EF4EB9" w:rsidRDefault="00DD03FA" w:rsidP="003E06D1">
            <w:pPr>
              <w:rPr>
                <w:sz w:val="18"/>
                <w:szCs w:val="18"/>
              </w:rPr>
            </w:pPr>
            <w:r w:rsidRPr="00EF4EB9">
              <w:rPr>
                <w:sz w:val="18"/>
                <w:szCs w:val="18"/>
              </w:rPr>
              <w:t>pulsed Doppler echo</w:t>
            </w:r>
          </w:p>
        </w:tc>
        <w:tc>
          <w:tcPr>
            <w:tcW w:w="1307" w:type="dxa"/>
          </w:tcPr>
          <w:p w:rsidR="00DD03FA" w:rsidRPr="00EF4EB9" w:rsidRDefault="00DD03FA" w:rsidP="003E06D1">
            <w:pPr>
              <w:rPr>
                <w:sz w:val="18"/>
                <w:szCs w:val="18"/>
              </w:rPr>
            </w:pPr>
            <w:r w:rsidRPr="00EF4EB9">
              <w:rPr>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Vigna et al 1993</w:t>
            </w:r>
            <w:r w:rsidR="00FC2DC5" w:rsidRPr="00EF4EB9">
              <w:rPr>
                <w:color w:val="000000"/>
                <w:sz w:val="18"/>
                <w:szCs w:val="18"/>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EF4EB9">
              <w:rPr>
                <w:color w:val="000000"/>
                <w:sz w:val="18"/>
                <w:szCs w:val="18"/>
              </w:rPr>
            </w:r>
            <w:r w:rsidR="00FC2DC5" w:rsidRPr="00EF4EB9">
              <w:rPr>
                <w:color w:val="000000"/>
                <w:sz w:val="18"/>
                <w:szCs w:val="18"/>
              </w:rPr>
              <w:fldChar w:fldCharType="separate"/>
            </w:r>
            <w:r w:rsidR="005A1380" w:rsidRPr="005A1380">
              <w:rPr>
                <w:noProof/>
                <w:color w:val="000000"/>
                <w:sz w:val="18"/>
                <w:szCs w:val="18"/>
                <w:vertAlign w:val="superscript"/>
              </w:rPr>
              <w:t>102</w:t>
            </w:r>
            <w:r w:rsidR="00FC2DC5" w:rsidRPr="00EF4EB9">
              <w:rPr>
                <w:color w:val="000000"/>
                <w:sz w:val="18"/>
                <w:szCs w:val="18"/>
              </w:rPr>
              <w:fldChar w:fldCharType="end"/>
            </w:r>
          </w:p>
        </w:tc>
        <w:tc>
          <w:tcPr>
            <w:tcW w:w="1563" w:type="dxa"/>
          </w:tcPr>
          <w:p w:rsidR="00DD03FA" w:rsidRPr="00EF4EB9" w:rsidRDefault="00E45741" w:rsidP="003E06D1">
            <w:pPr>
              <w:rPr>
                <w:color w:val="000000"/>
                <w:sz w:val="18"/>
                <w:szCs w:val="18"/>
              </w:rPr>
            </w:pPr>
            <w:r w:rsidRPr="00EF4EB9">
              <w:rPr>
                <w:color w:val="000000"/>
                <w:sz w:val="18"/>
                <w:szCs w:val="18"/>
              </w:rPr>
              <w:t>Ischaemia/thrombosis</w:t>
            </w:r>
          </w:p>
        </w:tc>
        <w:tc>
          <w:tcPr>
            <w:tcW w:w="1230" w:type="dxa"/>
          </w:tcPr>
          <w:p w:rsidR="00DD03FA" w:rsidRPr="00EF4EB9" w:rsidRDefault="00DD03FA" w:rsidP="003E06D1">
            <w:pPr>
              <w:rPr>
                <w:color w:val="000000"/>
                <w:sz w:val="18"/>
                <w:szCs w:val="18"/>
              </w:rPr>
            </w:pPr>
            <w:r w:rsidRPr="00EF4EB9">
              <w:rPr>
                <w:color w:val="000000"/>
                <w:sz w:val="18"/>
                <w:szCs w:val="18"/>
              </w:rPr>
              <w:t>59</w:t>
            </w:r>
          </w:p>
        </w:tc>
        <w:tc>
          <w:tcPr>
            <w:tcW w:w="1253" w:type="dxa"/>
          </w:tcPr>
          <w:p w:rsidR="00DD03FA" w:rsidRPr="00EF4EB9" w:rsidRDefault="00DD03FA" w:rsidP="003E06D1">
            <w:pPr>
              <w:rPr>
                <w:color w:val="000000"/>
                <w:sz w:val="18"/>
                <w:szCs w:val="18"/>
              </w:rPr>
            </w:pPr>
            <w:r w:rsidRPr="00EF4EB9">
              <w:rPr>
                <w:color w:val="000000"/>
                <w:sz w:val="18"/>
                <w:szCs w:val="18"/>
              </w:rPr>
              <w:t>59% in AF at time of study</w:t>
            </w:r>
          </w:p>
        </w:tc>
        <w:tc>
          <w:tcPr>
            <w:tcW w:w="1908" w:type="dxa"/>
          </w:tcPr>
          <w:p w:rsidR="00DD03FA" w:rsidRPr="00EF4EB9" w:rsidRDefault="00DD03FA" w:rsidP="003E06D1">
            <w:pPr>
              <w:rPr>
                <w:color w:val="000000"/>
                <w:sz w:val="18"/>
                <w:szCs w:val="18"/>
              </w:rPr>
            </w:pPr>
            <w:r w:rsidRPr="00EF4EB9">
              <w:rPr>
                <w:color w:val="000000"/>
                <w:sz w:val="18"/>
                <w:szCs w:val="18"/>
              </w:rPr>
              <w:t>TTE colour Doppler</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Wong et al 1983</w:t>
            </w:r>
            <w:r w:rsidR="00FC2DC5" w:rsidRPr="00EF4EB9">
              <w:rPr>
                <w:color w:val="000000"/>
                <w:sz w:val="18"/>
                <w:szCs w:val="18"/>
              </w:rPr>
              <w:fldChar w:fldCharType="begin"/>
            </w:r>
            <w:r w:rsidR="00C555BF">
              <w:rPr>
                <w:color w:val="000000"/>
                <w:sz w:val="18"/>
                <w:szCs w:val="18"/>
              </w:rPr>
              <w:instrText xml:space="preserve"> ADDIN REFMGR.CITE &lt;Refman&gt;&lt;Cite&gt;&lt;Author&gt;Wong&lt;/Author&gt;&lt;Year&gt;1983&lt;/Year&gt;&lt;RecNum&gt;19440&lt;/RecNum&gt;&lt;IDText&gt;Sensitivity and specificity of two-dimensional echocardiography in the detection of valvular calcification&lt;/IDText&gt;&lt;MDL Ref_Type="Journal"&gt;&lt;Ref_Type&gt;Journal&lt;/Ref_Type&gt;&lt;Ref_ID&gt;19440&lt;/Ref_ID&gt;&lt;Title_Primary&gt;Sensitivity and specificity of two-dimensional echocardiography in the detection of valvular calcification&lt;/Title_Primary&gt;&lt;Authors_Primary&gt;Wong,M.&lt;/Authors_Primary&gt;&lt;Authors_Primary&gt;Tei,C.&lt;/Authors_Primary&gt;&lt;Authors_Primary&gt;Shah,P.M.&lt;/Authors_Primary&gt;&lt;Authors_Primary&gt;Wong,M.&lt;/Authors_Primary&gt;&lt;Authors_Primary&gt;Tei,C.&lt;/Authors_Primary&gt;&lt;Authors_Primary&gt;Shah,P.M.&lt;/Authors_Primary&gt;&lt;Date_Primary&gt;1983/10&lt;/Date_Primary&gt;&lt;Keywords&gt;$$accept title Second search&lt;/Keywords&gt;&lt;Keywords&gt;$$echo marker&lt;/Keywords&gt;&lt;Keywords&gt;$$keep from second search&lt;/Keywords&gt;&lt;Keywords&gt;$$Medline&lt;/Keywords&gt;&lt;Keywords&gt;$$Pathologies&lt;/Keywords&gt;&lt;Keywords&gt;$$valve&lt;/Keywords&gt;&lt;Keywords&gt;article&lt;/Keywords&gt;&lt;Keywords&gt;calcification&lt;/Keywords&gt;&lt;Keywords&gt;echocardiography&lt;/Keywords&gt;&lt;Keywords&gt;study&lt;/Keywords&gt;&lt;Reprint&gt;In File&lt;/Reprint&gt;&lt;Start_Page&gt;423&lt;/Start_Page&gt;&lt;End_Page&gt;427&lt;/End_Page&gt;&lt;Periodical&gt;Chest&lt;/Periodical&gt;&lt;Volume&gt;84&lt;/Volume&gt;&lt;Issue&gt;4&lt;/Issue&gt;&lt;ZZ_JournalFull&gt;&lt;f name="System"&gt;Chest&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3</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113</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2D echocardiography</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Zanolla et al 1982</w:t>
            </w:r>
            <w:r w:rsidR="00FC2DC5" w:rsidRPr="00EF4EB9">
              <w:rPr>
                <w:color w:val="000000"/>
                <w:sz w:val="18"/>
                <w:szCs w:val="18"/>
              </w:rPr>
              <w:fldChar w:fldCharType="begin"/>
            </w:r>
            <w:r w:rsidR="00C555BF">
              <w:rPr>
                <w:color w:val="000000"/>
                <w:sz w:val="18"/>
                <w:szCs w:val="18"/>
              </w:rPr>
              <w:instrText xml:space="preserve"> ADDIN REFMGR.CITE &lt;Refman&gt;&lt;Cite&gt;&lt;Author&gt;Zanolla&lt;/Author&gt;&lt;Year&gt;1982&lt;/Year&gt;&lt;RecNum&gt;19539&lt;/RecNum&gt;&lt;IDText&gt;Two-dimensional echocardiographic evaluation of mitral valve calcification. Sensitivity and specificity&lt;/IDText&gt;&lt;MDL Ref_Type="Journal"&gt;&lt;Ref_Type&gt;Journal&lt;/Ref_Type&gt;&lt;Ref_ID&gt;19539&lt;/Ref_ID&gt;&lt;Title_Primary&gt;Two-dimensional echocardiographic evaluation of mitral valve calcification. Sensitivity and specificity&lt;/Title_Primary&gt;&lt;Authors_Primary&gt;Zanolla,L.&lt;/Authors_Primary&gt;&lt;Authors_Primary&gt;Marino,P.&lt;/Authors_Primary&gt;&lt;Authors_Primary&gt;Nicolosi,G.L.&lt;/Authors_Primary&gt;&lt;Authors_Primary&gt;Peranzoni,P.F.&lt;/Authors_Primary&gt;&lt;Authors_Primary&gt;Poppi,A.&lt;/Authors_Primary&gt;&lt;Authors_Primary&gt;Zanolla,L.&lt;/Authors_Primary&gt;&lt;Authors_Primary&gt;Marino,P.&lt;/Authors_Primary&gt;&lt;Authors_Primary&gt;Nicolosi,G.L.&lt;/Authors_Primary&gt;&lt;Authors_Primary&gt;Peranzoni,P.F.&lt;/Authors_Primary&gt;&lt;Authors_Primary&gt;Poppi,A.&lt;/Authors_Primary&gt;&lt;Date_Primary&gt;1982/8&lt;/Date_Primary&gt;&lt;Keywords&gt;$$accept title Second search&lt;/Keywords&gt;&lt;Keywords&gt;$$keep from second search&lt;/Keywords&gt;&lt;Keywords&gt;$$Medline&lt;/Keywords&gt;&lt;Keywords&gt;$$mitral valve&lt;/Keywords&gt;&lt;Keywords&gt;$$Pathologies&lt;/Keywords&gt;&lt;Keywords&gt;article&lt;/Keywords&gt;&lt;Keywords&gt;calcification&lt;/Keywords&gt;&lt;Keywords&gt;echocardiography&lt;/Keywords&gt;&lt;Keywords&gt;patient&lt;/Keywords&gt;&lt;Keywords&gt;surgery&lt;/Keywords&gt;&lt;Reprint&gt;In File&lt;/Reprint&gt;&lt;Start_Page&gt;154&lt;/Start_Page&gt;&lt;End_Page&gt;157&lt;/End_Page&gt;&lt;Periodical&gt;Chest&lt;/Periodical&gt;&lt;Volume&gt;82&lt;/Volume&gt;&lt;Issue&gt;2&lt;/Issue&gt;&lt;ZZ_JournalFull&gt;&lt;f name="System"&gt;Chest&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4</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Valvular heart disease</w:t>
            </w:r>
          </w:p>
        </w:tc>
        <w:tc>
          <w:tcPr>
            <w:tcW w:w="1230" w:type="dxa"/>
          </w:tcPr>
          <w:p w:rsidR="00DD03FA" w:rsidRPr="00EF4EB9" w:rsidRDefault="00DD03FA" w:rsidP="003E06D1">
            <w:pPr>
              <w:rPr>
                <w:color w:val="000000"/>
                <w:sz w:val="18"/>
                <w:szCs w:val="18"/>
              </w:rPr>
            </w:pPr>
            <w:r w:rsidRPr="00EF4EB9">
              <w:rPr>
                <w:color w:val="000000"/>
                <w:sz w:val="18"/>
                <w:szCs w:val="18"/>
              </w:rPr>
              <w:t>43</w:t>
            </w:r>
          </w:p>
        </w:tc>
        <w:tc>
          <w:tcPr>
            <w:tcW w:w="1253" w:type="dxa"/>
          </w:tcPr>
          <w:p w:rsidR="00DD03FA" w:rsidRPr="00EF4EB9" w:rsidRDefault="00DD03FA" w:rsidP="003E06D1">
            <w:pPr>
              <w:rPr>
                <w:color w:val="000000"/>
                <w:sz w:val="18"/>
                <w:szCs w:val="18"/>
              </w:rPr>
            </w:pPr>
            <w:r w:rsidRPr="00EF4EB9">
              <w:rPr>
                <w:color w:val="000000"/>
                <w:sz w:val="18"/>
                <w:szCs w:val="18"/>
              </w:rPr>
              <w:t>NR</w:t>
            </w:r>
          </w:p>
        </w:tc>
        <w:tc>
          <w:tcPr>
            <w:tcW w:w="1908" w:type="dxa"/>
          </w:tcPr>
          <w:p w:rsidR="00DD03FA" w:rsidRPr="00EF4EB9" w:rsidRDefault="00DD03FA" w:rsidP="003E06D1">
            <w:pPr>
              <w:rPr>
                <w:color w:val="000000"/>
                <w:sz w:val="18"/>
                <w:szCs w:val="18"/>
              </w:rPr>
            </w:pPr>
            <w:r w:rsidRPr="00EF4EB9">
              <w:rPr>
                <w:color w:val="000000"/>
                <w:sz w:val="18"/>
                <w:szCs w:val="18"/>
              </w:rPr>
              <w:t>2D echocardiography</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r w:rsidR="00DD03FA" w:rsidRPr="00EF4EB9" w:rsidTr="003E06D1">
        <w:tc>
          <w:tcPr>
            <w:tcW w:w="1261" w:type="dxa"/>
          </w:tcPr>
          <w:p w:rsidR="00DD03FA" w:rsidRPr="00EF4EB9" w:rsidRDefault="00DD03FA" w:rsidP="005A1380">
            <w:pPr>
              <w:rPr>
                <w:color w:val="000000"/>
                <w:sz w:val="18"/>
                <w:szCs w:val="18"/>
              </w:rPr>
            </w:pPr>
            <w:r w:rsidRPr="00EF4EB9">
              <w:rPr>
                <w:color w:val="000000"/>
                <w:sz w:val="18"/>
                <w:szCs w:val="18"/>
              </w:rPr>
              <w:t>Zotz et al 1993</w:t>
            </w:r>
            <w:r w:rsidR="00FC2DC5" w:rsidRPr="00EF4EB9">
              <w:rPr>
                <w:color w:val="000000"/>
                <w:sz w:val="18"/>
                <w:szCs w:val="18"/>
              </w:rPr>
              <w:fldChar w:fldCharType="begin"/>
            </w:r>
            <w:r w:rsidR="00C555BF">
              <w:rPr>
                <w:color w:val="000000"/>
                <w:sz w:val="18"/>
                <w:szCs w:val="18"/>
              </w:rPr>
              <w:instrText xml:space="preserve"> ADDIN REFMGR.CITE &lt;Refman&gt;&lt;Cite&gt;&lt;Author&gt;Zotz&lt;/Author&gt;&lt;Year&gt;1993&lt;/Year&gt;&lt;RecNum&gt;4540&lt;/RecNum&gt;&lt;IDText&gt;Transthoracic and transesophageal echocardiography to diagnose ventricular septal rupture: importance of right heart infarction&lt;/IDText&gt;&lt;MDL Ref_Type="Journal"&gt;&lt;Ref_Type&gt;Journal&lt;/Ref_Type&gt;&lt;Ref_ID&gt;4540&lt;/Ref_ID&gt;&lt;Title_Primary&gt;Transthoracic and transesophageal echocardiography to diagnose ventricular septal rupture: importance of right heart infarction&lt;/Title_Primary&gt;&lt;Authors_Primary&gt;Zotz,R.J.&lt;/Authors_Primary&gt;&lt;Authors_Primary&gt;Dohmen,G.&lt;/Authors_Primary&gt;&lt;Authors_Primary&gt;Genth,S.&lt;/Authors_Primary&gt;&lt;Authors_Primary&gt;Erbel,R.&lt;/Authors_Primary&gt;&lt;Authors_Primary&gt;Dieterich,H.A.&lt;/Authors_Primary&gt;&lt;Authors_Primary&gt;Meyer,J.&lt;/Authors_Primary&gt;&lt;Date_Primary&gt;1993/10&lt;/Date_Primary&gt;&lt;Keywords&gt;$$accept title&lt;/Keywords&gt;&lt;Keywords&gt;$$Broad search&lt;/Keywords&gt;&lt;Keywords&gt;$$diagnostic&lt;/Keywords&gt;&lt;Keywords&gt;$$Doppler&lt;/Keywords&gt;&lt;Keywords&gt;$$Medline&lt;/Keywords&gt;&lt;Keywords&gt;$$not online&lt;/Keywords&gt;&lt;Keywords&gt;$$retrieve for diagnostic study&lt;/Keywords&gt;&lt;Keywords&gt;$$septal rupture&lt;/Keywords&gt;&lt;Keywords&gt;$$to order&lt;/Keywords&gt;&lt;Keywords&gt;$$TOE&lt;/Keywords&gt;&lt;Keywords&gt;$$TTE&lt;/Keywords&gt;&lt;Keywords&gt;article&lt;/Keywords&gt;&lt;Keywords&gt;echocardiography&lt;/Keywords&gt;&lt;Keywords&gt;patient&lt;/Keywords&gt;&lt;Keywords&gt;risk&lt;/Keywords&gt;&lt;Keywords&gt;surgery&lt;/Keywords&gt;&lt;Keywords&gt;university&lt;/Keywords&gt;&lt;Reprint&gt;In File&lt;/Reprint&gt;&lt;Start_Page&gt;911&lt;/Start_Page&gt;&lt;End_Page&gt;917&lt;/End_Page&gt;&lt;Periodical&gt;Coronary Artery Disease&lt;/Periodical&gt;&lt;Volume&gt;4&lt;/Volume&gt;&lt;Issue&gt;10&lt;/Issue&gt;&lt;Address&gt;II. Medizinische Klinik, Johannes Gutenberg University, Mainz, Germany&lt;/Address&gt;&lt;ZZ_JournalFull&gt;&lt;f name="System"&gt;Coronary Artery Diseas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5</w:t>
            </w:r>
            <w:r w:rsidR="00FC2DC5" w:rsidRPr="00EF4EB9">
              <w:rPr>
                <w:color w:val="000000"/>
                <w:sz w:val="18"/>
                <w:szCs w:val="18"/>
              </w:rPr>
              <w:fldChar w:fldCharType="end"/>
            </w:r>
          </w:p>
        </w:tc>
        <w:tc>
          <w:tcPr>
            <w:tcW w:w="1563" w:type="dxa"/>
          </w:tcPr>
          <w:p w:rsidR="00DD03FA" w:rsidRPr="00EF4EB9" w:rsidRDefault="00DD03FA" w:rsidP="003E06D1">
            <w:pPr>
              <w:rPr>
                <w:color w:val="000000"/>
                <w:sz w:val="18"/>
                <w:szCs w:val="18"/>
              </w:rPr>
            </w:pPr>
            <w:r w:rsidRPr="00EF4EB9">
              <w:rPr>
                <w:color w:val="000000"/>
                <w:sz w:val="18"/>
                <w:szCs w:val="18"/>
              </w:rPr>
              <w:t>Structural defect</w:t>
            </w:r>
          </w:p>
        </w:tc>
        <w:tc>
          <w:tcPr>
            <w:tcW w:w="1230" w:type="dxa"/>
          </w:tcPr>
          <w:p w:rsidR="00DD03FA" w:rsidRPr="00EF4EB9" w:rsidRDefault="00DD03FA" w:rsidP="003E06D1">
            <w:pPr>
              <w:rPr>
                <w:color w:val="000000"/>
                <w:sz w:val="18"/>
                <w:szCs w:val="18"/>
              </w:rPr>
            </w:pPr>
            <w:r w:rsidRPr="00EF4EB9">
              <w:rPr>
                <w:color w:val="000000"/>
                <w:sz w:val="18"/>
                <w:szCs w:val="18"/>
              </w:rPr>
              <w:t>17 (16 for colour Doppler)</w:t>
            </w:r>
          </w:p>
        </w:tc>
        <w:tc>
          <w:tcPr>
            <w:tcW w:w="1253" w:type="dxa"/>
          </w:tcPr>
          <w:p w:rsidR="00DD03FA" w:rsidRPr="00EF4EB9" w:rsidRDefault="00DD03FA" w:rsidP="003E06D1">
            <w:pPr>
              <w:rPr>
                <w:color w:val="000000"/>
                <w:sz w:val="18"/>
                <w:szCs w:val="18"/>
              </w:rPr>
            </w:pPr>
            <w:r w:rsidRPr="00EF4EB9">
              <w:rPr>
                <w:color w:val="000000"/>
                <w:sz w:val="18"/>
                <w:szCs w:val="18"/>
              </w:rPr>
              <w:t>NR (all post AMI)</w:t>
            </w:r>
          </w:p>
        </w:tc>
        <w:tc>
          <w:tcPr>
            <w:tcW w:w="1908" w:type="dxa"/>
          </w:tcPr>
          <w:p w:rsidR="00DD03FA" w:rsidRPr="00EF4EB9" w:rsidRDefault="00DD03FA" w:rsidP="003E06D1">
            <w:pPr>
              <w:rPr>
                <w:color w:val="000000"/>
                <w:sz w:val="18"/>
                <w:szCs w:val="18"/>
              </w:rPr>
            </w:pPr>
            <w:r w:rsidRPr="00EF4EB9">
              <w:rPr>
                <w:color w:val="000000"/>
                <w:sz w:val="18"/>
                <w:szCs w:val="18"/>
              </w:rPr>
              <w:t>Colour Doppler TTE</w:t>
            </w:r>
          </w:p>
        </w:tc>
        <w:tc>
          <w:tcPr>
            <w:tcW w:w="1307" w:type="dxa"/>
          </w:tcPr>
          <w:p w:rsidR="00DD03FA" w:rsidRPr="00EF4EB9" w:rsidRDefault="00DD03FA" w:rsidP="003E06D1">
            <w:pPr>
              <w:rPr>
                <w:color w:val="000000"/>
                <w:sz w:val="18"/>
                <w:szCs w:val="18"/>
              </w:rPr>
            </w:pPr>
            <w:r w:rsidRPr="00EF4EB9">
              <w:rPr>
                <w:color w:val="000000"/>
                <w:sz w:val="18"/>
                <w:szCs w:val="18"/>
              </w:rPr>
              <w:t>100</w:t>
            </w:r>
          </w:p>
        </w:tc>
      </w:tr>
    </w:tbl>
    <w:p w:rsidR="00DD03FA" w:rsidRPr="00EF4EB9" w:rsidRDefault="00DD03FA" w:rsidP="00DD03FA">
      <w:pPr>
        <w:tabs>
          <w:tab w:val="center" w:pos="4153"/>
          <w:tab w:val="right" w:pos="8306"/>
        </w:tabs>
        <w:rPr>
          <w:sz w:val="22"/>
          <w:szCs w:val="22"/>
        </w:rPr>
      </w:pPr>
    </w:p>
    <w:p w:rsidR="00DD03FA" w:rsidRPr="00EF4EB9" w:rsidRDefault="00DD03FA" w:rsidP="00EA0DF7">
      <w:pPr>
        <w:tabs>
          <w:tab w:val="center" w:pos="4153"/>
          <w:tab w:val="right" w:pos="8306"/>
        </w:tabs>
        <w:spacing w:line="360" w:lineRule="auto"/>
        <w:jc w:val="both"/>
        <w:rPr>
          <w:sz w:val="22"/>
          <w:szCs w:val="22"/>
        </w:rPr>
      </w:pPr>
      <w:r w:rsidRPr="00EF4EB9">
        <w:rPr>
          <w:sz w:val="22"/>
          <w:szCs w:val="22"/>
        </w:rPr>
        <w:t>Of the 44 included studies, there were 17 studies that included atrial fibrillation patients in the population, Acar et al 1991</w:t>
      </w:r>
      <w:r w:rsidR="00FC2DC5" w:rsidRPr="00EF4EB9">
        <w:rPr>
          <w:sz w:val="22"/>
          <w:szCs w:val="22"/>
        </w:rPr>
        <w:fldChar w:fldCharType="begin"/>
      </w:r>
      <w:r w:rsidR="00C555BF">
        <w:rPr>
          <w:sz w:val="22"/>
          <w:szCs w:val="22"/>
        </w:rPr>
        <w:instrText xml:space="preserve"> ADDIN REFMGR.CITE &lt;Refman&gt;&lt;Cite&gt;&lt;Author&gt;Acar&lt;/Author&gt;&lt;Year&gt;1991&lt;/Year&gt;&lt;RecNum&gt;4781&lt;/RecNum&gt;&lt;IDText&gt;Diagnosis of left atrial thrombi in mitral stenosis--usefulness of ultrasound techniques compared with other methods.&lt;/IDText&gt;&lt;MDL Ref_Type="Journal"&gt;&lt;Ref_Type&gt;Journal&lt;/Ref_Type&gt;&lt;Ref_ID&gt;4781&lt;/Ref_ID&gt;&lt;Title_Primary&gt;Diagnosis of left atrial thrombi in mitral stenosis--usefulness of ultrasound techniques compared with other methods.&lt;/Title_Primary&gt;&lt;Authors_Primary&gt;Acar,J.&lt;/Authors_Primary&gt;&lt;Authors_Primary&gt;Cormier,B.&lt;/Authors_Primary&gt;&lt;Authors_Primary&gt;Grimberg,D.&lt;/Authors_Primary&gt;&lt;Authors_Primary&gt;Kawthekar,G.&lt;/Authors_Primary&gt;&lt;Authors_Primary&gt;Iung,B.&lt;/Authors_Primary&gt;&lt;Authors_Primary&gt;Scheuer,B.&lt;/Authors_Primary&gt;&lt;Authors_Primary&gt;Farah,E.&lt;/Authors_Primary&gt;&lt;Date_Primary&gt;1991/7&lt;/Date_Primary&gt;&lt;Keywords&gt;$$accept title&lt;/Keywords&gt;&lt;Keywords&gt;$$Broad search&lt;/Keywords&gt;&lt;Keywords&gt;$$diagnosis&lt;/Keywords&gt;&lt;Keywords&gt;$$Medline&lt;/Keywords&gt;&lt;Keywords&gt;$$Pathologies&lt;/Keywords&gt;&lt;Keywords&gt;$$retrieve for diagnostic study&lt;/Keywords&gt;&lt;Keywords&gt;$$thrombosis&lt;/Keywords&gt;&lt;Keywords&gt;$$TOE&lt;/Keywords&gt;&lt;Keywords&gt;$$TTE&lt;/Keywords&gt;&lt;Keywords&gt;echocardiography&lt;/Keywords&gt;&lt;Keywords&gt;left ventricular&lt;/Keywords&gt;&lt;Keywords&gt;stenosis&lt;/Keywords&gt;&lt;Keywords&gt;diagnosis&lt;/Keywords&gt;&lt;Keywords&gt;ultrasound&lt;/Keywords&gt;&lt;Reprint&gt;In File&lt;/Reprint&gt;&lt;Start_Page&gt;70&lt;/Start_Page&gt;&lt;End_Page&gt;76&lt;/End_Page&gt;&lt;Periodical&gt;European Heart Journal&lt;/Periodical&gt;&lt;Volume&gt;12 Suppl B&lt;/Volume&gt;&lt;Address&gt;Service de Cardiologie, Hopital Tenon, Paris, France&lt;/Address&gt;&lt;ZZ_JournalFull&gt;&lt;f name="System"&gt;European Heart Journal&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62</w:t>
      </w:r>
      <w:r w:rsidR="00FC2DC5" w:rsidRPr="00EF4EB9">
        <w:rPr>
          <w:sz w:val="22"/>
          <w:szCs w:val="22"/>
        </w:rPr>
        <w:fldChar w:fldCharType="end"/>
      </w:r>
      <w:r w:rsidRPr="00EF4EB9">
        <w:rPr>
          <w:sz w:val="22"/>
          <w:szCs w:val="22"/>
        </w:rPr>
        <w:t>, Dittmann et al 1987</w:t>
      </w:r>
      <w:r w:rsidR="00FC2DC5" w:rsidRPr="00EF4EB9">
        <w:rPr>
          <w:sz w:val="22"/>
          <w:szCs w:val="22"/>
        </w:rPr>
        <w:fldChar w:fldCharType="begin"/>
      </w:r>
      <w:r w:rsidR="00C555BF">
        <w:rPr>
          <w:sz w:val="22"/>
          <w:szCs w:val="22"/>
        </w:rPr>
        <w:instrText xml:space="preserve"> ADDIN REFMGR.CITE &lt;Refman&gt;&lt;Cite&gt;&lt;Author&gt;Dittmann&lt;/Author&gt;&lt;Year&gt;1987&lt;/Year&gt;&lt;RecNum&gt;18892&lt;/RecNum&gt;&lt;IDText&gt;Diagnosis and quantification of aortic regurgitation by pulsed Doppler echocardiography in patients with mitral valve disease&lt;/IDText&gt;&lt;MDL Ref_Type="Journal"&gt;&lt;Ref_Type&gt;Journal&lt;/Ref_Type&gt;&lt;Ref_ID&gt;18892&lt;/Ref_ID&gt;&lt;Title_Primary&gt;Diagnosis and quantification of aortic regurgitation by pulsed Doppler echocardiography in patients with mitral valve disease&lt;/Title_Primary&gt;&lt;Authors_Primary&gt;Dittmann,H.&lt;/Authors_Primary&gt;&lt;Authors_Primary&gt;Karsch,K.R.&lt;/Authors_Primary&gt;&lt;Authors_Primary&gt;Seipel,L.&lt;/Authors_Primary&gt;&lt;Authors_Primary&gt;Dittmann,H.&lt;/Authors_Primary&gt;&lt;Authors_Primary&gt;Karsch,K.R.&lt;/Authors_Primary&gt;&lt;Authors_Primary&gt;Seipel,L.&lt;/Authors_Primary&gt;&lt;Date_Primary&gt;1987/8&lt;/Date_Primary&gt;&lt;Keywords&gt;$$accept title Second search&lt;/Keywords&gt;&lt;Keywords&gt;$$keep from second search&lt;/Keywords&gt;&lt;Keywords&gt;$$Medline&lt;/Keywords&gt;&lt;Keywords&gt;$$mitral valve&lt;/Keywords&gt;&lt;Keywords&gt;$$Pathologies&lt;/Keywords&gt;&lt;Keywords&gt;echocardiography&lt;/Keywords&gt;&lt;Keywords&gt;stenosis&lt;/Keywords&gt;&lt;Reprint&gt;In File&lt;/Reprint&gt;&lt;Start_Page&gt;53&lt;/Start_Page&gt;&lt;End_Page&gt;57&lt;/End_Page&gt;&lt;Periodical&gt;European Heart Journal&lt;/Periodical&gt;&lt;Volume&gt;8 Suppl C&lt;/Volume&gt;&lt;Address&gt;Department of Internal Medicine III, University of Tuebingen, F.R.G&lt;/Address&gt;&lt;ZZ_JournalFull&gt;&lt;f name="System"&gt;European Heart Journal&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69</w:t>
      </w:r>
      <w:r w:rsidR="00FC2DC5" w:rsidRPr="00EF4EB9">
        <w:rPr>
          <w:sz w:val="22"/>
          <w:szCs w:val="22"/>
        </w:rPr>
        <w:fldChar w:fldCharType="end"/>
      </w:r>
      <w:r w:rsidRPr="00EF4EB9">
        <w:rPr>
          <w:sz w:val="22"/>
          <w:szCs w:val="22"/>
        </w:rPr>
        <w:t>, Grossmann et al 2002</w:t>
      </w:r>
      <w:r w:rsidR="00FC2DC5" w:rsidRPr="00EF4EB9">
        <w:rPr>
          <w:sz w:val="22"/>
          <w:szCs w:val="22"/>
        </w:rPr>
        <w:fldChar w:fldCharType="begin"/>
      </w:r>
      <w:r w:rsidR="00C555BF">
        <w:rPr>
          <w:sz w:val="22"/>
          <w:szCs w:val="22"/>
        </w:rPr>
        <w:instrText xml:space="preserve"> ADDIN REFMGR.CITE &lt;Refman&gt;&lt;Cite&gt;&lt;Author&gt;Grossmann&lt;/Author&gt;&lt;Year&gt;2002&lt;/Year&gt;&lt;RecNum&gt;2649&lt;/RecNum&gt;&lt;IDText&gt;Quantification of mitral regurgitation by the proximal flow convergence method--comparison of transthoracic and transesophageal echocardiography&lt;/IDText&gt;&lt;MDL Ref_Type="Journal"&gt;&lt;Ref_Type&gt;Journal&lt;/Ref_Type&gt;&lt;Ref_ID&gt;2649&lt;/Ref_ID&gt;&lt;Title_Primary&gt;Quantification of mitral regurgitation by the proximal flow convergence method--comparison of transthoracic and transesophageal echocardiography&lt;/Title_Primary&gt;&lt;Authors_Primary&gt;Grossmann,G.&lt;/Authors_Primary&gt;&lt;Authors_Primary&gt;Wohrle,J.&lt;/Authors_Primary&gt;&lt;Authors_Primary&gt;Kochs,M.&lt;/Authors_Primary&gt;&lt;Authors_Primary&gt;Giesler,M.&lt;/Authors_Primary&gt;&lt;Authors_Primary&gt;Hombach,V.&lt;/Authors_Primary&gt;&lt;Authors_Primary&gt;Hoher,M.&lt;/Authors_Primary&gt;&lt;Authors_Primary&gt;Grossmann,Georg&lt;/Authors_Primary&gt;&lt;Authors_Primary&gt;Wohrle,Jochen&lt;/Authors_Primary&gt;&lt;Authors_Primary&gt;Kochs,Matthias&lt;/Authors_Primary&gt;&lt;Authors_Primary&gt;Giesler,Martin&lt;/Authors_Primary&gt;&lt;Authors_Primary&gt;Hombach,Vintenz&lt;/Authors_Primary&gt;&lt;Authors_Primary&gt;Hoher,Martin&lt;/Authors_Primary&gt;&lt;Date_Primary&gt;2002/11&lt;/Date_Primary&gt;&lt;Keywords&gt;$$accept title&lt;/Keywords&gt;&lt;Keywords&gt;$$Broad search&lt;/Keywords&gt;&lt;Keywords&gt;$$diagnostic study&lt;/Keywords&gt;&lt;Keywords&gt;$$Doppler&lt;/Keywords&gt;&lt;Keywords&gt;$$Medline&lt;/Keywords&gt;&lt;Keywords&gt;$$mitral regurgitation&lt;/Keywords&gt;&lt;Keywords&gt;$$Pathologies&lt;/Keywords&gt;&lt;Keywords&gt;$$retrieve for diagnostic study&lt;/Keywords&gt;&lt;Keywords&gt;$$TOE&lt;/Keywords&gt;&lt;Keywords&gt;$$TTE&lt;/Keywords&gt;&lt;Keywords&gt;echocardiography&lt;/Keywords&gt;&lt;Reprint&gt;In File&lt;/Reprint&gt;&lt;Start_Page&gt;517&lt;/Start_Page&gt;&lt;End_Page&gt;524&lt;/End_Page&gt;&lt;Periodical&gt;Clinical Cardiology&lt;/Periodical&gt;&lt;Volume&gt;25&lt;/Volume&gt;&lt;Issue&gt;11&lt;/Issue&gt;&lt;Address&gt;Department of Internal Medicine, University of Ulm, Germany&lt;/Address&gt;&lt;ZZ_JournalFull&gt;&lt;f name="System"&gt;Clinical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72</w:t>
      </w:r>
      <w:r w:rsidR="00FC2DC5" w:rsidRPr="00EF4EB9">
        <w:rPr>
          <w:sz w:val="22"/>
          <w:szCs w:val="22"/>
        </w:rPr>
        <w:fldChar w:fldCharType="end"/>
      </w:r>
      <w:r w:rsidRPr="00EF4EB9">
        <w:rPr>
          <w:sz w:val="22"/>
          <w:szCs w:val="22"/>
        </w:rPr>
        <w:t>, Guyer et al 1984</w:t>
      </w:r>
      <w:r w:rsidR="00FC2DC5" w:rsidRPr="00EF4EB9">
        <w:rPr>
          <w:sz w:val="22"/>
          <w:szCs w:val="22"/>
        </w:rPr>
        <w:fldChar w:fldCharType="begin"/>
      </w:r>
      <w:r w:rsidR="00C555BF">
        <w:rPr>
          <w:sz w:val="22"/>
          <w:szCs w:val="22"/>
        </w:rPr>
        <w:instrText xml:space="preserve"> ADDIN REFMGR.CITE &lt;Refman&gt;&lt;Cite&gt;&lt;Author&gt;Guyer&lt;/Author&gt;&lt;Year&gt;1984&lt;/Year&gt;&lt;RecNum&gt;19378&lt;/RecNum&gt;&lt;IDText&gt;Comparison of the echocardiographic and hemodynamic diagnosis of rheumatic tricuspid stenosis&lt;/IDText&gt;&lt;MDL Ref_Type="Journal"&gt;&lt;Ref_Type&gt;Journal&lt;/Ref_Type&gt;&lt;Ref_ID&gt;19378&lt;/Ref_ID&gt;&lt;Title_Primary&gt;Comparison of the echocardiographic and hemodynamic diagnosis of rheumatic tricuspid stenosis&lt;/Title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Date_Primary&gt;1984/5&lt;/Date_Primary&gt;&lt;Keywords&gt;$$accept title Second search&lt;/Keywords&gt;&lt;Keywords&gt;$$keep from second search&lt;/Keywords&gt;&lt;Keywords&gt;$$Medline&lt;/Keywords&gt;&lt;Keywords&gt;$$Pathologies&lt;/Keywords&gt;&lt;Keywords&gt;$$tricuspid valve&lt;/Keywords&gt;&lt;Keywords&gt;echocardiography&lt;/Keywords&gt;&lt;Keywords&gt;stenosis&lt;/Keywords&gt;&lt;Reprint&gt;In File&lt;/Reprint&gt;&lt;Start_Page&gt;1135&lt;/Start_Page&gt;&lt;End_Page&gt;1144&lt;/End_Page&gt;&lt;Periodical&gt;Journal of the American College of Cardiology&lt;/Periodical&gt;&lt;Volume&gt;3&lt;/Volume&gt;&lt;Issue&gt;5&lt;/Issue&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74</w:t>
      </w:r>
      <w:r w:rsidR="00FC2DC5" w:rsidRPr="00EF4EB9">
        <w:rPr>
          <w:sz w:val="22"/>
          <w:szCs w:val="22"/>
        </w:rPr>
        <w:fldChar w:fldCharType="end"/>
      </w:r>
      <w:r w:rsidRPr="00EF4EB9">
        <w:rPr>
          <w:sz w:val="22"/>
          <w:szCs w:val="22"/>
        </w:rPr>
        <w:t>, Helmcke et al 1987</w:t>
      </w:r>
      <w:r w:rsidR="00FC2DC5" w:rsidRPr="00EF4EB9">
        <w:rPr>
          <w:sz w:val="22"/>
          <w:szCs w:val="22"/>
        </w:rPr>
        <w:fldChar w:fldCharType="begin"/>
      </w:r>
      <w:r w:rsidR="00C555BF">
        <w:rPr>
          <w:sz w:val="22"/>
          <w:szCs w:val="22"/>
        </w:rPr>
        <w:instrText xml:space="preserve"> ADDIN REFMGR.CITE &lt;Refman&gt;&lt;Cite&gt;&lt;Author&gt;Helmcke&lt;/Author&gt;&lt;Year&gt;1987&lt;/Year&gt;&lt;RecNum&gt;18977&lt;/RecNum&gt;&lt;IDText&gt;Color Doppler assessment of mitral regurgitation with orthogonal planes&lt;/IDText&gt;&lt;MDL Ref_Type="Journal"&gt;&lt;Ref_Type&gt;Journal&lt;/Ref_Type&gt;&lt;Ref_ID&gt;18977&lt;/Ref_ID&gt;&lt;Title_Primary&gt;Color Doppler assessment of mitral regurgitation with orthogonal planes&lt;/Title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r.&lt;/Authors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lt;/Authors_Primary&gt;&lt;Date_Primary&gt;1987/1&lt;/Date_Primary&gt;&lt;Keywords&gt;$$accept title Second search&lt;/Keywords&gt;&lt;Keywords&gt;$$keep from second search&lt;/Keywords&gt;&lt;Keywords&gt;$$Medline&lt;/Keywords&gt;&lt;Keywords&gt;$$Pathologies&lt;/Keywords&gt;&lt;Reprint&gt;In File&lt;/Reprint&gt;&lt;Start_Page&gt;175&lt;/Start_Page&gt;&lt;End_Page&gt;183&lt;/End_Page&gt;&lt;Periodical&gt;Circulation&lt;/Periodical&gt;&lt;Volume&gt;75&lt;/Volume&gt;&lt;Issue&gt;1&lt;/Issue&gt;&lt;ZZ_JournalFull&gt;&lt;f name="System"&gt;Circulation&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75</w:t>
      </w:r>
      <w:r w:rsidR="00FC2DC5" w:rsidRPr="00EF4EB9">
        <w:rPr>
          <w:sz w:val="22"/>
          <w:szCs w:val="22"/>
        </w:rPr>
        <w:fldChar w:fldCharType="end"/>
      </w:r>
      <w:r w:rsidRPr="00EF4EB9">
        <w:rPr>
          <w:sz w:val="22"/>
          <w:szCs w:val="22"/>
        </w:rPr>
        <w:t>, Kaymaz et al 2001</w:t>
      </w:r>
      <w:r w:rsidR="00FC2DC5" w:rsidRPr="00EF4EB9">
        <w:rPr>
          <w:sz w:val="22"/>
          <w:szCs w:val="22"/>
        </w:rPr>
        <w:fldChar w:fldCharType="begin"/>
      </w:r>
      <w:r w:rsidR="00C555BF">
        <w:rPr>
          <w:sz w:val="22"/>
          <w:szCs w:val="22"/>
        </w:rPr>
        <w:instrText xml:space="preserve"> ADDIN REFMGR.CITE &lt;Refman&gt;&lt;Cite&gt;&lt;Author&gt;Kaymaz&lt;/Author&gt;&lt;Year&gt;2001&lt;/Year&gt;&lt;RecNum&gt;2887&lt;/RecNum&gt;&lt;IDText&gt;Location, size and morphological characteristics of left atrial thrombi as assessed by echocardiography in patients with rheumatic mitral valve disease&lt;/IDText&gt;&lt;MDL Ref_Type="Journal"&gt;&lt;Ref_Type&gt;Journal&lt;/Ref_Type&gt;&lt;Ref_ID&gt;2887&lt;/Ref_ID&gt;&lt;Title_Primary&gt;Location, size and morphological characteristics of left atrial thrombi as assessed by echocardiography in patients with rheumatic mitral valve disease&lt;/Title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Date_Primary&gt;2001/12&lt;/Date_Primary&gt;&lt;Keywords&gt;$$accept title&lt;/Keywords&gt;&lt;Keywords&gt;$$Broad search&lt;/Keywords&gt;&lt;Keywords&gt;$$diagnosis&lt;/Keywords&gt;&lt;Keywords&gt;$$Medline&lt;/Keywords&gt;&lt;Keywords&gt;$$mitral valve&lt;/Keywords&gt;&lt;Keywords&gt;$$Pathologies&lt;/Keywords&gt;&lt;Keywords&gt;$$retrieve for diagnostic study&lt;/Keywords&gt;&lt;Keywords&gt;$$TOE&lt;/Keywords&gt;&lt;Keywords&gt;$$TTE&lt;/Keywords&gt;&lt;Keywords&gt;echocardiography&lt;/Keywords&gt;&lt;Reprint&gt;In File&lt;/Reprint&gt;&lt;Start_Page&gt;270&lt;/Start_Page&gt;&lt;End_Page&gt;276&lt;/End_Page&gt;&lt;Periodical&gt;European Journal of Echocardiography&lt;/Periodical&gt;&lt;Volume&gt;2&lt;/Volume&gt;&lt;Issue&gt;4&lt;/Issue&gt;&lt;Address&gt;Department of Cardiology, Kosuyolu Heart and Research Hospital, Istanbul, Turkey&lt;/Address&gt;&lt;ZZ_JournalFull&gt;&lt;f name="System"&gt;European Journal of Echocardiograph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77</w:t>
      </w:r>
      <w:r w:rsidR="00FC2DC5" w:rsidRPr="00EF4EB9">
        <w:rPr>
          <w:sz w:val="22"/>
          <w:szCs w:val="22"/>
        </w:rPr>
        <w:fldChar w:fldCharType="end"/>
      </w:r>
      <w:r w:rsidRPr="00EF4EB9">
        <w:rPr>
          <w:sz w:val="22"/>
          <w:szCs w:val="22"/>
        </w:rPr>
        <w:t>, Kitayama et al 1997</w:t>
      </w:r>
      <w:r w:rsidR="00FC2DC5" w:rsidRPr="00EF4EB9">
        <w:rPr>
          <w:sz w:val="22"/>
          <w:szCs w:val="22"/>
        </w:rPr>
        <w:fldChar w:fldCharType="begin"/>
      </w:r>
      <w:r w:rsidR="00C555BF">
        <w:rPr>
          <w:sz w:val="22"/>
          <w:szCs w:val="22"/>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79</w:t>
      </w:r>
      <w:r w:rsidR="00FC2DC5" w:rsidRPr="00EF4EB9">
        <w:rPr>
          <w:sz w:val="22"/>
          <w:szCs w:val="22"/>
        </w:rPr>
        <w:fldChar w:fldCharType="end"/>
      </w:r>
      <w:r w:rsidRPr="00EF4EB9">
        <w:rPr>
          <w:sz w:val="22"/>
          <w:szCs w:val="22"/>
        </w:rPr>
        <w:t>, Lanzarini et al 2005</w:t>
      </w:r>
      <w:r w:rsidR="00FC2DC5" w:rsidRPr="00EF4EB9">
        <w:rPr>
          <w:sz w:val="22"/>
          <w:szCs w:val="22"/>
        </w:rPr>
        <w:fldChar w:fldCharType="begin"/>
      </w:r>
      <w:r w:rsidR="00C555BF">
        <w:rPr>
          <w:sz w:val="22"/>
          <w:szCs w:val="22"/>
        </w:rPr>
        <w:instrText xml:space="preserve"> ADDIN REFMGR.CITE &lt;Refman&gt;&lt;Cite&gt;&lt;Author&gt;Lanzarini&lt;/Author&gt;&lt;Year&gt;2005&lt;/Year&gt;&lt;RecNum&gt;11801&lt;/RecNum&gt;&lt;IDText&gt;Two simple echo-Doppler measurements can accurately identify pulmonary hypertension in the large majority of patients with chronic heart failure&lt;/IDText&gt;&lt;MDL Ref_Type="Journal"&gt;&lt;Ref_Type&gt;Journal&lt;/Ref_Type&gt;&lt;Ref_ID&gt;11801&lt;/Ref_ID&gt;&lt;Title_Primary&gt;Two simple echo-Doppler measurements can accurately identify pulmonary hypertension in the large majority of patients with chronic heart failure&lt;/Title_Primary&gt;&lt;Authors_Primary&gt;Lanzarini,L.&lt;/Authors_Primary&gt;&lt;Authors_Primary&gt;Fontana,A.&lt;/Authors_Primary&gt;&lt;Authors_Primary&gt;Campana,C.&lt;/Authors_Primary&gt;&lt;Authors_Primary&gt;Klersy,C.&lt;/Authors_Primary&gt;&lt;Authors_Primary&gt;Lanzarini,Luca&lt;/Authors_Primary&gt;&lt;Authors_Primary&gt;Fontana,Alessandra&lt;/Authors_Primary&gt;&lt;Authors_Primary&gt;Campana,Carlo&lt;/Authors_Primary&gt;&lt;Authors_Primary&gt;Klersy,Catherine&lt;/Authors_Primary&gt;&lt;Date_Primary&gt;2005/6&lt;/Date_Primary&gt;&lt;Keywords&gt;$$accept title Second search&lt;/Keywords&gt;&lt;Keywords&gt;$$keep from second search&lt;/Keywords&gt;&lt;Keywords&gt;$$Medline&lt;/Keywords&gt;&lt;Keywords&gt;$$Pathologies&lt;/Keywords&gt;&lt;Reprint&gt;In File&lt;/Reprint&gt;&lt;Start_Page&gt;745&lt;/Start_Page&gt;&lt;End_Page&gt;754&lt;/End_Page&gt;&lt;Periodical&gt;Journal of Heart &amp;amp; Lung Transplantation&lt;/Periodical&gt;&lt;Volume&gt;24&lt;/Volume&gt;&lt;Issue&gt;6&lt;/Issue&gt;&lt;Address&gt;Department of Cardiology, IRCCS-Policlinico S. Matteo, Pavia, Italy. l.lanzarini@smatteo.pv.it&lt;/Address&gt;&lt;ZZ_JournalFull&gt;&lt;f name="System"&gt;Journal of Heart &amp;amp; Lung Transplantation&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80</w:t>
      </w:r>
      <w:r w:rsidR="00FC2DC5" w:rsidRPr="00EF4EB9">
        <w:rPr>
          <w:sz w:val="22"/>
          <w:szCs w:val="22"/>
        </w:rPr>
        <w:fldChar w:fldCharType="end"/>
      </w:r>
      <w:r w:rsidRPr="00EF4EB9">
        <w:rPr>
          <w:sz w:val="22"/>
          <w:szCs w:val="22"/>
        </w:rPr>
        <w:t>, Mugge et al 1995</w:t>
      </w:r>
      <w:r w:rsidR="00FC2DC5" w:rsidRPr="00EF4EB9">
        <w:rPr>
          <w:sz w:val="22"/>
          <w:szCs w:val="22"/>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82</w:t>
      </w:r>
      <w:r w:rsidR="00FC2DC5" w:rsidRPr="00EF4EB9">
        <w:rPr>
          <w:sz w:val="22"/>
          <w:szCs w:val="22"/>
        </w:rPr>
        <w:fldChar w:fldCharType="end"/>
      </w:r>
      <w:r w:rsidRPr="00EF4EB9">
        <w:rPr>
          <w:sz w:val="22"/>
          <w:szCs w:val="22"/>
        </w:rPr>
        <w:t>, Pochis et al 1992</w:t>
      </w:r>
      <w:r w:rsidR="00FC2DC5" w:rsidRPr="00EF4EB9">
        <w:rPr>
          <w:sz w:val="22"/>
          <w:szCs w:val="22"/>
        </w:rPr>
        <w:fldChar w:fldCharType="begin"/>
      </w:r>
      <w:r w:rsidR="00C555BF">
        <w:rPr>
          <w:sz w:val="22"/>
          <w:szCs w:val="22"/>
        </w:rPr>
        <w:instrText xml:space="preserve"> ADDIN REFMGR.CITE &lt;Refman&gt;&lt;Cite&gt;&lt;Author&gt;Pochis&lt;/Author&gt;&lt;Year&gt;1992&lt;/Year&gt;&lt;RecNum&gt;4709&lt;/RecNum&gt;&lt;IDText&gt;Usefulness of transesophageal echocardiography in diagnosing lipomatous hypertrophy of the atrial septum with comparison to transthoracic echocardiography&lt;/IDText&gt;&lt;MDL Ref_Type="Journal"&gt;&lt;Ref_Type&gt;Journal&lt;/Ref_Type&gt;&lt;Ref_ID&gt;4709&lt;/Ref_ID&gt;&lt;Title_Primary&gt;Usefulness of transesophageal echocardiography in diagnosing lipomatous hypertrophy of the atrial septum with comparison to transthoracic echocardiography&lt;/Title_Primary&gt;&lt;Authors_Primary&gt;Pochis,W.T.&lt;/Authors_Primary&gt;&lt;Authors_Primary&gt;Saeian,K.&lt;/Authors_Primary&gt;&lt;Authors_Primary&gt;Sagar,K.B.&lt;/Authors_Primary&gt;&lt;Date_Primary&gt;1992/8/1&lt;/Date_Primary&gt;&lt;Keywords&gt;$$accept title&lt;/Keywords&gt;&lt;Keywords&gt;$$atrial septal defect&lt;/Keywords&gt;&lt;Keywords&gt;$$Broad search&lt;/Keywords&gt;&lt;Keywords&gt;$$diagnostic&lt;/Keywords&gt;&lt;Keywords&gt;$$Medline&lt;/Keywords&gt;&lt;Keywords&gt;$$not online&lt;/Keywords&gt;&lt;Keywords&gt;$$Pathologies&lt;/Keywords&gt;&lt;Keywords&gt;$$retrieve for diagnostic study&lt;/Keywords&gt;&lt;Keywords&gt;$$to order&lt;/Keywords&gt;&lt;Keywords&gt;$$TOE&lt;/Keywords&gt;&lt;Keywords&gt;$$TTE&lt;/Keywords&gt;&lt;Keywords&gt;article&lt;/Keywords&gt;&lt;Keywords&gt;echocardiography&lt;/Keywords&gt;&lt;Keywords&gt;hypertrophy&lt;/Keywords&gt;&lt;Keywords&gt;study&lt;/Keywords&gt;&lt;Reprint&gt;In File&lt;/Reprint&gt;&lt;Start_Page&gt;396&lt;/Start_Page&gt;&lt;End_Page&gt;398&lt;/End_Page&gt;&lt;Periodical&gt;American Journal of Cardiology&lt;/Periodical&gt;&lt;Volume&gt;70&lt;/Volume&gt;&lt;Issue&gt;3&lt;/Issue&gt;&lt;Address&gt;Division of Cardiology, Medical College of Wisconsin, Milwaukee&lt;/Address&gt;&lt;ZZ_JournalFull&gt;&lt;f name="System"&gt;American Journal of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86</w:t>
      </w:r>
      <w:r w:rsidR="00FC2DC5" w:rsidRPr="00EF4EB9">
        <w:rPr>
          <w:sz w:val="22"/>
          <w:szCs w:val="22"/>
        </w:rPr>
        <w:fldChar w:fldCharType="end"/>
      </w:r>
      <w:r w:rsidRPr="00EF4EB9">
        <w:rPr>
          <w:sz w:val="22"/>
          <w:szCs w:val="22"/>
        </w:rPr>
        <w:t>, Saraste et al 2005</w:t>
      </w:r>
      <w:r w:rsidR="00FC2DC5" w:rsidRPr="00EF4EB9">
        <w:rPr>
          <w:sz w:val="22"/>
          <w:szCs w:val="22"/>
        </w:rPr>
        <w:fldChar w:fldCharType="begin"/>
      </w:r>
      <w:r w:rsidR="00C555BF">
        <w:rPr>
          <w:sz w:val="22"/>
          <w:szCs w:val="22"/>
        </w:rPr>
        <w:instrText xml:space="preserve"> ADDIN REFMGR.CITE &lt;Refman&gt;&lt;Cite&gt;&lt;Author&gt;Saraste&lt;/Author&gt;&lt;Year&gt;2005&lt;/Year&gt;&lt;RecNum&gt;1853&lt;/RecNum&gt;&lt;IDText&gt;Transthoracic Doppler echocardiography as a noninvasive tool to assess coronary artery stenoses--a comparison with quantitative coronary angiography&lt;/IDText&gt;&lt;MDL Ref_Type="Journal"&gt;&lt;Ref_Type&gt;Journal&lt;/Ref_Type&gt;&lt;Ref_ID&gt;1853&lt;/Ref_ID&gt;&lt;Title_Primary&gt;Transthoracic Doppler echocardiography as a noninvasive tool to assess coronary artery stenoses--a comparison with quantitative coronary angiography&lt;/Title_Primary&gt;&lt;Authors_Primary&gt;Saraste,M.&lt;/Authors_Primary&gt;&lt;Authors_Primary&gt;Vesalainen,R.K.&lt;/Authors_Primary&gt;&lt;Authors_Primary&gt;Ylitalo,A.&lt;/Authors_Primary&gt;&lt;Authors_Primary&gt;Saraste,A.&lt;/Authors_Primary&gt;&lt;Authors_Primary&gt;Koskenvuo,J.W.&lt;/Authors_Primary&gt;&lt;Authors_Primary&gt;Toikka,J.O.&lt;/Authors_Primary&gt;&lt;Authors_Primary&gt;Vaittinen,M.A.&lt;/Authors_Primary&gt;&lt;Authors_Primary&gt;Hartiala,J.J.&lt;/Authors_Primary&gt;&lt;Authors_Primary&gt;Airaksinen,K.E.&lt;/Authors_Primary&gt;&lt;Date_Primary&gt;2005/6&lt;/Date_Primary&gt;&lt;Keywords&gt;$$accept title&lt;/Keywords&gt;&lt;Keywords&gt;$$Broad search&lt;/Keywords&gt;&lt;Keywords&gt;$$coronary artery&lt;/Keywords&gt;&lt;Keywords&gt;$$diagnosis&lt;/Keywords&gt;&lt;Keywords&gt;$$Doppler&lt;/Keywords&gt;&lt;Keywords&gt;$$Medline&lt;/Keywords&gt;&lt;Keywords&gt;$$not online&lt;/Keywords&gt;&lt;Keywords&gt;$$retrieve for diagnostic study&lt;/Keywords&gt;&lt;Keywords&gt;$$stenosis&lt;/Keywords&gt;&lt;Keywords&gt;$$to order&lt;/Keywords&gt;&lt;Keywords&gt;$$TTE&lt;/Keywords&gt;&lt;Keywords&gt;article&lt;/Keywords&gt;&lt;Keywords&gt;coronary artery&lt;/Keywords&gt;&lt;Keywords&gt;echocardiography&lt;/Keywords&gt;&lt;Keywords&gt;hospital&lt;/Keywords&gt;&lt;Keywords&gt;patient&lt;/Keywords&gt;&lt;Keywords&gt;stenosis&lt;/Keywords&gt;&lt;Keywords&gt;study&lt;/Keywords&gt;&lt;Keywords&gt;university&lt;/Keywords&gt;&lt;Reprint&gt;In File&lt;/Reprint&gt;&lt;Start_Page&gt;679&lt;/Start_Page&gt;&lt;End_Page&gt;685&lt;/End_Page&gt;&lt;Periodical&gt;Journal of the American Society of Echocardiography&lt;/Periodical&gt;&lt;Volume&gt;18&lt;/Volume&gt;&lt;Issue&gt;6&lt;/Issue&gt;&lt;Address&gt;Department of Clinical Physiology, Turku University Hospital, Turku, Finland&lt;/Address&gt;&lt;ZZ_JournalFull&gt;&lt;f name="System"&gt;Journal of the American Society of Echocardiograph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90</w:t>
      </w:r>
      <w:r w:rsidR="00FC2DC5" w:rsidRPr="00EF4EB9">
        <w:rPr>
          <w:sz w:val="22"/>
          <w:szCs w:val="22"/>
        </w:rPr>
        <w:fldChar w:fldCharType="end"/>
      </w:r>
      <w:r w:rsidRPr="00EF4EB9">
        <w:rPr>
          <w:sz w:val="22"/>
          <w:szCs w:val="22"/>
        </w:rPr>
        <w:t>, Sharifi et al 2003</w:t>
      </w:r>
      <w:r w:rsidR="00FC2DC5" w:rsidRPr="00EF4EB9">
        <w:rPr>
          <w:sz w:val="22"/>
          <w:szCs w:val="22"/>
        </w:rPr>
        <w:fldChar w:fldCharType="begin"/>
      </w:r>
      <w:r w:rsidR="00C555BF">
        <w:rPr>
          <w:sz w:val="22"/>
          <w:szCs w:val="22"/>
        </w:rPr>
        <w:instrText xml:space="preserve"> ADDIN REFMGR.CITE &lt;Refman&gt;&lt;Cite&gt;&lt;Author&gt;Sharifi&lt;/Author&gt;&lt;Year&gt;2007&lt;/Year&gt;&lt;RecNum&gt;19793&lt;/RecNum&gt;&lt;IDText&gt;Is Transesophageal Echocardiography Necessary before D.C. Cardioversion in Patients with a Normal Transthoracic Echocardiogram?&lt;/IDText&gt;&lt;MDL Ref_Type="Journal"&gt;&lt;Ref_Type&gt;Journal&lt;/Ref_Type&gt;&lt;Ref_ID&gt;19793&lt;/Ref_ID&gt;&lt;Title_Primary&gt;Is Transesophageal Echocardiography Necessary before D.C. Cardioversion in Patients with a Normal Transthoracic Echocardiogram?&lt;/Title_Primary&gt;&lt;Authors_Primary&gt;Sharifi,Mohsen&lt;/Authors_Primary&gt;&lt;Authors_Primary&gt;Parhizgar,Alireza&lt;/Authors_Primary&gt;&lt;Authors_Primary&gt;Gupta,Punam&lt;/Authors_Primary&gt;&lt;Authors_Primary&gt;Mehdipour,Mahshid&lt;/Authors_Primary&gt;&lt;Authors_Primary&gt;Emrani,Farnaz&lt;/Authors_Primary&gt;&lt;Authors_Primary&gt;Baldwin,David&lt;/Authors_Primary&gt;&lt;Date_Primary&gt;2007&lt;/Date_Primary&gt;&lt;Keywords&gt;Atrial fibrillation&lt;/Keywords&gt;&lt;Keywords&gt;cardioversion&lt;/Keywords&gt;&lt;Keywords&gt;contrast&lt;/Keywords&gt;&lt;Keywords&gt;echocardiography&lt;/Keywords&gt;&lt;Keywords&gt;heart&lt;/Keywords&gt;&lt;Keywords&gt;patient&lt;/Keywords&gt;&lt;Keywords&gt;spontaneous echo contrast&lt;/Keywords&gt;&lt;Keywords&gt;study&lt;/Keywords&gt;&lt;Keywords&gt;thrombus&lt;/Keywords&gt;&lt;Keywords&gt;transesophageal echocardiography&lt;/Keywords&gt;&lt;Keywords&gt;transthoracic echocardiography&lt;/Keywords&gt;&lt;Reprint&gt;In File&lt;/Reprint&gt;&lt;Start_Page&gt;397&lt;/Start_Page&gt;&lt;End_Page&gt;400&lt;/End_Page&gt;&lt;Periodical&gt;Echocardiography&lt;/Periodical&gt;&lt;Volume&gt;24&lt;/Volume&gt;&lt;Issue&gt;4&lt;/Issue&gt;&lt;Publisher&gt;Blackwell Publishing Inc&lt;/Publisher&gt;&lt;ISSN_ISBN&gt;1540-8175&lt;/ISSN_ISBN&gt;&lt;Misc_3&gt;10.1111/j.1540-8175.2007.00400.x&lt;/Misc_3&gt;&lt;Web_URL&gt;http://dx.doi.org/10.1111/j.1540-8175.2007.00400.x&lt;/Web_URL&gt;&lt;ZZ_JournalFull&gt;&lt;f name="System"&gt;Echocardiograph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91</w:t>
      </w:r>
      <w:r w:rsidR="00FC2DC5" w:rsidRPr="00EF4EB9">
        <w:rPr>
          <w:sz w:val="22"/>
          <w:szCs w:val="22"/>
        </w:rPr>
        <w:fldChar w:fldCharType="end"/>
      </w:r>
      <w:r w:rsidRPr="00EF4EB9">
        <w:rPr>
          <w:sz w:val="22"/>
          <w:szCs w:val="22"/>
        </w:rPr>
        <w:t>, Shrestha et al 1983</w:t>
      </w:r>
      <w:r w:rsidR="00FC2DC5" w:rsidRPr="00EF4EB9">
        <w:rPr>
          <w:sz w:val="22"/>
          <w:szCs w:val="22"/>
        </w:rPr>
        <w:fldChar w:fldCharType="begin"/>
      </w:r>
      <w:r w:rsidR="00C555BF">
        <w:rPr>
          <w:sz w:val="22"/>
          <w:szCs w:val="22"/>
        </w:rPr>
        <w:instrText xml:space="preserve"> ADDIN REFMGR.CITE &lt;Refman&gt;&lt;Cite&gt;&lt;Author&gt;Shrestha&lt;/Author&gt;&lt;Year&gt;1983&lt;/Year&gt;&lt;RecNum&gt;19500&lt;/RecNum&gt;&lt;IDText&gt;Two-dimensional echocardiographic diagnosis of left-atrial thrombus in rheumatic heart disease. A clinicopathologic study&lt;/IDText&gt;&lt;MDL Ref_Type="Journal"&gt;&lt;Ref_Type&gt;Journal&lt;/Ref_Type&gt;&lt;Ref_ID&gt;19500&lt;/Ref_ID&gt;&lt;Title_Primary&gt;Two-dimensional echocardiographic diagnosis of left-atrial thrombus in rheumatic heart disease. A clinicopathologic study&lt;/Title_Primary&gt;&lt;Authors_Primary&gt;Shrestha,N.K.&lt;/Authors_Primary&gt;&lt;Authors_Primary&gt;Moreno,F.L.&lt;/Authors_Primary&gt;&lt;Authors_Primary&gt;Narciso,F.V.&lt;/Authors_Primary&gt;&lt;Authors_Primary&gt;Torres,L.&lt;/Authors_Primary&gt;&lt;Authors_Primary&gt;Calleja,H.B.&lt;/Authors_Primary&gt;&lt;Authors_Primary&gt;Shrestha,N.K.&lt;/Authors_Primary&gt;&lt;Authors_Primary&gt;Moreno,F.L.&lt;/Authors_Primary&gt;&lt;Authors_Primary&gt;Narciso,F.V.&lt;/Authors_Primary&gt;&lt;Authors_Primary&gt;Torres,L.&lt;/Authors_Primary&gt;&lt;Authors_Primary&gt;Calleja,H.B.&lt;/Authors_Primary&gt;&lt;Date_Primary&gt;1983/2&lt;/Date_Primary&gt;&lt;Keywords&gt;$$accept title Second search&lt;/Keywords&gt;&lt;Keywords&gt;$$atrial&lt;/Keywords&gt;&lt;Keywords&gt;$$keep from second search&lt;/Keywords&gt;&lt;Keywords&gt;$$Medline&lt;/Keywords&gt;&lt;Keywords&gt;$$Pathologies&lt;/Keywords&gt;&lt;Keywords&gt;$$thrombosis&lt;/Keywords&gt;&lt;Keywords&gt;article&lt;/Keywords&gt;&lt;Keywords&gt;echocardiography&lt;/Keywords&gt;&lt;Keywords&gt;patient&lt;/Keywords&gt;&lt;Keywords&gt;study&lt;/Keywords&gt;&lt;Keywords&gt;surgery&lt;/Keywords&gt;&lt;Reprint&gt;In File&lt;/Reprint&gt;&lt;Start_Page&gt;341&lt;/Start_Page&gt;&lt;End_Page&gt;347&lt;/End_Page&gt;&lt;Periodical&gt;Circulation&lt;/Periodical&gt;&lt;Volume&gt;67&lt;/Volume&gt;&lt;Issue&gt;2&lt;/Issue&gt;&lt;ZZ_JournalFull&gt;&lt;f name="System"&gt;Circulation&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95</w:t>
      </w:r>
      <w:r w:rsidR="00FC2DC5" w:rsidRPr="00EF4EB9">
        <w:rPr>
          <w:sz w:val="22"/>
          <w:szCs w:val="22"/>
        </w:rPr>
        <w:fldChar w:fldCharType="end"/>
      </w:r>
      <w:r w:rsidRPr="00EF4EB9">
        <w:rPr>
          <w:sz w:val="22"/>
          <w:szCs w:val="22"/>
        </w:rPr>
        <w:t>, Shyu et al 1992</w:t>
      </w:r>
      <w:r w:rsidR="00FC2DC5" w:rsidRPr="00EF4EB9">
        <w:rPr>
          <w:sz w:val="22"/>
          <w:szCs w:val="22"/>
        </w:rPr>
        <w:fldChar w:fldCharType="begin"/>
      </w:r>
      <w:r w:rsidR="00C555BF">
        <w:rPr>
          <w:sz w:val="22"/>
          <w:szCs w:val="22"/>
        </w:rPr>
        <w:instrText xml:space="preserve"> ADDIN REFMGR.CITE &lt;Refman&gt;&lt;Cite&gt;&lt;Author&gt;Shyu&lt;/Author&gt;&lt;Year&gt;1992&lt;/Year&gt;&lt;RecNum&gt;19805&lt;/RecNum&gt;&lt;IDText&gt;Morphologic characterization and quantitative assessment of mitral regurgitation with ruptured chordae tendineae by transesophageal echocardiography&lt;/IDText&gt;&lt;MDL Ref_Type="Journal"&gt;&lt;Ref_Type&gt;Journal&lt;/Ref_Type&gt;&lt;Ref_ID&gt;19805&lt;/Ref_ID&gt;&lt;Title_Primary&gt;&lt;f name="Times New Roman"&gt;Morphologic characterization and quantitative assessment of mitral regurgitation with ruptured chordae tendineae by transesophageal echocardiography&lt;/f&gt;&lt;/Title_Primary&gt;&lt;Authors_Primary&gt;Shyu,K.G.&lt;/Authors_Primary&gt;&lt;Authors_Primary&gt;Lei,MH&lt;/Authors_Primary&gt;&lt;Authors_Primary&gt;Hwang,JJ&lt;/Authors_Primary&gt;&lt;Authors_Primary&gt;Lin,S.C.&lt;/Authors_Primary&gt;&lt;Authors_Primary&gt;Kuan,P.&lt;/Authors_Primary&gt;&lt;Authors_Primary&gt;Lien,W.P.&lt;/Authors_Primary&gt;&lt;Date_Primary&gt;1992&lt;/Date_Primary&gt;&lt;Keywords&gt;transesophageal echocardiography&lt;/Keywords&gt;&lt;Keywords&gt;echocardiography&lt;/Keywords&gt;&lt;Reprint&gt;Not in File&lt;/Reprint&gt;&lt;Start_Page&gt;1152&lt;/Start_Page&gt;&lt;End_Page&gt;1156&lt;/End_Page&gt;&lt;Periodical&gt;Am J Cardiol&lt;/Periodical&gt;&lt;Volume&gt;70&lt;/Volume&gt;&lt;Issue&gt;13&lt;/Issue&gt;&lt;ZZ_JournalFull&gt;&lt;f name="System"&gt;Am J Cardiol&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97</w:t>
      </w:r>
      <w:r w:rsidR="00FC2DC5" w:rsidRPr="00EF4EB9">
        <w:rPr>
          <w:sz w:val="22"/>
          <w:szCs w:val="22"/>
        </w:rPr>
        <w:fldChar w:fldCharType="end"/>
      </w:r>
      <w:r w:rsidRPr="00EF4EB9">
        <w:rPr>
          <w:sz w:val="22"/>
          <w:szCs w:val="22"/>
        </w:rPr>
        <w:t>, Stratton et al 1982</w:t>
      </w:r>
      <w:r w:rsidR="00FC2DC5" w:rsidRPr="00EF4EB9">
        <w:rPr>
          <w:sz w:val="22"/>
          <w:szCs w:val="22"/>
        </w:rPr>
        <w:fldChar w:fldCharType="begin"/>
      </w:r>
      <w:r w:rsidR="00C555BF">
        <w:rPr>
          <w:sz w:val="22"/>
          <w:szCs w:val="22"/>
        </w:rPr>
        <w:instrText xml:space="preserve"> ADDIN REFMGR.CITE &lt;Refman&gt;&lt;Cite&gt;&lt;Author&gt;Stratton&lt;/Author&gt;&lt;Year&gt;1982&lt;/Year&gt;&lt;RecNum&gt;19544&lt;/RecNum&gt;&lt;IDText&gt;Detection of left ventricular thrombus by two-dimensional echocardiography: sensitivity, specificity, and causes of uncertainty&lt;/IDText&gt;&lt;MDL Ref_Type="Journal"&gt;&lt;Ref_Type&gt;Journal&lt;/Ref_Type&gt;&lt;Ref_ID&gt;19544&lt;/Ref_ID&gt;&lt;Title_Primary&gt;Detection of left ventricular thrombus by two-dimensional echocardiography: sensitivity, specificity, and causes of uncertainty&lt;/Title_Primary&gt;&lt;Authors_Primary&gt;Stratton,J.R.&lt;/Authors_Primary&gt;&lt;Authors_Primary&gt;Lighty,G.W.,Jr.&lt;/Authors_Primary&gt;&lt;Authors_Primary&gt;Pearlman,A.S.&lt;/Authors_Primary&gt;&lt;Authors_Primary&gt;Ritchie,J.L.&lt;/Authors_Primary&gt;&lt;Authors_Primary&gt;Stratton,J.R.&lt;/Authors_Primary&gt;&lt;Authors_Primary&gt;Lighty,G.W.J.&lt;/Authors_Primary&gt;&lt;Authors_Primary&gt;Pearlman,A.S.&lt;/Authors_Primary&gt;&lt;Authors_Primary&gt;Ritchie,J.L.&lt;/Authors_Primary&gt;&lt;Date_Primary&gt;1982/7&lt;/Date_Primary&gt;&lt;Keywords&gt;$$accept title Second search&lt;/Keywords&gt;&lt;Keywords&gt;$$keep from second search&lt;/Keywords&gt;&lt;Keywords&gt;$$left ventricular&lt;/Keywords&gt;&lt;Keywords&gt;$$Medline&lt;/Keywords&gt;&lt;Keywords&gt;$$Pathologies&lt;/Keywords&gt;&lt;Keywords&gt;analysis&lt;/Keywords&gt;&lt;Keywords&gt;article&lt;/Keywords&gt;&lt;Keywords&gt;echocardiography&lt;/Keywords&gt;&lt;Keywords&gt;knowledge&lt;/Keywords&gt;&lt;Keywords&gt;left ventricular&lt;/Keywords&gt;&lt;Keywords&gt;patient&lt;/Keywords&gt;&lt;Keywords&gt;study&lt;/Keywords&gt;&lt;Reprint&gt;In File&lt;/Reprint&gt;&lt;Start_Page&gt;156&lt;/Start_Page&gt;&lt;End_Page&gt;166&lt;/End_Page&gt;&lt;Periodical&gt;Circulation&lt;/Periodical&gt;&lt;Volume&gt;66&lt;/Volume&gt;&lt;Issue&gt;1&lt;/Issue&gt;&lt;ZZ_JournalFull&gt;&lt;f name="System"&gt;Circulation&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00</w:t>
      </w:r>
      <w:r w:rsidR="00FC2DC5" w:rsidRPr="00EF4EB9">
        <w:rPr>
          <w:sz w:val="22"/>
          <w:szCs w:val="22"/>
        </w:rPr>
        <w:fldChar w:fldCharType="end"/>
      </w:r>
      <w:r w:rsidRPr="00EF4EB9">
        <w:rPr>
          <w:sz w:val="22"/>
          <w:szCs w:val="22"/>
        </w:rPr>
        <w:t>, Veyrat et al 1983</w:t>
      </w:r>
      <w:r w:rsidR="00FC2DC5" w:rsidRPr="00EF4EB9">
        <w:rPr>
          <w:sz w:val="22"/>
          <w:szCs w:val="22"/>
        </w:rPr>
        <w:fldChar w:fldCharType="begin"/>
      </w:r>
      <w:r w:rsidR="00C555BF">
        <w:rPr>
          <w:sz w:val="22"/>
          <w:szCs w:val="22"/>
        </w:rPr>
        <w:instrText xml:space="preserve"> ADDIN REFMGR.CITE &lt;Refman&gt;&lt;Cite&gt;&lt;Author&gt;Veyrat&lt;/Author&gt;&lt;Year&gt;1983&lt;/Year&gt;&lt;RecNum&gt;19441&lt;/RecNum&gt;&lt;IDText&gt;New indexes for assessing aortic regurgitation with two-dimensional Doppler echocardiographic measurement of the regurgitant aortic valvular area&lt;/IDText&gt;&lt;MDL Ref_Type="Journal"&gt;&lt;Ref_Type&gt;Journal&lt;/Ref_Type&gt;&lt;Ref_ID&gt;19441&lt;/Ref_ID&gt;&lt;Title_Primary&gt;New indexes for assessing aortic regurgitation with two-dimensional Doppler echocardiographic measurement of the regurgitant aortic valvular area&lt;/Title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Date_Primary&gt;1983/11&lt;/Date_Primary&gt;&lt;Keywords&gt;$$accept title Second search&lt;/Keywords&gt;&lt;Keywords&gt;$$aortic regurgita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998&lt;/Start_Page&gt;&lt;End_Page&gt;1005&lt;/End_Page&gt;&lt;Periodical&gt;Circulation&lt;/Periodical&gt;&lt;Volume&gt;68&lt;/Volume&gt;&lt;Issue&gt;5&lt;/Issue&gt;&lt;ZZ_JournalFull&gt;&lt;f name="System"&gt;Circulation&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01</w:t>
      </w:r>
      <w:r w:rsidR="00FC2DC5" w:rsidRPr="00EF4EB9">
        <w:rPr>
          <w:sz w:val="22"/>
          <w:szCs w:val="22"/>
        </w:rPr>
        <w:fldChar w:fldCharType="end"/>
      </w:r>
      <w:r w:rsidRPr="00EF4EB9">
        <w:rPr>
          <w:sz w:val="22"/>
          <w:szCs w:val="22"/>
        </w:rPr>
        <w:t>, Vigna et al 1993</w:t>
      </w:r>
      <w:r w:rsidR="00D013E2" w:rsidRPr="00EF4EB9">
        <w:rPr>
          <w:sz w:val="22"/>
          <w:szCs w:val="22"/>
        </w:rPr>
        <w:t>.</w:t>
      </w:r>
      <w:r w:rsidR="00FC2DC5" w:rsidRPr="00EF4EB9">
        <w:rPr>
          <w:sz w:val="22"/>
          <w:szCs w:val="22"/>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sz w:val="22"/>
          <w:szCs w:val="22"/>
        </w:rPr>
        <w:instrText xml:space="preserve"> ADDIN REFMGR.CITE </w:instrText>
      </w:r>
      <w:r w:rsidR="00FC2DC5">
        <w:rPr>
          <w:sz w:val="22"/>
          <w:szCs w:val="22"/>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02</w:t>
      </w:r>
      <w:r w:rsidR="00FC2DC5" w:rsidRPr="00EF4EB9">
        <w:rPr>
          <w:sz w:val="22"/>
          <w:szCs w:val="22"/>
        </w:rPr>
        <w:fldChar w:fldCharType="end"/>
      </w:r>
      <w:r w:rsidRPr="00EF4EB9">
        <w:rPr>
          <w:sz w:val="22"/>
          <w:szCs w:val="22"/>
        </w:rPr>
        <w:t xml:space="preserve">  Of these, for two studies all participants had AF,  Kitayama et al 1997</w:t>
      </w:r>
      <w:r w:rsidR="00FC2DC5" w:rsidRPr="00EF4EB9">
        <w:rPr>
          <w:sz w:val="22"/>
          <w:szCs w:val="22"/>
        </w:rPr>
        <w:fldChar w:fldCharType="begin"/>
      </w:r>
      <w:r w:rsidR="00C555BF">
        <w:rPr>
          <w:sz w:val="22"/>
          <w:szCs w:val="22"/>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79</w:t>
      </w:r>
      <w:r w:rsidR="00FC2DC5" w:rsidRPr="00EF4EB9">
        <w:rPr>
          <w:sz w:val="22"/>
          <w:szCs w:val="22"/>
        </w:rPr>
        <w:fldChar w:fldCharType="end"/>
      </w:r>
      <w:r w:rsidRPr="00EF4EB9">
        <w:rPr>
          <w:sz w:val="22"/>
          <w:szCs w:val="22"/>
        </w:rPr>
        <w:t xml:space="preserve"> and Sharifi et al 2003</w:t>
      </w:r>
      <w:r w:rsidR="00D013E2"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Sharifi&lt;/Author&gt;&lt;Year&gt;2007&lt;/Year&gt;&lt;RecNum&gt;19793&lt;/RecNum&gt;&lt;IDText&gt;Is Transesophageal Echocardiography Necessary before D.C. Cardioversion in Patients with a Normal Transthoracic Echocardiogram?&lt;/IDText&gt;&lt;MDL Ref_Type="Journal"&gt;&lt;Ref_Type&gt;Journal&lt;/Ref_Type&gt;&lt;Ref_ID&gt;19793&lt;/Ref_ID&gt;&lt;Title_Primary&gt;Is Transesophageal Echocardiography Necessary before D.C. Cardioversion in Patients with a Normal Transthoracic Echocardiogram?&lt;/Title_Primary&gt;&lt;Authors_Primary&gt;Sharifi,Mohsen&lt;/Authors_Primary&gt;&lt;Authors_Primary&gt;Parhizgar,Alireza&lt;/Authors_Primary&gt;&lt;Authors_Primary&gt;Gupta,Punam&lt;/Authors_Primary&gt;&lt;Authors_Primary&gt;Mehdipour,Mahshid&lt;/Authors_Primary&gt;&lt;Authors_Primary&gt;Emrani,Farnaz&lt;/Authors_Primary&gt;&lt;Authors_Primary&gt;Baldwin,David&lt;/Authors_Primary&gt;&lt;Date_Primary&gt;2007&lt;/Date_Primary&gt;&lt;Keywords&gt;Atrial fibrillation&lt;/Keywords&gt;&lt;Keywords&gt;cardioversion&lt;/Keywords&gt;&lt;Keywords&gt;contrast&lt;/Keywords&gt;&lt;Keywords&gt;echocardiography&lt;/Keywords&gt;&lt;Keywords&gt;heart&lt;/Keywords&gt;&lt;Keywords&gt;patient&lt;/Keywords&gt;&lt;Keywords&gt;spontaneous echo contrast&lt;/Keywords&gt;&lt;Keywords&gt;study&lt;/Keywords&gt;&lt;Keywords&gt;thrombus&lt;/Keywords&gt;&lt;Keywords&gt;transesophageal echocardiography&lt;/Keywords&gt;&lt;Keywords&gt;transthoracic echocardiography&lt;/Keywords&gt;&lt;Reprint&gt;In File&lt;/Reprint&gt;&lt;Start_Page&gt;397&lt;/Start_Page&gt;&lt;End_Page&gt;400&lt;/End_Page&gt;&lt;Periodical&gt;Echocardiography&lt;/Periodical&gt;&lt;Volume&gt;24&lt;/Volume&gt;&lt;Issue&gt;4&lt;/Issue&gt;&lt;Publisher&gt;Blackwell Publishing Inc&lt;/Publisher&gt;&lt;ISSN_ISBN&gt;1540-8175&lt;/ISSN_ISBN&gt;&lt;Misc_3&gt;10.1111/j.1540-8175.2007.00400.x&lt;/Misc_3&gt;&lt;Web_URL&gt;http://dx.doi.org/10.1111/j.1540-8175.2007.00400.x&lt;/Web_URL&gt;&lt;ZZ_JournalFull&gt;&lt;f name="System"&gt;Echocardiograph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91</w:t>
      </w:r>
      <w:r w:rsidR="00FC2DC5" w:rsidRPr="00EF4EB9">
        <w:rPr>
          <w:sz w:val="22"/>
          <w:szCs w:val="22"/>
        </w:rPr>
        <w:fldChar w:fldCharType="end"/>
      </w:r>
      <w:r w:rsidRPr="00EF4EB9">
        <w:rPr>
          <w:sz w:val="22"/>
          <w:szCs w:val="22"/>
        </w:rPr>
        <w:t xml:space="preserve">  While two studies stated that there were no AF patients in the population, Arques et al 2005</w:t>
      </w:r>
      <w:r w:rsidR="00FC2DC5" w:rsidRPr="00EF4EB9">
        <w:rPr>
          <w:sz w:val="22"/>
          <w:szCs w:val="22"/>
        </w:rPr>
        <w:fldChar w:fldCharType="begin"/>
      </w:r>
      <w:r w:rsidR="00C555BF">
        <w:rPr>
          <w:sz w:val="22"/>
          <w:szCs w:val="22"/>
        </w:rPr>
        <w:instrText xml:space="preserve"> ADDIN REFMGR.CITE &lt;Refman&gt;&lt;Cite&gt;&lt;Author&gt;Arques&lt;/Author&gt;&lt;Year&gt;2005&lt;/Year&gt;&lt;RecNum&gt;11486&lt;/RecNum&gt;&lt;IDText&gt;Comparative accuracy of color M-mode and tissue Doppler echocardiography in the emergency diagnosis of congestive heart failure in chronic hypertensive patients with normal left ventricular ejection fraction&lt;/IDText&gt;&lt;MDL Ref_Type="Journal"&gt;&lt;Ref_Type&gt;Journal&lt;/Ref_Type&gt;&lt;Ref_ID&gt;11486&lt;/Ref_ID&gt;&lt;Title_Primary&gt;Comparative accuracy of color M-mode and tissue Doppler echocardiography in the emergency diagnosis of congestive heart failure in chronic hypertensive patients with normal left ventricular ejection fraction&lt;/Title_Primary&gt;&lt;Authors_Primary&gt;Arques,S.&lt;/Authors_Primary&gt;&lt;Authors_Primary&gt;Roux,E.&lt;/Authors_Primary&gt;&lt;Authors_Primary&gt;Sbragia,P.&lt;/Authors_Primary&gt;&lt;Authors_Primary&gt;Gelisse,R.&lt;/Authors_Primary&gt;&lt;Authors_Primary&gt;Ambrosi,P.&lt;/Authors_Primary&gt;&lt;Authors_Primary&gt;Pieri,B.&lt;/Authors_Primary&gt;&lt;Authors_Primary&gt;Luccioni,R.&lt;/Authors_Primary&gt;&lt;Date_Primary&gt;2005/11/15&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Reprint&gt;In File&lt;/Reprint&gt;&lt;Start_Page&gt;1456&lt;/Start_Page&gt;&lt;End_Page&gt;1459&lt;/End_Page&gt;&lt;Periodical&gt;American Journal of Cardiology&lt;/Periodical&gt;&lt;Volume&gt;96&lt;/Volume&gt;&lt;Issue&gt;10&lt;/Issue&gt;&lt;Address&gt;Department of Cardiology, Aubagne Hospital, Aubagne, France. sarques@ch-aubagne.rss.fr&lt;/Address&gt;&lt;ZZ_JournalFull&gt;&lt;f name="System"&gt;American Journal of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63</w:t>
      </w:r>
      <w:r w:rsidR="00FC2DC5" w:rsidRPr="00EF4EB9">
        <w:rPr>
          <w:sz w:val="22"/>
          <w:szCs w:val="22"/>
        </w:rPr>
        <w:fldChar w:fldCharType="end"/>
      </w:r>
      <w:r w:rsidRPr="00EF4EB9">
        <w:rPr>
          <w:sz w:val="22"/>
          <w:szCs w:val="22"/>
        </w:rPr>
        <w:t xml:space="preserve"> and Erbel et al 1984</w:t>
      </w:r>
      <w:r w:rsidR="00FC2DC5" w:rsidRPr="00EF4EB9">
        <w:rPr>
          <w:sz w:val="22"/>
          <w:szCs w:val="22"/>
        </w:rPr>
        <w:fldChar w:fldCharType="begin"/>
      </w:r>
      <w:r w:rsidR="00C555BF">
        <w:rPr>
          <w:sz w:val="22"/>
          <w:szCs w:val="22"/>
        </w:rPr>
        <w:instrText xml:space="preserve"> ADDIN REFMGR.CITE &lt;Refman&gt;&lt;Cite&gt;&lt;Author&gt;Erbel&lt;/Author&gt;&lt;Year&gt;1984&lt;/Year&gt;&lt;RecNum&gt;19342&lt;/RecNum&gt;&lt;IDText&gt;Sensitivity and specificity of two-dimensional echocardiography in detection of impaired left ventricular function&lt;/IDText&gt;&lt;MDL Ref_Type="Journal"&gt;&lt;Ref_Type&gt;Journal&lt;/Ref_Type&gt;&lt;Ref_ID&gt;19342&lt;/Ref_ID&gt;&lt;Title_Primary&gt;Sensitivity and specificity of two-dimensional echocardiography in detection of impaired left ventricular function&lt;/Title_Primary&gt;&lt;Authors_Primary&gt;Erbel,R.&lt;/Authors_Primary&gt;&lt;Authors_Primary&gt;Schweizer,P.&lt;/Authors_Primary&gt;&lt;Authors_Primary&gt;Krebs,W.&lt;/Authors_Primary&gt;&lt;Authors_Primary&gt;Meyer,J.&lt;/Authors_Primary&gt;&lt;Authors_Primary&gt;Effert,S.&lt;/Authors_Primary&gt;&lt;Authors_Primary&gt;Erbel,R.&lt;/Authors_Primary&gt;&lt;Authors_Primary&gt;Schweizer,P.&lt;/Authors_Primary&gt;&lt;Authors_Primary&gt;Krebs,W.&lt;/Authors_Primary&gt;&lt;Authors_Primary&gt;Meyer,J.&lt;/Authors_Primary&gt;&lt;Authors_Primary&gt;Effert,S.&lt;/Authors_Primary&gt;&lt;Date_Primary&gt;1984/6&lt;/Date_Primary&gt;&lt;Keywords&gt;$$accept title Second search&lt;/Keywords&gt;&lt;Keywords&gt;$$keep from second search&lt;/Keywords&gt;&lt;Keywords&gt;$$left ventricular&lt;/Keywords&gt;&lt;Keywords&gt;$$Medline&lt;/Keywords&gt;&lt;Keywords&gt;$$Pathologies&lt;/Keywords&gt;&lt;Keywords&gt;echocardiography&lt;/Keywords&gt;&lt;Keywords&gt;left ventricular&lt;/Keywords&gt;&lt;Reprint&gt;In File&lt;/Reprint&gt;&lt;Start_Page&gt;477&lt;/Start_Page&gt;&lt;End_Page&gt;489&lt;/End_Page&gt;&lt;Periodical&gt;European Heart Journal&lt;/Periodical&gt;&lt;Volume&gt;5&lt;/Volume&gt;&lt;Issue&gt;6&lt;/Issue&gt;&lt;ZZ_JournalFull&gt;&lt;f name="System"&gt;European Heart Journal&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71</w:t>
      </w:r>
      <w:r w:rsidR="00FC2DC5" w:rsidRPr="00EF4EB9">
        <w:rPr>
          <w:sz w:val="22"/>
          <w:szCs w:val="22"/>
        </w:rPr>
        <w:fldChar w:fldCharType="end"/>
      </w:r>
      <w:r w:rsidRPr="00EF4EB9">
        <w:rPr>
          <w:sz w:val="22"/>
          <w:szCs w:val="22"/>
        </w:rPr>
        <w:t>, in other studies it was not reported.</w:t>
      </w:r>
    </w:p>
    <w:p w:rsidR="00DD03FA" w:rsidRPr="00EF4EB9" w:rsidRDefault="00DD03FA" w:rsidP="00EA0DF7">
      <w:pPr>
        <w:tabs>
          <w:tab w:val="center" w:pos="4153"/>
          <w:tab w:val="right" w:pos="8306"/>
        </w:tabs>
        <w:spacing w:line="360" w:lineRule="auto"/>
        <w:jc w:val="both"/>
        <w:rPr>
          <w:sz w:val="22"/>
          <w:szCs w:val="22"/>
        </w:rPr>
      </w:pPr>
    </w:p>
    <w:p w:rsidR="00DD03FA" w:rsidRPr="00EF4EB9" w:rsidRDefault="00DD03FA" w:rsidP="00EA0DF7">
      <w:pPr>
        <w:tabs>
          <w:tab w:val="center" w:pos="4153"/>
          <w:tab w:val="right" w:pos="8306"/>
        </w:tabs>
        <w:spacing w:line="360" w:lineRule="auto"/>
        <w:jc w:val="both"/>
        <w:rPr>
          <w:sz w:val="22"/>
          <w:szCs w:val="22"/>
        </w:rPr>
      </w:pPr>
      <w:r w:rsidRPr="00EF4EB9">
        <w:rPr>
          <w:sz w:val="22"/>
          <w:szCs w:val="22"/>
        </w:rPr>
        <w:t xml:space="preserve">For all categories of pathologies sought, studies of diagnostic accuracy were identified.   AF population studies were available for the categories of structural defect, </w:t>
      </w:r>
      <w:r w:rsidR="00867F82" w:rsidRPr="00EF4EB9">
        <w:rPr>
          <w:sz w:val="22"/>
          <w:szCs w:val="22"/>
        </w:rPr>
        <w:t>i</w:t>
      </w:r>
      <w:r w:rsidR="00E45741" w:rsidRPr="00EF4EB9">
        <w:rPr>
          <w:sz w:val="22"/>
          <w:szCs w:val="22"/>
        </w:rPr>
        <w:t>schaemia/thrombosis</w:t>
      </w:r>
      <w:r w:rsidRPr="00EF4EB9">
        <w:rPr>
          <w:sz w:val="22"/>
          <w:szCs w:val="22"/>
        </w:rPr>
        <w:t xml:space="preserve">, pulmonary disease and valvular heart disease.  </w:t>
      </w:r>
    </w:p>
    <w:p w:rsidR="00DD03FA" w:rsidRPr="00EF4EB9" w:rsidRDefault="00DD03FA" w:rsidP="00EA0DF7">
      <w:pPr>
        <w:tabs>
          <w:tab w:val="center" w:pos="4153"/>
          <w:tab w:val="right" w:pos="8306"/>
        </w:tabs>
        <w:spacing w:line="360" w:lineRule="auto"/>
        <w:jc w:val="both"/>
        <w:rPr>
          <w:sz w:val="22"/>
          <w:szCs w:val="22"/>
        </w:rPr>
      </w:pPr>
    </w:p>
    <w:p w:rsidR="00DD03FA" w:rsidRPr="00EF4EB9" w:rsidRDefault="00DD03FA" w:rsidP="00EA0DF7">
      <w:pPr>
        <w:tabs>
          <w:tab w:val="center" w:pos="4153"/>
          <w:tab w:val="right" w:pos="8306"/>
        </w:tabs>
        <w:spacing w:line="360" w:lineRule="auto"/>
        <w:jc w:val="both"/>
        <w:rPr>
          <w:sz w:val="22"/>
          <w:szCs w:val="22"/>
        </w:rPr>
      </w:pPr>
      <w:r w:rsidRPr="00EF4EB9">
        <w:rPr>
          <w:sz w:val="22"/>
          <w:szCs w:val="22"/>
        </w:rPr>
        <w:t>TTE methods represented were 2D, M-mode, pulsed and continuous wave Doppler and colour Doppler.  All studies had a high percentage of usable, good images from TTE.</w:t>
      </w:r>
    </w:p>
    <w:p w:rsidR="00DD03FA" w:rsidRPr="00EF4EB9" w:rsidRDefault="00DD03FA" w:rsidP="00DD03FA">
      <w:pPr>
        <w:tabs>
          <w:tab w:val="center" w:pos="4153"/>
          <w:tab w:val="right" w:pos="8306"/>
        </w:tabs>
        <w:spacing w:line="360" w:lineRule="auto"/>
        <w:rPr>
          <w:sz w:val="22"/>
          <w:szCs w:val="22"/>
        </w:rPr>
      </w:pPr>
    </w:p>
    <w:p w:rsidR="00DD03FA" w:rsidRPr="00EF4EB9" w:rsidRDefault="00DD03FA" w:rsidP="0085086B">
      <w:pPr>
        <w:outlineLvl w:val="0"/>
        <w:rPr>
          <w:b/>
          <w:sz w:val="22"/>
          <w:szCs w:val="22"/>
        </w:rPr>
      </w:pPr>
      <w:r w:rsidRPr="00EF4EB9">
        <w:rPr>
          <w:b/>
          <w:sz w:val="22"/>
          <w:szCs w:val="22"/>
        </w:rPr>
        <w:t xml:space="preserve">Table </w:t>
      </w:r>
      <w:r w:rsidR="006C472E" w:rsidRPr="00EF4EB9">
        <w:rPr>
          <w:b/>
          <w:sz w:val="22"/>
          <w:szCs w:val="22"/>
        </w:rPr>
        <w:t>2:</w:t>
      </w:r>
      <w:r w:rsidR="006C472E" w:rsidRPr="00EF4EB9">
        <w:rPr>
          <w:b/>
          <w:sz w:val="22"/>
          <w:szCs w:val="22"/>
        </w:rPr>
        <w:tab/>
      </w:r>
      <w:r w:rsidRPr="00EF4EB9">
        <w:rPr>
          <w:b/>
          <w:sz w:val="22"/>
          <w:szCs w:val="22"/>
        </w:rPr>
        <w:t>Summary of prognostic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7"/>
        <w:gridCol w:w="1199"/>
        <w:gridCol w:w="1211"/>
        <w:gridCol w:w="1205"/>
        <w:gridCol w:w="1317"/>
        <w:gridCol w:w="1184"/>
        <w:gridCol w:w="1169"/>
      </w:tblGrid>
      <w:tr w:rsidR="00DD03FA" w:rsidRPr="00EF4EB9" w:rsidTr="003E06D1">
        <w:tc>
          <w:tcPr>
            <w:tcW w:w="1237" w:type="dxa"/>
          </w:tcPr>
          <w:p w:rsidR="00DD03FA" w:rsidRPr="00EF4EB9" w:rsidRDefault="00DD03FA" w:rsidP="003E06D1">
            <w:pPr>
              <w:rPr>
                <w:color w:val="000000"/>
                <w:sz w:val="18"/>
                <w:szCs w:val="18"/>
              </w:rPr>
            </w:pPr>
            <w:r w:rsidRPr="00EF4EB9">
              <w:rPr>
                <w:color w:val="000000"/>
                <w:sz w:val="18"/>
                <w:szCs w:val="18"/>
              </w:rPr>
              <w:t>Study</w:t>
            </w:r>
          </w:p>
        </w:tc>
        <w:tc>
          <w:tcPr>
            <w:tcW w:w="1199" w:type="dxa"/>
          </w:tcPr>
          <w:p w:rsidR="00DD03FA" w:rsidRPr="00EF4EB9" w:rsidRDefault="00DD03FA" w:rsidP="003E06D1">
            <w:pPr>
              <w:rPr>
                <w:color w:val="000000"/>
                <w:sz w:val="18"/>
                <w:szCs w:val="18"/>
              </w:rPr>
            </w:pPr>
            <w:r w:rsidRPr="00EF4EB9">
              <w:rPr>
                <w:color w:val="000000"/>
                <w:sz w:val="18"/>
                <w:szCs w:val="18"/>
              </w:rPr>
              <w:t>Category of pathology</w:t>
            </w:r>
          </w:p>
        </w:tc>
        <w:tc>
          <w:tcPr>
            <w:tcW w:w="1211" w:type="dxa"/>
          </w:tcPr>
          <w:p w:rsidR="00DD03FA" w:rsidRPr="00EF4EB9" w:rsidRDefault="00DD03FA" w:rsidP="003E06D1">
            <w:pPr>
              <w:rPr>
                <w:color w:val="000000"/>
                <w:sz w:val="18"/>
                <w:szCs w:val="18"/>
              </w:rPr>
            </w:pPr>
            <w:r w:rsidRPr="00EF4EB9">
              <w:rPr>
                <w:color w:val="000000"/>
                <w:sz w:val="18"/>
                <w:szCs w:val="18"/>
              </w:rPr>
              <w:t>Number of participants</w:t>
            </w:r>
          </w:p>
        </w:tc>
        <w:tc>
          <w:tcPr>
            <w:tcW w:w="1205" w:type="dxa"/>
          </w:tcPr>
          <w:p w:rsidR="00DD03FA" w:rsidRPr="00EF4EB9" w:rsidRDefault="00DD03FA" w:rsidP="003E06D1">
            <w:pPr>
              <w:rPr>
                <w:color w:val="000000"/>
                <w:sz w:val="18"/>
                <w:szCs w:val="18"/>
              </w:rPr>
            </w:pPr>
            <w:r w:rsidRPr="00EF4EB9">
              <w:rPr>
                <w:color w:val="000000"/>
                <w:sz w:val="18"/>
                <w:szCs w:val="18"/>
              </w:rPr>
              <w:t>Population AF</w:t>
            </w:r>
          </w:p>
        </w:tc>
        <w:tc>
          <w:tcPr>
            <w:tcW w:w="1317" w:type="dxa"/>
          </w:tcPr>
          <w:p w:rsidR="00DD03FA" w:rsidRPr="00EF4EB9" w:rsidRDefault="00DD03FA" w:rsidP="003E06D1">
            <w:pPr>
              <w:rPr>
                <w:color w:val="000000"/>
                <w:sz w:val="18"/>
                <w:szCs w:val="18"/>
              </w:rPr>
            </w:pPr>
            <w:r w:rsidRPr="00EF4EB9">
              <w:rPr>
                <w:color w:val="000000"/>
                <w:sz w:val="18"/>
                <w:szCs w:val="18"/>
              </w:rPr>
              <w:t>Prospective or retrospective</w:t>
            </w:r>
          </w:p>
        </w:tc>
        <w:tc>
          <w:tcPr>
            <w:tcW w:w="1184" w:type="dxa"/>
          </w:tcPr>
          <w:p w:rsidR="00DD03FA" w:rsidRPr="00EF4EB9" w:rsidRDefault="00DD03FA" w:rsidP="003E06D1">
            <w:pPr>
              <w:rPr>
                <w:color w:val="000000"/>
                <w:sz w:val="18"/>
                <w:szCs w:val="18"/>
              </w:rPr>
            </w:pPr>
            <w:r w:rsidRPr="00EF4EB9">
              <w:rPr>
                <w:color w:val="000000"/>
                <w:sz w:val="18"/>
                <w:szCs w:val="18"/>
              </w:rPr>
              <w:t>Follow-up</w:t>
            </w:r>
          </w:p>
        </w:tc>
        <w:tc>
          <w:tcPr>
            <w:tcW w:w="1169" w:type="dxa"/>
          </w:tcPr>
          <w:p w:rsidR="00DD03FA" w:rsidRPr="00EF4EB9" w:rsidRDefault="00DD03FA" w:rsidP="003E06D1">
            <w:pPr>
              <w:rPr>
                <w:color w:val="000000"/>
                <w:sz w:val="18"/>
                <w:szCs w:val="18"/>
              </w:rPr>
            </w:pPr>
            <w:r w:rsidRPr="00EF4EB9">
              <w:rPr>
                <w:color w:val="000000"/>
                <w:sz w:val="18"/>
                <w:szCs w:val="18"/>
              </w:rPr>
              <w:t>Type of TTE</w:t>
            </w:r>
          </w:p>
        </w:tc>
      </w:tr>
      <w:tr w:rsidR="00DD03FA" w:rsidRPr="00EF4EB9" w:rsidTr="003E06D1">
        <w:tc>
          <w:tcPr>
            <w:tcW w:w="1237" w:type="dxa"/>
          </w:tcPr>
          <w:p w:rsidR="00DD03FA" w:rsidRPr="00EF4EB9" w:rsidRDefault="00DD03FA" w:rsidP="00AB6957">
            <w:pPr>
              <w:rPr>
                <w:color w:val="000000"/>
                <w:sz w:val="18"/>
                <w:szCs w:val="18"/>
              </w:rPr>
            </w:pPr>
            <w:r w:rsidRPr="00EF4EB9">
              <w:rPr>
                <w:color w:val="000000"/>
                <w:sz w:val="18"/>
                <w:szCs w:val="18"/>
              </w:rPr>
              <w:t>Atrial Fibrillation Investigators 1998</w:t>
            </w:r>
            <w:r w:rsidR="00FC2DC5" w:rsidRPr="00EF4EB9">
              <w:rPr>
                <w:color w:val="000000"/>
                <w:sz w:val="18"/>
                <w:szCs w:val="18"/>
              </w:rPr>
              <w:fldChar w:fldCharType="begin"/>
            </w:r>
            <w:r w:rsidR="00C555BF">
              <w:rPr>
                <w:color w:val="000000"/>
                <w:sz w:val="18"/>
                <w:szCs w:val="18"/>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6</w:t>
            </w:r>
            <w:r w:rsidR="00FC2DC5" w:rsidRPr="00EF4EB9">
              <w:rPr>
                <w:color w:val="000000"/>
                <w:sz w:val="18"/>
                <w:szCs w:val="18"/>
              </w:rPr>
              <w:fldChar w:fldCharType="end"/>
            </w:r>
          </w:p>
        </w:tc>
        <w:tc>
          <w:tcPr>
            <w:tcW w:w="1199" w:type="dxa"/>
          </w:tcPr>
          <w:p w:rsidR="00DD03FA" w:rsidRPr="00EF4EB9" w:rsidRDefault="00DD03FA" w:rsidP="003E06D1">
            <w:pPr>
              <w:rPr>
                <w:color w:val="000000"/>
                <w:sz w:val="18"/>
                <w:szCs w:val="18"/>
              </w:rPr>
            </w:pPr>
            <w:r w:rsidRPr="00EF4EB9">
              <w:rPr>
                <w:color w:val="000000"/>
                <w:sz w:val="18"/>
                <w:szCs w:val="18"/>
              </w:rPr>
              <w:t>Heart failure and Valvular heart disease</w:t>
            </w:r>
          </w:p>
        </w:tc>
        <w:tc>
          <w:tcPr>
            <w:tcW w:w="1211" w:type="dxa"/>
          </w:tcPr>
          <w:p w:rsidR="00DD03FA" w:rsidRPr="00EF4EB9" w:rsidRDefault="00DD03FA" w:rsidP="003E06D1">
            <w:pPr>
              <w:jc w:val="right"/>
              <w:rPr>
                <w:color w:val="000000"/>
                <w:sz w:val="18"/>
                <w:szCs w:val="18"/>
              </w:rPr>
            </w:pPr>
            <w:r w:rsidRPr="00EF4EB9">
              <w:rPr>
                <w:color w:val="000000"/>
                <w:sz w:val="18"/>
                <w:szCs w:val="18"/>
              </w:rPr>
              <w:t>1010</w:t>
            </w:r>
          </w:p>
        </w:tc>
        <w:tc>
          <w:tcPr>
            <w:tcW w:w="1205" w:type="dxa"/>
          </w:tcPr>
          <w:p w:rsidR="00DD03FA" w:rsidRPr="00EF4EB9" w:rsidRDefault="00DD03FA" w:rsidP="003E06D1">
            <w:pPr>
              <w:rPr>
                <w:color w:val="000000"/>
                <w:sz w:val="18"/>
                <w:szCs w:val="18"/>
              </w:rPr>
            </w:pPr>
            <w:r w:rsidRPr="00EF4EB9">
              <w:rPr>
                <w:color w:val="000000"/>
                <w:sz w:val="18"/>
                <w:szCs w:val="18"/>
              </w:rPr>
              <w:t>non-valvular AF</w:t>
            </w:r>
          </w:p>
        </w:tc>
        <w:tc>
          <w:tcPr>
            <w:tcW w:w="1317" w:type="dxa"/>
          </w:tcPr>
          <w:p w:rsidR="00DD03FA" w:rsidRPr="00EF4EB9" w:rsidRDefault="00DD03FA" w:rsidP="003E06D1">
            <w:pPr>
              <w:rPr>
                <w:color w:val="000000"/>
                <w:sz w:val="18"/>
                <w:szCs w:val="18"/>
              </w:rPr>
            </w:pPr>
            <w:r w:rsidRPr="00EF4EB9">
              <w:rPr>
                <w:color w:val="000000"/>
                <w:sz w:val="18"/>
                <w:szCs w:val="18"/>
              </w:rPr>
              <w:t>Prospective</w:t>
            </w:r>
          </w:p>
        </w:tc>
        <w:tc>
          <w:tcPr>
            <w:tcW w:w="1184" w:type="dxa"/>
          </w:tcPr>
          <w:p w:rsidR="00DD03FA" w:rsidRPr="00EF4EB9" w:rsidRDefault="00DD03FA" w:rsidP="003E06D1">
            <w:pPr>
              <w:rPr>
                <w:color w:val="000000"/>
                <w:sz w:val="18"/>
                <w:szCs w:val="18"/>
              </w:rPr>
            </w:pPr>
            <w:r w:rsidRPr="00EF4EB9">
              <w:rPr>
                <w:color w:val="000000"/>
                <w:sz w:val="18"/>
                <w:szCs w:val="18"/>
              </w:rPr>
              <w:t>mean 1.6 years</w:t>
            </w:r>
          </w:p>
        </w:tc>
        <w:tc>
          <w:tcPr>
            <w:tcW w:w="1169" w:type="dxa"/>
          </w:tcPr>
          <w:p w:rsidR="00DD03FA" w:rsidRPr="00EF4EB9" w:rsidRDefault="00DD03FA" w:rsidP="003E06D1">
            <w:pPr>
              <w:rPr>
                <w:color w:val="000000"/>
                <w:sz w:val="18"/>
                <w:szCs w:val="18"/>
              </w:rPr>
            </w:pPr>
            <w:r w:rsidRPr="00EF4EB9">
              <w:rPr>
                <w:color w:val="000000"/>
                <w:sz w:val="18"/>
                <w:szCs w:val="18"/>
              </w:rPr>
              <w:t>TTE  2D, M-mode</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Klem et al 2003</w:t>
            </w:r>
            <w:r w:rsidR="00FC2DC5" w:rsidRPr="00EF4EB9">
              <w:rPr>
                <w:color w:val="000000"/>
                <w:sz w:val="18"/>
                <w:szCs w:val="18"/>
              </w:rPr>
              <w:fldChar w:fldCharType="begin"/>
            </w:r>
            <w:r w:rsidR="00C555BF">
              <w:rPr>
                <w:color w:val="000000"/>
                <w:sz w:val="18"/>
                <w:szCs w:val="18"/>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7</w:t>
            </w:r>
            <w:r w:rsidR="00FC2DC5" w:rsidRPr="00EF4EB9">
              <w:rPr>
                <w:color w:val="000000"/>
                <w:sz w:val="18"/>
                <w:szCs w:val="18"/>
              </w:rPr>
              <w:fldChar w:fldCharType="end"/>
            </w:r>
          </w:p>
        </w:tc>
        <w:tc>
          <w:tcPr>
            <w:tcW w:w="1199" w:type="dxa"/>
          </w:tcPr>
          <w:p w:rsidR="00DD03FA" w:rsidRPr="00EF4EB9" w:rsidRDefault="00DD03FA" w:rsidP="003E06D1">
            <w:pPr>
              <w:rPr>
                <w:color w:val="000000"/>
                <w:sz w:val="18"/>
                <w:szCs w:val="18"/>
              </w:rPr>
            </w:pPr>
            <w:r w:rsidRPr="00EF4EB9">
              <w:rPr>
                <w:color w:val="000000"/>
                <w:sz w:val="18"/>
                <w:szCs w:val="18"/>
              </w:rPr>
              <w:t>Heart failure and Valvular heart disease</w:t>
            </w:r>
          </w:p>
        </w:tc>
        <w:tc>
          <w:tcPr>
            <w:tcW w:w="1211" w:type="dxa"/>
          </w:tcPr>
          <w:p w:rsidR="00DD03FA" w:rsidRPr="00EF4EB9" w:rsidRDefault="00DD03FA" w:rsidP="003E06D1">
            <w:pPr>
              <w:jc w:val="right"/>
              <w:rPr>
                <w:color w:val="000000"/>
                <w:sz w:val="18"/>
                <w:szCs w:val="18"/>
              </w:rPr>
            </w:pPr>
            <w:r w:rsidRPr="00EF4EB9">
              <w:rPr>
                <w:color w:val="000000"/>
                <w:sz w:val="18"/>
                <w:szCs w:val="18"/>
              </w:rPr>
              <w:t>409</w:t>
            </w:r>
          </w:p>
        </w:tc>
        <w:tc>
          <w:tcPr>
            <w:tcW w:w="1205" w:type="dxa"/>
          </w:tcPr>
          <w:p w:rsidR="00DD03FA" w:rsidRPr="00EF4EB9" w:rsidRDefault="00DD03FA" w:rsidP="003E06D1">
            <w:pPr>
              <w:rPr>
                <w:color w:val="000000"/>
                <w:sz w:val="18"/>
                <w:szCs w:val="18"/>
              </w:rPr>
            </w:pPr>
            <w:r w:rsidRPr="00EF4EB9">
              <w:rPr>
                <w:color w:val="000000"/>
                <w:sz w:val="18"/>
                <w:szCs w:val="18"/>
              </w:rPr>
              <w:t>non-rheumatic AF</w:t>
            </w:r>
          </w:p>
        </w:tc>
        <w:tc>
          <w:tcPr>
            <w:tcW w:w="1317" w:type="dxa"/>
          </w:tcPr>
          <w:p w:rsidR="00DD03FA" w:rsidRPr="00EF4EB9" w:rsidRDefault="00DD03FA" w:rsidP="003E06D1">
            <w:pPr>
              <w:rPr>
                <w:color w:val="000000"/>
                <w:sz w:val="18"/>
                <w:szCs w:val="18"/>
              </w:rPr>
            </w:pPr>
            <w:r w:rsidRPr="00EF4EB9">
              <w:rPr>
                <w:color w:val="000000"/>
                <w:sz w:val="18"/>
                <w:szCs w:val="18"/>
              </w:rPr>
              <w:t>Prospective</w:t>
            </w:r>
          </w:p>
        </w:tc>
        <w:tc>
          <w:tcPr>
            <w:tcW w:w="1184" w:type="dxa"/>
          </w:tcPr>
          <w:p w:rsidR="00DD03FA" w:rsidRPr="00EF4EB9" w:rsidRDefault="00DD03FA" w:rsidP="003E06D1">
            <w:pPr>
              <w:rPr>
                <w:color w:val="000000"/>
                <w:sz w:val="18"/>
                <w:szCs w:val="18"/>
              </w:rPr>
            </w:pPr>
            <w:r w:rsidRPr="00EF4EB9">
              <w:rPr>
                <w:color w:val="000000"/>
                <w:sz w:val="18"/>
                <w:szCs w:val="18"/>
              </w:rPr>
              <w:t>mean 9.6 years</w:t>
            </w:r>
          </w:p>
        </w:tc>
        <w:tc>
          <w:tcPr>
            <w:tcW w:w="1169" w:type="dxa"/>
          </w:tcPr>
          <w:p w:rsidR="00DD03FA" w:rsidRPr="00EF4EB9" w:rsidRDefault="00DD03FA" w:rsidP="003E06D1">
            <w:pPr>
              <w:rPr>
                <w:color w:val="000000"/>
                <w:sz w:val="18"/>
                <w:szCs w:val="18"/>
              </w:rPr>
            </w:pPr>
            <w:r w:rsidRPr="00EF4EB9">
              <w:rPr>
                <w:color w:val="000000"/>
                <w:sz w:val="18"/>
                <w:szCs w:val="18"/>
              </w:rPr>
              <w:t xml:space="preserve">TTE </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Miyaska et al 2000</w:t>
            </w:r>
            <w:r w:rsidR="00FC2DC5" w:rsidRPr="00EF4EB9">
              <w:rPr>
                <w:color w:val="000000"/>
                <w:sz w:val="18"/>
                <w:szCs w:val="18"/>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EF4EB9">
              <w:rPr>
                <w:color w:val="000000"/>
                <w:sz w:val="18"/>
                <w:szCs w:val="18"/>
              </w:rPr>
            </w:r>
            <w:r w:rsidR="00FC2DC5" w:rsidRPr="00EF4EB9">
              <w:rPr>
                <w:color w:val="000000"/>
                <w:sz w:val="18"/>
                <w:szCs w:val="18"/>
              </w:rPr>
              <w:fldChar w:fldCharType="separate"/>
            </w:r>
            <w:r w:rsidR="005A1380" w:rsidRPr="005A1380">
              <w:rPr>
                <w:noProof/>
                <w:color w:val="000000"/>
                <w:sz w:val="18"/>
                <w:szCs w:val="18"/>
                <w:vertAlign w:val="superscript"/>
              </w:rPr>
              <w:t>108</w:t>
            </w:r>
            <w:r w:rsidR="00FC2DC5" w:rsidRPr="00EF4EB9">
              <w:rPr>
                <w:color w:val="000000"/>
                <w:sz w:val="18"/>
                <w:szCs w:val="18"/>
              </w:rPr>
              <w:fldChar w:fldCharType="end"/>
            </w:r>
          </w:p>
        </w:tc>
        <w:tc>
          <w:tcPr>
            <w:tcW w:w="1199" w:type="dxa"/>
          </w:tcPr>
          <w:p w:rsidR="00DD03FA" w:rsidRPr="00EF4EB9" w:rsidRDefault="00DD03FA" w:rsidP="003E06D1">
            <w:pPr>
              <w:rPr>
                <w:color w:val="000000"/>
                <w:sz w:val="18"/>
                <w:szCs w:val="18"/>
              </w:rPr>
            </w:pPr>
            <w:r w:rsidRPr="00EF4EB9">
              <w:rPr>
                <w:color w:val="000000"/>
                <w:sz w:val="18"/>
                <w:szCs w:val="18"/>
              </w:rPr>
              <w:t>Valvular heart disease</w:t>
            </w:r>
          </w:p>
        </w:tc>
        <w:tc>
          <w:tcPr>
            <w:tcW w:w="1211" w:type="dxa"/>
          </w:tcPr>
          <w:p w:rsidR="00DD03FA" w:rsidRPr="00EF4EB9" w:rsidRDefault="00DD03FA" w:rsidP="003E06D1">
            <w:pPr>
              <w:jc w:val="right"/>
              <w:rPr>
                <w:color w:val="000000"/>
                <w:sz w:val="18"/>
                <w:szCs w:val="18"/>
              </w:rPr>
            </w:pPr>
            <w:r w:rsidRPr="00EF4EB9">
              <w:rPr>
                <w:color w:val="000000"/>
                <w:sz w:val="18"/>
                <w:szCs w:val="18"/>
              </w:rPr>
              <w:t>173</w:t>
            </w:r>
          </w:p>
        </w:tc>
        <w:tc>
          <w:tcPr>
            <w:tcW w:w="1205" w:type="dxa"/>
          </w:tcPr>
          <w:p w:rsidR="00DD03FA" w:rsidRPr="00EF4EB9" w:rsidRDefault="00DD03FA" w:rsidP="003E06D1">
            <w:pPr>
              <w:rPr>
                <w:color w:val="000000"/>
                <w:sz w:val="18"/>
                <w:szCs w:val="18"/>
              </w:rPr>
            </w:pPr>
            <w:r w:rsidRPr="00EF4EB9">
              <w:rPr>
                <w:color w:val="000000"/>
                <w:sz w:val="18"/>
                <w:szCs w:val="18"/>
              </w:rPr>
              <w:t>non-rheumatic AF</w:t>
            </w:r>
          </w:p>
        </w:tc>
        <w:tc>
          <w:tcPr>
            <w:tcW w:w="1317" w:type="dxa"/>
          </w:tcPr>
          <w:p w:rsidR="00DD03FA" w:rsidRPr="00EF4EB9" w:rsidRDefault="00DD03FA" w:rsidP="003E06D1">
            <w:pPr>
              <w:rPr>
                <w:color w:val="000000"/>
                <w:sz w:val="18"/>
                <w:szCs w:val="18"/>
              </w:rPr>
            </w:pPr>
            <w:r w:rsidRPr="00EF4EB9">
              <w:rPr>
                <w:color w:val="000000"/>
                <w:sz w:val="18"/>
                <w:szCs w:val="18"/>
              </w:rPr>
              <w:t>Retrospective</w:t>
            </w:r>
          </w:p>
        </w:tc>
        <w:tc>
          <w:tcPr>
            <w:tcW w:w="1184" w:type="dxa"/>
          </w:tcPr>
          <w:p w:rsidR="00DD03FA" w:rsidRPr="00EF4EB9" w:rsidRDefault="00DD03FA" w:rsidP="003E06D1">
            <w:pPr>
              <w:rPr>
                <w:color w:val="000000"/>
                <w:sz w:val="18"/>
                <w:szCs w:val="18"/>
              </w:rPr>
            </w:pPr>
            <w:r w:rsidRPr="00EF4EB9">
              <w:rPr>
                <w:color w:val="000000"/>
                <w:sz w:val="18"/>
                <w:szCs w:val="18"/>
              </w:rPr>
              <w:t>NA</w:t>
            </w:r>
          </w:p>
        </w:tc>
        <w:tc>
          <w:tcPr>
            <w:tcW w:w="1169" w:type="dxa"/>
          </w:tcPr>
          <w:p w:rsidR="00DD03FA" w:rsidRPr="00EF4EB9" w:rsidRDefault="00DD03FA" w:rsidP="003E06D1">
            <w:pPr>
              <w:rPr>
                <w:color w:val="000000"/>
                <w:sz w:val="18"/>
                <w:szCs w:val="18"/>
              </w:rPr>
            </w:pPr>
            <w:r w:rsidRPr="00EF4EB9">
              <w:rPr>
                <w:color w:val="000000"/>
                <w:sz w:val="18"/>
                <w:szCs w:val="18"/>
              </w:rPr>
              <w:t>TTE  2D, M-mode</w:t>
            </w:r>
          </w:p>
        </w:tc>
      </w:tr>
      <w:tr w:rsidR="00DD03FA" w:rsidRPr="00EF4EB9" w:rsidTr="003E06D1">
        <w:tc>
          <w:tcPr>
            <w:tcW w:w="1237" w:type="dxa"/>
          </w:tcPr>
          <w:p w:rsidR="00DD03FA" w:rsidRPr="00EF4EB9" w:rsidRDefault="00DD03FA" w:rsidP="00AB6957">
            <w:pPr>
              <w:rPr>
                <w:color w:val="000000"/>
                <w:sz w:val="18"/>
                <w:szCs w:val="18"/>
              </w:rPr>
            </w:pPr>
            <w:r w:rsidRPr="00EF4EB9">
              <w:rPr>
                <w:color w:val="000000"/>
                <w:sz w:val="18"/>
                <w:szCs w:val="18"/>
              </w:rPr>
              <w:t>Nakagami et al 1998</w:t>
            </w:r>
            <w:r w:rsidR="00FC2DC5" w:rsidRPr="00EF4EB9">
              <w:rPr>
                <w:color w:val="000000"/>
                <w:sz w:val="18"/>
                <w:szCs w:val="18"/>
              </w:rPr>
              <w:fldChar w:fldCharType="begin"/>
            </w:r>
            <w:r w:rsidR="00C555BF">
              <w:rPr>
                <w:color w:val="000000"/>
                <w:sz w:val="18"/>
                <w:szCs w:val="18"/>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9</w:t>
            </w:r>
            <w:r w:rsidR="00FC2DC5" w:rsidRPr="00EF4EB9">
              <w:rPr>
                <w:color w:val="000000"/>
                <w:sz w:val="18"/>
                <w:szCs w:val="18"/>
              </w:rPr>
              <w:fldChar w:fldCharType="end"/>
            </w:r>
          </w:p>
        </w:tc>
        <w:tc>
          <w:tcPr>
            <w:tcW w:w="1199" w:type="dxa"/>
          </w:tcPr>
          <w:p w:rsidR="00DD03FA" w:rsidRPr="00EF4EB9" w:rsidRDefault="00DD03FA" w:rsidP="003E06D1">
            <w:pPr>
              <w:rPr>
                <w:color w:val="000000"/>
                <w:sz w:val="18"/>
                <w:szCs w:val="18"/>
              </w:rPr>
            </w:pPr>
            <w:r w:rsidRPr="00EF4EB9">
              <w:rPr>
                <w:color w:val="000000"/>
                <w:sz w:val="18"/>
                <w:szCs w:val="18"/>
              </w:rPr>
              <w:t>Heart failure and Valvular heart disease</w:t>
            </w:r>
          </w:p>
        </w:tc>
        <w:tc>
          <w:tcPr>
            <w:tcW w:w="1211" w:type="dxa"/>
          </w:tcPr>
          <w:p w:rsidR="00DD03FA" w:rsidRPr="00EF4EB9" w:rsidRDefault="00DD03FA" w:rsidP="003E06D1">
            <w:pPr>
              <w:jc w:val="right"/>
              <w:rPr>
                <w:color w:val="000000"/>
                <w:sz w:val="18"/>
                <w:szCs w:val="18"/>
              </w:rPr>
            </w:pPr>
            <w:r w:rsidRPr="00EF4EB9">
              <w:rPr>
                <w:color w:val="000000"/>
                <w:sz w:val="18"/>
                <w:szCs w:val="18"/>
              </w:rPr>
              <w:t>290</w:t>
            </w:r>
          </w:p>
        </w:tc>
        <w:tc>
          <w:tcPr>
            <w:tcW w:w="1205" w:type="dxa"/>
          </w:tcPr>
          <w:p w:rsidR="00DD03FA" w:rsidRPr="00EF4EB9" w:rsidRDefault="00DD03FA" w:rsidP="003E06D1">
            <w:pPr>
              <w:rPr>
                <w:color w:val="000000"/>
                <w:sz w:val="18"/>
                <w:szCs w:val="18"/>
              </w:rPr>
            </w:pPr>
            <w:r w:rsidRPr="00EF4EB9">
              <w:rPr>
                <w:color w:val="000000"/>
                <w:sz w:val="18"/>
                <w:szCs w:val="18"/>
              </w:rPr>
              <w:t>non-rheumatic AF</w:t>
            </w:r>
          </w:p>
        </w:tc>
        <w:tc>
          <w:tcPr>
            <w:tcW w:w="1317" w:type="dxa"/>
          </w:tcPr>
          <w:p w:rsidR="00DD03FA" w:rsidRPr="00EF4EB9" w:rsidRDefault="006B32E8" w:rsidP="003E06D1">
            <w:pPr>
              <w:rPr>
                <w:color w:val="000000"/>
                <w:sz w:val="18"/>
                <w:szCs w:val="18"/>
              </w:rPr>
            </w:pPr>
            <w:r w:rsidRPr="00EF4EB9">
              <w:rPr>
                <w:color w:val="000000"/>
                <w:sz w:val="18"/>
                <w:szCs w:val="18"/>
              </w:rPr>
              <w:t>Retrospective</w:t>
            </w:r>
          </w:p>
        </w:tc>
        <w:tc>
          <w:tcPr>
            <w:tcW w:w="1184" w:type="dxa"/>
          </w:tcPr>
          <w:p w:rsidR="00DD03FA" w:rsidRPr="00EF4EB9" w:rsidRDefault="00DD03FA" w:rsidP="003E06D1">
            <w:pPr>
              <w:rPr>
                <w:color w:val="000000"/>
                <w:sz w:val="18"/>
                <w:szCs w:val="18"/>
              </w:rPr>
            </w:pPr>
            <w:r w:rsidRPr="00EF4EB9">
              <w:rPr>
                <w:color w:val="000000"/>
                <w:sz w:val="18"/>
                <w:szCs w:val="18"/>
              </w:rPr>
              <w:t>mean 7.4 years</w:t>
            </w:r>
          </w:p>
        </w:tc>
        <w:tc>
          <w:tcPr>
            <w:tcW w:w="1169" w:type="dxa"/>
          </w:tcPr>
          <w:p w:rsidR="00DD03FA" w:rsidRPr="00EF4EB9" w:rsidRDefault="00DD03FA" w:rsidP="003E06D1">
            <w:pPr>
              <w:rPr>
                <w:color w:val="000000"/>
                <w:sz w:val="18"/>
                <w:szCs w:val="18"/>
              </w:rPr>
            </w:pPr>
            <w:r w:rsidRPr="00EF4EB9">
              <w:rPr>
                <w:color w:val="000000"/>
                <w:sz w:val="18"/>
                <w:szCs w:val="18"/>
              </w:rPr>
              <w:t>TTE M-mode, 2D and colour Doppler</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The Stroke Prevention in Atrial Fibrillation Investigators 1992</w:t>
            </w:r>
            <w:r w:rsidR="00FC2DC5" w:rsidRPr="00EF4EB9">
              <w:rPr>
                <w:color w:val="000000"/>
                <w:sz w:val="18"/>
                <w:szCs w:val="18"/>
              </w:rPr>
              <w:fldChar w:fldCharType="begin"/>
            </w:r>
            <w:r w:rsidR="00C555BF">
              <w:rPr>
                <w:color w:val="000000"/>
                <w:sz w:val="18"/>
                <w:szCs w:val="18"/>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10</w:t>
            </w:r>
            <w:r w:rsidR="00FC2DC5" w:rsidRPr="00EF4EB9">
              <w:rPr>
                <w:color w:val="000000"/>
                <w:sz w:val="18"/>
                <w:szCs w:val="18"/>
              </w:rPr>
              <w:fldChar w:fldCharType="end"/>
            </w:r>
          </w:p>
        </w:tc>
        <w:tc>
          <w:tcPr>
            <w:tcW w:w="1199" w:type="dxa"/>
          </w:tcPr>
          <w:p w:rsidR="00DD03FA" w:rsidRPr="00EF4EB9" w:rsidRDefault="00DD03FA" w:rsidP="003E06D1">
            <w:pPr>
              <w:rPr>
                <w:color w:val="000000"/>
                <w:sz w:val="18"/>
                <w:szCs w:val="18"/>
              </w:rPr>
            </w:pPr>
            <w:r w:rsidRPr="00EF4EB9">
              <w:rPr>
                <w:color w:val="000000"/>
                <w:sz w:val="18"/>
                <w:szCs w:val="18"/>
              </w:rPr>
              <w:t>Heart failure and Valvular heart disease</w:t>
            </w:r>
          </w:p>
        </w:tc>
        <w:tc>
          <w:tcPr>
            <w:tcW w:w="1211" w:type="dxa"/>
          </w:tcPr>
          <w:p w:rsidR="00DD03FA" w:rsidRPr="00EF4EB9" w:rsidRDefault="00DD03FA" w:rsidP="003E06D1">
            <w:pPr>
              <w:jc w:val="right"/>
              <w:rPr>
                <w:color w:val="000000"/>
                <w:sz w:val="18"/>
                <w:szCs w:val="18"/>
              </w:rPr>
            </w:pPr>
            <w:r w:rsidRPr="00EF4EB9">
              <w:rPr>
                <w:color w:val="000000"/>
                <w:sz w:val="18"/>
                <w:szCs w:val="18"/>
              </w:rPr>
              <w:t>568</w:t>
            </w:r>
          </w:p>
        </w:tc>
        <w:tc>
          <w:tcPr>
            <w:tcW w:w="1205" w:type="dxa"/>
          </w:tcPr>
          <w:p w:rsidR="00DD03FA" w:rsidRPr="00EF4EB9" w:rsidRDefault="00DD03FA" w:rsidP="003E06D1">
            <w:pPr>
              <w:rPr>
                <w:color w:val="000000"/>
                <w:sz w:val="18"/>
                <w:szCs w:val="18"/>
              </w:rPr>
            </w:pPr>
            <w:r w:rsidRPr="00EF4EB9">
              <w:rPr>
                <w:color w:val="000000"/>
                <w:sz w:val="18"/>
                <w:szCs w:val="18"/>
              </w:rPr>
              <w:t>non-rheumatic AF</w:t>
            </w:r>
          </w:p>
        </w:tc>
        <w:tc>
          <w:tcPr>
            <w:tcW w:w="1317" w:type="dxa"/>
          </w:tcPr>
          <w:p w:rsidR="00DD03FA" w:rsidRPr="00EF4EB9" w:rsidRDefault="00DD03FA" w:rsidP="003E06D1">
            <w:pPr>
              <w:rPr>
                <w:color w:val="000000"/>
                <w:sz w:val="18"/>
                <w:szCs w:val="18"/>
              </w:rPr>
            </w:pPr>
            <w:r w:rsidRPr="00EF4EB9">
              <w:rPr>
                <w:color w:val="000000"/>
                <w:sz w:val="18"/>
                <w:szCs w:val="18"/>
              </w:rPr>
              <w:t>Prospective</w:t>
            </w:r>
          </w:p>
        </w:tc>
        <w:tc>
          <w:tcPr>
            <w:tcW w:w="1184" w:type="dxa"/>
          </w:tcPr>
          <w:p w:rsidR="00DD03FA" w:rsidRPr="00EF4EB9" w:rsidRDefault="00DD03FA" w:rsidP="003E06D1">
            <w:pPr>
              <w:rPr>
                <w:color w:val="000000"/>
                <w:sz w:val="18"/>
                <w:szCs w:val="18"/>
              </w:rPr>
            </w:pPr>
            <w:r w:rsidRPr="00EF4EB9">
              <w:rPr>
                <w:color w:val="000000"/>
                <w:sz w:val="18"/>
                <w:szCs w:val="18"/>
              </w:rPr>
              <w:t>mean 1.3 years</w:t>
            </w:r>
          </w:p>
        </w:tc>
        <w:tc>
          <w:tcPr>
            <w:tcW w:w="1169" w:type="dxa"/>
          </w:tcPr>
          <w:p w:rsidR="00DD03FA" w:rsidRPr="00EF4EB9" w:rsidRDefault="00310F00" w:rsidP="003E06D1">
            <w:pPr>
              <w:rPr>
                <w:color w:val="000000"/>
                <w:sz w:val="18"/>
                <w:szCs w:val="18"/>
              </w:rPr>
            </w:pPr>
            <w:r w:rsidRPr="00EF4EB9">
              <w:rPr>
                <w:color w:val="000000"/>
                <w:sz w:val="18"/>
                <w:szCs w:val="18"/>
              </w:rPr>
              <w:t>M-mode and 2D and Doppler</w:t>
            </w:r>
          </w:p>
        </w:tc>
      </w:tr>
    </w:tbl>
    <w:p w:rsidR="00DD03FA" w:rsidRPr="00EF4EB9" w:rsidRDefault="00DD03FA" w:rsidP="00DD03FA">
      <w:pPr>
        <w:tabs>
          <w:tab w:val="center" w:pos="4153"/>
          <w:tab w:val="right" w:pos="8306"/>
        </w:tabs>
      </w:pPr>
    </w:p>
    <w:p w:rsidR="00DD03FA" w:rsidRPr="00EF4EB9" w:rsidRDefault="00DD03FA" w:rsidP="00EA0DF7">
      <w:pPr>
        <w:tabs>
          <w:tab w:val="center" w:pos="4153"/>
          <w:tab w:val="right" w:pos="8306"/>
        </w:tabs>
        <w:spacing w:line="360" w:lineRule="auto"/>
        <w:jc w:val="both"/>
        <w:rPr>
          <w:sz w:val="22"/>
          <w:szCs w:val="22"/>
        </w:rPr>
      </w:pPr>
      <w:r w:rsidRPr="00EF4EB9">
        <w:rPr>
          <w:sz w:val="22"/>
          <w:szCs w:val="22"/>
        </w:rPr>
        <w:t xml:space="preserve">All five included prognostic accuracy studies had a population of non-valvular/non-rheumatic AF.   Of the categories of pathologies sought, only heart failure and valvular heart disease were represented.  </w:t>
      </w:r>
      <w:r w:rsidR="00867F82" w:rsidRPr="00EF4EB9">
        <w:rPr>
          <w:sz w:val="22"/>
          <w:szCs w:val="22"/>
        </w:rPr>
        <w:t>Three</w:t>
      </w:r>
      <w:r w:rsidRPr="00EF4EB9">
        <w:rPr>
          <w:sz w:val="22"/>
          <w:szCs w:val="22"/>
        </w:rPr>
        <w:t xml:space="preserve"> of the studies were prospective studies,  Atrial Fibrillation Investigators 1998</w:t>
      </w:r>
      <w:r w:rsidR="00FC2DC5" w:rsidRPr="00EF4EB9">
        <w:rPr>
          <w:sz w:val="22"/>
          <w:szCs w:val="22"/>
        </w:rPr>
        <w:fldChar w:fldCharType="begin"/>
      </w:r>
      <w:r w:rsidR="00C555BF">
        <w:rPr>
          <w:sz w:val="22"/>
          <w:szCs w:val="22"/>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06</w:t>
      </w:r>
      <w:r w:rsidR="00FC2DC5" w:rsidRPr="00EF4EB9">
        <w:rPr>
          <w:sz w:val="22"/>
          <w:szCs w:val="22"/>
        </w:rPr>
        <w:fldChar w:fldCharType="end"/>
      </w:r>
      <w:r w:rsidRPr="00EF4EB9">
        <w:rPr>
          <w:sz w:val="22"/>
          <w:szCs w:val="22"/>
        </w:rPr>
        <w:t>, Klem et al 2003</w:t>
      </w:r>
      <w:r w:rsidR="00FC2DC5" w:rsidRPr="00EF4EB9">
        <w:rPr>
          <w:sz w:val="22"/>
          <w:szCs w:val="22"/>
        </w:rPr>
        <w:fldChar w:fldCharType="begin"/>
      </w:r>
      <w:r w:rsidR="00C555BF">
        <w:rPr>
          <w:sz w:val="22"/>
          <w:szCs w:val="22"/>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07</w:t>
      </w:r>
      <w:r w:rsidR="00FC2DC5" w:rsidRPr="00EF4EB9">
        <w:rPr>
          <w:sz w:val="22"/>
          <w:szCs w:val="22"/>
        </w:rPr>
        <w:fldChar w:fldCharType="end"/>
      </w:r>
      <w:r w:rsidRPr="00EF4EB9">
        <w:rPr>
          <w:sz w:val="22"/>
          <w:szCs w:val="22"/>
        </w:rPr>
        <w:t>, The Stroke Prevention in Atrial Fibrillation Investigators 1992</w:t>
      </w:r>
      <w:r w:rsidR="00FC2DC5" w:rsidRPr="00EF4EB9">
        <w:rPr>
          <w:sz w:val="22"/>
          <w:szCs w:val="22"/>
        </w:rPr>
        <w:fldChar w:fldCharType="begin"/>
      </w:r>
      <w:r w:rsidR="00C555BF">
        <w:rPr>
          <w:sz w:val="22"/>
          <w:szCs w:val="22"/>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10</w:t>
      </w:r>
      <w:r w:rsidR="00FC2DC5" w:rsidRPr="00EF4EB9">
        <w:rPr>
          <w:sz w:val="22"/>
          <w:szCs w:val="22"/>
        </w:rPr>
        <w:fldChar w:fldCharType="end"/>
      </w:r>
      <w:r w:rsidRPr="00EF4EB9">
        <w:rPr>
          <w:sz w:val="22"/>
          <w:szCs w:val="22"/>
        </w:rPr>
        <w:t xml:space="preserve">, with follow-up ranging from mean 1.3 to 9.6 years.  </w:t>
      </w:r>
      <w:r w:rsidR="006B32E8" w:rsidRPr="00EF4EB9">
        <w:rPr>
          <w:sz w:val="22"/>
          <w:szCs w:val="22"/>
        </w:rPr>
        <w:t>Two</w:t>
      </w:r>
      <w:r w:rsidRPr="00EF4EB9">
        <w:rPr>
          <w:sz w:val="22"/>
          <w:szCs w:val="22"/>
        </w:rPr>
        <w:t xml:space="preserve"> of the studies, Miyaska et al 2000</w:t>
      </w:r>
      <w:r w:rsidR="00FC2DC5" w:rsidRPr="00EF4EB9">
        <w:rPr>
          <w:sz w:val="22"/>
          <w:szCs w:val="22"/>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08</w:t>
      </w:r>
      <w:r w:rsidR="00FC2DC5" w:rsidRPr="00EF4EB9">
        <w:rPr>
          <w:sz w:val="22"/>
          <w:szCs w:val="22"/>
        </w:rPr>
        <w:fldChar w:fldCharType="end"/>
      </w:r>
      <w:r w:rsidRPr="00EF4EB9">
        <w:rPr>
          <w:sz w:val="22"/>
          <w:szCs w:val="22"/>
        </w:rPr>
        <w:t>,</w:t>
      </w:r>
      <w:r w:rsidR="00867F82" w:rsidRPr="00EF4EB9">
        <w:rPr>
          <w:sz w:val="22"/>
          <w:szCs w:val="22"/>
        </w:rPr>
        <w:t xml:space="preserve"> Nakagami et al 1998</w:t>
      </w:r>
      <w:r w:rsidR="00FC2DC5" w:rsidRPr="00EF4EB9">
        <w:rPr>
          <w:sz w:val="22"/>
          <w:szCs w:val="22"/>
        </w:rPr>
        <w:fldChar w:fldCharType="begin"/>
      </w:r>
      <w:r w:rsidR="00C555BF">
        <w:rPr>
          <w:sz w:val="22"/>
          <w:szCs w:val="22"/>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09</w:t>
      </w:r>
      <w:r w:rsidR="00FC2DC5" w:rsidRPr="00EF4EB9">
        <w:rPr>
          <w:sz w:val="22"/>
          <w:szCs w:val="22"/>
        </w:rPr>
        <w:fldChar w:fldCharType="end"/>
      </w:r>
      <w:r w:rsidR="00867F82" w:rsidRPr="00EF4EB9">
        <w:rPr>
          <w:sz w:val="22"/>
          <w:szCs w:val="22"/>
        </w:rPr>
        <w:t>,</w:t>
      </w:r>
      <w:r w:rsidRPr="00EF4EB9">
        <w:rPr>
          <w:sz w:val="22"/>
          <w:szCs w:val="22"/>
        </w:rPr>
        <w:t xml:space="preserve"> </w:t>
      </w:r>
      <w:r w:rsidR="00867F82" w:rsidRPr="00EF4EB9">
        <w:rPr>
          <w:sz w:val="22"/>
          <w:szCs w:val="22"/>
        </w:rPr>
        <w:t>were</w:t>
      </w:r>
      <w:r w:rsidRPr="00EF4EB9">
        <w:rPr>
          <w:sz w:val="22"/>
          <w:szCs w:val="22"/>
        </w:rPr>
        <w:t xml:space="preserve"> retrospective.  TTE methods represented were 2D, M-mode, and colour Doppler. </w:t>
      </w:r>
    </w:p>
    <w:p w:rsidR="00DD03FA" w:rsidRPr="00EF4EB9" w:rsidRDefault="00DD03FA" w:rsidP="00DD03FA">
      <w:pPr>
        <w:tabs>
          <w:tab w:val="center" w:pos="4153"/>
          <w:tab w:val="right" w:pos="8306"/>
        </w:tabs>
        <w:spacing w:line="480" w:lineRule="auto"/>
        <w:rPr>
          <w:sz w:val="22"/>
          <w:szCs w:val="22"/>
        </w:rPr>
      </w:pPr>
    </w:p>
    <w:p w:rsidR="00DD03FA" w:rsidRPr="00EF4EB9" w:rsidRDefault="00DD03FA" w:rsidP="0085086B">
      <w:pPr>
        <w:tabs>
          <w:tab w:val="center" w:pos="4153"/>
          <w:tab w:val="right" w:pos="8306"/>
        </w:tabs>
        <w:spacing w:line="480" w:lineRule="auto"/>
        <w:outlineLvl w:val="0"/>
        <w:rPr>
          <w:b/>
          <w:sz w:val="22"/>
          <w:szCs w:val="22"/>
        </w:rPr>
      </w:pPr>
      <w:r w:rsidRPr="00EF4EB9">
        <w:rPr>
          <w:b/>
          <w:sz w:val="22"/>
          <w:szCs w:val="22"/>
        </w:rPr>
        <w:t>Quality of included studies</w:t>
      </w:r>
    </w:p>
    <w:p w:rsidR="00DD03FA" w:rsidRPr="00EF4EB9" w:rsidRDefault="00DD03FA" w:rsidP="00EA0DF7">
      <w:pPr>
        <w:tabs>
          <w:tab w:val="center" w:pos="4153"/>
          <w:tab w:val="right" w:pos="8306"/>
        </w:tabs>
        <w:spacing w:line="360" w:lineRule="auto"/>
        <w:jc w:val="both"/>
        <w:rPr>
          <w:rFonts w:eastAsia="Calibri"/>
          <w:color w:val="000000"/>
          <w:sz w:val="22"/>
          <w:szCs w:val="22"/>
          <w:lang w:eastAsia="en-US"/>
        </w:rPr>
      </w:pPr>
      <w:r w:rsidRPr="00EF4EB9">
        <w:rPr>
          <w:sz w:val="22"/>
          <w:szCs w:val="22"/>
        </w:rPr>
        <w:t xml:space="preserve">Quality assessment forms are in Appendix </w:t>
      </w:r>
      <w:r w:rsidR="00C60F32" w:rsidRPr="00EF4EB9">
        <w:rPr>
          <w:sz w:val="22"/>
          <w:szCs w:val="22"/>
        </w:rPr>
        <w:t>5</w:t>
      </w:r>
      <w:r w:rsidRPr="00EF4EB9">
        <w:rPr>
          <w:sz w:val="22"/>
          <w:szCs w:val="22"/>
        </w:rPr>
        <w:t>.</w:t>
      </w:r>
      <w:r w:rsidR="009816D9" w:rsidRPr="00EF4EB9">
        <w:rPr>
          <w:sz w:val="22"/>
          <w:szCs w:val="22"/>
        </w:rPr>
        <w:t xml:space="preserve"> </w:t>
      </w:r>
      <w:r w:rsidRPr="00EF4EB9">
        <w:rPr>
          <w:sz w:val="22"/>
          <w:szCs w:val="22"/>
        </w:rPr>
        <w:t xml:space="preserve"> According to the level of hierarchy proposed by Merlin et al</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7</w:t>
      </w:r>
      <w:r w:rsidR="00FC2DC5" w:rsidRPr="00EF4EB9">
        <w:rPr>
          <w:rFonts w:eastAsia="Calibri"/>
          <w:sz w:val="22"/>
          <w:szCs w:val="22"/>
          <w:lang w:eastAsia="en-US"/>
        </w:rPr>
        <w:fldChar w:fldCharType="end"/>
      </w:r>
      <w:r w:rsidRPr="00EF4EB9">
        <w:rPr>
          <w:rFonts w:eastAsia="Calibri"/>
          <w:sz w:val="22"/>
          <w:szCs w:val="22"/>
          <w:lang w:eastAsia="en-US"/>
        </w:rPr>
        <w:t>, studies ranged from level 2</w:t>
      </w:r>
      <w:r w:rsidR="009816D9" w:rsidRPr="00EF4EB9">
        <w:rPr>
          <w:rFonts w:eastAsia="Calibri"/>
          <w:sz w:val="22"/>
          <w:szCs w:val="22"/>
          <w:lang w:eastAsia="en-US"/>
        </w:rPr>
        <w:t xml:space="preserve"> (higher quality)</w:t>
      </w:r>
      <w:r w:rsidRPr="00EF4EB9">
        <w:rPr>
          <w:rFonts w:eastAsia="Calibri"/>
          <w:sz w:val="22"/>
          <w:szCs w:val="22"/>
          <w:lang w:eastAsia="en-US"/>
        </w:rPr>
        <w:t xml:space="preserve"> to level 3c</w:t>
      </w:r>
      <w:r w:rsidR="009816D9" w:rsidRPr="00EF4EB9">
        <w:rPr>
          <w:rFonts w:eastAsia="Calibri"/>
          <w:sz w:val="22"/>
          <w:szCs w:val="22"/>
          <w:lang w:eastAsia="en-US"/>
        </w:rPr>
        <w:t xml:space="preserve"> (lower quality)</w:t>
      </w:r>
      <w:r w:rsidRPr="00EF4EB9">
        <w:rPr>
          <w:rFonts w:eastAsia="Calibri"/>
          <w:sz w:val="22"/>
          <w:szCs w:val="22"/>
          <w:lang w:eastAsia="en-US"/>
        </w:rPr>
        <w:t xml:space="preserve">.  Twelve studies were of level 2, a study of test accuracy with an independent, blinded comparison with a reference standard among consecutive patients, and these were the studies </w:t>
      </w:r>
      <w:r w:rsidRPr="00EF4EB9">
        <w:rPr>
          <w:rFonts w:eastAsia="Calibri"/>
          <w:color w:val="000000"/>
          <w:sz w:val="22"/>
          <w:szCs w:val="22"/>
          <w:lang w:eastAsia="en-US"/>
        </w:rPr>
        <w:t>Attenhofer Jost</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64</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Barron et al.</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Barron&lt;/Author&gt;&lt;Year&gt;1988&lt;/Year&gt;&lt;RecNum&gt;18789&lt;/RecNum&gt;&lt;IDText&gt;Comparison of auscultation with two-dimensional and Doppler echocardiography in patients with suspected mitral valve prolapse&lt;/IDText&gt;&lt;MDL Ref_Type="Journal"&gt;&lt;Ref_Type&gt;Journal&lt;/Ref_Type&gt;&lt;Ref_ID&gt;18789&lt;/Ref_ID&gt;&lt;Title_Primary&gt;Comparison of auscultation with two-dimensional and Doppler echocardiography in patients with suspected mitral valve prolapse&lt;/Title_Primary&gt;&lt;Authors_Primary&gt;Barron,J.T.&lt;/Authors_Primary&gt;&lt;Authors_Primary&gt;Manrose,D.L.&lt;/Authors_Primary&gt;&lt;Authors_Primary&gt;Liebson,P.R.&lt;/Authors_Primary&gt;&lt;Date_Primary&gt;1988/6&lt;/Date_Primary&gt;&lt;Keywords&gt;$$accept title Second search&lt;/Keywords&gt;&lt;Keywords&gt;$$keep from second search&lt;/Keywords&gt;&lt;Keywords&gt;$$Medline&lt;/Keywords&gt;&lt;Keywords&gt;$$mitral valve&lt;/Keywords&gt;&lt;Keywords&gt;$$Pathologies&lt;/Keywords&gt;&lt;Keywords&gt;echocardiography&lt;/Keywords&gt;&lt;Reprint&gt;In File&lt;/Reprint&gt;&lt;Start_Page&gt;401&lt;/Start_Page&gt;&lt;End_Page&gt;406&lt;/End_Page&gt;&lt;Periodical&gt;Clinical Cardiology&lt;/Periodical&gt;&lt;Volume&gt;11&lt;/Volume&gt;&lt;Issue&gt;6&lt;/Issue&gt;&lt;Address&gt;Department of Medicine, Rush Medical College, Rush-Presbyterian-St. Luke&amp;apos;s Medical Center, Chicago, IL 60612&lt;/Address&gt;&lt;ZZ_JournalFull&gt;&lt;f name="System"&gt;Clinical Cardiolog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65</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Bova</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Bova&lt;/Author&gt;&lt;Year&gt;2003&lt;/Year&gt;&lt;RecNum&gt;13139&lt;/RecNum&gt;&lt;IDText&gt;Diagnostic utility of echocardiography in patients with suspected pulmonary embolism&lt;/IDText&gt;&lt;MDL Ref_Type="Journal"&gt;&lt;Ref_Type&gt;Journal&lt;/Ref_Type&gt;&lt;Ref_ID&gt;13139&lt;/Ref_ID&gt;&lt;Title_Primary&gt;Diagnostic utility of echocardiography in patients with suspected pulmonary embolism&lt;/Title_Primary&gt;&lt;Authors_Primary&gt;Bova,C.&lt;/Authors_Primary&gt;&lt;Authors_Primary&gt;Greco,F.&lt;/Authors_Primary&gt;&lt;Authors_Primary&gt;Misuraca,G.&lt;/Authors_Primary&gt;&lt;Authors_Primary&gt;Serafini,O.&lt;/Authors_Primary&gt;&lt;Authors_Primary&gt;Crocco,F.&lt;/Authors_Primary&gt;&lt;Authors_Primary&gt;Greco,A.&lt;/Authors_Primary&gt;&lt;Authors_Primary&gt;Noto,A.&lt;/Authors_Primary&gt;&lt;Date_Primary&gt;2003/5&lt;/Date_Primary&gt;&lt;Keywords&gt;$$accept title Second search&lt;/Keywords&gt;&lt;Keywords&gt;$$keep from second search&lt;/Keywords&gt;&lt;Keywords&gt;$$Medline&lt;/Keywords&gt;&lt;Keywords&gt;$$Pathologies&lt;/Keywords&gt;&lt;Keywords&gt;$$pulmonary&lt;/Keywords&gt;&lt;Keywords&gt;echocardiography&lt;/Keywords&gt;&lt;Reprint&gt;In File&lt;/Reprint&gt;&lt;Start_Page&gt;180&lt;/Start_Page&gt;&lt;End_Page&gt;183&lt;/End_Page&gt;&lt;Periodical&gt;American Journal of Emergency Medicine&lt;/Periodical&gt;&lt;Volume&gt;21&lt;/Volume&gt;&lt;Issue&gt;3&lt;/Issue&gt;&lt;Address&gt;Department of Internal Medicine, Annunziata General Hospital, Cosenza, Italy&lt;/Address&gt;&lt;ZZ_JournalFull&gt;&lt;f name="System"&gt;American Journal of Emergency Medicine&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66</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Casella</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Casella&lt;/Author&gt;&lt;Year&gt;2009&lt;/Year&gt;&lt;RecNum&gt;7580&lt;/RecNum&gt;&lt;IDText&gt;The potential impact of contemporary transthoracic echocardiography on the management of patients with native valve endocarditis: a comparison with transesophageal echocardiography&lt;/IDText&gt;&lt;MDL Ref_Type="Journal"&gt;&lt;Ref_Type&gt;Journal&lt;/Ref_Type&gt;&lt;Ref_ID&gt;7580&lt;/Ref_ID&gt;&lt;Title_Primary&gt;The potential impact of contemporary transthoracic echocardiography on the management of patients with native valve endocarditis: a comparison with transesophageal echocardiography&lt;/Title_Primary&gt;&lt;Authors_Primary&gt;Casella,F.&lt;/Authors_Primary&gt;&lt;Authors_Primary&gt;Rana,B.&lt;/Authors_Primary&gt;&lt;Authors_Primary&gt;Casazza,G.&lt;/Authors_Primary&gt;&lt;Authors_Primary&gt;Bhan,A.&lt;/Authors_Primary&gt;&lt;Authors_Primary&gt;Kapetanakis,S.&lt;/Authors_Primary&gt;&lt;Authors_Primary&gt;Omigie,J.&lt;/Authors_Primary&gt;&lt;Authors_Primary&gt;Reiken,J.&lt;/Authors_Primary&gt;&lt;Authors_Primary&gt;Monaghan,M.J.&lt;/Authors_Primary&gt;&lt;Authors_Primary&gt;Casella,Francesco&lt;/Authors_Primary&gt;&lt;Authors_Primary&gt;Rana,Bushra&lt;/Authors_Primary&gt;&lt;Authors_Primary&gt;Casazza,Giovanni&lt;/Authors_Primary&gt;&lt;Authors_Primary&gt;Bhan,Amit&lt;/Authors_Primary&gt;&lt;Authors_Primary&gt;Kapetanakis,Stam&lt;/Authors_Primary&gt;&lt;Authors_Primary&gt;Omigie,Joe&lt;/Authors_Primary&gt;&lt;Authors_Primary&gt;Reiken,Joseph&lt;/Authors_Primary&gt;&lt;Authors_Primary&gt;Monaghan,Mark J.&lt;/Authors_Primary&gt;&lt;Date_Primary&gt;2009/9&lt;/Date_Primary&gt;&lt;Keywords&gt;$$accept title Second search&lt;/Keywords&gt;&lt;Keywords&gt;$$endocarditis&lt;/Keywords&gt;&lt;Keywords&gt;$$keep from second search&lt;/Keywords&gt;&lt;Keywords&gt;$$Medline&lt;/Keywords&gt;&lt;Keywords&gt;$$Pathologies&lt;/Keywords&gt;&lt;Keywords&gt;echocardiography&lt;/Keywords&gt;&lt;Reprint&gt;In File&lt;/Reprint&gt;&lt;Start_Page&gt;900&lt;/Start_Page&gt;&lt;End_Page&gt;906&lt;/End_Page&gt;&lt;Periodical&gt;Echocardiography&lt;/Periodical&gt;&lt;Volume&gt;26&lt;/Volume&gt;&lt;Issue&gt;8&lt;/Issue&gt;&lt;Address&gt;Department of Cardiology, King&amp;apos;s College Hospital, Denmark Hill, London, UK&lt;/Address&gt;&lt;ZZ_JournalFull&gt;&lt;f name="System"&gt;Echocardiograph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67</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Jassal</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Jassal&lt;/Author&gt;&lt;Year&gt;2007&lt;/Year&gt;&lt;RecNum&gt;1061&lt;/RecNum&gt;&lt;IDText&gt;Diagnostic value of harmonic transthoracic echocardiography in native valve infective endocarditis: comparison with transesophageal echocardiography&lt;/IDText&gt;&lt;MDL Ref_Type="Journal"&gt;&lt;Ref_Type&gt;Journal&lt;/Ref_Type&gt;&lt;Ref_ID&gt;1061&lt;/Ref_ID&gt;&lt;Title_Primary&gt;Diagnostic value of harmonic transthoracic echocardiography in native valve infective endocarditis: comparison with transesophageal echocardiography&lt;/Title_Primary&gt;&lt;Authors_Primary&gt;Jassal,D.S.&lt;/Authors_Primary&gt;&lt;Authors_Primary&gt;Aminbakhsh,A.&lt;/Authors_Primary&gt;&lt;Authors_Primary&gt;Fang,T.&lt;/Authors_Primary&gt;&lt;Authors_Primary&gt;Shaikh,N.&lt;/Authors_Primary&gt;&lt;Authors_Primary&gt;Embil,J.M.&lt;/Authors_Primary&gt;&lt;Authors_Primary&gt;Mackenzie,G.S.&lt;/Authors_Primary&gt;&lt;Authors_Primary&gt;Tam,J.W.&lt;/Authors_Primary&gt;&lt;Authors_Primary&gt;Jassal,Davinder S.&lt;/Authors_Primary&gt;&lt;Authors_Primary&gt;Aminbakhsh,Amin&lt;/Authors_Primary&gt;&lt;Authors_Primary&gt;Fang,Tielan&lt;/Authors_Primary&gt;&lt;Authors_Primary&gt;Shaikh,Nasir&lt;/Authors_Primary&gt;&lt;Authors_Primary&gt;Embil,John M.&lt;/Authors_Primary&gt;&lt;Authors_Primary&gt;Mackenzie,Gordon S.&lt;/Authors_Primary&gt;&lt;Authors_Primary&gt;Tam,James W.&lt;/Authors_Primary&gt;&lt;Date_Primary&gt;2007&lt;/Date_Primary&gt;&lt;Keywords&gt;$$Broad search&lt;/Keywords&gt;&lt;Keywords&gt;$$diagnostic study&lt;/Keywords&gt;&lt;Keywords&gt;$$endocarditis&lt;/Keywords&gt;&lt;Keywords&gt;$$Medline&lt;/Keywords&gt;&lt;Keywords&gt;$$not AF&lt;/Keywords&gt;&lt;Keywords&gt;$$Pathologies&lt;/Keywords&gt;&lt;Keywords&gt;$$query title&lt;/Keywords&gt;&lt;Keywords&gt;$$tissue harmonic imaging&lt;/Keywords&gt;&lt;Keywords&gt;$$TTE&lt;/Keywords&gt;&lt;Keywords&gt;echocardiography&lt;/Keywords&gt;&lt;Reprint&gt;Not in File&lt;/Reprint&gt;&lt;Start_Page&gt;20&lt;/Start_Page&gt;&lt;Periodical&gt;Cardiovascular Ultrasound&lt;/Periodical&gt;&lt;Volume&gt;5&lt;/Volume&gt;&lt;Address&gt;Bergen Cardiac Care Centre, Cardiology Division, Department of Cardiac Sciences, St. Boniface General Hospital, Winnipeg, Manitoba, Canada. djassal@sbgh.mb.ca&lt;/Address&gt;&lt;ZZ_JournalFull&gt;&lt;f name="System"&gt;Cardiovascular Ultrasound&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6</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Lanzarini</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Lanzarini&lt;/Author&gt;&lt;Year&gt;2005&lt;/Year&gt;&lt;RecNum&gt;11801&lt;/RecNum&gt;&lt;IDText&gt;Two simple echo-Doppler measurements can accurately identify pulmonary hypertension in the large majority of patients with chronic heart failure&lt;/IDText&gt;&lt;MDL Ref_Type="Journal"&gt;&lt;Ref_Type&gt;Journal&lt;/Ref_Type&gt;&lt;Ref_ID&gt;11801&lt;/Ref_ID&gt;&lt;Title_Primary&gt;Two simple echo-Doppler measurements can accurately identify pulmonary hypertension in the large majority of patients with chronic heart failure&lt;/Title_Primary&gt;&lt;Authors_Primary&gt;Lanzarini,L.&lt;/Authors_Primary&gt;&lt;Authors_Primary&gt;Fontana,A.&lt;/Authors_Primary&gt;&lt;Authors_Primary&gt;Campana,C.&lt;/Authors_Primary&gt;&lt;Authors_Primary&gt;Klersy,C.&lt;/Authors_Primary&gt;&lt;Authors_Primary&gt;Lanzarini,Luca&lt;/Authors_Primary&gt;&lt;Authors_Primary&gt;Fontana,Alessandra&lt;/Authors_Primary&gt;&lt;Authors_Primary&gt;Campana,Carlo&lt;/Authors_Primary&gt;&lt;Authors_Primary&gt;Klersy,Catherine&lt;/Authors_Primary&gt;&lt;Date_Primary&gt;2005/6&lt;/Date_Primary&gt;&lt;Keywords&gt;$$accept title Second search&lt;/Keywords&gt;&lt;Keywords&gt;$$keep from second search&lt;/Keywords&gt;&lt;Keywords&gt;$$Medline&lt;/Keywords&gt;&lt;Keywords&gt;$$Pathologies&lt;/Keywords&gt;&lt;Reprint&gt;In File&lt;/Reprint&gt;&lt;Start_Page&gt;745&lt;/Start_Page&gt;&lt;End_Page&gt;754&lt;/End_Page&gt;&lt;Periodical&gt;Journal of Heart &amp;amp; Lung Transplantation&lt;/Periodical&gt;&lt;Volume&gt;24&lt;/Volume&gt;&lt;Issue&gt;6&lt;/Issue&gt;&lt;Address&gt;Department of Cardiology, IRCCS-Policlinico S. Matteo, Pavia, Italy. l.lanzarini@smatteo.pv.it&lt;/Address&gt;&lt;ZZ_JournalFull&gt;&lt;f name="System"&gt;Journal of Heart &amp;amp; Lung Transplantation&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80</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Maestre</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Maestre&lt;/Author&gt;&lt;Year&gt;2009&lt;/Year&gt;&lt;RecNum&gt;5959&lt;/RecNum&gt;&lt;IDText&gt;Diagnostic accuracy of clinical criteria for identifying systolic and diastolic heart failure: cross-sectional study&lt;/IDText&gt;&lt;MDL Ref_Type="Journal"&gt;&lt;Ref_Type&gt;Journal&lt;/Ref_Type&gt;&lt;Ref_ID&gt;5959&lt;/Ref_ID&gt;&lt;Title_Primary&gt;Diagnostic accuracy of clinical criteria for identifying systolic and diastolic heart failure: cross-sectional study&lt;/Title_Primary&gt;&lt;Authors_Primary&gt;Maestre,A.&lt;/Authors_Primary&gt;&lt;Authors_Primary&gt;Gil,V.&lt;/Authors_Primary&gt;&lt;Authors_Primary&gt;Gallego,J.&lt;/Authors_Primary&gt;&lt;Authors_Primary&gt;Aznar,J.&lt;/Authors_Primary&gt;&lt;Authors_Primary&gt;Mora,A.&lt;/Authors_Primary&gt;&lt;Authors_Primary&gt;Martin-Hidalgo,A.&lt;/Authors_Primary&gt;&lt;Authors_Primary&gt;Maestre,Ana&lt;/Authors_Primary&gt;&lt;Authors_Primary&gt;Gil,Vicente&lt;/Authors_Primary&gt;&lt;Authors_Primary&gt;Gallego,Javier&lt;/Authors_Primary&gt;&lt;Authors_Primary&gt;Aznar,Jose&lt;/Authors_Primary&gt;&lt;Authors_Primary&gt;Mora,Antonia&lt;/Authors_Primary&gt;&lt;Authors_Primary&gt;Martin-Hidalgo,Alberto&lt;/Authors_Primary&gt;&lt;Date_Primary&gt;2009/2&lt;/Date_Primary&gt;&lt;Keywords&gt;$$accept title&lt;/Keywords&gt;&lt;Keywords&gt;$$diagnostic study&lt;/Keywords&gt;&lt;Keywords&gt;$$echo&lt;/Keywords&gt;&lt;Keywords&gt;$$heart failure&lt;/Keywords&gt;&lt;Keywords&gt;$$left ventricular&lt;/Keywords&gt;&lt;Keywords&gt;$$Medline&lt;/Keywords&gt;&lt;Keywords&gt;$$Pathologies&lt;/Keywords&gt;&lt;Keywords&gt;$$Pathologies taster&lt;/Keywords&gt;&lt;Keywords&gt;$$retrieve for diagnostic study&lt;/Keywords&gt;&lt;Keywords&gt;echocardiography&lt;/Keywords&gt;&lt;Keywords&gt;left ventricular&lt;/Keywords&gt;&lt;Reprint&gt;In File&lt;/Reprint&gt;&lt;Start_Page&gt;55&lt;/Start_Page&gt;&lt;End_Page&gt;61&lt;/End_Page&gt;&lt;Periodical&gt;Journal of Evaluation in Clinical Practice&lt;/Periodical&gt;&lt;Volume&gt;15&lt;/Volume&gt;&lt;Issue&gt;1&lt;/Issue&gt;&lt;Address&gt;Internal Medicine Department, Hospital General Universitario de Elche, Elche, Spain. amaestrep@gmail.com&lt;/Address&gt;&lt;ZZ_JournalFull&gt;&lt;f name="System"&gt;Journal of Evaluation in Clinical Practice&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81</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Nienaber</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Nienaber&lt;/Author&gt;&lt;Year&gt;1993&lt;/Year&gt;&lt;RecNum&gt;4645&lt;/RecNum&gt;&lt;IDText&gt;The diagnosis of thoracic aortic dissection by noninvasive imaging procedures&lt;/IDText&gt;&lt;MDL Ref_Type="Journal"&gt;&lt;Ref_Type&gt;Journal&lt;/Ref_Type&gt;&lt;Ref_ID&gt;4645&lt;/Ref_ID&gt;&lt;Title_Primary&gt;The diagnosis of thoracic aortic dissection by noninvasive imaging procedures&lt;/Title_Primary&gt;&lt;Authors_Primary&gt;Nienaber,C.A.&lt;/Authors_Primary&gt;&lt;Authors_Primary&gt;von,Kodolitsch Y.&lt;/Authors_Primary&gt;&lt;Authors_Primary&gt;Nicolas,V.&lt;/Authors_Primary&gt;&lt;Authors_Primary&gt;Siglow,V.&lt;/Authors_Primary&gt;&lt;Authors_Primary&gt;Piepho,A.&lt;/Authors_Primary&gt;&lt;Authors_Primary&gt;Brockhoff,C.&lt;/Authors_Primary&gt;&lt;Authors_Primary&gt;Koschyk,D.H.&lt;/Authors_Primary&gt;&lt;Authors_Primary&gt;Spielmann,R.P.&lt;/Authors_Primary&gt;&lt;Date_Primary&gt;1993/1/7&lt;/Date_Primary&gt;&lt;Keywords&gt;$$accept title&lt;/Keywords&gt;&lt;Keywords&gt;$$angiography&lt;/Keywords&gt;&lt;Keywords&gt;$$aortic dissection&lt;/Keywords&gt;&lt;Keywords&gt;$$Broad search&lt;/Keywords&gt;&lt;Keywords&gt;$$colour echo&lt;/Keywords&gt;&lt;Keywords&gt;$$diagnostic study&lt;/Keywords&gt;&lt;Keywords&gt;$$Doppler&lt;/Keywords&gt;&lt;Keywords&gt;$$Medline&lt;/Keywords&gt;&lt;Keywords&gt;$$Pathologies&lt;/Keywords&gt;&lt;Keywords&gt;$$retrieve for diagnostic study&lt;/Keywords&gt;&lt;Keywords&gt;$$TOE&lt;/Keywords&gt;&lt;Keywords&gt;$$TTE&lt;/Keywords&gt;&lt;Keywords&gt;echocardiography&lt;/Keywords&gt;&lt;Reprint&gt;In File&lt;/Reprint&gt;&lt;Start_Page&gt;1&lt;/Start_Page&gt;&lt;End_Page&gt;9&lt;/End_Page&gt;&lt;Periodical&gt;New England Journal of Medicine&lt;/Periodical&gt;&lt;Volume&gt;328&lt;/Volume&gt;&lt;Issue&gt;1&lt;/Issue&gt;&lt;Address&gt;Department of Internal Medicine II, Universitats-Krankenhaus Eppendorf, Hamburg, Germany&lt;/Address&gt;&lt;ZZ_JournalFull&gt;&lt;f name="System"&gt;New England Journal of Medicine&lt;/f&gt;&lt;/ZZ_JournalFull&gt;&lt;ZZ_JournalStdAbbrev&gt;&lt;f name="System"&gt;N Engl J Med&lt;/f&gt;&lt;/ZZ_JournalStdAbbrev&gt;&lt;ZZ_WorkformID&gt;1&lt;/ZZ_WorkformID&gt;&lt;/MDL&gt;&lt;/Cite&gt;&lt;/Refman&gt;</w:instrText>
      </w:r>
      <w:r w:rsidR="00FC2DC5" w:rsidRPr="00EF4EB9">
        <w:rPr>
          <w:rFonts w:eastAsia="Calibri"/>
          <w:color w:val="000000"/>
          <w:sz w:val="22"/>
          <w:szCs w:val="22"/>
          <w:lang w:eastAsia="en-US"/>
        </w:rPr>
        <w:fldChar w:fldCharType="separate"/>
      </w:r>
      <w:r w:rsidR="00C555BF" w:rsidRPr="00C555BF">
        <w:rPr>
          <w:rFonts w:eastAsia="Calibri"/>
          <w:noProof/>
          <w:color w:val="000000"/>
          <w:sz w:val="22"/>
          <w:szCs w:val="22"/>
          <w:vertAlign w:val="superscript"/>
          <w:lang w:eastAsia="en-US"/>
        </w:rPr>
        <w:t>83</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Reichlin</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Reichlin&lt;/Author&gt;&lt;Year&gt;2004&lt;/Year&gt;&lt;RecNum&gt;2235&lt;/RecNum&gt;&lt;IDText&gt;Initial clinical evaluation of cardiac systolic murmurs in the ED by noncardiologists&lt;/IDText&gt;&lt;MDL Ref_Type="Journal"&gt;&lt;Ref_Type&gt;Journal&lt;/Ref_Type&gt;&lt;Ref_ID&gt;2235&lt;/Ref_ID&gt;&lt;Title_Primary&gt;Initial clinical evaluation of cardiac systolic murmurs in the ED by noncardiologists&lt;/Title_Primary&gt;&lt;Authors_Primary&gt;Reichlin,S.&lt;/Authors_Primary&gt;&lt;Authors_Primary&gt;Dieterle,T.&lt;/Authors_Primary&gt;&lt;Authors_Primary&gt;Camli,C.&lt;/Authors_Primary&gt;&lt;Authors_Primary&gt;Leimenstoll,B.&lt;/Authors_Primary&gt;&lt;Authors_Primary&gt;Schoenenberger,R.A.&lt;/Authors_Primary&gt;&lt;Authors_Primary&gt;Martina,B.&lt;/Authors_Primary&gt;&lt;Date_Primary&gt;2004/3&lt;/Date_Primary&gt;&lt;Keywords&gt;$$accept title&lt;/Keywords&gt;&lt;Keywords&gt;$$Broad search&lt;/Keywords&gt;&lt;Keywords&gt;$$diagnosis&lt;/Keywords&gt;&lt;Keywords&gt;$$electroCG&lt;/Keywords&gt;&lt;Keywords&gt;$$Medline&lt;/Keywords&gt;&lt;Keywords&gt;$$Pathologies&lt;/Keywords&gt;&lt;Keywords&gt;$$retrieve for diagnostic study&lt;/Keywords&gt;&lt;Keywords&gt;$$TTE&lt;/Keywords&gt;&lt;Keywords&gt;$$valve disease&lt;/Keywords&gt;&lt;Keywords&gt;article&lt;/Keywords&gt;&lt;Keywords&gt;echocardiography&lt;/Keywords&gt;&lt;Keywords&gt;hospital&lt;/Keywords&gt;&lt;Keywords&gt;patient&lt;/Keywords&gt;&lt;Keywords&gt;study&lt;/Keywords&gt;&lt;Keywords&gt;university&lt;/Keywords&gt;&lt;Reprint&gt;In File&lt;/Reprint&gt;&lt;Start_Page&gt;71&lt;/Start_Page&gt;&lt;End_Page&gt;75&lt;/End_Page&gt;&lt;Periodical&gt;American Journal of Emergency Medicine&lt;/Periodical&gt;&lt;Volume&gt;22&lt;/Volume&gt;&lt;Issue&gt;2&lt;/Issue&gt;&lt;Address&gt;Department of Internal Medicine, University Hospital Basel, Basel, Switzerland&lt;/Address&gt;&lt;ZZ_JournalFull&gt;&lt;f name="System"&gt;American Journal of Emergency Medicine&lt;/f&gt;&lt;/ZZ_JournalFull&gt;&lt;ZZ_WorkformID&gt;1&lt;/ZZ_WorkformID&gt;&lt;/MDL&gt;&lt;/Cite&gt;&lt;/Refman&gt;</w:instrText>
      </w:r>
      <w:r w:rsidR="00FC2DC5" w:rsidRPr="00EF4EB9">
        <w:rPr>
          <w:rFonts w:eastAsia="Calibri"/>
          <w:color w:val="000000"/>
          <w:sz w:val="22"/>
          <w:szCs w:val="22"/>
          <w:lang w:eastAsia="en-US"/>
        </w:rPr>
        <w:fldChar w:fldCharType="separate"/>
      </w:r>
      <w:r w:rsidR="00C555BF" w:rsidRPr="00C555BF">
        <w:rPr>
          <w:rFonts w:eastAsia="Calibri"/>
          <w:noProof/>
          <w:color w:val="000000"/>
          <w:sz w:val="22"/>
          <w:szCs w:val="22"/>
          <w:vertAlign w:val="superscript"/>
          <w:lang w:eastAsia="en-US"/>
        </w:rPr>
        <w:t>88</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harifi</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harifi&lt;/Author&gt;&lt;Year&gt;2007&lt;/Year&gt;&lt;RecNum&gt;19793&lt;/RecNum&gt;&lt;IDText&gt;Is Transesophageal Echocardiography Necessary before D.C. Cardioversion in Patients with a Normal Transthoracic Echocardiogram?&lt;/IDText&gt;&lt;MDL Ref_Type="Journal"&gt;&lt;Ref_Type&gt;Journal&lt;/Ref_Type&gt;&lt;Ref_ID&gt;19793&lt;/Ref_ID&gt;&lt;Title_Primary&gt;Is Transesophageal Echocardiography Necessary before D.C. Cardioversion in Patients with a Normal Transthoracic Echocardiogram?&lt;/Title_Primary&gt;&lt;Authors_Primary&gt;Sharifi,Mohsen&lt;/Authors_Primary&gt;&lt;Authors_Primary&gt;Parhizgar,Alireza&lt;/Authors_Primary&gt;&lt;Authors_Primary&gt;Gupta,Punam&lt;/Authors_Primary&gt;&lt;Authors_Primary&gt;Mehdipour,Mahshid&lt;/Authors_Primary&gt;&lt;Authors_Primary&gt;Emrani,Farnaz&lt;/Authors_Primary&gt;&lt;Authors_Primary&gt;Baldwin,David&lt;/Authors_Primary&gt;&lt;Date_Primary&gt;2007&lt;/Date_Primary&gt;&lt;Keywords&gt;Atrial fibrillation&lt;/Keywords&gt;&lt;Keywords&gt;cardioversion&lt;/Keywords&gt;&lt;Keywords&gt;contrast&lt;/Keywords&gt;&lt;Keywords&gt;echocardiography&lt;/Keywords&gt;&lt;Keywords&gt;heart&lt;/Keywords&gt;&lt;Keywords&gt;patient&lt;/Keywords&gt;&lt;Keywords&gt;spontaneous echo contrast&lt;/Keywords&gt;&lt;Keywords&gt;study&lt;/Keywords&gt;&lt;Keywords&gt;thrombus&lt;/Keywords&gt;&lt;Keywords&gt;transesophageal echocardiography&lt;/Keywords&gt;&lt;Keywords&gt;transthoracic echocardiography&lt;/Keywords&gt;&lt;Reprint&gt;In File&lt;/Reprint&gt;&lt;Start_Page&gt;397&lt;/Start_Page&gt;&lt;End_Page&gt;400&lt;/End_Page&gt;&lt;Periodical&gt;Echocardiography&lt;/Periodical&gt;&lt;Volume&gt;24&lt;/Volume&gt;&lt;Issue&gt;4&lt;/Issue&gt;&lt;Publisher&gt;Blackwell Publishing Inc&lt;/Publisher&gt;&lt;ISSN_ISBN&gt;1540-8175&lt;/ISSN_ISBN&gt;&lt;Misc_3&gt;10.1111/j.1540-8175.2007.00400.x&lt;/Misc_3&gt;&lt;Web_URL&gt;http://dx.doi.org/10.1111/j.1540-8175.2007.00400.x&lt;/Web_URL&gt;&lt;ZZ_JournalFull&gt;&lt;f name="System"&gt;Echocardiograph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1</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hively</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hively&lt;/Author&gt;&lt;Year&gt;1991&lt;/Year&gt;&lt;RecNum&gt;4810&lt;/RecNum&gt;&lt;IDText&gt;Diagnostic value of transesophageal compared with transthoracic echocardiography in infective endocarditis&lt;/IDText&gt;&lt;MDL Ref_Type="Journal"&gt;&lt;Ref_Type&gt;Journal&lt;/Ref_Type&gt;&lt;Ref_ID&gt;4810&lt;/Ref_ID&gt;&lt;Title_Primary&gt;Diagnostic value of transesophageal compared with transthoracic echocardiography in infective endocarditis&lt;/Title_Primary&gt;&lt;Authors_Primary&gt;Shively,B.K.&lt;/Authors_Primary&gt;&lt;Authors_Primary&gt;Gurule,F.T.&lt;/Authors_Primary&gt;&lt;Authors_Primary&gt;Roldan,C.A.&lt;/Authors_Primary&gt;&lt;Authors_Primary&gt;Leggett,J.H.&lt;/Authors_Primary&gt;&lt;Authors_Primary&gt;Schiller,N.B.&lt;/Authors_Primary&gt;&lt;Authors_Primary&gt;Shively,B.K.&lt;/Authors_Primary&gt;&lt;Authors_Primary&gt;Gurule,F.T.&lt;/Authors_Primary&gt;&lt;Authors_Primary&gt;Roldan,C.A.&lt;/Authors_Primary&gt;&lt;Authors_Primary&gt;Leggett,J.H.&lt;/Authors_Primary&gt;&lt;Authors_Primary&gt;Schiller,N.B.&lt;/Authors_Primary&gt;&lt;Date_Primary&gt;1991/8&lt;/Date_Primary&gt;&lt;Keywords&gt;$$accept title&lt;/Keywords&gt;&lt;Keywords&gt;$$Broad search&lt;/Keywords&gt;&lt;Keywords&gt;$$diagnostic study&lt;/Keywords&gt;&lt;Keywords&gt;$$endocarditis&lt;/Keywords&gt;&lt;Keywords&gt;$$Medline&lt;/Keywords&gt;&lt;Keywords&gt;$$not online&lt;/Keywords&gt;&lt;Keywords&gt;$$Pathologies&lt;/Keywords&gt;&lt;Keywords&gt;$$retrieve later?&lt;/Keywords&gt;&lt;Keywords&gt;$$TOE&lt;/Keywords&gt;&lt;Keywords&gt;$$TTE&lt;/Keywords&gt;&lt;Keywords&gt;article&lt;/Keywords&gt;&lt;Keywords&gt;echocardiography&lt;/Keywords&gt;&lt;Keywords&gt;patient&lt;/Keywords&gt;&lt;Keywords&gt;study&lt;/Keywords&gt;&lt;Keywords&gt;university&lt;/Keywords&gt;&lt;Reprint&gt;In File&lt;/Reprint&gt;&lt;Start_Page&gt;391&lt;/Start_Page&gt;&lt;End_Page&gt;397&lt;/End_Page&gt;&lt;Periodical&gt;Journal of the American College of Cardiology&lt;/Periodical&gt;&lt;Volume&gt;18&lt;/Volume&gt;&lt;Issue&gt;2&lt;/Issue&gt;&lt;Address&gt;Department of Medicine, University of New Mexico, Albuquerque 87108&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4</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and Vigna</w:t>
      </w:r>
      <w:r w:rsidR="00D013E2"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2</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ix of the studies were level 3a, that is they differed from level 2 only in being among non-consecutive patients, Cassidy</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Cassidy&lt;/Author&gt;&lt;Year&gt;1992&lt;/Year&gt;&lt;RecNum&gt;17756&lt;/RecNum&gt;&lt;IDText&gt;Aortic stenosis in elderly people: an evaluation of clinical and echocardiographic diagnosis&lt;/IDText&gt;&lt;MDL Ref_Type="Journal"&gt;&lt;Ref_Type&gt;Journal&lt;/Ref_Type&gt;&lt;Ref_ID&gt;17756&lt;/Ref_ID&gt;&lt;Title_Primary&gt;Aortic stenosis in elderly people: an evaluation of clinical and echocardiographic diagnosis&lt;/Title_Primary&gt;&lt;Authors_Primary&gt;Cassidy,T.P.&lt;/Authors_Primary&gt;&lt;Authors_Primary&gt;Hardwick,D.J.&lt;/Authors_Primary&gt;&lt;Authors_Primary&gt;Norris,C.A.&lt;/Authors_Primary&gt;&lt;Authors_Primary&gt;Cassidy,T.P.&lt;/Authors_Primary&gt;&lt;Authors_Primary&gt;Hardwick,D.J.&lt;/Authors_Primary&gt;&lt;Authors_Primary&gt;Norris,C.A.&lt;/Authors_Primary&gt;&lt;Date_Primary&gt;1992/11&lt;/Date_Primary&gt;&lt;Keywords&gt;$$accept title Second search&lt;/Keywords&gt;&lt;Keywords&gt;$$aortic stenosis&lt;/Keywords&gt;&lt;Keywords&gt;$$keep from second search&lt;/Keywords&gt;&lt;Keywords&gt;$$Medline&lt;/Keywords&gt;&lt;Keywords&gt;$$Pathologies&lt;/Keywords&gt;&lt;Keywords&gt;$$TTE as gold standard&lt;/Keywords&gt;&lt;Keywords&gt;echocardiography&lt;/Keywords&gt;&lt;Keywords&gt;stenosis&lt;/Keywords&gt;&lt;Reprint&gt;In File&lt;/Reprint&gt;&lt;Start_Page&gt;440&lt;/Start_Page&gt;&lt;End_Page&gt;444&lt;/End_Page&gt;&lt;Periodical&gt;Age &amp;amp; Ageing&lt;/Periodical&gt;&lt;Volume&gt;21&lt;/Volume&gt;&lt;Issue&gt;6&lt;/Issue&gt;&lt;Address&gt;Geriatric Medicine Unit, City Hospital, Edinburgh&lt;/Address&gt;&lt;ZZ_JournalFull&gt;&lt;f name="System"&gt;Age &amp;amp; Ageing&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68</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Groves</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Groves&lt;/Author&gt;&lt;Year&gt;2004&lt;/Year&gt;&lt;RecNum&gt;2143&lt;/RecNum&gt;&lt;IDText&gt;Semi-quantitative assessment of tricuspid regurgitation on contrast-enhanced multidetector CT&lt;/IDText&gt;&lt;MDL Ref_Type="Journal"&gt;&lt;Ref_Type&gt;Journal&lt;/Ref_Type&gt;&lt;Ref_ID&gt;2143&lt;/Ref_ID&gt;&lt;Title_Primary&gt;Semi-quantitative assessment of tricuspid regurgitation on contrast-enhanced multidetector CT&lt;/Title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Date_Primary&gt;2004/8&lt;/Date_Primary&gt;&lt;Keywords&gt;$$accept title&lt;/Keywords&gt;&lt;Keywords&gt;$$Broad search&lt;/Keywords&gt;&lt;Keywords&gt;$$computer tomography&lt;/Keywords&gt;&lt;Keywords&gt;$$Medline&lt;/Keywords&gt;&lt;Keywords&gt;$$Pathologies&lt;/Keywords&gt;&lt;Keywords&gt;$$retrieve for diagnostic study&lt;/Keywords&gt;&lt;Keywords&gt;$$tricuspid regurgitation&lt;/Keywords&gt;&lt;Keywords&gt;$$TTE&lt;/Keywords&gt;&lt;Keywords&gt;echocardiography&lt;/Keywords&gt;&lt;Reprint&gt;In File&lt;/Reprint&gt;&lt;Start_Page&gt;715&lt;/Start_Page&gt;&lt;End_Page&gt;719&lt;/End_Page&gt;&lt;Periodical&gt;Clinical Radiology&lt;/Periodical&gt;&lt;Volume&gt;59&lt;/Volume&gt;&lt;Issue&gt;8&lt;/Issue&gt;&lt;Address&gt;Papworth Hospital, Papworth Everard, Cambridge, UK. dragroves@addenbrookes.u-net.com&lt;/Address&gt;&lt;ZZ_JournalFull&gt;&lt;f name="System"&gt;Clinical Radiolog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3</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Guyer</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Guyer&lt;/Author&gt;&lt;Year&gt;1984&lt;/Year&gt;&lt;RecNum&gt;19378&lt;/RecNum&gt;&lt;IDText&gt;Comparison of the echocardiographic and hemodynamic diagnosis of rheumatic tricuspid stenosis&lt;/IDText&gt;&lt;MDL Ref_Type="Journal"&gt;&lt;Ref_Type&gt;Journal&lt;/Ref_Type&gt;&lt;Ref_ID&gt;19378&lt;/Ref_ID&gt;&lt;Title_Primary&gt;Comparison of the echocardiographic and hemodynamic diagnosis of rheumatic tricuspid stenosis&lt;/Title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Date_Primary&gt;1984/5&lt;/Date_Primary&gt;&lt;Keywords&gt;$$accept title Second search&lt;/Keywords&gt;&lt;Keywords&gt;$$keep from second search&lt;/Keywords&gt;&lt;Keywords&gt;$$Medline&lt;/Keywords&gt;&lt;Keywords&gt;$$Pathologies&lt;/Keywords&gt;&lt;Keywords&gt;$$tricuspid valve&lt;/Keywords&gt;&lt;Keywords&gt;echocardiography&lt;/Keywords&gt;&lt;Keywords&gt;stenosis&lt;/Keywords&gt;&lt;Reprint&gt;In File&lt;/Reprint&gt;&lt;Start_Page&gt;1135&lt;/Start_Page&gt;&lt;End_Page&gt;1144&lt;/End_Page&gt;&lt;Periodical&gt;Journal of the American College of Cardiology&lt;/Periodical&gt;&lt;Volume&gt;3&lt;/Volume&gt;&lt;Issue&gt;5&lt;/Issue&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4</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Nienaber</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Nienaber&lt;/Author&gt;&lt;Year&gt;1994&lt;/Year&gt;&lt;RecNum&gt;4453&lt;/RecNum&gt;&lt;IDText&gt;Comparison of conventional and transesophageal echocardiography with magnetic resonance imaging for anatomical mapping of thoracic aortic dissection. A dual noninvasive imaging study with anatomical and/or angiographic validation&lt;/IDText&gt;&lt;MDL Ref_Type="Journal"&gt;&lt;Ref_Type&gt;Journal&lt;/Ref_Type&gt;&lt;Ref_ID&gt;4453&lt;/Ref_ID&gt;&lt;Title_Primary&gt;Comparison of conventional and transesophageal echocardiography with magnetic resonance imaging for anatomical mapping of thoracic aortic dissection. A dual noninvasive imaging study with anatomical and/or angiographic validation&lt;/Title_Primary&gt;&lt;Authors_Primary&gt;Nienaber,C.A.&lt;/Authors_Primary&gt;&lt;Authors_Primary&gt;von,Kodolitsch Y.&lt;/Authors_Primary&gt;&lt;Authors_Primary&gt;Brockhoff,C.J.&lt;/Authors_Primary&gt;&lt;Authors_Primary&gt;Koschyk,D.H.&lt;/Authors_Primary&gt;&lt;Authors_Primary&gt;Spielmann,R.P.&lt;/Authors_Primary&gt;&lt;Date_Primary&gt;1994/3&lt;/Date_Primary&gt;&lt;Keywords&gt;$$accept title&lt;/Keywords&gt;&lt;Keywords&gt;$$aorta&lt;/Keywords&gt;&lt;Keywords&gt;$$Broad search&lt;/Keywords&gt;&lt;Keywords&gt;$$diagnostic&lt;/Keywords&gt;&lt;Keywords&gt;$$Doppler&lt;/Keywords&gt;&lt;Keywords&gt;$$Medline&lt;/Keywords&gt;&lt;Keywords&gt;$$MRI&lt;/Keywords&gt;&lt;Keywords&gt;$$Pathologies&lt;/Keywords&gt;&lt;Keywords&gt;$$retrieve for diagnostic study&lt;/Keywords&gt;&lt;Keywords&gt;$$TOE&lt;/Keywords&gt;&lt;Keywords&gt;$$TTE&lt;/Keywords&gt;&lt;Keywords&gt;echocardiography&lt;/Keywords&gt;&lt;Reprint&gt;In File&lt;/Reprint&gt;&lt;Start_Page&gt;1&lt;/Start_Page&gt;&lt;End_Page&gt;14&lt;/End_Page&gt;&lt;Periodical&gt;International Journal of Cardiac Imaging&lt;/Periodical&gt;&lt;Volume&gt;10&lt;/Volume&gt;&lt;Issue&gt;1&lt;/Issue&gt;&lt;Address&gt;Department of Internal Medicine II, University Hospital Eppendorf, Hamburg, Germany&lt;/Address&gt;&lt;ZZ_JournalFull&gt;&lt;f name="System"&gt;International Journal of Cardiac Imaging&lt;/f&gt;&lt;/ZZ_JournalFull&gt;&lt;ZZ_WorkformID&gt;1&lt;/ZZ_WorkformID&gt;&lt;/MDL&gt;&lt;/Cite&gt;&lt;/Refman&gt;</w:instrText>
      </w:r>
      <w:r w:rsidR="00FC2DC5" w:rsidRPr="00EF4EB9">
        <w:rPr>
          <w:rFonts w:eastAsia="Calibri"/>
          <w:color w:val="000000"/>
          <w:sz w:val="22"/>
          <w:szCs w:val="22"/>
          <w:lang w:eastAsia="en-US"/>
        </w:rPr>
        <w:fldChar w:fldCharType="separate"/>
      </w:r>
      <w:r w:rsidR="00C555BF" w:rsidRPr="00C555BF">
        <w:rPr>
          <w:rFonts w:eastAsia="Calibri"/>
          <w:noProof/>
          <w:color w:val="000000"/>
          <w:sz w:val="22"/>
          <w:szCs w:val="22"/>
          <w:vertAlign w:val="superscript"/>
          <w:lang w:eastAsia="en-US"/>
        </w:rPr>
        <w:t>84</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parrow</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parrow&lt;/Author&gt;&lt;Year&gt;2003&lt;/Year&gt;&lt;RecNum&gt;13158&lt;/RecNum&gt;&lt;IDText&gt;The diagnosis of heart failure in general practice: implications for the UK National Service Framework&lt;/IDText&gt;&lt;MDL Ref_Type="Journal"&gt;&lt;Ref_Type&gt;Journal&lt;/Ref_Type&gt;&lt;Ref_ID&gt;13158&lt;/Ref_ID&gt;&lt;Title_Primary&gt;The diagnosis of heart failure in general practice: implications for the UK National Service Framework&lt;/Title_Primary&gt;&lt;Authors_Primary&gt;Sparrow,N.&lt;/Authors_Primary&gt;&lt;Authors_Primary&gt;Adlam,D.&lt;/Authors_Primary&gt;&lt;Authors_Primary&gt;Cowley,A.&lt;/Authors_Primary&gt;&lt;Authors_Primary&gt;Hampton,J.R.&lt;/Authors_Primary&gt;&lt;Authors_Primary&gt;Sparrow,Nigel&lt;/Authors_Primary&gt;&lt;Authors_Primary&gt;Adlam,David&lt;/Authors_Primary&gt;&lt;Authors_Primary&gt;Cowley,Alan&lt;/Authors_Primary&gt;&lt;Authors_Primary&gt;Hampton,John R.&lt;/Authors_Primary&gt;&lt;Date_Primary&gt;2003/6&lt;/Date_Primary&gt;&lt;Keywords&gt;$$accept title Second search&lt;/Keywords&gt;&lt;Keywords&gt;$$heart failure&lt;/Keywords&gt;&lt;Keywords&gt;$$keep from second search&lt;/Keywords&gt;&lt;Keywords&gt;$$Medline&lt;/Keywords&gt;&lt;Keywords&gt;$$Pathologies&lt;/Keywords&gt;&lt;Keywords&gt;article&lt;/Keywords&gt;&lt;Keywords&gt;echocardiography&lt;/Keywords&gt;&lt;Keywords&gt;left ventricular&lt;/Keywords&gt;&lt;Keywords&gt;patient&lt;/Keywords&gt;&lt;Keywords&gt;population&lt;/Keywords&gt;&lt;Keywords&gt;study&lt;/Keywords&gt;&lt;Reprint&gt;In File&lt;/Reprint&gt;&lt;Start_Page&gt;349&lt;/Start_Page&gt;&lt;End_Page&gt;354&lt;/End_Page&gt;&lt;Periodical&gt;European Journal of Heart Failure&lt;/Periodical&gt;&lt;Volume&gt;5&lt;/Volume&gt;&lt;Issue&gt;3&lt;/Issue&gt;&lt;Address&gt;Newthorpe Medical Practice, Chewton Street, Eastwood, Nottingham NG16 3HB, UK. nigelsparrow@aol.com&lt;/Address&gt;&lt;ZZ_JournalFull&gt;&lt;f name="System"&gt;European Journal of Heart Failure&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9</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and Wo</w:t>
      </w:r>
      <w:r w:rsidRPr="00EF4EB9">
        <w:rPr>
          <w:rFonts w:eastAsia="Calibri"/>
          <w:sz w:val="22"/>
          <w:szCs w:val="22"/>
          <w:lang w:eastAsia="en-US"/>
        </w:rPr>
        <w:t>ng</w:t>
      </w:r>
      <w:r w:rsidR="00D013E2"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Wong&lt;/Author&gt;&lt;Year&gt;1983&lt;/Year&gt;&lt;RecNum&gt;19440&lt;/RecNum&gt;&lt;IDText&gt;Sensitivity and specificity of two-dimensional echocardiography in the detection of valvular calcification&lt;/IDText&gt;&lt;MDL Ref_Type="Journal"&gt;&lt;Ref_Type&gt;Journal&lt;/Ref_Type&gt;&lt;Ref_ID&gt;19440&lt;/Ref_ID&gt;&lt;Title_Primary&gt;Sensitivity and specificity of two-dimensional echocardiography in the detection of valvular calcification&lt;/Title_Primary&gt;&lt;Authors_Primary&gt;Wong,M.&lt;/Authors_Primary&gt;&lt;Authors_Primary&gt;Tei,C.&lt;/Authors_Primary&gt;&lt;Authors_Primary&gt;Shah,P.M.&lt;/Authors_Primary&gt;&lt;Authors_Primary&gt;Wong,M.&lt;/Authors_Primary&gt;&lt;Authors_Primary&gt;Tei,C.&lt;/Authors_Primary&gt;&lt;Authors_Primary&gt;Shah,P.M.&lt;/Authors_Primary&gt;&lt;Date_Primary&gt;1983/10&lt;/Date_Primary&gt;&lt;Keywords&gt;$$accept title Second search&lt;/Keywords&gt;&lt;Keywords&gt;$$echo marker&lt;/Keywords&gt;&lt;Keywords&gt;$$keep from second search&lt;/Keywords&gt;&lt;Keywords&gt;$$Medline&lt;/Keywords&gt;&lt;Keywords&gt;$$Pathologies&lt;/Keywords&gt;&lt;Keywords&gt;$$valve&lt;/Keywords&gt;&lt;Keywords&gt;article&lt;/Keywords&gt;&lt;Keywords&gt;calcification&lt;/Keywords&gt;&lt;Keywords&gt;echocardiography&lt;/Keywords&gt;&lt;Keywords&gt;study&lt;/Keywords&gt;&lt;Reprint&gt;In File&lt;/Reprint&gt;&lt;Start_Page&gt;423&lt;/Start_Page&gt;&lt;End_Page&gt;427&lt;/End_Page&gt;&lt;Periodical&gt;Chest&lt;/Periodical&gt;&lt;Volume&gt;84&lt;/Volume&gt;&lt;Issue&gt;4&lt;/Issue&gt;&lt;ZZ_JournalFull&gt;&lt;f name="System"&gt;Chest&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03</w:t>
      </w:r>
      <w:r w:rsidR="00FC2DC5" w:rsidRPr="00EF4EB9">
        <w:rPr>
          <w:rFonts w:eastAsia="Calibri"/>
          <w:sz w:val="22"/>
          <w:szCs w:val="22"/>
          <w:lang w:eastAsia="en-US"/>
        </w:rPr>
        <w:fldChar w:fldCharType="end"/>
      </w:r>
      <w:r w:rsidRPr="00EF4EB9">
        <w:rPr>
          <w:rFonts w:eastAsia="Calibri"/>
          <w:sz w:val="22"/>
          <w:szCs w:val="22"/>
          <w:lang w:eastAsia="en-US"/>
        </w:rPr>
        <w:t xml:space="preserve">  Twenty-two of the studies were level 3b, comparisons with a reference standard that didn’t meet criteria for higher levels of evidence, Acar J et al</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Acar&lt;/Author&gt;&lt;Year&gt;1991&lt;/Year&gt;&lt;RecNum&gt;4781&lt;/RecNum&gt;&lt;IDText&gt;Diagnosis of left atrial thrombi in mitral stenosis--usefulness of ultrasound techniques compared with other methods.&lt;/IDText&gt;&lt;MDL Ref_Type="Journal"&gt;&lt;Ref_Type&gt;Journal&lt;/Ref_Type&gt;&lt;Ref_ID&gt;4781&lt;/Ref_ID&gt;&lt;Title_Primary&gt;Diagnosis of left atrial thrombi in mitral stenosis--usefulness of ultrasound techniques compared with other methods.&lt;/Title_Primary&gt;&lt;Authors_Primary&gt;Acar,J.&lt;/Authors_Primary&gt;&lt;Authors_Primary&gt;Cormier,B.&lt;/Authors_Primary&gt;&lt;Authors_Primary&gt;Grimberg,D.&lt;/Authors_Primary&gt;&lt;Authors_Primary&gt;Kawthekar,G.&lt;/Authors_Primary&gt;&lt;Authors_Primary&gt;Iung,B.&lt;/Authors_Primary&gt;&lt;Authors_Primary&gt;Scheuer,B.&lt;/Authors_Primary&gt;&lt;Authors_Primary&gt;Farah,E.&lt;/Authors_Primary&gt;&lt;Date_Primary&gt;1991/7&lt;/Date_Primary&gt;&lt;Keywords&gt;$$accept title&lt;/Keywords&gt;&lt;Keywords&gt;$$Broad search&lt;/Keywords&gt;&lt;Keywords&gt;$$diagnosis&lt;/Keywords&gt;&lt;Keywords&gt;$$Medline&lt;/Keywords&gt;&lt;Keywords&gt;$$Pathologies&lt;/Keywords&gt;&lt;Keywords&gt;$$retrieve for diagnostic study&lt;/Keywords&gt;&lt;Keywords&gt;$$thrombosis&lt;/Keywords&gt;&lt;Keywords&gt;$$TOE&lt;/Keywords&gt;&lt;Keywords&gt;$$TTE&lt;/Keywords&gt;&lt;Keywords&gt;echocardiography&lt;/Keywords&gt;&lt;Keywords&gt;left ventricular&lt;/Keywords&gt;&lt;Keywords&gt;stenosis&lt;/Keywords&gt;&lt;Keywords&gt;diagnosis&lt;/Keywords&gt;&lt;Keywords&gt;ultrasound&lt;/Keywords&gt;&lt;Reprint&gt;In File&lt;/Reprint&gt;&lt;Start_Page&gt;70&lt;/Start_Page&gt;&lt;End_Page&gt;76&lt;/End_Page&gt;&lt;Periodical&gt;European Heart Journal&lt;/Periodical&gt;&lt;Volume&gt;12 Suppl B&lt;/Volume&gt;&lt;Address&gt;Service de Cardiologie, Hopital Tenon, Paris, France&lt;/Address&gt;&lt;ZZ_JournalFull&gt;&lt;f name="System"&gt;European Heart Journal&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62</w:t>
      </w:r>
      <w:r w:rsidR="00FC2DC5" w:rsidRPr="00EF4EB9">
        <w:rPr>
          <w:rFonts w:eastAsia="Calibri"/>
          <w:sz w:val="22"/>
          <w:szCs w:val="22"/>
          <w:lang w:eastAsia="en-US"/>
        </w:rPr>
        <w:fldChar w:fldCharType="end"/>
      </w:r>
      <w:r w:rsidRPr="00EF4EB9">
        <w:rPr>
          <w:rFonts w:eastAsia="Calibri"/>
          <w:sz w:val="22"/>
          <w:szCs w:val="22"/>
          <w:lang w:eastAsia="en-US"/>
        </w:rPr>
        <w:t xml:space="preserve"> Dittmann</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Dittmann&lt;/Author&gt;&lt;Year&gt;1987&lt;/Year&gt;&lt;RecNum&gt;18892&lt;/RecNum&gt;&lt;IDText&gt;Diagnosis and quantification of aortic regurgitation by pulsed Doppler echocardiography in patients with mitral valve disease&lt;/IDText&gt;&lt;MDL Ref_Type="Journal"&gt;&lt;Ref_Type&gt;Journal&lt;/Ref_Type&gt;&lt;Ref_ID&gt;18892&lt;/Ref_ID&gt;&lt;Title_Primary&gt;Diagnosis and quantification of aortic regurgitation by pulsed Doppler echocardiography in patients with mitral valve disease&lt;/Title_Primary&gt;&lt;Authors_Primary&gt;Dittmann,H.&lt;/Authors_Primary&gt;&lt;Authors_Primary&gt;Karsch,K.R.&lt;/Authors_Primary&gt;&lt;Authors_Primary&gt;Seipel,L.&lt;/Authors_Primary&gt;&lt;Authors_Primary&gt;Dittmann,H.&lt;/Authors_Primary&gt;&lt;Authors_Primary&gt;Karsch,K.R.&lt;/Authors_Primary&gt;&lt;Authors_Primary&gt;Seipel,L.&lt;/Authors_Primary&gt;&lt;Date_Primary&gt;1987/8&lt;/Date_Primary&gt;&lt;Keywords&gt;$$accept title Second search&lt;/Keywords&gt;&lt;Keywords&gt;$$keep from second search&lt;/Keywords&gt;&lt;Keywords&gt;$$Medline&lt;/Keywords&gt;&lt;Keywords&gt;$$mitral valve&lt;/Keywords&gt;&lt;Keywords&gt;$$Pathologies&lt;/Keywords&gt;&lt;Keywords&gt;echocardiography&lt;/Keywords&gt;&lt;Keywords&gt;stenosis&lt;/Keywords&gt;&lt;Reprint&gt;In File&lt;/Reprint&gt;&lt;Start_Page&gt;53&lt;/Start_Page&gt;&lt;End_Page&gt;57&lt;/End_Page&gt;&lt;Periodical&gt;European Heart Journal&lt;/Periodical&gt;&lt;Volume&gt;8 Suppl C&lt;/Volume&gt;&lt;Address&gt;Department of Internal Medicine III, University of Tuebingen, F.R.G&lt;/Address&gt;&lt;ZZ_JournalFull&gt;&lt;f name="System"&gt;European Heart Journal&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69</w:t>
      </w:r>
      <w:r w:rsidR="00FC2DC5" w:rsidRPr="00EF4EB9">
        <w:rPr>
          <w:rFonts w:eastAsia="Calibri"/>
          <w:sz w:val="22"/>
          <w:szCs w:val="22"/>
          <w:lang w:eastAsia="en-US"/>
        </w:rPr>
        <w:fldChar w:fldCharType="end"/>
      </w:r>
      <w:r w:rsidRPr="00EF4EB9">
        <w:rPr>
          <w:rFonts w:eastAsia="Calibri"/>
          <w:sz w:val="22"/>
          <w:szCs w:val="22"/>
          <w:lang w:eastAsia="en-US"/>
        </w:rPr>
        <w:t xml:space="preserve"> Erbel</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Erbel&lt;/Author&gt;&lt;Year&gt;1984&lt;/Year&gt;&lt;RecNum&gt;19342&lt;/RecNum&gt;&lt;IDText&gt;Sensitivity and specificity of two-dimensional echocardiography in detection of impaired left ventricular function&lt;/IDText&gt;&lt;MDL Ref_Type="Journal"&gt;&lt;Ref_Type&gt;Journal&lt;/Ref_Type&gt;&lt;Ref_ID&gt;19342&lt;/Ref_ID&gt;&lt;Title_Primary&gt;Sensitivity and specificity of two-dimensional echocardiography in detection of impaired left ventricular function&lt;/Title_Primary&gt;&lt;Authors_Primary&gt;Erbel,R.&lt;/Authors_Primary&gt;&lt;Authors_Primary&gt;Schweizer,P.&lt;/Authors_Primary&gt;&lt;Authors_Primary&gt;Krebs,W.&lt;/Authors_Primary&gt;&lt;Authors_Primary&gt;Meyer,J.&lt;/Authors_Primary&gt;&lt;Authors_Primary&gt;Effert,S.&lt;/Authors_Primary&gt;&lt;Authors_Primary&gt;Erbel,R.&lt;/Authors_Primary&gt;&lt;Authors_Primary&gt;Schweizer,P.&lt;/Authors_Primary&gt;&lt;Authors_Primary&gt;Krebs,W.&lt;/Authors_Primary&gt;&lt;Authors_Primary&gt;Meyer,J.&lt;/Authors_Primary&gt;&lt;Authors_Primary&gt;Effert,S.&lt;/Authors_Primary&gt;&lt;Date_Primary&gt;1984/6&lt;/Date_Primary&gt;&lt;Keywords&gt;$$accept title Second search&lt;/Keywords&gt;&lt;Keywords&gt;$$keep from second search&lt;/Keywords&gt;&lt;Keywords&gt;$$left ventricular&lt;/Keywords&gt;&lt;Keywords&gt;$$Medline&lt;/Keywords&gt;&lt;Keywords&gt;$$Pathologies&lt;/Keywords&gt;&lt;Keywords&gt;echocardiography&lt;/Keywords&gt;&lt;Keywords&gt;left ventricular&lt;/Keywords&gt;&lt;Reprint&gt;In File&lt;/Reprint&gt;&lt;Start_Page&gt;477&lt;/Start_Page&gt;&lt;End_Page&gt;489&lt;/End_Page&gt;&lt;Periodical&gt;European Heart Journal&lt;/Periodical&gt;&lt;Volume&gt;5&lt;/Volume&gt;&lt;Issue&gt;6&lt;/Issue&gt;&lt;ZZ_JournalFull&gt;&lt;f name="System"&gt;European Heart Journal&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71</w:t>
      </w:r>
      <w:r w:rsidR="00FC2DC5" w:rsidRPr="00EF4EB9">
        <w:rPr>
          <w:rFonts w:eastAsia="Calibri"/>
          <w:sz w:val="22"/>
          <w:szCs w:val="22"/>
          <w:lang w:eastAsia="en-US"/>
        </w:rPr>
        <w:fldChar w:fldCharType="end"/>
      </w:r>
      <w:r w:rsidRPr="00EF4EB9">
        <w:rPr>
          <w:rFonts w:eastAsia="Calibri"/>
          <w:sz w:val="22"/>
          <w:szCs w:val="22"/>
          <w:lang w:eastAsia="en-US"/>
        </w:rPr>
        <w:t xml:space="preserve"> Grossmann</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Grossmann&lt;/Author&gt;&lt;Year&gt;2002&lt;/Year&gt;&lt;RecNum&gt;2649&lt;/RecNum&gt;&lt;IDText&gt;Quantification of mitral regurgitation by the proximal flow convergence method--comparison of transthoracic and transesophageal echocardiography&lt;/IDText&gt;&lt;MDL Ref_Type="Journal"&gt;&lt;Ref_Type&gt;Journal&lt;/Ref_Type&gt;&lt;Ref_ID&gt;2649&lt;/Ref_ID&gt;&lt;Title_Primary&gt;Quantification of mitral regurgitation by the proximal flow convergence method--comparison of transthoracic and transesophageal echocardiography&lt;/Title_Primary&gt;&lt;Authors_Primary&gt;Grossmann,G.&lt;/Authors_Primary&gt;&lt;Authors_Primary&gt;Wohrle,J.&lt;/Authors_Primary&gt;&lt;Authors_Primary&gt;Kochs,M.&lt;/Authors_Primary&gt;&lt;Authors_Primary&gt;Giesler,M.&lt;/Authors_Primary&gt;&lt;Authors_Primary&gt;Hombach,V.&lt;/Authors_Primary&gt;&lt;Authors_Primary&gt;Hoher,M.&lt;/Authors_Primary&gt;&lt;Authors_Primary&gt;Grossmann,Georg&lt;/Authors_Primary&gt;&lt;Authors_Primary&gt;Wohrle,Jochen&lt;/Authors_Primary&gt;&lt;Authors_Primary&gt;Kochs,Matthias&lt;/Authors_Primary&gt;&lt;Authors_Primary&gt;Giesler,Martin&lt;/Authors_Primary&gt;&lt;Authors_Primary&gt;Hombach,Vintenz&lt;/Authors_Primary&gt;&lt;Authors_Primary&gt;Hoher,Martin&lt;/Authors_Primary&gt;&lt;Date_Primary&gt;2002/11&lt;/Date_Primary&gt;&lt;Keywords&gt;$$accept title&lt;/Keywords&gt;&lt;Keywords&gt;$$Broad search&lt;/Keywords&gt;&lt;Keywords&gt;$$diagnostic study&lt;/Keywords&gt;&lt;Keywords&gt;$$Doppler&lt;/Keywords&gt;&lt;Keywords&gt;$$Medline&lt;/Keywords&gt;&lt;Keywords&gt;$$mitral regurgitation&lt;/Keywords&gt;&lt;Keywords&gt;$$Pathologies&lt;/Keywords&gt;&lt;Keywords&gt;$$retrieve for diagnostic study&lt;/Keywords&gt;&lt;Keywords&gt;$$TOE&lt;/Keywords&gt;&lt;Keywords&gt;$$TTE&lt;/Keywords&gt;&lt;Keywords&gt;echocardiography&lt;/Keywords&gt;&lt;Reprint&gt;In File&lt;/Reprint&gt;&lt;Start_Page&gt;517&lt;/Start_Page&gt;&lt;End_Page&gt;524&lt;/End_Page&gt;&lt;Periodical&gt;Clinical Cardiology&lt;/Periodical&gt;&lt;Volume&gt;25&lt;/Volume&gt;&lt;Issue&gt;11&lt;/Issue&gt;&lt;Address&gt;Department of Internal Medicine, University of Ulm, Germany&lt;/Address&gt;&lt;ZZ_JournalFull&gt;&lt;f name="System"&gt;Clinical Cardiology&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72</w:t>
      </w:r>
      <w:r w:rsidR="00FC2DC5" w:rsidRPr="00EF4EB9">
        <w:rPr>
          <w:rFonts w:eastAsia="Calibri"/>
          <w:sz w:val="22"/>
          <w:szCs w:val="22"/>
          <w:lang w:eastAsia="en-US"/>
        </w:rPr>
        <w:fldChar w:fldCharType="end"/>
      </w:r>
      <w:r w:rsidRPr="00EF4EB9">
        <w:rPr>
          <w:rFonts w:eastAsia="Calibri"/>
          <w:sz w:val="22"/>
          <w:szCs w:val="22"/>
          <w:lang w:eastAsia="en-US"/>
        </w:rPr>
        <w:t xml:space="preserve"> Kaymaz</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Kaymaz&lt;/Author&gt;&lt;Year&gt;2001&lt;/Year&gt;&lt;RecNum&gt;2887&lt;/RecNum&gt;&lt;IDText&gt;Location, size and morphological characteristics of left atrial thrombi as assessed by echocardiography in patients with rheumatic mitral valve disease&lt;/IDText&gt;&lt;MDL Ref_Type="Journal"&gt;&lt;Ref_Type&gt;Journal&lt;/Ref_Type&gt;&lt;Ref_ID&gt;2887&lt;/Ref_ID&gt;&lt;Title_Primary&gt;Location, size and morphological characteristics of left atrial thrombi as assessed by echocardiography in patients with rheumatic mitral valve disease&lt;/Title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Date_Primary&gt;2001/12&lt;/Date_Primary&gt;&lt;Keywords&gt;$$accept title&lt;/Keywords&gt;&lt;Keywords&gt;$$Broad search&lt;/Keywords&gt;&lt;Keywords&gt;$$diagnosis&lt;/Keywords&gt;&lt;Keywords&gt;$$Medline&lt;/Keywords&gt;&lt;Keywords&gt;$$mitral valve&lt;/Keywords&gt;&lt;Keywords&gt;$$Pathologies&lt;/Keywords&gt;&lt;Keywords&gt;$$retrieve for diagnostic study&lt;/Keywords&gt;&lt;Keywords&gt;$$TOE&lt;/Keywords&gt;&lt;Keywords&gt;$$TTE&lt;/Keywords&gt;&lt;Keywords&gt;echocardiography&lt;/Keywords&gt;&lt;Reprint&gt;In File&lt;/Reprint&gt;&lt;Start_Page&gt;270&lt;/Start_Page&gt;&lt;End_Page&gt;276&lt;/End_Page&gt;&lt;Periodical&gt;European Journal of Echocardiography&lt;/Periodical&gt;&lt;Volume&gt;2&lt;/Volume&gt;&lt;Issue&gt;4&lt;/Issue&gt;&lt;Address&gt;Department of Cardiology, Kosuyolu Heart and Research Hospital, Istanbul, Turkey&lt;/Address&gt;&lt;ZZ_JournalFull&gt;&lt;f name="System"&gt;European Journal of Echocardiography&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77</w:t>
      </w:r>
      <w:r w:rsidR="00FC2DC5" w:rsidRPr="00EF4EB9">
        <w:rPr>
          <w:rFonts w:eastAsia="Calibri"/>
          <w:sz w:val="22"/>
          <w:szCs w:val="22"/>
          <w:lang w:eastAsia="en-US"/>
        </w:rPr>
        <w:fldChar w:fldCharType="end"/>
      </w:r>
      <w:r w:rsidRPr="00EF4EB9">
        <w:rPr>
          <w:rFonts w:eastAsia="Calibri"/>
          <w:sz w:val="22"/>
          <w:szCs w:val="22"/>
          <w:lang w:eastAsia="en-US"/>
        </w:rPr>
        <w:t xml:space="preserve"> Kishon</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Kishon&lt;/Author&gt;&lt;Year&gt;1993&lt;/Year&gt;&lt;RecNum&gt;4582&lt;/RecNum&gt;&lt;IDText&gt;Evolution of echocardiographic modalities in detection of postmyocardial infarction ventricular septal defect and papillary muscle rupture: study of 62 patients&lt;/IDText&gt;&lt;MDL Ref_Type="Journal"&gt;&lt;Ref_Type&gt;Journal&lt;/Ref_Type&gt;&lt;Ref_ID&gt;4582&lt;/Ref_ID&gt;&lt;Title_Primary&gt;Evolution of echocardiographic modalities in detection of postmyocardial infarction ventricular septal defect and papillary muscle rupture: study of 62 patients&lt;/Title_Primary&gt;&lt;Authors_Primary&gt;Kishon,Y.&lt;/Authors_Primary&gt;&lt;Authors_Primary&gt;Iqbal,A.&lt;/Authors_Primary&gt;&lt;Authors_Primary&gt;Oh,J.K.&lt;/Authors_Primary&gt;&lt;Authors_Primary&gt;Gersh,B.J.&lt;/Authors_Primary&gt;&lt;Authors_Primary&gt;Freeman,W.K.&lt;/Authors_Primary&gt;&lt;Authors_Primary&gt;Seward,J.B.&lt;/Authors_Primary&gt;&lt;Authors_Primary&gt;Tajik,A.J.&lt;/Authors_Primary&gt;&lt;Date_Primary&gt;1993/9&lt;/Date_Primary&gt;&lt;Keywords&gt;$$accept title&lt;/Keywords&gt;&lt;Keywords&gt;$$Broad search&lt;/Keywords&gt;&lt;Keywords&gt;$$diagnostic study&lt;/Keywords&gt;&lt;Keywords&gt;$$Doppler&lt;/Keywords&gt;&lt;Keywords&gt;$$Medline&lt;/Keywords&gt;&lt;Keywords&gt;$$mitral regurgitation&lt;/Keywords&gt;&lt;Keywords&gt;$$not AF&lt;/Keywords&gt;&lt;Keywords&gt;$$not online&lt;/Keywords&gt;&lt;Keywords&gt;$$Pathologies&lt;/Keywords&gt;&lt;Keywords&gt;$$retrieve for diagnostic study&lt;/Keywords&gt;&lt;Keywords&gt;$$to order&lt;/Keywords&gt;&lt;Keywords&gt;$$TOE&lt;/Keywords&gt;&lt;Keywords&gt;$$TTE&lt;/Keywords&gt;&lt;Keywords&gt;$$ventricular septal defect&lt;/Keywords&gt;&lt;Keywords&gt;echocardiography&lt;/Keywords&gt;&lt;Reprint&gt;In File&lt;/Reprint&gt;&lt;Start_Page&gt;667&lt;/Start_Page&gt;&lt;End_Page&gt;675&lt;/End_Page&gt;&lt;Periodical&gt;American Heart Journal&lt;/Periodical&gt;&lt;Volume&gt;126&lt;/Volume&gt;&lt;Issue&gt;3 Pt 1&lt;/Issue&gt;&lt;Address&gt;Division of Cardiovascular Diseases and Internal Medicine, Mayo Clinic, Rochester, MN 55905&lt;/Address&gt;&lt;ZZ_JournalFull&gt;&lt;f name="System"&gt;American Heart Journal&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78</w:t>
      </w:r>
      <w:r w:rsidR="00FC2DC5" w:rsidRPr="00EF4EB9">
        <w:rPr>
          <w:rFonts w:eastAsia="Calibri"/>
          <w:sz w:val="22"/>
          <w:szCs w:val="22"/>
          <w:lang w:eastAsia="en-US"/>
        </w:rPr>
        <w:fldChar w:fldCharType="end"/>
      </w:r>
      <w:r w:rsidRPr="00EF4EB9">
        <w:rPr>
          <w:rFonts w:eastAsia="Calibri"/>
          <w:sz w:val="22"/>
          <w:szCs w:val="22"/>
          <w:lang w:eastAsia="en-US"/>
        </w:rPr>
        <w:t xml:space="preserve"> Kitayama</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79</w:t>
      </w:r>
      <w:r w:rsidR="00FC2DC5" w:rsidRPr="00EF4EB9">
        <w:rPr>
          <w:rFonts w:eastAsia="Calibri"/>
          <w:sz w:val="22"/>
          <w:szCs w:val="22"/>
          <w:lang w:eastAsia="en-US"/>
        </w:rPr>
        <w:fldChar w:fldCharType="end"/>
      </w:r>
      <w:r w:rsidRPr="00EF4EB9">
        <w:rPr>
          <w:rFonts w:eastAsia="Calibri"/>
          <w:sz w:val="22"/>
          <w:szCs w:val="22"/>
          <w:lang w:eastAsia="en-US"/>
        </w:rPr>
        <w:t xml:space="preserve"> Mugge</w:t>
      </w:r>
      <w:r w:rsidR="00B4463D" w:rsidRPr="00EF4EB9">
        <w:rPr>
          <w:rFonts w:eastAsia="Calibri"/>
          <w:sz w:val="22"/>
          <w:szCs w:val="22"/>
          <w:lang w:eastAsia="en-US"/>
        </w:rPr>
        <w:t>,</w:t>
      </w:r>
      <w:r w:rsidR="00FC2DC5" w:rsidRPr="00EF4EB9">
        <w:rPr>
          <w:rFonts w:eastAsia="Calibri"/>
          <w:sz w:val="22"/>
          <w:szCs w:val="22"/>
          <w:lang w:eastAsia="en-US"/>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82</w:t>
      </w:r>
      <w:r w:rsidR="00FC2DC5" w:rsidRPr="00EF4EB9">
        <w:rPr>
          <w:rFonts w:eastAsia="Calibri"/>
          <w:sz w:val="22"/>
          <w:szCs w:val="22"/>
          <w:lang w:eastAsia="en-US"/>
        </w:rPr>
        <w:fldChar w:fldCharType="end"/>
      </w:r>
      <w:r w:rsidRPr="00EF4EB9">
        <w:rPr>
          <w:rFonts w:eastAsia="Calibri"/>
          <w:sz w:val="22"/>
          <w:szCs w:val="22"/>
          <w:lang w:eastAsia="en-US"/>
        </w:rPr>
        <w:t xml:space="preserve"> Okura</w:t>
      </w:r>
      <w:r w:rsidR="00B4463D" w:rsidRPr="00EF4EB9">
        <w:rPr>
          <w:rFonts w:eastAsia="Calibri"/>
          <w:sz w:val="22"/>
          <w:szCs w:val="22"/>
          <w:lang w:eastAsia="en-US"/>
        </w:rPr>
        <w:t>,</w:t>
      </w:r>
      <w:r w:rsidR="00FC2DC5" w:rsidRPr="00EF4EB9">
        <w:rPr>
          <w:rFonts w:eastAsia="Calibri"/>
          <w:sz w:val="22"/>
          <w:szCs w:val="22"/>
          <w:lang w:eastAsia="en-US"/>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85</w:t>
      </w:r>
      <w:r w:rsidR="00FC2DC5" w:rsidRPr="00EF4EB9">
        <w:rPr>
          <w:rFonts w:eastAsia="Calibri"/>
          <w:sz w:val="22"/>
          <w:szCs w:val="22"/>
          <w:lang w:eastAsia="en-US"/>
        </w:rPr>
        <w:fldChar w:fldCharType="end"/>
      </w:r>
      <w:r w:rsidRPr="00EF4EB9">
        <w:rPr>
          <w:rFonts w:eastAsia="Calibri"/>
          <w:sz w:val="22"/>
          <w:szCs w:val="22"/>
          <w:lang w:eastAsia="en-US"/>
        </w:rPr>
        <w:t xml:space="preserve"> Pochis</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Pochis&lt;/Author&gt;&lt;Year&gt;1992&lt;/Year&gt;&lt;RecNum&gt;4709&lt;/RecNum&gt;&lt;IDText&gt;Usefulness of transesophageal echocardiography in diagnosing lipomatous hypertrophy of the atrial septum with comparison to transthoracic echocardiography&lt;/IDText&gt;&lt;MDL Ref_Type="Journal"&gt;&lt;Ref_Type&gt;Journal&lt;/Ref_Type&gt;&lt;Ref_ID&gt;4709&lt;/Ref_ID&gt;&lt;Title_Primary&gt;Usefulness of transesophageal echocardiography in diagnosing lipomatous hypertrophy of the atrial septum with comparison to transthoracic echocardiography&lt;/Title_Primary&gt;&lt;Authors_Primary&gt;Pochis,W.T.&lt;/Authors_Primary&gt;&lt;Authors_Primary&gt;Saeian,K.&lt;/Authors_Primary&gt;&lt;Authors_Primary&gt;Sagar,K.B.&lt;/Authors_Primary&gt;&lt;Date_Primary&gt;1992/8/1&lt;/Date_Primary&gt;&lt;Keywords&gt;$$accept title&lt;/Keywords&gt;&lt;Keywords&gt;$$atrial septal defect&lt;/Keywords&gt;&lt;Keywords&gt;$$Broad search&lt;/Keywords&gt;&lt;Keywords&gt;$$diagnostic&lt;/Keywords&gt;&lt;Keywords&gt;$$Medline&lt;/Keywords&gt;&lt;Keywords&gt;$$not online&lt;/Keywords&gt;&lt;Keywords&gt;$$Pathologies&lt;/Keywords&gt;&lt;Keywords&gt;$$retrieve for diagnostic study&lt;/Keywords&gt;&lt;Keywords&gt;$$to order&lt;/Keywords&gt;&lt;Keywords&gt;$$TOE&lt;/Keywords&gt;&lt;Keywords&gt;$$TTE&lt;/Keywords&gt;&lt;Keywords&gt;article&lt;/Keywords&gt;&lt;Keywords&gt;echocardiography&lt;/Keywords&gt;&lt;Keywords&gt;hypertrophy&lt;/Keywords&gt;&lt;Keywords&gt;study&lt;/Keywords&gt;&lt;Reprint&gt;In File&lt;/Reprint&gt;&lt;Start_Page&gt;396&lt;/Start_Page&gt;&lt;End_Page&gt;398&lt;/End_Page&gt;&lt;Periodical&gt;American Journal of Cardiology&lt;/Periodical&gt;&lt;Volume&gt;70&lt;/Volume&gt;&lt;Issue&gt;3&lt;/Issue&gt;&lt;Address&gt;Division of Cardiology, Medical College of Wisconsin, Milwaukee&lt;/Address&gt;&lt;ZZ_JournalFull&gt;&lt;f name="System"&gt;American Journal of Cardiology&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86</w:t>
      </w:r>
      <w:r w:rsidR="00FC2DC5" w:rsidRPr="00EF4EB9">
        <w:rPr>
          <w:rFonts w:eastAsia="Calibri"/>
          <w:sz w:val="22"/>
          <w:szCs w:val="22"/>
          <w:lang w:eastAsia="en-US"/>
        </w:rPr>
        <w:fldChar w:fldCharType="end"/>
      </w:r>
      <w:r w:rsidRPr="00EF4EB9">
        <w:rPr>
          <w:rFonts w:eastAsia="Calibri"/>
          <w:sz w:val="22"/>
          <w:szCs w:val="22"/>
          <w:lang w:eastAsia="en-US"/>
        </w:rPr>
        <w:t xml:space="preserve"> Reichek</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Reichek&lt;/Author&gt;&lt;Year&gt;1981&lt;/Year&gt;&lt;RecNum&gt;19602&lt;/RecNum&gt;&lt;IDText&gt;Left ventricular hypertrophy: relationship of anatomic, echocardiographic and electrocardiographic findings&lt;/IDText&gt;&lt;MDL Ref_Type="Journal"&gt;&lt;Ref_Type&gt;Journal&lt;/Ref_Type&gt;&lt;Ref_ID&gt;19602&lt;/Ref_ID&gt;&lt;Title_Primary&gt;Left ventricular hypertrophy: relationship of anatomic, echocardiographic and electrocardiographic findings&lt;/Title_Primary&gt;&lt;Authors_Primary&gt;Reichek,N.&lt;/Authors_Primary&gt;&lt;Authors_Primary&gt;Devereux,R.B.&lt;/Authors_Primary&gt;&lt;Date_Primary&gt;1981/6&lt;/Date_Primary&gt;&lt;Keywords&gt;$$accept title Second search&lt;/Keywords&gt;&lt;Keywords&gt;$$keep from second search&lt;/Keywords&gt;&lt;Keywords&gt;$$Medline&lt;/Keywords&gt;&lt;Keywords&gt;$$Pathologies&lt;/Keywords&gt;&lt;Keywords&gt;analysis&lt;/Keywords&gt;&lt;Keywords&gt;article&lt;/Keywords&gt;&lt;Keywords&gt;hypertrophy&lt;/Keywords&gt;&lt;Keywords&gt;lead&lt;/Keywords&gt;&lt;Keywords&gt;left ventricular&lt;/Keywords&gt;&lt;Keywords&gt;stenosis&lt;/Keywords&gt;&lt;Reprint&gt;In File&lt;/Reprint&gt;&lt;Start_Page&gt;1391&lt;/Start_Page&gt;&lt;End_Page&gt;1398&lt;/End_Page&gt;&lt;Periodical&gt;Circulation&lt;/Periodical&gt;&lt;Volume&gt;63&lt;/Volume&gt;&lt;Issue&gt;6&lt;/Issue&gt;&lt;ZZ_JournalFull&gt;&lt;f name="System"&gt;Circulation&lt;/f&gt;&lt;/ZZ_JournalFull&gt;&lt;ZZ_WorkformID&gt;1&lt;/ZZ_WorkformID&gt;&lt;/MDL&gt;&lt;/Cite&gt;&lt;/Refman&gt;</w:instrText>
      </w:r>
      <w:r w:rsidR="00FC2DC5" w:rsidRPr="00EF4EB9">
        <w:rPr>
          <w:rFonts w:eastAsia="Calibri"/>
          <w:sz w:val="22"/>
          <w:szCs w:val="22"/>
          <w:lang w:eastAsia="en-US"/>
        </w:rPr>
        <w:fldChar w:fldCharType="separate"/>
      </w:r>
      <w:r w:rsidR="00C555BF" w:rsidRPr="00C555BF">
        <w:rPr>
          <w:rFonts w:eastAsia="Calibri"/>
          <w:noProof/>
          <w:sz w:val="22"/>
          <w:szCs w:val="22"/>
          <w:vertAlign w:val="superscript"/>
          <w:lang w:eastAsia="en-US"/>
        </w:rPr>
        <w:t>87</w:t>
      </w:r>
      <w:r w:rsidR="00FC2DC5" w:rsidRPr="00EF4EB9">
        <w:rPr>
          <w:rFonts w:eastAsia="Calibri"/>
          <w:sz w:val="22"/>
          <w:szCs w:val="22"/>
          <w:lang w:eastAsia="en-US"/>
        </w:rPr>
        <w:fldChar w:fldCharType="end"/>
      </w:r>
      <w:r w:rsidRPr="00EF4EB9">
        <w:rPr>
          <w:rFonts w:eastAsia="Calibri"/>
          <w:sz w:val="22"/>
          <w:szCs w:val="22"/>
          <w:lang w:eastAsia="en-US"/>
        </w:rPr>
        <w:t xml:space="preserve"> Roudaut</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Roudaut&lt;/Author&gt;&lt;Year&gt;1988&lt;/Year&gt;&lt;RecNum&gt;18764&lt;/RecNum&gt;&lt;IDText&gt;Accuracy of M-mode and two-dimensional echocardiography in the diagnosis of aortic dissection: an experience with 128 cases&lt;/IDText&gt;&lt;MDL Ref_Type="Journal"&gt;&lt;Ref_Type&gt;Journal&lt;/Ref_Type&gt;&lt;Ref_ID&gt;18764&lt;/Ref_ID&gt;&lt;Title_Primary&gt;Accuracy of M-mode and two-dimensional echocardiography in the diagnosis of aortic dissection: an experience with 128 cases&lt;/Title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Date_Primary&gt;1988/8&lt;/Date_Primary&gt;&lt;Keywords&gt;$$accept title Second search&lt;/Keywords&gt;&lt;Keywords&gt;$$aortic dissec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553&lt;/Start_Page&gt;&lt;End_Page&gt;562&lt;/End_Page&gt;&lt;Periodical&gt;Clinical Cardiology&lt;/Periodical&gt;&lt;Volume&gt;11&lt;/Volume&gt;&lt;Issue&gt;8&lt;/Issue&gt;&lt;Address&gt;Service d&amp;apos;Explorations Paracliniques, Hopital Cardiologique du Haut Leveque, Pessac, France&lt;/Address&gt;&lt;ZZ_JournalFull&gt;&lt;f name="System"&gt;Clinical Cardiology&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89</w:t>
      </w:r>
      <w:r w:rsidR="00FC2DC5" w:rsidRPr="00EF4EB9">
        <w:rPr>
          <w:rFonts w:eastAsia="Calibri"/>
          <w:sz w:val="22"/>
          <w:szCs w:val="22"/>
          <w:lang w:eastAsia="en-US"/>
        </w:rPr>
        <w:fldChar w:fldCharType="end"/>
      </w:r>
      <w:r w:rsidRPr="00EF4EB9">
        <w:rPr>
          <w:rFonts w:eastAsia="Calibri"/>
          <w:sz w:val="22"/>
          <w:szCs w:val="22"/>
          <w:lang w:eastAsia="en-US"/>
        </w:rPr>
        <w:t xml:space="preserve"> Saraste</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Saraste&lt;/Author&gt;&lt;Year&gt;2005&lt;/Year&gt;&lt;RecNum&gt;1853&lt;/RecNum&gt;&lt;IDText&gt;Transthoracic Doppler echocardiography as a noninvasive tool to assess coronary artery stenoses--a comparison with quantitative coronary angiography&lt;/IDText&gt;&lt;MDL Ref_Type="Journal"&gt;&lt;Ref_Type&gt;Journal&lt;/Ref_Type&gt;&lt;Ref_ID&gt;1853&lt;/Ref_ID&gt;&lt;Title_Primary&gt;Transthoracic Doppler echocardiography as a noninvasive tool to assess coronary artery stenoses--a comparison with quantitative coronary angiography&lt;/Title_Primary&gt;&lt;Authors_Primary&gt;Saraste,M.&lt;/Authors_Primary&gt;&lt;Authors_Primary&gt;Vesalainen,R.K.&lt;/Authors_Primary&gt;&lt;Authors_Primary&gt;Ylitalo,A.&lt;/Authors_Primary&gt;&lt;Authors_Primary&gt;Saraste,A.&lt;/Authors_Primary&gt;&lt;Authors_Primary&gt;Koskenvuo,J.W.&lt;/Authors_Primary&gt;&lt;Authors_Primary&gt;Toikka,J.O.&lt;/Authors_Primary&gt;&lt;Authors_Primary&gt;Vaittinen,M.A.&lt;/Authors_Primary&gt;&lt;Authors_Primary&gt;Hartiala,J.J.&lt;/Authors_Primary&gt;&lt;Authors_Primary&gt;Airaksinen,K.E.&lt;/Authors_Primary&gt;&lt;Date_Primary&gt;2005/6&lt;/Date_Primary&gt;&lt;Keywords&gt;$$accept title&lt;/Keywords&gt;&lt;Keywords&gt;$$Broad search&lt;/Keywords&gt;&lt;Keywords&gt;$$coronary artery&lt;/Keywords&gt;&lt;Keywords&gt;$$diagnosis&lt;/Keywords&gt;&lt;Keywords&gt;$$Doppler&lt;/Keywords&gt;&lt;Keywords&gt;$$Medline&lt;/Keywords&gt;&lt;Keywords&gt;$$not online&lt;/Keywords&gt;&lt;Keywords&gt;$$retrieve for diagnostic study&lt;/Keywords&gt;&lt;Keywords&gt;$$stenosis&lt;/Keywords&gt;&lt;Keywords&gt;$$to order&lt;/Keywords&gt;&lt;Keywords&gt;$$TTE&lt;/Keywords&gt;&lt;Keywords&gt;article&lt;/Keywords&gt;&lt;Keywords&gt;coronary artery&lt;/Keywords&gt;&lt;Keywords&gt;echocardiography&lt;/Keywords&gt;&lt;Keywords&gt;hospital&lt;/Keywords&gt;&lt;Keywords&gt;patient&lt;/Keywords&gt;&lt;Keywords&gt;stenosis&lt;/Keywords&gt;&lt;Keywords&gt;study&lt;/Keywords&gt;&lt;Keywords&gt;university&lt;/Keywords&gt;&lt;Reprint&gt;In File&lt;/Reprint&gt;&lt;Start_Page&gt;679&lt;/Start_Page&gt;&lt;End_Page&gt;685&lt;/End_Page&gt;&lt;Periodical&gt;Journal of the American Society of Echocardiography&lt;/Periodical&gt;&lt;Volume&gt;18&lt;/Volume&gt;&lt;Issue&gt;6&lt;/Issue&gt;&lt;Address&gt;Department of Clinical Physiology, Turku University Hospital, Turku, Finland&lt;/Address&gt;&lt;ZZ_JournalFull&gt;&lt;f name="System"&gt;Journal of the American Society of Echocardiography&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90</w:t>
      </w:r>
      <w:r w:rsidR="00FC2DC5" w:rsidRPr="00EF4EB9">
        <w:rPr>
          <w:rFonts w:eastAsia="Calibri"/>
          <w:sz w:val="22"/>
          <w:szCs w:val="22"/>
          <w:lang w:eastAsia="en-US"/>
        </w:rPr>
        <w:fldChar w:fldCharType="end"/>
      </w:r>
      <w:r w:rsidRPr="00EF4EB9">
        <w:rPr>
          <w:rFonts w:eastAsia="Calibri"/>
          <w:sz w:val="22"/>
          <w:szCs w:val="22"/>
          <w:lang w:eastAsia="en-US"/>
        </w:rPr>
        <w:t xml:space="preserve"> Sharma</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Sharma&lt;/Author&gt;&lt;Year&gt;1992&lt;/Year&gt;&lt;RecNum&gt;4647&lt;/RecNum&gt;&lt;IDText&gt;Diagnosis of the sinus venosus defect by echocardiography and angiocardiography&lt;/IDText&gt;&lt;MDL Ref_Type="Journal"&gt;&lt;Ref_Type&gt;Journal&lt;/Ref_Type&gt;&lt;Ref_ID&gt;4647&lt;/Ref_ID&gt;&lt;Title_Primary&gt;Diagnosis of the sinus venosus defect by echocardiography and angiocardiography&lt;/Title_Primary&gt;&lt;Authors_Primary&gt;Sharma,S.&lt;/Authors_Primary&gt;&lt;Authors_Primary&gt;Krishnan,U.&lt;/Authors_Primary&gt;&lt;Date_Primary&gt;1992/11&lt;/Date_Primary&gt;&lt;Keywords&gt;$$accept title&lt;/Keywords&gt;&lt;Keywords&gt;$$angiography&lt;/Keywords&gt;&lt;Keywords&gt;$$Broad search&lt;/Keywords&gt;&lt;Keywords&gt;$$colour echo&lt;/Keywords&gt;&lt;Keywords&gt;$$Medline&lt;/Keywords&gt;&lt;Keywords&gt;$$not online&lt;/Keywords&gt;&lt;Keywords&gt;$$Pathologies&lt;/Keywords&gt;&lt;Keywords&gt;$$retrieve for diagnostic study&lt;/Keywords&gt;&lt;Keywords&gt;$$sinus venosus defect&lt;/Keywords&gt;&lt;Keywords&gt;$$to order&lt;/Keywords&gt;&lt;Keywords&gt;$$TOE&lt;/Keywords&gt;&lt;Keywords&gt;$$TTE&lt;/Keywords&gt;&lt;Keywords&gt;analysis&lt;/Keywords&gt;&lt;Keywords&gt;article&lt;/Keywords&gt;&lt;Keywords&gt;echocardiography&lt;/Keywords&gt;&lt;Keywords&gt;hospital&lt;/Keywords&gt;&lt;Keywords&gt;study&lt;/Keywords&gt;&lt;Reprint&gt;In File&lt;/Reprint&gt;&lt;Start_Page&gt;395&lt;/Start_Page&gt;&lt;End_Page&gt;398&lt;/End_Page&gt;&lt;Periodical&gt;Indian Heart Journal&lt;/Periodical&gt;&lt;Volume&gt;44&lt;/Volume&gt;&lt;Issue&gt;6&lt;/Issue&gt;&lt;Address&gt;Department of Cardiology, B.Y.L. Nair Hospital, Bombay&lt;/Address&gt;&lt;ZZ_JournalFull&gt;&lt;f name="System"&gt;Indian Heart Journal&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92</w:t>
      </w:r>
      <w:r w:rsidR="00FC2DC5" w:rsidRPr="00EF4EB9">
        <w:rPr>
          <w:rFonts w:eastAsia="Calibri"/>
          <w:sz w:val="22"/>
          <w:szCs w:val="22"/>
          <w:lang w:eastAsia="en-US"/>
        </w:rPr>
        <w:fldChar w:fldCharType="end"/>
      </w:r>
      <w:r w:rsidRPr="00EF4EB9">
        <w:rPr>
          <w:rFonts w:eastAsia="Calibri"/>
          <w:sz w:val="22"/>
          <w:szCs w:val="22"/>
          <w:lang w:eastAsia="en-US"/>
        </w:rPr>
        <w:t xml:space="preserve"> Sheiban</w:t>
      </w:r>
      <w:r w:rsidR="00B4463D" w:rsidRPr="00EF4EB9">
        <w:rPr>
          <w:rFonts w:eastAsia="Calibri"/>
          <w:sz w:val="22"/>
          <w:szCs w:val="22"/>
          <w:lang w:eastAsia="en-US"/>
        </w:rPr>
        <w:t>,</w:t>
      </w:r>
      <w:r w:rsidR="00FC2DC5" w:rsidRPr="00EF4EB9">
        <w:rPr>
          <w:rFonts w:eastAsia="Calibri"/>
          <w:sz w:val="22"/>
          <w:szCs w:val="22"/>
          <w:lang w:eastAsia="en-US"/>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93</w:t>
      </w:r>
      <w:r w:rsidR="00FC2DC5" w:rsidRPr="00EF4EB9">
        <w:rPr>
          <w:rFonts w:eastAsia="Calibri"/>
          <w:sz w:val="22"/>
          <w:szCs w:val="22"/>
          <w:lang w:eastAsia="en-US"/>
        </w:rPr>
        <w:fldChar w:fldCharType="end"/>
      </w:r>
      <w:r w:rsidRPr="00EF4EB9">
        <w:rPr>
          <w:rFonts w:eastAsia="Calibri"/>
          <w:sz w:val="22"/>
          <w:szCs w:val="22"/>
          <w:lang w:eastAsia="en-US"/>
        </w:rPr>
        <w:t xml:space="preserve"> Shrestha</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Shrestha&lt;/Author&gt;&lt;Year&gt;1983&lt;/Year&gt;&lt;RecNum&gt;19500&lt;/RecNum&gt;&lt;IDText&gt;Two-dimensional echocardiographic diagnosis of left-atrial thrombus in rheumatic heart disease. A clinicopathologic study&lt;/IDText&gt;&lt;MDL Ref_Type="Journal"&gt;&lt;Ref_Type&gt;Journal&lt;/Ref_Type&gt;&lt;Ref_ID&gt;19500&lt;/Ref_ID&gt;&lt;Title_Primary&gt;Two-dimensional echocardiographic diagnosis of left-atrial thrombus in rheumatic heart disease. A clinicopathologic study&lt;/Title_Primary&gt;&lt;Authors_Primary&gt;Shrestha,N.K.&lt;/Authors_Primary&gt;&lt;Authors_Primary&gt;Moreno,F.L.&lt;/Authors_Primary&gt;&lt;Authors_Primary&gt;Narciso,F.V.&lt;/Authors_Primary&gt;&lt;Authors_Primary&gt;Torres,L.&lt;/Authors_Primary&gt;&lt;Authors_Primary&gt;Calleja,H.B.&lt;/Authors_Primary&gt;&lt;Authors_Primary&gt;Shrestha,N.K.&lt;/Authors_Primary&gt;&lt;Authors_Primary&gt;Moreno,F.L.&lt;/Authors_Primary&gt;&lt;Authors_Primary&gt;Narciso,F.V.&lt;/Authors_Primary&gt;&lt;Authors_Primary&gt;Torres,L.&lt;/Authors_Primary&gt;&lt;Authors_Primary&gt;Calleja,H.B.&lt;/Authors_Primary&gt;&lt;Date_Primary&gt;1983/2&lt;/Date_Primary&gt;&lt;Keywords&gt;$$accept title Second search&lt;/Keywords&gt;&lt;Keywords&gt;$$atrial&lt;/Keywords&gt;&lt;Keywords&gt;$$keep from second search&lt;/Keywords&gt;&lt;Keywords&gt;$$Medline&lt;/Keywords&gt;&lt;Keywords&gt;$$Pathologies&lt;/Keywords&gt;&lt;Keywords&gt;$$thrombosis&lt;/Keywords&gt;&lt;Keywords&gt;article&lt;/Keywords&gt;&lt;Keywords&gt;echocardiography&lt;/Keywords&gt;&lt;Keywords&gt;patient&lt;/Keywords&gt;&lt;Keywords&gt;study&lt;/Keywords&gt;&lt;Keywords&gt;surgery&lt;/Keywords&gt;&lt;Reprint&gt;In File&lt;/Reprint&gt;&lt;Start_Page&gt;341&lt;/Start_Page&gt;&lt;End_Page&gt;347&lt;/End_Page&gt;&lt;Periodical&gt;Circulation&lt;/Periodical&gt;&lt;Volume&gt;67&lt;/Volume&gt;&lt;Issue&gt;2&lt;/Issue&gt;&lt;ZZ_JournalFull&gt;&lt;f name="System"&gt;Circulation&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95</w:t>
      </w:r>
      <w:r w:rsidR="00FC2DC5" w:rsidRPr="00EF4EB9">
        <w:rPr>
          <w:rFonts w:eastAsia="Calibri"/>
          <w:sz w:val="22"/>
          <w:szCs w:val="22"/>
          <w:lang w:eastAsia="en-US"/>
        </w:rPr>
        <w:fldChar w:fldCharType="end"/>
      </w:r>
      <w:r w:rsidRPr="00EF4EB9">
        <w:rPr>
          <w:rFonts w:eastAsia="Calibri"/>
          <w:sz w:val="22"/>
          <w:szCs w:val="22"/>
          <w:lang w:eastAsia="en-US"/>
        </w:rPr>
        <w:t xml:space="preserve"> Shub</w:t>
      </w:r>
      <w:r w:rsidR="00B4463D" w:rsidRPr="00EF4EB9">
        <w:rPr>
          <w:rFonts w:eastAsia="Calibri"/>
          <w:sz w:val="22"/>
          <w:szCs w:val="22"/>
          <w:lang w:eastAsia="en-US"/>
        </w:rPr>
        <w:t>,</w:t>
      </w:r>
      <w:r w:rsidR="00FC2DC5" w:rsidRPr="00EF4EB9">
        <w:rPr>
          <w:rFonts w:eastAsia="Calibri"/>
          <w:sz w:val="22"/>
          <w:szCs w:val="22"/>
          <w:lang w:eastAsia="en-US"/>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96</w:t>
      </w:r>
      <w:r w:rsidR="00FC2DC5" w:rsidRPr="00EF4EB9">
        <w:rPr>
          <w:rFonts w:eastAsia="Calibri"/>
          <w:sz w:val="22"/>
          <w:szCs w:val="22"/>
          <w:lang w:eastAsia="en-US"/>
        </w:rPr>
        <w:fldChar w:fldCharType="end"/>
      </w:r>
      <w:r w:rsidRPr="00EF4EB9">
        <w:rPr>
          <w:rFonts w:eastAsia="Calibri"/>
          <w:color w:val="000000"/>
          <w:sz w:val="22"/>
          <w:szCs w:val="22"/>
          <w:lang w:eastAsia="en-US"/>
        </w:rPr>
        <w:t xml:space="preserve"> Smith</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mith&lt;/Author&gt;&lt;Year&gt;1985&lt;/Year&gt;&lt;RecNum&gt;19184&lt;/RecNum&gt;&lt;IDText&gt;Ventricular septal rupture diagnosed by simultaneous cross-sectional echocardiography and Doppler ultrasound&lt;/IDText&gt;&lt;MDL Ref_Type="Journal"&gt;&lt;Ref_Type&gt;Journal&lt;/Ref_Type&gt;&lt;Ref_ID&gt;19184&lt;/Ref_ID&gt;&lt;Title_Primary&gt;Ventricular septal rupture diagnosed by simultaneous cross-sectional echocardiography and Doppler ultrasound&lt;/Title_Primary&gt;&lt;Authors_Primary&gt;Smith,G.&lt;/Authors_Primary&gt;&lt;Authors_Primary&gt;Endresen,K.&lt;/Authors_Primary&gt;&lt;Authors_Primary&gt;Sivertssen,E.&lt;/Authors_Primary&gt;&lt;Authors_Primary&gt;Semb,G.&lt;/Authors_Primary&gt;&lt;Authors_Primary&gt;Smith,G.&lt;/Authors_Primary&gt;&lt;Authors_Primary&gt;Endresen,K.&lt;/Authors_Primary&gt;&lt;Authors_Primary&gt;Sivertssen,E.&lt;/Authors_Primary&gt;&lt;Authors_Primary&gt;Semb,G.&lt;/Authors_Primary&gt;&lt;Date_Primary&gt;1985/7&lt;/Date_Primary&gt;&lt;Keywords&gt;$$accept title Second search&lt;/Keywords&gt;&lt;Keywords&gt;$$keep from second search&lt;/Keywords&gt;&lt;Keywords&gt;$$Medline&lt;/Keywords&gt;&lt;Keywords&gt;$$Pathologies&lt;/Keywords&gt;&lt;Keywords&gt;$$ventricular&lt;/Keywords&gt;&lt;Keywords&gt;article&lt;/Keywords&gt;&lt;Keywords&gt;echocardiography&lt;/Keywords&gt;&lt;Keywords&gt;patient&lt;/Keywords&gt;&lt;Reprint&gt;In File&lt;/Reprint&gt;&lt;Start_Page&gt;631&lt;/Start_Page&gt;&lt;End_Page&gt;636&lt;/End_Page&gt;&lt;Periodical&gt;European Heart Journal&lt;/Periodical&gt;&lt;Volume&gt;6&lt;/Volume&gt;&lt;Issue&gt;7&lt;/Issue&gt;&lt;ZZ_JournalFull&gt;&lt;f name="System"&gt;European Heart Journal&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8</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tratton</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tratton&lt;/Author&gt;&lt;Year&gt;1982&lt;/Year&gt;&lt;RecNum&gt;19544&lt;/RecNum&gt;&lt;IDText&gt;Detection of left ventricular thrombus by two-dimensional echocardiography: sensitivity, specificity, and causes of uncertainty&lt;/IDText&gt;&lt;MDL Ref_Type="Journal"&gt;&lt;Ref_Type&gt;Journal&lt;/Ref_Type&gt;&lt;Ref_ID&gt;19544&lt;/Ref_ID&gt;&lt;Title_Primary&gt;Detection of left ventricular thrombus by two-dimensional echocardiography: sensitivity, specificity, and causes of uncertainty&lt;/Title_Primary&gt;&lt;Authors_Primary&gt;Stratton,J.R.&lt;/Authors_Primary&gt;&lt;Authors_Primary&gt;Lighty,G.W.,Jr.&lt;/Authors_Primary&gt;&lt;Authors_Primary&gt;Pearlman,A.S.&lt;/Authors_Primary&gt;&lt;Authors_Primary&gt;Ritchie,J.L.&lt;/Authors_Primary&gt;&lt;Authors_Primary&gt;Stratton,J.R.&lt;/Authors_Primary&gt;&lt;Authors_Primary&gt;Lighty,G.W.J.&lt;/Authors_Primary&gt;&lt;Authors_Primary&gt;Pearlman,A.S.&lt;/Authors_Primary&gt;&lt;Authors_Primary&gt;Ritchie,J.L.&lt;/Authors_Primary&gt;&lt;Date_Primary&gt;1982/7&lt;/Date_Primary&gt;&lt;Keywords&gt;$$accept title Second search&lt;/Keywords&gt;&lt;Keywords&gt;$$keep from second search&lt;/Keywords&gt;&lt;Keywords&gt;$$left ventricular&lt;/Keywords&gt;&lt;Keywords&gt;$$Medline&lt;/Keywords&gt;&lt;Keywords&gt;$$Pathologies&lt;/Keywords&gt;&lt;Keywords&gt;analysis&lt;/Keywords&gt;&lt;Keywords&gt;article&lt;/Keywords&gt;&lt;Keywords&gt;echocardiography&lt;/Keywords&gt;&lt;Keywords&gt;knowledge&lt;/Keywords&gt;&lt;Keywords&gt;left ventricular&lt;/Keywords&gt;&lt;Keywords&gt;patient&lt;/Keywords&gt;&lt;Keywords&gt;study&lt;/Keywords&gt;&lt;Reprint&gt;In File&lt;/Reprint&gt;&lt;Start_Page&gt;156&lt;/Start_Page&gt;&lt;End_Page&gt;166&lt;/End_Page&gt;&lt;Periodical&gt;Circulation&lt;/Periodical&gt;&lt;Volume&gt;66&lt;/Volume&gt;&lt;Issue&gt;1&lt;/Issue&gt;&lt;ZZ_JournalFull&gt;&lt;f name="System"&gt;Circulation&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0</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w:t>
      </w:r>
      <w:r w:rsidRPr="00EF4EB9">
        <w:rPr>
          <w:rFonts w:eastAsia="Calibri"/>
          <w:sz w:val="22"/>
          <w:szCs w:val="22"/>
          <w:lang w:eastAsia="en-US"/>
        </w:rPr>
        <w:t>Veyrat</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Veyrat&lt;/Author&gt;&lt;Year&gt;1983&lt;/Year&gt;&lt;RecNum&gt;19441&lt;/RecNum&gt;&lt;IDText&gt;New indexes for assessing aortic regurgitation with two-dimensional Doppler echocardiographic measurement of the regurgitant aortic valvular area&lt;/IDText&gt;&lt;MDL Ref_Type="Journal"&gt;&lt;Ref_Type&gt;Journal&lt;/Ref_Type&gt;&lt;Ref_ID&gt;19441&lt;/Ref_ID&gt;&lt;Title_Primary&gt;New indexes for assessing aortic regurgitation with two-dimensional Doppler echocardiographic measurement of the regurgitant aortic valvular area&lt;/Title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Date_Primary&gt;1983/11&lt;/Date_Primary&gt;&lt;Keywords&gt;$$accept title Second search&lt;/Keywords&gt;&lt;Keywords&gt;$$aortic regurgita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998&lt;/Start_Page&gt;&lt;End_Page&gt;1005&lt;/End_Page&gt;&lt;Periodical&gt;Circulation&lt;/Periodical&gt;&lt;Volume&gt;68&lt;/Volume&gt;&lt;Issue&gt;5&lt;/Issue&gt;&lt;ZZ_JournalFull&gt;&lt;f name="System"&gt;Circulation&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01</w:t>
      </w:r>
      <w:r w:rsidR="00FC2DC5" w:rsidRPr="00EF4EB9">
        <w:rPr>
          <w:rFonts w:eastAsia="Calibri"/>
          <w:sz w:val="22"/>
          <w:szCs w:val="22"/>
          <w:lang w:eastAsia="en-US"/>
        </w:rPr>
        <w:fldChar w:fldCharType="end"/>
      </w:r>
      <w:r w:rsidRPr="00EF4EB9">
        <w:rPr>
          <w:rFonts w:eastAsia="Calibri"/>
          <w:sz w:val="22"/>
          <w:szCs w:val="22"/>
          <w:lang w:eastAsia="en-US"/>
        </w:rPr>
        <w:t xml:space="preserve"> </w:t>
      </w:r>
      <w:r w:rsidRPr="00EF4EB9">
        <w:rPr>
          <w:rFonts w:eastAsia="Calibri"/>
          <w:color w:val="000000"/>
          <w:sz w:val="22"/>
          <w:szCs w:val="22"/>
          <w:lang w:eastAsia="en-US"/>
        </w:rPr>
        <w:t>Zanolla</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Zanolla&lt;/Author&gt;&lt;Year&gt;1982&lt;/Year&gt;&lt;RecNum&gt;19539&lt;/RecNum&gt;&lt;IDText&gt;Two-dimensional echocardiographic evaluation of mitral valve calcification. Sensitivity and specificity&lt;/IDText&gt;&lt;MDL Ref_Type="Journal"&gt;&lt;Ref_Type&gt;Journal&lt;/Ref_Type&gt;&lt;Ref_ID&gt;19539&lt;/Ref_ID&gt;&lt;Title_Primary&gt;Two-dimensional echocardiographic evaluation of mitral valve calcification. Sensitivity and specificity&lt;/Title_Primary&gt;&lt;Authors_Primary&gt;Zanolla,L.&lt;/Authors_Primary&gt;&lt;Authors_Primary&gt;Marino,P.&lt;/Authors_Primary&gt;&lt;Authors_Primary&gt;Nicolosi,G.L.&lt;/Authors_Primary&gt;&lt;Authors_Primary&gt;Peranzoni,P.F.&lt;/Authors_Primary&gt;&lt;Authors_Primary&gt;Poppi,A.&lt;/Authors_Primary&gt;&lt;Authors_Primary&gt;Zanolla,L.&lt;/Authors_Primary&gt;&lt;Authors_Primary&gt;Marino,P.&lt;/Authors_Primary&gt;&lt;Authors_Primary&gt;Nicolosi,G.L.&lt;/Authors_Primary&gt;&lt;Authors_Primary&gt;Peranzoni,P.F.&lt;/Authors_Primary&gt;&lt;Authors_Primary&gt;Poppi,A.&lt;/Authors_Primary&gt;&lt;Date_Primary&gt;1982/8&lt;/Date_Primary&gt;&lt;Keywords&gt;$$accept title Second search&lt;/Keywords&gt;&lt;Keywords&gt;$$keep from second search&lt;/Keywords&gt;&lt;Keywords&gt;$$Medline&lt;/Keywords&gt;&lt;Keywords&gt;$$mitral valve&lt;/Keywords&gt;&lt;Keywords&gt;$$Pathologies&lt;/Keywords&gt;&lt;Keywords&gt;article&lt;/Keywords&gt;&lt;Keywords&gt;calcification&lt;/Keywords&gt;&lt;Keywords&gt;echocardiography&lt;/Keywords&gt;&lt;Keywords&gt;patient&lt;/Keywords&gt;&lt;Keywords&gt;surgery&lt;/Keywords&gt;&lt;Reprint&gt;In File&lt;/Reprint&gt;&lt;Start_Page&gt;154&lt;/Start_Page&gt;&lt;End_Page&gt;157&lt;/End_Page&gt;&lt;Periodical&gt;Chest&lt;/Periodical&gt;&lt;Volume&gt;82&lt;/Volume&gt;&lt;Issue&gt;2&lt;/Issue&gt;&lt;ZZ_JournalFull&gt;&lt;f name="System"&gt;Chest&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4</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and Zotz</w:t>
      </w:r>
      <w:r w:rsidR="00D013E2"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Zotz&lt;/Author&gt;&lt;Year&gt;1993&lt;/Year&gt;&lt;RecNum&gt;4540&lt;/RecNum&gt;&lt;IDText&gt;Transthoracic and transesophageal echocardiography to diagnose ventricular septal rupture: importance of right heart infarction&lt;/IDText&gt;&lt;MDL Ref_Type="Journal"&gt;&lt;Ref_Type&gt;Journal&lt;/Ref_Type&gt;&lt;Ref_ID&gt;4540&lt;/Ref_ID&gt;&lt;Title_Primary&gt;Transthoracic and transesophageal echocardiography to diagnose ventricular septal rupture: importance of right heart infarction&lt;/Title_Primary&gt;&lt;Authors_Primary&gt;Zotz,R.J.&lt;/Authors_Primary&gt;&lt;Authors_Primary&gt;Dohmen,G.&lt;/Authors_Primary&gt;&lt;Authors_Primary&gt;Genth,S.&lt;/Authors_Primary&gt;&lt;Authors_Primary&gt;Erbel,R.&lt;/Authors_Primary&gt;&lt;Authors_Primary&gt;Dieterich,H.A.&lt;/Authors_Primary&gt;&lt;Authors_Primary&gt;Meyer,J.&lt;/Authors_Primary&gt;&lt;Date_Primary&gt;1993/10&lt;/Date_Primary&gt;&lt;Keywords&gt;$$accept title&lt;/Keywords&gt;&lt;Keywords&gt;$$Broad search&lt;/Keywords&gt;&lt;Keywords&gt;$$diagnostic&lt;/Keywords&gt;&lt;Keywords&gt;$$Doppler&lt;/Keywords&gt;&lt;Keywords&gt;$$Medline&lt;/Keywords&gt;&lt;Keywords&gt;$$not online&lt;/Keywords&gt;&lt;Keywords&gt;$$retrieve for diagnostic study&lt;/Keywords&gt;&lt;Keywords&gt;$$septal rupture&lt;/Keywords&gt;&lt;Keywords&gt;$$to order&lt;/Keywords&gt;&lt;Keywords&gt;$$TOE&lt;/Keywords&gt;&lt;Keywords&gt;$$TTE&lt;/Keywords&gt;&lt;Keywords&gt;article&lt;/Keywords&gt;&lt;Keywords&gt;echocardiography&lt;/Keywords&gt;&lt;Keywords&gt;patient&lt;/Keywords&gt;&lt;Keywords&gt;risk&lt;/Keywords&gt;&lt;Keywords&gt;surgery&lt;/Keywords&gt;&lt;Keywords&gt;university&lt;/Keywords&gt;&lt;Reprint&gt;In File&lt;/Reprint&gt;&lt;Start_Page&gt;911&lt;/Start_Page&gt;&lt;End_Page&gt;917&lt;/End_Page&gt;&lt;Periodical&gt;Coronary Artery Disease&lt;/Periodical&gt;&lt;Volume&gt;4&lt;/Volume&gt;&lt;Issue&gt;10&lt;/Issue&gt;&lt;Address&gt;II. Medizinische Klinik, Johannes Gutenberg University, Mainz, Germany&lt;/Address&gt;&lt;ZZ_JournalFull&gt;&lt;f name="System"&gt;Coronary Artery Disease&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5</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There were four diagnostic case-control studies, level 3c, Arques</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Arques&lt;/Author&gt;&lt;Year&gt;2005&lt;/Year&gt;&lt;RecNum&gt;11486&lt;/RecNum&gt;&lt;IDText&gt;Comparative accuracy of color M-mode and tissue Doppler echocardiography in the emergency diagnosis of congestive heart failure in chronic hypertensive patients with normal left ventricular ejection fraction&lt;/IDText&gt;&lt;MDL Ref_Type="Journal"&gt;&lt;Ref_Type&gt;Journal&lt;/Ref_Type&gt;&lt;Ref_ID&gt;11486&lt;/Ref_ID&gt;&lt;Title_Primary&gt;Comparative accuracy of color M-mode and tissue Doppler echocardiography in the emergency diagnosis of congestive heart failure in chronic hypertensive patients with normal left ventricular ejection fraction&lt;/Title_Primary&gt;&lt;Authors_Primary&gt;Arques,S.&lt;/Authors_Primary&gt;&lt;Authors_Primary&gt;Roux,E.&lt;/Authors_Primary&gt;&lt;Authors_Primary&gt;Sbragia,P.&lt;/Authors_Primary&gt;&lt;Authors_Primary&gt;Gelisse,R.&lt;/Authors_Primary&gt;&lt;Authors_Primary&gt;Ambrosi,P.&lt;/Authors_Primary&gt;&lt;Authors_Primary&gt;Pieri,B.&lt;/Authors_Primary&gt;&lt;Authors_Primary&gt;Luccioni,R.&lt;/Authors_Primary&gt;&lt;Date_Primary&gt;2005/11/15&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Reprint&gt;In File&lt;/Reprint&gt;&lt;Start_Page&gt;1456&lt;/Start_Page&gt;&lt;End_Page&gt;1459&lt;/End_Page&gt;&lt;Periodical&gt;American Journal of Cardiology&lt;/Periodical&gt;&lt;Volume&gt;96&lt;/Volume&gt;&lt;Issue&gt;10&lt;/Issue&gt;&lt;Address&gt;Department of Cardiology, Aubagne Hospital, Aubagne, France. sarques@ch-aubagne.rss.fr&lt;/Address&gt;&lt;ZZ_JournalFull&gt;&lt;f name="System"&gt;American Journal of Cardiolog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63</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Enia</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Helmcke&lt;/Author&gt;&lt;Year&gt;1987&lt;/Year&gt;&lt;RecNum&gt;18977&lt;/RecNum&gt;&lt;IDText&gt;Color Doppler assessment of mitral regurgitation with orthogonal planes&lt;/IDText&gt;&lt;MDL Ref_Type="Journal"&gt;&lt;Ref_Type&gt;Journal&lt;/Ref_Type&gt;&lt;Ref_ID&gt;18977&lt;/Ref_ID&gt;&lt;Title_Primary&gt;Color Doppler assessment of mitral regurgitation with orthogonal planes&lt;/Title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r.&lt;/Authors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lt;/Authors_Primary&gt;&lt;Date_Primary&gt;1987/1&lt;/Date_Primary&gt;&lt;Keywords&gt;$$accept title Second search&lt;/Keywords&gt;&lt;Keywords&gt;$$keep from second search&lt;/Keywords&gt;&lt;Keywords&gt;$$Medline&lt;/Keywords&gt;&lt;Keywords&gt;$$Pathologies&lt;/Keywords&gt;&lt;Reprint&gt;In File&lt;/Reprint&gt;&lt;Start_Page&gt;175&lt;/Start_Page&gt;&lt;End_Page&gt;183&lt;/End_Page&gt;&lt;Periodical&gt;Circulation&lt;/Periodical&gt;&lt;Volume&gt;75&lt;/Volume&gt;&lt;Issue&gt;1&lt;/Issue&gt;&lt;ZZ_JournalFull&gt;&lt;f name="System"&gt;Circulation&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5</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and Shyu.</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hyu&lt;/Author&gt;&lt;Year&gt;1992&lt;/Year&gt;&lt;RecNum&gt;19805&lt;/RecNum&gt;&lt;IDText&gt;Morphologic characterization and quantitative assessment of mitral regurgitation with ruptured chordae tendineae by transesophageal echocardiography&lt;/IDText&gt;&lt;MDL Ref_Type="Journal"&gt;&lt;Ref_Type&gt;Journal&lt;/Ref_Type&gt;&lt;Ref_ID&gt;19805&lt;/Ref_ID&gt;&lt;Title_Primary&gt;&lt;f name="Times New Roman"&gt;Morphologic characterization and quantitative assessment of mitral regurgitation with ruptured chordae tendineae by transesophageal echocardiography&lt;/f&gt;&lt;/Title_Primary&gt;&lt;Authors_Primary&gt;Shyu,K.G.&lt;/Authors_Primary&gt;&lt;Authors_Primary&gt;Lei,MH&lt;/Authors_Primary&gt;&lt;Authors_Primary&gt;Hwang,JJ&lt;/Authors_Primary&gt;&lt;Authors_Primary&gt;Lin,S.C.&lt;/Authors_Primary&gt;&lt;Authors_Primary&gt;Kuan,P.&lt;/Authors_Primary&gt;&lt;Authors_Primary&gt;Lien,W.P.&lt;/Authors_Primary&gt;&lt;Date_Primary&gt;1992&lt;/Date_Primary&gt;&lt;Keywords&gt;transesophageal echocardiography&lt;/Keywords&gt;&lt;Keywords&gt;echocardiography&lt;/Keywords&gt;&lt;Reprint&gt;Not in File&lt;/Reprint&gt;&lt;Start_Page&gt;1152&lt;/Start_Page&gt;&lt;End_Page&gt;1156&lt;/End_Page&gt;&lt;Periodical&gt;Am J Cardiol&lt;/Periodical&gt;&lt;Volume&gt;70&lt;/Volume&gt;&lt;Issue&gt;13&lt;/Issue&gt;&lt;ZZ_JournalFull&gt;&lt;f name="System"&gt;Am J Cardiol&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7</w:t>
      </w:r>
      <w:r w:rsidR="00FC2DC5" w:rsidRPr="00EF4EB9">
        <w:rPr>
          <w:rFonts w:eastAsia="Calibri"/>
          <w:color w:val="000000"/>
          <w:sz w:val="22"/>
          <w:szCs w:val="22"/>
          <w:lang w:eastAsia="en-US"/>
        </w:rPr>
        <w:fldChar w:fldCharType="end"/>
      </w:r>
    </w:p>
    <w:p w:rsidR="00DD03FA" w:rsidRPr="00EF4EB9" w:rsidRDefault="00DD03FA" w:rsidP="00DD03FA">
      <w:pPr>
        <w:spacing w:line="360" w:lineRule="auto"/>
        <w:jc w:val="both"/>
        <w:rPr>
          <w:rFonts w:eastAsia="Calibri"/>
          <w:color w:val="000000"/>
          <w:sz w:val="22"/>
          <w:szCs w:val="22"/>
          <w:lang w:eastAsia="en-US"/>
        </w:rPr>
      </w:pPr>
    </w:p>
    <w:p w:rsidR="00DD03FA" w:rsidRPr="00EF4EB9" w:rsidRDefault="00DD03FA" w:rsidP="00DD03FA">
      <w:pPr>
        <w:spacing w:line="360" w:lineRule="auto"/>
        <w:jc w:val="both"/>
        <w:rPr>
          <w:rFonts w:eastAsia="Calibri"/>
          <w:color w:val="000000"/>
          <w:sz w:val="22"/>
          <w:szCs w:val="22"/>
          <w:lang w:eastAsia="en-US"/>
        </w:rPr>
      </w:pPr>
      <w:r w:rsidRPr="00EF4EB9">
        <w:rPr>
          <w:rFonts w:eastAsia="Calibri"/>
          <w:color w:val="000000"/>
          <w:sz w:val="22"/>
          <w:szCs w:val="22"/>
          <w:lang w:eastAsia="en-US"/>
        </w:rPr>
        <w:t>Considering only diagnostic accuracy studies with AF populations there were three level 2 studies Lanzarini</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Lanzarini&lt;/Author&gt;&lt;Year&gt;2005&lt;/Year&gt;&lt;RecNum&gt;11801&lt;/RecNum&gt;&lt;IDText&gt;Two simple echo-Doppler measurements can accurately identify pulmonary hypertension in the large majority of patients with chronic heart failure&lt;/IDText&gt;&lt;MDL Ref_Type="Journal"&gt;&lt;Ref_Type&gt;Journal&lt;/Ref_Type&gt;&lt;Ref_ID&gt;11801&lt;/Ref_ID&gt;&lt;Title_Primary&gt;Two simple echo-Doppler measurements can accurately identify pulmonary hypertension in the large majority of patients with chronic heart failure&lt;/Title_Primary&gt;&lt;Authors_Primary&gt;Lanzarini,L.&lt;/Authors_Primary&gt;&lt;Authors_Primary&gt;Fontana,A.&lt;/Authors_Primary&gt;&lt;Authors_Primary&gt;Campana,C.&lt;/Authors_Primary&gt;&lt;Authors_Primary&gt;Klersy,C.&lt;/Authors_Primary&gt;&lt;Authors_Primary&gt;Lanzarini,Luca&lt;/Authors_Primary&gt;&lt;Authors_Primary&gt;Fontana,Alessandra&lt;/Authors_Primary&gt;&lt;Authors_Primary&gt;Campana,Carlo&lt;/Authors_Primary&gt;&lt;Authors_Primary&gt;Klersy,Catherine&lt;/Authors_Primary&gt;&lt;Date_Primary&gt;2005/6&lt;/Date_Primary&gt;&lt;Keywords&gt;$$accept title Second search&lt;/Keywords&gt;&lt;Keywords&gt;$$keep from second search&lt;/Keywords&gt;&lt;Keywords&gt;$$Medline&lt;/Keywords&gt;&lt;Keywords&gt;$$Pathologies&lt;/Keywords&gt;&lt;Reprint&gt;In File&lt;/Reprint&gt;&lt;Start_Page&gt;745&lt;/Start_Page&gt;&lt;End_Page&gt;754&lt;/End_Page&gt;&lt;Periodical&gt;Journal of Heart &amp;amp; Lung Transplantation&lt;/Periodical&gt;&lt;Volume&gt;24&lt;/Volume&gt;&lt;Issue&gt;6&lt;/Issue&gt;&lt;Address&gt;Department of Cardiology, IRCCS-Policlinico S. Matteo, Pavia, Italy. l.lanzarini@smatteo.pv.it&lt;/Address&gt;&lt;ZZ_JournalFull&gt;&lt;f name="System"&gt;Journal of Heart &amp;amp; Lung Transplantation&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80</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harifi</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harifi&lt;/Author&gt;&lt;Year&gt;2007&lt;/Year&gt;&lt;RecNum&gt;19793&lt;/RecNum&gt;&lt;IDText&gt;Is Transesophageal Echocardiography Necessary before D.C. Cardioversion in Patients with a Normal Transthoracic Echocardiogram?&lt;/IDText&gt;&lt;MDL Ref_Type="Journal"&gt;&lt;Ref_Type&gt;Journal&lt;/Ref_Type&gt;&lt;Ref_ID&gt;19793&lt;/Ref_ID&gt;&lt;Title_Primary&gt;Is Transesophageal Echocardiography Necessary before D.C. Cardioversion in Patients with a Normal Transthoracic Echocardiogram?&lt;/Title_Primary&gt;&lt;Authors_Primary&gt;Sharifi,Mohsen&lt;/Authors_Primary&gt;&lt;Authors_Primary&gt;Parhizgar,Alireza&lt;/Authors_Primary&gt;&lt;Authors_Primary&gt;Gupta,Punam&lt;/Authors_Primary&gt;&lt;Authors_Primary&gt;Mehdipour,Mahshid&lt;/Authors_Primary&gt;&lt;Authors_Primary&gt;Emrani,Farnaz&lt;/Authors_Primary&gt;&lt;Authors_Primary&gt;Baldwin,David&lt;/Authors_Primary&gt;&lt;Date_Primary&gt;2007&lt;/Date_Primary&gt;&lt;Keywords&gt;Atrial fibrillation&lt;/Keywords&gt;&lt;Keywords&gt;cardioversion&lt;/Keywords&gt;&lt;Keywords&gt;contrast&lt;/Keywords&gt;&lt;Keywords&gt;echocardiography&lt;/Keywords&gt;&lt;Keywords&gt;heart&lt;/Keywords&gt;&lt;Keywords&gt;patient&lt;/Keywords&gt;&lt;Keywords&gt;spontaneous echo contrast&lt;/Keywords&gt;&lt;Keywords&gt;study&lt;/Keywords&gt;&lt;Keywords&gt;thrombus&lt;/Keywords&gt;&lt;Keywords&gt;transesophageal echocardiography&lt;/Keywords&gt;&lt;Keywords&gt;transthoracic echocardiography&lt;/Keywords&gt;&lt;Reprint&gt;In File&lt;/Reprint&gt;&lt;Start_Page&gt;397&lt;/Start_Page&gt;&lt;End_Page&gt;400&lt;/End_Page&gt;&lt;Periodical&gt;Echocardiography&lt;/Periodical&gt;&lt;Volume&gt;24&lt;/Volume&gt;&lt;Issue&gt;4&lt;/Issue&gt;&lt;Publisher&gt;Blackwell Publishing Inc&lt;/Publisher&gt;&lt;ISSN_ISBN&gt;1540-8175&lt;/ISSN_ISBN&gt;&lt;Misc_3&gt;10.1111/j.1540-8175.2007.00400.x&lt;/Misc_3&gt;&lt;Web_URL&gt;http://dx.doi.org/10.1111/j.1540-8175.2007.00400.x&lt;/Web_URL&gt;&lt;ZZ_JournalFull&gt;&lt;f name="System"&gt;Echocardiograph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1</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Vigna</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2</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one level 3a study Guyer</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Guyer&lt;/Author&gt;&lt;Year&gt;1984&lt;/Year&gt;&lt;RecNum&gt;19378&lt;/RecNum&gt;&lt;IDText&gt;Comparison of the echocardiographic and hemodynamic diagnosis of rheumatic tricuspid stenosis&lt;/IDText&gt;&lt;MDL Ref_Type="Journal"&gt;&lt;Ref_Type&gt;Journal&lt;/Ref_Type&gt;&lt;Ref_ID&gt;19378&lt;/Ref_ID&gt;&lt;Title_Primary&gt;Comparison of the echocardiographic and hemodynamic diagnosis of rheumatic tricuspid stenosis&lt;/Title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Date_Primary&gt;1984/5&lt;/Date_Primary&gt;&lt;Keywords&gt;$$accept title Second search&lt;/Keywords&gt;&lt;Keywords&gt;$$keep from second search&lt;/Keywords&gt;&lt;Keywords&gt;$$Medline&lt;/Keywords&gt;&lt;Keywords&gt;$$Pathologies&lt;/Keywords&gt;&lt;Keywords&gt;$$tricuspid valve&lt;/Keywords&gt;&lt;Keywords&gt;echocardiography&lt;/Keywords&gt;&lt;Keywords&gt;stenosis&lt;/Keywords&gt;&lt;Reprint&gt;In File&lt;/Reprint&gt;&lt;Start_Page&gt;1135&lt;/Start_Page&gt;&lt;End_Page&gt;1144&lt;/End_Page&gt;&lt;Periodical&gt;Journal of the American College of Cardiology&lt;/Periodical&gt;&lt;Volume&gt;3&lt;/Volume&gt;&lt;Issue&gt;5&lt;/Issue&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4</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eleven level 3b studies Acar J et al</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Acar&lt;/Author&gt;&lt;Year&gt;1991&lt;/Year&gt;&lt;RecNum&gt;4781&lt;/RecNum&gt;&lt;IDText&gt;Diagnosis of left atrial thrombi in mitral stenosis--usefulness of ultrasound techniques compared with other methods.&lt;/IDText&gt;&lt;MDL Ref_Type="Journal"&gt;&lt;Ref_Type&gt;Journal&lt;/Ref_Type&gt;&lt;Ref_ID&gt;4781&lt;/Ref_ID&gt;&lt;Title_Primary&gt;Diagnosis of left atrial thrombi in mitral stenosis--usefulness of ultrasound techniques compared with other methods.&lt;/Title_Primary&gt;&lt;Authors_Primary&gt;Acar,J.&lt;/Authors_Primary&gt;&lt;Authors_Primary&gt;Cormier,B.&lt;/Authors_Primary&gt;&lt;Authors_Primary&gt;Grimberg,D.&lt;/Authors_Primary&gt;&lt;Authors_Primary&gt;Kawthekar,G.&lt;/Authors_Primary&gt;&lt;Authors_Primary&gt;Iung,B.&lt;/Authors_Primary&gt;&lt;Authors_Primary&gt;Scheuer,B.&lt;/Authors_Primary&gt;&lt;Authors_Primary&gt;Farah,E.&lt;/Authors_Primary&gt;&lt;Date_Primary&gt;1991/7&lt;/Date_Primary&gt;&lt;Keywords&gt;$$accept title&lt;/Keywords&gt;&lt;Keywords&gt;$$Broad search&lt;/Keywords&gt;&lt;Keywords&gt;$$diagnosis&lt;/Keywords&gt;&lt;Keywords&gt;$$Medline&lt;/Keywords&gt;&lt;Keywords&gt;$$Pathologies&lt;/Keywords&gt;&lt;Keywords&gt;$$retrieve for diagnostic study&lt;/Keywords&gt;&lt;Keywords&gt;$$thrombosis&lt;/Keywords&gt;&lt;Keywords&gt;$$TOE&lt;/Keywords&gt;&lt;Keywords&gt;$$TTE&lt;/Keywords&gt;&lt;Keywords&gt;echocardiography&lt;/Keywords&gt;&lt;Keywords&gt;left ventricular&lt;/Keywords&gt;&lt;Keywords&gt;stenosis&lt;/Keywords&gt;&lt;Keywords&gt;diagnosis&lt;/Keywords&gt;&lt;Keywords&gt;ultrasound&lt;/Keywords&gt;&lt;Reprint&gt;In File&lt;/Reprint&gt;&lt;Start_Page&gt;70&lt;/Start_Page&gt;&lt;End_Page&gt;76&lt;/End_Page&gt;&lt;Periodical&gt;European Heart Journal&lt;/Periodical&gt;&lt;Volume&gt;12 Suppl B&lt;/Volume&gt;&lt;Address&gt;Service de Cardiologie, Hopital Tenon, Paris, France&lt;/Address&gt;&lt;ZZ_JournalFull&gt;&lt;f name="System"&gt;European Heart Journal&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62</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w:t>
      </w:r>
      <w:r w:rsidRPr="00EF4EB9">
        <w:rPr>
          <w:rFonts w:eastAsia="Calibri"/>
          <w:sz w:val="22"/>
          <w:szCs w:val="22"/>
          <w:lang w:eastAsia="en-US"/>
        </w:rPr>
        <w:t>Dittmann</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Dittmann&lt;/Author&gt;&lt;Year&gt;1987&lt;/Year&gt;&lt;RecNum&gt;18892&lt;/RecNum&gt;&lt;IDText&gt;Diagnosis and quantification of aortic regurgitation by pulsed Doppler echocardiography in patients with mitral valve disease&lt;/IDText&gt;&lt;MDL Ref_Type="Journal"&gt;&lt;Ref_Type&gt;Journal&lt;/Ref_Type&gt;&lt;Ref_ID&gt;18892&lt;/Ref_ID&gt;&lt;Title_Primary&gt;Diagnosis and quantification of aortic regurgitation by pulsed Doppler echocardiography in patients with mitral valve disease&lt;/Title_Primary&gt;&lt;Authors_Primary&gt;Dittmann,H.&lt;/Authors_Primary&gt;&lt;Authors_Primary&gt;Karsch,K.R.&lt;/Authors_Primary&gt;&lt;Authors_Primary&gt;Seipel,L.&lt;/Authors_Primary&gt;&lt;Authors_Primary&gt;Dittmann,H.&lt;/Authors_Primary&gt;&lt;Authors_Primary&gt;Karsch,K.R.&lt;/Authors_Primary&gt;&lt;Authors_Primary&gt;Seipel,L.&lt;/Authors_Primary&gt;&lt;Date_Primary&gt;1987/8&lt;/Date_Primary&gt;&lt;Keywords&gt;$$accept title Second search&lt;/Keywords&gt;&lt;Keywords&gt;$$keep from second search&lt;/Keywords&gt;&lt;Keywords&gt;$$Medline&lt;/Keywords&gt;&lt;Keywords&gt;$$mitral valve&lt;/Keywords&gt;&lt;Keywords&gt;$$Pathologies&lt;/Keywords&gt;&lt;Keywords&gt;echocardiography&lt;/Keywords&gt;&lt;Keywords&gt;stenosis&lt;/Keywords&gt;&lt;Reprint&gt;In File&lt;/Reprint&gt;&lt;Start_Page&gt;53&lt;/Start_Page&gt;&lt;End_Page&gt;57&lt;/End_Page&gt;&lt;Periodical&gt;European Heart Journal&lt;/Periodical&gt;&lt;Volume&gt;8 Suppl C&lt;/Volume&gt;&lt;Address&gt;Department of Internal Medicine III, University of Tuebingen, F.R.G&lt;/Address&gt;&lt;ZZ_JournalFull&gt;&lt;f name="System"&gt;European Heart Journal&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69</w:t>
      </w:r>
      <w:r w:rsidR="00FC2DC5" w:rsidRPr="00EF4EB9">
        <w:rPr>
          <w:rFonts w:eastAsia="Calibri"/>
          <w:sz w:val="22"/>
          <w:szCs w:val="22"/>
          <w:lang w:eastAsia="en-US"/>
        </w:rPr>
        <w:fldChar w:fldCharType="end"/>
      </w:r>
      <w:r w:rsidRPr="00EF4EB9">
        <w:rPr>
          <w:rFonts w:eastAsia="Calibri"/>
          <w:sz w:val="22"/>
          <w:szCs w:val="22"/>
          <w:lang w:eastAsia="en-US"/>
        </w:rPr>
        <w:t xml:space="preserve"> </w:t>
      </w:r>
      <w:r w:rsidRPr="00EF4EB9">
        <w:rPr>
          <w:rFonts w:eastAsia="Calibri"/>
          <w:color w:val="000000"/>
          <w:sz w:val="22"/>
          <w:szCs w:val="22"/>
          <w:lang w:eastAsia="en-US"/>
        </w:rPr>
        <w:t>Grossmann</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Grossmann&lt;/Author&gt;&lt;Year&gt;2002&lt;/Year&gt;&lt;RecNum&gt;2649&lt;/RecNum&gt;&lt;IDText&gt;Quantification of mitral regurgitation by the proximal flow convergence method--comparison of transthoracic and transesophageal echocardiography&lt;/IDText&gt;&lt;MDL Ref_Type="Journal"&gt;&lt;Ref_Type&gt;Journal&lt;/Ref_Type&gt;&lt;Ref_ID&gt;2649&lt;/Ref_ID&gt;&lt;Title_Primary&gt;Quantification of mitral regurgitation by the proximal flow convergence method--comparison of transthoracic and transesophageal echocardiography&lt;/Title_Primary&gt;&lt;Authors_Primary&gt;Grossmann,G.&lt;/Authors_Primary&gt;&lt;Authors_Primary&gt;Wohrle,J.&lt;/Authors_Primary&gt;&lt;Authors_Primary&gt;Kochs,M.&lt;/Authors_Primary&gt;&lt;Authors_Primary&gt;Giesler,M.&lt;/Authors_Primary&gt;&lt;Authors_Primary&gt;Hombach,V.&lt;/Authors_Primary&gt;&lt;Authors_Primary&gt;Hoher,M.&lt;/Authors_Primary&gt;&lt;Authors_Primary&gt;Grossmann,Georg&lt;/Authors_Primary&gt;&lt;Authors_Primary&gt;Wohrle,Jochen&lt;/Authors_Primary&gt;&lt;Authors_Primary&gt;Kochs,Matthias&lt;/Authors_Primary&gt;&lt;Authors_Primary&gt;Giesler,Martin&lt;/Authors_Primary&gt;&lt;Authors_Primary&gt;Hombach,Vintenz&lt;/Authors_Primary&gt;&lt;Authors_Primary&gt;Hoher,Martin&lt;/Authors_Primary&gt;&lt;Date_Primary&gt;2002/11&lt;/Date_Primary&gt;&lt;Keywords&gt;$$accept title&lt;/Keywords&gt;&lt;Keywords&gt;$$Broad search&lt;/Keywords&gt;&lt;Keywords&gt;$$diagnostic study&lt;/Keywords&gt;&lt;Keywords&gt;$$Doppler&lt;/Keywords&gt;&lt;Keywords&gt;$$Medline&lt;/Keywords&gt;&lt;Keywords&gt;$$mitral regurgitation&lt;/Keywords&gt;&lt;Keywords&gt;$$Pathologies&lt;/Keywords&gt;&lt;Keywords&gt;$$retrieve for diagnostic study&lt;/Keywords&gt;&lt;Keywords&gt;$$TOE&lt;/Keywords&gt;&lt;Keywords&gt;$$TTE&lt;/Keywords&gt;&lt;Keywords&gt;echocardiography&lt;/Keywords&gt;&lt;Reprint&gt;In File&lt;/Reprint&gt;&lt;Start_Page&gt;517&lt;/Start_Page&gt;&lt;End_Page&gt;524&lt;/End_Page&gt;&lt;Periodical&gt;Clinical Cardiology&lt;/Periodical&gt;&lt;Volume&gt;25&lt;/Volume&gt;&lt;Issue&gt;11&lt;/Issue&gt;&lt;Address&gt;Department of Internal Medicine, University of Ulm, Germany&lt;/Address&gt;&lt;ZZ_JournalFull&gt;&lt;f name="System"&gt;Clinical Cardiolog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2</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Kaymaz</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Kaymaz&lt;/Author&gt;&lt;Year&gt;2001&lt;/Year&gt;&lt;RecNum&gt;2887&lt;/RecNum&gt;&lt;IDText&gt;Location, size and morphological characteristics of left atrial thrombi as assessed by echocardiography in patients with rheumatic mitral valve disease&lt;/IDText&gt;&lt;MDL Ref_Type="Journal"&gt;&lt;Ref_Type&gt;Journal&lt;/Ref_Type&gt;&lt;Ref_ID&gt;2887&lt;/Ref_ID&gt;&lt;Title_Primary&gt;Location, size and morphological characteristics of left atrial thrombi as assessed by echocardiography in patients with rheumatic mitral valve disease&lt;/Title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Date_Primary&gt;2001/12&lt;/Date_Primary&gt;&lt;Keywords&gt;$$accept title&lt;/Keywords&gt;&lt;Keywords&gt;$$Broad search&lt;/Keywords&gt;&lt;Keywords&gt;$$diagnosis&lt;/Keywords&gt;&lt;Keywords&gt;$$Medline&lt;/Keywords&gt;&lt;Keywords&gt;$$mitral valve&lt;/Keywords&gt;&lt;Keywords&gt;$$Pathologies&lt;/Keywords&gt;&lt;Keywords&gt;$$retrieve for diagnostic study&lt;/Keywords&gt;&lt;Keywords&gt;$$TOE&lt;/Keywords&gt;&lt;Keywords&gt;$$TTE&lt;/Keywords&gt;&lt;Keywords&gt;echocardiography&lt;/Keywords&gt;&lt;Reprint&gt;In File&lt;/Reprint&gt;&lt;Start_Page&gt;270&lt;/Start_Page&gt;&lt;End_Page&gt;276&lt;/End_Page&gt;&lt;Periodical&gt;European Journal of Echocardiography&lt;/Periodical&gt;&lt;Volume&gt;2&lt;/Volume&gt;&lt;Issue&gt;4&lt;/Issue&gt;&lt;Address&gt;Department of Cardiology, Kosuyolu Heart and Research Hospital, Istanbul, Turkey&lt;/Address&gt;&lt;ZZ_JournalFull&gt;&lt;f name="System"&gt;European Journal of Echocardiograph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7</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Kitayama</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9</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Mugge</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82</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Pochis</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Pochis&lt;/Author&gt;&lt;Year&gt;1992&lt;/Year&gt;&lt;RecNum&gt;4709&lt;/RecNum&gt;&lt;IDText&gt;Usefulness of transesophageal echocardiography in diagnosing lipomatous hypertrophy of the atrial septum with comparison to transthoracic echocardiography&lt;/IDText&gt;&lt;MDL Ref_Type="Journal"&gt;&lt;Ref_Type&gt;Journal&lt;/Ref_Type&gt;&lt;Ref_ID&gt;4709&lt;/Ref_ID&gt;&lt;Title_Primary&gt;Usefulness of transesophageal echocardiography in diagnosing lipomatous hypertrophy of the atrial septum with comparison to transthoracic echocardiography&lt;/Title_Primary&gt;&lt;Authors_Primary&gt;Pochis,W.T.&lt;/Authors_Primary&gt;&lt;Authors_Primary&gt;Saeian,K.&lt;/Authors_Primary&gt;&lt;Authors_Primary&gt;Sagar,K.B.&lt;/Authors_Primary&gt;&lt;Date_Primary&gt;1992/8/1&lt;/Date_Primary&gt;&lt;Keywords&gt;$$accept title&lt;/Keywords&gt;&lt;Keywords&gt;$$atrial septal defect&lt;/Keywords&gt;&lt;Keywords&gt;$$Broad search&lt;/Keywords&gt;&lt;Keywords&gt;$$diagnostic&lt;/Keywords&gt;&lt;Keywords&gt;$$Medline&lt;/Keywords&gt;&lt;Keywords&gt;$$not online&lt;/Keywords&gt;&lt;Keywords&gt;$$Pathologies&lt;/Keywords&gt;&lt;Keywords&gt;$$retrieve for diagnostic study&lt;/Keywords&gt;&lt;Keywords&gt;$$to order&lt;/Keywords&gt;&lt;Keywords&gt;$$TOE&lt;/Keywords&gt;&lt;Keywords&gt;$$TTE&lt;/Keywords&gt;&lt;Keywords&gt;article&lt;/Keywords&gt;&lt;Keywords&gt;echocardiography&lt;/Keywords&gt;&lt;Keywords&gt;hypertrophy&lt;/Keywords&gt;&lt;Keywords&gt;study&lt;/Keywords&gt;&lt;Reprint&gt;In File&lt;/Reprint&gt;&lt;Start_Page&gt;396&lt;/Start_Page&gt;&lt;End_Page&gt;398&lt;/End_Page&gt;&lt;Periodical&gt;American Journal of Cardiology&lt;/Periodical&gt;&lt;Volume&gt;70&lt;/Volume&gt;&lt;Issue&gt;3&lt;/Issue&gt;&lt;Address&gt;Division of Cardiology, Medical College of Wisconsin, Milwaukee&lt;/Address&gt;&lt;ZZ_JournalFull&gt;&lt;f name="System"&gt;American Journal of Cardiolog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86</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araste</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araste&lt;/Author&gt;&lt;Year&gt;2005&lt;/Year&gt;&lt;RecNum&gt;1853&lt;/RecNum&gt;&lt;IDText&gt;Transthoracic Doppler echocardiography as a noninvasive tool to assess coronary artery stenoses--a comparison with quantitative coronary angiography&lt;/IDText&gt;&lt;MDL Ref_Type="Journal"&gt;&lt;Ref_Type&gt;Journal&lt;/Ref_Type&gt;&lt;Ref_ID&gt;1853&lt;/Ref_ID&gt;&lt;Title_Primary&gt;Transthoracic Doppler echocardiography as a noninvasive tool to assess coronary artery stenoses--a comparison with quantitative coronary angiography&lt;/Title_Primary&gt;&lt;Authors_Primary&gt;Saraste,M.&lt;/Authors_Primary&gt;&lt;Authors_Primary&gt;Vesalainen,R.K.&lt;/Authors_Primary&gt;&lt;Authors_Primary&gt;Ylitalo,A.&lt;/Authors_Primary&gt;&lt;Authors_Primary&gt;Saraste,A.&lt;/Authors_Primary&gt;&lt;Authors_Primary&gt;Koskenvuo,J.W.&lt;/Authors_Primary&gt;&lt;Authors_Primary&gt;Toikka,J.O.&lt;/Authors_Primary&gt;&lt;Authors_Primary&gt;Vaittinen,M.A.&lt;/Authors_Primary&gt;&lt;Authors_Primary&gt;Hartiala,J.J.&lt;/Authors_Primary&gt;&lt;Authors_Primary&gt;Airaksinen,K.E.&lt;/Authors_Primary&gt;&lt;Date_Primary&gt;2005/6&lt;/Date_Primary&gt;&lt;Keywords&gt;$$accept title&lt;/Keywords&gt;&lt;Keywords&gt;$$Broad search&lt;/Keywords&gt;&lt;Keywords&gt;$$coronary artery&lt;/Keywords&gt;&lt;Keywords&gt;$$diagnosis&lt;/Keywords&gt;&lt;Keywords&gt;$$Doppler&lt;/Keywords&gt;&lt;Keywords&gt;$$Medline&lt;/Keywords&gt;&lt;Keywords&gt;$$not online&lt;/Keywords&gt;&lt;Keywords&gt;$$retrieve for diagnostic study&lt;/Keywords&gt;&lt;Keywords&gt;$$stenosis&lt;/Keywords&gt;&lt;Keywords&gt;$$to order&lt;/Keywords&gt;&lt;Keywords&gt;$$TTE&lt;/Keywords&gt;&lt;Keywords&gt;article&lt;/Keywords&gt;&lt;Keywords&gt;coronary artery&lt;/Keywords&gt;&lt;Keywords&gt;echocardiography&lt;/Keywords&gt;&lt;Keywords&gt;hospital&lt;/Keywords&gt;&lt;Keywords&gt;patient&lt;/Keywords&gt;&lt;Keywords&gt;stenosis&lt;/Keywords&gt;&lt;Keywords&gt;study&lt;/Keywords&gt;&lt;Keywords&gt;university&lt;/Keywords&gt;&lt;Reprint&gt;In File&lt;/Reprint&gt;&lt;Start_Page&gt;679&lt;/Start_Page&gt;&lt;End_Page&gt;685&lt;/End_Page&gt;&lt;Periodical&gt;Journal of the American Society of Echocardiography&lt;/Periodical&gt;&lt;Volume&gt;18&lt;/Volume&gt;&lt;Issue&gt;6&lt;/Issue&gt;&lt;Address&gt;Department of Clinical Physiology, Turku University Hospital, Turku, Finland&lt;/Address&gt;&lt;ZZ_JournalFull&gt;&lt;f name="System"&gt;Journal of the American Society of Echocardiograph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0</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hrestha</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hrestha&lt;/Author&gt;&lt;Year&gt;1983&lt;/Year&gt;&lt;RecNum&gt;19500&lt;/RecNum&gt;&lt;IDText&gt;Two-dimensional echocardiographic diagnosis of left-atrial thrombus in rheumatic heart disease. A clinicopathologic study&lt;/IDText&gt;&lt;MDL Ref_Type="Journal"&gt;&lt;Ref_Type&gt;Journal&lt;/Ref_Type&gt;&lt;Ref_ID&gt;19500&lt;/Ref_ID&gt;&lt;Title_Primary&gt;Two-dimensional echocardiographic diagnosis of left-atrial thrombus in rheumatic heart disease. A clinicopathologic study&lt;/Title_Primary&gt;&lt;Authors_Primary&gt;Shrestha,N.K.&lt;/Authors_Primary&gt;&lt;Authors_Primary&gt;Moreno,F.L.&lt;/Authors_Primary&gt;&lt;Authors_Primary&gt;Narciso,F.V.&lt;/Authors_Primary&gt;&lt;Authors_Primary&gt;Torres,L.&lt;/Authors_Primary&gt;&lt;Authors_Primary&gt;Calleja,H.B.&lt;/Authors_Primary&gt;&lt;Authors_Primary&gt;Shrestha,N.K.&lt;/Authors_Primary&gt;&lt;Authors_Primary&gt;Moreno,F.L.&lt;/Authors_Primary&gt;&lt;Authors_Primary&gt;Narciso,F.V.&lt;/Authors_Primary&gt;&lt;Authors_Primary&gt;Torres,L.&lt;/Authors_Primary&gt;&lt;Authors_Primary&gt;Calleja,H.B.&lt;/Authors_Primary&gt;&lt;Date_Primary&gt;1983/2&lt;/Date_Primary&gt;&lt;Keywords&gt;$$accept title Second search&lt;/Keywords&gt;&lt;Keywords&gt;$$atrial&lt;/Keywords&gt;&lt;Keywords&gt;$$keep from second search&lt;/Keywords&gt;&lt;Keywords&gt;$$Medline&lt;/Keywords&gt;&lt;Keywords&gt;$$Pathologies&lt;/Keywords&gt;&lt;Keywords&gt;$$thrombosis&lt;/Keywords&gt;&lt;Keywords&gt;article&lt;/Keywords&gt;&lt;Keywords&gt;echocardiography&lt;/Keywords&gt;&lt;Keywords&gt;patient&lt;/Keywords&gt;&lt;Keywords&gt;study&lt;/Keywords&gt;&lt;Keywords&gt;surgery&lt;/Keywords&gt;&lt;Reprint&gt;In File&lt;/Reprint&gt;&lt;Start_Page&gt;341&lt;/Start_Page&gt;&lt;End_Page&gt;347&lt;/End_Page&gt;&lt;Periodical&gt;Circulation&lt;/Periodical&gt;&lt;Volume&gt;67&lt;/Volume&gt;&lt;Issue&gt;2&lt;/Issue&gt;&lt;ZZ_JournalFull&gt;&lt;f name="System"&gt;Circulation&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5</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tratton</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tratton&lt;/Author&gt;&lt;Year&gt;1982&lt;/Year&gt;&lt;RecNum&gt;19544&lt;/RecNum&gt;&lt;IDText&gt;Detection of left ventricular thrombus by two-dimensional echocardiography: sensitivity, specificity, and causes of uncertainty&lt;/IDText&gt;&lt;MDL Ref_Type="Journal"&gt;&lt;Ref_Type&gt;Journal&lt;/Ref_Type&gt;&lt;Ref_ID&gt;19544&lt;/Ref_ID&gt;&lt;Title_Primary&gt;Detection of left ventricular thrombus by two-dimensional echocardiography: sensitivity, specificity, and causes of uncertainty&lt;/Title_Primary&gt;&lt;Authors_Primary&gt;Stratton,J.R.&lt;/Authors_Primary&gt;&lt;Authors_Primary&gt;Lighty,G.W.,Jr.&lt;/Authors_Primary&gt;&lt;Authors_Primary&gt;Pearlman,A.S.&lt;/Authors_Primary&gt;&lt;Authors_Primary&gt;Ritchie,J.L.&lt;/Authors_Primary&gt;&lt;Authors_Primary&gt;Stratton,J.R.&lt;/Authors_Primary&gt;&lt;Authors_Primary&gt;Lighty,G.W.J.&lt;/Authors_Primary&gt;&lt;Authors_Primary&gt;Pearlman,A.S.&lt;/Authors_Primary&gt;&lt;Authors_Primary&gt;Ritchie,J.L.&lt;/Authors_Primary&gt;&lt;Date_Primary&gt;1982/7&lt;/Date_Primary&gt;&lt;Keywords&gt;$$accept title Second search&lt;/Keywords&gt;&lt;Keywords&gt;$$keep from second search&lt;/Keywords&gt;&lt;Keywords&gt;$$left ventricular&lt;/Keywords&gt;&lt;Keywords&gt;$$Medline&lt;/Keywords&gt;&lt;Keywords&gt;$$Pathologies&lt;/Keywords&gt;&lt;Keywords&gt;analysis&lt;/Keywords&gt;&lt;Keywords&gt;article&lt;/Keywords&gt;&lt;Keywords&gt;echocardiography&lt;/Keywords&gt;&lt;Keywords&gt;knowledge&lt;/Keywords&gt;&lt;Keywords&gt;left ventricular&lt;/Keywords&gt;&lt;Keywords&gt;patient&lt;/Keywords&gt;&lt;Keywords&gt;study&lt;/Keywords&gt;&lt;Reprint&gt;In File&lt;/Reprint&gt;&lt;Start_Page&gt;156&lt;/Start_Page&gt;&lt;End_Page&gt;166&lt;/End_Page&gt;&lt;Periodical&gt;Circulation&lt;/Periodical&gt;&lt;Volume&gt;66&lt;/Volume&gt;&lt;Issue&gt;1&lt;/Issue&gt;&lt;ZZ_JournalFull&gt;&lt;f name="System"&gt;Circulation&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0</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w:t>
      </w:r>
      <w:r w:rsidRPr="00EF4EB9">
        <w:rPr>
          <w:rFonts w:eastAsia="Calibri"/>
          <w:sz w:val="22"/>
          <w:szCs w:val="22"/>
          <w:lang w:eastAsia="en-US"/>
        </w:rPr>
        <w:t>Veyrat</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Veyrat&lt;/Author&gt;&lt;Year&gt;1983&lt;/Year&gt;&lt;RecNum&gt;19441&lt;/RecNum&gt;&lt;IDText&gt;New indexes for assessing aortic regurgitation with two-dimensional Doppler echocardiographic measurement of the regurgitant aortic valvular area&lt;/IDText&gt;&lt;MDL Ref_Type="Journal"&gt;&lt;Ref_Type&gt;Journal&lt;/Ref_Type&gt;&lt;Ref_ID&gt;19441&lt;/Ref_ID&gt;&lt;Title_Primary&gt;New indexes for assessing aortic regurgitation with two-dimensional Doppler echocardiographic measurement of the regurgitant aortic valvular area&lt;/Title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Date_Primary&gt;1983/11&lt;/Date_Primary&gt;&lt;Keywords&gt;$$accept title Second search&lt;/Keywords&gt;&lt;Keywords&gt;$$aortic regurgita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998&lt;/Start_Page&gt;&lt;End_Page&gt;1005&lt;/End_Page&gt;&lt;Periodical&gt;Circulation&lt;/Periodical&gt;&lt;Volume&gt;68&lt;/Volume&gt;&lt;Issue&gt;5&lt;/Issue&gt;&lt;ZZ_JournalFull&gt;&lt;f name="System"&gt;Circulation&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01</w:t>
      </w:r>
      <w:r w:rsidR="00FC2DC5" w:rsidRPr="00EF4EB9">
        <w:rPr>
          <w:rFonts w:eastAsia="Calibri"/>
          <w:sz w:val="22"/>
          <w:szCs w:val="22"/>
          <w:lang w:eastAsia="en-US"/>
        </w:rPr>
        <w:fldChar w:fldCharType="end"/>
      </w:r>
      <w:r w:rsidRPr="00EF4EB9">
        <w:rPr>
          <w:rFonts w:eastAsia="Calibri"/>
          <w:sz w:val="22"/>
          <w:szCs w:val="22"/>
          <w:lang w:eastAsia="en-US"/>
        </w:rPr>
        <w:t xml:space="preserve"> and two level 3c studies </w:t>
      </w:r>
      <w:r w:rsidRPr="00EF4EB9">
        <w:rPr>
          <w:rFonts w:eastAsia="Calibri"/>
          <w:color w:val="000000"/>
          <w:sz w:val="22"/>
          <w:szCs w:val="22"/>
          <w:lang w:eastAsia="en-US"/>
        </w:rPr>
        <w:t>Helmcke</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Helmcke&lt;/Author&gt;&lt;Year&gt;1987&lt;/Year&gt;&lt;RecNum&gt;18977&lt;/RecNum&gt;&lt;IDText&gt;Color Doppler assessment of mitral regurgitation with orthogonal planes&lt;/IDText&gt;&lt;MDL Ref_Type="Journal"&gt;&lt;Ref_Type&gt;Journal&lt;/Ref_Type&gt;&lt;Ref_ID&gt;18977&lt;/Ref_ID&gt;&lt;Title_Primary&gt;Color Doppler assessment of mitral regurgitation with orthogonal planes&lt;/Title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r.&lt;/Authors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lt;/Authors_Primary&gt;&lt;Date_Primary&gt;1987/1&lt;/Date_Primary&gt;&lt;Keywords&gt;$$accept title Second search&lt;/Keywords&gt;&lt;Keywords&gt;$$keep from second search&lt;/Keywords&gt;&lt;Keywords&gt;$$Medline&lt;/Keywords&gt;&lt;Keywords&gt;$$Pathologies&lt;/Keywords&gt;&lt;Reprint&gt;In File&lt;/Reprint&gt;&lt;Start_Page&gt;175&lt;/Start_Page&gt;&lt;End_Page&gt;183&lt;/End_Page&gt;&lt;Periodical&gt;Circulation&lt;/Periodical&gt;&lt;Volume&gt;75&lt;/Volume&gt;&lt;Issue&gt;1&lt;/Issue&gt;&lt;ZZ_JournalFull&gt;&lt;f name="System"&gt;Circulation&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5</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hyu</w:t>
      </w:r>
      <w:r w:rsidR="00915799"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hyu&lt;/Author&gt;&lt;Year&gt;1992&lt;/Year&gt;&lt;RecNum&gt;19805&lt;/RecNum&gt;&lt;IDText&gt;Morphologic characterization and quantitative assessment of mitral regurgitation with ruptured chordae tendineae by transesophageal echocardiography&lt;/IDText&gt;&lt;MDL Ref_Type="Journal"&gt;&lt;Ref_Type&gt;Journal&lt;/Ref_Type&gt;&lt;Ref_ID&gt;19805&lt;/Ref_ID&gt;&lt;Title_Primary&gt;&lt;f name="Times New Roman"&gt;Morphologic characterization and quantitative assessment of mitral regurgitation with ruptured chordae tendineae by transesophageal echocardiography&lt;/f&gt;&lt;/Title_Primary&gt;&lt;Authors_Primary&gt;Shyu,K.G.&lt;/Authors_Primary&gt;&lt;Authors_Primary&gt;Lei,MH&lt;/Authors_Primary&gt;&lt;Authors_Primary&gt;Hwang,JJ&lt;/Authors_Primary&gt;&lt;Authors_Primary&gt;Lin,S.C.&lt;/Authors_Primary&gt;&lt;Authors_Primary&gt;Kuan,P.&lt;/Authors_Primary&gt;&lt;Authors_Primary&gt;Lien,W.P.&lt;/Authors_Primary&gt;&lt;Date_Primary&gt;1992&lt;/Date_Primary&gt;&lt;Keywords&gt;transesophageal echocardiography&lt;/Keywords&gt;&lt;Keywords&gt;echocardiography&lt;/Keywords&gt;&lt;Reprint&gt;Not in File&lt;/Reprint&gt;&lt;Start_Page&gt;1152&lt;/Start_Page&gt;&lt;End_Page&gt;1156&lt;/End_Page&gt;&lt;Periodical&gt;Am J Cardiol&lt;/Periodical&gt;&lt;Volume&gt;70&lt;/Volume&gt;&lt;Issue&gt;13&lt;/Issue&gt;&lt;ZZ_JournalFull&gt;&lt;f name="System"&gt;Am J Cardiol&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7</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As all AF population studies were included, and non-AF population studies selected according to hierarchy of evidence, this explains the higher proportion of level 2 and 3a studies with non-AF populations.</w:t>
      </w:r>
    </w:p>
    <w:p w:rsidR="00DD03FA" w:rsidRPr="00EF4EB9" w:rsidRDefault="00DD03FA" w:rsidP="00DD03FA">
      <w:pPr>
        <w:spacing w:line="360" w:lineRule="auto"/>
        <w:jc w:val="both"/>
        <w:rPr>
          <w:rFonts w:eastAsia="Calibri"/>
          <w:color w:val="000000"/>
          <w:sz w:val="22"/>
          <w:szCs w:val="22"/>
          <w:lang w:eastAsia="en-US"/>
        </w:rPr>
      </w:pPr>
    </w:p>
    <w:p w:rsidR="00DD03FA" w:rsidRPr="00EF4EB9" w:rsidRDefault="00DD03FA" w:rsidP="00DD03FA">
      <w:pPr>
        <w:spacing w:line="360" w:lineRule="auto"/>
        <w:jc w:val="both"/>
        <w:rPr>
          <w:rFonts w:eastAsia="Calibri"/>
          <w:color w:val="000000"/>
          <w:sz w:val="22"/>
          <w:szCs w:val="22"/>
          <w:lang w:eastAsia="en-US"/>
        </w:rPr>
      </w:pPr>
      <w:r w:rsidRPr="00EF4EB9">
        <w:rPr>
          <w:sz w:val="22"/>
          <w:szCs w:val="22"/>
        </w:rPr>
        <w:t xml:space="preserve">For the prognostic studies, one study was level 2, a prospective cohort study, </w:t>
      </w:r>
      <w:r w:rsidRPr="00EF4EB9">
        <w:rPr>
          <w:rFonts w:eastAsia="Calibri"/>
          <w:color w:val="000000"/>
          <w:sz w:val="22"/>
          <w:szCs w:val="22"/>
          <w:lang w:eastAsia="en-US"/>
        </w:rPr>
        <w:t>Klem</w:t>
      </w:r>
      <w:r w:rsidR="00915799"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7</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Two studies were level 3b, analyses of prognostic factors in patients from a single arm of a randomised trial,  Atrial Fibrillation Investigators</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6</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and The Stroke Prevention in Atrial Fibrillation Investigators</w:t>
      </w:r>
      <w:r w:rsidR="00915799"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0</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Two studies were level 3c, retrospective cohort studies, Miyaska</w:t>
      </w:r>
      <w:r w:rsidR="00FC2DC5" w:rsidRPr="00EF4EB9">
        <w:rPr>
          <w:rFonts w:eastAsia="Calibri"/>
          <w:color w:val="000000"/>
          <w:sz w:val="22"/>
          <w:szCs w:val="22"/>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8</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and Nakagami</w:t>
      </w:r>
      <w:r w:rsidR="00915799"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09</w:t>
      </w:r>
      <w:r w:rsidR="00FC2DC5" w:rsidRPr="00EF4EB9">
        <w:rPr>
          <w:rFonts w:eastAsia="Calibri"/>
          <w:color w:val="000000"/>
          <w:sz w:val="22"/>
          <w:szCs w:val="22"/>
          <w:lang w:eastAsia="en-US"/>
        </w:rPr>
        <w:fldChar w:fldCharType="end"/>
      </w:r>
    </w:p>
    <w:p w:rsidR="00DD03FA" w:rsidRPr="00EF4EB9" w:rsidRDefault="00DD03FA" w:rsidP="00DD03FA">
      <w:pPr>
        <w:tabs>
          <w:tab w:val="center" w:pos="4153"/>
          <w:tab w:val="right" w:pos="8306"/>
        </w:tabs>
        <w:spacing w:line="360" w:lineRule="auto"/>
        <w:rPr>
          <w:sz w:val="22"/>
          <w:szCs w:val="22"/>
        </w:rPr>
      </w:pPr>
    </w:p>
    <w:p w:rsidR="00DD03FA" w:rsidRPr="00EF4EB9" w:rsidRDefault="00DD03FA" w:rsidP="00DD03FA">
      <w:pPr>
        <w:tabs>
          <w:tab w:val="center" w:pos="4153"/>
          <w:tab w:val="right" w:pos="8306"/>
        </w:tabs>
        <w:spacing w:line="360" w:lineRule="auto"/>
        <w:jc w:val="both"/>
        <w:rPr>
          <w:sz w:val="22"/>
          <w:szCs w:val="22"/>
        </w:rPr>
      </w:pPr>
      <w:r w:rsidRPr="00EF4EB9">
        <w:rPr>
          <w:sz w:val="22"/>
          <w:szCs w:val="22"/>
        </w:rPr>
        <w:t xml:space="preserve">Selected items from QUADAS were also addressed, see Appendix </w:t>
      </w:r>
      <w:r w:rsidR="00C60F32" w:rsidRPr="00EF4EB9">
        <w:rPr>
          <w:sz w:val="22"/>
          <w:szCs w:val="22"/>
        </w:rPr>
        <w:t>5</w:t>
      </w:r>
      <w:r w:rsidRPr="00EF4EB9">
        <w:rPr>
          <w:sz w:val="22"/>
          <w:szCs w:val="22"/>
        </w:rPr>
        <w:t>.  We did not ask about representativeness of patients in the study for participants receiving the test in practice, as this review is concerned with screening AF patients, and so an AF population, while relevant to this review, would not necessarily reflect quality of the diagnostic studies.  All included diagnostic studies were of high quality in terms of all patients receiving TTE and a reference standard, and the reference standard being administered whatever the TTE results, and the reference standard being independent of TTE.  More than half of the studies were blinded.</w:t>
      </w:r>
    </w:p>
    <w:p w:rsidR="00DD03FA" w:rsidRPr="00EF4EB9" w:rsidRDefault="00DD03FA" w:rsidP="00DD03FA">
      <w:pPr>
        <w:tabs>
          <w:tab w:val="center" w:pos="4153"/>
          <w:tab w:val="right" w:pos="8306"/>
        </w:tabs>
        <w:spacing w:line="360" w:lineRule="auto"/>
        <w:jc w:val="both"/>
        <w:rPr>
          <w:sz w:val="22"/>
          <w:szCs w:val="22"/>
        </w:rPr>
      </w:pPr>
    </w:p>
    <w:p w:rsidR="00DD03FA" w:rsidRPr="00EF4EB9" w:rsidRDefault="00DD03FA" w:rsidP="00DD03FA">
      <w:pPr>
        <w:spacing w:line="360" w:lineRule="auto"/>
        <w:jc w:val="both"/>
        <w:rPr>
          <w:sz w:val="22"/>
          <w:szCs w:val="22"/>
        </w:rPr>
      </w:pPr>
      <w:r w:rsidRPr="00EF4EB9">
        <w:rPr>
          <w:sz w:val="22"/>
          <w:szCs w:val="22"/>
        </w:rPr>
        <w:t xml:space="preserve">Some studies selected participants on the basis of having usable TTE images, and some excluded indeterminate images from the analysis of sensitivity or specificity, whereas six studies explicitly included poorer images in analysis, </w:t>
      </w:r>
      <w:r w:rsidRPr="00EF4EB9">
        <w:rPr>
          <w:rFonts w:eastAsia="Calibri"/>
          <w:sz w:val="22"/>
          <w:szCs w:val="22"/>
          <w:lang w:eastAsia="en-US"/>
        </w:rPr>
        <w:t>Dittmann</w:t>
      </w:r>
      <w:r w:rsidR="00B4463D" w:rsidRPr="00EF4EB9">
        <w:rPr>
          <w:rFonts w:eastAsia="Calibri"/>
          <w:sz w:val="22"/>
          <w:szCs w:val="22"/>
          <w:lang w:eastAsia="en-US"/>
        </w:rPr>
        <w:t>,</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Dittmann&lt;/Author&gt;&lt;Year&gt;1987&lt;/Year&gt;&lt;RecNum&gt;18892&lt;/RecNum&gt;&lt;IDText&gt;Diagnosis and quantification of aortic regurgitation by pulsed Doppler echocardiography in patients with mitral valve disease&lt;/IDText&gt;&lt;MDL Ref_Type="Journal"&gt;&lt;Ref_Type&gt;Journal&lt;/Ref_Type&gt;&lt;Ref_ID&gt;18892&lt;/Ref_ID&gt;&lt;Title_Primary&gt;Diagnosis and quantification of aortic regurgitation by pulsed Doppler echocardiography in patients with mitral valve disease&lt;/Title_Primary&gt;&lt;Authors_Primary&gt;Dittmann,H.&lt;/Authors_Primary&gt;&lt;Authors_Primary&gt;Karsch,K.R.&lt;/Authors_Primary&gt;&lt;Authors_Primary&gt;Seipel,L.&lt;/Authors_Primary&gt;&lt;Authors_Primary&gt;Dittmann,H.&lt;/Authors_Primary&gt;&lt;Authors_Primary&gt;Karsch,K.R.&lt;/Authors_Primary&gt;&lt;Authors_Primary&gt;Seipel,L.&lt;/Authors_Primary&gt;&lt;Date_Primary&gt;1987/8&lt;/Date_Primary&gt;&lt;Keywords&gt;$$accept title Second search&lt;/Keywords&gt;&lt;Keywords&gt;$$keep from second search&lt;/Keywords&gt;&lt;Keywords&gt;$$Medline&lt;/Keywords&gt;&lt;Keywords&gt;$$mitral valve&lt;/Keywords&gt;&lt;Keywords&gt;$$Pathologies&lt;/Keywords&gt;&lt;Keywords&gt;echocardiography&lt;/Keywords&gt;&lt;Keywords&gt;stenosis&lt;/Keywords&gt;&lt;Reprint&gt;In File&lt;/Reprint&gt;&lt;Start_Page&gt;53&lt;/Start_Page&gt;&lt;End_Page&gt;57&lt;/End_Page&gt;&lt;Periodical&gt;European Heart Journal&lt;/Periodical&gt;&lt;Volume&gt;8 Suppl C&lt;/Volume&gt;&lt;Address&gt;Department of Internal Medicine III, University of Tuebingen, F.R.G&lt;/Address&gt;&lt;ZZ_JournalFull&gt;&lt;f name="System"&gt;European Heart Journal&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69</w:t>
      </w:r>
      <w:r w:rsidR="00FC2DC5" w:rsidRPr="00EF4EB9">
        <w:rPr>
          <w:rFonts w:eastAsia="Calibri"/>
          <w:sz w:val="22"/>
          <w:szCs w:val="22"/>
          <w:lang w:eastAsia="en-US"/>
        </w:rPr>
        <w:fldChar w:fldCharType="end"/>
      </w:r>
      <w:r w:rsidRPr="00EF4EB9">
        <w:rPr>
          <w:rFonts w:eastAsia="Calibri"/>
          <w:sz w:val="22"/>
          <w:szCs w:val="22"/>
          <w:lang w:eastAsia="en-US"/>
        </w:rPr>
        <w:t xml:space="preserve"> </w:t>
      </w:r>
      <w:r w:rsidRPr="00EF4EB9">
        <w:rPr>
          <w:rFonts w:eastAsia="Calibri"/>
          <w:color w:val="000000"/>
          <w:sz w:val="22"/>
          <w:szCs w:val="22"/>
          <w:lang w:eastAsia="en-US"/>
        </w:rPr>
        <w:t>Jassal</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Jassal&lt;/Author&gt;&lt;Year&gt;2007&lt;/Year&gt;&lt;RecNum&gt;1061&lt;/RecNum&gt;&lt;IDText&gt;Diagnostic value of harmonic transthoracic echocardiography in native valve infective endocarditis: comparison with transesophageal echocardiography&lt;/IDText&gt;&lt;MDL Ref_Type="Journal"&gt;&lt;Ref_Type&gt;Journal&lt;/Ref_Type&gt;&lt;Ref_ID&gt;1061&lt;/Ref_ID&gt;&lt;Title_Primary&gt;Diagnostic value of harmonic transthoracic echocardiography in native valve infective endocarditis: comparison with transesophageal echocardiography&lt;/Title_Primary&gt;&lt;Authors_Primary&gt;Jassal,D.S.&lt;/Authors_Primary&gt;&lt;Authors_Primary&gt;Aminbakhsh,A.&lt;/Authors_Primary&gt;&lt;Authors_Primary&gt;Fang,T.&lt;/Authors_Primary&gt;&lt;Authors_Primary&gt;Shaikh,N.&lt;/Authors_Primary&gt;&lt;Authors_Primary&gt;Embil,J.M.&lt;/Authors_Primary&gt;&lt;Authors_Primary&gt;Mackenzie,G.S.&lt;/Authors_Primary&gt;&lt;Authors_Primary&gt;Tam,J.W.&lt;/Authors_Primary&gt;&lt;Authors_Primary&gt;Jassal,Davinder S.&lt;/Authors_Primary&gt;&lt;Authors_Primary&gt;Aminbakhsh,Amin&lt;/Authors_Primary&gt;&lt;Authors_Primary&gt;Fang,Tielan&lt;/Authors_Primary&gt;&lt;Authors_Primary&gt;Shaikh,Nasir&lt;/Authors_Primary&gt;&lt;Authors_Primary&gt;Embil,John M.&lt;/Authors_Primary&gt;&lt;Authors_Primary&gt;Mackenzie,Gordon S.&lt;/Authors_Primary&gt;&lt;Authors_Primary&gt;Tam,James W.&lt;/Authors_Primary&gt;&lt;Date_Primary&gt;2007&lt;/Date_Primary&gt;&lt;Keywords&gt;$$Broad search&lt;/Keywords&gt;&lt;Keywords&gt;$$diagnostic study&lt;/Keywords&gt;&lt;Keywords&gt;$$endocarditis&lt;/Keywords&gt;&lt;Keywords&gt;$$Medline&lt;/Keywords&gt;&lt;Keywords&gt;$$not AF&lt;/Keywords&gt;&lt;Keywords&gt;$$Pathologies&lt;/Keywords&gt;&lt;Keywords&gt;$$query title&lt;/Keywords&gt;&lt;Keywords&gt;$$tissue harmonic imaging&lt;/Keywords&gt;&lt;Keywords&gt;$$TTE&lt;/Keywords&gt;&lt;Keywords&gt;echocardiography&lt;/Keywords&gt;&lt;Reprint&gt;Not in File&lt;/Reprint&gt;&lt;Start_Page&gt;20&lt;/Start_Page&gt;&lt;Periodical&gt;Cardiovascular Ultrasound&lt;/Periodical&gt;&lt;Volume&gt;5&lt;/Volume&gt;&lt;Address&gt;Bergen Cardiac Care Centre, Cardiology Division, Department of Cardiac Sciences, St. Boniface General Hospital, Winnipeg, Manitoba, Canada. djassal@sbgh.mb.ca&lt;/Address&gt;&lt;ZZ_JournalFull&gt;&lt;f name="System"&gt;Cardiovascular Ultrasound&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6</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Kishon</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Kishon&lt;/Author&gt;&lt;Year&gt;1993&lt;/Year&gt;&lt;RecNum&gt;4582&lt;/RecNum&gt;&lt;IDText&gt;Evolution of echocardiographic modalities in detection of postmyocardial infarction ventricular septal defect and papillary muscle rupture: study of 62 patients&lt;/IDText&gt;&lt;MDL Ref_Type="Journal"&gt;&lt;Ref_Type&gt;Journal&lt;/Ref_Type&gt;&lt;Ref_ID&gt;4582&lt;/Ref_ID&gt;&lt;Title_Primary&gt;Evolution of echocardiographic modalities in detection of postmyocardial infarction ventricular septal defect and papillary muscle rupture: study of 62 patients&lt;/Title_Primary&gt;&lt;Authors_Primary&gt;Kishon,Y.&lt;/Authors_Primary&gt;&lt;Authors_Primary&gt;Iqbal,A.&lt;/Authors_Primary&gt;&lt;Authors_Primary&gt;Oh,J.K.&lt;/Authors_Primary&gt;&lt;Authors_Primary&gt;Gersh,B.J.&lt;/Authors_Primary&gt;&lt;Authors_Primary&gt;Freeman,W.K.&lt;/Authors_Primary&gt;&lt;Authors_Primary&gt;Seward,J.B.&lt;/Authors_Primary&gt;&lt;Authors_Primary&gt;Tajik,A.J.&lt;/Authors_Primary&gt;&lt;Date_Primary&gt;1993/9&lt;/Date_Primary&gt;&lt;Keywords&gt;$$accept title&lt;/Keywords&gt;&lt;Keywords&gt;$$Broad search&lt;/Keywords&gt;&lt;Keywords&gt;$$diagnostic study&lt;/Keywords&gt;&lt;Keywords&gt;$$Doppler&lt;/Keywords&gt;&lt;Keywords&gt;$$Medline&lt;/Keywords&gt;&lt;Keywords&gt;$$mitral regurgitation&lt;/Keywords&gt;&lt;Keywords&gt;$$not AF&lt;/Keywords&gt;&lt;Keywords&gt;$$not online&lt;/Keywords&gt;&lt;Keywords&gt;$$Pathologies&lt;/Keywords&gt;&lt;Keywords&gt;$$retrieve for diagnostic study&lt;/Keywords&gt;&lt;Keywords&gt;$$to order&lt;/Keywords&gt;&lt;Keywords&gt;$$TOE&lt;/Keywords&gt;&lt;Keywords&gt;$$TTE&lt;/Keywords&gt;&lt;Keywords&gt;$$ventricular septal defect&lt;/Keywords&gt;&lt;Keywords&gt;echocardiography&lt;/Keywords&gt;&lt;Reprint&gt;In File&lt;/Reprint&gt;&lt;Start_Page&gt;667&lt;/Start_Page&gt;&lt;End_Page&gt;675&lt;/End_Page&gt;&lt;Periodical&gt;American Heart Journal&lt;/Periodical&gt;&lt;Volume&gt;126&lt;/Volume&gt;&lt;Issue&gt;3 Pt 1&lt;/Issue&gt;&lt;Address&gt;Division of Cardiovascular Diseases and Internal Medicine, Mayo Clinic, Rochester, MN 55905&lt;/Address&gt;&lt;ZZ_JournalFull&gt;&lt;f name="System"&gt;American Heart Journal&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8</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Kitayama</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79</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Shively</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hively&lt;/Author&gt;&lt;Year&gt;1991&lt;/Year&gt;&lt;RecNum&gt;4810&lt;/RecNum&gt;&lt;IDText&gt;Diagnostic value of transesophageal compared with transthoracic echocardiography in infective endocarditis&lt;/IDText&gt;&lt;MDL Ref_Type="Journal"&gt;&lt;Ref_Type&gt;Journal&lt;/Ref_Type&gt;&lt;Ref_ID&gt;4810&lt;/Ref_ID&gt;&lt;Title_Primary&gt;Diagnostic value of transesophageal compared with transthoracic echocardiography in infective endocarditis&lt;/Title_Primary&gt;&lt;Authors_Primary&gt;Shively,B.K.&lt;/Authors_Primary&gt;&lt;Authors_Primary&gt;Gurule,F.T.&lt;/Authors_Primary&gt;&lt;Authors_Primary&gt;Roldan,C.A.&lt;/Authors_Primary&gt;&lt;Authors_Primary&gt;Leggett,J.H.&lt;/Authors_Primary&gt;&lt;Authors_Primary&gt;Schiller,N.B.&lt;/Authors_Primary&gt;&lt;Authors_Primary&gt;Shively,B.K.&lt;/Authors_Primary&gt;&lt;Authors_Primary&gt;Gurule,F.T.&lt;/Authors_Primary&gt;&lt;Authors_Primary&gt;Roldan,C.A.&lt;/Authors_Primary&gt;&lt;Authors_Primary&gt;Leggett,J.H.&lt;/Authors_Primary&gt;&lt;Authors_Primary&gt;Schiller,N.B.&lt;/Authors_Primary&gt;&lt;Date_Primary&gt;1991/8&lt;/Date_Primary&gt;&lt;Keywords&gt;$$accept title&lt;/Keywords&gt;&lt;Keywords&gt;$$Broad search&lt;/Keywords&gt;&lt;Keywords&gt;$$diagnostic study&lt;/Keywords&gt;&lt;Keywords&gt;$$endocarditis&lt;/Keywords&gt;&lt;Keywords&gt;$$Medline&lt;/Keywords&gt;&lt;Keywords&gt;$$not online&lt;/Keywords&gt;&lt;Keywords&gt;$$Pathologies&lt;/Keywords&gt;&lt;Keywords&gt;$$retrieve later?&lt;/Keywords&gt;&lt;Keywords&gt;$$TOE&lt;/Keywords&gt;&lt;Keywords&gt;$$TTE&lt;/Keywords&gt;&lt;Keywords&gt;article&lt;/Keywords&gt;&lt;Keywords&gt;echocardiography&lt;/Keywords&gt;&lt;Keywords&gt;patient&lt;/Keywords&gt;&lt;Keywords&gt;study&lt;/Keywords&gt;&lt;Keywords&gt;university&lt;/Keywords&gt;&lt;Reprint&gt;In File&lt;/Reprint&gt;&lt;Start_Page&gt;391&lt;/Start_Page&gt;&lt;End_Page&gt;397&lt;/End_Page&gt;&lt;Periodical&gt;Journal of the American College of Cardiology&lt;/Periodical&gt;&lt;Volume&gt;18&lt;/Volume&gt;&lt;Issue&gt;2&lt;/Issue&gt;&lt;Address&gt;Department of Medicine, University of New Mexico, Albuquerque 87108&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4</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w:t>
      </w:r>
      <w:r w:rsidRPr="00EF4EB9">
        <w:rPr>
          <w:sz w:val="22"/>
          <w:szCs w:val="22"/>
        </w:rPr>
        <w:t xml:space="preserve">or provide separate analyses by the inclusion or exclusion of poor image quality TTE, </w:t>
      </w:r>
      <w:r w:rsidRPr="00EF4EB9">
        <w:rPr>
          <w:rFonts w:eastAsia="Calibri"/>
          <w:color w:val="000000"/>
          <w:sz w:val="22"/>
          <w:szCs w:val="22"/>
          <w:lang w:eastAsia="en-US"/>
        </w:rPr>
        <w:t>Casella</w:t>
      </w:r>
      <w:r w:rsidR="00915799"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Casella&lt;/Author&gt;&lt;Year&gt;2009&lt;/Year&gt;&lt;RecNum&gt;7580&lt;/RecNum&gt;&lt;IDText&gt;The potential impact of contemporary transthoracic echocardiography on the management of patients with native valve endocarditis: a comparison with transesophageal echocardiography&lt;/IDText&gt;&lt;MDL Ref_Type="Journal"&gt;&lt;Ref_Type&gt;Journal&lt;/Ref_Type&gt;&lt;Ref_ID&gt;7580&lt;/Ref_ID&gt;&lt;Title_Primary&gt;The potential impact of contemporary transthoracic echocardiography on the management of patients with native valve endocarditis: a comparison with transesophageal echocardiography&lt;/Title_Primary&gt;&lt;Authors_Primary&gt;Casella,F.&lt;/Authors_Primary&gt;&lt;Authors_Primary&gt;Rana,B.&lt;/Authors_Primary&gt;&lt;Authors_Primary&gt;Casazza,G.&lt;/Authors_Primary&gt;&lt;Authors_Primary&gt;Bhan,A.&lt;/Authors_Primary&gt;&lt;Authors_Primary&gt;Kapetanakis,S.&lt;/Authors_Primary&gt;&lt;Authors_Primary&gt;Omigie,J.&lt;/Authors_Primary&gt;&lt;Authors_Primary&gt;Reiken,J.&lt;/Authors_Primary&gt;&lt;Authors_Primary&gt;Monaghan,M.J.&lt;/Authors_Primary&gt;&lt;Authors_Primary&gt;Casella,Francesco&lt;/Authors_Primary&gt;&lt;Authors_Primary&gt;Rana,Bushra&lt;/Authors_Primary&gt;&lt;Authors_Primary&gt;Casazza,Giovanni&lt;/Authors_Primary&gt;&lt;Authors_Primary&gt;Bhan,Amit&lt;/Authors_Primary&gt;&lt;Authors_Primary&gt;Kapetanakis,Stam&lt;/Authors_Primary&gt;&lt;Authors_Primary&gt;Omigie,Joe&lt;/Authors_Primary&gt;&lt;Authors_Primary&gt;Reiken,Joseph&lt;/Authors_Primary&gt;&lt;Authors_Primary&gt;Monaghan,Mark J.&lt;/Authors_Primary&gt;&lt;Date_Primary&gt;2009/9&lt;/Date_Primary&gt;&lt;Keywords&gt;$$accept title Second search&lt;/Keywords&gt;&lt;Keywords&gt;$$endocarditis&lt;/Keywords&gt;&lt;Keywords&gt;$$keep from second search&lt;/Keywords&gt;&lt;Keywords&gt;$$Medline&lt;/Keywords&gt;&lt;Keywords&gt;$$Pathologies&lt;/Keywords&gt;&lt;Keywords&gt;echocardiography&lt;/Keywords&gt;&lt;Reprint&gt;In File&lt;/Reprint&gt;&lt;Start_Page&gt;900&lt;/Start_Page&gt;&lt;End_Page&gt;906&lt;/End_Page&gt;&lt;Periodical&gt;Echocardiography&lt;/Periodical&gt;&lt;Volume&gt;26&lt;/Volume&gt;&lt;Issue&gt;8&lt;/Issue&gt;&lt;Address&gt;Department of Cardiology, King&amp;apos;s College Hospital, Denmark Hill, London, UK&lt;/Address&gt;&lt;ZZ_JournalFull&gt;&lt;f name="System"&gt;Echocardiography&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67</w:t>
      </w:r>
      <w:r w:rsidR="00FC2DC5" w:rsidRPr="00EF4EB9">
        <w:rPr>
          <w:rFonts w:eastAsia="Calibri"/>
          <w:color w:val="000000"/>
          <w:sz w:val="22"/>
          <w:szCs w:val="22"/>
          <w:lang w:eastAsia="en-US"/>
        </w:rPr>
        <w:fldChar w:fldCharType="end"/>
      </w:r>
    </w:p>
    <w:p w:rsidR="00DD03FA" w:rsidRPr="00EF4EB9" w:rsidRDefault="00DD03FA" w:rsidP="00DD03FA">
      <w:pPr>
        <w:tabs>
          <w:tab w:val="center" w:pos="4153"/>
          <w:tab w:val="right" w:pos="8306"/>
        </w:tabs>
        <w:spacing w:line="360" w:lineRule="auto"/>
        <w:rPr>
          <w:sz w:val="22"/>
          <w:szCs w:val="22"/>
        </w:rPr>
      </w:pPr>
    </w:p>
    <w:p w:rsidR="00DD03FA" w:rsidRPr="00EF4EB9" w:rsidRDefault="00DD03FA" w:rsidP="0085086B">
      <w:pPr>
        <w:tabs>
          <w:tab w:val="center" w:pos="4153"/>
          <w:tab w:val="right" w:pos="8306"/>
        </w:tabs>
        <w:spacing w:line="360" w:lineRule="auto"/>
        <w:outlineLvl w:val="0"/>
        <w:rPr>
          <w:sz w:val="22"/>
          <w:szCs w:val="22"/>
        </w:rPr>
      </w:pPr>
      <w:r w:rsidRPr="00EF4EB9">
        <w:rPr>
          <w:sz w:val="22"/>
          <w:szCs w:val="22"/>
        </w:rPr>
        <w:t>5.2.1.2  Diagnostic accuracy results</w:t>
      </w:r>
    </w:p>
    <w:p w:rsidR="00DD03FA" w:rsidRPr="00EF4EB9" w:rsidRDefault="00DD03FA" w:rsidP="00F10FAA">
      <w:pPr>
        <w:tabs>
          <w:tab w:val="center" w:pos="4153"/>
          <w:tab w:val="right" w:pos="8306"/>
        </w:tabs>
        <w:spacing w:line="360" w:lineRule="auto"/>
        <w:jc w:val="both"/>
        <w:rPr>
          <w:rFonts w:eastAsia="Calibri"/>
          <w:sz w:val="22"/>
          <w:szCs w:val="22"/>
          <w:lang w:eastAsia="en-US"/>
        </w:rPr>
      </w:pPr>
      <w:r w:rsidRPr="00EF4EB9">
        <w:rPr>
          <w:sz w:val="22"/>
          <w:szCs w:val="22"/>
        </w:rPr>
        <w:t xml:space="preserve">Eight studies reported diagnostic accuracy of TTE in structural defects, Table </w:t>
      </w:r>
      <w:r w:rsidR="005B514A" w:rsidRPr="00EF4EB9">
        <w:rPr>
          <w:sz w:val="22"/>
          <w:szCs w:val="22"/>
        </w:rPr>
        <w:t>3</w:t>
      </w:r>
      <w:r w:rsidRPr="00EF4EB9">
        <w:rPr>
          <w:sz w:val="22"/>
          <w:szCs w:val="22"/>
        </w:rPr>
        <w:t>.</w:t>
      </w:r>
      <w:r w:rsidR="00F10FAA" w:rsidRPr="00EF4EB9">
        <w:rPr>
          <w:sz w:val="22"/>
          <w:szCs w:val="22"/>
        </w:rPr>
        <w:t xml:space="preserve">  </w:t>
      </w:r>
      <w:r w:rsidRPr="00EF4EB9">
        <w:rPr>
          <w:rFonts w:eastAsia="Calibri"/>
          <w:sz w:val="22"/>
          <w:szCs w:val="22"/>
          <w:lang w:eastAsia="en-US"/>
        </w:rPr>
        <w:t>TTE was presumed th</w:t>
      </w:r>
      <w:r w:rsidR="00310F00" w:rsidRPr="00EF4EB9">
        <w:rPr>
          <w:rFonts w:eastAsia="Calibri"/>
          <w:sz w:val="22"/>
          <w:szCs w:val="22"/>
          <w:lang w:eastAsia="en-US"/>
        </w:rPr>
        <w:t>e gold standard for one study of</w:t>
      </w:r>
      <w:r w:rsidRPr="00EF4EB9">
        <w:rPr>
          <w:rFonts w:eastAsia="Calibri"/>
          <w:sz w:val="22"/>
          <w:szCs w:val="22"/>
          <w:lang w:eastAsia="en-US"/>
        </w:rPr>
        <w:t xml:space="preserve"> ventricular septal defect.</w:t>
      </w:r>
      <w:r w:rsidR="00FC2DC5" w:rsidRPr="00EF4EB9">
        <w:rPr>
          <w:color w:val="000000"/>
          <w:sz w:val="22"/>
          <w:szCs w:val="22"/>
        </w:rPr>
        <w:fldChar w:fldCharType="begin"/>
      </w:r>
      <w:r w:rsidR="00C555BF">
        <w:rPr>
          <w:color w:val="000000"/>
          <w:sz w:val="22"/>
          <w:szCs w:val="22"/>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64</w:t>
      </w:r>
      <w:r w:rsidR="00FC2DC5" w:rsidRPr="00EF4EB9">
        <w:rPr>
          <w:color w:val="000000"/>
          <w:sz w:val="22"/>
          <w:szCs w:val="22"/>
        </w:rPr>
        <w:fldChar w:fldCharType="end"/>
      </w:r>
      <w:r w:rsidR="00F10FAA" w:rsidRPr="00EF4EB9">
        <w:rPr>
          <w:color w:val="000000"/>
          <w:sz w:val="22"/>
          <w:szCs w:val="22"/>
        </w:rPr>
        <w:t xml:space="preserve">  </w:t>
      </w:r>
      <w:r w:rsidRPr="00EF4EB9">
        <w:rPr>
          <w:rFonts w:eastAsia="Calibri"/>
          <w:sz w:val="22"/>
          <w:szCs w:val="22"/>
          <w:lang w:eastAsia="en-US"/>
        </w:rPr>
        <w:t>Sensitivity ranged from 0.25 for atrial septal hypertrophy</w:t>
      </w:r>
      <w:r w:rsidR="00FC2DC5" w:rsidRPr="00EF4EB9">
        <w:rPr>
          <w:color w:val="000000"/>
          <w:sz w:val="22"/>
          <w:szCs w:val="22"/>
        </w:rPr>
        <w:fldChar w:fldCharType="begin"/>
      </w:r>
      <w:r w:rsidR="00C555BF">
        <w:rPr>
          <w:color w:val="000000"/>
          <w:sz w:val="22"/>
          <w:szCs w:val="22"/>
        </w:rPr>
        <w:instrText xml:space="preserve"> ADDIN REFMGR.CITE &lt;Refman&gt;&lt;Cite&gt;&lt;Author&gt;Pochis&lt;/Author&gt;&lt;Year&gt;1992&lt;/Year&gt;&lt;RecNum&gt;4709&lt;/RecNum&gt;&lt;IDText&gt;Usefulness of transesophageal echocardiography in diagnosing lipomatous hypertrophy of the atrial septum with comparison to transthoracic echocardiography&lt;/IDText&gt;&lt;MDL Ref_Type="Journal"&gt;&lt;Ref_Type&gt;Journal&lt;/Ref_Type&gt;&lt;Ref_ID&gt;4709&lt;/Ref_ID&gt;&lt;Title_Primary&gt;Usefulness of transesophageal echocardiography in diagnosing lipomatous hypertrophy of the atrial septum with comparison to transthoracic echocardiography&lt;/Title_Primary&gt;&lt;Authors_Primary&gt;Pochis,W.T.&lt;/Authors_Primary&gt;&lt;Authors_Primary&gt;Saeian,K.&lt;/Authors_Primary&gt;&lt;Authors_Primary&gt;Sagar,K.B.&lt;/Authors_Primary&gt;&lt;Date_Primary&gt;1992/8/1&lt;/Date_Primary&gt;&lt;Keywords&gt;$$accept title&lt;/Keywords&gt;&lt;Keywords&gt;$$atrial septal defect&lt;/Keywords&gt;&lt;Keywords&gt;$$Broad search&lt;/Keywords&gt;&lt;Keywords&gt;$$diagnostic&lt;/Keywords&gt;&lt;Keywords&gt;$$Medline&lt;/Keywords&gt;&lt;Keywords&gt;$$not online&lt;/Keywords&gt;&lt;Keywords&gt;$$Pathologies&lt;/Keywords&gt;&lt;Keywords&gt;$$retrieve for diagnostic study&lt;/Keywords&gt;&lt;Keywords&gt;$$to order&lt;/Keywords&gt;&lt;Keywords&gt;$$TOE&lt;/Keywords&gt;&lt;Keywords&gt;$$TTE&lt;/Keywords&gt;&lt;Keywords&gt;article&lt;/Keywords&gt;&lt;Keywords&gt;echocardiography&lt;/Keywords&gt;&lt;Keywords&gt;hypertrophy&lt;/Keywords&gt;&lt;Keywords&gt;study&lt;/Keywords&gt;&lt;Reprint&gt;In File&lt;/Reprint&gt;&lt;Start_Page&gt;396&lt;/Start_Page&gt;&lt;End_Page&gt;398&lt;/End_Page&gt;&lt;Periodical&gt;American Journal of Cardiology&lt;/Periodical&gt;&lt;Volume&gt;70&lt;/Volume&gt;&lt;Issue&gt;3&lt;/Issue&gt;&lt;Address&gt;Division of Cardiology, Medical College of Wisconsin, Milwaukee&lt;/Address&gt;&lt;ZZ_JournalFull&gt;&lt;f name="System"&gt;American Journal of Cardiology&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86</w:t>
      </w:r>
      <w:r w:rsidR="00FC2DC5" w:rsidRPr="00EF4EB9">
        <w:rPr>
          <w:color w:val="000000"/>
          <w:sz w:val="22"/>
          <w:szCs w:val="22"/>
        </w:rPr>
        <w:fldChar w:fldCharType="end"/>
      </w:r>
      <w:r w:rsidRPr="00EF4EB9">
        <w:rPr>
          <w:rFonts w:eastAsia="Calibri"/>
          <w:sz w:val="22"/>
          <w:szCs w:val="22"/>
          <w:lang w:eastAsia="en-US"/>
        </w:rPr>
        <w:t xml:space="preserve"> to 1 for </w:t>
      </w:r>
      <w:r w:rsidRPr="00EF4EB9">
        <w:rPr>
          <w:color w:val="000000"/>
          <w:sz w:val="22"/>
          <w:szCs w:val="22"/>
        </w:rPr>
        <w:t>ostium primum atrial septal defect</w:t>
      </w:r>
      <w:r w:rsidR="00FC2DC5" w:rsidRPr="00EF4EB9">
        <w:rPr>
          <w:color w:val="000000"/>
          <w:sz w:val="22"/>
          <w:szCs w:val="22"/>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22"/>
          <w:szCs w:val="22"/>
        </w:rPr>
        <w:instrText xml:space="preserve"> ADDIN REFMGR.CITE </w:instrText>
      </w:r>
      <w:r w:rsidR="00FC2DC5">
        <w:rPr>
          <w:color w:val="000000"/>
          <w:sz w:val="22"/>
          <w:szCs w:val="22"/>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22"/>
          <w:szCs w:val="22"/>
        </w:rPr>
        <w:instrText xml:space="preserve"> ADDIN EN.CITE.DATA </w:instrText>
      </w:r>
      <w:r w:rsidR="00FC2DC5">
        <w:rPr>
          <w:color w:val="000000"/>
          <w:sz w:val="22"/>
          <w:szCs w:val="22"/>
        </w:rPr>
      </w:r>
      <w:r w:rsidR="00FC2DC5">
        <w:rPr>
          <w:color w:val="000000"/>
          <w:sz w:val="22"/>
          <w:szCs w:val="22"/>
        </w:rPr>
        <w:fldChar w:fldCharType="end"/>
      </w:r>
      <w:r w:rsidR="00FC2DC5" w:rsidRPr="00EF4EB9">
        <w:rPr>
          <w:color w:val="000000"/>
          <w:sz w:val="22"/>
          <w:szCs w:val="22"/>
        </w:rPr>
      </w:r>
      <w:r w:rsidR="00FC2DC5" w:rsidRPr="00EF4EB9">
        <w:rPr>
          <w:color w:val="000000"/>
          <w:sz w:val="22"/>
          <w:szCs w:val="22"/>
        </w:rPr>
        <w:fldChar w:fldCharType="separate"/>
      </w:r>
      <w:r w:rsidR="005A1380" w:rsidRPr="005A1380">
        <w:rPr>
          <w:noProof/>
          <w:color w:val="000000"/>
          <w:sz w:val="22"/>
          <w:szCs w:val="22"/>
          <w:vertAlign w:val="superscript"/>
        </w:rPr>
        <w:t>96</w:t>
      </w:r>
      <w:r w:rsidR="00FC2DC5" w:rsidRPr="00EF4EB9">
        <w:rPr>
          <w:color w:val="000000"/>
          <w:sz w:val="22"/>
          <w:szCs w:val="22"/>
        </w:rPr>
        <w:fldChar w:fldCharType="end"/>
      </w:r>
      <w:r w:rsidRPr="00EF4EB9">
        <w:rPr>
          <w:color w:val="000000"/>
          <w:sz w:val="22"/>
          <w:szCs w:val="22"/>
        </w:rPr>
        <w:t xml:space="preserve"> or ventricular septal rupture.</w:t>
      </w:r>
      <w:r w:rsidR="00FC2DC5" w:rsidRPr="00EF4EB9">
        <w:rPr>
          <w:color w:val="000000"/>
          <w:sz w:val="22"/>
          <w:szCs w:val="22"/>
        </w:rPr>
        <w:fldChar w:fldCharType="begin"/>
      </w:r>
      <w:r w:rsidR="00C555BF">
        <w:rPr>
          <w:color w:val="000000"/>
          <w:sz w:val="22"/>
          <w:szCs w:val="22"/>
        </w:rPr>
        <w:instrText xml:space="preserve"> ADDIN REFMGR.CITE &lt;Refman&gt;&lt;Cite&gt;&lt;Author&gt;Smith&lt;/Author&gt;&lt;Year&gt;1985&lt;/Year&gt;&lt;RecNum&gt;19184&lt;/RecNum&gt;&lt;IDText&gt;Ventricular septal rupture diagnosed by simultaneous cross-sectional echocardiography and Doppler ultrasound&lt;/IDText&gt;&lt;MDL Ref_Type="Journal"&gt;&lt;Ref_Type&gt;Journal&lt;/Ref_Type&gt;&lt;Ref_ID&gt;19184&lt;/Ref_ID&gt;&lt;Title_Primary&gt;Ventricular septal rupture diagnosed by simultaneous cross-sectional echocardiography and Doppler ultrasound&lt;/Title_Primary&gt;&lt;Authors_Primary&gt;Smith,G.&lt;/Authors_Primary&gt;&lt;Authors_Primary&gt;Endresen,K.&lt;/Authors_Primary&gt;&lt;Authors_Primary&gt;Sivertssen,E.&lt;/Authors_Primary&gt;&lt;Authors_Primary&gt;Semb,G.&lt;/Authors_Primary&gt;&lt;Authors_Primary&gt;Smith,G.&lt;/Authors_Primary&gt;&lt;Authors_Primary&gt;Endresen,K.&lt;/Authors_Primary&gt;&lt;Authors_Primary&gt;Sivertssen,E.&lt;/Authors_Primary&gt;&lt;Authors_Primary&gt;Semb,G.&lt;/Authors_Primary&gt;&lt;Date_Primary&gt;1985/7&lt;/Date_Primary&gt;&lt;Keywords&gt;$$accept title Second search&lt;/Keywords&gt;&lt;Keywords&gt;$$keep from second search&lt;/Keywords&gt;&lt;Keywords&gt;$$Medline&lt;/Keywords&gt;&lt;Keywords&gt;$$Pathologies&lt;/Keywords&gt;&lt;Keywords&gt;$$ventricular&lt;/Keywords&gt;&lt;Keywords&gt;article&lt;/Keywords&gt;&lt;Keywords&gt;echocardiography&lt;/Keywords&gt;&lt;Keywords&gt;patient&lt;/Keywords&gt;&lt;Reprint&gt;In File&lt;/Reprint&gt;&lt;Start_Page&gt;631&lt;/Start_Page&gt;&lt;End_Page&gt;636&lt;/End_Page&gt;&lt;Periodical&gt;European Heart Journal&lt;/Periodical&gt;&lt;Volume&gt;6&lt;/Volume&gt;&lt;Issue&gt;7&lt;/Issue&gt;&lt;ZZ_JournalFull&gt;&lt;f name="System"&gt;European Heart Journal&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98</w:t>
      </w:r>
      <w:r w:rsidR="00FC2DC5" w:rsidRPr="00EF4EB9">
        <w:rPr>
          <w:color w:val="000000"/>
          <w:sz w:val="22"/>
          <w:szCs w:val="22"/>
        </w:rPr>
        <w:fldChar w:fldCharType="end"/>
      </w:r>
      <w:r w:rsidR="00F10FAA" w:rsidRPr="00EF4EB9">
        <w:rPr>
          <w:color w:val="000000"/>
          <w:sz w:val="22"/>
          <w:szCs w:val="22"/>
        </w:rPr>
        <w:t xml:space="preserve">  </w:t>
      </w:r>
      <w:r w:rsidRPr="00EF4EB9">
        <w:rPr>
          <w:rFonts w:eastAsia="Calibri"/>
          <w:sz w:val="22"/>
          <w:szCs w:val="22"/>
          <w:lang w:eastAsia="en-US"/>
        </w:rPr>
        <w:t>Two studies reported specificity which ranged from 0.9 for rupture of chordae tendineae</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hyu&lt;/Author&gt;&lt;Year&gt;1992&lt;/Year&gt;&lt;RecNum&gt;19805&lt;/RecNum&gt;&lt;IDText&gt;Morphologic characterization and quantitative assessment of mitral regurgitation with ruptured chordae tendineae by transesophageal echocardiography&lt;/IDText&gt;&lt;MDL Ref_Type="Journal"&gt;&lt;Ref_Type&gt;Journal&lt;/Ref_Type&gt;&lt;Ref_ID&gt;19805&lt;/Ref_ID&gt;&lt;Title_Primary&gt;&lt;f name="Times New Roman"&gt;Morphologic characterization and quantitative assessment of mitral regurgitation with ruptured chordae tendineae by transesophageal echocardiography&lt;/f&gt;&lt;/Title_Primary&gt;&lt;Authors_Primary&gt;Shyu,K.G.&lt;/Authors_Primary&gt;&lt;Authors_Primary&gt;Lei,MH&lt;/Authors_Primary&gt;&lt;Authors_Primary&gt;Hwang,JJ&lt;/Authors_Primary&gt;&lt;Authors_Primary&gt;Lin,S.C.&lt;/Authors_Primary&gt;&lt;Authors_Primary&gt;Kuan,P.&lt;/Authors_Primary&gt;&lt;Authors_Primary&gt;Lien,W.P.&lt;/Authors_Primary&gt;&lt;Date_Primary&gt;1992&lt;/Date_Primary&gt;&lt;Keywords&gt;transesophageal echocardiography&lt;/Keywords&gt;&lt;Keywords&gt;echocardiography&lt;/Keywords&gt;&lt;Reprint&gt;Not in File&lt;/Reprint&gt;&lt;Start_Page&gt;1152&lt;/Start_Page&gt;&lt;End_Page&gt;1156&lt;/End_Page&gt;&lt;Periodical&gt;Am J Cardiol&lt;/Periodical&gt;&lt;Volume&gt;70&lt;/Volume&gt;&lt;Issue&gt;13&lt;/Issue&gt;&lt;ZZ_JournalFull&gt;&lt;f name="System"&gt;Am J Cardiol&lt;/f&gt;&lt;/ZZ_JournalFull&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97</w:t>
      </w:r>
      <w:r w:rsidR="00FC2DC5" w:rsidRPr="00EF4EB9">
        <w:rPr>
          <w:rFonts w:eastAsia="Calibri"/>
          <w:color w:val="000000"/>
          <w:sz w:val="22"/>
          <w:szCs w:val="22"/>
          <w:lang w:eastAsia="en-US"/>
        </w:rPr>
        <w:fldChar w:fldCharType="end"/>
      </w:r>
      <w:r w:rsidRPr="00EF4EB9">
        <w:rPr>
          <w:rFonts w:eastAsia="Calibri"/>
          <w:sz w:val="22"/>
          <w:szCs w:val="22"/>
          <w:lang w:eastAsia="en-US"/>
        </w:rPr>
        <w:t xml:space="preserve"> to 0.909 for atrial septal hypertrophy.</w:t>
      </w:r>
      <w:r w:rsidR="00FC2DC5" w:rsidRPr="00EF4EB9">
        <w:rPr>
          <w:color w:val="000000"/>
          <w:sz w:val="22"/>
          <w:szCs w:val="22"/>
        </w:rPr>
        <w:fldChar w:fldCharType="begin"/>
      </w:r>
      <w:r w:rsidR="00C555BF">
        <w:rPr>
          <w:color w:val="000000"/>
          <w:sz w:val="22"/>
          <w:szCs w:val="22"/>
        </w:rPr>
        <w:instrText xml:space="preserve"> ADDIN REFMGR.CITE &lt;Refman&gt;&lt;Cite&gt;&lt;Author&gt;Pochis&lt;/Author&gt;&lt;Year&gt;1992&lt;/Year&gt;&lt;RecNum&gt;4709&lt;/RecNum&gt;&lt;IDText&gt;Usefulness of transesophageal echocardiography in diagnosing lipomatous hypertrophy of the atrial septum with comparison to transthoracic echocardiography&lt;/IDText&gt;&lt;MDL Ref_Type="Journal"&gt;&lt;Ref_Type&gt;Journal&lt;/Ref_Type&gt;&lt;Ref_ID&gt;4709&lt;/Ref_ID&gt;&lt;Title_Primary&gt;Usefulness of transesophageal echocardiography in diagnosing lipomatous hypertrophy of the atrial septum with comparison to transthoracic echocardiography&lt;/Title_Primary&gt;&lt;Authors_Primary&gt;Pochis,W.T.&lt;/Authors_Primary&gt;&lt;Authors_Primary&gt;Saeian,K.&lt;/Authors_Primary&gt;&lt;Authors_Primary&gt;Sagar,K.B.&lt;/Authors_Primary&gt;&lt;Date_Primary&gt;1992/8/1&lt;/Date_Primary&gt;&lt;Keywords&gt;$$accept title&lt;/Keywords&gt;&lt;Keywords&gt;$$atrial septal defect&lt;/Keywords&gt;&lt;Keywords&gt;$$Broad search&lt;/Keywords&gt;&lt;Keywords&gt;$$diagnostic&lt;/Keywords&gt;&lt;Keywords&gt;$$Medline&lt;/Keywords&gt;&lt;Keywords&gt;$$not online&lt;/Keywords&gt;&lt;Keywords&gt;$$Pathologies&lt;/Keywords&gt;&lt;Keywords&gt;$$retrieve for diagnostic study&lt;/Keywords&gt;&lt;Keywords&gt;$$to order&lt;/Keywords&gt;&lt;Keywords&gt;$$TOE&lt;/Keywords&gt;&lt;Keywords&gt;$$TTE&lt;/Keywords&gt;&lt;Keywords&gt;article&lt;/Keywords&gt;&lt;Keywords&gt;echocardiography&lt;/Keywords&gt;&lt;Keywords&gt;hypertrophy&lt;/Keywords&gt;&lt;Keywords&gt;study&lt;/Keywords&gt;&lt;Reprint&gt;In File&lt;/Reprint&gt;&lt;Start_Page&gt;396&lt;/Start_Page&gt;&lt;End_Page&gt;398&lt;/End_Page&gt;&lt;Periodical&gt;American Journal of Cardiology&lt;/Periodical&gt;&lt;Volume&gt;70&lt;/Volume&gt;&lt;Issue&gt;3&lt;/Issue&gt;&lt;Address&gt;Division of Cardiology, Medical College of Wisconsin, Milwaukee&lt;/Address&gt;&lt;ZZ_JournalFull&gt;&lt;f name="System"&gt;American Journal of Cardiology&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86</w:t>
      </w:r>
      <w:r w:rsidR="00FC2DC5" w:rsidRPr="00EF4EB9">
        <w:rPr>
          <w:color w:val="000000"/>
          <w:sz w:val="22"/>
          <w:szCs w:val="22"/>
        </w:rPr>
        <w:fldChar w:fldCharType="end"/>
      </w:r>
      <w:r w:rsidR="00920E9C" w:rsidRPr="00EF4EB9">
        <w:rPr>
          <w:color w:val="000000"/>
          <w:sz w:val="22"/>
          <w:szCs w:val="22"/>
        </w:rPr>
        <w:t xml:space="preserve">  Six of the eight studies used catheterisation, surgery or autopsy as the comparator diagnostic test, while one used clinical cardiac exam, and one used TOE, Table 3.</w:t>
      </w:r>
      <w:r w:rsidR="00FE201B" w:rsidRPr="00EF4EB9">
        <w:rPr>
          <w:color w:val="000000"/>
          <w:sz w:val="22"/>
          <w:szCs w:val="22"/>
        </w:rPr>
        <w:t xml:space="preserve">  </w:t>
      </w:r>
    </w:p>
    <w:p w:rsidR="00DD03FA" w:rsidRPr="00EF4EB9" w:rsidRDefault="00DD03FA" w:rsidP="00DD03FA">
      <w:pPr>
        <w:tabs>
          <w:tab w:val="center" w:pos="4153"/>
          <w:tab w:val="right" w:pos="8306"/>
        </w:tabs>
        <w:spacing w:line="360" w:lineRule="auto"/>
        <w:rPr>
          <w:sz w:val="22"/>
          <w:szCs w:val="22"/>
        </w:rPr>
      </w:pPr>
    </w:p>
    <w:p w:rsidR="00356415" w:rsidRPr="00EF4EB9" w:rsidRDefault="00356415">
      <w:pPr>
        <w:rPr>
          <w:b/>
          <w:sz w:val="22"/>
          <w:szCs w:val="22"/>
        </w:rPr>
      </w:pPr>
      <w:r w:rsidRPr="00EF4EB9">
        <w:rPr>
          <w:b/>
          <w:sz w:val="22"/>
          <w:szCs w:val="22"/>
        </w:rPr>
        <w:br w:type="page"/>
      </w:r>
    </w:p>
    <w:p w:rsidR="00DD03FA" w:rsidRPr="00EF4EB9" w:rsidRDefault="00DD03FA" w:rsidP="0085086B">
      <w:pPr>
        <w:outlineLvl w:val="0"/>
        <w:rPr>
          <w:b/>
          <w:sz w:val="22"/>
          <w:szCs w:val="22"/>
        </w:rPr>
      </w:pPr>
      <w:r w:rsidRPr="00EF4EB9">
        <w:rPr>
          <w:b/>
          <w:sz w:val="22"/>
          <w:szCs w:val="22"/>
        </w:rPr>
        <w:t xml:space="preserve">Table </w:t>
      </w:r>
      <w:r w:rsidR="006C472E" w:rsidRPr="00EF4EB9">
        <w:rPr>
          <w:b/>
          <w:sz w:val="22"/>
          <w:szCs w:val="22"/>
        </w:rPr>
        <w:t>3:</w:t>
      </w:r>
      <w:r w:rsidR="006C472E" w:rsidRPr="00EF4EB9">
        <w:rPr>
          <w:b/>
          <w:sz w:val="22"/>
          <w:szCs w:val="22"/>
        </w:rPr>
        <w:tab/>
      </w:r>
      <w:r w:rsidRPr="00EF4EB9">
        <w:rPr>
          <w:b/>
          <w:sz w:val="22"/>
          <w:szCs w:val="22"/>
        </w:rPr>
        <w:t xml:space="preserve">Structural defect </w:t>
      </w:r>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2"/>
        <w:gridCol w:w="1304"/>
        <w:gridCol w:w="993"/>
        <w:gridCol w:w="1275"/>
        <w:gridCol w:w="709"/>
        <w:gridCol w:w="1559"/>
        <w:gridCol w:w="1134"/>
        <w:gridCol w:w="1196"/>
      </w:tblGrid>
      <w:tr w:rsidR="00DD03FA" w:rsidRPr="00EF4EB9" w:rsidTr="003E06D1">
        <w:tc>
          <w:tcPr>
            <w:tcW w:w="1072" w:type="dxa"/>
          </w:tcPr>
          <w:p w:rsidR="00DD03FA" w:rsidRPr="00EF4EB9" w:rsidRDefault="00DD03FA" w:rsidP="003E06D1">
            <w:pPr>
              <w:rPr>
                <w:sz w:val="18"/>
                <w:szCs w:val="18"/>
              </w:rPr>
            </w:pPr>
            <w:r w:rsidRPr="00EF4EB9">
              <w:rPr>
                <w:sz w:val="18"/>
                <w:szCs w:val="18"/>
              </w:rPr>
              <w:t>Study</w:t>
            </w:r>
          </w:p>
        </w:tc>
        <w:tc>
          <w:tcPr>
            <w:tcW w:w="1304" w:type="dxa"/>
          </w:tcPr>
          <w:p w:rsidR="00DD03FA" w:rsidRPr="00EF4EB9" w:rsidRDefault="00DD03FA" w:rsidP="003E06D1">
            <w:pPr>
              <w:rPr>
                <w:sz w:val="18"/>
                <w:szCs w:val="18"/>
              </w:rPr>
            </w:pPr>
            <w:r w:rsidRPr="00EF4EB9">
              <w:rPr>
                <w:sz w:val="18"/>
                <w:szCs w:val="18"/>
              </w:rPr>
              <w:t>Pathology</w:t>
            </w:r>
          </w:p>
        </w:tc>
        <w:tc>
          <w:tcPr>
            <w:tcW w:w="993" w:type="dxa"/>
          </w:tcPr>
          <w:p w:rsidR="00DD03FA" w:rsidRPr="00EF4EB9" w:rsidRDefault="00DD03FA" w:rsidP="003E06D1">
            <w:pPr>
              <w:rPr>
                <w:sz w:val="18"/>
                <w:szCs w:val="18"/>
              </w:rPr>
            </w:pPr>
            <w:r w:rsidRPr="00EF4EB9">
              <w:rPr>
                <w:sz w:val="18"/>
                <w:szCs w:val="18"/>
              </w:rPr>
              <w:t>Number of patients analysed</w:t>
            </w:r>
          </w:p>
        </w:tc>
        <w:tc>
          <w:tcPr>
            <w:tcW w:w="1275" w:type="dxa"/>
          </w:tcPr>
          <w:p w:rsidR="00DD03FA" w:rsidRPr="00EF4EB9" w:rsidRDefault="00DD03FA" w:rsidP="003E06D1">
            <w:pPr>
              <w:rPr>
                <w:sz w:val="18"/>
                <w:szCs w:val="18"/>
              </w:rPr>
            </w:pPr>
            <w:r w:rsidRPr="00EF4EB9">
              <w:rPr>
                <w:sz w:val="18"/>
                <w:szCs w:val="18"/>
              </w:rPr>
              <w:t>Population AF</w:t>
            </w:r>
          </w:p>
        </w:tc>
        <w:tc>
          <w:tcPr>
            <w:tcW w:w="709" w:type="dxa"/>
          </w:tcPr>
          <w:p w:rsidR="00DD03FA" w:rsidRPr="00EF4EB9" w:rsidRDefault="00DD03FA" w:rsidP="003E06D1">
            <w:pPr>
              <w:rPr>
                <w:sz w:val="17"/>
                <w:szCs w:val="17"/>
              </w:rPr>
            </w:pPr>
            <w:r w:rsidRPr="00EF4EB9">
              <w:rPr>
                <w:sz w:val="17"/>
                <w:szCs w:val="17"/>
              </w:rPr>
              <w:t xml:space="preserve">Intervention </w:t>
            </w:r>
          </w:p>
        </w:tc>
        <w:tc>
          <w:tcPr>
            <w:tcW w:w="1559" w:type="dxa"/>
          </w:tcPr>
          <w:p w:rsidR="00DD03FA" w:rsidRPr="00EF4EB9" w:rsidRDefault="00DD03FA" w:rsidP="003E06D1">
            <w:pPr>
              <w:rPr>
                <w:sz w:val="18"/>
                <w:szCs w:val="18"/>
              </w:rPr>
            </w:pPr>
            <w:r w:rsidRPr="00EF4EB9">
              <w:rPr>
                <w:sz w:val="18"/>
                <w:szCs w:val="18"/>
              </w:rPr>
              <w:t xml:space="preserve">Comparator diagnostic test </w:t>
            </w:r>
          </w:p>
        </w:tc>
        <w:tc>
          <w:tcPr>
            <w:tcW w:w="1134" w:type="dxa"/>
          </w:tcPr>
          <w:p w:rsidR="00DD03FA" w:rsidRPr="000D7528" w:rsidRDefault="00DD03FA" w:rsidP="003E06D1">
            <w:pPr>
              <w:rPr>
                <w:sz w:val="18"/>
                <w:szCs w:val="18"/>
                <w:highlight w:val="lightGray"/>
              </w:rPr>
            </w:pPr>
            <w:r w:rsidRPr="000D7528">
              <w:rPr>
                <w:sz w:val="18"/>
                <w:szCs w:val="18"/>
                <w:highlight w:val="lightGray"/>
              </w:rPr>
              <w:t>Sensitivity of TTE</w:t>
            </w:r>
          </w:p>
        </w:tc>
        <w:tc>
          <w:tcPr>
            <w:tcW w:w="1196" w:type="dxa"/>
          </w:tcPr>
          <w:p w:rsidR="00DD03FA" w:rsidRPr="000D7528" w:rsidRDefault="00DD03FA" w:rsidP="003E06D1">
            <w:pPr>
              <w:rPr>
                <w:sz w:val="18"/>
                <w:szCs w:val="18"/>
                <w:highlight w:val="lightGray"/>
              </w:rPr>
            </w:pPr>
            <w:r w:rsidRPr="000D7528">
              <w:rPr>
                <w:sz w:val="18"/>
                <w:szCs w:val="18"/>
                <w:highlight w:val="lightGray"/>
              </w:rPr>
              <w:t>Specificity of TTE</w:t>
            </w:r>
          </w:p>
        </w:tc>
      </w:tr>
      <w:tr w:rsidR="00DD03FA" w:rsidRPr="00EF4EB9" w:rsidTr="003E06D1">
        <w:tc>
          <w:tcPr>
            <w:tcW w:w="1072" w:type="dxa"/>
          </w:tcPr>
          <w:p w:rsidR="00DD03FA" w:rsidRPr="00EF4EB9" w:rsidRDefault="00DD03FA" w:rsidP="005A1380">
            <w:pPr>
              <w:rPr>
                <w:color w:val="000000"/>
                <w:sz w:val="18"/>
                <w:szCs w:val="18"/>
              </w:rPr>
            </w:pPr>
            <w:r w:rsidRPr="00EF4EB9">
              <w:rPr>
                <w:color w:val="000000"/>
                <w:sz w:val="18"/>
                <w:szCs w:val="18"/>
              </w:rPr>
              <w:t>Attenhofer Jost et al 2000</w:t>
            </w:r>
            <w:r w:rsidR="00FC2DC5" w:rsidRPr="00EF4EB9">
              <w:rPr>
                <w:color w:val="000000"/>
                <w:sz w:val="18"/>
                <w:szCs w:val="18"/>
              </w:rPr>
              <w:fldChar w:fldCharType="begin"/>
            </w:r>
            <w:r w:rsidR="00C555BF">
              <w:rPr>
                <w:color w:val="000000"/>
                <w:sz w:val="18"/>
                <w:szCs w:val="18"/>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4</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Ventricular septal defect</w:t>
            </w:r>
          </w:p>
        </w:tc>
        <w:tc>
          <w:tcPr>
            <w:tcW w:w="993" w:type="dxa"/>
          </w:tcPr>
          <w:p w:rsidR="00DD03FA" w:rsidRPr="00EF4EB9" w:rsidRDefault="00DD03FA" w:rsidP="003E06D1">
            <w:pPr>
              <w:jc w:val="right"/>
              <w:rPr>
                <w:color w:val="000000"/>
                <w:sz w:val="18"/>
                <w:szCs w:val="18"/>
              </w:rPr>
            </w:pPr>
            <w:r w:rsidRPr="00EF4EB9">
              <w:rPr>
                <w:color w:val="000000"/>
                <w:sz w:val="18"/>
                <w:szCs w:val="18"/>
              </w:rPr>
              <w:t>100</w:t>
            </w:r>
          </w:p>
        </w:tc>
        <w:tc>
          <w:tcPr>
            <w:tcW w:w="1275" w:type="dxa"/>
          </w:tcPr>
          <w:p w:rsidR="00DD03FA" w:rsidRPr="00EF4EB9" w:rsidRDefault="00DD03FA" w:rsidP="003E06D1">
            <w:pPr>
              <w:rPr>
                <w:color w:val="000000"/>
                <w:sz w:val="18"/>
                <w:szCs w:val="18"/>
              </w:rPr>
            </w:pPr>
            <w:r w:rsidRPr="00EF4EB9">
              <w:rPr>
                <w:color w:val="000000"/>
                <w:sz w:val="18"/>
                <w:szCs w:val="18"/>
              </w:rPr>
              <w:t>NR (heart murmur 100%)</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Clinical cardiac exam</w:t>
            </w:r>
          </w:p>
        </w:tc>
        <w:tc>
          <w:tcPr>
            <w:tcW w:w="1134"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ensitivity=1)</w:t>
            </w:r>
          </w:p>
        </w:tc>
        <w:tc>
          <w:tcPr>
            <w:tcW w:w="1196"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pecificity=1)</w:t>
            </w:r>
          </w:p>
        </w:tc>
      </w:tr>
      <w:tr w:rsidR="00DD03FA" w:rsidRPr="00EF4EB9" w:rsidTr="003E06D1">
        <w:tc>
          <w:tcPr>
            <w:tcW w:w="1072" w:type="dxa"/>
          </w:tcPr>
          <w:p w:rsidR="00DD03FA" w:rsidRPr="00EF4EB9" w:rsidRDefault="00DD03FA" w:rsidP="005A1380">
            <w:pPr>
              <w:rPr>
                <w:color w:val="000000"/>
                <w:sz w:val="18"/>
                <w:szCs w:val="18"/>
              </w:rPr>
            </w:pPr>
            <w:r w:rsidRPr="00EF4EB9">
              <w:rPr>
                <w:color w:val="000000"/>
                <w:sz w:val="18"/>
                <w:szCs w:val="18"/>
              </w:rPr>
              <w:t>Kishon et al 1993</w:t>
            </w:r>
            <w:r w:rsidR="00FC2DC5" w:rsidRPr="00EF4EB9">
              <w:rPr>
                <w:color w:val="000000"/>
                <w:sz w:val="18"/>
                <w:szCs w:val="18"/>
              </w:rPr>
              <w:fldChar w:fldCharType="begin"/>
            </w:r>
            <w:r w:rsidR="00C555BF">
              <w:rPr>
                <w:color w:val="000000"/>
                <w:sz w:val="18"/>
                <w:szCs w:val="18"/>
              </w:rPr>
              <w:instrText xml:space="preserve"> ADDIN REFMGR.CITE &lt;Refman&gt;&lt;Cite&gt;&lt;Author&gt;Kishon&lt;/Author&gt;&lt;Year&gt;1993&lt;/Year&gt;&lt;RecNum&gt;4582&lt;/RecNum&gt;&lt;IDText&gt;Evolution of echocardiographic modalities in detection of postmyocardial infarction ventricular septal defect and papillary muscle rupture: study of 62 patients&lt;/IDText&gt;&lt;MDL Ref_Type="Journal"&gt;&lt;Ref_Type&gt;Journal&lt;/Ref_Type&gt;&lt;Ref_ID&gt;4582&lt;/Ref_ID&gt;&lt;Title_Primary&gt;Evolution of echocardiographic modalities in detection of postmyocardial infarction ventricular septal defect and papillary muscle rupture: study of 62 patients&lt;/Title_Primary&gt;&lt;Authors_Primary&gt;Kishon,Y.&lt;/Authors_Primary&gt;&lt;Authors_Primary&gt;Iqbal,A.&lt;/Authors_Primary&gt;&lt;Authors_Primary&gt;Oh,J.K.&lt;/Authors_Primary&gt;&lt;Authors_Primary&gt;Gersh,B.J.&lt;/Authors_Primary&gt;&lt;Authors_Primary&gt;Freeman,W.K.&lt;/Authors_Primary&gt;&lt;Authors_Primary&gt;Seward,J.B.&lt;/Authors_Primary&gt;&lt;Authors_Primary&gt;Tajik,A.J.&lt;/Authors_Primary&gt;&lt;Date_Primary&gt;1993/9&lt;/Date_Primary&gt;&lt;Keywords&gt;$$accept title&lt;/Keywords&gt;&lt;Keywords&gt;$$Broad search&lt;/Keywords&gt;&lt;Keywords&gt;$$diagnostic study&lt;/Keywords&gt;&lt;Keywords&gt;$$Doppler&lt;/Keywords&gt;&lt;Keywords&gt;$$Medline&lt;/Keywords&gt;&lt;Keywords&gt;$$mitral regurgitation&lt;/Keywords&gt;&lt;Keywords&gt;$$not AF&lt;/Keywords&gt;&lt;Keywords&gt;$$not online&lt;/Keywords&gt;&lt;Keywords&gt;$$Pathologies&lt;/Keywords&gt;&lt;Keywords&gt;$$retrieve for diagnostic study&lt;/Keywords&gt;&lt;Keywords&gt;$$to order&lt;/Keywords&gt;&lt;Keywords&gt;$$TOE&lt;/Keywords&gt;&lt;Keywords&gt;$$TTE&lt;/Keywords&gt;&lt;Keywords&gt;$$ventricular septal defect&lt;/Keywords&gt;&lt;Keywords&gt;echocardiography&lt;/Keywords&gt;&lt;Reprint&gt;In File&lt;/Reprint&gt;&lt;Start_Page&gt;667&lt;/Start_Page&gt;&lt;End_Page&gt;675&lt;/End_Page&gt;&lt;Periodical&gt;American Heart Journal&lt;/Periodical&gt;&lt;Volume&gt;126&lt;/Volume&gt;&lt;Issue&gt;3 Pt 1&lt;/Issue&gt;&lt;Address&gt;Division of Cardiovascular Diseases and Internal Medicine, Mayo Clinic, Rochester, MN 55905&lt;/Address&gt;&lt;ZZ_JournalFull&gt;&lt;f name="System"&gt;Americ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8</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Ventricular septal defect</w:t>
            </w:r>
          </w:p>
        </w:tc>
        <w:tc>
          <w:tcPr>
            <w:tcW w:w="993" w:type="dxa"/>
          </w:tcPr>
          <w:p w:rsidR="00DD03FA" w:rsidRPr="00EF4EB9" w:rsidRDefault="00DD03FA" w:rsidP="003E06D1">
            <w:pPr>
              <w:jc w:val="right"/>
              <w:rPr>
                <w:color w:val="000000"/>
                <w:sz w:val="18"/>
                <w:szCs w:val="18"/>
              </w:rPr>
            </w:pPr>
            <w:r w:rsidRPr="00EF4EB9">
              <w:rPr>
                <w:color w:val="000000"/>
                <w:sz w:val="18"/>
                <w:szCs w:val="18"/>
              </w:rPr>
              <w:t>40</w:t>
            </w:r>
          </w:p>
        </w:tc>
        <w:tc>
          <w:tcPr>
            <w:tcW w:w="1275" w:type="dxa"/>
          </w:tcPr>
          <w:p w:rsidR="00DD03FA" w:rsidRPr="00EF4EB9" w:rsidRDefault="00DD03FA" w:rsidP="003E06D1">
            <w:pPr>
              <w:rPr>
                <w:color w:val="000000"/>
                <w:sz w:val="18"/>
                <w:szCs w:val="18"/>
              </w:rPr>
            </w:pPr>
            <w:r w:rsidRPr="00EF4EB9">
              <w:rPr>
                <w:color w:val="000000"/>
                <w:sz w:val="18"/>
                <w:szCs w:val="18"/>
              </w:rPr>
              <w:t>NR (new systolic murmur in 68%)</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Surgery or autopsy</w:t>
            </w:r>
          </w:p>
        </w:tc>
        <w:tc>
          <w:tcPr>
            <w:tcW w:w="1134" w:type="dxa"/>
          </w:tcPr>
          <w:p w:rsidR="00DD03FA" w:rsidRPr="000D7528" w:rsidRDefault="00DD03FA" w:rsidP="00DF0650">
            <w:pPr>
              <w:rPr>
                <w:color w:val="000000"/>
                <w:sz w:val="18"/>
                <w:szCs w:val="18"/>
                <w:highlight w:val="lightGray"/>
              </w:rPr>
            </w:pPr>
            <w:r w:rsidRPr="000D7528">
              <w:rPr>
                <w:color w:val="000000"/>
                <w:sz w:val="18"/>
                <w:szCs w:val="18"/>
                <w:highlight w:val="lightGray"/>
              </w:rPr>
              <w:t>0.</w:t>
            </w:r>
            <w:r w:rsidR="006738BF" w:rsidRPr="000D7528">
              <w:rPr>
                <w:color w:val="000000"/>
                <w:sz w:val="18"/>
                <w:szCs w:val="18"/>
                <w:highlight w:val="lightGray"/>
              </w:rPr>
              <w:t>6</w:t>
            </w:r>
            <w:r w:rsidR="00DF0650" w:rsidRPr="000D7528">
              <w:rPr>
                <w:color w:val="000000"/>
                <w:sz w:val="18"/>
                <w:szCs w:val="18"/>
                <w:highlight w:val="lightGray"/>
              </w:rPr>
              <w:t>8</w:t>
            </w:r>
            <w:r w:rsidR="006738BF" w:rsidRPr="000D7528">
              <w:rPr>
                <w:color w:val="000000"/>
                <w:sz w:val="18"/>
                <w:szCs w:val="18"/>
                <w:highlight w:val="lightGray"/>
              </w:rPr>
              <w:t xml:space="preserve"> (95%CI 0.53-0.82) </w:t>
            </w:r>
            <w:r w:rsidRPr="000D7528">
              <w:rPr>
                <w:color w:val="000000"/>
                <w:sz w:val="18"/>
                <w:szCs w:val="18"/>
                <w:highlight w:val="lightGray"/>
              </w:rPr>
              <w:t>(if include suspected by TTE then 0.775)</w:t>
            </w:r>
          </w:p>
        </w:tc>
        <w:tc>
          <w:tcPr>
            <w:tcW w:w="1196" w:type="dxa"/>
          </w:tcPr>
          <w:p w:rsidR="00DD03FA" w:rsidRPr="000D7528" w:rsidRDefault="00DD03FA" w:rsidP="003E06D1">
            <w:pPr>
              <w:rPr>
                <w:color w:val="000000"/>
                <w:sz w:val="18"/>
                <w:szCs w:val="18"/>
                <w:highlight w:val="lightGray"/>
              </w:rPr>
            </w:pPr>
            <w:r w:rsidRPr="000D7528">
              <w:rPr>
                <w:color w:val="000000"/>
                <w:sz w:val="18"/>
                <w:szCs w:val="18"/>
                <w:highlight w:val="lightGray"/>
              </w:rPr>
              <w:t>NC</w:t>
            </w:r>
          </w:p>
        </w:tc>
      </w:tr>
      <w:tr w:rsidR="00DD03FA" w:rsidRPr="00EF4EB9" w:rsidTr="003E06D1">
        <w:tc>
          <w:tcPr>
            <w:tcW w:w="1072" w:type="dxa"/>
          </w:tcPr>
          <w:p w:rsidR="00DD03FA" w:rsidRPr="00EF4EB9" w:rsidRDefault="00DD03FA" w:rsidP="005A1380">
            <w:pPr>
              <w:rPr>
                <w:color w:val="000000"/>
                <w:sz w:val="18"/>
                <w:szCs w:val="18"/>
              </w:rPr>
            </w:pPr>
            <w:r w:rsidRPr="00EF4EB9">
              <w:rPr>
                <w:color w:val="000000"/>
                <w:sz w:val="18"/>
                <w:szCs w:val="18"/>
              </w:rPr>
              <w:t>Kishon et al 1993</w:t>
            </w:r>
            <w:r w:rsidR="00FC2DC5" w:rsidRPr="00EF4EB9">
              <w:rPr>
                <w:color w:val="000000"/>
                <w:sz w:val="18"/>
                <w:szCs w:val="18"/>
              </w:rPr>
              <w:fldChar w:fldCharType="begin"/>
            </w:r>
            <w:r w:rsidR="00C555BF">
              <w:rPr>
                <w:color w:val="000000"/>
                <w:sz w:val="18"/>
                <w:szCs w:val="18"/>
              </w:rPr>
              <w:instrText xml:space="preserve"> ADDIN REFMGR.CITE &lt;Refman&gt;&lt;Cite&gt;&lt;Author&gt;Kishon&lt;/Author&gt;&lt;Year&gt;1993&lt;/Year&gt;&lt;RecNum&gt;4582&lt;/RecNum&gt;&lt;IDText&gt;Evolution of echocardiographic modalities in detection of postmyocardial infarction ventricular septal defect and papillary muscle rupture: study of 62 patients&lt;/IDText&gt;&lt;MDL Ref_Type="Journal"&gt;&lt;Ref_Type&gt;Journal&lt;/Ref_Type&gt;&lt;Ref_ID&gt;4582&lt;/Ref_ID&gt;&lt;Title_Primary&gt;Evolution of echocardiographic modalities in detection of postmyocardial infarction ventricular septal defect and papillary muscle rupture: study of 62 patients&lt;/Title_Primary&gt;&lt;Authors_Primary&gt;Kishon,Y.&lt;/Authors_Primary&gt;&lt;Authors_Primary&gt;Iqbal,A.&lt;/Authors_Primary&gt;&lt;Authors_Primary&gt;Oh,J.K.&lt;/Authors_Primary&gt;&lt;Authors_Primary&gt;Gersh,B.J.&lt;/Authors_Primary&gt;&lt;Authors_Primary&gt;Freeman,W.K.&lt;/Authors_Primary&gt;&lt;Authors_Primary&gt;Seward,J.B.&lt;/Authors_Primary&gt;&lt;Authors_Primary&gt;Tajik,A.J.&lt;/Authors_Primary&gt;&lt;Date_Primary&gt;1993/9&lt;/Date_Primary&gt;&lt;Keywords&gt;$$accept title&lt;/Keywords&gt;&lt;Keywords&gt;$$Broad search&lt;/Keywords&gt;&lt;Keywords&gt;$$diagnostic study&lt;/Keywords&gt;&lt;Keywords&gt;$$Doppler&lt;/Keywords&gt;&lt;Keywords&gt;$$Medline&lt;/Keywords&gt;&lt;Keywords&gt;$$mitral regurgitation&lt;/Keywords&gt;&lt;Keywords&gt;$$not AF&lt;/Keywords&gt;&lt;Keywords&gt;$$not online&lt;/Keywords&gt;&lt;Keywords&gt;$$Pathologies&lt;/Keywords&gt;&lt;Keywords&gt;$$retrieve for diagnostic study&lt;/Keywords&gt;&lt;Keywords&gt;$$to order&lt;/Keywords&gt;&lt;Keywords&gt;$$TOE&lt;/Keywords&gt;&lt;Keywords&gt;$$TTE&lt;/Keywords&gt;&lt;Keywords&gt;$$ventricular septal defect&lt;/Keywords&gt;&lt;Keywords&gt;echocardiography&lt;/Keywords&gt;&lt;Reprint&gt;In File&lt;/Reprint&gt;&lt;Start_Page&gt;667&lt;/Start_Page&gt;&lt;End_Page&gt;675&lt;/End_Page&gt;&lt;Periodical&gt;American Heart Journal&lt;/Periodical&gt;&lt;Volume&gt;126&lt;/Volume&gt;&lt;Issue&gt;3 Pt 1&lt;/Issue&gt;&lt;Address&gt;Division of Cardiovascular Diseases and Internal Medicine, Mayo Clinic, Rochester, MN 55905&lt;/Address&gt;&lt;ZZ_JournalFull&gt;&lt;f name="System"&gt;Americ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8</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Rupture of papillary muscle</w:t>
            </w:r>
          </w:p>
        </w:tc>
        <w:tc>
          <w:tcPr>
            <w:tcW w:w="993" w:type="dxa"/>
          </w:tcPr>
          <w:p w:rsidR="00DD03FA" w:rsidRPr="00EF4EB9" w:rsidRDefault="00DD03FA" w:rsidP="003E06D1">
            <w:pPr>
              <w:jc w:val="right"/>
              <w:rPr>
                <w:color w:val="000000"/>
                <w:sz w:val="18"/>
                <w:szCs w:val="18"/>
              </w:rPr>
            </w:pPr>
            <w:r w:rsidRPr="00EF4EB9">
              <w:rPr>
                <w:color w:val="000000"/>
                <w:sz w:val="18"/>
                <w:szCs w:val="18"/>
              </w:rPr>
              <w:t>22</w:t>
            </w:r>
          </w:p>
        </w:tc>
        <w:tc>
          <w:tcPr>
            <w:tcW w:w="1275" w:type="dxa"/>
          </w:tcPr>
          <w:p w:rsidR="00DD03FA" w:rsidRPr="00EF4EB9" w:rsidRDefault="00DD03FA" w:rsidP="003E06D1">
            <w:pPr>
              <w:rPr>
                <w:color w:val="000000"/>
                <w:sz w:val="18"/>
                <w:szCs w:val="18"/>
              </w:rPr>
            </w:pPr>
            <w:r w:rsidRPr="00EF4EB9">
              <w:rPr>
                <w:color w:val="000000"/>
                <w:sz w:val="18"/>
                <w:szCs w:val="18"/>
              </w:rPr>
              <w:t>NR (new systolic murmur in 100%)</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Surgery or autopsy</w:t>
            </w:r>
          </w:p>
        </w:tc>
        <w:tc>
          <w:tcPr>
            <w:tcW w:w="1134" w:type="dxa"/>
          </w:tcPr>
          <w:p w:rsidR="00DD03FA" w:rsidRPr="000D7528" w:rsidRDefault="00DD03FA" w:rsidP="00DF0650">
            <w:pPr>
              <w:rPr>
                <w:color w:val="000000"/>
                <w:sz w:val="18"/>
                <w:szCs w:val="18"/>
                <w:highlight w:val="lightGray"/>
              </w:rPr>
            </w:pPr>
            <w:r w:rsidRPr="000D7528">
              <w:rPr>
                <w:color w:val="000000"/>
                <w:sz w:val="18"/>
                <w:szCs w:val="18"/>
                <w:highlight w:val="lightGray"/>
              </w:rPr>
              <w:t>0.</w:t>
            </w:r>
            <w:r w:rsidR="00DF0650" w:rsidRPr="000D7528">
              <w:rPr>
                <w:color w:val="000000"/>
                <w:sz w:val="18"/>
                <w:szCs w:val="18"/>
                <w:highlight w:val="lightGray"/>
              </w:rPr>
              <w:t xml:space="preserve">46 </w:t>
            </w:r>
            <w:r w:rsidR="006738BF" w:rsidRPr="000D7528">
              <w:rPr>
                <w:color w:val="000000"/>
                <w:sz w:val="18"/>
                <w:szCs w:val="18"/>
                <w:highlight w:val="lightGray"/>
              </w:rPr>
              <w:t>(95%CI 0.25-0.66)</w:t>
            </w:r>
            <w:r w:rsidRPr="000D7528">
              <w:rPr>
                <w:color w:val="000000"/>
                <w:sz w:val="18"/>
                <w:szCs w:val="18"/>
                <w:highlight w:val="lightGray"/>
              </w:rPr>
              <w:t xml:space="preserve"> (0.727 if include suspected by TTE)</w:t>
            </w:r>
          </w:p>
        </w:tc>
        <w:tc>
          <w:tcPr>
            <w:tcW w:w="1196" w:type="dxa"/>
          </w:tcPr>
          <w:p w:rsidR="00DD03FA" w:rsidRPr="000D7528" w:rsidRDefault="00DD03FA" w:rsidP="003E06D1">
            <w:pPr>
              <w:rPr>
                <w:color w:val="000000"/>
                <w:sz w:val="18"/>
                <w:szCs w:val="18"/>
                <w:highlight w:val="lightGray"/>
              </w:rPr>
            </w:pPr>
            <w:r w:rsidRPr="000D7528">
              <w:rPr>
                <w:color w:val="000000"/>
                <w:sz w:val="18"/>
                <w:szCs w:val="18"/>
                <w:highlight w:val="lightGray"/>
              </w:rPr>
              <w:t>NC</w:t>
            </w:r>
          </w:p>
        </w:tc>
      </w:tr>
      <w:tr w:rsidR="00DD03FA" w:rsidRPr="00EF4EB9" w:rsidTr="00356415">
        <w:trPr>
          <w:trHeight w:val="1433"/>
        </w:trPr>
        <w:tc>
          <w:tcPr>
            <w:tcW w:w="1072" w:type="dxa"/>
          </w:tcPr>
          <w:p w:rsidR="00DD03FA" w:rsidRPr="00EF4EB9" w:rsidRDefault="00DD03FA" w:rsidP="005A1380">
            <w:pPr>
              <w:rPr>
                <w:color w:val="000000"/>
                <w:sz w:val="18"/>
                <w:szCs w:val="18"/>
              </w:rPr>
            </w:pPr>
            <w:r w:rsidRPr="00EF4EB9">
              <w:rPr>
                <w:color w:val="000000"/>
                <w:sz w:val="18"/>
                <w:szCs w:val="18"/>
              </w:rPr>
              <w:t>Pochis et al 1992</w:t>
            </w:r>
            <w:r w:rsidR="00FC2DC5" w:rsidRPr="00EF4EB9">
              <w:rPr>
                <w:color w:val="000000"/>
                <w:sz w:val="18"/>
                <w:szCs w:val="18"/>
              </w:rPr>
              <w:fldChar w:fldCharType="begin"/>
            </w:r>
            <w:r w:rsidR="00C555BF">
              <w:rPr>
                <w:color w:val="000000"/>
                <w:sz w:val="18"/>
                <w:szCs w:val="18"/>
              </w:rPr>
              <w:instrText xml:space="preserve"> ADDIN REFMGR.CITE &lt;Refman&gt;&lt;Cite&gt;&lt;Author&gt;Pochis&lt;/Author&gt;&lt;Year&gt;1992&lt;/Year&gt;&lt;RecNum&gt;4709&lt;/RecNum&gt;&lt;IDText&gt;Usefulness of transesophageal echocardiography in diagnosing lipomatous hypertrophy of the atrial septum with comparison to transthoracic echocardiography&lt;/IDText&gt;&lt;MDL Ref_Type="Journal"&gt;&lt;Ref_Type&gt;Journal&lt;/Ref_Type&gt;&lt;Ref_ID&gt;4709&lt;/Ref_ID&gt;&lt;Title_Primary&gt;Usefulness of transesophageal echocardiography in diagnosing lipomatous hypertrophy of the atrial septum with comparison to transthoracic echocardiography&lt;/Title_Primary&gt;&lt;Authors_Primary&gt;Pochis,W.T.&lt;/Authors_Primary&gt;&lt;Authors_Primary&gt;Saeian,K.&lt;/Authors_Primary&gt;&lt;Authors_Primary&gt;Sagar,K.B.&lt;/Authors_Primary&gt;&lt;Date_Primary&gt;1992/8/1&lt;/Date_Primary&gt;&lt;Keywords&gt;$$accept title&lt;/Keywords&gt;&lt;Keywords&gt;$$atrial septal defect&lt;/Keywords&gt;&lt;Keywords&gt;$$Broad search&lt;/Keywords&gt;&lt;Keywords&gt;$$diagnostic&lt;/Keywords&gt;&lt;Keywords&gt;$$Medline&lt;/Keywords&gt;&lt;Keywords&gt;$$not online&lt;/Keywords&gt;&lt;Keywords&gt;$$Pathologies&lt;/Keywords&gt;&lt;Keywords&gt;$$retrieve for diagnostic study&lt;/Keywords&gt;&lt;Keywords&gt;$$to order&lt;/Keywords&gt;&lt;Keywords&gt;$$TOE&lt;/Keywords&gt;&lt;Keywords&gt;$$TTE&lt;/Keywords&gt;&lt;Keywords&gt;article&lt;/Keywords&gt;&lt;Keywords&gt;echocardiography&lt;/Keywords&gt;&lt;Keywords&gt;hypertrophy&lt;/Keywords&gt;&lt;Keywords&gt;study&lt;/Keywords&gt;&lt;Reprint&gt;In File&lt;/Reprint&gt;&lt;Start_Page&gt;396&lt;/Start_Page&gt;&lt;End_Page&gt;398&lt;/End_Page&gt;&lt;Periodical&gt;American Journal of Cardiology&lt;/Periodical&gt;&lt;Volume&gt;70&lt;/Volume&gt;&lt;Issue&gt;3&lt;/Issue&gt;&lt;Address&gt;Division of Cardiology, Medical College of Wisconsin, Milwaukee&lt;/Address&gt;&lt;ZZ_JournalFull&gt;&lt;f name="System"&gt;American Journal of Car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86</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Atrial septal hypertrophy</w:t>
            </w:r>
          </w:p>
        </w:tc>
        <w:tc>
          <w:tcPr>
            <w:tcW w:w="993" w:type="dxa"/>
          </w:tcPr>
          <w:p w:rsidR="00DD03FA" w:rsidRPr="00EF4EB9" w:rsidRDefault="00DD03FA" w:rsidP="003E06D1">
            <w:pPr>
              <w:jc w:val="right"/>
              <w:rPr>
                <w:color w:val="000000"/>
                <w:sz w:val="18"/>
                <w:szCs w:val="18"/>
              </w:rPr>
            </w:pPr>
            <w:r w:rsidRPr="00EF4EB9">
              <w:rPr>
                <w:color w:val="000000"/>
                <w:sz w:val="18"/>
                <w:szCs w:val="18"/>
              </w:rPr>
              <w:t>107</w:t>
            </w:r>
          </w:p>
        </w:tc>
        <w:tc>
          <w:tcPr>
            <w:tcW w:w="1275" w:type="dxa"/>
          </w:tcPr>
          <w:p w:rsidR="00DD03FA" w:rsidRPr="00EF4EB9" w:rsidRDefault="00DD03FA" w:rsidP="003E06D1">
            <w:pPr>
              <w:rPr>
                <w:color w:val="000000"/>
                <w:sz w:val="18"/>
                <w:szCs w:val="18"/>
              </w:rPr>
            </w:pPr>
            <w:r w:rsidRPr="00EF4EB9">
              <w:rPr>
                <w:color w:val="000000"/>
                <w:sz w:val="18"/>
                <w:szCs w:val="18"/>
              </w:rPr>
              <w:t>53% atrial fibrillation or flutter, or paroxysmal atrial tachycardia</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TOE</w:t>
            </w:r>
          </w:p>
        </w:tc>
        <w:tc>
          <w:tcPr>
            <w:tcW w:w="1134"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0.25</w:t>
            </w:r>
            <w:r w:rsidR="006738BF" w:rsidRPr="000D7528">
              <w:rPr>
                <w:color w:val="000000"/>
                <w:sz w:val="18"/>
                <w:szCs w:val="18"/>
                <w:highlight w:val="lightGray"/>
              </w:rPr>
              <w:t xml:space="preserve"> (</w:t>
            </w:r>
            <w:r w:rsidR="00DF0650" w:rsidRPr="000D7528">
              <w:rPr>
                <w:color w:val="000000"/>
                <w:sz w:val="18"/>
                <w:szCs w:val="18"/>
                <w:highlight w:val="lightGray"/>
              </w:rPr>
              <w:t>95%CI 0.17-0.33)</w:t>
            </w:r>
          </w:p>
        </w:tc>
        <w:tc>
          <w:tcPr>
            <w:tcW w:w="1196" w:type="dxa"/>
          </w:tcPr>
          <w:p w:rsidR="00DD03FA" w:rsidRPr="000D7528" w:rsidRDefault="00DD03FA" w:rsidP="00DF0650">
            <w:pPr>
              <w:jc w:val="right"/>
              <w:rPr>
                <w:color w:val="000000"/>
                <w:sz w:val="18"/>
                <w:szCs w:val="18"/>
                <w:highlight w:val="lightGray"/>
              </w:rPr>
            </w:pPr>
            <w:r w:rsidRPr="000D7528">
              <w:rPr>
                <w:color w:val="000000"/>
                <w:sz w:val="18"/>
                <w:szCs w:val="18"/>
                <w:highlight w:val="lightGray"/>
              </w:rPr>
              <w:t>0.</w:t>
            </w:r>
            <w:r w:rsidR="00DF0650" w:rsidRPr="000D7528">
              <w:rPr>
                <w:color w:val="000000"/>
                <w:sz w:val="18"/>
                <w:szCs w:val="18"/>
                <w:highlight w:val="lightGray"/>
              </w:rPr>
              <w:t>91 (95%CI 0.85-0.96)</w:t>
            </w:r>
          </w:p>
        </w:tc>
      </w:tr>
      <w:tr w:rsidR="00DD03FA" w:rsidRPr="00EF4EB9" w:rsidTr="00356415">
        <w:trPr>
          <w:trHeight w:val="870"/>
        </w:trPr>
        <w:tc>
          <w:tcPr>
            <w:tcW w:w="1072" w:type="dxa"/>
          </w:tcPr>
          <w:p w:rsidR="00DD03FA" w:rsidRPr="00EF4EB9" w:rsidRDefault="00DD03FA" w:rsidP="005A1380">
            <w:pPr>
              <w:rPr>
                <w:color w:val="000000"/>
                <w:sz w:val="18"/>
                <w:szCs w:val="18"/>
              </w:rPr>
            </w:pPr>
            <w:r w:rsidRPr="00EF4EB9">
              <w:rPr>
                <w:color w:val="000000"/>
                <w:sz w:val="18"/>
                <w:szCs w:val="18"/>
              </w:rPr>
              <w:t>Sharma et al 1992</w:t>
            </w:r>
            <w:r w:rsidR="00FC2DC5" w:rsidRPr="00EF4EB9">
              <w:rPr>
                <w:color w:val="000000"/>
                <w:sz w:val="18"/>
                <w:szCs w:val="18"/>
              </w:rPr>
              <w:fldChar w:fldCharType="begin"/>
            </w:r>
            <w:r w:rsidR="00C555BF">
              <w:rPr>
                <w:color w:val="000000"/>
                <w:sz w:val="18"/>
                <w:szCs w:val="18"/>
              </w:rPr>
              <w:instrText xml:space="preserve"> ADDIN REFMGR.CITE &lt;Refman&gt;&lt;Cite&gt;&lt;Author&gt;Sharma&lt;/Author&gt;&lt;Year&gt;1992&lt;/Year&gt;&lt;RecNum&gt;4647&lt;/RecNum&gt;&lt;IDText&gt;Diagnosis of the sinus venosus defect by echocardiography and angiocardiography&lt;/IDText&gt;&lt;MDL Ref_Type="Journal"&gt;&lt;Ref_Type&gt;Journal&lt;/Ref_Type&gt;&lt;Ref_ID&gt;4647&lt;/Ref_ID&gt;&lt;Title_Primary&gt;Diagnosis of the sinus venosus defect by echocardiography and angiocardiography&lt;/Title_Primary&gt;&lt;Authors_Primary&gt;Sharma,S.&lt;/Authors_Primary&gt;&lt;Authors_Primary&gt;Krishnan,U.&lt;/Authors_Primary&gt;&lt;Date_Primary&gt;1992/11&lt;/Date_Primary&gt;&lt;Keywords&gt;$$accept title&lt;/Keywords&gt;&lt;Keywords&gt;$$angiography&lt;/Keywords&gt;&lt;Keywords&gt;$$Broad search&lt;/Keywords&gt;&lt;Keywords&gt;$$colour echo&lt;/Keywords&gt;&lt;Keywords&gt;$$Medline&lt;/Keywords&gt;&lt;Keywords&gt;$$not online&lt;/Keywords&gt;&lt;Keywords&gt;$$Pathologies&lt;/Keywords&gt;&lt;Keywords&gt;$$retrieve for diagnostic study&lt;/Keywords&gt;&lt;Keywords&gt;$$sinus venosus defect&lt;/Keywords&gt;&lt;Keywords&gt;$$to order&lt;/Keywords&gt;&lt;Keywords&gt;$$TOE&lt;/Keywords&gt;&lt;Keywords&gt;$$TTE&lt;/Keywords&gt;&lt;Keywords&gt;analysis&lt;/Keywords&gt;&lt;Keywords&gt;article&lt;/Keywords&gt;&lt;Keywords&gt;echocardiography&lt;/Keywords&gt;&lt;Keywords&gt;hospital&lt;/Keywords&gt;&lt;Keywords&gt;study&lt;/Keywords&gt;&lt;Reprint&gt;In File&lt;/Reprint&gt;&lt;Start_Page&gt;395&lt;/Start_Page&gt;&lt;End_Page&gt;398&lt;/End_Page&gt;&lt;Periodical&gt;Indian Heart Journal&lt;/Periodical&gt;&lt;Volume&gt;44&lt;/Volume&gt;&lt;Issue&gt;6&lt;/Issue&gt;&lt;Address&gt;Department of Cardiology, B.Y.L. Nair Hospital, Bombay&lt;/Address&gt;&lt;ZZ_JournalFull&gt;&lt;f name="System"&gt;Indi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2</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Atrial septal defect, sinus venosus defect</w:t>
            </w:r>
          </w:p>
        </w:tc>
        <w:tc>
          <w:tcPr>
            <w:tcW w:w="993" w:type="dxa"/>
          </w:tcPr>
          <w:p w:rsidR="00DD03FA" w:rsidRPr="00EF4EB9" w:rsidRDefault="00DD03FA" w:rsidP="003E06D1">
            <w:pPr>
              <w:jc w:val="right"/>
              <w:rPr>
                <w:color w:val="000000"/>
                <w:sz w:val="18"/>
                <w:szCs w:val="18"/>
              </w:rPr>
            </w:pPr>
            <w:r w:rsidRPr="00EF4EB9">
              <w:rPr>
                <w:color w:val="000000"/>
                <w:sz w:val="18"/>
                <w:szCs w:val="18"/>
              </w:rPr>
              <w:t>45</w:t>
            </w:r>
          </w:p>
        </w:tc>
        <w:tc>
          <w:tcPr>
            <w:tcW w:w="1275" w:type="dxa"/>
          </w:tcPr>
          <w:p w:rsidR="00DD03FA" w:rsidRPr="00EF4EB9" w:rsidRDefault="00DD03FA" w:rsidP="003E06D1">
            <w:pPr>
              <w:rPr>
                <w:color w:val="000000"/>
                <w:sz w:val="18"/>
                <w:szCs w:val="18"/>
              </w:rPr>
            </w:pPr>
            <w:r w:rsidRPr="00EF4EB9">
              <w:rPr>
                <w:color w:val="000000"/>
                <w:sz w:val="18"/>
                <w:szCs w:val="18"/>
              </w:rPr>
              <w:t>NR</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Catheterisation</w:t>
            </w:r>
          </w:p>
        </w:tc>
        <w:tc>
          <w:tcPr>
            <w:tcW w:w="1134" w:type="dxa"/>
          </w:tcPr>
          <w:p w:rsidR="00DD03FA" w:rsidRPr="000D7528" w:rsidRDefault="00DD03FA" w:rsidP="00DF0650">
            <w:pPr>
              <w:jc w:val="right"/>
              <w:rPr>
                <w:color w:val="000000"/>
                <w:sz w:val="18"/>
                <w:szCs w:val="18"/>
                <w:highlight w:val="lightGray"/>
              </w:rPr>
            </w:pPr>
            <w:r w:rsidRPr="000D7528">
              <w:rPr>
                <w:color w:val="000000"/>
                <w:sz w:val="18"/>
                <w:szCs w:val="18"/>
                <w:highlight w:val="lightGray"/>
              </w:rPr>
              <w:t>0.62</w:t>
            </w:r>
            <w:r w:rsidR="00DF0650" w:rsidRPr="000D7528">
              <w:rPr>
                <w:color w:val="000000"/>
                <w:sz w:val="18"/>
                <w:szCs w:val="18"/>
                <w:highlight w:val="lightGray"/>
              </w:rPr>
              <w:t xml:space="preserve"> (95%CI 0.48-0.76)</w:t>
            </w:r>
          </w:p>
        </w:tc>
        <w:tc>
          <w:tcPr>
            <w:tcW w:w="1196" w:type="dxa"/>
          </w:tcPr>
          <w:p w:rsidR="00DD03FA" w:rsidRPr="000D7528" w:rsidRDefault="00DD03FA" w:rsidP="003E06D1">
            <w:pPr>
              <w:rPr>
                <w:color w:val="000000"/>
                <w:sz w:val="18"/>
                <w:szCs w:val="18"/>
                <w:highlight w:val="lightGray"/>
              </w:rPr>
            </w:pPr>
            <w:r w:rsidRPr="000D7528">
              <w:rPr>
                <w:color w:val="000000"/>
                <w:sz w:val="18"/>
                <w:szCs w:val="18"/>
                <w:highlight w:val="lightGray"/>
              </w:rPr>
              <w:t>NC</w:t>
            </w:r>
          </w:p>
        </w:tc>
      </w:tr>
      <w:tr w:rsidR="00DD03FA" w:rsidRPr="00EF4EB9" w:rsidTr="003E06D1">
        <w:tc>
          <w:tcPr>
            <w:tcW w:w="1072" w:type="dxa"/>
          </w:tcPr>
          <w:p w:rsidR="00DD03FA" w:rsidRPr="00EF4EB9" w:rsidRDefault="00DD03FA" w:rsidP="005A1380">
            <w:pPr>
              <w:rPr>
                <w:color w:val="000000"/>
                <w:sz w:val="18"/>
                <w:szCs w:val="18"/>
              </w:rPr>
            </w:pPr>
            <w:r w:rsidRPr="00EF4EB9">
              <w:rPr>
                <w:color w:val="000000"/>
                <w:sz w:val="18"/>
                <w:szCs w:val="18"/>
              </w:rPr>
              <w:t>Shub et al 1983</w:t>
            </w:r>
            <w:r w:rsidR="00FC2DC5" w:rsidRPr="00EF4EB9">
              <w:rPr>
                <w:color w:val="000000"/>
                <w:sz w:val="18"/>
                <w:szCs w:val="18"/>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EF4EB9">
              <w:rPr>
                <w:color w:val="000000"/>
                <w:sz w:val="18"/>
                <w:szCs w:val="18"/>
              </w:rPr>
            </w:r>
            <w:r w:rsidR="00FC2DC5" w:rsidRPr="00EF4EB9">
              <w:rPr>
                <w:color w:val="000000"/>
                <w:sz w:val="18"/>
                <w:szCs w:val="18"/>
              </w:rPr>
              <w:fldChar w:fldCharType="separate"/>
            </w:r>
            <w:r w:rsidR="005A1380" w:rsidRPr="005A1380">
              <w:rPr>
                <w:noProof/>
                <w:color w:val="000000"/>
                <w:sz w:val="18"/>
                <w:szCs w:val="18"/>
                <w:vertAlign w:val="superscript"/>
              </w:rPr>
              <w:t>96</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Atrial septal defect, ostium secundum</w:t>
            </w:r>
          </w:p>
        </w:tc>
        <w:tc>
          <w:tcPr>
            <w:tcW w:w="993" w:type="dxa"/>
          </w:tcPr>
          <w:p w:rsidR="00DD03FA" w:rsidRPr="00EF4EB9" w:rsidRDefault="00DD03FA" w:rsidP="003E06D1">
            <w:pPr>
              <w:jc w:val="right"/>
              <w:rPr>
                <w:color w:val="000000"/>
                <w:sz w:val="18"/>
                <w:szCs w:val="18"/>
              </w:rPr>
            </w:pPr>
            <w:r w:rsidRPr="00EF4EB9">
              <w:rPr>
                <w:color w:val="000000"/>
                <w:sz w:val="18"/>
                <w:szCs w:val="18"/>
              </w:rPr>
              <w:t>105</w:t>
            </w:r>
          </w:p>
        </w:tc>
        <w:tc>
          <w:tcPr>
            <w:tcW w:w="1275" w:type="dxa"/>
          </w:tcPr>
          <w:p w:rsidR="00DD03FA" w:rsidRPr="00EF4EB9" w:rsidRDefault="00DD03FA" w:rsidP="003E06D1">
            <w:pPr>
              <w:rPr>
                <w:color w:val="000000"/>
                <w:sz w:val="18"/>
                <w:szCs w:val="18"/>
              </w:rPr>
            </w:pPr>
            <w:r w:rsidRPr="00EF4EB9">
              <w:rPr>
                <w:color w:val="000000"/>
                <w:sz w:val="18"/>
                <w:szCs w:val="18"/>
              </w:rPr>
              <w:t>NR</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Catheterisation or surgery</w:t>
            </w:r>
          </w:p>
        </w:tc>
        <w:tc>
          <w:tcPr>
            <w:tcW w:w="1134" w:type="dxa"/>
          </w:tcPr>
          <w:p w:rsidR="00DD03FA" w:rsidRPr="000D7528" w:rsidRDefault="00DD03FA" w:rsidP="00DF0650">
            <w:pPr>
              <w:jc w:val="right"/>
              <w:rPr>
                <w:color w:val="000000"/>
                <w:sz w:val="18"/>
                <w:szCs w:val="18"/>
                <w:highlight w:val="lightGray"/>
              </w:rPr>
            </w:pPr>
            <w:r w:rsidRPr="000D7528">
              <w:rPr>
                <w:color w:val="000000"/>
                <w:sz w:val="18"/>
                <w:szCs w:val="18"/>
                <w:highlight w:val="lightGray"/>
              </w:rPr>
              <w:t>0.</w:t>
            </w:r>
            <w:r w:rsidR="00DF0650" w:rsidRPr="000D7528">
              <w:rPr>
                <w:color w:val="000000"/>
                <w:sz w:val="18"/>
                <w:szCs w:val="18"/>
                <w:highlight w:val="lightGray"/>
              </w:rPr>
              <w:t>89 (95%CI 0.82-0.95)</w:t>
            </w:r>
          </w:p>
        </w:tc>
        <w:tc>
          <w:tcPr>
            <w:tcW w:w="1196" w:type="dxa"/>
          </w:tcPr>
          <w:p w:rsidR="00DD03FA" w:rsidRPr="000D7528" w:rsidRDefault="00DD03FA" w:rsidP="003E06D1">
            <w:pPr>
              <w:rPr>
                <w:color w:val="000000"/>
                <w:sz w:val="18"/>
                <w:szCs w:val="18"/>
                <w:highlight w:val="lightGray"/>
              </w:rPr>
            </w:pPr>
            <w:r w:rsidRPr="000D7528">
              <w:rPr>
                <w:color w:val="000000"/>
                <w:sz w:val="18"/>
                <w:szCs w:val="18"/>
                <w:highlight w:val="lightGray"/>
              </w:rPr>
              <w:t>NC</w:t>
            </w:r>
          </w:p>
        </w:tc>
      </w:tr>
      <w:tr w:rsidR="00DD03FA" w:rsidRPr="00EF4EB9" w:rsidTr="003E06D1">
        <w:tc>
          <w:tcPr>
            <w:tcW w:w="1072" w:type="dxa"/>
          </w:tcPr>
          <w:p w:rsidR="00DD03FA" w:rsidRPr="00EF4EB9" w:rsidRDefault="00DD03FA" w:rsidP="005A1380">
            <w:pPr>
              <w:rPr>
                <w:color w:val="000000"/>
                <w:sz w:val="18"/>
                <w:szCs w:val="18"/>
              </w:rPr>
            </w:pPr>
            <w:r w:rsidRPr="00EF4EB9">
              <w:rPr>
                <w:color w:val="000000"/>
                <w:sz w:val="18"/>
                <w:szCs w:val="18"/>
              </w:rPr>
              <w:t>Shub et al 1983</w:t>
            </w:r>
            <w:r w:rsidR="00FC2DC5" w:rsidRPr="00EF4EB9">
              <w:rPr>
                <w:color w:val="000000"/>
                <w:sz w:val="18"/>
                <w:szCs w:val="18"/>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EF4EB9">
              <w:rPr>
                <w:color w:val="000000"/>
                <w:sz w:val="18"/>
                <w:szCs w:val="18"/>
              </w:rPr>
            </w:r>
            <w:r w:rsidR="00FC2DC5" w:rsidRPr="00EF4EB9">
              <w:rPr>
                <w:color w:val="000000"/>
                <w:sz w:val="18"/>
                <w:szCs w:val="18"/>
              </w:rPr>
              <w:fldChar w:fldCharType="separate"/>
            </w:r>
            <w:r w:rsidR="005A1380" w:rsidRPr="005A1380">
              <w:rPr>
                <w:noProof/>
                <w:color w:val="000000"/>
                <w:sz w:val="18"/>
                <w:szCs w:val="18"/>
                <w:vertAlign w:val="superscript"/>
              </w:rPr>
              <w:t>96</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Atrial septal defect,  ostium primum</w:t>
            </w:r>
          </w:p>
        </w:tc>
        <w:tc>
          <w:tcPr>
            <w:tcW w:w="993" w:type="dxa"/>
          </w:tcPr>
          <w:p w:rsidR="00DD03FA" w:rsidRPr="00EF4EB9" w:rsidRDefault="00DD03FA" w:rsidP="003E06D1">
            <w:pPr>
              <w:jc w:val="right"/>
              <w:rPr>
                <w:color w:val="000000"/>
                <w:sz w:val="18"/>
                <w:szCs w:val="18"/>
              </w:rPr>
            </w:pPr>
            <w:r w:rsidRPr="00EF4EB9">
              <w:rPr>
                <w:color w:val="000000"/>
                <w:sz w:val="18"/>
                <w:szCs w:val="18"/>
              </w:rPr>
              <w:t>32</w:t>
            </w:r>
          </w:p>
        </w:tc>
        <w:tc>
          <w:tcPr>
            <w:tcW w:w="1275" w:type="dxa"/>
          </w:tcPr>
          <w:p w:rsidR="00DD03FA" w:rsidRPr="00EF4EB9" w:rsidRDefault="00DD03FA" w:rsidP="003E06D1">
            <w:pPr>
              <w:rPr>
                <w:color w:val="000000"/>
                <w:sz w:val="18"/>
                <w:szCs w:val="18"/>
              </w:rPr>
            </w:pPr>
            <w:r w:rsidRPr="00EF4EB9">
              <w:rPr>
                <w:color w:val="000000"/>
                <w:sz w:val="18"/>
                <w:szCs w:val="18"/>
              </w:rPr>
              <w:t>NR</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Catheterisation or surgery</w:t>
            </w:r>
          </w:p>
        </w:tc>
        <w:tc>
          <w:tcPr>
            <w:tcW w:w="1134"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c>
          <w:tcPr>
            <w:tcW w:w="1196" w:type="dxa"/>
          </w:tcPr>
          <w:p w:rsidR="00DD03FA" w:rsidRPr="000D7528" w:rsidRDefault="00DD03FA" w:rsidP="003E06D1">
            <w:pPr>
              <w:rPr>
                <w:color w:val="000000"/>
                <w:sz w:val="18"/>
                <w:szCs w:val="18"/>
                <w:highlight w:val="lightGray"/>
              </w:rPr>
            </w:pPr>
            <w:r w:rsidRPr="000D7528">
              <w:rPr>
                <w:color w:val="000000"/>
                <w:sz w:val="18"/>
                <w:szCs w:val="18"/>
                <w:highlight w:val="lightGray"/>
              </w:rPr>
              <w:t>NC</w:t>
            </w:r>
          </w:p>
        </w:tc>
      </w:tr>
      <w:tr w:rsidR="00DD03FA" w:rsidRPr="00EF4EB9" w:rsidTr="003E06D1">
        <w:tc>
          <w:tcPr>
            <w:tcW w:w="1072" w:type="dxa"/>
          </w:tcPr>
          <w:p w:rsidR="00DD03FA" w:rsidRPr="00EF4EB9" w:rsidRDefault="00DD03FA" w:rsidP="005A1380">
            <w:pPr>
              <w:rPr>
                <w:color w:val="000000"/>
                <w:sz w:val="18"/>
                <w:szCs w:val="18"/>
              </w:rPr>
            </w:pPr>
            <w:r w:rsidRPr="00EF4EB9">
              <w:rPr>
                <w:color w:val="000000"/>
                <w:sz w:val="18"/>
                <w:szCs w:val="18"/>
              </w:rPr>
              <w:t>Shub et al 1983</w:t>
            </w:r>
            <w:r w:rsidR="00FC2DC5" w:rsidRPr="00EF4EB9">
              <w:rPr>
                <w:color w:val="000000"/>
                <w:sz w:val="18"/>
                <w:szCs w:val="18"/>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EF4EB9">
              <w:rPr>
                <w:color w:val="000000"/>
                <w:sz w:val="18"/>
                <w:szCs w:val="18"/>
              </w:rPr>
            </w:r>
            <w:r w:rsidR="00FC2DC5" w:rsidRPr="00EF4EB9">
              <w:rPr>
                <w:color w:val="000000"/>
                <w:sz w:val="18"/>
                <w:szCs w:val="18"/>
              </w:rPr>
              <w:fldChar w:fldCharType="separate"/>
            </w:r>
            <w:r w:rsidR="005A1380" w:rsidRPr="005A1380">
              <w:rPr>
                <w:noProof/>
                <w:color w:val="000000"/>
                <w:sz w:val="18"/>
                <w:szCs w:val="18"/>
                <w:vertAlign w:val="superscript"/>
              </w:rPr>
              <w:t>96</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Atrial septal defect, sinus venosus</w:t>
            </w:r>
          </w:p>
        </w:tc>
        <w:tc>
          <w:tcPr>
            <w:tcW w:w="993" w:type="dxa"/>
          </w:tcPr>
          <w:p w:rsidR="00DD03FA" w:rsidRPr="00EF4EB9" w:rsidRDefault="00DD03FA" w:rsidP="003E06D1">
            <w:pPr>
              <w:jc w:val="right"/>
              <w:rPr>
                <w:color w:val="000000"/>
                <w:sz w:val="18"/>
                <w:szCs w:val="18"/>
              </w:rPr>
            </w:pPr>
            <w:r w:rsidRPr="00EF4EB9">
              <w:rPr>
                <w:color w:val="000000"/>
                <w:sz w:val="18"/>
                <w:szCs w:val="18"/>
              </w:rPr>
              <w:t>16</w:t>
            </w:r>
          </w:p>
        </w:tc>
        <w:tc>
          <w:tcPr>
            <w:tcW w:w="1275" w:type="dxa"/>
          </w:tcPr>
          <w:p w:rsidR="00DD03FA" w:rsidRPr="00EF4EB9" w:rsidRDefault="00DD03FA" w:rsidP="003E06D1">
            <w:pPr>
              <w:rPr>
                <w:color w:val="000000"/>
                <w:sz w:val="18"/>
                <w:szCs w:val="18"/>
              </w:rPr>
            </w:pPr>
            <w:r w:rsidRPr="00EF4EB9">
              <w:rPr>
                <w:color w:val="000000"/>
                <w:sz w:val="18"/>
                <w:szCs w:val="18"/>
              </w:rPr>
              <w:t>NR</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Catheterisation or surgery</w:t>
            </w:r>
          </w:p>
        </w:tc>
        <w:tc>
          <w:tcPr>
            <w:tcW w:w="1134" w:type="dxa"/>
          </w:tcPr>
          <w:p w:rsidR="00DD03FA" w:rsidRPr="000D7528" w:rsidRDefault="00DD03FA" w:rsidP="00DF0650">
            <w:pPr>
              <w:jc w:val="right"/>
              <w:rPr>
                <w:color w:val="000000"/>
                <w:sz w:val="18"/>
                <w:szCs w:val="18"/>
                <w:highlight w:val="lightGray"/>
              </w:rPr>
            </w:pPr>
            <w:r w:rsidRPr="000D7528">
              <w:rPr>
                <w:color w:val="000000"/>
                <w:sz w:val="18"/>
                <w:szCs w:val="18"/>
                <w:highlight w:val="lightGray"/>
              </w:rPr>
              <w:t>0.43</w:t>
            </w:r>
            <w:r w:rsidR="00DF0650" w:rsidRPr="000D7528">
              <w:rPr>
                <w:color w:val="000000"/>
                <w:sz w:val="18"/>
                <w:szCs w:val="18"/>
                <w:highlight w:val="lightGray"/>
              </w:rPr>
              <w:t>4 (95%CI 0.19-0.68)</w:t>
            </w:r>
          </w:p>
        </w:tc>
        <w:tc>
          <w:tcPr>
            <w:tcW w:w="1196" w:type="dxa"/>
          </w:tcPr>
          <w:p w:rsidR="00DD03FA" w:rsidRPr="000D7528" w:rsidRDefault="00DD03FA" w:rsidP="003E06D1">
            <w:pPr>
              <w:rPr>
                <w:color w:val="000000"/>
                <w:sz w:val="18"/>
                <w:szCs w:val="18"/>
                <w:highlight w:val="lightGray"/>
              </w:rPr>
            </w:pPr>
            <w:r w:rsidRPr="000D7528">
              <w:rPr>
                <w:color w:val="000000"/>
                <w:sz w:val="18"/>
                <w:szCs w:val="18"/>
                <w:highlight w:val="lightGray"/>
              </w:rPr>
              <w:t>NC</w:t>
            </w:r>
          </w:p>
        </w:tc>
      </w:tr>
      <w:tr w:rsidR="00DD03FA" w:rsidRPr="00EF4EB9" w:rsidTr="003E06D1">
        <w:tc>
          <w:tcPr>
            <w:tcW w:w="1072" w:type="dxa"/>
          </w:tcPr>
          <w:p w:rsidR="00DD03FA" w:rsidRPr="00EF4EB9" w:rsidRDefault="00DD03FA" w:rsidP="005A1380">
            <w:pPr>
              <w:rPr>
                <w:color w:val="000000"/>
                <w:sz w:val="18"/>
                <w:szCs w:val="18"/>
              </w:rPr>
            </w:pPr>
            <w:r w:rsidRPr="00EF4EB9">
              <w:rPr>
                <w:color w:val="000000"/>
                <w:sz w:val="18"/>
                <w:szCs w:val="18"/>
              </w:rPr>
              <w:t>Shyu et al 1992</w:t>
            </w:r>
            <w:r w:rsidR="00FC2DC5" w:rsidRPr="00EF4EB9">
              <w:rPr>
                <w:color w:val="000000"/>
                <w:sz w:val="18"/>
                <w:szCs w:val="18"/>
              </w:rPr>
              <w:fldChar w:fldCharType="begin"/>
            </w:r>
            <w:r w:rsidR="00C555BF">
              <w:rPr>
                <w:color w:val="000000"/>
                <w:sz w:val="18"/>
                <w:szCs w:val="18"/>
              </w:rPr>
              <w:instrText xml:space="preserve"> ADDIN REFMGR.CITE &lt;Refman&gt;&lt;Cite&gt;&lt;Author&gt;Shyu&lt;/Author&gt;&lt;Year&gt;1992&lt;/Year&gt;&lt;RecNum&gt;19805&lt;/RecNum&gt;&lt;IDText&gt;Morphologic characterization and quantitative assessment of mitral regurgitation with ruptured chordae tendineae by transesophageal echocardiography&lt;/IDText&gt;&lt;MDL Ref_Type="Journal"&gt;&lt;Ref_Type&gt;Journal&lt;/Ref_Type&gt;&lt;Ref_ID&gt;19805&lt;/Ref_ID&gt;&lt;Title_Primary&gt;&lt;f name="Times New Roman"&gt;Morphologic characterization and quantitative assessment of mitral regurgitation with ruptured chordae tendineae by transesophageal echocardiography&lt;/f&gt;&lt;/Title_Primary&gt;&lt;Authors_Primary&gt;Shyu,K.G.&lt;/Authors_Primary&gt;&lt;Authors_Primary&gt;Lei,MH&lt;/Authors_Primary&gt;&lt;Authors_Primary&gt;Hwang,JJ&lt;/Authors_Primary&gt;&lt;Authors_Primary&gt;Lin,S.C.&lt;/Authors_Primary&gt;&lt;Authors_Primary&gt;Kuan,P.&lt;/Authors_Primary&gt;&lt;Authors_Primary&gt;Lien,W.P.&lt;/Authors_Primary&gt;&lt;Date_Primary&gt;1992&lt;/Date_Primary&gt;&lt;Keywords&gt;transesophageal echocardiography&lt;/Keywords&gt;&lt;Keywords&gt;echocardiography&lt;/Keywords&gt;&lt;Reprint&gt;Not in File&lt;/Reprint&gt;&lt;Start_Page&gt;1152&lt;/Start_Page&gt;&lt;End_Page&gt;1156&lt;/End_Page&gt;&lt;Periodical&gt;Am J Cardiol&lt;/Periodical&gt;&lt;Volume&gt;70&lt;/Volume&gt;&lt;Issue&gt;13&lt;/Issue&gt;&lt;ZZ_JournalFull&gt;&lt;f name="System"&gt;Am J Cardio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7</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Rupture of chordae tendineae</w:t>
            </w:r>
          </w:p>
        </w:tc>
        <w:tc>
          <w:tcPr>
            <w:tcW w:w="993" w:type="dxa"/>
          </w:tcPr>
          <w:p w:rsidR="00DD03FA" w:rsidRPr="00EF4EB9" w:rsidRDefault="00DD03FA" w:rsidP="003E06D1">
            <w:pPr>
              <w:jc w:val="right"/>
              <w:rPr>
                <w:color w:val="000000"/>
                <w:sz w:val="18"/>
                <w:szCs w:val="18"/>
              </w:rPr>
            </w:pPr>
            <w:r w:rsidRPr="00EF4EB9">
              <w:rPr>
                <w:color w:val="000000"/>
                <w:sz w:val="18"/>
                <w:szCs w:val="18"/>
              </w:rPr>
              <w:t>60</w:t>
            </w:r>
          </w:p>
        </w:tc>
        <w:tc>
          <w:tcPr>
            <w:tcW w:w="1275" w:type="dxa"/>
          </w:tcPr>
          <w:p w:rsidR="00DD03FA" w:rsidRPr="00EF4EB9" w:rsidRDefault="00DD03FA" w:rsidP="003E06D1">
            <w:pPr>
              <w:rPr>
                <w:color w:val="000000"/>
                <w:sz w:val="18"/>
                <w:szCs w:val="18"/>
              </w:rPr>
            </w:pPr>
            <w:r w:rsidRPr="00EF4EB9">
              <w:rPr>
                <w:color w:val="000000"/>
                <w:sz w:val="18"/>
                <w:szCs w:val="18"/>
              </w:rPr>
              <w:t>77% AF</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Catheterisation or (valve repair) surgery</w:t>
            </w:r>
          </w:p>
        </w:tc>
        <w:tc>
          <w:tcPr>
            <w:tcW w:w="1134" w:type="dxa"/>
          </w:tcPr>
          <w:p w:rsidR="00DD03FA" w:rsidRPr="000D7528" w:rsidRDefault="00DD03FA" w:rsidP="00BB2DE3">
            <w:pPr>
              <w:jc w:val="right"/>
              <w:rPr>
                <w:color w:val="000000"/>
                <w:sz w:val="18"/>
                <w:szCs w:val="18"/>
                <w:highlight w:val="lightGray"/>
              </w:rPr>
            </w:pPr>
            <w:r w:rsidRPr="000D7528">
              <w:rPr>
                <w:color w:val="000000"/>
                <w:sz w:val="18"/>
                <w:szCs w:val="18"/>
                <w:highlight w:val="lightGray"/>
              </w:rPr>
              <w:t>0.65</w:t>
            </w:r>
            <w:r w:rsidR="00BB2DE3" w:rsidRPr="000D7528">
              <w:rPr>
                <w:color w:val="000000"/>
                <w:sz w:val="18"/>
                <w:szCs w:val="18"/>
                <w:highlight w:val="lightGray"/>
              </w:rPr>
              <w:t xml:space="preserve"> (95%CI 0.53-0.77) </w:t>
            </w:r>
          </w:p>
        </w:tc>
        <w:tc>
          <w:tcPr>
            <w:tcW w:w="1196" w:type="dxa"/>
          </w:tcPr>
          <w:p w:rsidR="00DD03FA" w:rsidRPr="000D7528" w:rsidRDefault="00DD03FA" w:rsidP="00EE1530">
            <w:pPr>
              <w:jc w:val="right"/>
              <w:rPr>
                <w:color w:val="000000"/>
                <w:sz w:val="18"/>
                <w:szCs w:val="18"/>
                <w:highlight w:val="lightGray"/>
              </w:rPr>
            </w:pPr>
            <w:r w:rsidRPr="000D7528">
              <w:rPr>
                <w:color w:val="000000"/>
                <w:sz w:val="18"/>
                <w:szCs w:val="18"/>
                <w:highlight w:val="lightGray"/>
              </w:rPr>
              <w:t>0.9</w:t>
            </w:r>
            <w:r w:rsidR="00BB2DE3" w:rsidRPr="000D7528">
              <w:rPr>
                <w:color w:val="000000"/>
                <w:sz w:val="18"/>
                <w:szCs w:val="18"/>
                <w:highlight w:val="lightGray"/>
              </w:rPr>
              <w:t xml:space="preserve"> (95%CI 0.</w:t>
            </w:r>
            <w:r w:rsidR="00EE1530" w:rsidRPr="000D7528">
              <w:rPr>
                <w:color w:val="000000"/>
                <w:sz w:val="18"/>
                <w:szCs w:val="18"/>
                <w:highlight w:val="lightGray"/>
              </w:rPr>
              <w:t>82</w:t>
            </w:r>
            <w:r w:rsidR="00BB2DE3" w:rsidRPr="000D7528">
              <w:rPr>
                <w:color w:val="000000"/>
                <w:sz w:val="18"/>
                <w:szCs w:val="18"/>
                <w:highlight w:val="lightGray"/>
              </w:rPr>
              <w:t>-0.</w:t>
            </w:r>
            <w:r w:rsidR="00EE1530" w:rsidRPr="000D7528">
              <w:rPr>
                <w:color w:val="000000"/>
                <w:sz w:val="18"/>
                <w:szCs w:val="18"/>
                <w:highlight w:val="lightGray"/>
              </w:rPr>
              <w:t>9</w:t>
            </w:r>
            <w:r w:rsidR="00BB2DE3" w:rsidRPr="000D7528">
              <w:rPr>
                <w:color w:val="000000"/>
                <w:sz w:val="18"/>
                <w:szCs w:val="18"/>
                <w:highlight w:val="lightGray"/>
              </w:rPr>
              <w:t>8)</w:t>
            </w:r>
          </w:p>
        </w:tc>
      </w:tr>
      <w:tr w:rsidR="00DD03FA" w:rsidRPr="00EF4EB9" w:rsidTr="003E06D1">
        <w:tc>
          <w:tcPr>
            <w:tcW w:w="1072" w:type="dxa"/>
          </w:tcPr>
          <w:p w:rsidR="00DD03FA" w:rsidRPr="00EF4EB9" w:rsidRDefault="00DD03FA" w:rsidP="005A1380">
            <w:pPr>
              <w:rPr>
                <w:color w:val="000000"/>
                <w:sz w:val="18"/>
                <w:szCs w:val="18"/>
              </w:rPr>
            </w:pPr>
            <w:r w:rsidRPr="00EF4EB9">
              <w:rPr>
                <w:color w:val="000000"/>
                <w:sz w:val="18"/>
                <w:szCs w:val="18"/>
              </w:rPr>
              <w:t>Smith et al 1985</w:t>
            </w:r>
            <w:r w:rsidR="00FC2DC5" w:rsidRPr="00EF4EB9">
              <w:rPr>
                <w:color w:val="000000"/>
                <w:sz w:val="18"/>
                <w:szCs w:val="18"/>
              </w:rPr>
              <w:fldChar w:fldCharType="begin"/>
            </w:r>
            <w:r w:rsidR="00C555BF">
              <w:rPr>
                <w:color w:val="000000"/>
                <w:sz w:val="18"/>
                <w:szCs w:val="18"/>
              </w:rPr>
              <w:instrText xml:space="preserve"> ADDIN REFMGR.CITE &lt;Refman&gt;&lt;Cite&gt;&lt;Author&gt;Smith&lt;/Author&gt;&lt;Year&gt;1985&lt;/Year&gt;&lt;RecNum&gt;19184&lt;/RecNum&gt;&lt;IDText&gt;Ventricular septal rupture diagnosed by simultaneous cross-sectional echocardiography and Doppler ultrasound&lt;/IDText&gt;&lt;MDL Ref_Type="Journal"&gt;&lt;Ref_Type&gt;Journal&lt;/Ref_Type&gt;&lt;Ref_ID&gt;19184&lt;/Ref_ID&gt;&lt;Title_Primary&gt;Ventricular septal rupture diagnosed by simultaneous cross-sectional echocardiography and Doppler ultrasound&lt;/Title_Primary&gt;&lt;Authors_Primary&gt;Smith,G.&lt;/Authors_Primary&gt;&lt;Authors_Primary&gt;Endresen,K.&lt;/Authors_Primary&gt;&lt;Authors_Primary&gt;Sivertssen,E.&lt;/Authors_Primary&gt;&lt;Authors_Primary&gt;Semb,G.&lt;/Authors_Primary&gt;&lt;Authors_Primary&gt;Smith,G.&lt;/Authors_Primary&gt;&lt;Authors_Primary&gt;Endresen,K.&lt;/Authors_Primary&gt;&lt;Authors_Primary&gt;Sivertssen,E.&lt;/Authors_Primary&gt;&lt;Authors_Primary&gt;Semb,G.&lt;/Authors_Primary&gt;&lt;Date_Primary&gt;1985/7&lt;/Date_Primary&gt;&lt;Keywords&gt;$$accept title Second search&lt;/Keywords&gt;&lt;Keywords&gt;$$keep from second search&lt;/Keywords&gt;&lt;Keywords&gt;$$Medline&lt;/Keywords&gt;&lt;Keywords&gt;$$Pathologies&lt;/Keywords&gt;&lt;Keywords&gt;$$ventricular&lt;/Keywords&gt;&lt;Keywords&gt;article&lt;/Keywords&gt;&lt;Keywords&gt;echocardiography&lt;/Keywords&gt;&lt;Keywords&gt;patient&lt;/Keywords&gt;&lt;Reprint&gt;In File&lt;/Reprint&gt;&lt;Start_Page&gt;631&lt;/Start_Page&gt;&lt;End_Page&gt;636&lt;/End_Page&gt;&lt;Periodical&gt;European Heart Journal&lt;/Periodical&gt;&lt;Volume&gt;6&lt;/Volume&gt;&lt;Issue&gt;7&lt;/Issue&gt;&lt;ZZ_JournalFull&gt;&lt;f name="System"&gt;Europe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8</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Ventricular septal rupture</w:t>
            </w:r>
          </w:p>
        </w:tc>
        <w:tc>
          <w:tcPr>
            <w:tcW w:w="993" w:type="dxa"/>
          </w:tcPr>
          <w:p w:rsidR="00DD03FA" w:rsidRPr="00EF4EB9" w:rsidRDefault="00DD03FA" w:rsidP="003E06D1">
            <w:pPr>
              <w:jc w:val="right"/>
              <w:rPr>
                <w:color w:val="000000"/>
                <w:sz w:val="18"/>
                <w:szCs w:val="18"/>
              </w:rPr>
            </w:pPr>
            <w:r w:rsidRPr="00EF4EB9">
              <w:rPr>
                <w:color w:val="000000"/>
                <w:sz w:val="18"/>
                <w:szCs w:val="18"/>
              </w:rPr>
              <w:t>12</w:t>
            </w:r>
          </w:p>
        </w:tc>
        <w:tc>
          <w:tcPr>
            <w:tcW w:w="1275" w:type="dxa"/>
          </w:tcPr>
          <w:p w:rsidR="00DD03FA" w:rsidRPr="00EF4EB9" w:rsidRDefault="00DD03FA" w:rsidP="003E06D1">
            <w:pPr>
              <w:rPr>
                <w:color w:val="000000"/>
                <w:sz w:val="18"/>
                <w:szCs w:val="18"/>
              </w:rPr>
            </w:pPr>
            <w:r w:rsidRPr="00EF4EB9">
              <w:rPr>
                <w:color w:val="000000"/>
                <w:sz w:val="18"/>
                <w:szCs w:val="18"/>
              </w:rPr>
              <w:t>NR (all post AMI)</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Catheterisation or autopsy</w:t>
            </w:r>
          </w:p>
        </w:tc>
        <w:tc>
          <w:tcPr>
            <w:tcW w:w="1134"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c>
          <w:tcPr>
            <w:tcW w:w="1196" w:type="dxa"/>
          </w:tcPr>
          <w:p w:rsidR="00DD03FA" w:rsidRPr="000D7528" w:rsidRDefault="00DD03FA" w:rsidP="003E06D1">
            <w:pPr>
              <w:rPr>
                <w:color w:val="000000"/>
                <w:sz w:val="18"/>
                <w:szCs w:val="18"/>
                <w:highlight w:val="lightGray"/>
              </w:rPr>
            </w:pPr>
            <w:r w:rsidRPr="000D7528">
              <w:rPr>
                <w:color w:val="000000"/>
                <w:sz w:val="18"/>
                <w:szCs w:val="18"/>
                <w:highlight w:val="lightGray"/>
              </w:rPr>
              <w:t>NC</w:t>
            </w:r>
          </w:p>
        </w:tc>
      </w:tr>
      <w:tr w:rsidR="00DD03FA" w:rsidRPr="00EF4EB9" w:rsidTr="003E06D1">
        <w:tc>
          <w:tcPr>
            <w:tcW w:w="1072" w:type="dxa"/>
          </w:tcPr>
          <w:p w:rsidR="00DD03FA" w:rsidRPr="00EF4EB9" w:rsidRDefault="00DD03FA" w:rsidP="00AB6957">
            <w:pPr>
              <w:rPr>
                <w:color w:val="000000"/>
                <w:sz w:val="18"/>
                <w:szCs w:val="18"/>
              </w:rPr>
            </w:pPr>
            <w:r w:rsidRPr="00EF4EB9">
              <w:rPr>
                <w:color w:val="000000"/>
                <w:sz w:val="18"/>
                <w:szCs w:val="18"/>
              </w:rPr>
              <w:t>Zotz et al 1993</w:t>
            </w:r>
            <w:r w:rsidR="00FC2DC5" w:rsidRPr="00EF4EB9">
              <w:rPr>
                <w:color w:val="000000"/>
                <w:sz w:val="18"/>
                <w:szCs w:val="18"/>
              </w:rPr>
              <w:fldChar w:fldCharType="begin"/>
            </w:r>
            <w:r w:rsidR="00C555BF">
              <w:rPr>
                <w:color w:val="000000"/>
                <w:sz w:val="18"/>
                <w:szCs w:val="18"/>
              </w:rPr>
              <w:instrText xml:space="preserve"> ADDIN REFMGR.CITE &lt;Refman&gt;&lt;Cite&gt;&lt;Author&gt;Zotz&lt;/Author&gt;&lt;Year&gt;1993&lt;/Year&gt;&lt;RecNum&gt;4540&lt;/RecNum&gt;&lt;IDText&gt;Transthoracic and transesophageal echocardiography to diagnose ventricular septal rupture: importance of right heart infarction&lt;/IDText&gt;&lt;MDL Ref_Type="Journal"&gt;&lt;Ref_Type&gt;Journal&lt;/Ref_Type&gt;&lt;Ref_ID&gt;4540&lt;/Ref_ID&gt;&lt;Title_Primary&gt;Transthoracic and transesophageal echocardiography to diagnose ventricular septal rupture: importance of right heart infarction&lt;/Title_Primary&gt;&lt;Authors_Primary&gt;Zotz,R.J.&lt;/Authors_Primary&gt;&lt;Authors_Primary&gt;Dohmen,G.&lt;/Authors_Primary&gt;&lt;Authors_Primary&gt;Genth,S.&lt;/Authors_Primary&gt;&lt;Authors_Primary&gt;Erbel,R.&lt;/Authors_Primary&gt;&lt;Authors_Primary&gt;Dieterich,H.A.&lt;/Authors_Primary&gt;&lt;Authors_Primary&gt;Meyer,J.&lt;/Authors_Primary&gt;&lt;Date_Primary&gt;1993/10&lt;/Date_Primary&gt;&lt;Keywords&gt;$$accept title&lt;/Keywords&gt;&lt;Keywords&gt;$$Broad search&lt;/Keywords&gt;&lt;Keywords&gt;$$diagnostic&lt;/Keywords&gt;&lt;Keywords&gt;$$Doppler&lt;/Keywords&gt;&lt;Keywords&gt;$$Medline&lt;/Keywords&gt;&lt;Keywords&gt;$$not online&lt;/Keywords&gt;&lt;Keywords&gt;$$retrieve for diagnostic study&lt;/Keywords&gt;&lt;Keywords&gt;$$septal rupture&lt;/Keywords&gt;&lt;Keywords&gt;$$to order&lt;/Keywords&gt;&lt;Keywords&gt;$$TOE&lt;/Keywords&gt;&lt;Keywords&gt;$$TTE&lt;/Keywords&gt;&lt;Keywords&gt;article&lt;/Keywords&gt;&lt;Keywords&gt;echocardiography&lt;/Keywords&gt;&lt;Keywords&gt;patient&lt;/Keywords&gt;&lt;Keywords&gt;risk&lt;/Keywords&gt;&lt;Keywords&gt;surgery&lt;/Keywords&gt;&lt;Keywords&gt;university&lt;/Keywords&gt;&lt;Reprint&gt;In File&lt;/Reprint&gt;&lt;Start_Page&gt;911&lt;/Start_Page&gt;&lt;End_Page&gt;917&lt;/End_Page&gt;&lt;Periodical&gt;Coronary Artery Disease&lt;/Periodical&gt;&lt;Volume&gt;4&lt;/Volume&gt;&lt;Issue&gt;10&lt;/Issue&gt;&lt;Address&gt;II. Medizinische Klinik, Johannes Gutenberg University, Mainz, Germany&lt;/Address&gt;&lt;ZZ_JournalFull&gt;&lt;f name="System"&gt;Coronary Artery Diseas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5</w:t>
            </w:r>
            <w:r w:rsidR="00FC2DC5" w:rsidRPr="00EF4EB9">
              <w:rPr>
                <w:color w:val="000000"/>
                <w:sz w:val="18"/>
                <w:szCs w:val="18"/>
              </w:rPr>
              <w:fldChar w:fldCharType="end"/>
            </w:r>
          </w:p>
        </w:tc>
        <w:tc>
          <w:tcPr>
            <w:tcW w:w="1304" w:type="dxa"/>
          </w:tcPr>
          <w:p w:rsidR="00DD03FA" w:rsidRPr="00EF4EB9" w:rsidRDefault="00DD03FA" w:rsidP="003E06D1">
            <w:pPr>
              <w:rPr>
                <w:color w:val="000000"/>
                <w:sz w:val="18"/>
                <w:szCs w:val="18"/>
              </w:rPr>
            </w:pPr>
            <w:r w:rsidRPr="00EF4EB9">
              <w:rPr>
                <w:color w:val="000000"/>
                <w:sz w:val="18"/>
                <w:szCs w:val="18"/>
              </w:rPr>
              <w:t>Ventricular septal rupture</w:t>
            </w:r>
          </w:p>
        </w:tc>
        <w:tc>
          <w:tcPr>
            <w:tcW w:w="993" w:type="dxa"/>
          </w:tcPr>
          <w:p w:rsidR="00DD03FA" w:rsidRPr="00EF4EB9" w:rsidRDefault="00DD03FA" w:rsidP="003E06D1">
            <w:pPr>
              <w:jc w:val="right"/>
              <w:rPr>
                <w:color w:val="000000"/>
                <w:sz w:val="18"/>
                <w:szCs w:val="18"/>
              </w:rPr>
            </w:pPr>
            <w:r w:rsidRPr="00EF4EB9">
              <w:rPr>
                <w:color w:val="000000"/>
                <w:sz w:val="18"/>
                <w:szCs w:val="18"/>
              </w:rPr>
              <w:t>17 (16 for colour Doppler)</w:t>
            </w:r>
          </w:p>
        </w:tc>
        <w:tc>
          <w:tcPr>
            <w:tcW w:w="1275" w:type="dxa"/>
          </w:tcPr>
          <w:p w:rsidR="00DD03FA" w:rsidRPr="00EF4EB9" w:rsidRDefault="00DD03FA" w:rsidP="003E06D1">
            <w:pPr>
              <w:rPr>
                <w:color w:val="000000"/>
                <w:sz w:val="18"/>
                <w:szCs w:val="18"/>
              </w:rPr>
            </w:pPr>
            <w:r w:rsidRPr="00EF4EB9">
              <w:rPr>
                <w:color w:val="000000"/>
                <w:sz w:val="18"/>
                <w:szCs w:val="18"/>
              </w:rPr>
              <w:t>NR (all post AMI)</w:t>
            </w:r>
          </w:p>
        </w:tc>
        <w:tc>
          <w:tcPr>
            <w:tcW w:w="709" w:type="dxa"/>
          </w:tcPr>
          <w:p w:rsidR="00DD03FA" w:rsidRPr="00EF4EB9" w:rsidRDefault="00DD03FA" w:rsidP="003E06D1">
            <w:pPr>
              <w:rPr>
                <w:color w:val="000000"/>
                <w:sz w:val="18"/>
                <w:szCs w:val="18"/>
              </w:rPr>
            </w:pPr>
            <w:r w:rsidRPr="00EF4EB9">
              <w:rPr>
                <w:color w:val="000000"/>
                <w:sz w:val="18"/>
                <w:szCs w:val="18"/>
              </w:rPr>
              <w:t>TTE</w:t>
            </w:r>
          </w:p>
        </w:tc>
        <w:tc>
          <w:tcPr>
            <w:tcW w:w="1559" w:type="dxa"/>
          </w:tcPr>
          <w:p w:rsidR="00DD03FA" w:rsidRPr="00EF4EB9" w:rsidRDefault="00DD03FA" w:rsidP="003E06D1">
            <w:pPr>
              <w:rPr>
                <w:color w:val="000000"/>
                <w:sz w:val="18"/>
                <w:szCs w:val="18"/>
              </w:rPr>
            </w:pPr>
            <w:r w:rsidRPr="00EF4EB9">
              <w:rPr>
                <w:color w:val="000000"/>
                <w:sz w:val="18"/>
                <w:szCs w:val="18"/>
              </w:rPr>
              <w:t>Surgery or autopsy</w:t>
            </w:r>
          </w:p>
        </w:tc>
        <w:tc>
          <w:tcPr>
            <w:tcW w:w="1134" w:type="dxa"/>
          </w:tcPr>
          <w:p w:rsidR="00DD03FA" w:rsidRPr="000D7528" w:rsidRDefault="00DD03FA" w:rsidP="00004AF9">
            <w:pPr>
              <w:jc w:val="right"/>
              <w:rPr>
                <w:color w:val="000000"/>
                <w:sz w:val="18"/>
                <w:szCs w:val="18"/>
                <w:highlight w:val="lightGray"/>
              </w:rPr>
            </w:pPr>
            <w:r w:rsidRPr="000D7528">
              <w:rPr>
                <w:color w:val="000000"/>
                <w:sz w:val="18"/>
                <w:szCs w:val="18"/>
                <w:highlight w:val="lightGray"/>
              </w:rPr>
              <w:t>0.</w:t>
            </w:r>
            <w:r w:rsidR="00DF0650" w:rsidRPr="000D7528">
              <w:rPr>
                <w:color w:val="000000"/>
                <w:sz w:val="18"/>
                <w:szCs w:val="18"/>
                <w:highlight w:val="lightGray"/>
              </w:rPr>
              <w:t>71 (95%CI 0.49-0.9</w:t>
            </w:r>
            <w:r w:rsidR="00004AF9" w:rsidRPr="000D7528">
              <w:rPr>
                <w:color w:val="000000"/>
                <w:sz w:val="18"/>
                <w:szCs w:val="18"/>
                <w:highlight w:val="lightGray"/>
              </w:rPr>
              <w:t>2</w:t>
            </w:r>
            <w:r w:rsidR="00DF0650" w:rsidRPr="000D7528">
              <w:rPr>
                <w:color w:val="000000"/>
                <w:sz w:val="18"/>
                <w:szCs w:val="18"/>
                <w:highlight w:val="lightGray"/>
              </w:rPr>
              <w:t xml:space="preserve">) </w:t>
            </w:r>
            <w:r w:rsidRPr="000D7528">
              <w:rPr>
                <w:color w:val="000000"/>
                <w:sz w:val="18"/>
                <w:szCs w:val="18"/>
                <w:highlight w:val="lightGray"/>
              </w:rPr>
              <w:t xml:space="preserve">(if TTE using only conventional view 0.235); by colour Doppler 0.938 </w:t>
            </w:r>
          </w:p>
        </w:tc>
        <w:tc>
          <w:tcPr>
            <w:tcW w:w="1196" w:type="dxa"/>
          </w:tcPr>
          <w:p w:rsidR="00DD03FA" w:rsidRPr="000D7528" w:rsidRDefault="00DD03FA" w:rsidP="003E06D1">
            <w:pPr>
              <w:rPr>
                <w:color w:val="000000"/>
                <w:sz w:val="18"/>
                <w:szCs w:val="18"/>
                <w:highlight w:val="lightGray"/>
              </w:rPr>
            </w:pPr>
            <w:r w:rsidRPr="000D7528">
              <w:rPr>
                <w:color w:val="000000"/>
                <w:sz w:val="18"/>
                <w:szCs w:val="18"/>
                <w:highlight w:val="lightGray"/>
              </w:rPr>
              <w:t>NC</w:t>
            </w:r>
          </w:p>
        </w:tc>
      </w:tr>
    </w:tbl>
    <w:p w:rsidR="00DD03FA" w:rsidRPr="00EF4EB9" w:rsidRDefault="00DD03FA" w:rsidP="00DD03FA">
      <w:pPr>
        <w:rPr>
          <w:sz w:val="18"/>
          <w:szCs w:val="18"/>
        </w:rPr>
      </w:pPr>
      <w:r w:rsidRPr="00EF4EB9">
        <w:rPr>
          <w:sz w:val="18"/>
          <w:szCs w:val="18"/>
        </w:rPr>
        <w:t>NC = not calculable, NR=not reported</w:t>
      </w:r>
    </w:p>
    <w:p w:rsidR="00DD03FA" w:rsidRPr="00EF4EB9" w:rsidRDefault="00DD03FA" w:rsidP="00DD03FA">
      <w:pPr>
        <w:rPr>
          <w:sz w:val="18"/>
          <w:szCs w:val="18"/>
        </w:rPr>
      </w:pPr>
    </w:p>
    <w:p w:rsidR="00DD03FA" w:rsidRPr="00EF4EB9" w:rsidRDefault="00DD03FA" w:rsidP="00DD03FA">
      <w:pPr>
        <w:rPr>
          <w:sz w:val="22"/>
          <w:szCs w:val="22"/>
        </w:rPr>
      </w:pPr>
    </w:p>
    <w:p w:rsidR="00FE201B" w:rsidRPr="00EF4EB9" w:rsidRDefault="00FE201B" w:rsidP="00DD03FA">
      <w:pPr>
        <w:rPr>
          <w:sz w:val="22"/>
          <w:szCs w:val="22"/>
        </w:rPr>
      </w:pPr>
    </w:p>
    <w:p w:rsidR="00AB6957" w:rsidRDefault="00DD03FA" w:rsidP="00FE201B">
      <w:pPr>
        <w:spacing w:line="360" w:lineRule="auto"/>
        <w:jc w:val="both"/>
        <w:rPr>
          <w:rFonts w:eastAsia="Calibri"/>
          <w:sz w:val="22"/>
          <w:szCs w:val="22"/>
          <w:lang w:eastAsia="en-US"/>
        </w:rPr>
      </w:pPr>
      <w:r w:rsidRPr="00EF4EB9">
        <w:rPr>
          <w:sz w:val="22"/>
          <w:szCs w:val="22"/>
        </w:rPr>
        <w:t xml:space="preserve">Nine studies reported diagnostic accuracy of TTE in ischaemic heart disease, Table </w:t>
      </w:r>
      <w:r w:rsidR="005B514A" w:rsidRPr="00EF4EB9">
        <w:rPr>
          <w:sz w:val="22"/>
          <w:szCs w:val="22"/>
        </w:rPr>
        <w:t>4</w:t>
      </w:r>
      <w:r w:rsidRPr="00EF4EB9">
        <w:rPr>
          <w:sz w:val="22"/>
          <w:szCs w:val="22"/>
        </w:rPr>
        <w:t>.</w:t>
      </w:r>
      <w:r w:rsidR="00F10FAA" w:rsidRPr="00EF4EB9">
        <w:rPr>
          <w:sz w:val="22"/>
          <w:szCs w:val="22"/>
        </w:rPr>
        <w:t xml:space="preserve">  </w:t>
      </w:r>
      <w:r w:rsidRPr="00EF4EB9">
        <w:rPr>
          <w:rFonts w:eastAsia="Calibri"/>
          <w:sz w:val="22"/>
          <w:szCs w:val="22"/>
          <w:lang w:eastAsia="en-US"/>
        </w:rPr>
        <w:t>Sensitivity ranged from 0 for</w:t>
      </w:r>
      <w:r w:rsidR="00E30F6E" w:rsidRPr="00EF4EB9">
        <w:rPr>
          <w:rFonts w:eastAsia="Calibri"/>
          <w:sz w:val="22"/>
          <w:szCs w:val="22"/>
          <w:lang w:eastAsia="en-US"/>
        </w:rPr>
        <w:t xml:space="preserve"> right atrial</w:t>
      </w:r>
      <w:r w:rsidRPr="00EF4EB9">
        <w:rPr>
          <w:rFonts w:eastAsia="Calibri"/>
          <w:sz w:val="22"/>
          <w:szCs w:val="22"/>
          <w:lang w:eastAsia="en-US"/>
        </w:rPr>
        <w:t xml:space="preserve"> </w:t>
      </w:r>
      <w:r w:rsidR="00E30F6E" w:rsidRPr="00EF4EB9">
        <w:rPr>
          <w:rFonts w:eastAsia="Calibri"/>
          <w:sz w:val="22"/>
          <w:szCs w:val="22"/>
          <w:lang w:eastAsia="en-US"/>
        </w:rPr>
        <w:t>(</w:t>
      </w:r>
      <w:r w:rsidRPr="00EF4EB9">
        <w:rPr>
          <w:rFonts w:eastAsia="Calibri"/>
          <w:sz w:val="22"/>
          <w:szCs w:val="22"/>
          <w:lang w:eastAsia="en-US"/>
        </w:rPr>
        <w:t>RA</w:t>
      </w:r>
      <w:r w:rsidR="00E30F6E" w:rsidRPr="00EF4EB9">
        <w:rPr>
          <w:rFonts w:eastAsia="Calibri"/>
          <w:sz w:val="22"/>
          <w:szCs w:val="22"/>
          <w:lang w:eastAsia="en-US"/>
        </w:rPr>
        <w:t>)</w:t>
      </w:r>
      <w:r w:rsidR="00FC2DC5" w:rsidRPr="00EF4EB9">
        <w:rPr>
          <w:color w:val="000000"/>
          <w:sz w:val="22"/>
          <w:szCs w:val="22"/>
        </w:rPr>
        <w:fldChar w:fldCharType="begin"/>
      </w:r>
      <w:r w:rsidR="00C555BF">
        <w:rPr>
          <w:color w:val="000000"/>
          <w:sz w:val="22"/>
          <w:szCs w:val="22"/>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79</w:t>
      </w:r>
      <w:r w:rsidR="00FC2DC5" w:rsidRPr="00EF4EB9">
        <w:rPr>
          <w:color w:val="000000"/>
          <w:sz w:val="22"/>
          <w:szCs w:val="22"/>
        </w:rPr>
        <w:fldChar w:fldCharType="end"/>
      </w:r>
      <w:r w:rsidRPr="00EF4EB9">
        <w:rPr>
          <w:rFonts w:eastAsia="Calibri"/>
          <w:sz w:val="22"/>
          <w:szCs w:val="22"/>
          <w:lang w:eastAsia="en-US"/>
        </w:rPr>
        <w:t xml:space="preserve"> or </w:t>
      </w:r>
      <w:r w:rsidR="00E30F6E" w:rsidRPr="00EF4EB9">
        <w:rPr>
          <w:rFonts w:eastAsia="Calibri"/>
          <w:sz w:val="22"/>
          <w:szCs w:val="22"/>
          <w:lang w:eastAsia="en-US"/>
        </w:rPr>
        <w:t>left atrial appendage (</w:t>
      </w:r>
      <w:r w:rsidRPr="00EF4EB9">
        <w:rPr>
          <w:rFonts w:eastAsia="Calibri"/>
          <w:sz w:val="22"/>
          <w:szCs w:val="22"/>
          <w:lang w:eastAsia="en-US"/>
        </w:rPr>
        <w:t>LAA</w:t>
      </w:r>
      <w:r w:rsidR="00E30F6E" w:rsidRPr="00EF4EB9">
        <w:rPr>
          <w:rFonts w:eastAsia="Calibri"/>
          <w:sz w:val="22"/>
          <w:szCs w:val="22"/>
          <w:lang w:eastAsia="en-US"/>
        </w:rPr>
        <w:t>)</w:t>
      </w:r>
      <w:r w:rsidR="00FC2DC5" w:rsidRPr="00EF4EB9">
        <w:rPr>
          <w:color w:val="000000"/>
          <w:sz w:val="22"/>
          <w:szCs w:val="22"/>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color w:val="000000"/>
          <w:sz w:val="22"/>
          <w:szCs w:val="22"/>
        </w:rPr>
        <w:instrText xml:space="preserve"> ADDIN REFMGR.CITE </w:instrText>
      </w:r>
      <w:r w:rsidR="00FC2DC5">
        <w:rPr>
          <w:color w:val="000000"/>
          <w:sz w:val="22"/>
          <w:szCs w:val="22"/>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color w:val="000000"/>
          <w:sz w:val="22"/>
          <w:szCs w:val="22"/>
        </w:rPr>
        <w:instrText xml:space="preserve"> ADDIN EN.CITE.DATA </w:instrText>
      </w:r>
      <w:r w:rsidR="00FC2DC5">
        <w:rPr>
          <w:color w:val="000000"/>
          <w:sz w:val="22"/>
          <w:szCs w:val="22"/>
        </w:rPr>
      </w:r>
      <w:r w:rsidR="00FC2DC5">
        <w:rPr>
          <w:color w:val="000000"/>
          <w:sz w:val="22"/>
          <w:szCs w:val="22"/>
        </w:rPr>
        <w:fldChar w:fldCharType="end"/>
      </w:r>
      <w:r w:rsidR="00FC2DC5" w:rsidRPr="00EF4EB9">
        <w:rPr>
          <w:color w:val="000000"/>
          <w:sz w:val="22"/>
          <w:szCs w:val="22"/>
        </w:rPr>
      </w:r>
      <w:r w:rsidR="00FC2DC5" w:rsidRPr="00EF4EB9">
        <w:rPr>
          <w:color w:val="000000"/>
          <w:sz w:val="22"/>
          <w:szCs w:val="22"/>
        </w:rPr>
        <w:fldChar w:fldCharType="separate"/>
      </w:r>
      <w:r w:rsidR="005A1380" w:rsidRPr="005A1380">
        <w:rPr>
          <w:noProof/>
          <w:color w:val="000000"/>
          <w:sz w:val="22"/>
          <w:szCs w:val="22"/>
          <w:vertAlign w:val="superscript"/>
        </w:rPr>
        <w:t>102</w:t>
      </w:r>
      <w:r w:rsidR="00FC2DC5" w:rsidRPr="00EF4EB9">
        <w:rPr>
          <w:color w:val="000000"/>
          <w:sz w:val="22"/>
          <w:szCs w:val="22"/>
        </w:rPr>
        <w:fldChar w:fldCharType="end"/>
      </w:r>
      <w:r w:rsidRPr="00EF4EB9">
        <w:rPr>
          <w:rFonts w:eastAsia="Calibri"/>
          <w:sz w:val="22"/>
          <w:szCs w:val="22"/>
          <w:lang w:eastAsia="en-US"/>
        </w:rPr>
        <w:t xml:space="preserve"> thrombus to 0.955 for thrombosis of ventricle.</w:t>
      </w:r>
      <w:r w:rsidR="00FC2DC5" w:rsidRPr="00EF4EB9">
        <w:rPr>
          <w:color w:val="000000"/>
          <w:sz w:val="22"/>
          <w:szCs w:val="22"/>
        </w:rPr>
        <w:fldChar w:fldCharType="begin"/>
      </w:r>
      <w:r w:rsidR="00C555BF">
        <w:rPr>
          <w:color w:val="000000"/>
          <w:sz w:val="22"/>
          <w:szCs w:val="22"/>
        </w:rPr>
        <w:instrText xml:space="preserve"> ADDIN REFMGR.CITE &lt;Refman&gt;&lt;Cite&gt;&lt;Author&gt;Stratton&lt;/Author&gt;&lt;Year&gt;1982&lt;/Year&gt;&lt;RecNum&gt;19544&lt;/RecNum&gt;&lt;IDText&gt;Detection of left ventricular thrombus by two-dimensional echocardiography: sensitivity, specificity, and causes of uncertainty&lt;/IDText&gt;&lt;MDL Ref_Type="Journal"&gt;&lt;Ref_Type&gt;Journal&lt;/Ref_Type&gt;&lt;Ref_ID&gt;19544&lt;/Ref_ID&gt;&lt;Title_Primary&gt;Detection of left ventricular thrombus by two-dimensional echocardiography: sensitivity, specificity, and causes of uncertainty&lt;/Title_Primary&gt;&lt;Authors_Primary&gt;Stratton,J.R.&lt;/Authors_Primary&gt;&lt;Authors_Primary&gt;Lighty,G.W.,Jr.&lt;/Authors_Primary&gt;&lt;Authors_Primary&gt;Pearlman,A.S.&lt;/Authors_Primary&gt;&lt;Authors_Primary&gt;Ritchie,J.L.&lt;/Authors_Primary&gt;&lt;Authors_Primary&gt;Stratton,J.R.&lt;/Authors_Primary&gt;&lt;Authors_Primary&gt;Lighty,G.W.J.&lt;/Authors_Primary&gt;&lt;Authors_Primary&gt;Pearlman,A.S.&lt;/Authors_Primary&gt;&lt;Authors_Primary&gt;Ritchie,J.L.&lt;/Authors_Primary&gt;&lt;Date_Primary&gt;1982/7&lt;/Date_Primary&gt;&lt;Keywords&gt;$$accept title Second search&lt;/Keywords&gt;&lt;Keywords&gt;$$keep from second search&lt;/Keywords&gt;&lt;Keywords&gt;$$left ventricular&lt;/Keywords&gt;&lt;Keywords&gt;$$Medline&lt;/Keywords&gt;&lt;Keywords&gt;$$Pathologies&lt;/Keywords&gt;&lt;Keywords&gt;analysis&lt;/Keywords&gt;&lt;Keywords&gt;article&lt;/Keywords&gt;&lt;Keywords&gt;echocardiography&lt;/Keywords&gt;&lt;Keywords&gt;knowledge&lt;/Keywords&gt;&lt;Keywords&gt;left ventricular&lt;/Keywords&gt;&lt;Keywords&gt;patient&lt;/Keywords&gt;&lt;Keywords&gt;study&lt;/Keywords&gt;&lt;Reprint&gt;In File&lt;/Reprint&gt;&lt;Start_Page&gt;156&lt;/Start_Page&gt;&lt;End_Page&gt;166&lt;/End_Page&gt;&lt;Periodical&gt;Circulation&lt;/Periodical&gt;&lt;Volume&gt;66&lt;/Volume&gt;&lt;Issue&gt;1&lt;/Issue&gt;&lt;ZZ_JournalFull&gt;&lt;f name="System"&gt;Circulation&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0</w:t>
      </w:r>
      <w:r w:rsidR="00FC2DC5" w:rsidRPr="00EF4EB9">
        <w:rPr>
          <w:color w:val="000000"/>
          <w:sz w:val="22"/>
          <w:szCs w:val="22"/>
        </w:rPr>
        <w:fldChar w:fldCharType="end"/>
      </w:r>
      <w:r w:rsidR="00F10FAA" w:rsidRPr="00EF4EB9">
        <w:rPr>
          <w:rFonts w:eastAsia="Calibri"/>
          <w:sz w:val="22"/>
          <w:szCs w:val="22"/>
          <w:lang w:eastAsia="en-US"/>
        </w:rPr>
        <w:t xml:space="preserve">  </w:t>
      </w:r>
      <w:r w:rsidRPr="00EF4EB9">
        <w:rPr>
          <w:rFonts w:eastAsia="Calibri"/>
          <w:sz w:val="22"/>
          <w:szCs w:val="22"/>
          <w:lang w:eastAsia="en-US"/>
        </w:rPr>
        <w:t>Specificity ranged from 0.857 for thrombosis of ventricle</w:t>
      </w:r>
      <w:r w:rsidR="00FC2DC5" w:rsidRPr="00EF4EB9">
        <w:rPr>
          <w:color w:val="000000"/>
          <w:sz w:val="22"/>
          <w:szCs w:val="22"/>
        </w:rPr>
        <w:fldChar w:fldCharType="begin"/>
      </w:r>
      <w:r w:rsidR="00C555BF">
        <w:rPr>
          <w:color w:val="000000"/>
          <w:sz w:val="22"/>
          <w:szCs w:val="22"/>
        </w:rPr>
        <w:instrText xml:space="preserve"> ADDIN REFMGR.CITE &lt;Refman&gt;&lt;Cite&gt;&lt;Author&gt;Stratton&lt;/Author&gt;&lt;Year&gt;1982&lt;/Year&gt;&lt;RecNum&gt;19544&lt;/RecNum&gt;&lt;IDText&gt;Detection of left ventricular thrombus by two-dimensional echocardiography: sensitivity, specificity, and causes of uncertainty&lt;/IDText&gt;&lt;MDL Ref_Type="Journal"&gt;&lt;Ref_Type&gt;Journal&lt;/Ref_Type&gt;&lt;Ref_ID&gt;19544&lt;/Ref_ID&gt;&lt;Title_Primary&gt;Detection of left ventricular thrombus by two-dimensional echocardiography: sensitivity, specificity, and causes of uncertainty&lt;/Title_Primary&gt;&lt;Authors_Primary&gt;Stratton,J.R.&lt;/Authors_Primary&gt;&lt;Authors_Primary&gt;Lighty,G.W.,Jr.&lt;/Authors_Primary&gt;&lt;Authors_Primary&gt;Pearlman,A.S.&lt;/Authors_Primary&gt;&lt;Authors_Primary&gt;Ritchie,J.L.&lt;/Authors_Primary&gt;&lt;Authors_Primary&gt;Stratton,J.R.&lt;/Authors_Primary&gt;&lt;Authors_Primary&gt;Lighty,G.W.J.&lt;/Authors_Primary&gt;&lt;Authors_Primary&gt;Pearlman,A.S.&lt;/Authors_Primary&gt;&lt;Authors_Primary&gt;Ritchie,J.L.&lt;/Authors_Primary&gt;&lt;Date_Primary&gt;1982/7&lt;/Date_Primary&gt;&lt;Keywords&gt;$$accept title Second search&lt;/Keywords&gt;&lt;Keywords&gt;$$keep from second search&lt;/Keywords&gt;&lt;Keywords&gt;$$left ventricular&lt;/Keywords&gt;&lt;Keywords&gt;$$Medline&lt;/Keywords&gt;&lt;Keywords&gt;$$Pathologies&lt;/Keywords&gt;&lt;Keywords&gt;analysis&lt;/Keywords&gt;&lt;Keywords&gt;article&lt;/Keywords&gt;&lt;Keywords&gt;echocardiography&lt;/Keywords&gt;&lt;Keywords&gt;knowledge&lt;/Keywords&gt;&lt;Keywords&gt;left ventricular&lt;/Keywords&gt;&lt;Keywords&gt;patient&lt;/Keywords&gt;&lt;Keywords&gt;study&lt;/Keywords&gt;&lt;Reprint&gt;In File&lt;/Reprint&gt;&lt;Start_Page&gt;156&lt;/Start_Page&gt;&lt;End_Page&gt;166&lt;/End_Page&gt;&lt;Periodical&gt;Circulation&lt;/Periodical&gt;&lt;Volume&gt;66&lt;/Volume&gt;&lt;Issue&gt;1&lt;/Issue&gt;&lt;ZZ_JournalFull&gt;&lt;f name="System"&gt;Circulation&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0</w:t>
      </w:r>
      <w:r w:rsidR="00FC2DC5" w:rsidRPr="00EF4EB9">
        <w:rPr>
          <w:color w:val="000000"/>
          <w:sz w:val="22"/>
          <w:szCs w:val="22"/>
        </w:rPr>
        <w:fldChar w:fldCharType="end"/>
      </w:r>
      <w:r w:rsidRPr="00EF4EB9">
        <w:rPr>
          <w:rFonts w:eastAsia="Calibri"/>
          <w:sz w:val="22"/>
          <w:szCs w:val="22"/>
          <w:lang w:eastAsia="en-US"/>
        </w:rPr>
        <w:t xml:space="preserve"> to 1 for </w:t>
      </w:r>
      <w:r w:rsidR="00E30F6E" w:rsidRPr="00EF4EB9">
        <w:rPr>
          <w:rFonts w:eastAsia="Calibri"/>
          <w:sz w:val="22"/>
          <w:szCs w:val="22"/>
          <w:lang w:eastAsia="en-US"/>
        </w:rPr>
        <w:t>left atrial (</w:t>
      </w:r>
      <w:r w:rsidRPr="00EF4EB9">
        <w:rPr>
          <w:rFonts w:eastAsia="Calibri"/>
          <w:sz w:val="22"/>
          <w:szCs w:val="22"/>
          <w:lang w:eastAsia="en-US"/>
        </w:rPr>
        <w:t>LA</w:t>
      </w:r>
      <w:r w:rsidR="00E30F6E" w:rsidRPr="00EF4EB9">
        <w:rPr>
          <w:rFonts w:eastAsia="Calibri"/>
          <w:sz w:val="22"/>
          <w:szCs w:val="22"/>
          <w:lang w:eastAsia="en-US"/>
        </w:rPr>
        <w:t>)</w:t>
      </w:r>
      <w:r w:rsidR="00FC2DC5" w:rsidRPr="00EF4EB9">
        <w:rPr>
          <w:color w:val="000000"/>
          <w:sz w:val="22"/>
          <w:szCs w:val="22"/>
        </w:rPr>
        <w:fldChar w:fldCharType="begin"/>
      </w:r>
      <w:r w:rsidR="00C555BF">
        <w:rPr>
          <w:color w:val="000000"/>
          <w:sz w:val="22"/>
          <w:szCs w:val="22"/>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79</w:t>
      </w:r>
      <w:r w:rsidR="00FC2DC5" w:rsidRPr="00EF4EB9">
        <w:rPr>
          <w:color w:val="000000"/>
          <w:sz w:val="22"/>
          <w:szCs w:val="22"/>
        </w:rPr>
        <w:fldChar w:fldCharType="end"/>
      </w:r>
      <w:r w:rsidRPr="00EF4EB9">
        <w:rPr>
          <w:rFonts w:eastAsia="Calibri"/>
          <w:sz w:val="22"/>
          <w:szCs w:val="22"/>
          <w:lang w:eastAsia="en-US"/>
        </w:rPr>
        <w:t xml:space="preserve"> or RA</w:t>
      </w:r>
      <w:r w:rsidR="00FC2DC5" w:rsidRPr="00EF4EB9">
        <w:rPr>
          <w:color w:val="000000"/>
          <w:sz w:val="22"/>
          <w:szCs w:val="22"/>
        </w:rPr>
        <w:fldChar w:fldCharType="begin"/>
      </w:r>
      <w:r w:rsidR="00C555BF">
        <w:rPr>
          <w:color w:val="000000"/>
          <w:sz w:val="22"/>
          <w:szCs w:val="22"/>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79</w:t>
      </w:r>
      <w:r w:rsidR="00FC2DC5" w:rsidRPr="00EF4EB9">
        <w:rPr>
          <w:color w:val="000000"/>
          <w:sz w:val="22"/>
          <w:szCs w:val="22"/>
        </w:rPr>
        <w:fldChar w:fldCharType="end"/>
      </w:r>
      <w:r w:rsidRPr="00EF4EB9">
        <w:rPr>
          <w:rFonts w:eastAsia="Calibri"/>
          <w:sz w:val="22"/>
          <w:szCs w:val="22"/>
          <w:lang w:eastAsia="en-US"/>
        </w:rPr>
        <w:t xml:space="preserve"> thrombus.</w:t>
      </w:r>
      <w:r w:rsidR="00FE201B" w:rsidRPr="00EF4EB9">
        <w:rPr>
          <w:rFonts w:eastAsia="Calibri"/>
          <w:sz w:val="22"/>
          <w:szCs w:val="22"/>
          <w:lang w:eastAsia="en-US"/>
        </w:rPr>
        <w:t xml:space="preserve">  Five of the studies used surgery or angiography, three used TOE and one used CT as comparators, Table 4.</w:t>
      </w:r>
    </w:p>
    <w:p w:rsidR="00AB6957" w:rsidRDefault="00AB6957" w:rsidP="00FE201B">
      <w:pPr>
        <w:spacing w:line="360" w:lineRule="auto"/>
        <w:jc w:val="both"/>
        <w:rPr>
          <w:rFonts w:eastAsia="Calibri"/>
          <w:sz w:val="22"/>
          <w:szCs w:val="22"/>
          <w:lang w:eastAsia="en-US"/>
        </w:rPr>
      </w:pPr>
    </w:p>
    <w:p w:rsidR="00DD03FA" w:rsidRPr="00C82798" w:rsidRDefault="00DD03FA" w:rsidP="0085086B">
      <w:pPr>
        <w:outlineLvl w:val="0"/>
        <w:rPr>
          <w:b/>
          <w:sz w:val="22"/>
          <w:szCs w:val="22"/>
        </w:rPr>
      </w:pPr>
      <w:r w:rsidRPr="00C82798">
        <w:rPr>
          <w:b/>
          <w:sz w:val="22"/>
          <w:szCs w:val="22"/>
        </w:rPr>
        <w:t xml:space="preserve">Table </w:t>
      </w:r>
      <w:r w:rsidR="006C472E" w:rsidRPr="00C82798">
        <w:rPr>
          <w:b/>
          <w:sz w:val="22"/>
          <w:szCs w:val="22"/>
        </w:rPr>
        <w:t>4:</w:t>
      </w:r>
      <w:r w:rsidR="006C472E" w:rsidRPr="00C82798">
        <w:rPr>
          <w:b/>
          <w:sz w:val="22"/>
          <w:szCs w:val="22"/>
        </w:rPr>
        <w:tab/>
      </w:r>
      <w:r w:rsidR="00E45741" w:rsidRPr="00C82798">
        <w:rPr>
          <w:b/>
          <w:sz w:val="22"/>
          <w:szCs w:val="22"/>
        </w:rPr>
        <w:t>Ischaemia/thrombosis</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5"/>
        <w:gridCol w:w="1493"/>
        <w:gridCol w:w="992"/>
        <w:gridCol w:w="993"/>
        <w:gridCol w:w="850"/>
        <w:gridCol w:w="1559"/>
        <w:gridCol w:w="1276"/>
        <w:gridCol w:w="1276"/>
      </w:tblGrid>
      <w:tr w:rsidR="00DD03FA" w:rsidRPr="00C82798" w:rsidTr="003E06D1">
        <w:tc>
          <w:tcPr>
            <w:tcW w:w="1025" w:type="dxa"/>
          </w:tcPr>
          <w:p w:rsidR="00DD03FA" w:rsidRPr="00C82798" w:rsidRDefault="00DD03FA" w:rsidP="003E06D1">
            <w:pPr>
              <w:rPr>
                <w:sz w:val="18"/>
                <w:szCs w:val="18"/>
              </w:rPr>
            </w:pPr>
            <w:r w:rsidRPr="00C82798">
              <w:rPr>
                <w:sz w:val="18"/>
                <w:szCs w:val="18"/>
              </w:rPr>
              <w:t>Study</w:t>
            </w:r>
          </w:p>
        </w:tc>
        <w:tc>
          <w:tcPr>
            <w:tcW w:w="1493" w:type="dxa"/>
          </w:tcPr>
          <w:p w:rsidR="00DD03FA" w:rsidRPr="00C82798" w:rsidRDefault="00DD03FA" w:rsidP="003E06D1">
            <w:pPr>
              <w:rPr>
                <w:sz w:val="18"/>
                <w:szCs w:val="18"/>
              </w:rPr>
            </w:pPr>
            <w:r w:rsidRPr="00C82798">
              <w:rPr>
                <w:sz w:val="18"/>
                <w:szCs w:val="18"/>
              </w:rPr>
              <w:t>Pathology</w:t>
            </w:r>
          </w:p>
        </w:tc>
        <w:tc>
          <w:tcPr>
            <w:tcW w:w="992" w:type="dxa"/>
          </w:tcPr>
          <w:p w:rsidR="00DD03FA" w:rsidRPr="00C82798" w:rsidRDefault="00DD03FA" w:rsidP="003E06D1">
            <w:pPr>
              <w:rPr>
                <w:sz w:val="18"/>
                <w:szCs w:val="18"/>
              </w:rPr>
            </w:pPr>
            <w:r w:rsidRPr="00C82798">
              <w:rPr>
                <w:sz w:val="18"/>
                <w:szCs w:val="18"/>
              </w:rPr>
              <w:t>Number of patients analysed</w:t>
            </w:r>
          </w:p>
        </w:tc>
        <w:tc>
          <w:tcPr>
            <w:tcW w:w="993" w:type="dxa"/>
          </w:tcPr>
          <w:p w:rsidR="00DD03FA" w:rsidRPr="00C82798" w:rsidRDefault="00DD03FA" w:rsidP="003E06D1">
            <w:pPr>
              <w:rPr>
                <w:sz w:val="18"/>
                <w:szCs w:val="18"/>
              </w:rPr>
            </w:pPr>
            <w:r w:rsidRPr="00C82798">
              <w:rPr>
                <w:sz w:val="18"/>
                <w:szCs w:val="18"/>
              </w:rPr>
              <w:t>Population AF</w:t>
            </w:r>
          </w:p>
        </w:tc>
        <w:tc>
          <w:tcPr>
            <w:tcW w:w="850" w:type="dxa"/>
          </w:tcPr>
          <w:p w:rsidR="00DD03FA" w:rsidRPr="00C82798" w:rsidRDefault="00DD03FA" w:rsidP="003E06D1">
            <w:pPr>
              <w:rPr>
                <w:sz w:val="18"/>
                <w:szCs w:val="18"/>
              </w:rPr>
            </w:pPr>
            <w:r w:rsidRPr="00C82798">
              <w:rPr>
                <w:sz w:val="18"/>
                <w:szCs w:val="18"/>
              </w:rPr>
              <w:t xml:space="preserve">Intervention </w:t>
            </w:r>
          </w:p>
        </w:tc>
        <w:tc>
          <w:tcPr>
            <w:tcW w:w="1559" w:type="dxa"/>
          </w:tcPr>
          <w:p w:rsidR="00DD03FA" w:rsidRPr="00C82798" w:rsidRDefault="00DD03FA" w:rsidP="003E06D1">
            <w:pPr>
              <w:rPr>
                <w:sz w:val="18"/>
                <w:szCs w:val="18"/>
              </w:rPr>
            </w:pPr>
            <w:r w:rsidRPr="00C82798">
              <w:rPr>
                <w:sz w:val="18"/>
                <w:szCs w:val="18"/>
              </w:rPr>
              <w:t xml:space="preserve">Comparator diagnostic test </w:t>
            </w:r>
          </w:p>
        </w:tc>
        <w:tc>
          <w:tcPr>
            <w:tcW w:w="1276" w:type="dxa"/>
          </w:tcPr>
          <w:p w:rsidR="00DD03FA" w:rsidRPr="000D7528" w:rsidRDefault="00DD03FA" w:rsidP="003E06D1">
            <w:pPr>
              <w:rPr>
                <w:sz w:val="18"/>
                <w:szCs w:val="18"/>
                <w:highlight w:val="lightGray"/>
              </w:rPr>
            </w:pPr>
            <w:r w:rsidRPr="000D7528">
              <w:rPr>
                <w:sz w:val="18"/>
                <w:szCs w:val="18"/>
                <w:highlight w:val="lightGray"/>
              </w:rPr>
              <w:t>Sensitivity of TTE</w:t>
            </w:r>
          </w:p>
        </w:tc>
        <w:tc>
          <w:tcPr>
            <w:tcW w:w="1276" w:type="dxa"/>
          </w:tcPr>
          <w:p w:rsidR="00DD03FA" w:rsidRPr="000D7528" w:rsidRDefault="00DD03FA" w:rsidP="003E06D1">
            <w:pPr>
              <w:rPr>
                <w:sz w:val="18"/>
                <w:szCs w:val="18"/>
                <w:highlight w:val="lightGray"/>
              </w:rPr>
            </w:pPr>
            <w:r w:rsidRPr="000D7528">
              <w:rPr>
                <w:sz w:val="18"/>
                <w:szCs w:val="18"/>
                <w:highlight w:val="lightGray"/>
              </w:rPr>
              <w:t>Specificity of TTE</w:t>
            </w:r>
          </w:p>
        </w:tc>
      </w:tr>
      <w:tr w:rsidR="00DD03FA" w:rsidRPr="00C82798" w:rsidTr="003E06D1">
        <w:tc>
          <w:tcPr>
            <w:tcW w:w="1025" w:type="dxa"/>
          </w:tcPr>
          <w:p w:rsidR="00DD03FA" w:rsidRPr="00C82798" w:rsidRDefault="00DD03FA" w:rsidP="005A1380">
            <w:pPr>
              <w:rPr>
                <w:color w:val="000000"/>
                <w:sz w:val="18"/>
                <w:szCs w:val="18"/>
              </w:rPr>
            </w:pPr>
            <w:r w:rsidRPr="00C82798">
              <w:rPr>
                <w:color w:val="000000"/>
                <w:sz w:val="18"/>
                <w:szCs w:val="18"/>
              </w:rPr>
              <w:t>Acar et al 199</w:t>
            </w:r>
            <w:r w:rsidR="00915799" w:rsidRPr="00C82798">
              <w:rPr>
                <w:color w:val="000000"/>
                <w:sz w:val="18"/>
                <w:szCs w:val="18"/>
              </w:rPr>
              <w:t>1</w:t>
            </w:r>
            <w:r w:rsidR="00FC2DC5" w:rsidRPr="00C82798">
              <w:rPr>
                <w:color w:val="000000"/>
                <w:sz w:val="18"/>
                <w:szCs w:val="18"/>
              </w:rPr>
              <w:fldChar w:fldCharType="begin"/>
            </w:r>
            <w:r w:rsidR="00C555BF">
              <w:rPr>
                <w:color w:val="000000"/>
                <w:sz w:val="18"/>
                <w:szCs w:val="18"/>
              </w:rPr>
              <w:instrText xml:space="preserve"> ADDIN REFMGR.CITE &lt;Refman&gt;&lt;Cite&gt;&lt;Author&gt;Acar&lt;/Author&gt;&lt;Year&gt;1991&lt;/Year&gt;&lt;RecNum&gt;4781&lt;/RecNum&gt;&lt;IDText&gt;Diagnosis of left atrial thrombi in mitral stenosis--usefulness of ultrasound techniques compared with other methods.&lt;/IDText&gt;&lt;MDL Ref_Type="Journal"&gt;&lt;Ref_Type&gt;Journal&lt;/Ref_Type&gt;&lt;Ref_ID&gt;4781&lt;/Ref_ID&gt;&lt;Title_Primary&gt;Diagnosis of left atrial thrombi in mitral stenosis--usefulness of ultrasound techniques compared with other methods.&lt;/Title_Primary&gt;&lt;Authors_Primary&gt;Acar,J.&lt;/Authors_Primary&gt;&lt;Authors_Primary&gt;Cormier,B.&lt;/Authors_Primary&gt;&lt;Authors_Primary&gt;Grimberg,D.&lt;/Authors_Primary&gt;&lt;Authors_Primary&gt;Kawthekar,G.&lt;/Authors_Primary&gt;&lt;Authors_Primary&gt;Iung,B.&lt;/Authors_Primary&gt;&lt;Authors_Primary&gt;Scheuer,B.&lt;/Authors_Primary&gt;&lt;Authors_Primary&gt;Farah,E.&lt;/Authors_Primary&gt;&lt;Date_Primary&gt;1991/7&lt;/Date_Primary&gt;&lt;Keywords&gt;$$accept title&lt;/Keywords&gt;&lt;Keywords&gt;$$Broad search&lt;/Keywords&gt;&lt;Keywords&gt;$$diagnosis&lt;/Keywords&gt;&lt;Keywords&gt;$$Medline&lt;/Keywords&gt;&lt;Keywords&gt;$$Pathologies&lt;/Keywords&gt;&lt;Keywords&gt;$$retrieve for diagnostic study&lt;/Keywords&gt;&lt;Keywords&gt;$$thrombosis&lt;/Keywords&gt;&lt;Keywords&gt;$$TOE&lt;/Keywords&gt;&lt;Keywords&gt;$$TTE&lt;/Keywords&gt;&lt;Keywords&gt;echocardiography&lt;/Keywords&gt;&lt;Keywords&gt;left ventricular&lt;/Keywords&gt;&lt;Keywords&gt;stenosis&lt;/Keywords&gt;&lt;Keywords&gt;diagnosis&lt;/Keywords&gt;&lt;Keywords&gt;ultrasound&lt;/Keywords&gt;&lt;Reprint&gt;In File&lt;/Reprint&gt;&lt;Start_Page&gt;70&lt;/Start_Page&gt;&lt;End_Page&gt;76&lt;/End_Page&gt;&lt;Periodical&gt;European Heart Journal&lt;/Periodical&gt;&lt;Volume&gt;12 Suppl B&lt;/Volume&gt;&lt;Address&gt;Service de Cardiologie, Hopital Tenon, Paris, France&lt;/Address&gt;&lt;ZZ_JournalFull&gt;&lt;f name="System"&gt;European Heart Journal&lt;/f&gt;&lt;/ZZ_JournalFull&gt;&lt;ZZ_WorkformID&gt;1&lt;/ZZ_WorkformID&gt;&lt;/MDL&gt;&lt;/Cite&gt;&lt;/Refman&gt;</w:instrText>
            </w:r>
            <w:r w:rsidR="00FC2DC5" w:rsidRPr="00C82798">
              <w:rPr>
                <w:color w:val="000000"/>
                <w:sz w:val="18"/>
                <w:szCs w:val="18"/>
              </w:rPr>
              <w:fldChar w:fldCharType="separate"/>
            </w:r>
            <w:r w:rsidR="005A1380" w:rsidRPr="005A1380">
              <w:rPr>
                <w:noProof/>
                <w:color w:val="000000"/>
                <w:sz w:val="18"/>
                <w:szCs w:val="18"/>
                <w:vertAlign w:val="superscript"/>
              </w:rPr>
              <w:t>62</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Left atrial thrombus</w:t>
            </w:r>
          </w:p>
        </w:tc>
        <w:tc>
          <w:tcPr>
            <w:tcW w:w="992" w:type="dxa"/>
          </w:tcPr>
          <w:p w:rsidR="00DD03FA" w:rsidRPr="00C82798" w:rsidRDefault="00DD03FA" w:rsidP="003E06D1">
            <w:pPr>
              <w:jc w:val="right"/>
              <w:rPr>
                <w:color w:val="000000"/>
                <w:sz w:val="18"/>
                <w:szCs w:val="18"/>
              </w:rPr>
            </w:pPr>
            <w:r w:rsidRPr="00C82798">
              <w:rPr>
                <w:color w:val="000000"/>
                <w:sz w:val="18"/>
                <w:szCs w:val="18"/>
              </w:rPr>
              <w:t>581</w:t>
            </w:r>
          </w:p>
        </w:tc>
        <w:tc>
          <w:tcPr>
            <w:tcW w:w="993" w:type="dxa"/>
          </w:tcPr>
          <w:p w:rsidR="00DD03FA" w:rsidRPr="00C82798" w:rsidRDefault="00DD03FA" w:rsidP="003E06D1">
            <w:pPr>
              <w:rPr>
                <w:color w:val="000000"/>
                <w:sz w:val="18"/>
                <w:szCs w:val="18"/>
              </w:rPr>
            </w:pPr>
            <w:r w:rsidRPr="00C82798">
              <w:rPr>
                <w:color w:val="000000"/>
                <w:sz w:val="18"/>
                <w:szCs w:val="18"/>
              </w:rPr>
              <w:t>44.9% AF</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Surgery</w:t>
            </w:r>
          </w:p>
        </w:tc>
        <w:tc>
          <w:tcPr>
            <w:tcW w:w="1276" w:type="dxa"/>
          </w:tcPr>
          <w:p w:rsidR="00DD03FA" w:rsidRPr="000D7528" w:rsidRDefault="00DD03FA" w:rsidP="00004AF9">
            <w:pPr>
              <w:rPr>
                <w:color w:val="000000"/>
                <w:sz w:val="18"/>
                <w:szCs w:val="18"/>
                <w:highlight w:val="lightGray"/>
              </w:rPr>
            </w:pPr>
            <w:r w:rsidRPr="000D7528">
              <w:rPr>
                <w:color w:val="000000"/>
                <w:sz w:val="18"/>
                <w:szCs w:val="18"/>
                <w:highlight w:val="lightGray"/>
              </w:rPr>
              <w:t>0.</w:t>
            </w:r>
            <w:r w:rsidR="00004AF9" w:rsidRPr="000D7528">
              <w:rPr>
                <w:color w:val="000000"/>
                <w:sz w:val="18"/>
                <w:szCs w:val="18"/>
                <w:highlight w:val="lightGray"/>
              </w:rPr>
              <w:t xml:space="preserve">28 (95%CI 0.24-0.32) </w:t>
            </w:r>
            <w:r w:rsidRPr="000D7528">
              <w:rPr>
                <w:color w:val="000000"/>
                <w:sz w:val="18"/>
                <w:szCs w:val="18"/>
                <w:highlight w:val="lightGray"/>
              </w:rPr>
              <w:t>(LA body 0.</w:t>
            </w:r>
            <w:r w:rsidR="00004AF9" w:rsidRPr="000D7528">
              <w:rPr>
                <w:color w:val="000000"/>
                <w:sz w:val="18"/>
                <w:szCs w:val="18"/>
                <w:highlight w:val="lightGray"/>
              </w:rPr>
              <w:t>65</w:t>
            </w:r>
            <w:r w:rsidRPr="000D7528">
              <w:rPr>
                <w:color w:val="000000"/>
                <w:sz w:val="18"/>
                <w:szCs w:val="18"/>
                <w:highlight w:val="lightGray"/>
              </w:rPr>
              <w:t>,  LAA 0.</w:t>
            </w:r>
            <w:r w:rsidR="00004AF9" w:rsidRPr="000D7528">
              <w:rPr>
                <w:color w:val="000000"/>
                <w:sz w:val="18"/>
                <w:szCs w:val="18"/>
                <w:highlight w:val="lightGray"/>
              </w:rPr>
              <w:t>04</w:t>
            </w:r>
            <w:r w:rsidRPr="000D7528">
              <w:rPr>
                <w:color w:val="000000"/>
                <w:sz w:val="18"/>
                <w:szCs w:val="18"/>
                <w:highlight w:val="lightGray"/>
              </w:rPr>
              <w:t>)</w:t>
            </w:r>
          </w:p>
        </w:tc>
        <w:tc>
          <w:tcPr>
            <w:tcW w:w="1276" w:type="dxa"/>
          </w:tcPr>
          <w:p w:rsidR="00DD03FA" w:rsidRPr="000D7528" w:rsidRDefault="00DD03FA" w:rsidP="00004AF9">
            <w:pPr>
              <w:jc w:val="right"/>
              <w:rPr>
                <w:color w:val="000000"/>
                <w:sz w:val="18"/>
                <w:szCs w:val="18"/>
                <w:highlight w:val="lightGray"/>
              </w:rPr>
            </w:pPr>
            <w:r w:rsidRPr="000D7528">
              <w:rPr>
                <w:color w:val="000000"/>
                <w:sz w:val="18"/>
                <w:szCs w:val="18"/>
                <w:highlight w:val="lightGray"/>
              </w:rPr>
              <w:t>0.99</w:t>
            </w:r>
            <w:r w:rsidR="00004AF9" w:rsidRPr="000D7528">
              <w:rPr>
                <w:color w:val="000000"/>
                <w:sz w:val="18"/>
                <w:szCs w:val="18"/>
                <w:highlight w:val="lightGray"/>
              </w:rPr>
              <w:t xml:space="preserve"> ((95%CI 0.99-1.0)</w:t>
            </w:r>
          </w:p>
        </w:tc>
      </w:tr>
      <w:tr w:rsidR="00DD03FA" w:rsidRPr="00C82798" w:rsidTr="003E06D1">
        <w:tc>
          <w:tcPr>
            <w:tcW w:w="1025" w:type="dxa"/>
          </w:tcPr>
          <w:p w:rsidR="00DD03FA" w:rsidRPr="00C82798" w:rsidRDefault="00DD03FA" w:rsidP="005A1380">
            <w:pPr>
              <w:rPr>
                <w:color w:val="000000"/>
                <w:sz w:val="18"/>
                <w:szCs w:val="18"/>
              </w:rPr>
            </w:pPr>
            <w:r w:rsidRPr="00C82798">
              <w:rPr>
                <w:color w:val="000000"/>
                <w:sz w:val="18"/>
                <w:szCs w:val="18"/>
              </w:rPr>
              <w:t>Kaymaz et al 2001</w:t>
            </w:r>
            <w:r w:rsidR="00FC2DC5" w:rsidRPr="00C82798">
              <w:rPr>
                <w:color w:val="000000"/>
                <w:sz w:val="18"/>
                <w:szCs w:val="18"/>
              </w:rPr>
              <w:fldChar w:fldCharType="begin"/>
            </w:r>
            <w:r w:rsidR="00C555BF">
              <w:rPr>
                <w:color w:val="000000"/>
                <w:sz w:val="18"/>
                <w:szCs w:val="18"/>
              </w:rPr>
              <w:instrText xml:space="preserve"> ADDIN REFMGR.CITE &lt;Refman&gt;&lt;Cite&gt;&lt;Author&gt;Kaymaz&lt;/Author&gt;&lt;Year&gt;2001&lt;/Year&gt;&lt;RecNum&gt;2887&lt;/RecNum&gt;&lt;IDText&gt;Location, size and morphological characteristics of left atrial thrombi as assessed by echocardiography in patients with rheumatic mitral valve disease&lt;/IDText&gt;&lt;MDL Ref_Type="Journal"&gt;&lt;Ref_Type&gt;Journal&lt;/Ref_Type&gt;&lt;Ref_ID&gt;2887&lt;/Ref_ID&gt;&lt;Title_Primary&gt;Location, size and morphological characteristics of left atrial thrombi as assessed by echocardiography in patients with rheumatic mitral valve disease&lt;/Title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Date_Primary&gt;2001/12&lt;/Date_Primary&gt;&lt;Keywords&gt;$$accept title&lt;/Keywords&gt;&lt;Keywords&gt;$$Broad search&lt;/Keywords&gt;&lt;Keywords&gt;$$diagnosis&lt;/Keywords&gt;&lt;Keywords&gt;$$Medline&lt;/Keywords&gt;&lt;Keywords&gt;$$mitral valve&lt;/Keywords&gt;&lt;Keywords&gt;$$Pathologies&lt;/Keywords&gt;&lt;Keywords&gt;$$retrieve for diagnostic study&lt;/Keywords&gt;&lt;Keywords&gt;$$TOE&lt;/Keywords&gt;&lt;Keywords&gt;$$TTE&lt;/Keywords&gt;&lt;Keywords&gt;echocardiography&lt;/Keywords&gt;&lt;Reprint&gt;In File&lt;/Reprint&gt;&lt;Start_Page&gt;270&lt;/Start_Page&gt;&lt;End_Page&gt;276&lt;/End_Page&gt;&lt;Periodical&gt;European Journal of Echocardiography&lt;/Periodical&gt;&lt;Volume&gt;2&lt;/Volume&gt;&lt;Issue&gt;4&lt;/Issue&gt;&lt;Address&gt;Department of Cardiology, Kosuyolu Heart and Research Hospital, Istanbul, Turkey&lt;/Address&gt;&lt;ZZ_JournalFull&gt;&lt;f name="System"&gt;European Journal of Echocardiography&lt;/f&gt;&lt;/ZZ_JournalFull&gt;&lt;ZZ_WorkformID&gt;1&lt;/ZZ_WorkformID&gt;&lt;/MDL&gt;&lt;/Cite&gt;&lt;/Refman&gt;</w:instrText>
            </w:r>
            <w:r w:rsidR="00FC2DC5" w:rsidRPr="00C82798">
              <w:rPr>
                <w:color w:val="000000"/>
                <w:sz w:val="18"/>
                <w:szCs w:val="18"/>
              </w:rPr>
              <w:fldChar w:fldCharType="separate"/>
            </w:r>
            <w:r w:rsidR="005A1380" w:rsidRPr="005A1380">
              <w:rPr>
                <w:noProof/>
                <w:color w:val="000000"/>
                <w:sz w:val="18"/>
                <w:szCs w:val="18"/>
                <w:vertAlign w:val="superscript"/>
              </w:rPr>
              <w:t>77</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Left atrial thrombus</w:t>
            </w:r>
          </w:p>
        </w:tc>
        <w:tc>
          <w:tcPr>
            <w:tcW w:w="992" w:type="dxa"/>
          </w:tcPr>
          <w:p w:rsidR="00DD03FA" w:rsidRPr="00C82798" w:rsidRDefault="00DD03FA" w:rsidP="003E06D1">
            <w:pPr>
              <w:jc w:val="right"/>
              <w:rPr>
                <w:color w:val="000000"/>
                <w:sz w:val="18"/>
                <w:szCs w:val="18"/>
              </w:rPr>
            </w:pPr>
            <w:r w:rsidRPr="00C82798">
              <w:rPr>
                <w:color w:val="000000"/>
                <w:sz w:val="18"/>
                <w:szCs w:val="18"/>
              </w:rPr>
              <w:t>474</w:t>
            </w:r>
          </w:p>
        </w:tc>
        <w:tc>
          <w:tcPr>
            <w:tcW w:w="993" w:type="dxa"/>
          </w:tcPr>
          <w:p w:rsidR="00DD03FA" w:rsidRPr="00C82798" w:rsidRDefault="00DD03FA" w:rsidP="003E06D1">
            <w:pPr>
              <w:rPr>
                <w:color w:val="000000"/>
                <w:sz w:val="18"/>
                <w:szCs w:val="18"/>
              </w:rPr>
            </w:pPr>
            <w:r w:rsidRPr="00C82798">
              <w:rPr>
                <w:color w:val="000000"/>
                <w:sz w:val="18"/>
                <w:szCs w:val="18"/>
              </w:rPr>
              <w:t>56.3% AF at time of study</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Surgery</w:t>
            </w:r>
          </w:p>
        </w:tc>
        <w:tc>
          <w:tcPr>
            <w:tcW w:w="1276" w:type="dxa"/>
          </w:tcPr>
          <w:p w:rsidR="00DD03FA" w:rsidRPr="000D7528" w:rsidRDefault="00DD03FA" w:rsidP="00004AF9">
            <w:pPr>
              <w:jc w:val="right"/>
              <w:rPr>
                <w:color w:val="000000"/>
                <w:sz w:val="18"/>
                <w:szCs w:val="18"/>
                <w:highlight w:val="lightGray"/>
              </w:rPr>
            </w:pPr>
            <w:r w:rsidRPr="000D7528">
              <w:rPr>
                <w:color w:val="000000"/>
                <w:sz w:val="18"/>
                <w:szCs w:val="18"/>
                <w:highlight w:val="lightGray"/>
              </w:rPr>
              <w:t>0.32</w:t>
            </w:r>
            <w:r w:rsidR="00004AF9" w:rsidRPr="000D7528">
              <w:rPr>
                <w:color w:val="000000"/>
                <w:sz w:val="18"/>
                <w:szCs w:val="18"/>
                <w:highlight w:val="lightGray"/>
              </w:rPr>
              <w:t xml:space="preserve"> (95%CI 0.28-0.37)</w:t>
            </w:r>
          </w:p>
        </w:tc>
        <w:tc>
          <w:tcPr>
            <w:tcW w:w="1276" w:type="dxa"/>
          </w:tcPr>
          <w:p w:rsidR="00DD03FA" w:rsidRPr="000D7528" w:rsidRDefault="00DD03FA" w:rsidP="00004AF9">
            <w:pPr>
              <w:jc w:val="right"/>
              <w:rPr>
                <w:color w:val="000000"/>
                <w:sz w:val="18"/>
                <w:szCs w:val="18"/>
                <w:highlight w:val="lightGray"/>
              </w:rPr>
            </w:pPr>
            <w:r w:rsidRPr="000D7528">
              <w:rPr>
                <w:color w:val="000000"/>
                <w:sz w:val="18"/>
                <w:szCs w:val="18"/>
                <w:highlight w:val="lightGray"/>
              </w:rPr>
              <w:t>0.94</w:t>
            </w:r>
            <w:r w:rsidR="00004AF9" w:rsidRPr="000D7528">
              <w:rPr>
                <w:color w:val="000000"/>
                <w:sz w:val="18"/>
                <w:szCs w:val="18"/>
                <w:highlight w:val="lightGray"/>
              </w:rPr>
              <w:t xml:space="preserve"> (95%CI 0.91-0.96)</w:t>
            </w:r>
          </w:p>
        </w:tc>
      </w:tr>
      <w:tr w:rsidR="00DD03FA" w:rsidRPr="00C82798" w:rsidTr="003E06D1">
        <w:tc>
          <w:tcPr>
            <w:tcW w:w="1025" w:type="dxa"/>
          </w:tcPr>
          <w:p w:rsidR="00DD03FA" w:rsidRPr="00C82798" w:rsidRDefault="00DD03FA" w:rsidP="005A1380">
            <w:pPr>
              <w:rPr>
                <w:color w:val="000000"/>
                <w:sz w:val="18"/>
                <w:szCs w:val="18"/>
              </w:rPr>
            </w:pPr>
            <w:r w:rsidRPr="00C82798">
              <w:rPr>
                <w:color w:val="000000"/>
                <w:sz w:val="18"/>
                <w:szCs w:val="18"/>
              </w:rPr>
              <w:t>Kitayama et al 1997</w:t>
            </w:r>
            <w:r w:rsidR="00FC2DC5" w:rsidRPr="00C82798">
              <w:rPr>
                <w:color w:val="000000"/>
                <w:sz w:val="18"/>
                <w:szCs w:val="18"/>
              </w:rPr>
              <w:fldChar w:fldCharType="begin"/>
            </w:r>
            <w:r w:rsidR="00C555BF">
              <w:rPr>
                <w:color w:val="000000"/>
                <w:sz w:val="18"/>
                <w:szCs w:val="18"/>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C82798">
              <w:rPr>
                <w:color w:val="000000"/>
                <w:sz w:val="18"/>
                <w:szCs w:val="18"/>
              </w:rPr>
              <w:fldChar w:fldCharType="separate"/>
            </w:r>
            <w:r w:rsidR="005A1380" w:rsidRPr="005A1380">
              <w:rPr>
                <w:noProof/>
                <w:color w:val="000000"/>
                <w:sz w:val="18"/>
                <w:szCs w:val="18"/>
                <w:vertAlign w:val="superscript"/>
              </w:rPr>
              <w:t>79</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Left atrial thrombus</w:t>
            </w:r>
          </w:p>
        </w:tc>
        <w:tc>
          <w:tcPr>
            <w:tcW w:w="992" w:type="dxa"/>
          </w:tcPr>
          <w:p w:rsidR="00DD03FA" w:rsidRPr="00C82798" w:rsidRDefault="00DD03FA" w:rsidP="003E06D1">
            <w:pPr>
              <w:jc w:val="right"/>
              <w:rPr>
                <w:color w:val="000000"/>
                <w:sz w:val="18"/>
                <w:szCs w:val="18"/>
              </w:rPr>
            </w:pPr>
            <w:r w:rsidRPr="00C82798">
              <w:rPr>
                <w:color w:val="000000"/>
                <w:sz w:val="18"/>
                <w:szCs w:val="18"/>
              </w:rPr>
              <w:t>70</w:t>
            </w:r>
          </w:p>
        </w:tc>
        <w:tc>
          <w:tcPr>
            <w:tcW w:w="993" w:type="dxa"/>
          </w:tcPr>
          <w:p w:rsidR="00DD03FA" w:rsidRPr="00C82798" w:rsidRDefault="00DD03FA" w:rsidP="003E06D1">
            <w:pPr>
              <w:rPr>
                <w:color w:val="000000"/>
                <w:sz w:val="18"/>
                <w:szCs w:val="18"/>
              </w:rPr>
            </w:pPr>
            <w:r w:rsidRPr="00C82798">
              <w:rPr>
                <w:color w:val="000000"/>
                <w:sz w:val="18"/>
                <w:szCs w:val="18"/>
              </w:rPr>
              <w:t>100% chronic AF</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CT</w:t>
            </w:r>
          </w:p>
        </w:tc>
        <w:tc>
          <w:tcPr>
            <w:tcW w:w="1276" w:type="dxa"/>
          </w:tcPr>
          <w:p w:rsidR="00DD03FA" w:rsidRPr="000D7528" w:rsidRDefault="00DD03FA" w:rsidP="00004AF9">
            <w:pPr>
              <w:jc w:val="right"/>
              <w:rPr>
                <w:color w:val="000000"/>
                <w:sz w:val="18"/>
                <w:szCs w:val="18"/>
                <w:highlight w:val="lightGray"/>
              </w:rPr>
            </w:pPr>
            <w:r w:rsidRPr="000D7528">
              <w:rPr>
                <w:color w:val="000000"/>
                <w:sz w:val="18"/>
                <w:szCs w:val="18"/>
                <w:highlight w:val="lightGray"/>
              </w:rPr>
              <w:t>0.</w:t>
            </w:r>
            <w:r w:rsidR="00004AF9" w:rsidRPr="000D7528">
              <w:rPr>
                <w:color w:val="000000"/>
                <w:sz w:val="18"/>
                <w:szCs w:val="18"/>
                <w:highlight w:val="lightGray"/>
              </w:rPr>
              <w:t>67 (95%CI 0.55-0.78)</w:t>
            </w:r>
          </w:p>
        </w:tc>
        <w:tc>
          <w:tcPr>
            <w:tcW w:w="1276"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r>
      <w:tr w:rsidR="00DD03FA" w:rsidRPr="00C82798" w:rsidTr="003E06D1">
        <w:tc>
          <w:tcPr>
            <w:tcW w:w="1025" w:type="dxa"/>
          </w:tcPr>
          <w:p w:rsidR="00DD03FA" w:rsidRPr="00C82798" w:rsidRDefault="00DD03FA" w:rsidP="005A1380">
            <w:pPr>
              <w:rPr>
                <w:color w:val="000000"/>
                <w:sz w:val="18"/>
                <w:szCs w:val="18"/>
              </w:rPr>
            </w:pPr>
            <w:r w:rsidRPr="00C82798">
              <w:rPr>
                <w:color w:val="000000"/>
                <w:sz w:val="18"/>
                <w:szCs w:val="18"/>
              </w:rPr>
              <w:t>Kitayama et al 1997</w:t>
            </w:r>
            <w:r w:rsidR="00FC2DC5" w:rsidRPr="00C82798">
              <w:rPr>
                <w:color w:val="000000"/>
                <w:sz w:val="18"/>
                <w:szCs w:val="18"/>
              </w:rPr>
              <w:fldChar w:fldCharType="begin"/>
            </w:r>
            <w:r w:rsidR="00C555BF">
              <w:rPr>
                <w:color w:val="000000"/>
                <w:sz w:val="18"/>
                <w:szCs w:val="18"/>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C82798">
              <w:rPr>
                <w:color w:val="000000"/>
                <w:sz w:val="18"/>
                <w:szCs w:val="18"/>
              </w:rPr>
              <w:fldChar w:fldCharType="separate"/>
            </w:r>
            <w:r w:rsidR="005A1380" w:rsidRPr="005A1380">
              <w:rPr>
                <w:noProof/>
                <w:color w:val="000000"/>
                <w:sz w:val="18"/>
                <w:szCs w:val="18"/>
                <w:vertAlign w:val="superscript"/>
              </w:rPr>
              <w:t>79</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Right atrial thrombus</w:t>
            </w:r>
          </w:p>
        </w:tc>
        <w:tc>
          <w:tcPr>
            <w:tcW w:w="992" w:type="dxa"/>
          </w:tcPr>
          <w:p w:rsidR="00DD03FA" w:rsidRPr="00C82798" w:rsidRDefault="00DD03FA" w:rsidP="003E06D1">
            <w:pPr>
              <w:jc w:val="right"/>
              <w:rPr>
                <w:color w:val="000000"/>
                <w:sz w:val="18"/>
                <w:szCs w:val="18"/>
              </w:rPr>
            </w:pPr>
            <w:r w:rsidRPr="00C82798">
              <w:rPr>
                <w:color w:val="000000"/>
                <w:sz w:val="18"/>
                <w:szCs w:val="18"/>
              </w:rPr>
              <w:t>70</w:t>
            </w:r>
          </w:p>
        </w:tc>
        <w:tc>
          <w:tcPr>
            <w:tcW w:w="993" w:type="dxa"/>
          </w:tcPr>
          <w:p w:rsidR="00DD03FA" w:rsidRPr="00C82798" w:rsidRDefault="00DD03FA" w:rsidP="003E06D1">
            <w:pPr>
              <w:rPr>
                <w:color w:val="000000"/>
                <w:sz w:val="18"/>
                <w:szCs w:val="18"/>
              </w:rPr>
            </w:pPr>
            <w:r w:rsidRPr="00C82798">
              <w:rPr>
                <w:color w:val="000000"/>
                <w:sz w:val="18"/>
                <w:szCs w:val="18"/>
              </w:rPr>
              <w:t>100% chronic AF</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CT</w:t>
            </w:r>
          </w:p>
        </w:tc>
        <w:tc>
          <w:tcPr>
            <w:tcW w:w="1276"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0</w:t>
            </w:r>
          </w:p>
        </w:tc>
        <w:tc>
          <w:tcPr>
            <w:tcW w:w="1276"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r>
      <w:tr w:rsidR="00DD03FA" w:rsidRPr="00C82798" w:rsidTr="003E06D1">
        <w:tc>
          <w:tcPr>
            <w:tcW w:w="1025" w:type="dxa"/>
          </w:tcPr>
          <w:p w:rsidR="00DD03FA" w:rsidRPr="00C82798" w:rsidRDefault="00DD03FA" w:rsidP="005A1380">
            <w:pPr>
              <w:rPr>
                <w:color w:val="000000"/>
                <w:sz w:val="18"/>
                <w:szCs w:val="18"/>
              </w:rPr>
            </w:pPr>
            <w:r w:rsidRPr="00C82798">
              <w:rPr>
                <w:color w:val="000000"/>
                <w:sz w:val="18"/>
                <w:szCs w:val="18"/>
              </w:rPr>
              <w:t>Mugge et al 1995</w:t>
            </w:r>
            <w:r w:rsidR="00FC2DC5" w:rsidRPr="00C82798">
              <w:rPr>
                <w:color w:val="000000"/>
                <w:sz w:val="18"/>
                <w:szCs w:val="18"/>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C82798">
              <w:rPr>
                <w:color w:val="000000"/>
                <w:sz w:val="18"/>
                <w:szCs w:val="18"/>
              </w:rPr>
            </w:r>
            <w:r w:rsidR="00FC2DC5" w:rsidRPr="00C82798">
              <w:rPr>
                <w:color w:val="000000"/>
                <w:sz w:val="18"/>
                <w:szCs w:val="18"/>
              </w:rPr>
              <w:fldChar w:fldCharType="separate"/>
            </w:r>
            <w:r w:rsidR="005A1380" w:rsidRPr="005A1380">
              <w:rPr>
                <w:noProof/>
                <w:color w:val="000000"/>
                <w:sz w:val="18"/>
                <w:szCs w:val="18"/>
                <w:vertAlign w:val="superscript"/>
              </w:rPr>
              <w:t>82</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Atrial septal aneurysm</w:t>
            </w:r>
          </w:p>
        </w:tc>
        <w:tc>
          <w:tcPr>
            <w:tcW w:w="992" w:type="dxa"/>
          </w:tcPr>
          <w:p w:rsidR="00DD03FA" w:rsidRPr="00C82798" w:rsidRDefault="00DD03FA" w:rsidP="003E06D1">
            <w:pPr>
              <w:jc w:val="right"/>
              <w:rPr>
                <w:color w:val="000000"/>
                <w:sz w:val="18"/>
                <w:szCs w:val="18"/>
              </w:rPr>
            </w:pPr>
            <w:r w:rsidRPr="00C82798">
              <w:rPr>
                <w:color w:val="000000"/>
                <w:sz w:val="18"/>
                <w:szCs w:val="18"/>
              </w:rPr>
              <w:t>195</w:t>
            </w:r>
          </w:p>
        </w:tc>
        <w:tc>
          <w:tcPr>
            <w:tcW w:w="993" w:type="dxa"/>
          </w:tcPr>
          <w:p w:rsidR="00DD03FA" w:rsidRPr="00C82798" w:rsidRDefault="00DD03FA" w:rsidP="003E06D1">
            <w:pPr>
              <w:rPr>
                <w:color w:val="000000"/>
                <w:sz w:val="18"/>
                <w:szCs w:val="18"/>
              </w:rPr>
            </w:pPr>
            <w:r w:rsidRPr="00C82798">
              <w:rPr>
                <w:color w:val="000000"/>
                <w:sz w:val="18"/>
                <w:szCs w:val="18"/>
              </w:rPr>
              <w:t>14.4% in AF</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TOE</w:t>
            </w:r>
          </w:p>
        </w:tc>
        <w:tc>
          <w:tcPr>
            <w:tcW w:w="1276" w:type="dxa"/>
          </w:tcPr>
          <w:p w:rsidR="00DD03FA" w:rsidRPr="000D7528" w:rsidRDefault="00DD03FA" w:rsidP="00583D71">
            <w:pPr>
              <w:jc w:val="right"/>
              <w:rPr>
                <w:color w:val="000000"/>
                <w:sz w:val="18"/>
                <w:szCs w:val="18"/>
                <w:highlight w:val="lightGray"/>
              </w:rPr>
            </w:pPr>
            <w:r w:rsidRPr="000D7528">
              <w:rPr>
                <w:color w:val="000000"/>
                <w:sz w:val="18"/>
                <w:szCs w:val="18"/>
                <w:highlight w:val="lightGray"/>
              </w:rPr>
              <w:t>0.47</w:t>
            </w:r>
            <w:r w:rsidR="00583D71" w:rsidRPr="000D7528">
              <w:rPr>
                <w:color w:val="000000"/>
                <w:sz w:val="18"/>
                <w:szCs w:val="18"/>
                <w:highlight w:val="lightGray"/>
              </w:rPr>
              <w:t xml:space="preserve"> (95%CI 0.41-0.53)</w:t>
            </w:r>
          </w:p>
        </w:tc>
        <w:tc>
          <w:tcPr>
            <w:tcW w:w="1276" w:type="dxa"/>
          </w:tcPr>
          <w:p w:rsidR="00DD03FA" w:rsidRPr="000D7528" w:rsidRDefault="00DD03FA" w:rsidP="003E06D1">
            <w:pPr>
              <w:rPr>
                <w:color w:val="000000"/>
                <w:sz w:val="18"/>
                <w:szCs w:val="18"/>
                <w:highlight w:val="lightGray"/>
              </w:rPr>
            </w:pPr>
            <w:r w:rsidRPr="000D7528">
              <w:rPr>
                <w:color w:val="000000"/>
                <w:sz w:val="18"/>
                <w:szCs w:val="18"/>
                <w:highlight w:val="lightGray"/>
              </w:rPr>
              <w:t>NC</w:t>
            </w:r>
          </w:p>
        </w:tc>
      </w:tr>
      <w:tr w:rsidR="00DD03FA" w:rsidRPr="00C82798" w:rsidTr="003E06D1">
        <w:tc>
          <w:tcPr>
            <w:tcW w:w="1025" w:type="dxa"/>
          </w:tcPr>
          <w:p w:rsidR="00DD03FA" w:rsidRPr="00C82798" w:rsidRDefault="00DD03FA" w:rsidP="005A1380">
            <w:pPr>
              <w:rPr>
                <w:color w:val="000000"/>
                <w:sz w:val="18"/>
                <w:szCs w:val="18"/>
              </w:rPr>
            </w:pPr>
            <w:r w:rsidRPr="00C82798">
              <w:rPr>
                <w:color w:val="000000"/>
                <w:sz w:val="18"/>
                <w:szCs w:val="18"/>
              </w:rPr>
              <w:t>Saraste et al 2005</w:t>
            </w:r>
            <w:r w:rsidR="00FC2DC5" w:rsidRPr="00C82798">
              <w:rPr>
                <w:color w:val="000000"/>
                <w:sz w:val="18"/>
                <w:szCs w:val="18"/>
              </w:rPr>
              <w:fldChar w:fldCharType="begin"/>
            </w:r>
            <w:r w:rsidR="00C555BF">
              <w:rPr>
                <w:color w:val="000000"/>
                <w:sz w:val="18"/>
                <w:szCs w:val="18"/>
              </w:rPr>
              <w:instrText xml:space="preserve"> ADDIN REFMGR.CITE &lt;Refman&gt;&lt;Cite&gt;&lt;Author&gt;Saraste&lt;/Author&gt;&lt;Year&gt;2005&lt;/Year&gt;&lt;RecNum&gt;1853&lt;/RecNum&gt;&lt;IDText&gt;Transthoracic Doppler echocardiography as a noninvasive tool to assess coronary artery stenoses--a comparison with quantitative coronary angiography&lt;/IDText&gt;&lt;MDL Ref_Type="Journal"&gt;&lt;Ref_Type&gt;Journal&lt;/Ref_Type&gt;&lt;Ref_ID&gt;1853&lt;/Ref_ID&gt;&lt;Title_Primary&gt;Transthoracic Doppler echocardiography as a noninvasive tool to assess coronary artery stenoses--a comparison with quantitative coronary angiography&lt;/Title_Primary&gt;&lt;Authors_Primary&gt;Saraste,M.&lt;/Authors_Primary&gt;&lt;Authors_Primary&gt;Vesalainen,R.K.&lt;/Authors_Primary&gt;&lt;Authors_Primary&gt;Ylitalo,A.&lt;/Authors_Primary&gt;&lt;Authors_Primary&gt;Saraste,A.&lt;/Authors_Primary&gt;&lt;Authors_Primary&gt;Koskenvuo,J.W.&lt;/Authors_Primary&gt;&lt;Authors_Primary&gt;Toikka,J.O.&lt;/Authors_Primary&gt;&lt;Authors_Primary&gt;Vaittinen,M.A.&lt;/Authors_Primary&gt;&lt;Authors_Primary&gt;Hartiala,J.J.&lt;/Authors_Primary&gt;&lt;Authors_Primary&gt;Airaksinen,K.E.&lt;/Authors_Primary&gt;&lt;Date_Primary&gt;2005/6&lt;/Date_Primary&gt;&lt;Keywords&gt;$$accept title&lt;/Keywords&gt;&lt;Keywords&gt;$$Broad search&lt;/Keywords&gt;&lt;Keywords&gt;$$coronary artery&lt;/Keywords&gt;&lt;Keywords&gt;$$diagnosis&lt;/Keywords&gt;&lt;Keywords&gt;$$Doppler&lt;/Keywords&gt;&lt;Keywords&gt;$$Medline&lt;/Keywords&gt;&lt;Keywords&gt;$$not online&lt;/Keywords&gt;&lt;Keywords&gt;$$retrieve for diagnostic study&lt;/Keywords&gt;&lt;Keywords&gt;$$stenosis&lt;/Keywords&gt;&lt;Keywords&gt;$$to order&lt;/Keywords&gt;&lt;Keywords&gt;$$TTE&lt;/Keywords&gt;&lt;Keywords&gt;article&lt;/Keywords&gt;&lt;Keywords&gt;coronary artery&lt;/Keywords&gt;&lt;Keywords&gt;echocardiography&lt;/Keywords&gt;&lt;Keywords&gt;hospital&lt;/Keywords&gt;&lt;Keywords&gt;patient&lt;/Keywords&gt;&lt;Keywords&gt;stenosis&lt;/Keywords&gt;&lt;Keywords&gt;study&lt;/Keywords&gt;&lt;Keywords&gt;university&lt;/Keywords&gt;&lt;Reprint&gt;In File&lt;/Reprint&gt;&lt;Start_Page&gt;679&lt;/Start_Page&gt;&lt;End_Page&gt;685&lt;/End_Page&gt;&lt;Periodical&gt;Journal of the American Society of Echocardiography&lt;/Periodical&gt;&lt;Volume&gt;18&lt;/Volume&gt;&lt;Issue&gt;6&lt;/Issue&gt;&lt;Address&gt;Department of Clinical Physiology, Turku University Hospital, Turku, Finland&lt;/Address&gt;&lt;ZZ_JournalFull&gt;&lt;f name="System"&gt;Journal of the American Society of Echocardiography&lt;/f&gt;&lt;/ZZ_JournalFull&gt;&lt;ZZ_WorkformID&gt;1&lt;/ZZ_WorkformID&gt;&lt;/MDL&gt;&lt;/Cite&gt;&lt;/Refman&gt;</w:instrText>
            </w:r>
            <w:r w:rsidR="00FC2DC5" w:rsidRPr="00C82798">
              <w:rPr>
                <w:color w:val="000000"/>
                <w:sz w:val="18"/>
                <w:szCs w:val="18"/>
              </w:rPr>
              <w:fldChar w:fldCharType="separate"/>
            </w:r>
            <w:r w:rsidR="005A1380" w:rsidRPr="005A1380">
              <w:rPr>
                <w:noProof/>
                <w:color w:val="000000"/>
                <w:sz w:val="18"/>
                <w:szCs w:val="18"/>
                <w:vertAlign w:val="superscript"/>
              </w:rPr>
              <w:t>90</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Coronary artery stenosis</w:t>
            </w:r>
            <w:r w:rsidR="000F283F" w:rsidRPr="00C82798">
              <w:rPr>
                <w:color w:val="000000"/>
                <w:sz w:val="18"/>
                <w:szCs w:val="18"/>
              </w:rPr>
              <w:t xml:space="preserve"> </w:t>
            </w:r>
            <w:r w:rsidR="000F283F" w:rsidRPr="000D7528">
              <w:rPr>
                <w:color w:val="000000"/>
                <w:sz w:val="18"/>
                <w:szCs w:val="18"/>
                <w:highlight w:val="lightGray"/>
              </w:rPr>
              <w:t>(significant stenosis/occlusion in any coronary artery)</w:t>
            </w:r>
          </w:p>
        </w:tc>
        <w:tc>
          <w:tcPr>
            <w:tcW w:w="992" w:type="dxa"/>
          </w:tcPr>
          <w:p w:rsidR="00DD03FA" w:rsidRPr="00C82798" w:rsidRDefault="00DD03FA" w:rsidP="003E06D1">
            <w:pPr>
              <w:jc w:val="right"/>
              <w:rPr>
                <w:color w:val="000000"/>
                <w:sz w:val="18"/>
                <w:szCs w:val="18"/>
              </w:rPr>
            </w:pPr>
            <w:r w:rsidRPr="00C82798">
              <w:rPr>
                <w:color w:val="000000"/>
                <w:sz w:val="18"/>
                <w:szCs w:val="18"/>
              </w:rPr>
              <w:t>84</w:t>
            </w:r>
          </w:p>
        </w:tc>
        <w:tc>
          <w:tcPr>
            <w:tcW w:w="993" w:type="dxa"/>
          </w:tcPr>
          <w:p w:rsidR="00DD03FA" w:rsidRPr="00C82798" w:rsidRDefault="00DD03FA" w:rsidP="003E06D1">
            <w:pPr>
              <w:rPr>
                <w:color w:val="000000"/>
                <w:sz w:val="18"/>
                <w:szCs w:val="18"/>
              </w:rPr>
            </w:pPr>
            <w:r w:rsidRPr="00C82798">
              <w:rPr>
                <w:color w:val="000000"/>
                <w:sz w:val="18"/>
                <w:szCs w:val="18"/>
              </w:rPr>
              <w:t>4% chronic AF</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Angiography</w:t>
            </w:r>
          </w:p>
        </w:tc>
        <w:tc>
          <w:tcPr>
            <w:tcW w:w="1276"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0.82</w:t>
            </w:r>
            <w:r w:rsidR="000F283F" w:rsidRPr="000D7528">
              <w:rPr>
                <w:color w:val="000000"/>
                <w:sz w:val="18"/>
                <w:szCs w:val="18"/>
                <w:highlight w:val="lightGray"/>
              </w:rPr>
              <w:t xml:space="preserve"> (95%CI 0.74-0.90)</w:t>
            </w:r>
          </w:p>
        </w:tc>
        <w:tc>
          <w:tcPr>
            <w:tcW w:w="1276"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0.92</w:t>
            </w:r>
            <w:r w:rsidR="000F283F" w:rsidRPr="000D7528">
              <w:rPr>
                <w:color w:val="000000"/>
                <w:sz w:val="18"/>
                <w:szCs w:val="18"/>
                <w:highlight w:val="lightGray"/>
              </w:rPr>
              <w:t xml:space="preserve"> (95%CI 0.86-0.98)</w:t>
            </w:r>
          </w:p>
        </w:tc>
      </w:tr>
      <w:tr w:rsidR="00DD03FA" w:rsidRPr="00C82798" w:rsidTr="003E06D1">
        <w:tc>
          <w:tcPr>
            <w:tcW w:w="1025" w:type="dxa"/>
          </w:tcPr>
          <w:p w:rsidR="00DD03FA" w:rsidRPr="00C82798" w:rsidRDefault="00DD03FA" w:rsidP="005A1380">
            <w:pPr>
              <w:rPr>
                <w:color w:val="000000"/>
                <w:sz w:val="18"/>
                <w:szCs w:val="18"/>
              </w:rPr>
            </w:pPr>
            <w:r w:rsidRPr="00C82798">
              <w:rPr>
                <w:color w:val="000000"/>
                <w:sz w:val="18"/>
                <w:szCs w:val="18"/>
              </w:rPr>
              <w:t>Sharifi et al 2003</w:t>
            </w:r>
            <w:r w:rsidR="00FC2DC5" w:rsidRPr="00C82798">
              <w:rPr>
                <w:color w:val="000000"/>
                <w:sz w:val="18"/>
                <w:szCs w:val="18"/>
              </w:rPr>
              <w:fldChar w:fldCharType="begin"/>
            </w:r>
            <w:r w:rsidR="00C555BF">
              <w:rPr>
                <w:color w:val="000000"/>
                <w:sz w:val="18"/>
                <w:szCs w:val="18"/>
              </w:rPr>
              <w:instrText xml:space="preserve"> ADDIN REFMGR.CITE &lt;Refman&gt;&lt;Cite&gt;&lt;Author&gt;Sharifi&lt;/Author&gt;&lt;Year&gt;2007&lt;/Year&gt;&lt;RecNum&gt;19793&lt;/RecNum&gt;&lt;IDText&gt;Is Transesophageal Echocardiography Necessary before D.C. Cardioversion in Patients with a Normal Transthoracic Echocardiogram?&lt;/IDText&gt;&lt;MDL Ref_Type="Journal"&gt;&lt;Ref_Type&gt;Journal&lt;/Ref_Type&gt;&lt;Ref_ID&gt;19793&lt;/Ref_ID&gt;&lt;Title_Primary&gt;Is Transesophageal Echocardiography Necessary before D.C. Cardioversion in Patients with a Normal Transthoracic Echocardiogram?&lt;/Title_Primary&gt;&lt;Authors_Primary&gt;Sharifi,Mohsen&lt;/Authors_Primary&gt;&lt;Authors_Primary&gt;Parhizgar,Alireza&lt;/Authors_Primary&gt;&lt;Authors_Primary&gt;Gupta,Punam&lt;/Authors_Primary&gt;&lt;Authors_Primary&gt;Mehdipour,Mahshid&lt;/Authors_Primary&gt;&lt;Authors_Primary&gt;Emrani,Farnaz&lt;/Authors_Primary&gt;&lt;Authors_Primary&gt;Baldwin,David&lt;/Authors_Primary&gt;&lt;Date_Primary&gt;2007&lt;/Date_Primary&gt;&lt;Keywords&gt;Atrial fibrillation&lt;/Keywords&gt;&lt;Keywords&gt;cardioversion&lt;/Keywords&gt;&lt;Keywords&gt;contrast&lt;/Keywords&gt;&lt;Keywords&gt;echocardiography&lt;/Keywords&gt;&lt;Keywords&gt;heart&lt;/Keywords&gt;&lt;Keywords&gt;patient&lt;/Keywords&gt;&lt;Keywords&gt;spontaneous echo contrast&lt;/Keywords&gt;&lt;Keywords&gt;study&lt;/Keywords&gt;&lt;Keywords&gt;thrombus&lt;/Keywords&gt;&lt;Keywords&gt;transesophageal echocardiography&lt;/Keywords&gt;&lt;Keywords&gt;transthoracic echocardiography&lt;/Keywords&gt;&lt;Reprint&gt;In File&lt;/Reprint&gt;&lt;Start_Page&gt;397&lt;/Start_Page&gt;&lt;End_Page&gt;400&lt;/End_Page&gt;&lt;Periodical&gt;Echocardiography&lt;/Periodical&gt;&lt;Volume&gt;24&lt;/Volume&gt;&lt;Issue&gt;4&lt;/Issue&gt;&lt;Publisher&gt;Blackwell Publishing Inc&lt;/Publisher&gt;&lt;ISSN_ISBN&gt;1540-8175&lt;/ISSN_ISBN&gt;&lt;Misc_3&gt;10.1111/j.1540-8175.2007.00400.x&lt;/Misc_3&gt;&lt;Web_URL&gt;http://dx.doi.org/10.1111/j.1540-8175.2007.00400.x&lt;/Web_URL&gt;&lt;ZZ_JournalFull&gt;&lt;f name="System"&gt;Echocardiography&lt;/f&gt;&lt;/ZZ_JournalFull&gt;&lt;ZZ_WorkformID&gt;1&lt;/ZZ_WorkformID&gt;&lt;/MDL&gt;&lt;/Cite&gt;&lt;/Refman&gt;</w:instrText>
            </w:r>
            <w:r w:rsidR="00FC2DC5" w:rsidRPr="00C82798">
              <w:rPr>
                <w:color w:val="000000"/>
                <w:sz w:val="18"/>
                <w:szCs w:val="18"/>
              </w:rPr>
              <w:fldChar w:fldCharType="separate"/>
            </w:r>
            <w:r w:rsidR="005A1380" w:rsidRPr="005A1380">
              <w:rPr>
                <w:noProof/>
                <w:color w:val="000000"/>
                <w:sz w:val="18"/>
                <w:szCs w:val="18"/>
                <w:vertAlign w:val="superscript"/>
              </w:rPr>
              <w:t>91</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Atrial thrombi</w:t>
            </w:r>
          </w:p>
        </w:tc>
        <w:tc>
          <w:tcPr>
            <w:tcW w:w="992" w:type="dxa"/>
          </w:tcPr>
          <w:p w:rsidR="00DD03FA" w:rsidRPr="00C82798" w:rsidRDefault="00DD03FA" w:rsidP="003E06D1">
            <w:pPr>
              <w:jc w:val="right"/>
              <w:rPr>
                <w:color w:val="000000"/>
                <w:sz w:val="18"/>
                <w:szCs w:val="18"/>
              </w:rPr>
            </w:pPr>
            <w:r w:rsidRPr="00C82798">
              <w:rPr>
                <w:color w:val="000000"/>
                <w:sz w:val="18"/>
                <w:szCs w:val="18"/>
              </w:rPr>
              <w:t>112</w:t>
            </w:r>
          </w:p>
        </w:tc>
        <w:tc>
          <w:tcPr>
            <w:tcW w:w="993" w:type="dxa"/>
          </w:tcPr>
          <w:p w:rsidR="00DD03FA" w:rsidRPr="00C82798" w:rsidRDefault="00DD03FA" w:rsidP="003E06D1">
            <w:pPr>
              <w:rPr>
                <w:color w:val="000000"/>
                <w:sz w:val="18"/>
                <w:szCs w:val="18"/>
              </w:rPr>
            </w:pPr>
            <w:r w:rsidRPr="00C82798">
              <w:rPr>
                <w:color w:val="000000"/>
                <w:sz w:val="18"/>
                <w:szCs w:val="18"/>
              </w:rPr>
              <w:t>100% AF (24% CAF)</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TOE</w:t>
            </w:r>
          </w:p>
        </w:tc>
        <w:tc>
          <w:tcPr>
            <w:tcW w:w="1276" w:type="dxa"/>
          </w:tcPr>
          <w:p w:rsidR="00DD03FA" w:rsidRPr="000D7528" w:rsidRDefault="00DD03FA" w:rsidP="00004AF9">
            <w:pPr>
              <w:rPr>
                <w:color w:val="000000"/>
                <w:sz w:val="18"/>
                <w:szCs w:val="18"/>
                <w:highlight w:val="lightGray"/>
              </w:rPr>
            </w:pPr>
            <w:r w:rsidRPr="000D7528">
              <w:rPr>
                <w:color w:val="000000"/>
                <w:sz w:val="18"/>
                <w:szCs w:val="18"/>
                <w:highlight w:val="lightGray"/>
              </w:rPr>
              <w:t xml:space="preserve">0.17 </w:t>
            </w:r>
            <w:r w:rsidR="00004AF9" w:rsidRPr="000D7528">
              <w:rPr>
                <w:color w:val="000000"/>
                <w:sz w:val="18"/>
                <w:szCs w:val="18"/>
                <w:highlight w:val="lightGray"/>
              </w:rPr>
              <w:t xml:space="preserve">(95%CI 0.09-0.24) </w:t>
            </w:r>
            <w:r w:rsidRPr="000D7528">
              <w:rPr>
                <w:color w:val="000000"/>
                <w:sz w:val="18"/>
                <w:szCs w:val="18"/>
                <w:highlight w:val="lightGray"/>
              </w:rPr>
              <w:t>(if include SEC as well as thrombus 0.714)</w:t>
            </w:r>
          </w:p>
        </w:tc>
        <w:tc>
          <w:tcPr>
            <w:tcW w:w="1276" w:type="dxa"/>
          </w:tcPr>
          <w:p w:rsidR="00DD03FA" w:rsidRPr="000D7528" w:rsidRDefault="00DD03FA" w:rsidP="003E06D1">
            <w:pPr>
              <w:rPr>
                <w:color w:val="000000"/>
                <w:sz w:val="18"/>
                <w:szCs w:val="18"/>
                <w:highlight w:val="lightGray"/>
              </w:rPr>
            </w:pPr>
            <w:r w:rsidRPr="000D7528">
              <w:rPr>
                <w:color w:val="000000"/>
                <w:sz w:val="18"/>
                <w:szCs w:val="18"/>
                <w:highlight w:val="lightGray"/>
              </w:rPr>
              <w:t>1 (if include SEC as well as thrombus 1)</w:t>
            </w:r>
          </w:p>
        </w:tc>
      </w:tr>
      <w:tr w:rsidR="00DD03FA" w:rsidRPr="00C82798" w:rsidTr="003E06D1">
        <w:tc>
          <w:tcPr>
            <w:tcW w:w="1025" w:type="dxa"/>
          </w:tcPr>
          <w:p w:rsidR="00DD03FA" w:rsidRPr="00C82798" w:rsidRDefault="00DD03FA" w:rsidP="005A1380">
            <w:pPr>
              <w:rPr>
                <w:color w:val="000000"/>
                <w:sz w:val="18"/>
                <w:szCs w:val="18"/>
              </w:rPr>
            </w:pPr>
            <w:r w:rsidRPr="00C82798">
              <w:rPr>
                <w:color w:val="000000"/>
                <w:sz w:val="18"/>
                <w:szCs w:val="18"/>
              </w:rPr>
              <w:t>Shrestha et al 1983</w:t>
            </w:r>
            <w:r w:rsidR="00FC2DC5" w:rsidRPr="00C82798">
              <w:rPr>
                <w:color w:val="000000"/>
                <w:sz w:val="18"/>
                <w:szCs w:val="18"/>
              </w:rPr>
              <w:fldChar w:fldCharType="begin"/>
            </w:r>
            <w:r w:rsidR="00C555BF">
              <w:rPr>
                <w:color w:val="000000"/>
                <w:sz w:val="18"/>
                <w:szCs w:val="18"/>
              </w:rPr>
              <w:instrText xml:space="preserve"> ADDIN REFMGR.CITE &lt;Refman&gt;&lt;Cite&gt;&lt;Author&gt;Shrestha&lt;/Author&gt;&lt;Year&gt;1983&lt;/Year&gt;&lt;RecNum&gt;19500&lt;/RecNum&gt;&lt;IDText&gt;Two-dimensional echocardiographic diagnosis of left-atrial thrombus in rheumatic heart disease. A clinicopathologic study&lt;/IDText&gt;&lt;MDL Ref_Type="Journal"&gt;&lt;Ref_Type&gt;Journal&lt;/Ref_Type&gt;&lt;Ref_ID&gt;19500&lt;/Ref_ID&gt;&lt;Title_Primary&gt;Two-dimensional echocardiographic diagnosis of left-atrial thrombus in rheumatic heart disease. A clinicopathologic study&lt;/Title_Primary&gt;&lt;Authors_Primary&gt;Shrestha,N.K.&lt;/Authors_Primary&gt;&lt;Authors_Primary&gt;Moreno,F.L.&lt;/Authors_Primary&gt;&lt;Authors_Primary&gt;Narciso,F.V.&lt;/Authors_Primary&gt;&lt;Authors_Primary&gt;Torres,L.&lt;/Authors_Primary&gt;&lt;Authors_Primary&gt;Calleja,H.B.&lt;/Authors_Primary&gt;&lt;Authors_Primary&gt;Shrestha,N.K.&lt;/Authors_Primary&gt;&lt;Authors_Primary&gt;Moreno,F.L.&lt;/Authors_Primary&gt;&lt;Authors_Primary&gt;Narciso,F.V.&lt;/Authors_Primary&gt;&lt;Authors_Primary&gt;Torres,L.&lt;/Authors_Primary&gt;&lt;Authors_Primary&gt;Calleja,H.B.&lt;/Authors_Primary&gt;&lt;Date_Primary&gt;1983/2&lt;/Date_Primary&gt;&lt;Keywords&gt;$$accept title Second search&lt;/Keywords&gt;&lt;Keywords&gt;$$atrial&lt;/Keywords&gt;&lt;Keywords&gt;$$keep from second search&lt;/Keywords&gt;&lt;Keywords&gt;$$Medline&lt;/Keywords&gt;&lt;Keywords&gt;$$Pathologies&lt;/Keywords&gt;&lt;Keywords&gt;$$thrombosis&lt;/Keywords&gt;&lt;Keywords&gt;article&lt;/Keywords&gt;&lt;Keywords&gt;echocardiography&lt;/Keywords&gt;&lt;Keywords&gt;patient&lt;/Keywords&gt;&lt;Keywords&gt;study&lt;/Keywords&gt;&lt;Keywords&gt;surgery&lt;/Keywords&gt;&lt;Reprint&gt;In File&lt;/Reprint&gt;&lt;Start_Page&gt;341&lt;/Start_Page&gt;&lt;End_Page&gt;347&lt;/End_Page&gt;&lt;Periodical&gt;Circulation&lt;/Periodical&gt;&lt;Volume&gt;67&lt;/Volume&gt;&lt;Issue&gt;2&lt;/Issue&gt;&lt;ZZ_JournalFull&gt;&lt;f name="System"&gt;Circulation&lt;/f&gt;&lt;/ZZ_JournalFull&gt;&lt;ZZ_WorkformID&gt;1&lt;/ZZ_WorkformID&gt;&lt;/MDL&gt;&lt;/Cite&gt;&lt;/Refman&gt;</w:instrText>
            </w:r>
            <w:r w:rsidR="00FC2DC5" w:rsidRPr="00C82798">
              <w:rPr>
                <w:color w:val="000000"/>
                <w:sz w:val="18"/>
                <w:szCs w:val="18"/>
              </w:rPr>
              <w:fldChar w:fldCharType="separate"/>
            </w:r>
            <w:r w:rsidR="005A1380" w:rsidRPr="005A1380">
              <w:rPr>
                <w:noProof/>
                <w:color w:val="000000"/>
                <w:sz w:val="18"/>
                <w:szCs w:val="18"/>
                <w:vertAlign w:val="superscript"/>
              </w:rPr>
              <w:t>95</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Left atrial thrombus</w:t>
            </w:r>
          </w:p>
        </w:tc>
        <w:tc>
          <w:tcPr>
            <w:tcW w:w="992" w:type="dxa"/>
          </w:tcPr>
          <w:p w:rsidR="00DD03FA" w:rsidRPr="00C82798" w:rsidRDefault="00DD03FA" w:rsidP="003E06D1">
            <w:pPr>
              <w:jc w:val="right"/>
              <w:rPr>
                <w:color w:val="000000"/>
                <w:sz w:val="18"/>
                <w:szCs w:val="18"/>
              </w:rPr>
            </w:pPr>
            <w:r w:rsidRPr="00C82798">
              <w:rPr>
                <w:color w:val="000000"/>
                <w:sz w:val="18"/>
                <w:szCs w:val="18"/>
              </w:rPr>
              <w:t>293</w:t>
            </w:r>
          </w:p>
        </w:tc>
        <w:tc>
          <w:tcPr>
            <w:tcW w:w="993" w:type="dxa"/>
          </w:tcPr>
          <w:p w:rsidR="00DD03FA" w:rsidRPr="00C82798" w:rsidRDefault="00DD03FA" w:rsidP="003E06D1">
            <w:pPr>
              <w:rPr>
                <w:color w:val="000000"/>
                <w:sz w:val="17"/>
                <w:szCs w:val="17"/>
              </w:rPr>
            </w:pPr>
            <w:r w:rsidRPr="00C82798">
              <w:rPr>
                <w:color w:val="000000"/>
                <w:sz w:val="17"/>
                <w:szCs w:val="17"/>
              </w:rPr>
              <w:t>NR whole population, 88% patients with thrombus</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 xml:space="preserve">Surgery   </w:t>
            </w:r>
          </w:p>
        </w:tc>
        <w:tc>
          <w:tcPr>
            <w:tcW w:w="1276" w:type="dxa"/>
          </w:tcPr>
          <w:p w:rsidR="00DD03FA" w:rsidRPr="000D7528" w:rsidRDefault="00DD03FA" w:rsidP="00004AF9">
            <w:pPr>
              <w:rPr>
                <w:color w:val="000000"/>
                <w:sz w:val="18"/>
                <w:szCs w:val="18"/>
                <w:highlight w:val="lightGray"/>
              </w:rPr>
            </w:pPr>
            <w:r w:rsidRPr="000D7528">
              <w:rPr>
                <w:color w:val="000000"/>
                <w:sz w:val="18"/>
                <w:szCs w:val="18"/>
                <w:highlight w:val="lightGray"/>
              </w:rPr>
              <w:t>0.5</w:t>
            </w:r>
            <w:r w:rsidR="00004AF9" w:rsidRPr="000D7528">
              <w:rPr>
                <w:color w:val="000000"/>
                <w:sz w:val="18"/>
                <w:szCs w:val="18"/>
                <w:highlight w:val="lightGray"/>
              </w:rPr>
              <w:t>9</w:t>
            </w:r>
            <w:r w:rsidRPr="000D7528">
              <w:rPr>
                <w:color w:val="000000"/>
                <w:sz w:val="18"/>
                <w:szCs w:val="18"/>
                <w:highlight w:val="lightGray"/>
              </w:rPr>
              <w:t xml:space="preserve"> </w:t>
            </w:r>
            <w:r w:rsidR="00004AF9" w:rsidRPr="000D7528">
              <w:rPr>
                <w:color w:val="000000"/>
                <w:sz w:val="18"/>
                <w:szCs w:val="18"/>
                <w:highlight w:val="lightGray"/>
              </w:rPr>
              <w:t xml:space="preserve">(95%CI 0.53-0. 64) </w:t>
            </w:r>
            <w:r w:rsidRPr="000D7528">
              <w:rPr>
                <w:color w:val="000000"/>
                <w:sz w:val="18"/>
                <w:szCs w:val="18"/>
                <w:highlight w:val="lightGray"/>
              </w:rPr>
              <w:t>(LA body  0.750,  LAA 0.000)</w:t>
            </w:r>
          </w:p>
        </w:tc>
        <w:tc>
          <w:tcPr>
            <w:tcW w:w="1276" w:type="dxa"/>
          </w:tcPr>
          <w:p w:rsidR="00DD03FA" w:rsidRPr="000D7528" w:rsidRDefault="00DD03FA" w:rsidP="00004AF9">
            <w:pPr>
              <w:jc w:val="right"/>
              <w:rPr>
                <w:color w:val="000000"/>
                <w:sz w:val="18"/>
                <w:szCs w:val="18"/>
                <w:highlight w:val="lightGray"/>
              </w:rPr>
            </w:pPr>
            <w:r w:rsidRPr="000D7528">
              <w:rPr>
                <w:color w:val="000000"/>
                <w:sz w:val="18"/>
                <w:szCs w:val="18"/>
                <w:highlight w:val="lightGray"/>
              </w:rPr>
              <w:t>0.</w:t>
            </w:r>
            <w:r w:rsidR="00004AF9" w:rsidRPr="000D7528">
              <w:rPr>
                <w:color w:val="000000"/>
                <w:sz w:val="18"/>
                <w:szCs w:val="18"/>
                <w:highlight w:val="lightGray"/>
              </w:rPr>
              <w:t>99 (95%CI 0.97-1.0)</w:t>
            </w:r>
          </w:p>
        </w:tc>
      </w:tr>
      <w:tr w:rsidR="00DD03FA" w:rsidRPr="00C82798" w:rsidTr="003E06D1">
        <w:tc>
          <w:tcPr>
            <w:tcW w:w="1025" w:type="dxa"/>
          </w:tcPr>
          <w:p w:rsidR="00DD03FA" w:rsidRPr="00C82798" w:rsidRDefault="00DD03FA" w:rsidP="005A1380">
            <w:pPr>
              <w:rPr>
                <w:color w:val="000000"/>
                <w:sz w:val="18"/>
                <w:szCs w:val="18"/>
              </w:rPr>
            </w:pPr>
            <w:r w:rsidRPr="00C82798">
              <w:rPr>
                <w:color w:val="000000"/>
                <w:sz w:val="18"/>
                <w:szCs w:val="18"/>
              </w:rPr>
              <w:t>Stratton et al 1982</w:t>
            </w:r>
            <w:r w:rsidR="00FC2DC5" w:rsidRPr="00C82798">
              <w:rPr>
                <w:color w:val="000000"/>
                <w:sz w:val="18"/>
                <w:szCs w:val="18"/>
              </w:rPr>
              <w:fldChar w:fldCharType="begin"/>
            </w:r>
            <w:r w:rsidR="00C555BF">
              <w:rPr>
                <w:color w:val="000000"/>
                <w:sz w:val="18"/>
                <w:szCs w:val="18"/>
              </w:rPr>
              <w:instrText xml:space="preserve"> ADDIN REFMGR.CITE &lt;Refman&gt;&lt;Cite&gt;&lt;Author&gt;Stratton&lt;/Author&gt;&lt;Year&gt;1982&lt;/Year&gt;&lt;RecNum&gt;19544&lt;/RecNum&gt;&lt;IDText&gt;Detection of left ventricular thrombus by two-dimensional echocardiography: sensitivity, specificity, and causes of uncertainty&lt;/IDText&gt;&lt;MDL Ref_Type="Journal"&gt;&lt;Ref_Type&gt;Journal&lt;/Ref_Type&gt;&lt;Ref_ID&gt;19544&lt;/Ref_ID&gt;&lt;Title_Primary&gt;Detection of left ventricular thrombus by two-dimensional echocardiography: sensitivity, specificity, and causes of uncertainty&lt;/Title_Primary&gt;&lt;Authors_Primary&gt;Stratton,J.R.&lt;/Authors_Primary&gt;&lt;Authors_Primary&gt;Lighty,G.W.,Jr.&lt;/Authors_Primary&gt;&lt;Authors_Primary&gt;Pearlman,A.S.&lt;/Authors_Primary&gt;&lt;Authors_Primary&gt;Ritchie,J.L.&lt;/Authors_Primary&gt;&lt;Authors_Primary&gt;Stratton,J.R.&lt;/Authors_Primary&gt;&lt;Authors_Primary&gt;Lighty,G.W.J.&lt;/Authors_Primary&gt;&lt;Authors_Primary&gt;Pearlman,A.S.&lt;/Authors_Primary&gt;&lt;Authors_Primary&gt;Ritchie,J.L.&lt;/Authors_Primary&gt;&lt;Date_Primary&gt;1982/7&lt;/Date_Primary&gt;&lt;Keywords&gt;$$accept title Second search&lt;/Keywords&gt;&lt;Keywords&gt;$$keep from second search&lt;/Keywords&gt;&lt;Keywords&gt;$$left ventricular&lt;/Keywords&gt;&lt;Keywords&gt;$$Medline&lt;/Keywords&gt;&lt;Keywords&gt;$$Pathologies&lt;/Keywords&gt;&lt;Keywords&gt;analysis&lt;/Keywords&gt;&lt;Keywords&gt;article&lt;/Keywords&gt;&lt;Keywords&gt;echocardiography&lt;/Keywords&gt;&lt;Keywords&gt;knowledge&lt;/Keywords&gt;&lt;Keywords&gt;left ventricular&lt;/Keywords&gt;&lt;Keywords&gt;patient&lt;/Keywords&gt;&lt;Keywords&gt;study&lt;/Keywords&gt;&lt;Reprint&gt;In File&lt;/Reprint&gt;&lt;Start_Page&gt;156&lt;/Start_Page&gt;&lt;End_Page&gt;166&lt;/End_Page&gt;&lt;Periodical&gt;Circulation&lt;/Periodical&gt;&lt;Volume&gt;66&lt;/Volume&gt;&lt;Issue&gt;1&lt;/Issue&gt;&lt;ZZ_JournalFull&gt;&lt;f name="System"&gt;Circulation&lt;/f&gt;&lt;/ZZ_JournalFull&gt;&lt;ZZ_WorkformID&gt;1&lt;/ZZ_WorkformID&gt;&lt;/MDL&gt;&lt;/Cite&gt;&lt;/Refman&gt;</w:instrText>
            </w:r>
            <w:r w:rsidR="00FC2DC5" w:rsidRPr="00C82798">
              <w:rPr>
                <w:color w:val="000000"/>
                <w:sz w:val="18"/>
                <w:szCs w:val="18"/>
              </w:rPr>
              <w:fldChar w:fldCharType="separate"/>
            </w:r>
            <w:r w:rsidR="005A1380" w:rsidRPr="005A1380">
              <w:rPr>
                <w:noProof/>
                <w:color w:val="000000"/>
                <w:sz w:val="18"/>
                <w:szCs w:val="18"/>
                <w:vertAlign w:val="superscript"/>
              </w:rPr>
              <w:t>100</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Thrombosis of ventricle</w:t>
            </w:r>
          </w:p>
        </w:tc>
        <w:tc>
          <w:tcPr>
            <w:tcW w:w="992" w:type="dxa"/>
          </w:tcPr>
          <w:p w:rsidR="00DD03FA" w:rsidRPr="00C82798" w:rsidRDefault="00DD03FA" w:rsidP="003E06D1">
            <w:pPr>
              <w:jc w:val="right"/>
              <w:rPr>
                <w:color w:val="000000"/>
                <w:sz w:val="18"/>
                <w:szCs w:val="18"/>
              </w:rPr>
            </w:pPr>
            <w:r w:rsidRPr="00C82798">
              <w:rPr>
                <w:color w:val="000000"/>
                <w:sz w:val="18"/>
                <w:szCs w:val="18"/>
              </w:rPr>
              <w:t>78</w:t>
            </w:r>
          </w:p>
        </w:tc>
        <w:tc>
          <w:tcPr>
            <w:tcW w:w="993" w:type="dxa"/>
          </w:tcPr>
          <w:p w:rsidR="00DD03FA" w:rsidRPr="00C82798" w:rsidRDefault="00DD03FA" w:rsidP="003E06D1">
            <w:pPr>
              <w:rPr>
                <w:color w:val="000000"/>
                <w:sz w:val="18"/>
                <w:szCs w:val="18"/>
              </w:rPr>
            </w:pPr>
            <w:r w:rsidRPr="00C82798">
              <w:rPr>
                <w:color w:val="000000"/>
                <w:sz w:val="18"/>
                <w:szCs w:val="18"/>
              </w:rPr>
              <w:t xml:space="preserve">some AF, percent NR </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Surgery or indium-111platelet imaging</w:t>
            </w:r>
          </w:p>
        </w:tc>
        <w:tc>
          <w:tcPr>
            <w:tcW w:w="1276" w:type="dxa"/>
          </w:tcPr>
          <w:p w:rsidR="00DD03FA" w:rsidRPr="000D7528" w:rsidRDefault="00DD03FA" w:rsidP="00583D71">
            <w:pPr>
              <w:rPr>
                <w:color w:val="000000"/>
                <w:sz w:val="18"/>
                <w:szCs w:val="18"/>
                <w:highlight w:val="lightGray"/>
              </w:rPr>
            </w:pPr>
            <w:r w:rsidRPr="000D7528">
              <w:rPr>
                <w:color w:val="000000"/>
                <w:sz w:val="18"/>
                <w:szCs w:val="18"/>
                <w:highlight w:val="lightGray"/>
              </w:rPr>
              <w:t xml:space="preserve">0.86 </w:t>
            </w:r>
            <w:r w:rsidR="00004AF9" w:rsidRPr="000D7528">
              <w:rPr>
                <w:color w:val="000000"/>
                <w:sz w:val="18"/>
                <w:szCs w:val="18"/>
                <w:highlight w:val="lightGray"/>
              </w:rPr>
              <w:t>(95%CI 0.79-0.9</w:t>
            </w:r>
            <w:r w:rsidR="00583D71" w:rsidRPr="000D7528">
              <w:rPr>
                <w:color w:val="000000"/>
                <w:sz w:val="18"/>
                <w:szCs w:val="18"/>
                <w:highlight w:val="lightGray"/>
              </w:rPr>
              <w:t>4</w:t>
            </w:r>
            <w:r w:rsidR="00004AF9" w:rsidRPr="000D7528">
              <w:rPr>
                <w:color w:val="000000"/>
                <w:sz w:val="18"/>
                <w:szCs w:val="18"/>
                <w:highlight w:val="lightGray"/>
              </w:rPr>
              <w:t xml:space="preserve">) </w:t>
            </w:r>
            <w:r w:rsidRPr="000D7528">
              <w:rPr>
                <w:color w:val="000000"/>
                <w:sz w:val="18"/>
                <w:szCs w:val="18"/>
                <w:highlight w:val="lightGray"/>
              </w:rPr>
              <w:t>(0.955 if include equivocal diagnoses)</w:t>
            </w:r>
          </w:p>
        </w:tc>
        <w:tc>
          <w:tcPr>
            <w:tcW w:w="1276" w:type="dxa"/>
          </w:tcPr>
          <w:p w:rsidR="00DD03FA" w:rsidRPr="000D7528" w:rsidRDefault="00DD03FA" w:rsidP="00583D71">
            <w:pPr>
              <w:rPr>
                <w:color w:val="000000"/>
                <w:sz w:val="18"/>
                <w:szCs w:val="18"/>
                <w:highlight w:val="lightGray"/>
              </w:rPr>
            </w:pPr>
            <w:r w:rsidRPr="000D7528">
              <w:rPr>
                <w:color w:val="000000"/>
                <w:sz w:val="18"/>
                <w:szCs w:val="18"/>
                <w:highlight w:val="lightGray"/>
              </w:rPr>
              <w:t>0.</w:t>
            </w:r>
            <w:r w:rsidR="00583D71" w:rsidRPr="000D7528">
              <w:rPr>
                <w:color w:val="000000"/>
                <w:sz w:val="18"/>
                <w:szCs w:val="18"/>
                <w:highlight w:val="lightGray"/>
              </w:rPr>
              <w:t xml:space="preserve">95 (95%CI 0.90-0.99) </w:t>
            </w:r>
            <w:r w:rsidRPr="000D7528">
              <w:rPr>
                <w:color w:val="000000"/>
                <w:sz w:val="18"/>
                <w:szCs w:val="18"/>
                <w:highlight w:val="lightGray"/>
              </w:rPr>
              <w:t>(0.857 if include equivocal diagnoses)</w:t>
            </w:r>
          </w:p>
        </w:tc>
      </w:tr>
      <w:tr w:rsidR="00DD03FA" w:rsidRPr="00EF4EB9" w:rsidTr="003E06D1">
        <w:tc>
          <w:tcPr>
            <w:tcW w:w="1025" w:type="dxa"/>
          </w:tcPr>
          <w:p w:rsidR="00DD03FA" w:rsidRPr="00C82798" w:rsidRDefault="00DD03FA" w:rsidP="005A1380">
            <w:pPr>
              <w:rPr>
                <w:color w:val="000000"/>
                <w:sz w:val="18"/>
                <w:szCs w:val="18"/>
              </w:rPr>
            </w:pPr>
            <w:r w:rsidRPr="00C82798">
              <w:rPr>
                <w:color w:val="000000"/>
                <w:sz w:val="18"/>
                <w:szCs w:val="18"/>
              </w:rPr>
              <w:t>Vigna et al 1993</w:t>
            </w:r>
            <w:r w:rsidR="00FC2DC5" w:rsidRPr="00C82798">
              <w:rPr>
                <w:color w:val="000000"/>
                <w:sz w:val="18"/>
                <w:szCs w:val="18"/>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C82798">
              <w:rPr>
                <w:color w:val="000000"/>
                <w:sz w:val="18"/>
                <w:szCs w:val="18"/>
              </w:rPr>
            </w:r>
            <w:r w:rsidR="00FC2DC5" w:rsidRPr="00C82798">
              <w:rPr>
                <w:color w:val="000000"/>
                <w:sz w:val="18"/>
                <w:szCs w:val="18"/>
              </w:rPr>
              <w:fldChar w:fldCharType="separate"/>
            </w:r>
            <w:r w:rsidR="005A1380" w:rsidRPr="005A1380">
              <w:rPr>
                <w:noProof/>
                <w:color w:val="000000"/>
                <w:sz w:val="18"/>
                <w:szCs w:val="18"/>
                <w:vertAlign w:val="superscript"/>
              </w:rPr>
              <w:t>102</w:t>
            </w:r>
            <w:r w:rsidR="00FC2DC5" w:rsidRPr="00C82798">
              <w:rPr>
                <w:color w:val="000000"/>
                <w:sz w:val="18"/>
                <w:szCs w:val="18"/>
              </w:rPr>
              <w:fldChar w:fldCharType="end"/>
            </w:r>
          </w:p>
        </w:tc>
        <w:tc>
          <w:tcPr>
            <w:tcW w:w="1493" w:type="dxa"/>
          </w:tcPr>
          <w:p w:rsidR="00DD03FA" w:rsidRPr="00C82798" w:rsidRDefault="00DD03FA" w:rsidP="003E06D1">
            <w:pPr>
              <w:rPr>
                <w:color w:val="000000"/>
                <w:sz w:val="18"/>
                <w:szCs w:val="18"/>
              </w:rPr>
            </w:pPr>
            <w:r w:rsidRPr="00C82798">
              <w:rPr>
                <w:color w:val="000000"/>
                <w:sz w:val="18"/>
                <w:szCs w:val="18"/>
              </w:rPr>
              <w:t>Left atrial thrombus</w:t>
            </w:r>
          </w:p>
        </w:tc>
        <w:tc>
          <w:tcPr>
            <w:tcW w:w="992" w:type="dxa"/>
          </w:tcPr>
          <w:p w:rsidR="00DD03FA" w:rsidRPr="00C82798" w:rsidRDefault="00DD03FA" w:rsidP="003E06D1">
            <w:pPr>
              <w:jc w:val="right"/>
              <w:rPr>
                <w:color w:val="000000"/>
                <w:sz w:val="18"/>
                <w:szCs w:val="18"/>
              </w:rPr>
            </w:pPr>
            <w:r w:rsidRPr="00C82798">
              <w:rPr>
                <w:color w:val="000000"/>
                <w:sz w:val="18"/>
                <w:szCs w:val="18"/>
              </w:rPr>
              <w:t>59</w:t>
            </w:r>
          </w:p>
        </w:tc>
        <w:tc>
          <w:tcPr>
            <w:tcW w:w="993" w:type="dxa"/>
          </w:tcPr>
          <w:p w:rsidR="00DD03FA" w:rsidRPr="00C82798" w:rsidRDefault="00DD03FA" w:rsidP="003E06D1">
            <w:pPr>
              <w:rPr>
                <w:color w:val="000000"/>
                <w:sz w:val="18"/>
                <w:szCs w:val="18"/>
              </w:rPr>
            </w:pPr>
            <w:r w:rsidRPr="00C82798">
              <w:rPr>
                <w:color w:val="000000"/>
                <w:sz w:val="18"/>
                <w:szCs w:val="18"/>
              </w:rPr>
              <w:t>59% in AF at time of study</w:t>
            </w:r>
          </w:p>
        </w:tc>
        <w:tc>
          <w:tcPr>
            <w:tcW w:w="850" w:type="dxa"/>
          </w:tcPr>
          <w:p w:rsidR="00DD03FA" w:rsidRPr="00C82798" w:rsidRDefault="00DD03FA" w:rsidP="003E06D1">
            <w:pPr>
              <w:rPr>
                <w:color w:val="000000"/>
                <w:sz w:val="18"/>
                <w:szCs w:val="18"/>
              </w:rPr>
            </w:pPr>
            <w:r w:rsidRPr="00C82798">
              <w:rPr>
                <w:color w:val="000000"/>
                <w:sz w:val="18"/>
                <w:szCs w:val="18"/>
              </w:rPr>
              <w:t>TTE</w:t>
            </w:r>
          </w:p>
        </w:tc>
        <w:tc>
          <w:tcPr>
            <w:tcW w:w="1559" w:type="dxa"/>
          </w:tcPr>
          <w:p w:rsidR="00DD03FA" w:rsidRPr="00C82798" w:rsidRDefault="00DD03FA" w:rsidP="003E06D1">
            <w:pPr>
              <w:rPr>
                <w:color w:val="000000"/>
                <w:sz w:val="18"/>
                <w:szCs w:val="18"/>
              </w:rPr>
            </w:pPr>
            <w:r w:rsidRPr="00C82798">
              <w:rPr>
                <w:color w:val="000000"/>
                <w:sz w:val="18"/>
                <w:szCs w:val="18"/>
              </w:rPr>
              <w:t>TOE</w:t>
            </w:r>
          </w:p>
        </w:tc>
        <w:tc>
          <w:tcPr>
            <w:tcW w:w="1276" w:type="dxa"/>
          </w:tcPr>
          <w:p w:rsidR="00DD03FA" w:rsidRPr="000D7528" w:rsidRDefault="00DD03FA" w:rsidP="00004AF9">
            <w:pPr>
              <w:rPr>
                <w:color w:val="000000"/>
                <w:sz w:val="18"/>
                <w:szCs w:val="18"/>
                <w:highlight w:val="lightGray"/>
              </w:rPr>
            </w:pPr>
            <w:r w:rsidRPr="000D7528">
              <w:rPr>
                <w:color w:val="000000"/>
                <w:sz w:val="18"/>
                <w:szCs w:val="18"/>
                <w:highlight w:val="lightGray"/>
              </w:rPr>
              <w:t xml:space="preserve">0.33 </w:t>
            </w:r>
            <w:r w:rsidR="00004AF9" w:rsidRPr="000D7528">
              <w:rPr>
                <w:color w:val="000000"/>
                <w:sz w:val="18"/>
                <w:szCs w:val="18"/>
                <w:highlight w:val="lightGray"/>
              </w:rPr>
              <w:t xml:space="preserve">(95%CI 0.21-0.45) </w:t>
            </w:r>
            <w:r w:rsidRPr="000D7528">
              <w:rPr>
                <w:color w:val="000000"/>
                <w:sz w:val="18"/>
                <w:szCs w:val="18"/>
                <w:highlight w:val="lightGray"/>
              </w:rPr>
              <w:t>(LA body 0.44, LAA 0.00)</w:t>
            </w:r>
          </w:p>
        </w:tc>
        <w:tc>
          <w:tcPr>
            <w:tcW w:w="1276"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r>
    </w:tbl>
    <w:p w:rsidR="00DD03FA" w:rsidRPr="00EF4EB9" w:rsidRDefault="00DD03FA" w:rsidP="00DD03FA">
      <w:pPr>
        <w:rPr>
          <w:sz w:val="18"/>
          <w:szCs w:val="18"/>
        </w:rPr>
      </w:pPr>
      <w:r w:rsidRPr="00EF4EB9">
        <w:rPr>
          <w:sz w:val="18"/>
          <w:szCs w:val="18"/>
        </w:rPr>
        <w:t>NR=not reported, LAA=left atrial appendage</w:t>
      </w:r>
    </w:p>
    <w:p w:rsidR="00DD03FA" w:rsidRPr="00EF4EB9" w:rsidRDefault="00DD03FA" w:rsidP="00DD03FA">
      <w:pPr>
        <w:rPr>
          <w:sz w:val="18"/>
          <w:szCs w:val="18"/>
        </w:rPr>
      </w:pPr>
    </w:p>
    <w:p w:rsidR="00DD03FA" w:rsidRPr="00EF4EB9" w:rsidRDefault="00DD03FA" w:rsidP="00DD03FA">
      <w:pPr>
        <w:spacing w:line="360" w:lineRule="auto"/>
        <w:rPr>
          <w:sz w:val="18"/>
          <w:szCs w:val="18"/>
        </w:rPr>
      </w:pPr>
    </w:p>
    <w:p w:rsidR="00DD03FA" w:rsidRPr="00EF4EB9" w:rsidRDefault="00DD03FA" w:rsidP="00DD03FA">
      <w:pPr>
        <w:spacing w:line="360" w:lineRule="auto"/>
        <w:jc w:val="both"/>
        <w:rPr>
          <w:sz w:val="22"/>
          <w:szCs w:val="22"/>
        </w:rPr>
      </w:pPr>
      <w:r w:rsidRPr="00EF4EB9">
        <w:rPr>
          <w:sz w:val="22"/>
          <w:szCs w:val="22"/>
        </w:rPr>
        <w:t xml:space="preserve">Two studies reported diagnostic accuracy of TTE in pulmonary disease, Table </w:t>
      </w:r>
      <w:r w:rsidR="005B514A" w:rsidRPr="00EF4EB9">
        <w:rPr>
          <w:sz w:val="22"/>
          <w:szCs w:val="22"/>
        </w:rPr>
        <w:t>5</w:t>
      </w:r>
      <w:r w:rsidRPr="00EF4EB9">
        <w:rPr>
          <w:sz w:val="22"/>
          <w:szCs w:val="22"/>
        </w:rPr>
        <w:t>.</w:t>
      </w:r>
      <w:r w:rsidR="00F10FAA" w:rsidRPr="00EF4EB9">
        <w:rPr>
          <w:sz w:val="22"/>
          <w:szCs w:val="22"/>
        </w:rPr>
        <w:t xml:space="preserve">  </w:t>
      </w:r>
      <w:r w:rsidRPr="00EF4EB9">
        <w:rPr>
          <w:rFonts w:eastAsia="Calibri"/>
          <w:sz w:val="22"/>
          <w:szCs w:val="22"/>
          <w:lang w:eastAsia="en-US"/>
        </w:rPr>
        <w:t>Sensitivity ranged from 0.523 for pulmonary embolism</w:t>
      </w:r>
      <w:r w:rsidR="00FC2DC5" w:rsidRPr="00EF4EB9">
        <w:rPr>
          <w:sz w:val="22"/>
          <w:szCs w:val="22"/>
        </w:rPr>
        <w:fldChar w:fldCharType="begin"/>
      </w:r>
      <w:r w:rsidR="00C555BF">
        <w:rPr>
          <w:sz w:val="22"/>
          <w:szCs w:val="22"/>
        </w:rPr>
        <w:instrText xml:space="preserve"> ADDIN REFMGR.CITE &lt;Refman&gt;&lt;Cite&gt;&lt;Author&gt;Bova&lt;/Author&gt;&lt;Year&gt;2003&lt;/Year&gt;&lt;RecNum&gt;13139&lt;/RecNum&gt;&lt;IDText&gt;Diagnostic utility of echocardiography in patients with suspected pulmonary embolism&lt;/IDText&gt;&lt;MDL Ref_Type="Journal"&gt;&lt;Ref_Type&gt;Journal&lt;/Ref_Type&gt;&lt;Ref_ID&gt;13139&lt;/Ref_ID&gt;&lt;Title_Primary&gt;Diagnostic utility of echocardiography in patients with suspected pulmonary embolism&lt;/Title_Primary&gt;&lt;Authors_Primary&gt;Bova,C.&lt;/Authors_Primary&gt;&lt;Authors_Primary&gt;Greco,F.&lt;/Authors_Primary&gt;&lt;Authors_Primary&gt;Misuraca,G.&lt;/Authors_Primary&gt;&lt;Authors_Primary&gt;Serafini,O.&lt;/Authors_Primary&gt;&lt;Authors_Primary&gt;Crocco,F.&lt;/Authors_Primary&gt;&lt;Authors_Primary&gt;Greco,A.&lt;/Authors_Primary&gt;&lt;Authors_Primary&gt;Noto,A.&lt;/Authors_Primary&gt;&lt;Date_Primary&gt;2003/5&lt;/Date_Primary&gt;&lt;Keywords&gt;$$accept title Second search&lt;/Keywords&gt;&lt;Keywords&gt;$$keep from second search&lt;/Keywords&gt;&lt;Keywords&gt;$$Medline&lt;/Keywords&gt;&lt;Keywords&gt;$$Pathologies&lt;/Keywords&gt;&lt;Keywords&gt;$$pulmonary&lt;/Keywords&gt;&lt;Keywords&gt;echocardiography&lt;/Keywords&gt;&lt;Reprint&gt;In File&lt;/Reprint&gt;&lt;Start_Page&gt;180&lt;/Start_Page&gt;&lt;End_Page&gt;183&lt;/End_Page&gt;&lt;Periodical&gt;American Journal of Emergency Medicine&lt;/Periodical&gt;&lt;Volume&gt;21&lt;/Volume&gt;&lt;Issue&gt;3&lt;/Issue&gt;&lt;Address&gt;Department of Internal Medicine, Annunziata General Hospital, Cosenza, Italy&lt;/Address&gt;&lt;ZZ_JournalFull&gt;&lt;f name="System"&gt;American Journal of Emergency Medicine&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66</w:t>
      </w:r>
      <w:r w:rsidR="00FC2DC5" w:rsidRPr="00EF4EB9">
        <w:rPr>
          <w:sz w:val="22"/>
          <w:szCs w:val="22"/>
        </w:rPr>
        <w:fldChar w:fldCharType="end"/>
      </w:r>
      <w:r w:rsidRPr="00EF4EB9">
        <w:rPr>
          <w:rFonts w:eastAsia="Calibri"/>
          <w:sz w:val="22"/>
          <w:szCs w:val="22"/>
          <w:lang w:eastAsia="en-US"/>
        </w:rPr>
        <w:t xml:space="preserve"> to 1 for pulmonary hypertension.</w:t>
      </w:r>
      <w:r w:rsidR="00FC2DC5" w:rsidRPr="00EF4EB9">
        <w:rPr>
          <w:sz w:val="22"/>
          <w:szCs w:val="22"/>
        </w:rPr>
        <w:fldChar w:fldCharType="begin"/>
      </w:r>
      <w:r w:rsidR="00C555BF">
        <w:rPr>
          <w:sz w:val="22"/>
          <w:szCs w:val="22"/>
        </w:rPr>
        <w:instrText xml:space="preserve"> ADDIN REFMGR.CITE &lt;Refman&gt;&lt;Cite&gt;&lt;Author&gt;Lanzarini&lt;/Author&gt;&lt;Year&gt;2005&lt;/Year&gt;&lt;RecNum&gt;11801&lt;/RecNum&gt;&lt;IDText&gt;Two simple echo-Doppler measurements can accurately identify pulmonary hypertension in the large majority of patients with chronic heart failure&lt;/IDText&gt;&lt;MDL Ref_Type="Journal"&gt;&lt;Ref_Type&gt;Journal&lt;/Ref_Type&gt;&lt;Ref_ID&gt;11801&lt;/Ref_ID&gt;&lt;Title_Primary&gt;Two simple echo-Doppler measurements can accurately identify pulmonary hypertension in the large majority of patients with chronic heart failure&lt;/Title_Primary&gt;&lt;Authors_Primary&gt;Lanzarini,L.&lt;/Authors_Primary&gt;&lt;Authors_Primary&gt;Fontana,A.&lt;/Authors_Primary&gt;&lt;Authors_Primary&gt;Campana,C.&lt;/Authors_Primary&gt;&lt;Authors_Primary&gt;Klersy,C.&lt;/Authors_Primary&gt;&lt;Authors_Primary&gt;Lanzarini,Luca&lt;/Authors_Primary&gt;&lt;Authors_Primary&gt;Fontana,Alessandra&lt;/Authors_Primary&gt;&lt;Authors_Primary&gt;Campana,Carlo&lt;/Authors_Primary&gt;&lt;Authors_Primary&gt;Klersy,Catherine&lt;/Authors_Primary&gt;&lt;Date_Primary&gt;2005/6&lt;/Date_Primary&gt;&lt;Keywords&gt;$$accept title Second search&lt;/Keywords&gt;&lt;Keywords&gt;$$keep from second search&lt;/Keywords&gt;&lt;Keywords&gt;$$Medline&lt;/Keywords&gt;&lt;Keywords&gt;$$Pathologies&lt;/Keywords&gt;&lt;Reprint&gt;In File&lt;/Reprint&gt;&lt;Start_Page&gt;745&lt;/Start_Page&gt;&lt;End_Page&gt;754&lt;/End_Page&gt;&lt;Periodical&gt;Journal of Heart &amp;amp; Lung Transplantation&lt;/Periodical&gt;&lt;Volume&gt;24&lt;/Volume&gt;&lt;Issue&gt;6&lt;/Issue&gt;&lt;Address&gt;Department of Cardiology, IRCCS-Policlinico S. Matteo, Pavia, Italy. l.lanzarini@smatteo.pv.it&lt;/Address&gt;&lt;ZZ_JournalFull&gt;&lt;f name="System"&gt;Journal of Heart &amp;amp; Lung Transplantation&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80</w:t>
      </w:r>
      <w:r w:rsidR="00FC2DC5" w:rsidRPr="00EF4EB9">
        <w:rPr>
          <w:sz w:val="22"/>
          <w:szCs w:val="22"/>
        </w:rPr>
        <w:fldChar w:fldCharType="end"/>
      </w:r>
      <w:r w:rsidR="00F10FAA" w:rsidRPr="00EF4EB9">
        <w:rPr>
          <w:sz w:val="22"/>
          <w:szCs w:val="22"/>
        </w:rPr>
        <w:t xml:space="preserve">  </w:t>
      </w:r>
      <w:r w:rsidRPr="00EF4EB9">
        <w:rPr>
          <w:rFonts w:eastAsia="Calibri"/>
          <w:sz w:val="22"/>
          <w:szCs w:val="22"/>
          <w:lang w:eastAsia="en-US"/>
        </w:rPr>
        <w:t>Specificity ranged from 0.6 to 1 for pulmonary hypertension.</w:t>
      </w:r>
      <w:r w:rsidR="00FC2DC5" w:rsidRPr="00EF4EB9">
        <w:rPr>
          <w:sz w:val="22"/>
          <w:szCs w:val="22"/>
        </w:rPr>
        <w:fldChar w:fldCharType="begin"/>
      </w:r>
      <w:r w:rsidR="00C555BF">
        <w:rPr>
          <w:sz w:val="22"/>
          <w:szCs w:val="22"/>
        </w:rPr>
        <w:instrText xml:space="preserve"> ADDIN REFMGR.CITE &lt;Refman&gt;&lt;Cite&gt;&lt;Author&gt;Lanzarini&lt;/Author&gt;&lt;Year&gt;2005&lt;/Year&gt;&lt;RecNum&gt;11801&lt;/RecNum&gt;&lt;IDText&gt;Two simple echo-Doppler measurements can accurately identify pulmonary hypertension in the large majority of patients with chronic heart failure&lt;/IDText&gt;&lt;MDL Ref_Type="Journal"&gt;&lt;Ref_Type&gt;Journal&lt;/Ref_Type&gt;&lt;Ref_ID&gt;11801&lt;/Ref_ID&gt;&lt;Title_Primary&gt;Two simple echo-Doppler measurements can accurately identify pulmonary hypertension in the large majority of patients with chronic heart failure&lt;/Title_Primary&gt;&lt;Authors_Primary&gt;Lanzarini,L.&lt;/Authors_Primary&gt;&lt;Authors_Primary&gt;Fontana,A.&lt;/Authors_Primary&gt;&lt;Authors_Primary&gt;Campana,C.&lt;/Authors_Primary&gt;&lt;Authors_Primary&gt;Klersy,C.&lt;/Authors_Primary&gt;&lt;Authors_Primary&gt;Lanzarini,Luca&lt;/Authors_Primary&gt;&lt;Authors_Primary&gt;Fontana,Alessandra&lt;/Authors_Primary&gt;&lt;Authors_Primary&gt;Campana,Carlo&lt;/Authors_Primary&gt;&lt;Authors_Primary&gt;Klersy,Catherine&lt;/Authors_Primary&gt;&lt;Date_Primary&gt;2005/6&lt;/Date_Primary&gt;&lt;Keywords&gt;$$accept title Second search&lt;/Keywords&gt;&lt;Keywords&gt;$$keep from second search&lt;/Keywords&gt;&lt;Keywords&gt;$$Medline&lt;/Keywords&gt;&lt;Keywords&gt;$$Pathologies&lt;/Keywords&gt;&lt;Reprint&gt;In File&lt;/Reprint&gt;&lt;Start_Page&gt;745&lt;/Start_Page&gt;&lt;End_Page&gt;754&lt;/End_Page&gt;&lt;Periodical&gt;Journal of Heart &amp;amp; Lung Transplantation&lt;/Periodical&gt;&lt;Volume&gt;24&lt;/Volume&gt;&lt;Issue&gt;6&lt;/Issue&gt;&lt;Address&gt;Department of Cardiology, IRCCS-Policlinico S. Matteo, Pavia, Italy. l.lanzarini@smatteo.pv.it&lt;/Address&gt;&lt;ZZ_JournalFull&gt;&lt;f name="System"&gt;Journal of Heart &amp;amp; Lung Transplantation&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80</w:t>
      </w:r>
      <w:r w:rsidR="00FC2DC5" w:rsidRPr="00EF4EB9">
        <w:rPr>
          <w:sz w:val="22"/>
          <w:szCs w:val="22"/>
        </w:rPr>
        <w:fldChar w:fldCharType="end"/>
      </w:r>
      <w:r w:rsidR="00FE201B" w:rsidRPr="00EF4EB9">
        <w:rPr>
          <w:sz w:val="22"/>
          <w:szCs w:val="22"/>
        </w:rPr>
        <w:t xml:space="preserve">  The study of pulmonary embolism used perfusion lung scan with radiography or pulmonary angiography as a comparator, whereas the study of pulmonary hypertension used catheterisation, Table 5.</w:t>
      </w:r>
    </w:p>
    <w:p w:rsidR="00DD03FA" w:rsidRPr="00EF4EB9" w:rsidRDefault="00DD03FA" w:rsidP="00DD03FA">
      <w:pPr>
        <w:spacing w:line="360" w:lineRule="auto"/>
        <w:rPr>
          <w:sz w:val="22"/>
          <w:szCs w:val="22"/>
        </w:rPr>
      </w:pPr>
    </w:p>
    <w:p w:rsidR="00DD03FA" w:rsidRPr="00EF4EB9" w:rsidRDefault="00DD03FA" w:rsidP="0085086B">
      <w:pPr>
        <w:spacing w:line="360" w:lineRule="auto"/>
        <w:outlineLvl w:val="0"/>
        <w:rPr>
          <w:b/>
          <w:sz w:val="22"/>
          <w:szCs w:val="22"/>
        </w:rPr>
      </w:pPr>
      <w:r w:rsidRPr="00EF4EB9">
        <w:rPr>
          <w:b/>
          <w:sz w:val="22"/>
          <w:szCs w:val="22"/>
        </w:rPr>
        <w:t xml:space="preserve">Table </w:t>
      </w:r>
      <w:r w:rsidR="006C472E" w:rsidRPr="00EF4EB9">
        <w:rPr>
          <w:b/>
          <w:sz w:val="22"/>
          <w:szCs w:val="22"/>
        </w:rPr>
        <w:t>5:</w:t>
      </w:r>
      <w:r w:rsidR="006C472E" w:rsidRPr="00EF4EB9">
        <w:rPr>
          <w:b/>
          <w:sz w:val="22"/>
          <w:szCs w:val="22"/>
        </w:rPr>
        <w:tab/>
      </w:r>
      <w:r w:rsidRPr="00EF4EB9">
        <w:rPr>
          <w:b/>
          <w:sz w:val="22"/>
          <w:szCs w:val="22"/>
        </w:rPr>
        <w:t>Pulmonary disease</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330"/>
        <w:gridCol w:w="938"/>
        <w:gridCol w:w="1067"/>
        <w:gridCol w:w="776"/>
        <w:gridCol w:w="1701"/>
        <w:gridCol w:w="1358"/>
        <w:gridCol w:w="1335"/>
      </w:tblGrid>
      <w:tr w:rsidR="00DD03FA" w:rsidRPr="00EF4EB9" w:rsidTr="003E06D1">
        <w:tc>
          <w:tcPr>
            <w:tcW w:w="959" w:type="dxa"/>
          </w:tcPr>
          <w:p w:rsidR="00DD03FA" w:rsidRPr="00EF4EB9" w:rsidRDefault="00DD03FA" w:rsidP="003E06D1">
            <w:pPr>
              <w:rPr>
                <w:sz w:val="18"/>
                <w:szCs w:val="18"/>
              </w:rPr>
            </w:pPr>
            <w:r w:rsidRPr="00EF4EB9">
              <w:rPr>
                <w:sz w:val="18"/>
                <w:szCs w:val="18"/>
              </w:rPr>
              <w:t>Study</w:t>
            </w:r>
          </w:p>
        </w:tc>
        <w:tc>
          <w:tcPr>
            <w:tcW w:w="1330" w:type="dxa"/>
          </w:tcPr>
          <w:p w:rsidR="00DD03FA" w:rsidRPr="00EF4EB9" w:rsidRDefault="00DD03FA" w:rsidP="003E06D1">
            <w:pPr>
              <w:rPr>
                <w:sz w:val="18"/>
                <w:szCs w:val="18"/>
              </w:rPr>
            </w:pPr>
            <w:r w:rsidRPr="00EF4EB9">
              <w:rPr>
                <w:sz w:val="18"/>
                <w:szCs w:val="18"/>
              </w:rPr>
              <w:t>Pathology</w:t>
            </w:r>
          </w:p>
        </w:tc>
        <w:tc>
          <w:tcPr>
            <w:tcW w:w="938" w:type="dxa"/>
          </w:tcPr>
          <w:p w:rsidR="00DD03FA" w:rsidRPr="00EF4EB9" w:rsidRDefault="00DD03FA" w:rsidP="003E06D1">
            <w:pPr>
              <w:rPr>
                <w:sz w:val="18"/>
                <w:szCs w:val="18"/>
              </w:rPr>
            </w:pPr>
            <w:r w:rsidRPr="00EF4EB9">
              <w:rPr>
                <w:sz w:val="18"/>
                <w:szCs w:val="18"/>
              </w:rPr>
              <w:t>Number of patients analysed</w:t>
            </w:r>
          </w:p>
        </w:tc>
        <w:tc>
          <w:tcPr>
            <w:tcW w:w="1067" w:type="dxa"/>
          </w:tcPr>
          <w:p w:rsidR="00DD03FA" w:rsidRPr="00EF4EB9" w:rsidRDefault="00DD03FA" w:rsidP="003E06D1">
            <w:pPr>
              <w:rPr>
                <w:sz w:val="18"/>
                <w:szCs w:val="18"/>
              </w:rPr>
            </w:pPr>
            <w:r w:rsidRPr="00EF4EB9">
              <w:rPr>
                <w:sz w:val="18"/>
                <w:szCs w:val="18"/>
              </w:rPr>
              <w:t>Population AF</w:t>
            </w:r>
          </w:p>
        </w:tc>
        <w:tc>
          <w:tcPr>
            <w:tcW w:w="776" w:type="dxa"/>
          </w:tcPr>
          <w:p w:rsidR="00DD03FA" w:rsidRPr="00EF4EB9" w:rsidRDefault="00DD03FA" w:rsidP="003E06D1">
            <w:pPr>
              <w:rPr>
                <w:sz w:val="18"/>
                <w:szCs w:val="18"/>
              </w:rPr>
            </w:pPr>
            <w:r w:rsidRPr="00EF4EB9">
              <w:rPr>
                <w:sz w:val="18"/>
                <w:szCs w:val="18"/>
              </w:rPr>
              <w:t xml:space="preserve">Intervention </w:t>
            </w:r>
          </w:p>
        </w:tc>
        <w:tc>
          <w:tcPr>
            <w:tcW w:w="1701" w:type="dxa"/>
          </w:tcPr>
          <w:p w:rsidR="00DD03FA" w:rsidRPr="00EF4EB9" w:rsidRDefault="00DD03FA" w:rsidP="003E06D1">
            <w:pPr>
              <w:rPr>
                <w:sz w:val="18"/>
                <w:szCs w:val="18"/>
              </w:rPr>
            </w:pPr>
            <w:r w:rsidRPr="00EF4EB9">
              <w:rPr>
                <w:sz w:val="18"/>
                <w:szCs w:val="18"/>
              </w:rPr>
              <w:t xml:space="preserve">Comparator diagnostic test </w:t>
            </w:r>
          </w:p>
        </w:tc>
        <w:tc>
          <w:tcPr>
            <w:tcW w:w="1358" w:type="dxa"/>
          </w:tcPr>
          <w:p w:rsidR="00DD03FA" w:rsidRPr="00EF4EB9" w:rsidRDefault="00DD03FA" w:rsidP="003E06D1">
            <w:pPr>
              <w:rPr>
                <w:sz w:val="18"/>
                <w:szCs w:val="18"/>
              </w:rPr>
            </w:pPr>
            <w:r w:rsidRPr="00EF4EB9">
              <w:rPr>
                <w:sz w:val="18"/>
                <w:szCs w:val="18"/>
              </w:rPr>
              <w:t>Sensitivity of TTE</w:t>
            </w:r>
          </w:p>
        </w:tc>
        <w:tc>
          <w:tcPr>
            <w:tcW w:w="1335" w:type="dxa"/>
          </w:tcPr>
          <w:p w:rsidR="00DD03FA" w:rsidRPr="00EF4EB9" w:rsidRDefault="00DD03FA" w:rsidP="003E06D1">
            <w:pPr>
              <w:rPr>
                <w:sz w:val="18"/>
                <w:szCs w:val="18"/>
              </w:rPr>
            </w:pPr>
            <w:r w:rsidRPr="00EF4EB9">
              <w:rPr>
                <w:sz w:val="18"/>
                <w:szCs w:val="18"/>
              </w:rPr>
              <w:t>Specificity of TTE</w:t>
            </w:r>
          </w:p>
        </w:tc>
      </w:tr>
      <w:tr w:rsidR="00DD03FA" w:rsidRPr="00EF4EB9" w:rsidTr="003E06D1">
        <w:tc>
          <w:tcPr>
            <w:tcW w:w="959" w:type="dxa"/>
          </w:tcPr>
          <w:p w:rsidR="00DD03FA" w:rsidRPr="00EF4EB9" w:rsidRDefault="00DD03FA" w:rsidP="005A1380">
            <w:pPr>
              <w:rPr>
                <w:sz w:val="18"/>
                <w:szCs w:val="18"/>
              </w:rPr>
            </w:pPr>
            <w:r w:rsidRPr="00EF4EB9">
              <w:rPr>
                <w:sz w:val="18"/>
                <w:szCs w:val="18"/>
              </w:rPr>
              <w:t>Bova et al 2003</w:t>
            </w:r>
            <w:r w:rsidR="00FC2DC5" w:rsidRPr="00EF4EB9">
              <w:rPr>
                <w:sz w:val="18"/>
                <w:szCs w:val="18"/>
              </w:rPr>
              <w:fldChar w:fldCharType="begin"/>
            </w:r>
            <w:r w:rsidR="00C555BF">
              <w:rPr>
                <w:sz w:val="18"/>
                <w:szCs w:val="18"/>
              </w:rPr>
              <w:instrText xml:space="preserve"> ADDIN REFMGR.CITE &lt;Refman&gt;&lt;Cite&gt;&lt;Author&gt;Bova&lt;/Author&gt;&lt;Year&gt;2003&lt;/Year&gt;&lt;RecNum&gt;13139&lt;/RecNum&gt;&lt;IDText&gt;Diagnostic utility of echocardiography in patients with suspected pulmonary embolism&lt;/IDText&gt;&lt;MDL Ref_Type="Journal"&gt;&lt;Ref_Type&gt;Journal&lt;/Ref_Type&gt;&lt;Ref_ID&gt;13139&lt;/Ref_ID&gt;&lt;Title_Primary&gt;Diagnostic utility of echocardiography in patients with suspected pulmonary embolism&lt;/Title_Primary&gt;&lt;Authors_Primary&gt;Bova,C.&lt;/Authors_Primary&gt;&lt;Authors_Primary&gt;Greco,F.&lt;/Authors_Primary&gt;&lt;Authors_Primary&gt;Misuraca,G.&lt;/Authors_Primary&gt;&lt;Authors_Primary&gt;Serafini,O.&lt;/Authors_Primary&gt;&lt;Authors_Primary&gt;Crocco,F.&lt;/Authors_Primary&gt;&lt;Authors_Primary&gt;Greco,A.&lt;/Authors_Primary&gt;&lt;Authors_Primary&gt;Noto,A.&lt;/Authors_Primary&gt;&lt;Date_Primary&gt;2003/5&lt;/Date_Primary&gt;&lt;Keywords&gt;$$accept title Second search&lt;/Keywords&gt;&lt;Keywords&gt;$$keep from second search&lt;/Keywords&gt;&lt;Keywords&gt;$$Medline&lt;/Keywords&gt;&lt;Keywords&gt;$$Pathologies&lt;/Keywords&gt;&lt;Keywords&gt;$$pulmonary&lt;/Keywords&gt;&lt;Keywords&gt;echocardiography&lt;/Keywords&gt;&lt;Reprint&gt;In File&lt;/Reprint&gt;&lt;Start_Page&gt;180&lt;/Start_Page&gt;&lt;End_Page&gt;183&lt;/End_Page&gt;&lt;Periodical&gt;American Journal of Emergency Medicine&lt;/Periodical&gt;&lt;Volume&gt;21&lt;/Volume&gt;&lt;Issue&gt;3&lt;/Issue&gt;&lt;Address&gt;Department of Internal Medicine, Annunziata General Hospital, Cosenza, Italy&lt;/Address&gt;&lt;ZZ_JournalFull&gt;&lt;f name="System"&gt;American Journal of Emergency Medicine&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66</w:t>
            </w:r>
            <w:r w:rsidR="00FC2DC5" w:rsidRPr="00EF4EB9">
              <w:rPr>
                <w:sz w:val="18"/>
                <w:szCs w:val="18"/>
              </w:rPr>
              <w:fldChar w:fldCharType="end"/>
            </w:r>
          </w:p>
        </w:tc>
        <w:tc>
          <w:tcPr>
            <w:tcW w:w="1330" w:type="dxa"/>
          </w:tcPr>
          <w:p w:rsidR="00DD03FA" w:rsidRPr="00EF4EB9" w:rsidRDefault="00DD03FA" w:rsidP="003E06D1">
            <w:pPr>
              <w:rPr>
                <w:sz w:val="18"/>
                <w:szCs w:val="18"/>
              </w:rPr>
            </w:pPr>
            <w:r w:rsidRPr="00EF4EB9">
              <w:rPr>
                <w:sz w:val="18"/>
                <w:szCs w:val="18"/>
              </w:rPr>
              <w:t xml:space="preserve">Pulmonary embolism </w:t>
            </w:r>
          </w:p>
        </w:tc>
        <w:tc>
          <w:tcPr>
            <w:tcW w:w="938" w:type="dxa"/>
          </w:tcPr>
          <w:p w:rsidR="00DD03FA" w:rsidRPr="00EF4EB9" w:rsidRDefault="00DD03FA" w:rsidP="003E06D1">
            <w:pPr>
              <w:jc w:val="right"/>
              <w:rPr>
                <w:sz w:val="18"/>
                <w:szCs w:val="18"/>
              </w:rPr>
            </w:pPr>
            <w:r w:rsidRPr="00EF4EB9">
              <w:rPr>
                <w:sz w:val="18"/>
                <w:szCs w:val="18"/>
              </w:rPr>
              <w:t>152</w:t>
            </w:r>
          </w:p>
        </w:tc>
        <w:tc>
          <w:tcPr>
            <w:tcW w:w="1067" w:type="dxa"/>
          </w:tcPr>
          <w:p w:rsidR="00DD03FA" w:rsidRPr="00EF4EB9" w:rsidRDefault="00DD03FA" w:rsidP="003E06D1">
            <w:pPr>
              <w:rPr>
                <w:sz w:val="18"/>
                <w:szCs w:val="18"/>
              </w:rPr>
            </w:pPr>
            <w:r w:rsidRPr="00EF4EB9">
              <w:rPr>
                <w:sz w:val="18"/>
                <w:szCs w:val="18"/>
              </w:rPr>
              <w:t>NR</w:t>
            </w:r>
          </w:p>
        </w:tc>
        <w:tc>
          <w:tcPr>
            <w:tcW w:w="776" w:type="dxa"/>
          </w:tcPr>
          <w:p w:rsidR="00DD03FA" w:rsidRPr="00EF4EB9" w:rsidRDefault="00DD03FA" w:rsidP="003E06D1">
            <w:pPr>
              <w:rPr>
                <w:sz w:val="18"/>
                <w:szCs w:val="18"/>
              </w:rPr>
            </w:pPr>
            <w:r w:rsidRPr="00EF4EB9">
              <w:rPr>
                <w:sz w:val="18"/>
                <w:szCs w:val="18"/>
              </w:rPr>
              <w:t>TTE</w:t>
            </w:r>
          </w:p>
        </w:tc>
        <w:tc>
          <w:tcPr>
            <w:tcW w:w="1701" w:type="dxa"/>
          </w:tcPr>
          <w:p w:rsidR="00DD03FA" w:rsidRPr="00EF4EB9" w:rsidRDefault="00DD03FA" w:rsidP="003E06D1">
            <w:pPr>
              <w:rPr>
                <w:sz w:val="18"/>
                <w:szCs w:val="18"/>
              </w:rPr>
            </w:pPr>
            <w:r w:rsidRPr="00EF4EB9">
              <w:rPr>
                <w:sz w:val="18"/>
                <w:szCs w:val="18"/>
              </w:rPr>
              <w:t>Perfusion lung scan with radiography, or pulmonary angiography</w:t>
            </w:r>
          </w:p>
        </w:tc>
        <w:tc>
          <w:tcPr>
            <w:tcW w:w="1358" w:type="dxa"/>
          </w:tcPr>
          <w:p w:rsidR="00DD03FA" w:rsidRPr="000D7528" w:rsidRDefault="00DD03FA" w:rsidP="003E06D1">
            <w:pPr>
              <w:jc w:val="right"/>
              <w:rPr>
                <w:sz w:val="18"/>
                <w:szCs w:val="18"/>
                <w:highlight w:val="lightGray"/>
              </w:rPr>
            </w:pPr>
            <w:r w:rsidRPr="000D7528">
              <w:rPr>
                <w:sz w:val="18"/>
                <w:szCs w:val="18"/>
                <w:highlight w:val="lightGray"/>
              </w:rPr>
              <w:t>0.52</w:t>
            </w:r>
            <w:r w:rsidR="00583D71" w:rsidRPr="000D7528">
              <w:rPr>
                <w:sz w:val="18"/>
                <w:szCs w:val="18"/>
                <w:highlight w:val="lightGray"/>
              </w:rPr>
              <w:t xml:space="preserve"> (95%CI 0.44-0.60)</w:t>
            </w:r>
          </w:p>
        </w:tc>
        <w:tc>
          <w:tcPr>
            <w:tcW w:w="1335" w:type="dxa"/>
          </w:tcPr>
          <w:p w:rsidR="00DD03FA" w:rsidRPr="000D7528" w:rsidRDefault="00DD03FA" w:rsidP="00583D71">
            <w:pPr>
              <w:jc w:val="right"/>
              <w:rPr>
                <w:sz w:val="18"/>
                <w:szCs w:val="18"/>
                <w:highlight w:val="lightGray"/>
              </w:rPr>
            </w:pPr>
            <w:r w:rsidRPr="000D7528">
              <w:rPr>
                <w:sz w:val="18"/>
                <w:szCs w:val="18"/>
                <w:highlight w:val="lightGray"/>
              </w:rPr>
              <w:t>0.87</w:t>
            </w:r>
            <w:r w:rsidR="00583D71" w:rsidRPr="000D7528">
              <w:rPr>
                <w:sz w:val="18"/>
                <w:szCs w:val="18"/>
                <w:highlight w:val="lightGray"/>
              </w:rPr>
              <w:t xml:space="preserve"> </w:t>
            </w:r>
            <w:r w:rsidR="00583D71" w:rsidRPr="000D7528">
              <w:rPr>
                <w:color w:val="000000"/>
                <w:sz w:val="18"/>
                <w:szCs w:val="18"/>
                <w:highlight w:val="lightGray"/>
              </w:rPr>
              <w:t>(95%CI 0.82-0.93)</w:t>
            </w:r>
          </w:p>
        </w:tc>
      </w:tr>
      <w:tr w:rsidR="00DD03FA" w:rsidRPr="00EF4EB9" w:rsidTr="003E06D1">
        <w:tc>
          <w:tcPr>
            <w:tcW w:w="959" w:type="dxa"/>
          </w:tcPr>
          <w:p w:rsidR="00DD03FA" w:rsidRPr="00EF4EB9" w:rsidRDefault="00DD03FA" w:rsidP="005A1380">
            <w:pPr>
              <w:rPr>
                <w:sz w:val="18"/>
                <w:szCs w:val="18"/>
              </w:rPr>
            </w:pPr>
            <w:r w:rsidRPr="00EF4EB9">
              <w:rPr>
                <w:sz w:val="18"/>
                <w:szCs w:val="18"/>
              </w:rPr>
              <w:t>Lanzarini et al 2005</w:t>
            </w:r>
            <w:r w:rsidR="00FC2DC5" w:rsidRPr="00EF4EB9">
              <w:rPr>
                <w:sz w:val="18"/>
                <w:szCs w:val="18"/>
              </w:rPr>
              <w:fldChar w:fldCharType="begin"/>
            </w:r>
            <w:r w:rsidR="00C555BF">
              <w:rPr>
                <w:sz w:val="18"/>
                <w:szCs w:val="18"/>
              </w:rPr>
              <w:instrText xml:space="preserve"> ADDIN REFMGR.CITE &lt;Refman&gt;&lt;Cite&gt;&lt;Author&gt;Lanzarini&lt;/Author&gt;&lt;Year&gt;2005&lt;/Year&gt;&lt;RecNum&gt;11801&lt;/RecNum&gt;&lt;IDText&gt;Two simple echo-Doppler measurements can accurately identify pulmonary hypertension in the large majority of patients with chronic heart failure&lt;/IDText&gt;&lt;MDL Ref_Type="Journal"&gt;&lt;Ref_Type&gt;Journal&lt;/Ref_Type&gt;&lt;Ref_ID&gt;11801&lt;/Ref_ID&gt;&lt;Title_Primary&gt;Two simple echo-Doppler measurements can accurately identify pulmonary hypertension in the large majority of patients with chronic heart failure&lt;/Title_Primary&gt;&lt;Authors_Primary&gt;Lanzarini,L.&lt;/Authors_Primary&gt;&lt;Authors_Primary&gt;Fontana,A.&lt;/Authors_Primary&gt;&lt;Authors_Primary&gt;Campana,C.&lt;/Authors_Primary&gt;&lt;Authors_Primary&gt;Klersy,C.&lt;/Authors_Primary&gt;&lt;Authors_Primary&gt;Lanzarini,Luca&lt;/Authors_Primary&gt;&lt;Authors_Primary&gt;Fontana,Alessandra&lt;/Authors_Primary&gt;&lt;Authors_Primary&gt;Campana,Carlo&lt;/Authors_Primary&gt;&lt;Authors_Primary&gt;Klersy,Catherine&lt;/Authors_Primary&gt;&lt;Date_Primary&gt;2005/6&lt;/Date_Primary&gt;&lt;Keywords&gt;$$accept title Second search&lt;/Keywords&gt;&lt;Keywords&gt;$$keep from second search&lt;/Keywords&gt;&lt;Keywords&gt;$$Medline&lt;/Keywords&gt;&lt;Keywords&gt;$$Pathologies&lt;/Keywords&gt;&lt;Reprint&gt;In File&lt;/Reprint&gt;&lt;Start_Page&gt;745&lt;/Start_Page&gt;&lt;End_Page&gt;754&lt;/End_Page&gt;&lt;Periodical&gt;Journal of Heart &amp;amp; Lung Transplantation&lt;/Periodical&gt;&lt;Volume&gt;24&lt;/Volume&gt;&lt;Issue&gt;6&lt;/Issue&gt;&lt;Address&gt;Department of Cardiology, IRCCS-Policlinico S. Matteo, Pavia, Italy. l.lanzarini@smatteo.pv.it&lt;/Address&gt;&lt;ZZ_JournalFull&gt;&lt;f name="System"&gt;Journal of Heart &amp;amp; Lung Transplantation&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80</w:t>
            </w:r>
            <w:r w:rsidR="00FC2DC5" w:rsidRPr="00EF4EB9">
              <w:rPr>
                <w:sz w:val="18"/>
                <w:szCs w:val="18"/>
              </w:rPr>
              <w:fldChar w:fldCharType="end"/>
            </w:r>
          </w:p>
        </w:tc>
        <w:tc>
          <w:tcPr>
            <w:tcW w:w="1330" w:type="dxa"/>
          </w:tcPr>
          <w:p w:rsidR="00DD03FA" w:rsidRPr="00EF4EB9" w:rsidRDefault="00DD03FA" w:rsidP="003E06D1">
            <w:pPr>
              <w:rPr>
                <w:sz w:val="18"/>
                <w:szCs w:val="18"/>
              </w:rPr>
            </w:pPr>
            <w:r w:rsidRPr="00EF4EB9">
              <w:rPr>
                <w:sz w:val="18"/>
                <w:szCs w:val="18"/>
              </w:rPr>
              <w:t xml:space="preserve">Pulmonary hypertension </w:t>
            </w:r>
          </w:p>
        </w:tc>
        <w:tc>
          <w:tcPr>
            <w:tcW w:w="938" w:type="dxa"/>
          </w:tcPr>
          <w:p w:rsidR="00DD03FA" w:rsidRPr="00EF4EB9" w:rsidRDefault="00DD03FA" w:rsidP="003E06D1">
            <w:pPr>
              <w:jc w:val="right"/>
              <w:rPr>
                <w:sz w:val="18"/>
                <w:szCs w:val="18"/>
              </w:rPr>
            </w:pPr>
            <w:r w:rsidRPr="00EF4EB9">
              <w:rPr>
                <w:sz w:val="18"/>
                <w:szCs w:val="18"/>
              </w:rPr>
              <w:t>86</w:t>
            </w:r>
          </w:p>
        </w:tc>
        <w:tc>
          <w:tcPr>
            <w:tcW w:w="1067" w:type="dxa"/>
          </w:tcPr>
          <w:p w:rsidR="00DD03FA" w:rsidRPr="00EF4EB9" w:rsidRDefault="00DD03FA" w:rsidP="003E06D1">
            <w:pPr>
              <w:rPr>
                <w:sz w:val="18"/>
                <w:szCs w:val="18"/>
              </w:rPr>
            </w:pPr>
            <w:r w:rsidRPr="00EF4EB9">
              <w:rPr>
                <w:sz w:val="18"/>
                <w:szCs w:val="18"/>
              </w:rPr>
              <w:t>13% controlled AF</w:t>
            </w:r>
          </w:p>
        </w:tc>
        <w:tc>
          <w:tcPr>
            <w:tcW w:w="776" w:type="dxa"/>
          </w:tcPr>
          <w:p w:rsidR="00DD03FA" w:rsidRPr="00EF4EB9" w:rsidRDefault="00DD03FA" w:rsidP="003E06D1">
            <w:pPr>
              <w:rPr>
                <w:sz w:val="18"/>
                <w:szCs w:val="18"/>
              </w:rPr>
            </w:pPr>
            <w:r w:rsidRPr="00EF4EB9">
              <w:rPr>
                <w:sz w:val="18"/>
                <w:szCs w:val="18"/>
              </w:rPr>
              <w:t>TTE</w:t>
            </w:r>
          </w:p>
        </w:tc>
        <w:tc>
          <w:tcPr>
            <w:tcW w:w="1701" w:type="dxa"/>
          </w:tcPr>
          <w:p w:rsidR="00DD03FA" w:rsidRPr="00EF4EB9" w:rsidRDefault="00DD03FA" w:rsidP="003E06D1">
            <w:pPr>
              <w:rPr>
                <w:sz w:val="18"/>
                <w:szCs w:val="18"/>
              </w:rPr>
            </w:pPr>
            <w:r w:rsidRPr="00EF4EB9">
              <w:rPr>
                <w:sz w:val="18"/>
                <w:szCs w:val="18"/>
              </w:rPr>
              <w:t>Catheterisation</w:t>
            </w:r>
          </w:p>
        </w:tc>
        <w:tc>
          <w:tcPr>
            <w:tcW w:w="1358" w:type="dxa"/>
          </w:tcPr>
          <w:p w:rsidR="00DD03FA" w:rsidRPr="00EF4EB9" w:rsidRDefault="00DD03FA" w:rsidP="003E06D1">
            <w:pPr>
              <w:rPr>
                <w:sz w:val="18"/>
                <w:szCs w:val="18"/>
              </w:rPr>
            </w:pPr>
            <w:r w:rsidRPr="00EF4EB9">
              <w:rPr>
                <w:sz w:val="18"/>
                <w:szCs w:val="18"/>
              </w:rPr>
              <w:t>1 using PAPd/TR; 0.88 using PAPs</w:t>
            </w:r>
          </w:p>
        </w:tc>
        <w:tc>
          <w:tcPr>
            <w:tcW w:w="1335" w:type="dxa"/>
          </w:tcPr>
          <w:p w:rsidR="00DD03FA" w:rsidRPr="00EF4EB9" w:rsidRDefault="00DD03FA" w:rsidP="003E06D1">
            <w:pPr>
              <w:rPr>
                <w:sz w:val="18"/>
                <w:szCs w:val="18"/>
              </w:rPr>
            </w:pPr>
            <w:r w:rsidRPr="00EF4EB9">
              <w:rPr>
                <w:sz w:val="18"/>
                <w:szCs w:val="18"/>
              </w:rPr>
              <w:t>0.6 using PAPd/TR; 1 using PAPs</w:t>
            </w:r>
          </w:p>
        </w:tc>
      </w:tr>
    </w:tbl>
    <w:p w:rsidR="00DD03FA" w:rsidRPr="00EF4EB9" w:rsidRDefault="00DD03FA" w:rsidP="00DD03FA">
      <w:pPr>
        <w:rPr>
          <w:sz w:val="18"/>
          <w:szCs w:val="18"/>
        </w:rPr>
      </w:pPr>
    </w:p>
    <w:p w:rsidR="00DD03FA" w:rsidRPr="00EF4EB9" w:rsidRDefault="00DD03FA" w:rsidP="00DD03FA">
      <w:pPr>
        <w:rPr>
          <w:sz w:val="18"/>
          <w:szCs w:val="18"/>
        </w:rPr>
      </w:pPr>
    </w:p>
    <w:p w:rsidR="00DD03FA" w:rsidRPr="00EF4EB9" w:rsidRDefault="00DD03FA" w:rsidP="00DD03FA">
      <w:pPr>
        <w:spacing w:line="360" w:lineRule="auto"/>
        <w:jc w:val="both"/>
        <w:rPr>
          <w:rFonts w:ascii="Calibri" w:eastAsia="Calibri" w:hAnsi="Calibri"/>
          <w:sz w:val="22"/>
          <w:szCs w:val="22"/>
          <w:lang w:eastAsia="en-US"/>
        </w:rPr>
      </w:pPr>
      <w:r w:rsidRPr="00EF4EB9">
        <w:rPr>
          <w:sz w:val="22"/>
          <w:szCs w:val="22"/>
        </w:rPr>
        <w:t xml:space="preserve">Three studies reported diagnostic accuracy of TTE in endocarditis, Table </w:t>
      </w:r>
      <w:r w:rsidR="005B514A" w:rsidRPr="00EF4EB9">
        <w:rPr>
          <w:sz w:val="22"/>
          <w:szCs w:val="22"/>
        </w:rPr>
        <w:t>6</w:t>
      </w:r>
      <w:r w:rsidRPr="00EF4EB9">
        <w:rPr>
          <w:sz w:val="22"/>
          <w:szCs w:val="22"/>
        </w:rPr>
        <w:t>.</w:t>
      </w:r>
      <w:r w:rsidR="00F10FAA" w:rsidRPr="00EF4EB9">
        <w:rPr>
          <w:sz w:val="22"/>
          <w:szCs w:val="22"/>
        </w:rPr>
        <w:t xml:space="preserve">  </w:t>
      </w:r>
      <w:r w:rsidRPr="00EF4EB9">
        <w:rPr>
          <w:rFonts w:eastAsia="Calibri"/>
          <w:sz w:val="22"/>
          <w:szCs w:val="22"/>
          <w:lang w:eastAsia="en-US"/>
        </w:rPr>
        <w:t>Sensitivity ranged from 0.44</w:t>
      </w:r>
      <w:r w:rsidR="00FC2DC5" w:rsidRPr="00EF4EB9">
        <w:rPr>
          <w:color w:val="000000"/>
          <w:sz w:val="22"/>
          <w:szCs w:val="22"/>
        </w:rPr>
        <w:fldChar w:fldCharType="begin"/>
      </w:r>
      <w:r w:rsidR="00C555BF">
        <w:rPr>
          <w:color w:val="000000"/>
          <w:sz w:val="22"/>
          <w:szCs w:val="22"/>
        </w:rPr>
        <w:instrText xml:space="preserve"> ADDIN REFMGR.CITE &lt;Refman&gt;&lt;Cite&gt;&lt;Author&gt;Shively&lt;/Author&gt;&lt;Year&gt;1991&lt;/Year&gt;&lt;RecNum&gt;4810&lt;/RecNum&gt;&lt;IDText&gt;Diagnostic value of transesophageal compared with transthoracic echocardiography in infective endocarditis&lt;/IDText&gt;&lt;MDL Ref_Type="Journal"&gt;&lt;Ref_Type&gt;Journal&lt;/Ref_Type&gt;&lt;Ref_ID&gt;4810&lt;/Ref_ID&gt;&lt;Title_Primary&gt;Diagnostic value of transesophageal compared with transthoracic echocardiography in infective endocarditis&lt;/Title_Primary&gt;&lt;Authors_Primary&gt;Shively,B.K.&lt;/Authors_Primary&gt;&lt;Authors_Primary&gt;Gurule,F.T.&lt;/Authors_Primary&gt;&lt;Authors_Primary&gt;Roldan,C.A.&lt;/Authors_Primary&gt;&lt;Authors_Primary&gt;Leggett,J.H.&lt;/Authors_Primary&gt;&lt;Authors_Primary&gt;Schiller,N.B.&lt;/Authors_Primary&gt;&lt;Authors_Primary&gt;Shively,B.K.&lt;/Authors_Primary&gt;&lt;Authors_Primary&gt;Gurule,F.T.&lt;/Authors_Primary&gt;&lt;Authors_Primary&gt;Roldan,C.A.&lt;/Authors_Primary&gt;&lt;Authors_Primary&gt;Leggett,J.H.&lt;/Authors_Primary&gt;&lt;Authors_Primary&gt;Schiller,N.B.&lt;/Authors_Primary&gt;&lt;Date_Primary&gt;1991/8&lt;/Date_Primary&gt;&lt;Keywords&gt;$$accept title&lt;/Keywords&gt;&lt;Keywords&gt;$$Broad search&lt;/Keywords&gt;&lt;Keywords&gt;$$diagnostic study&lt;/Keywords&gt;&lt;Keywords&gt;$$endocarditis&lt;/Keywords&gt;&lt;Keywords&gt;$$Medline&lt;/Keywords&gt;&lt;Keywords&gt;$$not online&lt;/Keywords&gt;&lt;Keywords&gt;$$Pathologies&lt;/Keywords&gt;&lt;Keywords&gt;$$retrieve later?&lt;/Keywords&gt;&lt;Keywords&gt;$$TOE&lt;/Keywords&gt;&lt;Keywords&gt;$$TTE&lt;/Keywords&gt;&lt;Keywords&gt;article&lt;/Keywords&gt;&lt;Keywords&gt;echocardiography&lt;/Keywords&gt;&lt;Keywords&gt;patient&lt;/Keywords&gt;&lt;Keywords&gt;study&lt;/Keywords&gt;&lt;Keywords&gt;university&lt;/Keywords&gt;&lt;Reprint&gt;In File&lt;/Reprint&gt;&lt;Start_Page&gt;391&lt;/Start_Page&gt;&lt;End_Page&gt;397&lt;/End_Page&gt;&lt;Periodical&gt;Journal of the American College of Cardiology&lt;/Periodical&gt;&lt;Volume&gt;18&lt;/Volume&gt;&lt;Issue&gt;2&lt;/Issue&gt;&lt;Address&gt;Department of Medicine, University of New Mexico, Albuquerque 87108&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94</w:t>
      </w:r>
      <w:r w:rsidR="00FC2DC5" w:rsidRPr="00EF4EB9">
        <w:rPr>
          <w:color w:val="000000"/>
          <w:sz w:val="22"/>
          <w:szCs w:val="22"/>
        </w:rPr>
        <w:fldChar w:fldCharType="end"/>
      </w:r>
      <w:r w:rsidRPr="00EF4EB9">
        <w:rPr>
          <w:rFonts w:eastAsia="Calibri"/>
          <w:sz w:val="22"/>
          <w:szCs w:val="22"/>
          <w:lang w:eastAsia="en-US"/>
        </w:rPr>
        <w:t xml:space="preserve"> to 0.871.</w:t>
      </w:r>
      <w:r w:rsidR="00FC2DC5" w:rsidRPr="00EF4EB9">
        <w:rPr>
          <w:color w:val="000000"/>
          <w:sz w:val="22"/>
          <w:szCs w:val="22"/>
        </w:rPr>
        <w:fldChar w:fldCharType="begin"/>
      </w:r>
      <w:r w:rsidR="00C555BF">
        <w:rPr>
          <w:color w:val="000000"/>
          <w:sz w:val="22"/>
          <w:szCs w:val="22"/>
        </w:rPr>
        <w:instrText xml:space="preserve"> ADDIN REFMGR.CITE &lt;Refman&gt;&lt;Cite&gt;&lt;Author&gt;Casella&lt;/Author&gt;&lt;Year&gt;2009&lt;/Year&gt;&lt;RecNum&gt;7580&lt;/RecNum&gt;&lt;IDText&gt;The potential impact of contemporary transthoracic echocardiography on the management of patients with native valve endocarditis: a comparison with transesophageal echocardiography&lt;/IDText&gt;&lt;MDL Ref_Type="Journal"&gt;&lt;Ref_Type&gt;Journal&lt;/Ref_Type&gt;&lt;Ref_ID&gt;7580&lt;/Ref_ID&gt;&lt;Title_Primary&gt;The potential impact of contemporary transthoracic echocardiography on the management of patients with native valve endocarditis: a comparison with transesophageal echocardiography&lt;/Title_Primary&gt;&lt;Authors_Primary&gt;Casella,F.&lt;/Authors_Primary&gt;&lt;Authors_Primary&gt;Rana,B.&lt;/Authors_Primary&gt;&lt;Authors_Primary&gt;Casazza,G.&lt;/Authors_Primary&gt;&lt;Authors_Primary&gt;Bhan,A.&lt;/Authors_Primary&gt;&lt;Authors_Primary&gt;Kapetanakis,S.&lt;/Authors_Primary&gt;&lt;Authors_Primary&gt;Omigie,J.&lt;/Authors_Primary&gt;&lt;Authors_Primary&gt;Reiken,J.&lt;/Authors_Primary&gt;&lt;Authors_Primary&gt;Monaghan,M.J.&lt;/Authors_Primary&gt;&lt;Authors_Primary&gt;Casella,Francesco&lt;/Authors_Primary&gt;&lt;Authors_Primary&gt;Rana,Bushra&lt;/Authors_Primary&gt;&lt;Authors_Primary&gt;Casazza,Giovanni&lt;/Authors_Primary&gt;&lt;Authors_Primary&gt;Bhan,Amit&lt;/Authors_Primary&gt;&lt;Authors_Primary&gt;Kapetanakis,Stam&lt;/Authors_Primary&gt;&lt;Authors_Primary&gt;Omigie,Joe&lt;/Authors_Primary&gt;&lt;Authors_Primary&gt;Reiken,Joseph&lt;/Authors_Primary&gt;&lt;Authors_Primary&gt;Monaghan,Mark J.&lt;/Authors_Primary&gt;&lt;Date_Primary&gt;2009/9&lt;/Date_Primary&gt;&lt;Keywords&gt;$$accept title Second search&lt;/Keywords&gt;&lt;Keywords&gt;$$endocarditis&lt;/Keywords&gt;&lt;Keywords&gt;$$keep from second search&lt;/Keywords&gt;&lt;Keywords&gt;$$Medline&lt;/Keywords&gt;&lt;Keywords&gt;$$Pathologies&lt;/Keywords&gt;&lt;Keywords&gt;echocardiography&lt;/Keywords&gt;&lt;Reprint&gt;In File&lt;/Reprint&gt;&lt;Start_Page&gt;900&lt;/Start_Page&gt;&lt;End_Page&gt;906&lt;/End_Page&gt;&lt;Periodical&gt;Echocardiography&lt;/Periodical&gt;&lt;Volume&gt;26&lt;/Volume&gt;&lt;Issue&gt;8&lt;/Issue&gt;&lt;Address&gt;Department of Cardiology, King&amp;apos;s College Hospital, Denmark Hill, London, UK&lt;/Address&gt;&lt;ZZ_JournalFull&gt;&lt;f name="System"&gt;Echocardiography&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67</w:t>
      </w:r>
      <w:r w:rsidR="00FC2DC5" w:rsidRPr="00EF4EB9">
        <w:rPr>
          <w:color w:val="000000"/>
          <w:sz w:val="22"/>
          <w:szCs w:val="22"/>
        </w:rPr>
        <w:fldChar w:fldCharType="end"/>
      </w:r>
      <w:r w:rsidR="00F10FAA" w:rsidRPr="00EF4EB9">
        <w:rPr>
          <w:color w:val="000000"/>
          <w:sz w:val="22"/>
          <w:szCs w:val="22"/>
        </w:rPr>
        <w:t xml:space="preserve">  </w:t>
      </w:r>
      <w:r w:rsidRPr="00EF4EB9">
        <w:rPr>
          <w:rFonts w:eastAsia="Calibri"/>
          <w:sz w:val="22"/>
          <w:szCs w:val="22"/>
          <w:lang w:eastAsia="en-US"/>
        </w:rPr>
        <w:t>Specificity ranged from 0.615</w:t>
      </w:r>
      <w:r w:rsidR="00FC2DC5" w:rsidRPr="00EF4EB9">
        <w:rPr>
          <w:color w:val="000000"/>
          <w:sz w:val="22"/>
          <w:szCs w:val="22"/>
        </w:rPr>
        <w:fldChar w:fldCharType="begin"/>
      </w:r>
      <w:r w:rsidR="00C555BF">
        <w:rPr>
          <w:color w:val="000000"/>
          <w:sz w:val="22"/>
          <w:szCs w:val="22"/>
        </w:rPr>
        <w:instrText xml:space="preserve"> ADDIN REFMGR.CITE &lt;Refman&gt;&lt;Cite&gt;&lt;Author&gt;Casella&lt;/Author&gt;&lt;Year&gt;2009&lt;/Year&gt;&lt;RecNum&gt;7580&lt;/RecNum&gt;&lt;IDText&gt;The potential impact of contemporary transthoracic echocardiography on the management of patients with native valve endocarditis: a comparison with transesophageal echocardiography&lt;/IDText&gt;&lt;MDL Ref_Type="Journal"&gt;&lt;Ref_Type&gt;Journal&lt;/Ref_Type&gt;&lt;Ref_ID&gt;7580&lt;/Ref_ID&gt;&lt;Title_Primary&gt;The potential impact of contemporary transthoracic echocardiography on the management of patients with native valve endocarditis: a comparison with transesophageal echocardiography&lt;/Title_Primary&gt;&lt;Authors_Primary&gt;Casella,F.&lt;/Authors_Primary&gt;&lt;Authors_Primary&gt;Rana,B.&lt;/Authors_Primary&gt;&lt;Authors_Primary&gt;Casazza,G.&lt;/Authors_Primary&gt;&lt;Authors_Primary&gt;Bhan,A.&lt;/Authors_Primary&gt;&lt;Authors_Primary&gt;Kapetanakis,S.&lt;/Authors_Primary&gt;&lt;Authors_Primary&gt;Omigie,J.&lt;/Authors_Primary&gt;&lt;Authors_Primary&gt;Reiken,J.&lt;/Authors_Primary&gt;&lt;Authors_Primary&gt;Monaghan,M.J.&lt;/Authors_Primary&gt;&lt;Authors_Primary&gt;Casella,Francesco&lt;/Authors_Primary&gt;&lt;Authors_Primary&gt;Rana,Bushra&lt;/Authors_Primary&gt;&lt;Authors_Primary&gt;Casazza,Giovanni&lt;/Authors_Primary&gt;&lt;Authors_Primary&gt;Bhan,Amit&lt;/Authors_Primary&gt;&lt;Authors_Primary&gt;Kapetanakis,Stam&lt;/Authors_Primary&gt;&lt;Authors_Primary&gt;Omigie,Joe&lt;/Authors_Primary&gt;&lt;Authors_Primary&gt;Reiken,Joseph&lt;/Authors_Primary&gt;&lt;Authors_Primary&gt;Monaghan,Mark J.&lt;/Authors_Primary&gt;&lt;Date_Primary&gt;2009/9&lt;/Date_Primary&gt;&lt;Keywords&gt;$$accept title Second search&lt;/Keywords&gt;&lt;Keywords&gt;$$endocarditis&lt;/Keywords&gt;&lt;Keywords&gt;$$keep from second search&lt;/Keywords&gt;&lt;Keywords&gt;$$Medline&lt;/Keywords&gt;&lt;Keywords&gt;$$Pathologies&lt;/Keywords&gt;&lt;Keywords&gt;echocardiography&lt;/Keywords&gt;&lt;Reprint&gt;In File&lt;/Reprint&gt;&lt;Start_Page&gt;900&lt;/Start_Page&gt;&lt;End_Page&gt;906&lt;/End_Page&gt;&lt;Periodical&gt;Echocardiography&lt;/Periodical&gt;&lt;Volume&gt;26&lt;/Volume&gt;&lt;Issue&gt;8&lt;/Issue&gt;&lt;Address&gt;Department of Cardiology, King&amp;apos;s College Hospital, Denmark Hill, London, UK&lt;/Address&gt;&lt;ZZ_JournalFull&gt;&lt;f name="System"&gt;Echocardiography&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67</w:t>
      </w:r>
      <w:r w:rsidR="00FC2DC5" w:rsidRPr="00EF4EB9">
        <w:rPr>
          <w:color w:val="000000"/>
          <w:sz w:val="22"/>
          <w:szCs w:val="22"/>
        </w:rPr>
        <w:fldChar w:fldCharType="end"/>
      </w:r>
      <w:r w:rsidRPr="00EF4EB9">
        <w:rPr>
          <w:rFonts w:eastAsia="Calibri"/>
          <w:sz w:val="22"/>
          <w:szCs w:val="22"/>
          <w:lang w:eastAsia="en-US"/>
        </w:rPr>
        <w:t xml:space="preserve"> to 0.98.</w:t>
      </w:r>
      <w:r w:rsidR="00FC2DC5" w:rsidRPr="00EF4EB9">
        <w:rPr>
          <w:color w:val="000000"/>
          <w:sz w:val="22"/>
          <w:szCs w:val="22"/>
        </w:rPr>
        <w:fldChar w:fldCharType="begin"/>
      </w:r>
      <w:r w:rsidR="00C555BF">
        <w:rPr>
          <w:color w:val="000000"/>
          <w:sz w:val="22"/>
          <w:szCs w:val="22"/>
        </w:rPr>
        <w:instrText xml:space="preserve"> ADDIN REFMGR.CITE &lt;Refman&gt;&lt;Cite&gt;&lt;Author&gt;Shively&lt;/Author&gt;&lt;Year&gt;1991&lt;/Year&gt;&lt;RecNum&gt;4810&lt;/RecNum&gt;&lt;IDText&gt;Diagnostic value of transesophageal compared with transthoracic echocardiography in infective endocarditis&lt;/IDText&gt;&lt;MDL Ref_Type="Journal"&gt;&lt;Ref_Type&gt;Journal&lt;/Ref_Type&gt;&lt;Ref_ID&gt;4810&lt;/Ref_ID&gt;&lt;Title_Primary&gt;Diagnostic value of transesophageal compared with transthoracic echocardiography in infective endocarditis&lt;/Title_Primary&gt;&lt;Authors_Primary&gt;Shively,B.K.&lt;/Authors_Primary&gt;&lt;Authors_Primary&gt;Gurule,F.T.&lt;/Authors_Primary&gt;&lt;Authors_Primary&gt;Roldan,C.A.&lt;/Authors_Primary&gt;&lt;Authors_Primary&gt;Leggett,J.H.&lt;/Authors_Primary&gt;&lt;Authors_Primary&gt;Schiller,N.B.&lt;/Authors_Primary&gt;&lt;Authors_Primary&gt;Shively,B.K.&lt;/Authors_Primary&gt;&lt;Authors_Primary&gt;Gurule,F.T.&lt;/Authors_Primary&gt;&lt;Authors_Primary&gt;Roldan,C.A.&lt;/Authors_Primary&gt;&lt;Authors_Primary&gt;Leggett,J.H.&lt;/Authors_Primary&gt;&lt;Authors_Primary&gt;Schiller,N.B.&lt;/Authors_Primary&gt;&lt;Date_Primary&gt;1991/8&lt;/Date_Primary&gt;&lt;Keywords&gt;$$accept title&lt;/Keywords&gt;&lt;Keywords&gt;$$Broad search&lt;/Keywords&gt;&lt;Keywords&gt;$$diagnostic study&lt;/Keywords&gt;&lt;Keywords&gt;$$endocarditis&lt;/Keywords&gt;&lt;Keywords&gt;$$Medline&lt;/Keywords&gt;&lt;Keywords&gt;$$not online&lt;/Keywords&gt;&lt;Keywords&gt;$$Pathologies&lt;/Keywords&gt;&lt;Keywords&gt;$$retrieve later?&lt;/Keywords&gt;&lt;Keywords&gt;$$TOE&lt;/Keywords&gt;&lt;Keywords&gt;$$TTE&lt;/Keywords&gt;&lt;Keywords&gt;article&lt;/Keywords&gt;&lt;Keywords&gt;echocardiography&lt;/Keywords&gt;&lt;Keywords&gt;patient&lt;/Keywords&gt;&lt;Keywords&gt;study&lt;/Keywords&gt;&lt;Keywords&gt;university&lt;/Keywords&gt;&lt;Reprint&gt;In File&lt;/Reprint&gt;&lt;Start_Page&gt;391&lt;/Start_Page&gt;&lt;End_Page&gt;397&lt;/End_Page&gt;&lt;Periodical&gt;Journal of the American College of Cardiology&lt;/Periodical&gt;&lt;Volume&gt;18&lt;/Volume&gt;&lt;Issue&gt;2&lt;/Issue&gt;&lt;Address&gt;Department of Medicine, University of New Mexico, Albuquerque 87108&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94</w:t>
      </w:r>
      <w:r w:rsidR="00FC2DC5" w:rsidRPr="00EF4EB9">
        <w:rPr>
          <w:color w:val="000000"/>
          <w:sz w:val="22"/>
          <w:szCs w:val="22"/>
        </w:rPr>
        <w:fldChar w:fldCharType="end"/>
      </w:r>
      <w:r w:rsidR="00FE201B" w:rsidRPr="00EF4EB9">
        <w:rPr>
          <w:color w:val="000000"/>
          <w:sz w:val="22"/>
          <w:szCs w:val="22"/>
        </w:rPr>
        <w:t xml:space="preserve">  Two of the studies used TOE as a comparator, whereas the other study used information obtained from clinical follow-up, Table 6.</w:t>
      </w:r>
    </w:p>
    <w:p w:rsidR="00DD03FA" w:rsidRPr="00EF4EB9" w:rsidRDefault="00DD03FA" w:rsidP="00DD03FA">
      <w:pPr>
        <w:spacing w:line="360" w:lineRule="auto"/>
        <w:rPr>
          <w:sz w:val="22"/>
          <w:szCs w:val="22"/>
        </w:rPr>
      </w:pPr>
    </w:p>
    <w:p w:rsidR="00DD03FA" w:rsidRPr="00EF4EB9" w:rsidRDefault="00DD03FA" w:rsidP="0085086B">
      <w:pPr>
        <w:spacing w:line="360" w:lineRule="auto"/>
        <w:outlineLvl w:val="0"/>
        <w:rPr>
          <w:b/>
          <w:sz w:val="22"/>
          <w:szCs w:val="22"/>
        </w:rPr>
      </w:pPr>
      <w:r w:rsidRPr="00EF4EB9">
        <w:rPr>
          <w:b/>
          <w:sz w:val="22"/>
          <w:szCs w:val="22"/>
        </w:rPr>
        <w:t xml:space="preserve">Table </w:t>
      </w:r>
      <w:r w:rsidR="006C472E" w:rsidRPr="00EF4EB9">
        <w:rPr>
          <w:b/>
          <w:sz w:val="22"/>
          <w:szCs w:val="22"/>
        </w:rPr>
        <w:t>6:</w:t>
      </w:r>
      <w:r w:rsidR="006C472E" w:rsidRPr="00EF4EB9">
        <w:rPr>
          <w:b/>
          <w:sz w:val="22"/>
          <w:szCs w:val="22"/>
        </w:rPr>
        <w:tab/>
      </w:r>
      <w:r w:rsidRPr="00EF4EB9">
        <w:rPr>
          <w:b/>
          <w:sz w:val="22"/>
          <w:szCs w:val="22"/>
        </w:rPr>
        <w:t>Endocarditis</w:t>
      </w:r>
    </w:p>
    <w:tbl>
      <w:tblPr>
        <w:tblW w:w="9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8"/>
        <w:gridCol w:w="1147"/>
        <w:gridCol w:w="864"/>
        <w:gridCol w:w="1011"/>
        <w:gridCol w:w="1108"/>
        <w:gridCol w:w="1546"/>
        <w:gridCol w:w="1226"/>
        <w:gridCol w:w="1226"/>
      </w:tblGrid>
      <w:tr w:rsidR="00DD03FA" w:rsidRPr="00EF4EB9" w:rsidTr="003E06D1">
        <w:tc>
          <w:tcPr>
            <w:tcW w:w="898" w:type="dxa"/>
          </w:tcPr>
          <w:p w:rsidR="00DD03FA" w:rsidRPr="00EF4EB9" w:rsidRDefault="00DD03FA" w:rsidP="003E06D1">
            <w:pPr>
              <w:rPr>
                <w:sz w:val="18"/>
                <w:szCs w:val="18"/>
              </w:rPr>
            </w:pPr>
            <w:r w:rsidRPr="00EF4EB9">
              <w:rPr>
                <w:sz w:val="18"/>
                <w:szCs w:val="18"/>
              </w:rPr>
              <w:t>Study</w:t>
            </w:r>
          </w:p>
        </w:tc>
        <w:tc>
          <w:tcPr>
            <w:tcW w:w="1147" w:type="dxa"/>
          </w:tcPr>
          <w:p w:rsidR="00DD03FA" w:rsidRPr="00EF4EB9" w:rsidRDefault="00DD03FA" w:rsidP="003E06D1">
            <w:pPr>
              <w:rPr>
                <w:sz w:val="18"/>
                <w:szCs w:val="18"/>
              </w:rPr>
            </w:pPr>
            <w:r w:rsidRPr="00EF4EB9">
              <w:rPr>
                <w:sz w:val="18"/>
                <w:szCs w:val="18"/>
              </w:rPr>
              <w:t>Pathology</w:t>
            </w:r>
          </w:p>
        </w:tc>
        <w:tc>
          <w:tcPr>
            <w:tcW w:w="864" w:type="dxa"/>
          </w:tcPr>
          <w:p w:rsidR="00DD03FA" w:rsidRPr="00EF4EB9" w:rsidRDefault="00DD03FA" w:rsidP="003E06D1">
            <w:pPr>
              <w:rPr>
                <w:sz w:val="18"/>
                <w:szCs w:val="18"/>
              </w:rPr>
            </w:pPr>
            <w:r w:rsidRPr="00EF4EB9">
              <w:rPr>
                <w:sz w:val="18"/>
                <w:szCs w:val="18"/>
              </w:rPr>
              <w:t>Number of patients analysed</w:t>
            </w:r>
          </w:p>
        </w:tc>
        <w:tc>
          <w:tcPr>
            <w:tcW w:w="1011" w:type="dxa"/>
          </w:tcPr>
          <w:p w:rsidR="00DD03FA" w:rsidRPr="00EF4EB9" w:rsidRDefault="00DD03FA" w:rsidP="003E06D1">
            <w:pPr>
              <w:rPr>
                <w:sz w:val="18"/>
                <w:szCs w:val="18"/>
              </w:rPr>
            </w:pPr>
            <w:r w:rsidRPr="00EF4EB9">
              <w:rPr>
                <w:sz w:val="18"/>
                <w:szCs w:val="18"/>
              </w:rPr>
              <w:t>Population AF</w:t>
            </w:r>
          </w:p>
        </w:tc>
        <w:tc>
          <w:tcPr>
            <w:tcW w:w="1108" w:type="dxa"/>
          </w:tcPr>
          <w:p w:rsidR="00DD03FA" w:rsidRPr="00EF4EB9" w:rsidRDefault="00DD03FA" w:rsidP="003E06D1">
            <w:pPr>
              <w:rPr>
                <w:sz w:val="18"/>
                <w:szCs w:val="18"/>
              </w:rPr>
            </w:pPr>
            <w:r w:rsidRPr="00EF4EB9">
              <w:rPr>
                <w:sz w:val="18"/>
                <w:szCs w:val="18"/>
              </w:rPr>
              <w:t xml:space="preserve">Intervention </w:t>
            </w:r>
          </w:p>
        </w:tc>
        <w:tc>
          <w:tcPr>
            <w:tcW w:w="1546" w:type="dxa"/>
          </w:tcPr>
          <w:p w:rsidR="00DD03FA" w:rsidRPr="00EF4EB9" w:rsidRDefault="00DD03FA" w:rsidP="003E06D1">
            <w:pPr>
              <w:rPr>
                <w:sz w:val="18"/>
                <w:szCs w:val="18"/>
              </w:rPr>
            </w:pPr>
            <w:r w:rsidRPr="00EF4EB9">
              <w:rPr>
                <w:sz w:val="18"/>
                <w:szCs w:val="18"/>
              </w:rPr>
              <w:t xml:space="preserve">Comparator diagnostic test </w:t>
            </w:r>
          </w:p>
        </w:tc>
        <w:tc>
          <w:tcPr>
            <w:tcW w:w="1226" w:type="dxa"/>
          </w:tcPr>
          <w:p w:rsidR="00DD03FA" w:rsidRPr="000D7528" w:rsidRDefault="00DD03FA" w:rsidP="003E06D1">
            <w:pPr>
              <w:rPr>
                <w:sz w:val="18"/>
                <w:szCs w:val="18"/>
                <w:highlight w:val="lightGray"/>
              </w:rPr>
            </w:pPr>
            <w:r w:rsidRPr="000D7528">
              <w:rPr>
                <w:sz w:val="18"/>
                <w:szCs w:val="18"/>
                <w:highlight w:val="lightGray"/>
              </w:rPr>
              <w:t>Sensitivity of TTE</w:t>
            </w:r>
          </w:p>
        </w:tc>
        <w:tc>
          <w:tcPr>
            <w:tcW w:w="1226" w:type="dxa"/>
          </w:tcPr>
          <w:p w:rsidR="00DD03FA" w:rsidRPr="000D7528" w:rsidRDefault="00DD03FA" w:rsidP="003E06D1">
            <w:pPr>
              <w:rPr>
                <w:sz w:val="18"/>
                <w:szCs w:val="18"/>
                <w:highlight w:val="lightGray"/>
              </w:rPr>
            </w:pPr>
            <w:r w:rsidRPr="000D7528">
              <w:rPr>
                <w:sz w:val="18"/>
                <w:szCs w:val="18"/>
                <w:highlight w:val="lightGray"/>
              </w:rPr>
              <w:t>Specificity of TTE</w:t>
            </w:r>
          </w:p>
        </w:tc>
      </w:tr>
      <w:tr w:rsidR="00DD03FA" w:rsidRPr="00EF4EB9" w:rsidTr="003E06D1">
        <w:tc>
          <w:tcPr>
            <w:tcW w:w="898" w:type="dxa"/>
          </w:tcPr>
          <w:p w:rsidR="00DD03FA" w:rsidRPr="00EF4EB9" w:rsidRDefault="00DD03FA" w:rsidP="005A1380">
            <w:pPr>
              <w:rPr>
                <w:color w:val="000000"/>
                <w:sz w:val="18"/>
                <w:szCs w:val="18"/>
              </w:rPr>
            </w:pPr>
            <w:r w:rsidRPr="00EF4EB9">
              <w:rPr>
                <w:color w:val="000000"/>
                <w:sz w:val="18"/>
                <w:szCs w:val="18"/>
              </w:rPr>
              <w:t>Casella et al 2009</w:t>
            </w:r>
            <w:r w:rsidR="00FC2DC5" w:rsidRPr="00EF4EB9">
              <w:rPr>
                <w:color w:val="000000"/>
                <w:sz w:val="18"/>
                <w:szCs w:val="18"/>
              </w:rPr>
              <w:fldChar w:fldCharType="begin"/>
            </w:r>
            <w:r w:rsidR="00C555BF">
              <w:rPr>
                <w:color w:val="000000"/>
                <w:sz w:val="18"/>
                <w:szCs w:val="18"/>
              </w:rPr>
              <w:instrText xml:space="preserve"> ADDIN REFMGR.CITE &lt;Refman&gt;&lt;Cite&gt;&lt;Author&gt;Casella&lt;/Author&gt;&lt;Year&gt;2009&lt;/Year&gt;&lt;RecNum&gt;7580&lt;/RecNum&gt;&lt;IDText&gt;The potential impact of contemporary transthoracic echocardiography on the management of patients with native valve endocarditis: a comparison with transesophageal echocardiography&lt;/IDText&gt;&lt;MDL Ref_Type="Journal"&gt;&lt;Ref_Type&gt;Journal&lt;/Ref_Type&gt;&lt;Ref_ID&gt;7580&lt;/Ref_ID&gt;&lt;Title_Primary&gt;The potential impact of contemporary transthoracic echocardiography on the management of patients with native valve endocarditis: a comparison with transesophageal echocardiography&lt;/Title_Primary&gt;&lt;Authors_Primary&gt;Casella,F.&lt;/Authors_Primary&gt;&lt;Authors_Primary&gt;Rana,B.&lt;/Authors_Primary&gt;&lt;Authors_Primary&gt;Casazza,G.&lt;/Authors_Primary&gt;&lt;Authors_Primary&gt;Bhan,A.&lt;/Authors_Primary&gt;&lt;Authors_Primary&gt;Kapetanakis,S.&lt;/Authors_Primary&gt;&lt;Authors_Primary&gt;Omigie,J.&lt;/Authors_Primary&gt;&lt;Authors_Primary&gt;Reiken,J.&lt;/Authors_Primary&gt;&lt;Authors_Primary&gt;Monaghan,M.J.&lt;/Authors_Primary&gt;&lt;Authors_Primary&gt;Casella,Francesco&lt;/Authors_Primary&gt;&lt;Authors_Primary&gt;Rana,Bushra&lt;/Authors_Primary&gt;&lt;Authors_Primary&gt;Casazza,Giovanni&lt;/Authors_Primary&gt;&lt;Authors_Primary&gt;Bhan,Amit&lt;/Authors_Primary&gt;&lt;Authors_Primary&gt;Kapetanakis,Stam&lt;/Authors_Primary&gt;&lt;Authors_Primary&gt;Omigie,Joe&lt;/Authors_Primary&gt;&lt;Authors_Primary&gt;Reiken,Joseph&lt;/Authors_Primary&gt;&lt;Authors_Primary&gt;Monaghan,Mark J.&lt;/Authors_Primary&gt;&lt;Date_Primary&gt;2009/9&lt;/Date_Primary&gt;&lt;Keywords&gt;$$accept title Second search&lt;/Keywords&gt;&lt;Keywords&gt;$$endocarditis&lt;/Keywords&gt;&lt;Keywords&gt;$$keep from second search&lt;/Keywords&gt;&lt;Keywords&gt;$$Medline&lt;/Keywords&gt;&lt;Keywords&gt;$$Pathologies&lt;/Keywords&gt;&lt;Keywords&gt;echocardiography&lt;/Keywords&gt;&lt;Reprint&gt;In File&lt;/Reprint&gt;&lt;Start_Page&gt;900&lt;/Start_Page&gt;&lt;End_Page&gt;906&lt;/End_Page&gt;&lt;Periodical&gt;Echocardiography&lt;/Periodical&gt;&lt;Volume&gt;26&lt;/Volume&gt;&lt;Issue&gt;8&lt;/Issue&gt;&lt;Address&gt;Department of Cardiology, King&amp;apos;s College Hospital, Denmark Hill, London, UK&lt;/Address&gt;&lt;ZZ_JournalFull&gt;&lt;f name="System"&gt;Echocardiograph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7</w:t>
            </w:r>
            <w:r w:rsidR="00FC2DC5" w:rsidRPr="00EF4EB9">
              <w:rPr>
                <w:color w:val="000000"/>
                <w:sz w:val="18"/>
                <w:szCs w:val="18"/>
              </w:rPr>
              <w:fldChar w:fldCharType="end"/>
            </w:r>
          </w:p>
        </w:tc>
        <w:tc>
          <w:tcPr>
            <w:tcW w:w="1147" w:type="dxa"/>
          </w:tcPr>
          <w:p w:rsidR="00DD03FA" w:rsidRPr="00EF4EB9" w:rsidRDefault="00DD03FA" w:rsidP="003E06D1">
            <w:pPr>
              <w:rPr>
                <w:color w:val="000000"/>
                <w:sz w:val="18"/>
                <w:szCs w:val="18"/>
              </w:rPr>
            </w:pPr>
            <w:r w:rsidRPr="00EF4EB9">
              <w:rPr>
                <w:color w:val="000000"/>
                <w:sz w:val="18"/>
                <w:szCs w:val="18"/>
              </w:rPr>
              <w:t>Native valve infective endocarditis</w:t>
            </w:r>
          </w:p>
        </w:tc>
        <w:tc>
          <w:tcPr>
            <w:tcW w:w="864" w:type="dxa"/>
          </w:tcPr>
          <w:p w:rsidR="00DD03FA" w:rsidRPr="00EF4EB9" w:rsidRDefault="00DD03FA" w:rsidP="003E06D1">
            <w:pPr>
              <w:jc w:val="right"/>
              <w:rPr>
                <w:color w:val="000000"/>
                <w:sz w:val="18"/>
                <w:szCs w:val="18"/>
              </w:rPr>
            </w:pPr>
            <w:r w:rsidRPr="00EF4EB9">
              <w:rPr>
                <w:color w:val="000000"/>
                <w:sz w:val="18"/>
                <w:szCs w:val="18"/>
              </w:rPr>
              <w:t>75</w:t>
            </w:r>
          </w:p>
        </w:tc>
        <w:tc>
          <w:tcPr>
            <w:tcW w:w="1011" w:type="dxa"/>
          </w:tcPr>
          <w:p w:rsidR="00DD03FA" w:rsidRPr="00EF4EB9" w:rsidRDefault="00DD03FA" w:rsidP="003E06D1">
            <w:pPr>
              <w:rPr>
                <w:color w:val="000000"/>
                <w:sz w:val="18"/>
                <w:szCs w:val="18"/>
              </w:rPr>
            </w:pPr>
            <w:r w:rsidRPr="00EF4EB9">
              <w:rPr>
                <w:color w:val="000000"/>
                <w:sz w:val="18"/>
                <w:szCs w:val="18"/>
              </w:rPr>
              <w:t>NR</w:t>
            </w:r>
          </w:p>
        </w:tc>
        <w:tc>
          <w:tcPr>
            <w:tcW w:w="1108" w:type="dxa"/>
          </w:tcPr>
          <w:p w:rsidR="00DD03FA" w:rsidRPr="00EF4EB9" w:rsidRDefault="00DD03FA" w:rsidP="003E06D1">
            <w:pPr>
              <w:rPr>
                <w:color w:val="000000"/>
                <w:sz w:val="18"/>
                <w:szCs w:val="18"/>
              </w:rPr>
            </w:pPr>
            <w:r w:rsidRPr="00EF4EB9">
              <w:rPr>
                <w:color w:val="000000"/>
                <w:sz w:val="18"/>
                <w:szCs w:val="18"/>
              </w:rPr>
              <w:t>TTE</w:t>
            </w:r>
          </w:p>
        </w:tc>
        <w:tc>
          <w:tcPr>
            <w:tcW w:w="1546" w:type="dxa"/>
          </w:tcPr>
          <w:p w:rsidR="00DD03FA" w:rsidRPr="00EF4EB9" w:rsidRDefault="00DD03FA" w:rsidP="003E06D1">
            <w:pPr>
              <w:rPr>
                <w:color w:val="000000"/>
                <w:sz w:val="18"/>
                <w:szCs w:val="18"/>
              </w:rPr>
            </w:pPr>
            <w:r w:rsidRPr="00EF4EB9">
              <w:rPr>
                <w:color w:val="000000"/>
                <w:sz w:val="18"/>
                <w:szCs w:val="18"/>
              </w:rPr>
              <w:t>TOE</w:t>
            </w:r>
          </w:p>
        </w:tc>
        <w:tc>
          <w:tcPr>
            <w:tcW w:w="1226" w:type="dxa"/>
          </w:tcPr>
          <w:p w:rsidR="00DD03FA" w:rsidRPr="000D7528" w:rsidRDefault="00DD03FA" w:rsidP="00583D71">
            <w:pPr>
              <w:rPr>
                <w:color w:val="000000"/>
                <w:sz w:val="18"/>
                <w:szCs w:val="18"/>
                <w:highlight w:val="lightGray"/>
              </w:rPr>
            </w:pPr>
            <w:r w:rsidRPr="000D7528">
              <w:rPr>
                <w:color w:val="000000"/>
                <w:sz w:val="18"/>
                <w:szCs w:val="18"/>
                <w:highlight w:val="lightGray"/>
              </w:rPr>
              <w:t>0.</w:t>
            </w:r>
            <w:r w:rsidR="00583D71" w:rsidRPr="000D7528">
              <w:rPr>
                <w:color w:val="000000"/>
                <w:sz w:val="18"/>
                <w:szCs w:val="18"/>
                <w:highlight w:val="lightGray"/>
              </w:rPr>
              <w:t>82</w:t>
            </w:r>
            <w:r w:rsidRPr="000D7528">
              <w:rPr>
                <w:color w:val="000000"/>
                <w:sz w:val="18"/>
                <w:szCs w:val="18"/>
                <w:highlight w:val="lightGray"/>
              </w:rPr>
              <w:t>(95%CI 0.</w:t>
            </w:r>
            <w:r w:rsidR="00583D71" w:rsidRPr="000D7528">
              <w:rPr>
                <w:color w:val="000000"/>
                <w:sz w:val="18"/>
                <w:szCs w:val="18"/>
                <w:highlight w:val="lightGray"/>
              </w:rPr>
              <w:t>65</w:t>
            </w:r>
            <w:r w:rsidRPr="000D7528">
              <w:rPr>
                <w:color w:val="000000"/>
                <w:sz w:val="18"/>
                <w:szCs w:val="18"/>
                <w:highlight w:val="lightGray"/>
              </w:rPr>
              <w:t>-0.93).  If indeterminate images excluded (n=61) 0.871 (0.702-0.964)</w:t>
            </w:r>
          </w:p>
        </w:tc>
        <w:tc>
          <w:tcPr>
            <w:tcW w:w="1226" w:type="dxa"/>
          </w:tcPr>
          <w:p w:rsidR="00DD03FA" w:rsidRPr="000D7528" w:rsidRDefault="00DD03FA" w:rsidP="00583D71">
            <w:pPr>
              <w:rPr>
                <w:color w:val="000000"/>
                <w:sz w:val="18"/>
                <w:szCs w:val="18"/>
                <w:highlight w:val="lightGray"/>
              </w:rPr>
            </w:pPr>
            <w:r w:rsidRPr="000D7528">
              <w:rPr>
                <w:color w:val="000000"/>
                <w:sz w:val="18"/>
                <w:szCs w:val="18"/>
                <w:highlight w:val="lightGray"/>
              </w:rPr>
              <w:t>0.</w:t>
            </w:r>
            <w:r w:rsidR="00583D71" w:rsidRPr="000D7528">
              <w:rPr>
                <w:color w:val="000000"/>
                <w:sz w:val="18"/>
                <w:szCs w:val="18"/>
                <w:highlight w:val="lightGray"/>
              </w:rPr>
              <w:t xml:space="preserve">62  </w:t>
            </w:r>
            <w:r w:rsidRPr="000D7528">
              <w:rPr>
                <w:color w:val="000000"/>
                <w:sz w:val="18"/>
                <w:szCs w:val="18"/>
                <w:highlight w:val="lightGray"/>
              </w:rPr>
              <w:t>(95%CI 0.</w:t>
            </w:r>
            <w:r w:rsidR="00583D71" w:rsidRPr="000D7528">
              <w:rPr>
                <w:color w:val="000000"/>
                <w:sz w:val="18"/>
                <w:szCs w:val="18"/>
                <w:highlight w:val="lightGray"/>
              </w:rPr>
              <w:t>445</w:t>
            </w:r>
            <w:r w:rsidRPr="000D7528">
              <w:rPr>
                <w:color w:val="000000"/>
                <w:sz w:val="18"/>
                <w:szCs w:val="18"/>
                <w:highlight w:val="lightGray"/>
              </w:rPr>
              <w:t>-0.7</w:t>
            </w:r>
            <w:r w:rsidR="00583D71" w:rsidRPr="000D7528">
              <w:rPr>
                <w:color w:val="000000"/>
                <w:sz w:val="18"/>
                <w:szCs w:val="18"/>
                <w:highlight w:val="lightGray"/>
              </w:rPr>
              <w:t>7</w:t>
            </w:r>
            <w:r w:rsidRPr="000D7528">
              <w:rPr>
                <w:color w:val="000000"/>
                <w:sz w:val="18"/>
                <w:szCs w:val="18"/>
                <w:highlight w:val="lightGray"/>
              </w:rPr>
              <w:t>).  If indeterminate images excluded 0.857 (0.673-0.960)</w:t>
            </w:r>
          </w:p>
        </w:tc>
      </w:tr>
      <w:tr w:rsidR="00DD03FA" w:rsidRPr="00EF4EB9" w:rsidTr="003E06D1">
        <w:tc>
          <w:tcPr>
            <w:tcW w:w="898" w:type="dxa"/>
          </w:tcPr>
          <w:p w:rsidR="00DD03FA" w:rsidRPr="00EF4EB9" w:rsidRDefault="00DD03FA" w:rsidP="005A1380">
            <w:pPr>
              <w:rPr>
                <w:color w:val="000000"/>
                <w:sz w:val="18"/>
                <w:szCs w:val="18"/>
              </w:rPr>
            </w:pPr>
            <w:r w:rsidRPr="00EF4EB9">
              <w:rPr>
                <w:color w:val="000000"/>
                <w:sz w:val="18"/>
                <w:szCs w:val="18"/>
              </w:rPr>
              <w:t>Jassal et al 2007</w:t>
            </w:r>
            <w:r w:rsidR="00FC2DC5" w:rsidRPr="00EF4EB9">
              <w:rPr>
                <w:color w:val="000000"/>
                <w:sz w:val="18"/>
                <w:szCs w:val="18"/>
              </w:rPr>
              <w:fldChar w:fldCharType="begin"/>
            </w:r>
            <w:r w:rsidR="00C555BF">
              <w:rPr>
                <w:color w:val="000000"/>
                <w:sz w:val="18"/>
                <w:szCs w:val="18"/>
              </w:rPr>
              <w:instrText xml:space="preserve"> ADDIN REFMGR.CITE &lt;Refman&gt;&lt;Cite&gt;&lt;Author&gt;Jassal&lt;/Author&gt;&lt;Year&gt;2007&lt;/Year&gt;&lt;RecNum&gt;1061&lt;/RecNum&gt;&lt;IDText&gt;Diagnostic value of harmonic transthoracic echocardiography in native valve infective endocarditis: comparison with transesophageal echocardiography&lt;/IDText&gt;&lt;MDL Ref_Type="Journal"&gt;&lt;Ref_Type&gt;Journal&lt;/Ref_Type&gt;&lt;Ref_ID&gt;1061&lt;/Ref_ID&gt;&lt;Title_Primary&gt;Diagnostic value of harmonic transthoracic echocardiography in native valve infective endocarditis: comparison with transesophageal echocardiography&lt;/Title_Primary&gt;&lt;Authors_Primary&gt;Jassal,D.S.&lt;/Authors_Primary&gt;&lt;Authors_Primary&gt;Aminbakhsh,A.&lt;/Authors_Primary&gt;&lt;Authors_Primary&gt;Fang,T.&lt;/Authors_Primary&gt;&lt;Authors_Primary&gt;Shaikh,N.&lt;/Authors_Primary&gt;&lt;Authors_Primary&gt;Embil,J.M.&lt;/Authors_Primary&gt;&lt;Authors_Primary&gt;Mackenzie,G.S.&lt;/Authors_Primary&gt;&lt;Authors_Primary&gt;Tam,J.W.&lt;/Authors_Primary&gt;&lt;Authors_Primary&gt;Jassal,Davinder S.&lt;/Authors_Primary&gt;&lt;Authors_Primary&gt;Aminbakhsh,Amin&lt;/Authors_Primary&gt;&lt;Authors_Primary&gt;Fang,Tielan&lt;/Authors_Primary&gt;&lt;Authors_Primary&gt;Shaikh,Nasir&lt;/Authors_Primary&gt;&lt;Authors_Primary&gt;Embil,John M.&lt;/Authors_Primary&gt;&lt;Authors_Primary&gt;Mackenzie,Gordon S.&lt;/Authors_Primary&gt;&lt;Authors_Primary&gt;Tam,James W.&lt;/Authors_Primary&gt;&lt;Date_Primary&gt;2007&lt;/Date_Primary&gt;&lt;Keywords&gt;$$Broad search&lt;/Keywords&gt;&lt;Keywords&gt;$$diagnostic study&lt;/Keywords&gt;&lt;Keywords&gt;$$endocarditis&lt;/Keywords&gt;&lt;Keywords&gt;$$Medline&lt;/Keywords&gt;&lt;Keywords&gt;$$not AF&lt;/Keywords&gt;&lt;Keywords&gt;$$Pathologies&lt;/Keywords&gt;&lt;Keywords&gt;$$query title&lt;/Keywords&gt;&lt;Keywords&gt;$$tissue harmonic imaging&lt;/Keywords&gt;&lt;Keywords&gt;$$TTE&lt;/Keywords&gt;&lt;Keywords&gt;echocardiography&lt;/Keywords&gt;&lt;Reprint&gt;Not in File&lt;/Reprint&gt;&lt;Start_Page&gt;20&lt;/Start_Page&gt;&lt;Periodical&gt;Cardiovascular Ultrasound&lt;/Periodical&gt;&lt;Volume&gt;5&lt;/Volume&gt;&lt;Address&gt;Bergen Cardiac Care Centre, Cardiology Division, Department of Cardiac Sciences, St. Boniface General Hospital, Winnipeg, Manitoba, Canada. djassal@sbgh.mb.ca&lt;/Address&gt;&lt;ZZ_JournalFull&gt;&lt;f name="System"&gt;Cardiovascular Ultrasound&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6</w:t>
            </w:r>
            <w:r w:rsidR="00FC2DC5" w:rsidRPr="00EF4EB9">
              <w:rPr>
                <w:color w:val="000000"/>
                <w:sz w:val="18"/>
                <w:szCs w:val="18"/>
              </w:rPr>
              <w:fldChar w:fldCharType="end"/>
            </w:r>
          </w:p>
        </w:tc>
        <w:tc>
          <w:tcPr>
            <w:tcW w:w="1147" w:type="dxa"/>
          </w:tcPr>
          <w:p w:rsidR="00DD03FA" w:rsidRPr="00EF4EB9" w:rsidRDefault="00DD03FA" w:rsidP="003E06D1">
            <w:pPr>
              <w:rPr>
                <w:color w:val="000000"/>
                <w:sz w:val="18"/>
                <w:szCs w:val="18"/>
              </w:rPr>
            </w:pPr>
            <w:r w:rsidRPr="00EF4EB9">
              <w:rPr>
                <w:color w:val="000000"/>
                <w:sz w:val="18"/>
                <w:szCs w:val="18"/>
              </w:rPr>
              <w:t>Native valve infective endocarditis</w:t>
            </w:r>
          </w:p>
        </w:tc>
        <w:tc>
          <w:tcPr>
            <w:tcW w:w="864" w:type="dxa"/>
          </w:tcPr>
          <w:p w:rsidR="00DD03FA" w:rsidRPr="00EF4EB9" w:rsidRDefault="00DD03FA" w:rsidP="003E06D1">
            <w:pPr>
              <w:jc w:val="right"/>
              <w:rPr>
                <w:color w:val="000000"/>
                <w:sz w:val="18"/>
                <w:szCs w:val="18"/>
              </w:rPr>
            </w:pPr>
            <w:r w:rsidRPr="00EF4EB9">
              <w:rPr>
                <w:color w:val="000000"/>
                <w:sz w:val="18"/>
                <w:szCs w:val="18"/>
              </w:rPr>
              <w:t>36</w:t>
            </w:r>
          </w:p>
        </w:tc>
        <w:tc>
          <w:tcPr>
            <w:tcW w:w="1011" w:type="dxa"/>
          </w:tcPr>
          <w:p w:rsidR="00DD03FA" w:rsidRPr="00EF4EB9" w:rsidRDefault="00DD03FA" w:rsidP="003E06D1">
            <w:pPr>
              <w:rPr>
                <w:color w:val="000000"/>
                <w:sz w:val="18"/>
                <w:szCs w:val="18"/>
              </w:rPr>
            </w:pPr>
            <w:r w:rsidRPr="00EF4EB9">
              <w:rPr>
                <w:color w:val="000000"/>
                <w:sz w:val="18"/>
                <w:szCs w:val="18"/>
              </w:rPr>
              <w:t>NR</w:t>
            </w:r>
          </w:p>
        </w:tc>
        <w:tc>
          <w:tcPr>
            <w:tcW w:w="1108" w:type="dxa"/>
          </w:tcPr>
          <w:p w:rsidR="00DD03FA" w:rsidRPr="00EF4EB9" w:rsidRDefault="00DD03FA" w:rsidP="003E06D1">
            <w:pPr>
              <w:rPr>
                <w:color w:val="000000"/>
                <w:sz w:val="18"/>
                <w:szCs w:val="18"/>
              </w:rPr>
            </w:pPr>
            <w:r w:rsidRPr="00EF4EB9">
              <w:rPr>
                <w:color w:val="000000"/>
                <w:sz w:val="18"/>
                <w:szCs w:val="18"/>
              </w:rPr>
              <w:t>TTE</w:t>
            </w:r>
          </w:p>
        </w:tc>
        <w:tc>
          <w:tcPr>
            <w:tcW w:w="1546" w:type="dxa"/>
          </w:tcPr>
          <w:p w:rsidR="00DD03FA" w:rsidRPr="00EF4EB9" w:rsidRDefault="00DD03FA" w:rsidP="003E06D1">
            <w:pPr>
              <w:rPr>
                <w:color w:val="000000"/>
                <w:sz w:val="18"/>
                <w:szCs w:val="18"/>
              </w:rPr>
            </w:pPr>
            <w:r w:rsidRPr="00EF4EB9">
              <w:rPr>
                <w:color w:val="000000"/>
                <w:sz w:val="18"/>
                <w:szCs w:val="18"/>
              </w:rPr>
              <w:t>TOE</w:t>
            </w:r>
          </w:p>
        </w:tc>
        <w:tc>
          <w:tcPr>
            <w:tcW w:w="1226" w:type="dxa"/>
          </w:tcPr>
          <w:p w:rsidR="00DD03FA" w:rsidRPr="000D7528" w:rsidRDefault="00DD03FA" w:rsidP="00583D71">
            <w:pPr>
              <w:rPr>
                <w:color w:val="000000"/>
                <w:sz w:val="18"/>
                <w:szCs w:val="18"/>
                <w:highlight w:val="lightGray"/>
              </w:rPr>
            </w:pPr>
            <w:r w:rsidRPr="000D7528">
              <w:rPr>
                <w:color w:val="000000"/>
                <w:sz w:val="18"/>
                <w:szCs w:val="18"/>
                <w:highlight w:val="lightGray"/>
              </w:rPr>
              <w:t>0.84</w:t>
            </w:r>
            <w:r w:rsidR="00583D71" w:rsidRPr="000D7528">
              <w:rPr>
                <w:color w:val="000000"/>
                <w:sz w:val="18"/>
                <w:szCs w:val="18"/>
                <w:highlight w:val="lightGray"/>
              </w:rPr>
              <w:t xml:space="preserve"> (95%CI 0.72-0.96)</w:t>
            </w:r>
          </w:p>
        </w:tc>
        <w:tc>
          <w:tcPr>
            <w:tcW w:w="1226" w:type="dxa"/>
          </w:tcPr>
          <w:p w:rsidR="00DD03FA" w:rsidRPr="000D7528" w:rsidRDefault="00DD03FA" w:rsidP="00583D71">
            <w:pPr>
              <w:rPr>
                <w:color w:val="000000"/>
                <w:sz w:val="18"/>
                <w:szCs w:val="18"/>
                <w:highlight w:val="lightGray"/>
              </w:rPr>
            </w:pPr>
            <w:r w:rsidRPr="000D7528">
              <w:rPr>
                <w:color w:val="000000"/>
                <w:sz w:val="18"/>
                <w:szCs w:val="18"/>
                <w:highlight w:val="lightGray"/>
              </w:rPr>
              <w:t>0.88</w:t>
            </w:r>
            <w:r w:rsidR="00583D71" w:rsidRPr="000D7528">
              <w:rPr>
                <w:color w:val="000000"/>
                <w:sz w:val="18"/>
                <w:szCs w:val="18"/>
                <w:highlight w:val="lightGray"/>
              </w:rPr>
              <w:t xml:space="preserve"> (95%CI 0.77-0.98)</w:t>
            </w:r>
          </w:p>
        </w:tc>
      </w:tr>
      <w:tr w:rsidR="00DD03FA" w:rsidRPr="00EF4EB9" w:rsidTr="003E06D1">
        <w:tc>
          <w:tcPr>
            <w:tcW w:w="898" w:type="dxa"/>
          </w:tcPr>
          <w:p w:rsidR="00DD03FA" w:rsidRPr="00EF4EB9" w:rsidRDefault="00DD03FA" w:rsidP="005A1380">
            <w:pPr>
              <w:rPr>
                <w:color w:val="000000"/>
                <w:sz w:val="18"/>
                <w:szCs w:val="18"/>
              </w:rPr>
            </w:pPr>
            <w:r w:rsidRPr="00EF4EB9">
              <w:rPr>
                <w:color w:val="000000"/>
                <w:sz w:val="18"/>
                <w:szCs w:val="18"/>
              </w:rPr>
              <w:t>Shively et al 1991</w:t>
            </w:r>
            <w:r w:rsidR="00FC2DC5" w:rsidRPr="00EF4EB9">
              <w:rPr>
                <w:color w:val="000000"/>
                <w:sz w:val="18"/>
                <w:szCs w:val="18"/>
              </w:rPr>
              <w:fldChar w:fldCharType="begin"/>
            </w:r>
            <w:r w:rsidR="00C555BF">
              <w:rPr>
                <w:color w:val="000000"/>
                <w:sz w:val="18"/>
                <w:szCs w:val="18"/>
              </w:rPr>
              <w:instrText xml:space="preserve"> ADDIN REFMGR.CITE &lt;Refman&gt;&lt;Cite&gt;&lt;Author&gt;Shively&lt;/Author&gt;&lt;Year&gt;1991&lt;/Year&gt;&lt;RecNum&gt;4810&lt;/RecNum&gt;&lt;IDText&gt;Diagnostic value of transesophageal compared with transthoracic echocardiography in infective endocarditis&lt;/IDText&gt;&lt;MDL Ref_Type="Journal"&gt;&lt;Ref_Type&gt;Journal&lt;/Ref_Type&gt;&lt;Ref_ID&gt;4810&lt;/Ref_ID&gt;&lt;Title_Primary&gt;Diagnostic value of transesophageal compared with transthoracic echocardiography in infective endocarditis&lt;/Title_Primary&gt;&lt;Authors_Primary&gt;Shively,B.K.&lt;/Authors_Primary&gt;&lt;Authors_Primary&gt;Gurule,F.T.&lt;/Authors_Primary&gt;&lt;Authors_Primary&gt;Roldan,C.A.&lt;/Authors_Primary&gt;&lt;Authors_Primary&gt;Leggett,J.H.&lt;/Authors_Primary&gt;&lt;Authors_Primary&gt;Schiller,N.B.&lt;/Authors_Primary&gt;&lt;Authors_Primary&gt;Shively,B.K.&lt;/Authors_Primary&gt;&lt;Authors_Primary&gt;Gurule,F.T.&lt;/Authors_Primary&gt;&lt;Authors_Primary&gt;Roldan,C.A.&lt;/Authors_Primary&gt;&lt;Authors_Primary&gt;Leggett,J.H.&lt;/Authors_Primary&gt;&lt;Authors_Primary&gt;Schiller,N.B.&lt;/Authors_Primary&gt;&lt;Date_Primary&gt;1991/8&lt;/Date_Primary&gt;&lt;Keywords&gt;$$accept title&lt;/Keywords&gt;&lt;Keywords&gt;$$Broad search&lt;/Keywords&gt;&lt;Keywords&gt;$$diagnostic study&lt;/Keywords&gt;&lt;Keywords&gt;$$endocarditis&lt;/Keywords&gt;&lt;Keywords&gt;$$Medline&lt;/Keywords&gt;&lt;Keywords&gt;$$not online&lt;/Keywords&gt;&lt;Keywords&gt;$$Pathologies&lt;/Keywords&gt;&lt;Keywords&gt;$$retrieve later?&lt;/Keywords&gt;&lt;Keywords&gt;$$TOE&lt;/Keywords&gt;&lt;Keywords&gt;$$TTE&lt;/Keywords&gt;&lt;Keywords&gt;article&lt;/Keywords&gt;&lt;Keywords&gt;echocardiography&lt;/Keywords&gt;&lt;Keywords&gt;patient&lt;/Keywords&gt;&lt;Keywords&gt;study&lt;/Keywords&gt;&lt;Keywords&gt;university&lt;/Keywords&gt;&lt;Reprint&gt;In File&lt;/Reprint&gt;&lt;Start_Page&gt;391&lt;/Start_Page&gt;&lt;End_Page&gt;397&lt;/End_Page&gt;&lt;Periodical&gt;Journal of the American College of Cardiology&lt;/Periodical&gt;&lt;Volume&gt;18&lt;/Volume&gt;&lt;Issue&gt;2&lt;/Issue&gt;&lt;Address&gt;Department of Medicine, University of New Mexico, Albuquerque 87108&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94</w:t>
            </w:r>
            <w:r w:rsidR="00FC2DC5" w:rsidRPr="00EF4EB9">
              <w:rPr>
                <w:color w:val="000000"/>
                <w:sz w:val="18"/>
                <w:szCs w:val="18"/>
              </w:rPr>
              <w:fldChar w:fldCharType="end"/>
            </w:r>
          </w:p>
        </w:tc>
        <w:tc>
          <w:tcPr>
            <w:tcW w:w="1147" w:type="dxa"/>
          </w:tcPr>
          <w:p w:rsidR="00DD03FA" w:rsidRPr="00EF4EB9" w:rsidRDefault="00DD03FA" w:rsidP="003E06D1">
            <w:pPr>
              <w:rPr>
                <w:color w:val="000000"/>
                <w:sz w:val="18"/>
                <w:szCs w:val="18"/>
              </w:rPr>
            </w:pPr>
            <w:r w:rsidRPr="00EF4EB9">
              <w:rPr>
                <w:color w:val="000000"/>
                <w:sz w:val="18"/>
                <w:szCs w:val="18"/>
              </w:rPr>
              <w:t>Endocarditis</w:t>
            </w:r>
          </w:p>
        </w:tc>
        <w:tc>
          <w:tcPr>
            <w:tcW w:w="864" w:type="dxa"/>
          </w:tcPr>
          <w:p w:rsidR="00DD03FA" w:rsidRPr="00EF4EB9" w:rsidRDefault="00DD03FA" w:rsidP="003E06D1">
            <w:pPr>
              <w:jc w:val="right"/>
              <w:rPr>
                <w:color w:val="000000"/>
                <w:sz w:val="18"/>
                <w:szCs w:val="18"/>
              </w:rPr>
            </w:pPr>
            <w:r w:rsidRPr="00EF4EB9">
              <w:rPr>
                <w:color w:val="000000"/>
                <w:sz w:val="18"/>
                <w:szCs w:val="18"/>
              </w:rPr>
              <w:t>66 episodes in 62 patients (4 patients referred twice)</w:t>
            </w:r>
          </w:p>
        </w:tc>
        <w:tc>
          <w:tcPr>
            <w:tcW w:w="1011" w:type="dxa"/>
          </w:tcPr>
          <w:p w:rsidR="00DD03FA" w:rsidRPr="00EF4EB9" w:rsidRDefault="00DD03FA" w:rsidP="003E06D1">
            <w:pPr>
              <w:rPr>
                <w:color w:val="000000"/>
                <w:sz w:val="18"/>
                <w:szCs w:val="18"/>
              </w:rPr>
            </w:pPr>
            <w:r w:rsidRPr="00EF4EB9">
              <w:rPr>
                <w:color w:val="000000"/>
                <w:sz w:val="18"/>
                <w:szCs w:val="18"/>
              </w:rPr>
              <w:t>NR</w:t>
            </w:r>
          </w:p>
        </w:tc>
        <w:tc>
          <w:tcPr>
            <w:tcW w:w="1108" w:type="dxa"/>
          </w:tcPr>
          <w:p w:rsidR="00DD03FA" w:rsidRPr="00EF4EB9" w:rsidRDefault="00DD03FA" w:rsidP="003E06D1">
            <w:pPr>
              <w:rPr>
                <w:color w:val="000000"/>
                <w:sz w:val="18"/>
                <w:szCs w:val="18"/>
              </w:rPr>
            </w:pPr>
            <w:r w:rsidRPr="00EF4EB9">
              <w:rPr>
                <w:color w:val="000000"/>
                <w:sz w:val="18"/>
                <w:szCs w:val="18"/>
              </w:rPr>
              <w:t>TTE</w:t>
            </w:r>
          </w:p>
        </w:tc>
        <w:tc>
          <w:tcPr>
            <w:tcW w:w="1546" w:type="dxa"/>
          </w:tcPr>
          <w:p w:rsidR="00DD03FA" w:rsidRPr="00EF4EB9" w:rsidRDefault="00DD03FA" w:rsidP="003E06D1">
            <w:pPr>
              <w:rPr>
                <w:color w:val="000000"/>
                <w:sz w:val="18"/>
                <w:szCs w:val="18"/>
              </w:rPr>
            </w:pPr>
            <w:r w:rsidRPr="00EF4EB9">
              <w:rPr>
                <w:color w:val="000000"/>
                <w:sz w:val="18"/>
                <w:szCs w:val="18"/>
              </w:rPr>
              <w:t>non-echocardiographic pathologic data from the subsequent clinical course</w:t>
            </w:r>
          </w:p>
        </w:tc>
        <w:tc>
          <w:tcPr>
            <w:tcW w:w="1226" w:type="dxa"/>
          </w:tcPr>
          <w:p w:rsidR="00DD03FA" w:rsidRPr="000D7528" w:rsidRDefault="00DD03FA" w:rsidP="003E06D1">
            <w:pPr>
              <w:rPr>
                <w:color w:val="000000"/>
                <w:sz w:val="18"/>
                <w:szCs w:val="18"/>
                <w:highlight w:val="lightGray"/>
              </w:rPr>
            </w:pPr>
            <w:r w:rsidRPr="000D7528">
              <w:rPr>
                <w:color w:val="000000"/>
                <w:sz w:val="18"/>
                <w:szCs w:val="18"/>
                <w:highlight w:val="lightGray"/>
              </w:rPr>
              <w:t>0.44</w:t>
            </w:r>
            <w:r w:rsidR="00663F5E" w:rsidRPr="000D7528">
              <w:rPr>
                <w:color w:val="000000"/>
                <w:sz w:val="18"/>
                <w:szCs w:val="18"/>
                <w:highlight w:val="lightGray"/>
              </w:rPr>
              <w:t xml:space="preserve"> (95%CI 0.32-0.56)</w:t>
            </w:r>
          </w:p>
        </w:tc>
        <w:tc>
          <w:tcPr>
            <w:tcW w:w="1226" w:type="dxa"/>
          </w:tcPr>
          <w:p w:rsidR="00DD03FA" w:rsidRPr="000D7528" w:rsidRDefault="00DD03FA" w:rsidP="003E06D1">
            <w:pPr>
              <w:rPr>
                <w:color w:val="000000"/>
                <w:sz w:val="18"/>
                <w:szCs w:val="18"/>
                <w:highlight w:val="lightGray"/>
              </w:rPr>
            </w:pPr>
            <w:r w:rsidRPr="000D7528">
              <w:rPr>
                <w:color w:val="000000"/>
                <w:sz w:val="18"/>
                <w:szCs w:val="18"/>
                <w:highlight w:val="lightGray"/>
              </w:rPr>
              <w:t>0.98</w:t>
            </w:r>
            <w:r w:rsidR="00663F5E" w:rsidRPr="000D7528">
              <w:rPr>
                <w:color w:val="000000"/>
                <w:sz w:val="18"/>
                <w:szCs w:val="18"/>
                <w:highlight w:val="lightGray"/>
              </w:rPr>
              <w:t xml:space="preserve"> (95%CI 0.95-1.0)</w:t>
            </w:r>
          </w:p>
        </w:tc>
      </w:tr>
    </w:tbl>
    <w:p w:rsidR="00DD03FA" w:rsidRPr="00EF4EB9" w:rsidRDefault="00DD03FA" w:rsidP="00DD03FA">
      <w:pPr>
        <w:rPr>
          <w:sz w:val="18"/>
          <w:szCs w:val="18"/>
        </w:rPr>
      </w:pPr>
    </w:p>
    <w:p w:rsidR="00DD03FA" w:rsidRPr="00EF4EB9" w:rsidRDefault="00DD03FA" w:rsidP="00DD03FA">
      <w:pPr>
        <w:spacing w:line="360" w:lineRule="auto"/>
        <w:rPr>
          <w:sz w:val="18"/>
          <w:szCs w:val="18"/>
        </w:rPr>
      </w:pPr>
    </w:p>
    <w:p w:rsidR="00DD03FA" w:rsidRPr="00EF4EB9" w:rsidRDefault="00DD03FA" w:rsidP="00DD03FA">
      <w:pPr>
        <w:spacing w:line="360" w:lineRule="auto"/>
        <w:jc w:val="both"/>
        <w:rPr>
          <w:sz w:val="22"/>
          <w:szCs w:val="22"/>
        </w:rPr>
      </w:pPr>
      <w:r w:rsidRPr="00EF4EB9">
        <w:rPr>
          <w:sz w:val="22"/>
          <w:szCs w:val="22"/>
        </w:rPr>
        <w:t xml:space="preserve">Twelve studies reported diagnostic accuracy of TTE in valvular heart disease, Table </w:t>
      </w:r>
      <w:r w:rsidR="005B514A" w:rsidRPr="00EF4EB9">
        <w:rPr>
          <w:sz w:val="22"/>
          <w:szCs w:val="22"/>
        </w:rPr>
        <w:t>7</w:t>
      </w:r>
      <w:r w:rsidRPr="00EF4EB9">
        <w:rPr>
          <w:sz w:val="22"/>
          <w:szCs w:val="22"/>
        </w:rPr>
        <w:t>.</w:t>
      </w:r>
      <w:r w:rsidR="00F10FAA" w:rsidRPr="00EF4EB9">
        <w:rPr>
          <w:sz w:val="22"/>
          <w:szCs w:val="22"/>
        </w:rPr>
        <w:t xml:space="preserve">  </w:t>
      </w:r>
      <w:r w:rsidRPr="00EF4EB9">
        <w:rPr>
          <w:rFonts w:eastAsia="Calibri"/>
          <w:sz w:val="22"/>
          <w:szCs w:val="22"/>
          <w:lang w:eastAsia="en-US"/>
        </w:rPr>
        <w:t>TTE was presumed gold standard for four studies of mitral regurgitation,</w:t>
      </w:r>
      <w:r w:rsidR="00FC2DC5" w:rsidRPr="00EF4EB9">
        <w:rPr>
          <w:sz w:val="22"/>
          <w:szCs w:val="22"/>
        </w:rPr>
        <w:fldChar w:fldCharType="begin">
          <w:fldData xml:space="preserve">PFJlZm1hbj48Q2l0ZT48QXV0aG9yPkF0dGVuaG9mZXIgSm9zdDwvQXV0aG9yPjxZZWFyPjIwMDA8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F0dGVuaG9mZXIgSm9zdDwvQXV0aG9yPjxZZWFyPjIwMDA8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64,68</w:t>
      </w:r>
      <w:r w:rsidR="00FC2DC5" w:rsidRPr="00EF4EB9">
        <w:rPr>
          <w:sz w:val="22"/>
          <w:szCs w:val="22"/>
        </w:rPr>
        <w:fldChar w:fldCharType="end"/>
      </w:r>
      <w:r w:rsidRPr="00EF4EB9">
        <w:rPr>
          <w:sz w:val="22"/>
          <w:szCs w:val="22"/>
        </w:rPr>
        <w:t xml:space="preserve"> aortic stenosis,</w:t>
      </w:r>
      <w:r w:rsidR="00FC2DC5" w:rsidRPr="00EF4EB9">
        <w:rPr>
          <w:color w:val="000000"/>
          <w:sz w:val="22"/>
          <w:szCs w:val="22"/>
        </w:rPr>
        <w:fldChar w:fldCharType="begin">
          <w:fldData xml:space="preserve">PFJlZm1hbj48Q2l0ZT48QXV0aG9yPkF0dGVuaG9mZXIgSm9zdDwvQXV0aG9yPjxZZWFyPjIwMDA8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</w:fldData>
        </w:fldChar>
      </w:r>
      <w:r w:rsidR="00C555BF">
        <w:rPr>
          <w:color w:val="000000"/>
          <w:sz w:val="22"/>
          <w:szCs w:val="22"/>
        </w:rPr>
        <w:instrText xml:space="preserve"> ADDIN REFMGR.CITE </w:instrText>
      </w:r>
      <w:r w:rsidR="00FC2DC5">
        <w:rPr>
          <w:color w:val="000000"/>
          <w:sz w:val="22"/>
          <w:szCs w:val="22"/>
        </w:rPr>
        <w:fldChar w:fldCharType="begin">
          <w:fldData xml:space="preserve">PFJlZm1hbj48Q2l0ZT48QXV0aG9yPkF0dGVuaG9mZXIgSm9zdDwvQXV0aG9yPjxZZWFyPjIwMDA8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</w:fldData>
        </w:fldChar>
      </w:r>
      <w:r w:rsidR="00C555BF">
        <w:rPr>
          <w:color w:val="000000"/>
          <w:sz w:val="22"/>
          <w:szCs w:val="22"/>
        </w:rPr>
        <w:instrText xml:space="preserve"> ADDIN EN.CITE.DATA </w:instrText>
      </w:r>
      <w:r w:rsidR="00FC2DC5">
        <w:rPr>
          <w:color w:val="000000"/>
          <w:sz w:val="22"/>
          <w:szCs w:val="22"/>
        </w:rPr>
      </w:r>
      <w:r w:rsidR="00FC2DC5">
        <w:rPr>
          <w:color w:val="000000"/>
          <w:sz w:val="22"/>
          <w:szCs w:val="22"/>
        </w:rPr>
        <w:fldChar w:fldCharType="end"/>
      </w:r>
      <w:r w:rsidR="00FC2DC5" w:rsidRPr="00EF4EB9">
        <w:rPr>
          <w:color w:val="000000"/>
          <w:sz w:val="22"/>
          <w:szCs w:val="22"/>
        </w:rPr>
      </w:r>
      <w:r w:rsidR="00FC2DC5" w:rsidRPr="00EF4EB9">
        <w:rPr>
          <w:color w:val="000000"/>
          <w:sz w:val="22"/>
          <w:szCs w:val="22"/>
        </w:rPr>
        <w:fldChar w:fldCharType="separate"/>
      </w:r>
      <w:r w:rsidR="005A1380" w:rsidRPr="005A1380">
        <w:rPr>
          <w:noProof/>
          <w:color w:val="000000"/>
          <w:sz w:val="22"/>
          <w:szCs w:val="22"/>
          <w:vertAlign w:val="superscript"/>
        </w:rPr>
        <w:t>64,68</w:t>
      </w:r>
      <w:r w:rsidR="00FC2DC5" w:rsidRPr="00EF4EB9">
        <w:rPr>
          <w:color w:val="000000"/>
          <w:sz w:val="22"/>
          <w:szCs w:val="22"/>
        </w:rPr>
        <w:fldChar w:fldCharType="end"/>
      </w:r>
      <w:r w:rsidRPr="00EF4EB9">
        <w:rPr>
          <w:color w:val="000000"/>
          <w:sz w:val="22"/>
          <w:szCs w:val="22"/>
        </w:rPr>
        <w:t xml:space="preserve"> mitral valve prolapse,</w:t>
      </w:r>
      <w:r w:rsidR="00FC2DC5" w:rsidRPr="00EF4EB9">
        <w:rPr>
          <w:color w:val="000000"/>
          <w:sz w:val="22"/>
          <w:szCs w:val="22"/>
        </w:rPr>
        <w:fldChar w:fldCharType="begin"/>
      </w:r>
      <w:r w:rsidR="00C555BF">
        <w:rPr>
          <w:color w:val="000000"/>
          <w:sz w:val="22"/>
          <w:szCs w:val="22"/>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64</w:t>
      </w:r>
      <w:r w:rsidR="00FC2DC5" w:rsidRPr="00EF4EB9">
        <w:rPr>
          <w:color w:val="000000"/>
          <w:sz w:val="22"/>
          <w:szCs w:val="22"/>
        </w:rPr>
        <w:fldChar w:fldCharType="end"/>
      </w:r>
      <w:r w:rsidRPr="00EF4EB9">
        <w:rPr>
          <w:color w:val="000000"/>
          <w:sz w:val="22"/>
          <w:szCs w:val="22"/>
        </w:rPr>
        <w:t xml:space="preserve"> valvular heart disease,</w:t>
      </w:r>
      <w:r w:rsidR="00FC2DC5" w:rsidRPr="00EF4EB9">
        <w:rPr>
          <w:color w:val="000000"/>
          <w:sz w:val="22"/>
          <w:szCs w:val="22"/>
        </w:rPr>
        <w:fldChar w:fldCharType="begin">
          <w:fldData xml:space="preserve">PFJlZm1hbj48Q2l0ZT48QXV0aG9yPkF0dGVuaG9mZXIgSm9zdDwvQXV0aG9yPjxZZWFyPjIwMDA8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==
</w:fldData>
        </w:fldChar>
      </w:r>
      <w:r w:rsidR="00C555BF">
        <w:rPr>
          <w:color w:val="000000"/>
          <w:sz w:val="22"/>
          <w:szCs w:val="22"/>
        </w:rPr>
        <w:instrText xml:space="preserve"> ADDIN REFMGR.CITE </w:instrText>
      </w:r>
      <w:r w:rsidR="00FC2DC5">
        <w:rPr>
          <w:color w:val="000000"/>
          <w:sz w:val="22"/>
          <w:szCs w:val="22"/>
        </w:rPr>
        <w:fldChar w:fldCharType="begin">
          <w:fldData xml:space="preserve">PFJlZm1hbj48Q2l0ZT48QXV0aG9yPkF0dGVuaG9mZXIgSm9zdDwvQXV0aG9yPjxZZWFyPjIwMDA8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==
</w:fldData>
        </w:fldChar>
      </w:r>
      <w:r w:rsidR="00C555BF">
        <w:rPr>
          <w:color w:val="000000"/>
          <w:sz w:val="22"/>
          <w:szCs w:val="22"/>
        </w:rPr>
        <w:instrText xml:space="preserve"> ADDIN EN.CITE.DATA </w:instrText>
      </w:r>
      <w:r w:rsidR="00FC2DC5">
        <w:rPr>
          <w:color w:val="000000"/>
          <w:sz w:val="22"/>
          <w:szCs w:val="22"/>
        </w:rPr>
      </w:r>
      <w:r w:rsidR="00FC2DC5">
        <w:rPr>
          <w:color w:val="000000"/>
          <w:sz w:val="22"/>
          <w:szCs w:val="22"/>
        </w:rPr>
        <w:fldChar w:fldCharType="end"/>
      </w:r>
      <w:r w:rsidR="00FC2DC5" w:rsidRPr="00EF4EB9">
        <w:rPr>
          <w:color w:val="000000"/>
          <w:sz w:val="22"/>
          <w:szCs w:val="22"/>
        </w:rPr>
      </w:r>
      <w:r w:rsidR="00FC2DC5" w:rsidRPr="00EF4EB9">
        <w:rPr>
          <w:color w:val="000000"/>
          <w:sz w:val="22"/>
          <w:szCs w:val="22"/>
        </w:rPr>
        <w:fldChar w:fldCharType="separate"/>
      </w:r>
      <w:r w:rsidR="00C555BF" w:rsidRPr="00C555BF">
        <w:rPr>
          <w:noProof/>
          <w:color w:val="000000"/>
          <w:sz w:val="22"/>
          <w:szCs w:val="22"/>
          <w:vertAlign w:val="superscript"/>
        </w:rPr>
        <w:t>64,88</w:t>
      </w:r>
      <w:r w:rsidR="00FC2DC5" w:rsidRPr="00EF4EB9">
        <w:rPr>
          <w:color w:val="000000"/>
          <w:sz w:val="22"/>
          <w:szCs w:val="22"/>
        </w:rPr>
        <w:fldChar w:fldCharType="end"/>
      </w:r>
      <w:r w:rsidRPr="00EF4EB9">
        <w:rPr>
          <w:color w:val="000000"/>
          <w:sz w:val="22"/>
          <w:szCs w:val="22"/>
        </w:rPr>
        <w:t xml:space="preserve"> aortic regurgitation,</w:t>
      </w:r>
      <w:r w:rsidR="00FC2DC5" w:rsidRPr="00EF4EB9">
        <w:rPr>
          <w:sz w:val="22"/>
          <w:szCs w:val="22"/>
        </w:rPr>
        <w:fldChar w:fldCharType="begin">
          <w:fldData xml:space="preserve">PFJlZm1hbj48Q2l0ZT48QXV0aG9yPkF0dGVuaG9mZXIgSm9zdDwvQXV0aG9yPjxZZWFyPjIwMDA8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F0dGVuaG9mZXIgSm9zdDwvQXV0aG9yPjxZZWFyPjIwMDA8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64,68</w:t>
      </w:r>
      <w:r w:rsidR="00FC2DC5" w:rsidRPr="00EF4EB9">
        <w:rPr>
          <w:sz w:val="22"/>
          <w:szCs w:val="22"/>
        </w:rPr>
        <w:fldChar w:fldCharType="end"/>
      </w:r>
      <w:r w:rsidRPr="00EF4EB9">
        <w:rPr>
          <w:color w:val="808080"/>
          <w:sz w:val="22"/>
          <w:szCs w:val="22"/>
        </w:rPr>
        <w:t xml:space="preserve"> </w:t>
      </w:r>
      <w:r w:rsidRPr="00EF4EB9">
        <w:rPr>
          <w:sz w:val="22"/>
          <w:szCs w:val="22"/>
        </w:rPr>
        <w:t>and tricuspid regurgitation.</w:t>
      </w:r>
      <w:r w:rsidR="00FC2DC5" w:rsidRPr="00EF4EB9">
        <w:rPr>
          <w:color w:val="000000"/>
          <w:sz w:val="22"/>
          <w:szCs w:val="22"/>
        </w:rPr>
        <w:fldChar w:fldCharType="begin"/>
      </w:r>
      <w:r w:rsidR="00C555BF">
        <w:rPr>
          <w:color w:val="000000"/>
          <w:sz w:val="22"/>
          <w:szCs w:val="22"/>
        </w:rPr>
        <w:instrText xml:space="preserve"> ADDIN REFMGR.CITE &lt;Refman&gt;&lt;Cite&gt;&lt;Author&gt;Groves&lt;/Author&gt;&lt;Year&gt;2004&lt;/Year&gt;&lt;RecNum&gt;2143&lt;/RecNum&gt;&lt;IDText&gt;Semi-quantitative assessment of tricuspid regurgitation on contrast-enhanced multidetector CT&lt;/IDText&gt;&lt;MDL Ref_Type="Journal"&gt;&lt;Ref_Type&gt;Journal&lt;/Ref_Type&gt;&lt;Ref_ID&gt;2143&lt;/Ref_ID&gt;&lt;Title_Primary&gt;Semi-quantitative assessment of tricuspid regurgitation on contrast-enhanced multidetector CT&lt;/Title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Date_Primary&gt;2004/8&lt;/Date_Primary&gt;&lt;Keywords&gt;$$accept title&lt;/Keywords&gt;&lt;Keywords&gt;$$Broad search&lt;/Keywords&gt;&lt;Keywords&gt;$$computer tomography&lt;/Keywords&gt;&lt;Keywords&gt;$$Medline&lt;/Keywords&gt;&lt;Keywords&gt;$$Pathologies&lt;/Keywords&gt;&lt;Keywords&gt;$$retrieve for diagnostic study&lt;/Keywords&gt;&lt;Keywords&gt;$$tricuspid regurgitation&lt;/Keywords&gt;&lt;Keywords&gt;$$TTE&lt;/Keywords&gt;&lt;Keywords&gt;echocardiography&lt;/Keywords&gt;&lt;Reprint&gt;In File&lt;/Reprint&gt;&lt;Start_Page&gt;715&lt;/Start_Page&gt;&lt;End_Page&gt;719&lt;/End_Page&gt;&lt;Periodical&gt;Clinical Radiology&lt;/Periodical&gt;&lt;Volume&gt;59&lt;/Volume&gt;&lt;Issue&gt;8&lt;/Issue&gt;&lt;Address&gt;Papworth Hospital, Papworth Everard, Cambridge, UK. dragroves@addenbrookes.u-net.com&lt;/Address&gt;&lt;ZZ_JournalFull&gt;&lt;f name="System"&gt;Clinical Radiology&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73</w:t>
      </w:r>
      <w:r w:rsidR="00FC2DC5" w:rsidRPr="00EF4EB9">
        <w:rPr>
          <w:color w:val="000000"/>
          <w:sz w:val="22"/>
          <w:szCs w:val="22"/>
        </w:rPr>
        <w:fldChar w:fldCharType="end"/>
      </w:r>
      <w:r w:rsidR="00F10FAA" w:rsidRPr="00EF4EB9">
        <w:rPr>
          <w:color w:val="000000"/>
          <w:sz w:val="22"/>
          <w:szCs w:val="22"/>
        </w:rPr>
        <w:t xml:space="preserve">  </w:t>
      </w:r>
      <w:r w:rsidRPr="00EF4EB9">
        <w:rPr>
          <w:rFonts w:eastAsia="Calibri"/>
          <w:sz w:val="22"/>
          <w:szCs w:val="22"/>
          <w:lang w:eastAsia="en-US"/>
        </w:rPr>
        <w:t>Sensitivity ranged from 0.222 for mitral stenosis leaflet calcification</w:t>
      </w:r>
      <w:r w:rsidR="00FC2DC5" w:rsidRPr="00EF4EB9">
        <w:rPr>
          <w:color w:val="000000"/>
          <w:sz w:val="22"/>
          <w:szCs w:val="22"/>
        </w:rPr>
        <w:fldChar w:fldCharType="begin"/>
      </w:r>
      <w:r w:rsidR="00C555BF">
        <w:rPr>
          <w:color w:val="000000"/>
          <w:sz w:val="22"/>
          <w:szCs w:val="22"/>
        </w:rPr>
        <w:instrText xml:space="preserve"> ADDIN REFMGR.CITE &lt;Refman&gt;&lt;Cite&gt;&lt;Author&gt;Wong&lt;/Author&gt;&lt;Year&gt;1983&lt;/Year&gt;&lt;RecNum&gt;19440&lt;/RecNum&gt;&lt;IDText&gt;Sensitivity and specificity of two-dimensional echocardiography in the detection of valvular calcification&lt;/IDText&gt;&lt;MDL Ref_Type="Journal"&gt;&lt;Ref_Type&gt;Journal&lt;/Ref_Type&gt;&lt;Ref_ID&gt;19440&lt;/Ref_ID&gt;&lt;Title_Primary&gt;Sensitivity and specificity of two-dimensional echocardiography in the detection of valvular calcification&lt;/Title_Primary&gt;&lt;Authors_Primary&gt;Wong,M.&lt;/Authors_Primary&gt;&lt;Authors_Primary&gt;Tei,C.&lt;/Authors_Primary&gt;&lt;Authors_Primary&gt;Shah,P.M.&lt;/Authors_Primary&gt;&lt;Authors_Primary&gt;Wong,M.&lt;/Authors_Primary&gt;&lt;Authors_Primary&gt;Tei,C.&lt;/Authors_Primary&gt;&lt;Authors_Primary&gt;Shah,P.M.&lt;/Authors_Primary&gt;&lt;Date_Primary&gt;1983/10&lt;/Date_Primary&gt;&lt;Keywords&gt;$$accept title Second search&lt;/Keywords&gt;&lt;Keywords&gt;$$echo marker&lt;/Keywords&gt;&lt;Keywords&gt;$$keep from second search&lt;/Keywords&gt;&lt;Keywords&gt;$$Medline&lt;/Keywords&gt;&lt;Keywords&gt;$$Pathologies&lt;/Keywords&gt;&lt;Keywords&gt;$$valve&lt;/Keywords&gt;&lt;Keywords&gt;article&lt;/Keywords&gt;&lt;Keywords&gt;calcification&lt;/Keywords&gt;&lt;Keywords&gt;echocardiography&lt;/Keywords&gt;&lt;Keywords&gt;study&lt;/Keywords&gt;&lt;Reprint&gt;In File&lt;/Reprint&gt;&lt;Start_Page&gt;423&lt;/Start_Page&gt;&lt;End_Page&gt;427&lt;/End_Page&gt;&lt;Periodical&gt;Chest&lt;/Periodical&gt;&lt;Volume&gt;84&lt;/Volume&gt;&lt;Issue&gt;4&lt;/Issue&gt;&lt;ZZ_JournalFull&gt;&lt;f name="System"&gt;Chest&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3</w:t>
      </w:r>
      <w:r w:rsidR="00FC2DC5" w:rsidRPr="00EF4EB9">
        <w:rPr>
          <w:color w:val="000000"/>
          <w:sz w:val="22"/>
          <w:szCs w:val="22"/>
        </w:rPr>
        <w:fldChar w:fldCharType="end"/>
      </w:r>
      <w:r w:rsidRPr="00EF4EB9">
        <w:rPr>
          <w:rFonts w:eastAsia="Calibri"/>
          <w:sz w:val="22"/>
          <w:szCs w:val="22"/>
          <w:lang w:eastAsia="en-US"/>
        </w:rPr>
        <w:t xml:space="preserve"> to 1 for mitral stenosis</w:t>
      </w:r>
      <w:r w:rsidR="00FC2DC5" w:rsidRPr="00EF4EB9">
        <w:rPr>
          <w:color w:val="000000"/>
          <w:sz w:val="22"/>
          <w:szCs w:val="22"/>
        </w:rPr>
        <w:fldChar w:fldCharType="begin"/>
      </w:r>
      <w:r w:rsidR="00C555BF">
        <w:rPr>
          <w:color w:val="000000"/>
          <w:sz w:val="22"/>
          <w:szCs w:val="22"/>
        </w:rPr>
        <w:instrText xml:space="preserve"> ADDIN REFMGR.CITE &lt;Refman&gt;&lt;Cite&gt;&lt;Author&gt;Zanolla&lt;/Author&gt;&lt;Year&gt;1982&lt;/Year&gt;&lt;RecNum&gt;19539&lt;/RecNum&gt;&lt;IDText&gt;Two-dimensional echocardiographic evaluation of mitral valve calcification. Sensitivity and specificity&lt;/IDText&gt;&lt;MDL Ref_Type="Journal"&gt;&lt;Ref_Type&gt;Journal&lt;/Ref_Type&gt;&lt;Ref_ID&gt;19539&lt;/Ref_ID&gt;&lt;Title_Primary&gt;Two-dimensional echocardiographic evaluation of mitral valve calcification. Sensitivity and specificity&lt;/Title_Primary&gt;&lt;Authors_Primary&gt;Zanolla,L.&lt;/Authors_Primary&gt;&lt;Authors_Primary&gt;Marino,P.&lt;/Authors_Primary&gt;&lt;Authors_Primary&gt;Nicolosi,G.L.&lt;/Authors_Primary&gt;&lt;Authors_Primary&gt;Peranzoni,P.F.&lt;/Authors_Primary&gt;&lt;Authors_Primary&gt;Poppi,A.&lt;/Authors_Primary&gt;&lt;Authors_Primary&gt;Zanolla,L.&lt;/Authors_Primary&gt;&lt;Authors_Primary&gt;Marino,P.&lt;/Authors_Primary&gt;&lt;Authors_Primary&gt;Nicolosi,G.L.&lt;/Authors_Primary&gt;&lt;Authors_Primary&gt;Peranzoni,P.F.&lt;/Authors_Primary&gt;&lt;Authors_Primary&gt;Poppi,A.&lt;/Authors_Primary&gt;&lt;Date_Primary&gt;1982/8&lt;/Date_Primary&gt;&lt;Keywords&gt;$$accept title Second search&lt;/Keywords&gt;&lt;Keywords&gt;$$keep from second search&lt;/Keywords&gt;&lt;Keywords&gt;$$Medline&lt;/Keywords&gt;&lt;Keywords&gt;$$mitral valve&lt;/Keywords&gt;&lt;Keywords&gt;$$Pathologies&lt;/Keywords&gt;&lt;Keywords&gt;article&lt;/Keywords&gt;&lt;Keywords&gt;calcification&lt;/Keywords&gt;&lt;Keywords&gt;echocardiography&lt;/Keywords&gt;&lt;Keywords&gt;patient&lt;/Keywords&gt;&lt;Keywords&gt;surgery&lt;/Keywords&gt;&lt;Reprint&gt;In File&lt;/Reprint&gt;&lt;Start_Page&gt;154&lt;/Start_Page&gt;&lt;End_Page&gt;157&lt;/End_Page&gt;&lt;Periodical&gt;Chest&lt;/Periodical&gt;&lt;Volume&gt;82&lt;/Volume&gt;&lt;Issue&gt;2&lt;/Issue&gt;&lt;ZZ_JournalFull&gt;&lt;f name="System"&gt;Chest&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4</w:t>
      </w:r>
      <w:r w:rsidR="00FC2DC5" w:rsidRPr="00EF4EB9">
        <w:rPr>
          <w:color w:val="000000"/>
          <w:sz w:val="22"/>
          <w:szCs w:val="22"/>
        </w:rPr>
        <w:fldChar w:fldCharType="end"/>
      </w:r>
      <w:r w:rsidRPr="00EF4EB9">
        <w:rPr>
          <w:rFonts w:eastAsia="Calibri"/>
          <w:sz w:val="22"/>
          <w:szCs w:val="22"/>
          <w:lang w:eastAsia="en-US"/>
        </w:rPr>
        <w:t xml:space="preserve"> or mitral</w:t>
      </w:r>
      <w:r w:rsidRPr="00EF4EB9">
        <w:rPr>
          <w:rFonts w:eastAsia="Calibri"/>
          <w:lang w:eastAsia="en-US"/>
        </w:rPr>
        <w:t xml:space="preserve"> </w:t>
      </w:r>
      <w:r w:rsidRPr="00EF4EB9">
        <w:rPr>
          <w:rFonts w:eastAsia="Calibri"/>
          <w:sz w:val="22"/>
          <w:szCs w:val="22"/>
          <w:lang w:eastAsia="en-US"/>
        </w:rPr>
        <w:t>regurgitation</w:t>
      </w:r>
      <w:r w:rsidR="00FC2DC5" w:rsidRPr="00EF4EB9">
        <w:rPr>
          <w:color w:val="000000"/>
          <w:sz w:val="22"/>
          <w:szCs w:val="22"/>
        </w:rPr>
        <w:fldChar w:fldCharType="begin"/>
      </w:r>
      <w:r w:rsidR="00C555BF">
        <w:rPr>
          <w:color w:val="000000"/>
          <w:sz w:val="22"/>
          <w:szCs w:val="22"/>
        </w:rPr>
        <w:instrText xml:space="preserve"> ADDIN REFMGR.CITE &lt;Refman&gt;&lt;Cite&gt;&lt;Author&gt;Helmcke&lt;/Author&gt;&lt;Year&gt;1987&lt;/Year&gt;&lt;RecNum&gt;18977&lt;/RecNum&gt;&lt;IDText&gt;Color Doppler assessment of mitral regurgitation with orthogonal planes&lt;/IDText&gt;&lt;MDL Ref_Type="Journal"&gt;&lt;Ref_Type&gt;Journal&lt;/Ref_Type&gt;&lt;Ref_ID&gt;18977&lt;/Ref_ID&gt;&lt;Title_Primary&gt;Color Doppler assessment of mitral regurgitation with orthogonal planes&lt;/Title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r.&lt;/Authors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lt;/Authors_Primary&gt;&lt;Date_Primary&gt;1987/1&lt;/Date_Primary&gt;&lt;Keywords&gt;$$accept title Second search&lt;/Keywords&gt;&lt;Keywords&gt;$$keep from second search&lt;/Keywords&gt;&lt;Keywords&gt;$$Medline&lt;/Keywords&gt;&lt;Keywords&gt;$$Pathologies&lt;/Keywords&gt;&lt;Reprint&gt;In File&lt;/Reprint&gt;&lt;Start_Page&gt;175&lt;/Start_Page&gt;&lt;End_Page&gt;183&lt;/End_Page&gt;&lt;Periodical&gt;Circulation&lt;/Periodical&gt;&lt;Volume&gt;75&lt;/Volume&gt;&lt;Issue&gt;1&lt;/Issue&gt;&lt;ZZ_JournalFull&gt;&lt;f name="System"&gt;Circulation&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75</w:t>
      </w:r>
      <w:r w:rsidR="00FC2DC5" w:rsidRPr="00EF4EB9">
        <w:rPr>
          <w:color w:val="000000"/>
          <w:sz w:val="22"/>
          <w:szCs w:val="22"/>
        </w:rPr>
        <w:fldChar w:fldCharType="end"/>
      </w:r>
      <w:r w:rsidRPr="00EF4EB9">
        <w:rPr>
          <w:rFonts w:eastAsia="Calibri"/>
          <w:sz w:val="22"/>
          <w:szCs w:val="22"/>
          <w:lang w:eastAsia="en-US"/>
        </w:rPr>
        <w:t xml:space="preserve"> or severe aortic regurgitation.</w:t>
      </w:r>
      <w:r w:rsidR="00FC2DC5" w:rsidRPr="00EF4EB9">
        <w:rPr>
          <w:color w:val="000000"/>
          <w:sz w:val="22"/>
          <w:szCs w:val="22"/>
        </w:rPr>
        <w:fldChar w:fldCharType="begin"/>
      </w:r>
      <w:r w:rsidR="00C555BF">
        <w:rPr>
          <w:color w:val="000000"/>
          <w:sz w:val="22"/>
          <w:szCs w:val="22"/>
        </w:rPr>
        <w:instrText xml:space="preserve"> ADDIN REFMGR.CITE &lt;Refman&gt;&lt;Cite&gt;&lt;Author&gt;Dittmann&lt;/Author&gt;&lt;Year&gt;1987&lt;/Year&gt;&lt;RecNum&gt;18892&lt;/RecNum&gt;&lt;IDText&gt;Diagnosis and quantification of aortic regurgitation by pulsed Doppler echocardiography in patients with mitral valve disease&lt;/IDText&gt;&lt;MDL Ref_Type="Journal"&gt;&lt;Ref_Type&gt;Journal&lt;/Ref_Type&gt;&lt;Ref_ID&gt;18892&lt;/Ref_ID&gt;&lt;Title_Primary&gt;Diagnosis and quantification of aortic regurgitation by pulsed Doppler echocardiography in patients with mitral valve disease&lt;/Title_Primary&gt;&lt;Authors_Primary&gt;Dittmann,H.&lt;/Authors_Primary&gt;&lt;Authors_Primary&gt;Karsch,K.R.&lt;/Authors_Primary&gt;&lt;Authors_Primary&gt;Seipel,L.&lt;/Authors_Primary&gt;&lt;Authors_Primary&gt;Dittmann,H.&lt;/Authors_Primary&gt;&lt;Authors_Primary&gt;Karsch,K.R.&lt;/Authors_Primary&gt;&lt;Authors_Primary&gt;Seipel,L.&lt;/Authors_Primary&gt;&lt;Date_Primary&gt;1987/8&lt;/Date_Primary&gt;&lt;Keywords&gt;$$accept title Second search&lt;/Keywords&gt;&lt;Keywords&gt;$$keep from second search&lt;/Keywords&gt;&lt;Keywords&gt;$$Medline&lt;/Keywords&gt;&lt;Keywords&gt;$$mitral valve&lt;/Keywords&gt;&lt;Keywords&gt;$$Pathologies&lt;/Keywords&gt;&lt;Keywords&gt;echocardiography&lt;/Keywords&gt;&lt;Keywords&gt;stenosis&lt;/Keywords&gt;&lt;Reprint&gt;In File&lt;/Reprint&gt;&lt;Start_Page&gt;53&lt;/Start_Page&gt;&lt;End_Page&gt;57&lt;/End_Page&gt;&lt;Periodical&gt;European Heart Journal&lt;/Periodical&gt;&lt;Volume&gt;8 Suppl C&lt;/Volume&gt;&lt;Address&gt;Department of Internal Medicine III, University of Tuebingen, F.R.G&lt;/Address&gt;&lt;ZZ_JournalFull&gt;&lt;f name="System"&gt;European Heart Journal&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69</w:t>
      </w:r>
      <w:r w:rsidR="00FC2DC5" w:rsidRPr="00EF4EB9">
        <w:rPr>
          <w:color w:val="000000"/>
          <w:sz w:val="22"/>
          <w:szCs w:val="22"/>
        </w:rPr>
        <w:fldChar w:fldCharType="end"/>
      </w:r>
      <w:r w:rsidR="00F10FAA" w:rsidRPr="00EF4EB9">
        <w:rPr>
          <w:color w:val="000000"/>
          <w:sz w:val="22"/>
          <w:szCs w:val="22"/>
        </w:rPr>
        <w:t xml:space="preserve">  </w:t>
      </w:r>
      <w:r w:rsidRPr="00EF4EB9">
        <w:rPr>
          <w:rFonts w:eastAsia="Calibri"/>
          <w:sz w:val="22"/>
          <w:szCs w:val="22"/>
          <w:lang w:eastAsia="en-US"/>
        </w:rPr>
        <w:t>Specificity ranged from 0.655 for mitral stenosis to 1 for aortic regurgitation or mitral regurgitation.</w:t>
      </w:r>
      <w:r w:rsidR="00867F82" w:rsidRPr="00EF4EB9">
        <w:rPr>
          <w:rFonts w:eastAsia="Calibri"/>
          <w:sz w:val="22"/>
          <w:szCs w:val="22"/>
          <w:lang w:eastAsia="en-US"/>
        </w:rPr>
        <w:t xml:space="preserve"> </w:t>
      </w:r>
      <w:r w:rsidR="00FE201B" w:rsidRPr="00EF4EB9">
        <w:rPr>
          <w:rFonts w:eastAsia="Calibri"/>
          <w:sz w:val="22"/>
          <w:szCs w:val="22"/>
          <w:lang w:eastAsia="en-US"/>
        </w:rPr>
        <w:t xml:space="preserve"> Six of the studies used catheterisation/aortography</w:t>
      </w:r>
      <w:r w:rsidR="00867F82" w:rsidRPr="00EF4EB9">
        <w:rPr>
          <w:rFonts w:eastAsia="Calibri"/>
          <w:sz w:val="22"/>
          <w:szCs w:val="22"/>
          <w:lang w:eastAsia="en-US"/>
        </w:rPr>
        <w:t xml:space="preserve"> or</w:t>
      </w:r>
      <w:r w:rsidR="00FE201B" w:rsidRPr="00EF4EB9">
        <w:rPr>
          <w:rFonts w:eastAsia="Calibri"/>
          <w:sz w:val="22"/>
          <w:szCs w:val="22"/>
          <w:lang w:eastAsia="en-US"/>
        </w:rPr>
        <w:t xml:space="preserve"> radiography/cinefluor</w:t>
      </w:r>
      <w:r w:rsidR="00867F82" w:rsidRPr="00EF4EB9">
        <w:rPr>
          <w:rFonts w:eastAsia="Calibri"/>
          <w:sz w:val="22"/>
          <w:szCs w:val="22"/>
          <w:lang w:eastAsia="en-US"/>
        </w:rPr>
        <w:t xml:space="preserve">ograms as comparators, </w:t>
      </w:r>
      <w:r w:rsidR="00FE201B" w:rsidRPr="00EF4EB9">
        <w:rPr>
          <w:rFonts w:eastAsia="Calibri"/>
          <w:sz w:val="22"/>
          <w:szCs w:val="22"/>
          <w:lang w:eastAsia="en-US"/>
        </w:rPr>
        <w:t>four of the studies used clinical exam</w:t>
      </w:r>
      <w:r w:rsidR="00867F82" w:rsidRPr="00EF4EB9">
        <w:rPr>
          <w:rFonts w:eastAsia="Calibri"/>
          <w:sz w:val="22"/>
          <w:szCs w:val="22"/>
          <w:lang w:eastAsia="en-US"/>
        </w:rPr>
        <w:t>, one used TOE and one used CT, Table 7.</w:t>
      </w:r>
    </w:p>
    <w:p w:rsidR="00DD03FA" w:rsidRPr="00EF4EB9" w:rsidRDefault="00DD03FA" w:rsidP="00DD03FA">
      <w:pPr>
        <w:rPr>
          <w:sz w:val="22"/>
          <w:szCs w:val="22"/>
        </w:rPr>
      </w:pPr>
    </w:p>
    <w:p w:rsidR="00DD03FA" w:rsidRPr="00EF4EB9" w:rsidRDefault="00DD03FA" w:rsidP="0085086B">
      <w:pPr>
        <w:outlineLvl w:val="0"/>
        <w:rPr>
          <w:b/>
          <w:sz w:val="22"/>
          <w:szCs w:val="22"/>
        </w:rPr>
      </w:pPr>
      <w:r w:rsidRPr="00EF4EB9">
        <w:rPr>
          <w:b/>
          <w:sz w:val="22"/>
          <w:szCs w:val="22"/>
        </w:rPr>
        <w:t xml:space="preserve">Table </w:t>
      </w:r>
      <w:r w:rsidR="006C472E" w:rsidRPr="00EF4EB9">
        <w:rPr>
          <w:b/>
          <w:sz w:val="22"/>
          <w:szCs w:val="22"/>
        </w:rPr>
        <w:t>7:</w:t>
      </w:r>
      <w:r w:rsidR="006C472E" w:rsidRPr="00EF4EB9">
        <w:rPr>
          <w:b/>
          <w:sz w:val="22"/>
          <w:szCs w:val="22"/>
        </w:rPr>
        <w:tab/>
      </w:r>
      <w:r w:rsidRPr="00EF4EB9">
        <w:rPr>
          <w:b/>
          <w:sz w:val="22"/>
          <w:szCs w:val="22"/>
        </w:rPr>
        <w:t>Valvular heart disease</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275"/>
        <w:gridCol w:w="993"/>
        <w:gridCol w:w="1134"/>
        <w:gridCol w:w="567"/>
        <w:gridCol w:w="1701"/>
        <w:gridCol w:w="1400"/>
        <w:gridCol w:w="1293"/>
      </w:tblGrid>
      <w:tr w:rsidR="00DD03FA" w:rsidRPr="00EF4EB9" w:rsidTr="003E06D1">
        <w:trPr>
          <w:tblHeader/>
        </w:trPr>
        <w:tc>
          <w:tcPr>
            <w:tcW w:w="1101" w:type="dxa"/>
          </w:tcPr>
          <w:p w:rsidR="00DD03FA" w:rsidRPr="00EF4EB9" w:rsidRDefault="00DD03FA" w:rsidP="003E06D1">
            <w:pPr>
              <w:rPr>
                <w:color w:val="000000"/>
                <w:sz w:val="18"/>
                <w:szCs w:val="18"/>
              </w:rPr>
            </w:pPr>
            <w:r w:rsidRPr="00EF4EB9">
              <w:rPr>
                <w:color w:val="000000"/>
                <w:sz w:val="18"/>
                <w:szCs w:val="18"/>
              </w:rPr>
              <w:t>Study</w:t>
            </w:r>
          </w:p>
        </w:tc>
        <w:tc>
          <w:tcPr>
            <w:tcW w:w="1275" w:type="dxa"/>
          </w:tcPr>
          <w:p w:rsidR="00DD03FA" w:rsidRPr="00EF4EB9" w:rsidRDefault="00DD03FA" w:rsidP="003E06D1">
            <w:pPr>
              <w:rPr>
                <w:color w:val="000000"/>
                <w:sz w:val="18"/>
                <w:szCs w:val="18"/>
              </w:rPr>
            </w:pPr>
            <w:r w:rsidRPr="00EF4EB9">
              <w:rPr>
                <w:color w:val="000000"/>
                <w:sz w:val="18"/>
                <w:szCs w:val="18"/>
              </w:rPr>
              <w:t>Pathology</w:t>
            </w:r>
          </w:p>
        </w:tc>
        <w:tc>
          <w:tcPr>
            <w:tcW w:w="993" w:type="dxa"/>
          </w:tcPr>
          <w:p w:rsidR="00DD03FA" w:rsidRPr="00EF4EB9" w:rsidRDefault="00DD03FA" w:rsidP="003E06D1">
            <w:pPr>
              <w:rPr>
                <w:color w:val="000000"/>
                <w:sz w:val="18"/>
                <w:szCs w:val="18"/>
              </w:rPr>
            </w:pPr>
            <w:r w:rsidRPr="00EF4EB9">
              <w:rPr>
                <w:color w:val="000000"/>
                <w:sz w:val="18"/>
                <w:szCs w:val="18"/>
              </w:rPr>
              <w:t>Number of patients analysed</w:t>
            </w:r>
          </w:p>
        </w:tc>
        <w:tc>
          <w:tcPr>
            <w:tcW w:w="1134" w:type="dxa"/>
          </w:tcPr>
          <w:p w:rsidR="00DD03FA" w:rsidRPr="00EF4EB9" w:rsidRDefault="00DD03FA" w:rsidP="003E06D1">
            <w:pPr>
              <w:rPr>
                <w:color w:val="000000"/>
                <w:sz w:val="17"/>
                <w:szCs w:val="17"/>
              </w:rPr>
            </w:pPr>
            <w:r w:rsidRPr="00EF4EB9">
              <w:rPr>
                <w:color w:val="000000"/>
                <w:sz w:val="17"/>
                <w:szCs w:val="17"/>
              </w:rPr>
              <w:t>Population AF</w:t>
            </w:r>
          </w:p>
        </w:tc>
        <w:tc>
          <w:tcPr>
            <w:tcW w:w="567" w:type="dxa"/>
          </w:tcPr>
          <w:p w:rsidR="00DD03FA" w:rsidRPr="00EF4EB9" w:rsidRDefault="00DD03FA" w:rsidP="003E06D1">
            <w:pPr>
              <w:rPr>
                <w:color w:val="000000"/>
                <w:sz w:val="17"/>
                <w:szCs w:val="17"/>
              </w:rPr>
            </w:pPr>
            <w:r w:rsidRPr="00EF4EB9">
              <w:rPr>
                <w:color w:val="000000"/>
                <w:sz w:val="17"/>
                <w:szCs w:val="17"/>
              </w:rPr>
              <w:t xml:space="preserve">Intervention </w:t>
            </w:r>
          </w:p>
        </w:tc>
        <w:tc>
          <w:tcPr>
            <w:tcW w:w="1701" w:type="dxa"/>
          </w:tcPr>
          <w:p w:rsidR="00DD03FA" w:rsidRPr="00EF4EB9" w:rsidRDefault="00DD03FA" w:rsidP="003E06D1">
            <w:pPr>
              <w:rPr>
                <w:color w:val="000000"/>
                <w:sz w:val="18"/>
                <w:szCs w:val="18"/>
              </w:rPr>
            </w:pPr>
            <w:r w:rsidRPr="00EF4EB9">
              <w:rPr>
                <w:color w:val="000000"/>
                <w:sz w:val="18"/>
                <w:szCs w:val="18"/>
              </w:rPr>
              <w:t xml:space="preserve">Comparator diagnostic test </w:t>
            </w:r>
          </w:p>
        </w:tc>
        <w:tc>
          <w:tcPr>
            <w:tcW w:w="1400" w:type="dxa"/>
          </w:tcPr>
          <w:p w:rsidR="00DD03FA" w:rsidRPr="000D7528" w:rsidRDefault="00DD03FA" w:rsidP="003E06D1">
            <w:pPr>
              <w:rPr>
                <w:color w:val="000000"/>
                <w:sz w:val="18"/>
                <w:szCs w:val="18"/>
                <w:highlight w:val="lightGray"/>
              </w:rPr>
            </w:pPr>
            <w:r w:rsidRPr="000D7528">
              <w:rPr>
                <w:color w:val="000000"/>
                <w:sz w:val="18"/>
                <w:szCs w:val="18"/>
                <w:highlight w:val="lightGray"/>
              </w:rPr>
              <w:t>Sensitivity of TTE</w:t>
            </w:r>
          </w:p>
        </w:tc>
        <w:tc>
          <w:tcPr>
            <w:tcW w:w="1293" w:type="dxa"/>
          </w:tcPr>
          <w:p w:rsidR="00DD03FA" w:rsidRPr="000D7528" w:rsidRDefault="00DD03FA" w:rsidP="003E06D1">
            <w:pPr>
              <w:rPr>
                <w:color w:val="000000"/>
                <w:sz w:val="18"/>
                <w:szCs w:val="18"/>
                <w:highlight w:val="lightGray"/>
              </w:rPr>
            </w:pPr>
            <w:r w:rsidRPr="000D7528">
              <w:rPr>
                <w:color w:val="000000"/>
                <w:sz w:val="18"/>
                <w:szCs w:val="18"/>
                <w:highlight w:val="lightGray"/>
              </w:rPr>
              <w:t>Specificity of TTE</w:t>
            </w:r>
          </w:p>
        </w:tc>
      </w:tr>
      <w:tr w:rsidR="00DD03FA" w:rsidRPr="00EF4EB9" w:rsidTr="003E06D1">
        <w:tc>
          <w:tcPr>
            <w:tcW w:w="1101" w:type="dxa"/>
          </w:tcPr>
          <w:p w:rsidR="00DD03FA" w:rsidRPr="00EF4EB9" w:rsidRDefault="00DD03FA" w:rsidP="005A1380">
            <w:pPr>
              <w:rPr>
                <w:sz w:val="18"/>
                <w:szCs w:val="18"/>
              </w:rPr>
            </w:pPr>
            <w:r w:rsidRPr="00EF4EB9">
              <w:rPr>
                <w:sz w:val="18"/>
                <w:szCs w:val="18"/>
              </w:rPr>
              <w:t>Attenhofer Jost et al 2000</w:t>
            </w:r>
            <w:r w:rsidR="00FC2DC5" w:rsidRPr="00EF4EB9">
              <w:rPr>
                <w:sz w:val="18"/>
                <w:szCs w:val="18"/>
              </w:rPr>
              <w:fldChar w:fldCharType="begin"/>
            </w:r>
            <w:r w:rsidR="00C555BF">
              <w:rPr>
                <w:sz w:val="18"/>
                <w:szCs w:val="18"/>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64</w:t>
            </w:r>
            <w:r w:rsidR="00FC2DC5" w:rsidRPr="00EF4EB9">
              <w:rPr>
                <w:sz w:val="18"/>
                <w:szCs w:val="18"/>
              </w:rPr>
              <w:fldChar w:fldCharType="end"/>
            </w:r>
          </w:p>
        </w:tc>
        <w:tc>
          <w:tcPr>
            <w:tcW w:w="1275" w:type="dxa"/>
          </w:tcPr>
          <w:p w:rsidR="00DD03FA" w:rsidRPr="00EF4EB9" w:rsidRDefault="00DD03FA" w:rsidP="003E06D1">
            <w:pPr>
              <w:rPr>
                <w:sz w:val="18"/>
                <w:szCs w:val="18"/>
              </w:rPr>
            </w:pPr>
            <w:r w:rsidRPr="00EF4EB9">
              <w:rPr>
                <w:sz w:val="18"/>
                <w:szCs w:val="18"/>
              </w:rPr>
              <w:t>Mitral regurgitation</w:t>
            </w:r>
          </w:p>
        </w:tc>
        <w:tc>
          <w:tcPr>
            <w:tcW w:w="993" w:type="dxa"/>
          </w:tcPr>
          <w:p w:rsidR="00DD03FA" w:rsidRPr="00EF4EB9" w:rsidRDefault="00DD03FA" w:rsidP="003E06D1">
            <w:pPr>
              <w:jc w:val="right"/>
              <w:rPr>
                <w:sz w:val="18"/>
                <w:szCs w:val="18"/>
              </w:rPr>
            </w:pPr>
            <w:r w:rsidRPr="00EF4EB9">
              <w:rPr>
                <w:sz w:val="18"/>
                <w:szCs w:val="18"/>
              </w:rPr>
              <w:t>100</w:t>
            </w:r>
          </w:p>
        </w:tc>
        <w:tc>
          <w:tcPr>
            <w:tcW w:w="1134" w:type="dxa"/>
          </w:tcPr>
          <w:p w:rsidR="00DD03FA" w:rsidRPr="00EF4EB9" w:rsidRDefault="00DD03FA" w:rsidP="003E06D1">
            <w:pPr>
              <w:rPr>
                <w:sz w:val="18"/>
                <w:szCs w:val="18"/>
              </w:rPr>
            </w:pPr>
            <w:r w:rsidRPr="00EF4EB9">
              <w:rPr>
                <w:sz w:val="18"/>
                <w:szCs w:val="18"/>
              </w:rPr>
              <w:t>NR (all had heart murmur)</w:t>
            </w:r>
          </w:p>
        </w:tc>
        <w:tc>
          <w:tcPr>
            <w:tcW w:w="567" w:type="dxa"/>
          </w:tcPr>
          <w:p w:rsidR="00DD03FA" w:rsidRPr="00EF4EB9" w:rsidRDefault="00DD03FA" w:rsidP="003E06D1">
            <w:pPr>
              <w:rPr>
                <w:sz w:val="18"/>
                <w:szCs w:val="18"/>
              </w:rPr>
            </w:pPr>
            <w:r w:rsidRPr="00EF4EB9">
              <w:rPr>
                <w:sz w:val="18"/>
                <w:szCs w:val="18"/>
              </w:rPr>
              <w:t>TTE</w:t>
            </w:r>
          </w:p>
        </w:tc>
        <w:tc>
          <w:tcPr>
            <w:tcW w:w="1701" w:type="dxa"/>
          </w:tcPr>
          <w:p w:rsidR="00DD03FA" w:rsidRPr="00EF4EB9" w:rsidRDefault="00DD03FA" w:rsidP="003E06D1">
            <w:pPr>
              <w:rPr>
                <w:sz w:val="18"/>
                <w:szCs w:val="18"/>
              </w:rPr>
            </w:pPr>
            <w:r w:rsidRPr="00EF4EB9">
              <w:rPr>
                <w:sz w:val="18"/>
                <w:szCs w:val="18"/>
              </w:rPr>
              <w:t>Clinical cardiac exam</w:t>
            </w:r>
          </w:p>
        </w:tc>
        <w:tc>
          <w:tcPr>
            <w:tcW w:w="1400" w:type="dxa"/>
          </w:tcPr>
          <w:p w:rsidR="00DD03FA" w:rsidRPr="000D7528" w:rsidRDefault="00DD03FA" w:rsidP="003E06D1">
            <w:pPr>
              <w:rPr>
                <w:sz w:val="18"/>
                <w:szCs w:val="18"/>
                <w:highlight w:val="lightGray"/>
              </w:rPr>
            </w:pPr>
            <w:r w:rsidRPr="000D7528">
              <w:rPr>
                <w:sz w:val="18"/>
                <w:szCs w:val="18"/>
                <w:highlight w:val="lightGray"/>
              </w:rPr>
              <w:t>TTE as gold standard (presumed sensitivity = 1)</w:t>
            </w:r>
          </w:p>
        </w:tc>
        <w:tc>
          <w:tcPr>
            <w:tcW w:w="1293" w:type="dxa"/>
          </w:tcPr>
          <w:p w:rsidR="00DD03FA" w:rsidRPr="000D7528" w:rsidRDefault="00DD03FA" w:rsidP="003E06D1">
            <w:pPr>
              <w:rPr>
                <w:sz w:val="18"/>
                <w:szCs w:val="18"/>
                <w:highlight w:val="lightGray"/>
              </w:rPr>
            </w:pPr>
            <w:r w:rsidRPr="000D7528">
              <w:rPr>
                <w:sz w:val="18"/>
                <w:szCs w:val="18"/>
                <w:highlight w:val="lightGray"/>
              </w:rPr>
              <w:t>TTE as gold standard (presumed specificity = 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Attenhofer Jost et al 2000</w:t>
            </w:r>
            <w:r w:rsidR="00FC2DC5" w:rsidRPr="00EF4EB9">
              <w:rPr>
                <w:color w:val="000000"/>
                <w:sz w:val="18"/>
                <w:szCs w:val="18"/>
              </w:rPr>
              <w:fldChar w:fldCharType="begin"/>
            </w:r>
            <w:r w:rsidR="00C555BF">
              <w:rPr>
                <w:color w:val="000000"/>
                <w:sz w:val="18"/>
                <w:szCs w:val="18"/>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4</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 xml:space="preserve">Aortic stenosis  </w:t>
            </w:r>
          </w:p>
        </w:tc>
        <w:tc>
          <w:tcPr>
            <w:tcW w:w="993" w:type="dxa"/>
          </w:tcPr>
          <w:p w:rsidR="00DD03FA" w:rsidRPr="00EF4EB9" w:rsidRDefault="00DD03FA" w:rsidP="003E06D1">
            <w:pPr>
              <w:jc w:val="right"/>
              <w:rPr>
                <w:color w:val="000000"/>
                <w:sz w:val="18"/>
                <w:szCs w:val="18"/>
              </w:rPr>
            </w:pPr>
            <w:r w:rsidRPr="00EF4EB9">
              <w:rPr>
                <w:color w:val="000000"/>
                <w:sz w:val="18"/>
                <w:szCs w:val="18"/>
              </w:rPr>
              <w:t>100</w:t>
            </w:r>
          </w:p>
        </w:tc>
        <w:tc>
          <w:tcPr>
            <w:tcW w:w="1134" w:type="dxa"/>
          </w:tcPr>
          <w:p w:rsidR="00DD03FA" w:rsidRPr="00EF4EB9" w:rsidRDefault="00DD03FA" w:rsidP="003E06D1">
            <w:pPr>
              <w:rPr>
                <w:color w:val="000000"/>
                <w:sz w:val="18"/>
                <w:szCs w:val="18"/>
              </w:rPr>
            </w:pPr>
            <w:r w:rsidRPr="00EF4EB9">
              <w:rPr>
                <w:color w:val="000000"/>
                <w:sz w:val="18"/>
                <w:szCs w:val="18"/>
              </w:rPr>
              <w:t>NR (all had heart murmu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Clinical cardiac exam</w:t>
            </w:r>
          </w:p>
        </w:tc>
        <w:tc>
          <w:tcPr>
            <w:tcW w:w="1400"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ensitivity = 1)</w:t>
            </w:r>
          </w:p>
        </w:tc>
        <w:tc>
          <w:tcPr>
            <w:tcW w:w="1293"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pecificity=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Attenhofer Jost et al 2000</w:t>
            </w:r>
            <w:r w:rsidR="00FC2DC5" w:rsidRPr="00EF4EB9">
              <w:rPr>
                <w:color w:val="000000"/>
                <w:sz w:val="18"/>
                <w:szCs w:val="18"/>
              </w:rPr>
              <w:fldChar w:fldCharType="begin"/>
            </w:r>
            <w:r w:rsidR="00C555BF">
              <w:rPr>
                <w:color w:val="000000"/>
                <w:sz w:val="18"/>
                <w:szCs w:val="18"/>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4</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Mitral valve prolapse</w:t>
            </w:r>
          </w:p>
        </w:tc>
        <w:tc>
          <w:tcPr>
            <w:tcW w:w="993" w:type="dxa"/>
          </w:tcPr>
          <w:p w:rsidR="00DD03FA" w:rsidRPr="00EF4EB9" w:rsidRDefault="00DD03FA" w:rsidP="003E06D1">
            <w:pPr>
              <w:jc w:val="right"/>
              <w:rPr>
                <w:color w:val="000000"/>
                <w:sz w:val="18"/>
                <w:szCs w:val="18"/>
              </w:rPr>
            </w:pPr>
            <w:r w:rsidRPr="00EF4EB9">
              <w:rPr>
                <w:color w:val="000000"/>
                <w:sz w:val="18"/>
                <w:szCs w:val="18"/>
              </w:rPr>
              <w:t>100</w:t>
            </w:r>
          </w:p>
        </w:tc>
        <w:tc>
          <w:tcPr>
            <w:tcW w:w="1134" w:type="dxa"/>
          </w:tcPr>
          <w:p w:rsidR="00DD03FA" w:rsidRPr="00EF4EB9" w:rsidRDefault="00DD03FA" w:rsidP="003E06D1">
            <w:pPr>
              <w:rPr>
                <w:color w:val="000000"/>
                <w:sz w:val="18"/>
                <w:szCs w:val="18"/>
              </w:rPr>
            </w:pPr>
            <w:r w:rsidRPr="00EF4EB9">
              <w:rPr>
                <w:color w:val="000000"/>
                <w:sz w:val="18"/>
                <w:szCs w:val="18"/>
              </w:rPr>
              <w:t>NR (all had heart murmu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Clinical cardiac exam</w:t>
            </w:r>
          </w:p>
        </w:tc>
        <w:tc>
          <w:tcPr>
            <w:tcW w:w="1400"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ensitivity = 1)</w:t>
            </w:r>
          </w:p>
        </w:tc>
        <w:tc>
          <w:tcPr>
            <w:tcW w:w="1293"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pecificity=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Attenhofer Jost et al 2000</w:t>
            </w:r>
            <w:r w:rsidR="00FC2DC5" w:rsidRPr="00EF4EB9">
              <w:rPr>
                <w:color w:val="000000"/>
                <w:sz w:val="18"/>
                <w:szCs w:val="18"/>
              </w:rPr>
              <w:fldChar w:fldCharType="begin"/>
            </w:r>
            <w:r w:rsidR="00C555BF">
              <w:rPr>
                <w:color w:val="000000"/>
                <w:sz w:val="18"/>
                <w:szCs w:val="18"/>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4</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Valvular heart disease, aortic and mitral valve</w:t>
            </w:r>
          </w:p>
        </w:tc>
        <w:tc>
          <w:tcPr>
            <w:tcW w:w="993" w:type="dxa"/>
          </w:tcPr>
          <w:p w:rsidR="00DD03FA" w:rsidRPr="00EF4EB9" w:rsidRDefault="00DD03FA" w:rsidP="003E06D1">
            <w:pPr>
              <w:jc w:val="right"/>
              <w:rPr>
                <w:color w:val="000000"/>
                <w:sz w:val="18"/>
                <w:szCs w:val="18"/>
              </w:rPr>
            </w:pPr>
            <w:r w:rsidRPr="00EF4EB9">
              <w:rPr>
                <w:color w:val="000000"/>
                <w:sz w:val="18"/>
                <w:szCs w:val="18"/>
              </w:rPr>
              <w:t>100</w:t>
            </w:r>
          </w:p>
        </w:tc>
        <w:tc>
          <w:tcPr>
            <w:tcW w:w="1134" w:type="dxa"/>
          </w:tcPr>
          <w:p w:rsidR="00DD03FA" w:rsidRPr="00EF4EB9" w:rsidRDefault="00DD03FA" w:rsidP="003E06D1">
            <w:pPr>
              <w:rPr>
                <w:color w:val="000000"/>
                <w:sz w:val="18"/>
                <w:szCs w:val="18"/>
              </w:rPr>
            </w:pPr>
            <w:r w:rsidRPr="00EF4EB9">
              <w:rPr>
                <w:color w:val="000000"/>
                <w:sz w:val="18"/>
                <w:szCs w:val="18"/>
              </w:rPr>
              <w:t>NR (all had heart murmu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Clinical cardiac exam</w:t>
            </w:r>
          </w:p>
        </w:tc>
        <w:tc>
          <w:tcPr>
            <w:tcW w:w="1400"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ensitivity = 1)</w:t>
            </w:r>
          </w:p>
        </w:tc>
        <w:tc>
          <w:tcPr>
            <w:tcW w:w="1293"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pecificity=1)</w:t>
            </w:r>
          </w:p>
        </w:tc>
      </w:tr>
      <w:tr w:rsidR="00DD03FA" w:rsidRPr="00EF4EB9" w:rsidTr="003E06D1">
        <w:tc>
          <w:tcPr>
            <w:tcW w:w="1101" w:type="dxa"/>
          </w:tcPr>
          <w:p w:rsidR="00DD03FA" w:rsidRPr="00EF4EB9" w:rsidRDefault="00DD03FA" w:rsidP="005A1380">
            <w:pPr>
              <w:rPr>
                <w:sz w:val="18"/>
                <w:szCs w:val="18"/>
              </w:rPr>
            </w:pPr>
            <w:r w:rsidRPr="00EF4EB9">
              <w:rPr>
                <w:sz w:val="18"/>
                <w:szCs w:val="18"/>
              </w:rPr>
              <w:t>Attenhofer Jost 2000</w:t>
            </w:r>
            <w:r w:rsidR="00FC2DC5" w:rsidRPr="00EF4EB9">
              <w:rPr>
                <w:sz w:val="18"/>
                <w:szCs w:val="18"/>
              </w:rPr>
              <w:fldChar w:fldCharType="begin"/>
            </w:r>
            <w:r w:rsidR="00C555BF">
              <w:rPr>
                <w:sz w:val="18"/>
                <w:szCs w:val="18"/>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64</w:t>
            </w:r>
            <w:r w:rsidR="00FC2DC5" w:rsidRPr="00EF4EB9">
              <w:rPr>
                <w:sz w:val="18"/>
                <w:szCs w:val="18"/>
              </w:rPr>
              <w:fldChar w:fldCharType="end"/>
            </w:r>
          </w:p>
        </w:tc>
        <w:tc>
          <w:tcPr>
            <w:tcW w:w="1275" w:type="dxa"/>
          </w:tcPr>
          <w:p w:rsidR="00DD03FA" w:rsidRPr="00EF4EB9" w:rsidRDefault="00DD03FA" w:rsidP="003E06D1">
            <w:pPr>
              <w:rPr>
                <w:sz w:val="18"/>
                <w:szCs w:val="18"/>
              </w:rPr>
            </w:pPr>
            <w:r w:rsidRPr="00EF4EB9">
              <w:rPr>
                <w:sz w:val="18"/>
                <w:szCs w:val="18"/>
              </w:rPr>
              <w:t xml:space="preserve">Aortic regurgitation  </w:t>
            </w:r>
          </w:p>
        </w:tc>
        <w:tc>
          <w:tcPr>
            <w:tcW w:w="993" w:type="dxa"/>
          </w:tcPr>
          <w:p w:rsidR="00DD03FA" w:rsidRPr="00EF4EB9" w:rsidRDefault="00DD03FA" w:rsidP="003E06D1">
            <w:pPr>
              <w:jc w:val="right"/>
              <w:rPr>
                <w:sz w:val="18"/>
                <w:szCs w:val="18"/>
              </w:rPr>
            </w:pPr>
            <w:r w:rsidRPr="00EF4EB9">
              <w:rPr>
                <w:sz w:val="18"/>
                <w:szCs w:val="18"/>
              </w:rPr>
              <w:t>100</w:t>
            </w:r>
          </w:p>
        </w:tc>
        <w:tc>
          <w:tcPr>
            <w:tcW w:w="1134" w:type="dxa"/>
          </w:tcPr>
          <w:p w:rsidR="00DD03FA" w:rsidRPr="00EF4EB9" w:rsidRDefault="00DD03FA" w:rsidP="003E06D1">
            <w:pPr>
              <w:rPr>
                <w:sz w:val="18"/>
                <w:szCs w:val="18"/>
              </w:rPr>
            </w:pPr>
            <w:r w:rsidRPr="00EF4EB9">
              <w:rPr>
                <w:sz w:val="18"/>
                <w:szCs w:val="18"/>
              </w:rPr>
              <w:t>NR (all had heart murmur)</w:t>
            </w:r>
          </w:p>
        </w:tc>
        <w:tc>
          <w:tcPr>
            <w:tcW w:w="567" w:type="dxa"/>
          </w:tcPr>
          <w:p w:rsidR="00DD03FA" w:rsidRPr="00EF4EB9" w:rsidRDefault="00DD03FA" w:rsidP="003E06D1">
            <w:pPr>
              <w:rPr>
                <w:sz w:val="18"/>
                <w:szCs w:val="18"/>
              </w:rPr>
            </w:pPr>
            <w:r w:rsidRPr="00EF4EB9">
              <w:rPr>
                <w:sz w:val="18"/>
                <w:szCs w:val="18"/>
              </w:rPr>
              <w:t>TTE</w:t>
            </w:r>
          </w:p>
        </w:tc>
        <w:tc>
          <w:tcPr>
            <w:tcW w:w="1701" w:type="dxa"/>
          </w:tcPr>
          <w:p w:rsidR="00DD03FA" w:rsidRPr="00EF4EB9" w:rsidRDefault="00DD03FA" w:rsidP="003E06D1">
            <w:pPr>
              <w:rPr>
                <w:sz w:val="18"/>
                <w:szCs w:val="18"/>
              </w:rPr>
            </w:pPr>
            <w:r w:rsidRPr="00EF4EB9">
              <w:rPr>
                <w:sz w:val="18"/>
                <w:szCs w:val="18"/>
              </w:rPr>
              <w:t>Clinical cardiac exam</w:t>
            </w:r>
          </w:p>
        </w:tc>
        <w:tc>
          <w:tcPr>
            <w:tcW w:w="1400" w:type="dxa"/>
          </w:tcPr>
          <w:p w:rsidR="00DD03FA" w:rsidRPr="000D7528" w:rsidRDefault="00DD03FA" w:rsidP="003E06D1">
            <w:pPr>
              <w:rPr>
                <w:sz w:val="18"/>
                <w:szCs w:val="18"/>
                <w:highlight w:val="lightGray"/>
              </w:rPr>
            </w:pPr>
            <w:r w:rsidRPr="000D7528">
              <w:rPr>
                <w:sz w:val="18"/>
                <w:szCs w:val="18"/>
                <w:highlight w:val="lightGray"/>
              </w:rPr>
              <w:t>TTE as gold standard (presumed sensitivity = 1)</w:t>
            </w:r>
          </w:p>
        </w:tc>
        <w:tc>
          <w:tcPr>
            <w:tcW w:w="1293" w:type="dxa"/>
          </w:tcPr>
          <w:p w:rsidR="00DD03FA" w:rsidRPr="000D7528" w:rsidRDefault="00DD03FA" w:rsidP="003E06D1">
            <w:pPr>
              <w:rPr>
                <w:sz w:val="18"/>
                <w:szCs w:val="18"/>
                <w:highlight w:val="lightGray"/>
              </w:rPr>
            </w:pPr>
            <w:r w:rsidRPr="000D7528">
              <w:rPr>
                <w:sz w:val="18"/>
                <w:szCs w:val="18"/>
                <w:highlight w:val="lightGray"/>
              </w:rPr>
              <w:t>TTE as gold standard (presumed specificity=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 xml:space="preserve">Barron 1988 et al </w:t>
            </w:r>
            <w:r w:rsidR="00FC2DC5" w:rsidRPr="00EF4EB9">
              <w:rPr>
                <w:color w:val="000000"/>
                <w:sz w:val="18"/>
                <w:szCs w:val="18"/>
              </w:rPr>
              <w:fldChar w:fldCharType="begin"/>
            </w:r>
            <w:r w:rsidR="00C555BF">
              <w:rPr>
                <w:color w:val="000000"/>
                <w:sz w:val="18"/>
                <w:szCs w:val="18"/>
              </w:rPr>
              <w:instrText xml:space="preserve"> ADDIN REFMGR.CITE &lt;Refman&gt;&lt;Cite&gt;&lt;Author&gt;Barron&lt;/Author&gt;&lt;Year&gt;1988&lt;/Year&gt;&lt;RecNum&gt;18789&lt;/RecNum&gt;&lt;IDText&gt;Comparison of auscultation with two-dimensional and Doppler echocardiography in patients with suspected mitral valve prolapse&lt;/IDText&gt;&lt;MDL Ref_Type="Journal"&gt;&lt;Ref_Type&gt;Journal&lt;/Ref_Type&gt;&lt;Ref_ID&gt;18789&lt;/Ref_ID&gt;&lt;Title_Primary&gt;Comparison of auscultation with two-dimensional and Doppler echocardiography in patients with suspected mitral valve prolapse&lt;/Title_Primary&gt;&lt;Authors_Primary&gt;Barron,J.T.&lt;/Authors_Primary&gt;&lt;Authors_Primary&gt;Manrose,D.L.&lt;/Authors_Primary&gt;&lt;Authors_Primary&gt;Liebson,P.R.&lt;/Authors_Primary&gt;&lt;Date_Primary&gt;1988/6&lt;/Date_Primary&gt;&lt;Keywords&gt;$$accept title Second search&lt;/Keywords&gt;&lt;Keywords&gt;$$keep from second search&lt;/Keywords&gt;&lt;Keywords&gt;$$Medline&lt;/Keywords&gt;&lt;Keywords&gt;$$mitral valve&lt;/Keywords&gt;&lt;Keywords&gt;$$Pathologies&lt;/Keywords&gt;&lt;Keywords&gt;echocardiography&lt;/Keywords&gt;&lt;Reprint&gt;In File&lt;/Reprint&gt;&lt;Start_Page&gt;401&lt;/Start_Page&gt;&lt;End_Page&gt;406&lt;/End_Page&gt;&lt;Periodical&gt;Clinical Cardiology&lt;/Periodical&gt;&lt;Volume&gt;11&lt;/Volume&gt;&lt;Issue&gt;6&lt;/Issue&gt;&lt;Address&gt;Department of Medicine, Rush Medical College, Rush-Presbyterian-St. Luke&amp;apos;s Medical Center, Chicago, IL 60612&lt;/Address&gt;&lt;ZZ_JournalFull&gt;&lt;f name="System"&gt;Clinical Car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5</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Mitral valve prolapse</w:t>
            </w:r>
          </w:p>
        </w:tc>
        <w:tc>
          <w:tcPr>
            <w:tcW w:w="993" w:type="dxa"/>
          </w:tcPr>
          <w:p w:rsidR="00DD03FA" w:rsidRPr="00EF4EB9" w:rsidRDefault="00DD03FA" w:rsidP="003E06D1">
            <w:pPr>
              <w:jc w:val="right"/>
              <w:rPr>
                <w:color w:val="000000"/>
                <w:sz w:val="18"/>
                <w:szCs w:val="18"/>
              </w:rPr>
            </w:pPr>
            <w:r w:rsidRPr="00EF4EB9">
              <w:rPr>
                <w:color w:val="000000"/>
                <w:sz w:val="18"/>
                <w:szCs w:val="18"/>
              </w:rPr>
              <w:t>140</w:t>
            </w:r>
          </w:p>
        </w:tc>
        <w:tc>
          <w:tcPr>
            <w:tcW w:w="1134" w:type="dxa"/>
          </w:tcPr>
          <w:p w:rsidR="00DD03FA" w:rsidRPr="00EF4EB9" w:rsidRDefault="00DD03FA" w:rsidP="003E06D1">
            <w:pPr>
              <w:rPr>
                <w:color w:val="000000"/>
                <w:sz w:val="18"/>
                <w:szCs w:val="18"/>
              </w:rPr>
            </w:pPr>
            <w:r w:rsidRPr="00EF4EB9">
              <w:rPr>
                <w:color w:val="000000"/>
                <w:sz w:val="18"/>
                <w:szCs w:val="18"/>
              </w:rPr>
              <w:t>N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Auscultation</w:t>
            </w:r>
          </w:p>
        </w:tc>
        <w:tc>
          <w:tcPr>
            <w:tcW w:w="1400" w:type="dxa"/>
          </w:tcPr>
          <w:p w:rsidR="00DD03FA" w:rsidRPr="000D7528" w:rsidRDefault="00DD03FA" w:rsidP="00583D71">
            <w:pPr>
              <w:jc w:val="right"/>
              <w:rPr>
                <w:color w:val="000000"/>
                <w:sz w:val="18"/>
                <w:szCs w:val="18"/>
                <w:highlight w:val="lightGray"/>
              </w:rPr>
            </w:pPr>
            <w:r w:rsidRPr="000D7528">
              <w:rPr>
                <w:color w:val="000000"/>
                <w:sz w:val="18"/>
                <w:szCs w:val="18"/>
                <w:highlight w:val="lightGray"/>
              </w:rPr>
              <w:t>0.47</w:t>
            </w:r>
            <w:r w:rsidR="00583D71" w:rsidRPr="000D7528">
              <w:rPr>
                <w:color w:val="000000"/>
                <w:sz w:val="18"/>
                <w:szCs w:val="18"/>
                <w:highlight w:val="lightGray"/>
              </w:rPr>
              <w:t xml:space="preserve"> (95%CI 0.39-0.55)</w:t>
            </w:r>
          </w:p>
        </w:tc>
        <w:tc>
          <w:tcPr>
            <w:tcW w:w="1293" w:type="dxa"/>
          </w:tcPr>
          <w:p w:rsidR="00DD03FA" w:rsidRPr="000D7528" w:rsidRDefault="00DD03FA" w:rsidP="00583D71">
            <w:pPr>
              <w:jc w:val="right"/>
              <w:rPr>
                <w:color w:val="000000"/>
                <w:sz w:val="18"/>
                <w:szCs w:val="18"/>
                <w:highlight w:val="lightGray"/>
              </w:rPr>
            </w:pPr>
            <w:r w:rsidRPr="000D7528">
              <w:rPr>
                <w:color w:val="000000"/>
                <w:sz w:val="18"/>
                <w:szCs w:val="18"/>
                <w:highlight w:val="lightGray"/>
              </w:rPr>
              <w:t>0.9</w:t>
            </w:r>
            <w:r w:rsidR="00583D71" w:rsidRPr="000D7528">
              <w:rPr>
                <w:color w:val="000000"/>
                <w:sz w:val="18"/>
                <w:szCs w:val="18"/>
                <w:highlight w:val="lightGray"/>
              </w:rPr>
              <w:t>0 (95%CI 0.85-0.95)</w:t>
            </w:r>
          </w:p>
        </w:tc>
      </w:tr>
      <w:tr w:rsidR="00DD03FA" w:rsidRPr="00EF4EB9" w:rsidTr="003E06D1">
        <w:tc>
          <w:tcPr>
            <w:tcW w:w="1101" w:type="dxa"/>
          </w:tcPr>
          <w:p w:rsidR="00DD03FA" w:rsidRPr="00EF4EB9" w:rsidRDefault="00DD03FA" w:rsidP="005A1380">
            <w:pPr>
              <w:rPr>
                <w:sz w:val="18"/>
                <w:szCs w:val="18"/>
              </w:rPr>
            </w:pPr>
            <w:r w:rsidRPr="00EF4EB9">
              <w:rPr>
                <w:sz w:val="18"/>
                <w:szCs w:val="18"/>
              </w:rPr>
              <w:t xml:space="preserve">Cassidy et al 1992 </w:t>
            </w:r>
            <w:r w:rsidR="00FC2DC5" w:rsidRPr="00EF4EB9">
              <w:rPr>
                <w:sz w:val="18"/>
                <w:szCs w:val="18"/>
              </w:rPr>
              <w:fldChar w:fldCharType="begin"/>
            </w:r>
            <w:r w:rsidR="00C555BF">
              <w:rPr>
                <w:sz w:val="18"/>
                <w:szCs w:val="18"/>
              </w:rPr>
              <w:instrText xml:space="preserve"> ADDIN REFMGR.CITE &lt;Refman&gt;&lt;Cite&gt;&lt;Author&gt;Cassidy&lt;/Author&gt;&lt;Year&gt;1992&lt;/Year&gt;&lt;RecNum&gt;17756&lt;/RecNum&gt;&lt;IDText&gt;Aortic stenosis in elderly people: an evaluation of clinical and echocardiographic diagnosis&lt;/IDText&gt;&lt;MDL Ref_Type="Journal"&gt;&lt;Ref_Type&gt;Journal&lt;/Ref_Type&gt;&lt;Ref_ID&gt;17756&lt;/Ref_ID&gt;&lt;Title_Primary&gt;Aortic stenosis in elderly people: an evaluation of clinical and echocardiographic diagnosis&lt;/Title_Primary&gt;&lt;Authors_Primary&gt;Cassidy,T.P.&lt;/Authors_Primary&gt;&lt;Authors_Primary&gt;Hardwick,D.J.&lt;/Authors_Primary&gt;&lt;Authors_Primary&gt;Norris,C.A.&lt;/Authors_Primary&gt;&lt;Authors_Primary&gt;Cassidy,T.P.&lt;/Authors_Primary&gt;&lt;Authors_Primary&gt;Hardwick,D.J.&lt;/Authors_Primary&gt;&lt;Authors_Primary&gt;Norris,C.A.&lt;/Authors_Primary&gt;&lt;Date_Primary&gt;1992/11&lt;/Date_Primary&gt;&lt;Keywords&gt;$$accept title Second search&lt;/Keywords&gt;&lt;Keywords&gt;$$aortic stenosis&lt;/Keywords&gt;&lt;Keywords&gt;$$keep from second search&lt;/Keywords&gt;&lt;Keywords&gt;$$Medline&lt;/Keywords&gt;&lt;Keywords&gt;$$Pathologies&lt;/Keywords&gt;&lt;Keywords&gt;$$TTE as gold standard&lt;/Keywords&gt;&lt;Keywords&gt;echocardiography&lt;/Keywords&gt;&lt;Keywords&gt;stenosis&lt;/Keywords&gt;&lt;Reprint&gt;In File&lt;/Reprint&gt;&lt;Start_Page&gt;440&lt;/Start_Page&gt;&lt;End_Page&gt;444&lt;/End_Page&gt;&lt;Periodical&gt;Age &amp;amp; Ageing&lt;/Periodical&gt;&lt;Volume&gt;21&lt;/Volume&gt;&lt;Issue&gt;6&lt;/Issue&gt;&lt;Address&gt;Geriatric Medicine Unit, City Hospital, Edinburgh&lt;/Address&gt;&lt;ZZ_JournalFull&gt;&lt;f name="System"&gt;Age &amp;amp; Ageing&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68</w:t>
            </w:r>
            <w:r w:rsidR="00FC2DC5" w:rsidRPr="00EF4EB9">
              <w:rPr>
                <w:sz w:val="18"/>
                <w:szCs w:val="18"/>
              </w:rPr>
              <w:fldChar w:fldCharType="end"/>
            </w:r>
          </w:p>
        </w:tc>
        <w:tc>
          <w:tcPr>
            <w:tcW w:w="1275" w:type="dxa"/>
          </w:tcPr>
          <w:p w:rsidR="00DD03FA" w:rsidRPr="00EF4EB9" w:rsidRDefault="00DD03FA" w:rsidP="003E06D1">
            <w:pPr>
              <w:rPr>
                <w:sz w:val="18"/>
                <w:szCs w:val="18"/>
              </w:rPr>
            </w:pPr>
            <w:r w:rsidRPr="00EF4EB9">
              <w:rPr>
                <w:sz w:val="18"/>
                <w:szCs w:val="18"/>
              </w:rPr>
              <w:t>Mitral regurgitation</w:t>
            </w:r>
          </w:p>
        </w:tc>
        <w:tc>
          <w:tcPr>
            <w:tcW w:w="993" w:type="dxa"/>
          </w:tcPr>
          <w:p w:rsidR="00DD03FA" w:rsidRPr="00EF4EB9" w:rsidRDefault="00DD03FA" w:rsidP="003E06D1">
            <w:pPr>
              <w:jc w:val="right"/>
              <w:rPr>
                <w:sz w:val="18"/>
                <w:szCs w:val="18"/>
              </w:rPr>
            </w:pPr>
            <w:r w:rsidRPr="00EF4EB9">
              <w:rPr>
                <w:sz w:val="18"/>
                <w:szCs w:val="18"/>
              </w:rPr>
              <w:t>37</w:t>
            </w:r>
          </w:p>
        </w:tc>
        <w:tc>
          <w:tcPr>
            <w:tcW w:w="1134" w:type="dxa"/>
          </w:tcPr>
          <w:p w:rsidR="00DD03FA" w:rsidRPr="00EF4EB9" w:rsidRDefault="00DD03FA" w:rsidP="003E06D1">
            <w:pPr>
              <w:rPr>
                <w:sz w:val="18"/>
                <w:szCs w:val="18"/>
              </w:rPr>
            </w:pPr>
            <w:r w:rsidRPr="00EF4EB9">
              <w:rPr>
                <w:sz w:val="18"/>
                <w:szCs w:val="18"/>
              </w:rPr>
              <w:t>NR (all had systolic murmur)</w:t>
            </w:r>
          </w:p>
        </w:tc>
        <w:tc>
          <w:tcPr>
            <w:tcW w:w="567" w:type="dxa"/>
          </w:tcPr>
          <w:p w:rsidR="00DD03FA" w:rsidRPr="00EF4EB9" w:rsidRDefault="00DD03FA" w:rsidP="003E06D1">
            <w:pPr>
              <w:rPr>
                <w:sz w:val="18"/>
                <w:szCs w:val="18"/>
              </w:rPr>
            </w:pPr>
            <w:r w:rsidRPr="00EF4EB9">
              <w:rPr>
                <w:sz w:val="18"/>
                <w:szCs w:val="18"/>
              </w:rPr>
              <w:t>TTE</w:t>
            </w:r>
          </w:p>
        </w:tc>
        <w:tc>
          <w:tcPr>
            <w:tcW w:w="1701" w:type="dxa"/>
          </w:tcPr>
          <w:p w:rsidR="00DD03FA" w:rsidRPr="00EF4EB9" w:rsidRDefault="00DD03FA" w:rsidP="003E06D1">
            <w:pPr>
              <w:rPr>
                <w:sz w:val="18"/>
                <w:szCs w:val="18"/>
              </w:rPr>
            </w:pPr>
            <w:r w:rsidRPr="00EF4EB9">
              <w:rPr>
                <w:sz w:val="18"/>
                <w:szCs w:val="18"/>
              </w:rPr>
              <w:t>Clinical cardiac exam</w:t>
            </w:r>
          </w:p>
        </w:tc>
        <w:tc>
          <w:tcPr>
            <w:tcW w:w="1400" w:type="dxa"/>
          </w:tcPr>
          <w:p w:rsidR="00DD03FA" w:rsidRPr="000D7528" w:rsidRDefault="00DD03FA" w:rsidP="003E06D1">
            <w:pPr>
              <w:rPr>
                <w:sz w:val="18"/>
                <w:szCs w:val="18"/>
                <w:highlight w:val="lightGray"/>
              </w:rPr>
            </w:pPr>
            <w:r w:rsidRPr="000D7528">
              <w:rPr>
                <w:sz w:val="18"/>
                <w:szCs w:val="18"/>
                <w:highlight w:val="lightGray"/>
              </w:rPr>
              <w:t>TTE as gold standard (presumed sensitivity = 1)</w:t>
            </w:r>
          </w:p>
        </w:tc>
        <w:tc>
          <w:tcPr>
            <w:tcW w:w="1293" w:type="dxa"/>
          </w:tcPr>
          <w:p w:rsidR="00DD03FA" w:rsidRPr="000D7528" w:rsidRDefault="00DD03FA" w:rsidP="003E06D1">
            <w:pPr>
              <w:rPr>
                <w:sz w:val="18"/>
                <w:szCs w:val="18"/>
                <w:highlight w:val="lightGray"/>
              </w:rPr>
            </w:pPr>
            <w:r w:rsidRPr="000D7528">
              <w:rPr>
                <w:sz w:val="18"/>
                <w:szCs w:val="18"/>
                <w:highlight w:val="lightGray"/>
              </w:rPr>
              <w:t>TTE as gold standard (presumed specificity=1)</w:t>
            </w:r>
          </w:p>
        </w:tc>
      </w:tr>
      <w:tr w:rsidR="00DD03FA" w:rsidRPr="00EF4EB9" w:rsidTr="003E06D1">
        <w:tc>
          <w:tcPr>
            <w:tcW w:w="1101" w:type="dxa"/>
          </w:tcPr>
          <w:p w:rsidR="00DD03FA" w:rsidRPr="00EF4EB9" w:rsidRDefault="00DD03FA" w:rsidP="005A1380">
            <w:pPr>
              <w:rPr>
                <w:sz w:val="18"/>
                <w:szCs w:val="18"/>
              </w:rPr>
            </w:pPr>
            <w:r w:rsidRPr="00EF4EB9">
              <w:rPr>
                <w:sz w:val="18"/>
                <w:szCs w:val="18"/>
              </w:rPr>
              <w:t xml:space="preserve">Cassidy et al 1992 </w:t>
            </w:r>
            <w:r w:rsidR="00FC2DC5" w:rsidRPr="00EF4EB9">
              <w:rPr>
                <w:sz w:val="18"/>
                <w:szCs w:val="18"/>
              </w:rPr>
              <w:fldChar w:fldCharType="begin"/>
            </w:r>
            <w:r w:rsidR="00C555BF">
              <w:rPr>
                <w:sz w:val="18"/>
                <w:szCs w:val="18"/>
              </w:rPr>
              <w:instrText xml:space="preserve"> ADDIN REFMGR.CITE &lt;Refman&gt;&lt;Cite&gt;&lt;Author&gt;Cassidy&lt;/Author&gt;&lt;Year&gt;1992&lt;/Year&gt;&lt;RecNum&gt;17756&lt;/RecNum&gt;&lt;IDText&gt;Aortic stenosis in elderly people: an evaluation of clinical and echocardiographic diagnosis&lt;/IDText&gt;&lt;MDL Ref_Type="Journal"&gt;&lt;Ref_Type&gt;Journal&lt;/Ref_Type&gt;&lt;Ref_ID&gt;17756&lt;/Ref_ID&gt;&lt;Title_Primary&gt;Aortic stenosis in elderly people: an evaluation of clinical and echocardiographic diagnosis&lt;/Title_Primary&gt;&lt;Authors_Primary&gt;Cassidy,T.P.&lt;/Authors_Primary&gt;&lt;Authors_Primary&gt;Hardwick,D.J.&lt;/Authors_Primary&gt;&lt;Authors_Primary&gt;Norris,C.A.&lt;/Authors_Primary&gt;&lt;Authors_Primary&gt;Cassidy,T.P.&lt;/Authors_Primary&gt;&lt;Authors_Primary&gt;Hardwick,D.J.&lt;/Authors_Primary&gt;&lt;Authors_Primary&gt;Norris,C.A.&lt;/Authors_Primary&gt;&lt;Date_Primary&gt;1992/11&lt;/Date_Primary&gt;&lt;Keywords&gt;$$accept title Second search&lt;/Keywords&gt;&lt;Keywords&gt;$$aortic stenosis&lt;/Keywords&gt;&lt;Keywords&gt;$$keep from second search&lt;/Keywords&gt;&lt;Keywords&gt;$$Medline&lt;/Keywords&gt;&lt;Keywords&gt;$$Pathologies&lt;/Keywords&gt;&lt;Keywords&gt;$$TTE as gold standard&lt;/Keywords&gt;&lt;Keywords&gt;echocardiography&lt;/Keywords&gt;&lt;Keywords&gt;stenosis&lt;/Keywords&gt;&lt;Reprint&gt;In File&lt;/Reprint&gt;&lt;Start_Page&gt;440&lt;/Start_Page&gt;&lt;End_Page&gt;444&lt;/End_Page&gt;&lt;Periodical&gt;Age &amp;amp; Ageing&lt;/Periodical&gt;&lt;Volume&gt;21&lt;/Volume&gt;&lt;Issue&gt;6&lt;/Issue&gt;&lt;Address&gt;Geriatric Medicine Unit, City Hospital, Edinburgh&lt;/Address&gt;&lt;ZZ_JournalFull&gt;&lt;f name="System"&gt;Age &amp;amp; Ageing&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68</w:t>
            </w:r>
            <w:r w:rsidR="00FC2DC5" w:rsidRPr="00EF4EB9">
              <w:rPr>
                <w:sz w:val="18"/>
                <w:szCs w:val="18"/>
              </w:rPr>
              <w:fldChar w:fldCharType="end"/>
            </w:r>
          </w:p>
        </w:tc>
        <w:tc>
          <w:tcPr>
            <w:tcW w:w="1275" w:type="dxa"/>
          </w:tcPr>
          <w:p w:rsidR="00DD03FA" w:rsidRPr="00EF4EB9" w:rsidRDefault="00DD03FA" w:rsidP="003E06D1">
            <w:pPr>
              <w:rPr>
                <w:sz w:val="18"/>
                <w:szCs w:val="18"/>
              </w:rPr>
            </w:pPr>
            <w:r w:rsidRPr="00EF4EB9">
              <w:rPr>
                <w:sz w:val="18"/>
                <w:szCs w:val="18"/>
              </w:rPr>
              <w:t xml:space="preserve">Aortic regurgitation  </w:t>
            </w:r>
          </w:p>
        </w:tc>
        <w:tc>
          <w:tcPr>
            <w:tcW w:w="993" w:type="dxa"/>
          </w:tcPr>
          <w:p w:rsidR="00DD03FA" w:rsidRPr="00EF4EB9" w:rsidRDefault="00DD03FA" w:rsidP="003E06D1">
            <w:pPr>
              <w:jc w:val="right"/>
              <w:rPr>
                <w:sz w:val="18"/>
                <w:szCs w:val="18"/>
              </w:rPr>
            </w:pPr>
            <w:r w:rsidRPr="00EF4EB9">
              <w:rPr>
                <w:sz w:val="18"/>
                <w:szCs w:val="18"/>
              </w:rPr>
              <w:t>37</w:t>
            </w:r>
          </w:p>
        </w:tc>
        <w:tc>
          <w:tcPr>
            <w:tcW w:w="1134" w:type="dxa"/>
          </w:tcPr>
          <w:p w:rsidR="00DD03FA" w:rsidRPr="00EF4EB9" w:rsidRDefault="00DD03FA" w:rsidP="003E06D1">
            <w:pPr>
              <w:rPr>
                <w:sz w:val="18"/>
                <w:szCs w:val="18"/>
              </w:rPr>
            </w:pPr>
            <w:r w:rsidRPr="00EF4EB9">
              <w:rPr>
                <w:sz w:val="18"/>
                <w:szCs w:val="18"/>
              </w:rPr>
              <w:t>NR (all had systolic murmur)</w:t>
            </w:r>
          </w:p>
        </w:tc>
        <w:tc>
          <w:tcPr>
            <w:tcW w:w="567" w:type="dxa"/>
          </w:tcPr>
          <w:p w:rsidR="00DD03FA" w:rsidRPr="00EF4EB9" w:rsidRDefault="00DD03FA" w:rsidP="003E06D1">
            <w:pPr>
              <w:rPr>
                <w:sz w:val="18"/>
                <w:szCs w:val="18"/>
              </w:rPr>
            </w:pPr>
            <w:r w:rsidRPr="00EF4EB9">
              <w:rPr>
                <w:sz w:val="18"/>
                <w:szCs w:val="18"/>
              </w:rPr>
              <w:t>TTE</w:t>
            </w:r>
          </w:p>
        </w:tc>
        <w:tc>
          <w:tcPr>
            <w:tcW w:w="1701" w:type="dxa"/>
          </w:tcPr>
          <w:p w:rsidR="00DD03FA" w:rsidRPr="00EF4EB9" w:rsidRDefault="00DD03FA" w:rsidP="003E06D1">
            <w:pPr>
              <w:rPr>
                <w:sz w:val="18"/>
                <w:szCs w:val="18"/>
              </w:rPr>
            </w:pPr>
            <w:r w:rsidRPr="00EF4EB9">
              <w:rPr>
                <w:sz w:val="18"/>
                <w:szCs w:val="18"/>
              </w:rPr>
              <w:t>Clinical cardiac exam</w:t>
            </w:r>
          </w:p>
        </w:tc>
        <w:tc>
          <w:tcPr>
            <w:tcW w:w="1400" w:type="dxa"/>
          </w:tcPr>
          <w:p w:rsidR="00DD03FA" w:rsidRPr="000D7528" w:rsidRDefault="00DD03FA" w:rsidP="003E06D1">
            <w:pPr>
              <w:rPr>
                <w:sz w:val="18"/>
                <w:szCs w:val="18"/>
                <w:highlight w:val="lightGray"/>
              </w:rPr>
            </w:pPr>
            <w:r w:rsidRPr="000D7528">
              <w:rPr>
                <w:sz w:val="18"/>
                <w:szCs w:val="18"/>
                <w:highlight w:val="lightGray"/>
              </w:rPr>
              <w:t>TTE as gold standard (presumed sensitivity = 1)</w:t>
            </w:r>
          </w:p>
        </w:tc>
        <w:tc>
          <w:tcPr>
            <w:tcW w:w="1293" w:type="dxa"/>
          </w:tcPr>
          <w:p w:rsidR="00DD03FA" w:rsidRPr="000D7528" w:rsidRDefault="00DD03FA" w:rsidP="003E06D1">
            <w:pPr>
              <w:rPr>
                <w:sz w:val="18"/>
                <w:szCs w:val="18"/>
                <w:highlight w:val="lightGray"/>
              </w:rPr>
            </w:pPr>
            <w:r w:rsidRPr="000D7528">
              <w:rPr>
                <w:sz w:val="18"/>
                <w:szCs w:val="18"/>
                <w:highlight w:val="lightGray"/>
              </w:rPr>
              <w:t>TTE as gold standard (presumed specificity=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 xml:space="preserve">Cassidy 1992 </w:t>
            </w:r>
            <w:r w:rsidR="00FC2DC5" w:rsidRPr="00EF4EB9">
              <w:rPr>
                <w:color w:val="000000"/>
                <w:sz w:val="18"/>
                <w:szCs w:val="18"/>
              </w:rPr>
              <w:fldChar w:fldCharType="begin"/>
            </w:r>
            <w:r w:rsidR="00C555BF">
              <w:rPr>
                <w:color w:val="000000"/>
                <w:sz w:val="18"/>
                <w:szCs w:val="18"/>
              </w:rPr>
              <w:instrText xml:space="preserve"> ADDIN REFMGR.CITE &lt;Refman&gt;&lt;Cite&gt;&lt;Author&gt;Cassidy&lt;/Author&gt;&lt;Year&gt;1992&lt;/Year&gt;&lt;RecNum&gt;17756&lt;/RecNum&gt;&lt;IDText&gt;Aortic stenosis in elderly people: an evaluation of clinical and echocardiographic diagnosis&lt;/IDText&gt;&lt;MDL Ref_Type="Journal"&gt;&lt;Ref_Type&gt;Journal&lt;/Ref_Type&gt;&lt;Ref_ID&gt;17756&lt;/Ref_ID&gt;&lt;Title_Primary&gt;Aortic stenosis in elderly people: an evaluation of clinical and echocardiographic diagnosis&lt;/Title_Primary&gt;&lt;Authors_Primary&gt;Cassidy,T.P.&lt;/Authors_Primary&gt;&lt;Authors_Primary&gt;Hardwick,D.J.&lt;/Authors_Primary&gt;&lt;Authors_Primary&gt;Norris,C.A.&lt;/Authors_Primary&gt;&lt;Authors_Primary&gt;Cassidy,T.P.&lt;/Authors_Primary&gt;&lt;Authors_Primary&gt;Hardwick,D.J.&lt;/Authors_Primary&gt;&lt;Authors_Primary&gt;Norris,C.A.&lt;/Authors_Primary&gt;&lt;Date_Primary&gt;1992/11&lt;/Date_Primary&gt;&lt;Keywords&gt;$$accept title Second search&lt;/Keywords&gt;&lt;Keywords&gt;$$aortic stenosis&lt;/Keywords&gt;&lt;Keywords&gt;$$keep from second search&lt;/Keywords&gt;&lt;Keywords&gt;$$Medline&lt;/Keywords&gt;&lt;Keywords&gt;$$Pathologies&lt;/Keywords&gt;&lt;Keywords&gt;$$TTE as gold standard&lt;/Keywords&gt;&lt;Keywords&gt;echocardiography&lt;/Keywords&gt;&lt;Keywords&gt;stenosis&lt;/Keywords&gt;&lt;Reprint&gt;In File&lt;/Reprint&gt;&lt;Start_Page&gt;440&lt;/Start_Page&gt;&lt;End_Page&gt;444&lt;/End_Page&gt;&lt;Periodical&gt;Age &amp;amp; Ageing&lt;/Periodical&gt;&lt;Volume&gt;21&lt;/Volume&gt;&lt;Issue&gt;6&lt;/Issue&gt;&lt;Address&gt;Geriatric Medicine Unit, City Hospital, Edinburgh&lt;/Address&gt;&lt;ZZ_JournalFull&gt;&lt;f name="System"&gt;Age &amp;amp; Ageing&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8</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 xml:space="preserve">Aortic stenosis  </w:t>
            </w:r>
          </w:p>
        </w:tc>
        <w:tc>
          <w:tcPr>
            <w:tcW w:w="993" w:type="dxa"/>
          </w:tcPr>
          <w:p w:rsidR="00DD03FA" w:rsidRPr="00EF4EB9" w:rsidRDefault="00DD03FA" w:rsidP="003E06D1">
            <w:pPr>
              <w:jc w:val="right"/>
              <w:rPr>
                <w:color w:val="000000"/>
                <w:sz w:val="18"/>
                <w:szCs w:val="18"/>
              </w:rPr>
            </w:pPr>
            <w:r w:rsidRPr="00EF4EB9">
              <w:rPr>
                <w:color w:val="000000"/>
                <w:sz w:val="18"/>
                <w:szCs w:val="18"/>
              </w:rPr>
              <w:t>37</w:t>
            </w:r>
          </w:p>
        </w:tc>
        <w:tc>
          <w:tcPr>
            <w:tcW w:w="1134" w:type="dxa"/>
          </w:tcPr>
          <w:p w:rsidR="00DD03FA" w:rsidRPr="00EF4EB9" w:rsidRDefault="00DD03FA" w:rsidP="003E06D1">
            <w:pPr>
              <w:rPr>
                <w:color w:val="000000"/>
                <w:sz w:val="18"/>
                <w:szCs w:val="18"/>
              </w:rPr>
            </w:pPr>
            <w:r w:rsidRPr="00EF4EB9">
              <w:rPr>
                <w:color w:val="000000"/>
                <w:sz w:val="18"/>
                <w:szCs w:val="18"/>
              </w:rPr>
              <w:t>NR (all had systolic murmu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Clinical cardiac exam</w:t>
            </w:r>
          </w:p>
        </w:tc>
        <w:tc>
          <w:tcPr>
            <w:tcW w:w="1400"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ensitivity = 1)</w:t>
            </w:r>
          </w:p>
        </w:tc>
        <w:tc>
          <w:tcPr>
            <w:tcW w:w="1293"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pecificity=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Dittmann et al 1987</w:t>
            </w:r>
            <w:r w:rsidR="00FC2DC5" w:rsidRPr="00EF4EB9">
              <w:rPr>
                <w:color w:val="000000"/>
                <w:sz w:val="18"/>
                <w:szCs w:val="18"/>
              </w:rPr>
              <w:fldChar w:fldCharType="begin"/>
            </w:r>
            <w:r w:rsidR="00C555BF">
              <w:rPr>
                <w:color w:val="000000"/>
                <w:sz w:val="18"/>
                <w:szCs w:val="18"/>
              </w:rPr>
              <w:instrText xml:space="preserve"> ADDIN REFMGR.CITE &lt;Refman&gt;&lt;Cite&gt;&lt;Author&gt;Dittmann&lt;/Author&gt;&lt;Year&gt;1987&lt;/Year&gt;&lt;RecNum&gt;18892&lt;/RecNum&gt;&lt;IDText&gt;Diagnosis and quantification of aortic regurgitation by pulsed Doppler echocardiography in patients with mitral valve disease&lt;/IDText&gt;&lt;MDL Ref_Type="Journal"&gt;&lt;Ref_Type&gt;Journal&lt;/Ref_Type&gt;&lt;Ref_ID&gt;18892&lt;/Ref_ID&gt;&lt;Title_Primary&gt;Diagnosis and quantification of aortic regurgitation by pulsed Doppler echocardiography in patients with mitral valve disease&lt;/Title_Primary&gt;&lt;Authors_Primary&gt;Dittmann,H.&lt;/Authors_Primary&gt;&lt;Authors_Primary&gt;Karsch,K.R.&lt;/Authors_Primary&gt;&lt;Authors_Primary&gt;Seipel,L.&lt;/Authors_Primary&gt;&lt;Authors_Primary&gt;Dittmann,H.&lt;/Authors_Primary&gt;&lt;Authors_Primary&gt;Karsch,K.R.&lt;/Authors_Primary&gt;&lt;Authors_Primary&gt;Seipel,L.&lt;/Authors_Primary&gt;&lt;Date_Primary&gt;1987/8&lt;/Date_Primary&gt;&lt;Keywords&gt;$$accept title Second search&lt;/Keywords&gt;&lt;Keywords&gt;$$keep from second search&lt;/Keywords&gt;&lt;Keywords&gt;$$Medline&lt;/Keywords&gt;&lt;Keywords&gt;$$mitral valve&lt;/Keywords&gt;&lt;Keywords&gt;$$Pathologies&lt;/Keywords&gt;&lt;Keywords&gt;echocardiography&lt;/Keywords&gt;&lt;Keywords&gt;stenosis&lt;/Keywords&gt;&lt;Reprint&gt;In File&lt;/Reprint&gt;&lt;Start_Page&gt;53&lt;/Start_Page&gt;&lt;End_Page&gt;57&lt;/End_Page&gt;&lt;Periodical&gt;European Heart Journal&lt;/Periodical&gt;&lt;Volume&gt;8 Suppl C&lt;/Volume&gt;&lt;Address&gt;Department of Internal Medicine III, University of Tuebingen, F.R.G&lt;/Address&gt;&lt;ZZ_JournalFull&gt;&lt;f name="System"&gt;Europe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69</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 xml:space="preserve">Aortic regurgitation  </w:t>
            </w:r>
          </w:p>
        </w:tc>
        <w:tc>
          <w:tcPr>
            <w:tcW w:w="993" w:type="dxa"/>
          </w:tcPr>
          <w:p w:rsidR="00DD03FA" w:rsidRPr="00EF4EB9" w:rsidRDefault="00DD03FA" w:rsidP="003E06D1">
            <w:pPr>
              <w:jc w:val="right"/>
              <w:rPr>
                <w:color w:val="000000"/>
                <w:sz w:val="18"/>
                <w:szCs w:val="18"/>
              </w:rPr>
            </w:pPr>
            <w:r w:rsidRPr="00EF4EB9">
              <w:rPr>
                <w:color w:val="000000"/>
                <w:sz w:val="18"/>
                <w:szCs w:val="18"/>
              </w:rPr>
              <w:t>55</w:t>
            </w:r>
          </w:p>
        </w:tc>
        <w:tc>
          <w:tcPr>
            <w:tcW w:w="1134" w:type="dxa"/>
          </w:tcPr>
          <w:p w:rsidR="00DD03FA" w:rsidRPr="00EF4EB9" w:rsidRDefault="00DD03FA" w:rsidP="003E06D1">
            <w:pPr>
              <w:rPr>
                <w:color w:val="000000"/>
                <w:sz w:val="18"/>
                <w:szCs w:val="18"/>
              </w:rPr>
            </w:pPr>
            <w:r w:rsidRPr="00EF4EB9">
              <w:rPr>
                <w:color w:val="000000"/>
                <w:sz w:val="18"/>
                <w:szCs w:val="18"/>
              </w:rPr>
              <w:t>38% AF</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Aortography</w:t>
            </w:r>
          </w:p>
        </w:tc>
        <w:tc>
          <w:tcPr>
            <w:tcW w:w="1400" w:type="dxa"/>
          </w:tcPr>
          <w:p w:rsidR="00DD03FA" w:rsidRPr="000D7528" w:rsidRDefault="00DD03FA" w:rsidP="0093170B">
            <w:pPr>
              <w:rPr>
                <w:color w:val="000000"/>
                <w:sz w:val="18"/>
                <w:szCs w:val="18"/>
                <w:highlight w:val="lightGray"/>
              </w:rPr>
            </w:pPr>
            <w:r w:rsidRPr="000D7528">
              <w:rPr>
                <w:color w:val="000000"/>
                <w:sz w:val="18"/>
                <w:szCs w:val="18"/>
                <w:highlight w:val="lightGray"/>
              </w:rPr>
              <w:t>pulsed Doppler 0.9</w:t>
            </w:r>
            <w:r w:rsidR="0093170B" w:rsidRPr="000D7528">
              <w:rPr>
                <w:color w:val="000000"/>
                <w:sz w:val="18"/>
                <w:szCs w:val="18"/>
                <w:highlight w:val="lightGray"/>
              </w:rPr>
              <w:t>3</w:t>
            </w:r>
            <w:r w:rsidRPr="000D7528">
              <w:rPr>
                <w:color w:val="000000"/>
                <w:sz w:val="18"/>
                <w:szCs w:val="18"/>
                <w:highlight w:val="lightGray"/>
              </w:rPr>
              <w:t xml:space="preserve"> </w:t>
            </w:r>
            <w:r w:rsidR="0093170B" w:rsidRPr="000D7528">
              <w:rPr>
                <w:color w:val="000000"/>
                <w:sz w:val="18"/>
                <w:szCs w:val="18"/>
                <w:highlight w:val="lightGray"/>
              </w:rPr>
              <w:t xml:space="preserve">(95%CI 0.86-0.99) </w:t>
            </w:r>
            <w:r w:rsidRPr="000D7528">
              <w:rPr>
                <w:color w:val="000000"/>
                <w:sz w:val="18"/>
                <w:szCs w:val="18"/>
                <w:highlight w:val="lightGray"/>
              </w:rPr>
              <w:t>(0.87 mild or moderate; 1 severe AR), M-mode 0.62</w:t>
            </w:r>
          </w:p>
        </w:tc>
        <w:tc>
          <w:tcPr>
            <w:tcW w:w="1293"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pulsed Doppler 1, M-mode 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Grossmann et al 2002</w:t>
            </w:r>
            <w:r w:rsidR="00FC2DC5" w:rsidRPr="00EF4EB9">
              <w:rPr>
                <w:color w:val="000000"/>
                <w:sz w:val="18"/>
                <w:szCs w:val="18"/>
              </w:rPr>
              <w:fldChar w:fldCharType="begin"/>
            </w:r>
            <w:r w:rsidR="00C555BF">
              <w:rPr>
                <w:color w:val="000000"/>
                <w:sz w:val="18"/>
                <w:szCs w:val="18"/>
              </w:rPr>
              <w:instrText xml:space="preserve"> ADDIN REFMGR.CITE &lt;Refman&gt;&lt;Cite&gt;&lt;Author&gt;Grossmann&lt;/Author&gt;&lt;Year&gt;2002&lt;/Year&gt;&lt;RecNum&gt;2649&lt;/RecNum&gt;&lt;IDText&gt;Quantification of mitral regurgitation by the proximal flow convergence method--comparison of transthoracic and transesophageal echocardiography&lt;/IDText&gt;&lt;MDL Ref_Type="Journal"&gt;&lt;Ref_Type&gt;Journal&lt;/Ref_Type&gt;&lt;Ref_ID&gt;2649&lt;/Ref_ID&gt;&lt;Title_Primary&gt;Quantification of mitral regurgitation by the proximal flow convergence method--comparison of transthoracic and transesophageal echocardiography&lt;/Title_Primary&gt;&lt;Authors_Primary&gt;Grossmann,G.&lt;/Authors_Primary&gt;&lt;Authors_Primary&gt;Wohrle,J.&lt;/Authors_Primary&gt;&lt;Authors_Primary&gt;Kochs,M.&lt;/Authors_Primary&gt;&lt;Authors_Primary&gt;Giesler,M.&lt;/Authors_Primary&gt;&lt;Authors_Primary&gt;Hombach,V.&lt;/Authors_Primary&gt;&lt;Authors_Primary&gt;Hoher,M.&lt;/Authors_Primary&gt;&lt;Authors_Primary&gt;Grossmann,Georg&lt;/Authors_Primary&gt;&lt;Authors_Primary&gt;Wohrle,Jochen&lt;/Authors_Primary&gt;&lt;Authors_Primary&gt;Kochs,Matthias&lt;/Authors_Primary&gt;&lt;Authors_Primary&gt;Giesler,Martin&lt;/Authors_Primary&gt;&lt;Authors_Primary&gt;Hombach,Vintenz&lt;/Authors_Primary&gt;&lt;Authors_Primary&gt;Hoher,Martin&lt;/Authors_Primary&gt;&lt;Date_Primary&gt;2002/11&lt;/Date_Primary&gt;&lt;Keywords&gt;$$accept title&lt;/Keywords&gt;&lt;Keywords&gt;$$Broad search&lt;/Keywords&gt;&lt;Keywords&gt;$$diagnostic study&lt;/Keywords&gt;&lt;Keywords&gt;$$Doppler&lt;/Keywords&gt;&lt;Keywords&gt;$$Medline&lt;/Keywords&gt;&lt;Keywords&gt;$$mitral regurgitation&lt;/Keywords&gt;&lt;Keywords&gt;$$Pathologies&lt;/Keywords&gt;&lt;Keywords&gt;$$retrieve for diagnostic study&lt;/Keywords&gt;&lt;Keywords&gt;$$TOE&lt;/Keywords&gt;&lt;Keywords&gt;$$TTE&lt;/Keywords&gt;&lt;Keywords&gt;echocardiography&lt;/Keywords&gt;&lt;Reprint&gt;In File&lt;/Reprint&gt;&lt;Start_Page&gt;517&lt;/Start_Page&gt;&lt;End_Page&gt;524&lt;/End_Page&gt;&lt;Periodical&gt;Clinical Cardiology&lt;/Periodical&gt;&lt;Volume&gt;25&lt;/Volume&gt;&lt;Issue&gt;11&lt;/Issue&gt;&lt;Address&gt;Department of Internal Medicine, University of Ulm, Germany&lt;/Address&gt;&lt;ZZ_JournalFull&gt;&lt;f name="System"&gt;Clinical Car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2</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Mitral regurgitation</w:t>
            </w:r>
          </w:p>
        </w:tc>
        <w:tc>
          <w:tcPr>
            <w:tcW w:w="993" w:type="dxa"/>
          </w:tcPr>
          <w:p w:rsidR="00DD03FA" w:rsidRPr="00EF4EB9" w:rsidRDefault="00DD03FA" w:rsidP="003E06D1">
            <w:pPr>
              <w:jc w:val="right"/>
              <w:rPr>
                <w:color w:val="000000"/>
                <w:sz w:val="18"/>
                <w:szCs w:val="18"/>
              </w:rPr>
            </w:pPr>
            <w:r w:rsidRPr="00EF4EB9">
              <w:rPr>
                <w:color w:val="000000"/>
                <w:sz w:val="18"/>
                <w:szCs w:val="18"/>
              </w:rPr>
              <w:t>68</w:t>
            </w:r>
          </w:p>
        </w:tc>
        <w:tc>
          <w:tcPr>
            <w:tcW w:w="1134" w:type="dxa"/>
          </w:tcPr>
          <w:p w:rsidR="00DD03FA" w:rsidRPr="00EF4EB9" w:rsidRDefault="00DD03FA" w:rsidP="003E06D1">
            <w:pPr>
              <w:rPr>
                <w:color w:val="000000"/>
                <w:sz w:val="18"/>
                <w:szCs w:val="18"/>
              </w:rPr>
            </w:pPr>
            <w:r w:rsidRPr="00EF4EB9">
              <w:rPr>
                <w:color w:val="000000"/>
                <w:sz w:val="18"/>
                <w:szCs w:val="18"/>
              </w:rPr>
              <w:t>25% AF</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TOE</w:t>
            </w:r>
          </w:p>
        </w:tc>
        <w:tc>
          <w:tcPr>
            <w:tcW w:w="1400"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79</w:t>
            </w:r>
            <w:r w:rsidR="0093170B" w:rsidRPr="000D7528">
              <w:rPr>
                <w:color w:val="000000"/>
                <w:sz w:val="18"/>
                <w:szCs w:val="18"/>
                <w:highlight w:val="lightGray"/>
              </w:rPr>
              <w:t xml:space="preserve"> (95%CI 0.69-0.89)</w:t>
            </w:r>
          </w:p>
        </w:tc>
        <w:tc>
          <w:tcPr>
            <w:tcW w:w="1293"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Groves et al 2004</w:t>
            </w:r>
            <w:r w:rsidR="00FC2DC5" w:rsidRPr="00EF4EB9">
              <w:rPr>
                <w:color w:val="000000"/>
                <w:sz w:val="18"/>
                <w:szCs w:val="18"/>
              </w:rPr>
              <w:fldChar w:fldCharType="begin"/>
            </w:r>
            <w:r w:rsidR="00C555BF">
              <w:rPr>
                <w:color w:val="000000"/>
                <w:sz w:val="18"/>
                <w:szCs w:val="18"/>
              </w:rPr>
              <w:instrText xml:space="preserve"> ADDIN REFMGR.CITE &lt;Refman&gt;&lt;Cite&gt;&lt;Author&gt;Groves&lt;/Author&gt;&lt;Year&gt;2004&lt;/Year&gt;&lt;RecNum&gt;2143&lt;/RecNum&gt;&lt;IDText&gt;Semi-quantitative assessment of tricuspid regurgitation on contrast-enhanced multidetector CT&lt;/IDText&gt;&lt;MDL Ref_Type="Journal"&gt;&lt;Ref_Type&gt;Journal&lt;/Ref_Type&gt;&lt;Ref_ID&gt;2143&lt;/Ref_ID&gt;&lt;Title_Primary&gt;Semi-quantitative assessment of tricuspid regurgitation on contrast-enhanced multidetector CT&lt;/Title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Date_Primary&gt;2004/8&lt;/Date_Primary&gt;&lt;Keywords&gt;$$accept title&lt;/Keywords&gt;&lt;Keywords&gt;$$Broad search&lt;/Keywords&gt;&lt;Keywords&gt;$$computer tomography&lt;/Keywords&gt;&lt;Keywords&gt;$$Medline&lt;/Keywords&gt;&lt;Keywords&gt;$$Pathologies&lt;/Keywords&gt;&lt;Keywords&gt;$$retrieve for diagnostic study&lt;/Keywords&gt;&lt;Keywords&gt;$$tricuspid regurgitation&lt;/Keywords&gt;&lt;Keywords&gt;$$TTE&lt;/Keywords&gt;&lt;Keywords&gt;echocardiography&lt;/Keywords&gt;&lt;Reprint&gt;In File&lt;/Reprint&gt;&lt;Start_Page&gt;715&lt;/Start_Page&gt;&lt;End_Page&gt;719&lt;/End_Page&gt;&lt;Periodical&gt;Clinical Radiology&lt;/Periodical&gt;&lt;Volume&gt;59&lt;/Volume&gt;&lt;Issue&gt;8&lt;/Issue&gt;&lt;Address&gt;Papworth Hospital, Papworth Everard, Cambridge, UK. dragroves@addenbrookes.u-net.com&lt;/Address&gt;&lt;ZZ_JournalFull&gt;&lt;f name="System"&gt;Clinical Radiology&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3</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Tricuspid regurgitation</w:t>
            </w:r>
          </w:p>
        </w:tc>
        <w:tc>
          <w:tcPr>
            <w:tcW w:w="993" w:type="dxa"/>
          </w:tcPr>
          <w:p w:rsidR="00DD03FA" w:rsidRPr="00EF4EB9" w:rsidRDefault="00DD03FA" w:rsidP="003E06D1">
            <w:pPr>
              <w:jc w:val="right"/>
              <w:rPr>
                <w:color w:val="000000"/>
                <w:sz w:val="18"/>
                <w:szCs w:val="18"/>
              </w:rPr>
            </w:pPr>
            <w:r w:rsidRPr="00EF4EB9">
              <w:rPr>
                <w:color w:val="000000"/>
                <w:sz w:val="18"/>
                <w:szCs w:val="18"/>
              </w:rPr>
              <w:t>61</w:t>
            </w:r>
          </w:p>
        </w:tc>
        <w:tc>
          <w:tcPr>
            <w:tcW w:w="1134" w:type="dxa"/>
          </w:tcPr>
          <w:p w:rsidR="00DD03FA" w:rsidRPr="00EF4EB9" w:rsidRDefault="00DD03FA" w:rsidP="003E06D1">
            <w:pPr>
              <w:rPr>
                <w:color w:val="000000"/>
                <w:sz w:val="18"/>
                <w:szCs w:val="18"/>
              </w:rPr>
            </w:pPr>
            <w:r w:rsidRPr="00EF4EB9">
              <w:rPr>
                <w:color w:val="000000"/>
                <w:sz w:val="18"/>
                <w:szCs w:val="18"/>
              </w:rPr>
              <w:t>N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CT</w:t>
            </w:r>
          </w:p>
        </w:tc>
        <w:tc>
          <w:tcPr>
            <w:tcW w:w="1400"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ensitivity = 1)</w:t>
            </w:r>
          </w:p>
        </w:tc>
        <w:tc>
          <w:tcPr>
            <w:tcW w:w="1293"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pecificity=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Guyer et al 1984</w:t>
            </w:r>
            <w:r w:rsidR="00FC2DC5" w:rsidRPr="00EF4EB9">
              <w:rPr>
                <w:color w:val="000000"/>
                <w:sz w:val="18"/>
                <w:szCs w:val="18"/>
              </w:rPr>
              <w:fldChar w:fldCharType="begin"/>
            </w:r>
            <w:r w:rsidR="00C555BF">
              <w:rPr>
                <w:color w:val="000000"/>
                <w:sz w:val="18"/>
                <w:szCs w:val="18"/>
              </w:rPr>
              <w:instrText xml:space="preserve"> ADDIN REFMGR.CITE &lt;Refman&gt;&lt;Cite&gt;&lt;Author&gt;Guyer&lt;/Author&gt;&lt;Year&gt;1984&lt;/Year&gt;&lt;RecNum&gt;19378&lt;/RecNum&gt;&lt;IDText&gt;Comparison of the echocardiographic and hemodynamic diagnosis of rheumatic tricuspid stenosis&lt;/IDText&gt;&lt;MDL Ref_Type="Journal"&gt;&lt;Ref_Type&gt;Journal&lt;/Ref_Type&gt;&lt;Ref_ID&gt;19378&lt;/Ref_ID&gt;&lt;Title_Primary&gt;Comparison of the echocardiographic and hemodynamic diagnosis of rheumatic tricuspid stenosis&lt;/Title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Date_Primary&gt;1984/5&lt;/Date_Primary&gt;&lt;Keywords&gt;$$accept title Second search&lt;/Keywords&gt;&lt;Keywords&gt;$$keep from second search&lt;/Keywords&gt;&lt;Keywords&gt;$$Medline&lt;/Keywords&gt;&lt;Keywords&gt;$$Pathologies&lt;/Keywords&gt;&lt;Keywords&gt;$$tricuspid valve&lt;/Keywords&gt;&lt;Keywords&gt;echocardiography&lt;/Keywords&gt;&lt;Keywords&gt;stenosis&lt;/Keywords&gt;&lt;Reprint&gt;In File&lt;/Reprint&gt;&lt;Start_Page&gt;1135&lt;/Start_Page&gt;&lt;End_Page&gt;1144&lt;/End_Page&gt;&lt;Periodical&gt;Journal of the American College of Cardiology&lt;/Periodical&gt;&lt;Volume&gt;3&lt;/Volume&gt;&lt;Issue&gt;5&lt;/Issue&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4</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Tricuspid stenosis</w:t>
            </w:r>
          </w:p>
        </w:tc>
        <w:tc>
          <w:tcPr>
            <w:tcW w:w="993" w:type="dxa"/>
          </w:tcPr>
          <w:p w:rsidR="00DD03FA" w:rsidRPr="00EF4EB9" w:rsidRDefault="00DD03FA" w:rsidP="003E06D1">
            <w:pPr>
              <w:jc w:val="right"/>
              <w:rPr>
                <w:color w:val="000000"/>
                <w:sz w:val="18"/>
                <w:szCs w:val="18"/>
              </w:rPr>
            </w:pPr>
            <w:r w:rsidRPr="00EF4EB9">
              <w:rPr>
                <w:color w:val="000000"/>
                <w:sz w:val="18"/>
                <w:szCs w:val="18"/>
              </w:rPr>
              <w:t>38</w:t>
            </w:r>
          </w:p>
        </w:tc>
        <w:tc>
          <w:tcPr>
            <w:tcW w:w="1134" w:type="dxa"/>
          </w:tcPr>
          <w:p w:rsidR="00DD03FA" w:rsidRPr="00EF4EB9" w:rsidRDefault="00DD03FA" w:rsidP="003E06D1">
            <w:pPr>
              <w:rPr>
                <w:color w:val="000000"/>
                <w:sz w:val="18"/>
                <w:szCs w:val="18"/>
              </w:rPr>
            </w:pPr>
            <w:r w:rsidRPr="00EF4EB9">
              <w:rPr>
                <w:color w:val="000000"/>
                <w:sz w:val="18"/>
                <w:szCs w:val="18"/>
              </w:rPr>
              <w:t>82% AF</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Catheterisation</w:t>
            </w:r>
          </w:p>
        </w:tc>
        <w:tc>
          <w:tcPr>
            <w:tcW w:w="1400"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69</w:t>
            </w:r>
            <w:r w:rsidR="0093170B" w:rsidRPr="000D7528">
              <w:rPr>
                <w:color w:val="000000"/>
                <w:sz w:val="18"/>
                <w:szCs w:val="18"/>
                <w:highlight w:val="lightGray"/>
              </w:rPr>
              <w:t xml:space="preserve"> (95%CI 0.55-0.84)</w:t>
            </w:r>
          </w:p>
        </w:tc>
        <w:tc>
          <w:tcPr>
            <w:tcW w:w="1293"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96</w:t>
            </w:r>
            <w:r w:rsidR="0093170B" w:rsidRPr="000D7528">
              <w:rPr>
                <w:color w:val="000000"/>
                <w:sz w:val="18"/>
                <w:szCs w:val="18"/>
                <w:highlight w:val="lightGray"/>
              </w:rPr>
              <w:t xml:space="preserve"> (95%CI 0.90-1.0)</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Helmcke et al 1987</w:t>
            </w:r>
            <w:r w:rsidR="00FC2DC5" w:rsidRPr="00EF4EB9">
              <w:rPr>
                <w:color w:val="000000"/>
                <w:sz w:val="18"/>
                <w:szCs w:val="18"/>
              </w:rPr>
              <w:fldChar w:fldCharType="begin"/>
            </w:r>
            <w:r w:rsidR="00C555BF">
              <w:rPr>
                <w:color w:val="000000"/>
                <w:sz w:val="18"/>
                <w:szCs w:val="18"/>
              </w:rPr>
              <w:instrText xml:space="preserve"> ADDIN REFMGR.CITE &lt;Refman&gt;&lt;Cite&gt;&lt;Author&gt;Helmcke&lt;/Author&gt;&lt;Year&gt;1987&lt;/Year&gt;&lt;RecNum&gt;18977&lt;/RecNum&gt;&lt;IDText&gt;Color Doppler assessment of mitral regurgitation with orthogonal planes&lt;/IDText&gt;&lt;MDL Ref_Type="Journal"&gt;&lt;Ref_Type&gt;Journal&lt;/Ref_Type&gt;&lt;Ref_ID&gt;18977&lt;/Ref_ID&gt;&lt;Title_Primary&gt;Color Doppler assessment of mitral regurgitation with orthogonal planes&lt;/Title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r.&lt;/Authors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lt;/Authors_Primary&gt;&lt;Date_Primary&gt;1987/1&lt;/Date_Primary&gt;&lt;Keywords&gt;$$accept title Second search&lt;/Keywords&gt;&lt;Keywords&gt;$$keep from second search&lt;/Keywords&gt;&lt;Keywords&gt;$$Medline&lt;/Keywords&gt;&lt;Keywords&gt;$$Pathologies&lt;/Keywords&gt;&lt;Reprint&gt;In File&lt;/Reprint&gt;&lt;Start_Page&gt;175&lt;/Start_Page&gt;&lt;End_Page&gt;183&lt;/End_Page&gt;&lt;Periodical&gt;Circulation&lt;/Periodical&gt;&lt;Volume&gt;75&lt;/Volume&gt;&lt;Issue&gt;1&lt;/Issue&gt;&lt;ZZ_JournalFull&gt;&lt;f name="System"&gt;Circulation&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75</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Mitral regurgitation</w:t>
            </w:r>
          </w:p>
        </w:tc>
        <w:tc>
          <w:tcPr>
            <w:tcW w:w="993" w:type="dxa"/>
          </w:tcPr>
          <w:p w:rsidR="00DD03FA" w:rsidRPr="00EF4EB9" w:rsidRDefault="00DD03FA" w:rsidP="003E06D1">
            <w:pPr>
              <w:jc w:val="right"/>
              <w:rPr>
                <w:color w:val="000000"/>
                <w:sz w:val="18"/>
                <w:szCs w:val="18"/>
              </w:rPr>
            </w:pPr>
            <w:r w:rsidRPr="00EF4EB9">
              <w:rPr>
                <w:color w:val="000000"/>
                <w:sz w:val="18"/>
                <w:szCs w:val="18"/>
              </w:rPr>
              <w:t>147</w:t>
            </w:r>
          </w:p>
        </w:tc>
        <w:tc>
          <w:tcPr>
            <w:tcW w:w="1134" w:type="dxa"/>
          </w:tcPr>
          <w:p w:rsidR="00DD03FA" w:rsidRPr="00EF4EB9" w:rsidRDefault="00DD03FA" w:rsidP="003E06D1">
            <w:pPr>
              <w:rPr>
                <w:color w:val="000000"/>
                <w:sz w:val="18"/>
                <w:szCs w:val="18"/>
              </w:rPr>
            </w:pPr>
            <w:r w:rsidRPr="00EF4EB9">
              <w:rPr>
                <w:color w:val="000000"/>
                <w:sz w:val="18"/>
                <w:szCs w:val="18"/>
              </w:rPr>
              <w:t>21% AF</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Catheterisation</w:t>
            </w:r>
          </w:p>
        </w:tc>
        <w:tc>
          <w:tcPr>
            <w:tcW w:w="1400"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c>
          <w:tcPr>
            <w:tcW w:w="1293"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r>
      <w:tr w:rsidR="00DD03FA" w:rsidRPr="00EF4EB9" w:rsidTr="003E06D1">
        <w:tc>
          <w:tcPr>
            <w:tcW w:w="1101" w:type="dxa"/>
          </w:tcPr>
          <w:p w:rsidR="00DD03FA" w:rsidRPr="00EF4EB9" w:rsidRDefault="00DD03FA" w:rsidP="00C555BF">
            <w:pPr>
              <w:rPr>
                <w:color w:val="000000"/>
                <w:sz w:val="18"/>
                <w:szCs w:val="18"/>
              </w:rPr>
            </w:pPr>
            <w:r w:rsidRPr="00EF4EB9">
              <w:rPr>
                <w:color w:val="000000"/>
                <w:sz w:val="18"/>
                <w:szCs w:val="18"/>
              </w:rPr>
              <w:t>Reichlin et al 2004</w:t>
            </w:r>
            <w:r w:rsidR="00FC2DC5" w:rsidRPr="00EF4EB9">
              <w:rPr>
                <w:color w:val="000000"/>
                <w:sz w:val="18"/>
                <w:szCs w:val="18"/>
              </w:rPr>
              <w:fldChar w:fldCharType="begin"/>
            </w:r>
            <w:r w:rsidR="00C555BF">
              <w:rPr>
                <w:color w:val="000000"/>
                <w:sz w:val="18"/>
                <w:szCs w:val="18"/>
              </w:rPr>
              <w:instrText xml:space="preserve"> ADDIN REFMGR.CITE &lt;Refman&gt;&lt;Cite&gt;&lt;Author&gt;Reichlin&lt;/Author&gt;&lt;Year&gt;2004&lt;/Year&gt;&lt;RecNum&gt;2235&lt;/RecNum&gt;&lt;IDText&gt;Initial clinical evaluation of cardiac systolic murmurs in the ED by noncardiologists&lt;/IDText&gt;&lt;MDL Ref_Type="Journal"&gt;&lt;Ref_Type&gt;Journal&lt;/Ref_Type&gt;&lt;Ref_ID&gt;2235&lt;/Ref_ID&gt;&lt;Title_Primary&gt;Initial clinical evaluation of cardiac systolic murmurs in the ED by noncardiologists&lt;/Title_Primary&gt;&lt;Authors_Primary&gt;Reichlin,S.&lt;/Authors_Primary&gt;&lt;Authors_Primary&gt;Dieterle,T.&lt;/Authors_Primary&gt;&lt;Authors_Primary&gt;Camli,C.&lt;/Authors_Primary&gt;&lt;Authors_Primary&gt;Leimenstoll,B.&lt;/Authors_Primary&gt;&lt;Authors_Primary&gt;Schoenenberger,R.A.&lt;/Authors_Primary&gt;&lt;Authors_Primary&gt;Martina,B.&lt;/Authors_Primary&gt;&lt;Date_Primary&gt;2004/3&lt;/Date_Primary&gt;&lt;Keywords&gt;$$accept title&lt;/Keywords&gt;&lt;Keywords&gt;$$Broad search&lt;/Keywords&gt;&lt;Keywords&gt;$$diagnosis&lt;/Keywords&gt;&lt;Keywords&gt;$$electroCG&lt;/Keywords&gt;&lt;Keywords&gt;$$Medline&lt;/Keywords&gt;&lt;Keywords&gt;$$Pathologies&lt;/Keywords&gt;&lt;Keywords&gt;$$retrieve for diagnostic study&lt;/Keywords&gt;&lt;Keywords&gt;$$TTE&lt;/Keywords&gt;&lt;Keywords&gt;$$valve disease&lt;/Keywords&gt;&lt;Keywords&gt;article&lt;/Keywords&gt;&lt;Keywords&gt;echocardiography&lt;/Keywords&gt;&lt;Keywords&gt;hospital&lt;/Keywords&gt;&lt;Keywords&gt;patient&lt;/Keywords&gt;&lt;Keywords&gt;study&lt;/Keywords&gt;&lt;Keywords&gt;university&lt;/Keywords&gt;&lt;Reprint&gt;In File&lt;/Reprint&gt;&lt;Start_Page&gt;71&lt;/Start_Page&gt;&lt;End_Page&gt;75&lt;/End_Page&gt;&lt;Periodical&gt;American Journal of Emergency Medicine&lt;/Periodical&gt;&lt;Volume&gt;22&lt;/Volume&gt;&lt;Issue&gt;2&lt;/Issue&gt;&lt;Address&gt;Department of Internal Medicine, University Hospital Basel, Basel, Switzerland&lt;/Address&gt;&lt;ZZ_JournalFull&gt;&lt;f name="System"&gt;American Journal of Emergency Medicine&lt;/f&gt;&lt;/ZZ_JournalFull&gt;&lt;ZZ_WorkformID&gt;1&lt;/ZZ_WorkformID&gt;&lt;/MDL&gt;&lt;/Cite&gt;&lt;/Refman&gt;</w:instrText>
            </w:r>
            <w:r w:rsidR="00FC2DC5" w:rsidRPr="00EF4EB9">
              <w:rPr>
                <w:color w:val="000000"/>
                <w:sz w:val="18"/>
                <w:szCs w:val="18"/>
              </w:rPr>
              <w:fldChar w:fldCharType="separate"/>
            </w:r>
            <w:r w:rsidR="00C555BF" w:rsidRPr="00C555BF">
              <w:rPr>
                <w:noProof/>
                <w:color w:val="000000"/>
                <w:sz w:val="18"/>
                <w:szCs w:val="18"/>
                <w:vertAlign w:val="superscript"/>
              </w:rPr>
              <w:t>88</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Valvular heart disease</w:t>
            </w:r>
          </w:p>
        </w:tc>
        <w:tc>
          <w:tcPr>
            <w:tcW w:w="993" w:type="dxa"/>
          </w:tcPr>
          <w:p w:rsidR="00DD03FA" w:rsidRPr="00EF4EB9" w:rsidRDefault="00DD03FA" w:rsidP="003E06D1">
            <w:pPr>
              <w:jc w:val="right"/>
              <w:rPr>
                <w:color w:val="000000"/>
                <w:sz w:val="18"/>
                <w:szCs w:val="18"/>
              </w:rPr>
            </w:pPr>
            <w:r w:rsidRPr="00EF4EB9">
              <w:rPr>
                <w:color w:val="000000"/>
                <w:sz w:val="18"/>
                <w:szCs w:val="18"/>
              </w:rPr>
              <w:t>203</w:t>
            </w:r>
          </w:p>
        </w:tc>
        <w:tc>
          <w:tcPr>
            <w:tcW w:w="1134" w:type="dxa"/>
          </w:tcPr>
          <w:p w:rsidR="00DD03FA" w:rsidRPr="00EF4EB9" w:rsidRDefault="00DD03FA" w:rsidP="003E06D1">
            <w:pPr>
              <w:rPr>
                <w:color w:val="000000"/>
                <w:sz w:val="18"/>
                <w:szCs w:val="18"/>
              </w:rPr>
            </w:pPr>
            <w:r w:rsidRPr="00EF4EB9">
              <w:rPr>
                <w:color w:val="000000"/>
                <w:sz w:val="18"/>
                <w:szCs w:val="18"/>
              </w:rPr>
              <w:t>NR (all had heart murmu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Clinical cardiac exam (including auscultation)</w:t>
            </w:r>
          </w:p>
        </w:tc>
        <w:tc>
          <w:tcPr>
            <w:tcW w:w="1400"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ensitivity = 1)</w:t>
            </w:r>
          </w:p>
        </w:tc>
        <w:tc>
          <w:tcPr>
            <w:tcW w:w="1293" w:type="dxa"/>
          </w:tcPr>
          <w:p w:rsidR="00DD03FA" w:rsidRPr="000D7528" w:rsidRDefault="00DD03FA" w:rsidP="003E06D1">
            <w:pPr>
              <w:rPr>
                <w:color w:val="000000"/>
                <w:sz w:val="18"/>
                <w:szCs w:val="18"/>
                <w:highlight w:val="lightGray"/>
              </w:rPr>
            </w:pPr>
            <w:r w:rsidRPr="000D7528">
              <w:rPr>
                <w:color w:val="000000"/>
                <w:sz w:val="18"/>
                <w:szCs w:val="18"/>
                <w:highlight w:val="lightGray"/>
              </w:rPr>
              <w:t>TTE as gold standard (presumed specificity=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Veyrat et al 1983</w:t>
            </w:r>
            <w:r w:rsidR="00FC2DC5" w:rsidRPr="00EF4EB9">
              <w:rPr>
                <w:color w:val="000000"/>
                <w:sz w:val="18"/>
                <w:szCs w:val="18"/>
              </w:rPr>
              <w:fldChar w:fldCharType="begin"/>
            </w:r>
            <w:r w:rsidR="00C555BF">
              <w:rPr>
                <w:color w:val="000000"/>
                <w:sz w:val="18"/>
                <w:szCs w:val="18"/>
              </w:rPr>
              <w:instrText xml:space="preserve"> ADDIN REFMGR.CITE &lt;Refman&gt;&lt;Cite&gt;&lt;Author&gt;Veyrat&lt;/Author&gt;&lt;Year&gt;1983&lt;/Year&gt;&lt;RecNum&gt;19441&lt;/RecNum&gt;&lt;IDText&gt;New indexes for assessing aortic regurgitation with two-dimensional Doppler echocardiographic measurement of the regurgitant aortic valvular area&lt;/IDText&gt;&lt;MDL Ref_Type="Journal"&gt;&lt;Ref_Type&gt;Journal&lt;/Ref_Type&gt;&lt;Ref_ID&gt;19441&lt;/Ref_ID&gt;&lt;Title_Primary&gt;New indexes for assessing aortic regurgitation with two-dimensional Doppler echocardiographic measurement of the regurgitant aortic valvular area&lt;/Title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Date_Primary&gt;1983/11&lt;/Date_Primary&gt;&lt;Keywords&gt;$$accept title Second search&lt;/Keywords&gt;&lt;Keywords&gt;$$aortic regurgita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998&lt;/Start_Page&gt;&lt;End_Page&gt;1005&lt;/End_Page&gt;&lt;Periodical&gt;Circulation&lt;/Periodical&gt;&lt;Volume&gt;68&lt;/Volume&gt;&lt;Issue&gt;5&lt;/Issue&gt;&lt;ZZ_JournalFull&gt;&lt;f name="System"&gt;Circulation&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1</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 xml:space="preserve">Aortic regurgitation  </w:t>
            </w:r>
          </w:p>
        </w:tc>
        <w:tc>
          <w:tcPr>
            <w:tcW w:w="993" w:type="dxa"/>
          </w:tcPr>
          <w:p w:rsidR="00DD03FA" w:rsidRPr="00EF4EB9" w:rsidRDefault="00DD03FA" w:rsidP="003E06D1">
            <w:pPr>
              <w:jc w:val="right"/>
              <w:rPr>
                <w:color w:val="000000"/>
                <w:sz w:val="18"/>
                <w:szCs w:val="18"/>
              </w:rPr>
            </w:pPr>
            <w:r w:rsidRPr="00EF4EB9">
              <w:rPr>
                <w:color w:val="000000"/>
                <w:sz w:val="18"/>
                <w:szCs w:val="18"/>
              </w:rPr>
              <w:t>95</w:t>
            </w:r>
          </w:p>
        </w:tc>
        <w:tc>
          <w:tcPr>
            <w:tcW w:w="1134" w:type="dxa"/>
          </w:tcPr>
          <w:p w:rsidR="00DD03FA" w:rsidRPr="00EF4EB9" w:rsidRDefault="00DD03FA" w:rsidP="003E06D1">
            <w:pPr>
              <w:rPr>
                <w:color w:val="000000"/>
                <w:sz w:val="18"/>
                <w:szCs w:val="18"/>
              </w:rPr>
            </w:pPr>
            <w:r w:rsidRPr="00EF4EB9">
              <w:rPr>
                <w:color w:val="000000"/>
                <w:sz w:val="18"/>
                <w:szCs w:val="18"/>
              </w:rPr>
              <w:t>40% AF</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Aortography</w:t>
            </w:r>
          </w:p>
        </w:tc>
        <w:tc>
          <w:tcPr>
            <w:tcW w:w="1400"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95</w:t>
            </w:r>
            <w:r w:rsidR="0093170B" w:rsidRPr="000D7528">
              <w:rPr>
                <w:color w:val="000000"/>
                <w:sz w:val="18"/>
                <w:szCs w:val="18"/>
                <w:highlight w:val="lightGray"/>
              </w:rPr>
              <w:t xml:space="preserve"> (95%CI 0.89-1.0)</w:t>
            </w:r>
          </w:p>
        </w:tc>
        <w:tc>
          <w:tcPr>
            <w:tcW w:w="1293"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 xml:space="preserve">Wong et al 1983 </w:t>
            </w:r>
            <w:r w:rsidR="00FC2DC5" w:rsidRPr="00EF4EB9">
              <w:rPr>
                <w:color w:val="000000"/>
                <w:sz w:val="18"/>
                <w:szCs w:val="18"/>
              </w:rPr>
              <w:fldChar w:fldCharType="begin"/>
            </w:r>
            <w:r w:rsidR="00C555BF">
              <w:rPr>
                <w:color w:val="000000"/>
                <w:sz w:val="18"/>
                <w:szCs w:val="18"/>
              </w:rPr>
              <w:instrText xml:space="preserve"> ADDIN REFMGR.CITE &lt;Refman&gt;&lt;Cite&gt;&lt;Author&gt;Wong&lt;/Author&gt;&lt;Year&gt;1983&lt;/Year&gt;&lt;RecNum&gt;19440&lt;/RecNum&gt;&lt;IDText&gt;Sensitivity and specificity of two-dimensional echocardiography in the detection of valvular calcification&lt;/IDText&gt;&lt;MDL Ref_Type="Journal"&gt;&lt;Ref_Type&gt;Journal&lt;/Ref_Type&gt;&lt;Ref_ID&gt;19440&lt;/Ref_ID&gt;&lt;Title_Primary&gt;Sensitivity and specificity of two-dimensional echocardiography in the detection of valvular calcification&lt;/Title_Primary&gt;&lt;Authors_Primary&gt;Wong,M.&lt;/Authors_Primary&gt;&lt;Authors_Primary&gt;Tei,C.&lt;/Authors_Primary&gt;&lt;Authors_Primary&gt;Shah,P.M.&lt;/Authors_Primary&gt;&lt;Authors_Primary&gt;Wong,M.&lt;/Authors_Primary&gt;&lt;Authors_Primary&gt;Tei,C.&lt;/Authors_Primary&gt;&lt;Authors_Primary&gt;Shah,P.M.&lt;/Authors_Primary&gt;&lt;Date_Primary&gt;1983/10&lt;/Date_Primary&gt;&lt;Keywords&gt;$$accept title Second search&lt;/Keywords&gt;&lt;Keywords&gt;$$echo marker&lt;/Keywords&gt;&lt;Keywords&gt;$$keep from second search&lt;/Keywords&gt;&lt;Keywords&gt;$$Medline&lt;/Keywords&gt;&lt;Keywords&gt;$$Pathologies&lt;/Keywords&gt;&lt;Keywords&gt;$$valve&lt;/Keywords&gt;&lt;Keywords&gt;article&lt;/Keywords&gt;&lt;Keywords&gt;calcification&lt;/Keywords&gt;&lt;Keywords&gt;echocardiography&lt;/Keywords&gt;&lt;Keywords&gt;study&lt;/Keywords&gt;&lt;Reprint&gt;In File&lt;/Reprint&gt;&lt;Start_Page&gt;423&lt;/Start_Page&gt;&lt;End_Page&gt;427&lt;/End_Page&gt;&lt;Periodical&gt;Chest&lt;/Periodical&gt;&lt;Volume&gt;84&lt;/Volume&gt;&lt;Issue&gt;4&lt;/Issue&gt;&lt;ZZ_JournalFull&gt;&lt;f name="System"&gt;Chest&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3</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Aortic stenosis, calcification</w:t>
            </w:r>
          </w:p>
        </w:tc>
        <w:tc>
          <w:tcPr>
            <w:tcW w:w="993" w:type="dxa"/>
          </w:tcPr>
          <w:p w:rsidR="00DD03FA" w:rsidRPr="00EF4EB9" w:rsidRDefault="00DD03FA" w:rsidP="003E06D1">
            <w:pPr>
              <w:jc w:val="right"/>
              <w:rPr>
                <w:color w:val="000000"/>
                <w:sz w:val="18"/>
                <w:szCs w:val="18"/>
              </w:rPr>
            </w:pPr>
            <w:r w:rsidRPr="00EF4EB9">
              <w:rPr>
                <w:color w:val="000000"/>
                <w:sz w:val="18"/>
                <w:szCs w:val="18"/>
              </w:rPr>
              <w:t>113</w:t>
            </w:r>
          </w:p>
        </w:tc>
        <w:tc>
          <w:tcPr>
            <w:tcW w:w="1134" w:type="dxa"/>
          </w:tcPr>
          <w:p w:rsidR="00DD03FA" w:rsidRPr="00EF4EB9" w:rsidRDefault="00DD03FA" w:rsidP="003E06D1">
            <w:pPr>
              <w:rPr>
                <w:color w:val="000000"/>
                <w:sz w:val="18"/>
                <w:szCs w:val="18"/>
              </w:rPr>
            </w:pPr>
            <w:r w:rsidRPr="00EF4EB9">
              <w:rPr>
                <w:color w:val="000000"/>
                <w:sz w:val="18"/>
                <w:szCs w:val="18"/>
              </w:rPr>
              <w:t>N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867F82">
            <w:pPr>
              <w:rPr>
                <w:color w:val="000000"/>
                <w:sz w:val="18"/>
                <w:szCs w:val="18"/>
              </w:rPr>
            </w:pPr>
            <w:r w:rsidRPr="00EF4EB9">
              <w:rPr>
                <w:color w:val="000000"/>
                <w:sz w:val="18"/>
                <w:szCs w:val="18"/>
              </w:rPr>
              <w:t>Cinefl</w:t>
            </w:r>
            <w:r w:rsidR="00867F82" w:rsidRPr="00EF4EB9">
              <w:rPr>
                <w:color w:val="000000"/>
                <w:sz w:val="18"/>
                <w:szCs w:val="18"/>
              </w:rPr>
              <w:t>u</w:t>
            </w:r>
            <w:r w:rsidRPr="00EF4EB9">
              <w:rPr>
                <w:color w:val="000000"/>
                <w:sz w:val="18"/>
                <w:szCs w:val="18"/>
              </w:rPr>
              <w:t>orograms</w:t>
            </w:r>
          </w:p>
        </w:tc>
        <w:tc>
          <w:tcPr>
            <w:tcW w:w="1400"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76</w:t>
            </w:r>
            <w:r w:rsidR="0093170B" w:rsidRPr="000D7528">
              <w:rPr>
                <w:color w:val="000000"/>
                <w:sz w:val="18"/>
                <w:szCs w:val="18"/>
                <w:highlight w:val="lightGray"/>
              </w:rPr>
              <w:t xml:space="preserve"> (95%CI 0.68-0.84)</w:t>
            </w:r>
          </w:p>
        </w:tc>
        <w:tc>
          <w:tcPr>
            <w:tcW w:w="1293"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89</w:t>
            </w:r>
            <w:r w:rsidR="0093170B" w:rsidRPr="000D7528">
              <w:rPr>
                <w:color w:val="000000"/>
                <w:sz w:val="18"/>
                <w:szCs w:val="18"/>
                <w:highlight w:val="lightGray"/>
              </w:rPr>
              <w:t xml:space="preserve"> (95%CI 0.83-0.95)</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 xml:space="preserve">Wong et al 1983 </w:t>
            </w:r>
            <w:r w:rsidR="00FC2DC5" w:rsidRPr="00EF4EB9">
              <w:rPr>
                <w:color w:val="000000"/>
                <w:sz w:val="18"/>
                <w:szCs w:val="18"/>
              </w:rPr>
              <w:fldChar w:fldCharType="begin"/>
            </w:r>
            <w:r w:rsidR="00C555BF">
              <w:rPr>
                <w:color w:val="000000"/>
                <w:sz w:val="18"/>
                <w:szCs w:val="18"/>
              </w:rPr>
              <w:instrText xml:space="preserve"> ADDIN REFMGR.CITE &lt;Refman&gt;&lt;Cite&gt;&lt;Author&gt;Wong&lt;/Author&gt;&lt;Year&gt;1983&lt;/Year&gt;&lt;RecNum&gt;19440&lt;/RecNum&gt;&lt;IDText&gt;Sensitivity and specificity of two-dimensional echocardiography in the detection of valvular calcification&lt;/IDText&gt;&lt;MDL Ref_Type="Journal"&gt;&lt;Ref_Type&gt;Journal&lt;/Ref_Type&gt;&lt;Ref_ID&gt;19440&lt;/Ref_ID&gt;&lt;Title_Primary&gt;Sensitivity and specificity of two-dimensional echocardiography in the detection of valvular calcification&lt;/Title_Primary&gt;&lt;Authors_Primary&gt;Wong,M.&lt;/Authors_Primary&gt;&lt;Authors_Primary&gt;Tei,C.&lt;/Authors_Primary&gt;&lt;Authors_Primary&gt;Shah,P.M.&lt;/Authors_Primary&gt;&lt;Authors_Primary&gt;Wong,M.&lt;/Authors_Primary&gt;&lt;Authors_Primary&gt;Tei,C.&lt;/Authors_Primary&gt;&lt;Authors_Primary&gt;Shah,P.M.&lt;/Authors_Primary&gt;&lt;Date_Primary&gt;1983/10&lt;/Date_Primary&gt;&lt;Keywords&gt;$$accept title Second search&lt;/Keywords&gt;&lt;Keywords&gt;$$echo marker&lt;/Keywords&gt;&lt;Keywords&gt;$$keep from second search&lt;/Keywords&gt;&lt;Keywords&gt;$$Medline&lt;/Keywords&gt;&lt;Keywords&gt;$$Pathologies&lt;/Keywords&gt;&lt;Keywords&gt;$$valve&lt;/Keywords&gt;&lt;Keywords&gt;article&lt;/Keywords&gt;&lt;Keywords&gt;calcification&lt;/Keywords&gt;&lt;Keywords&gt;echocardiography&lt;/Keywords&gt;&lt;Keywords&gt;study&lt;/Keywords&gt;&lt;Reprint&gt;In File&lt;/Reprint&gt;&lt;Start_Page&gt;423&lt;/Start_Page&gt;&lt;End_Page&gt;427&lt;/End_Page&gt;&lt;Periodical&gt;Chest&lt;/Periodical&gt;&lt;Volume&gt;84&lt;/Volume&gt;&lt;Issue&gt;4&lt;/Issue&gt;&lt;ZZ_JournalFull&gt;&lt;f name="System"&gt;Chest&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3</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Mitral stenosis, annulus calcification</w:t>
            </w:r>
          </w:p>
        </w:tc>
        <w:tc>
          <w:tcPr>
            <w:tcW w:w="993" w:type="dxa"/>
          </w:tcPr>
          <w:p w:rsidR="00DD03FA" w:rsidRPr="00EF4EB9" w:rsidRDefault="00DD03FA" w:rsidP="003E06D1">
            <w:pPr>
              <w:jc w:val="right"/>
              <w:rPr>
                <w:color w:val="000000"/>
                <w:sz w:val="18"/>
                <w:szCs w:val="18"/>
              </w:rPr>
            </w:pPr>
            <w:r w:rsidRPr="00EF4EB9">
              <w:rPr>
                <w:color w:val="000000"/>
                <w:sz w:val="18"/>
                <w:szCs w:val="18"/>
              </w:rPr>
              <w:t>113</w:t>
            </w:r>
          </w:p>
        </w:tc>
        <w:tc>
          <w:tcPr>
            <w:tcW w:w="1134" w:type="dxa"/>
          </w:tcPr>
          <w:p w:rsidR="00DD03FA" w:rsidRPr="00EF4EB9" w:rsidRDefault="00DD03FA" w:rsidP="003E06D1">
            <w:pPr>
              <w:rPr>
                <w:color w:val="000000"/>
                <w:sz w:val="18"/>
                <w:szCs w:val="18"/>
              </w:rPr>
            </w:pPr>
            <w:r w:rsidRPr="00EF4EB9">
              <w:rPr>
                <w:color w:val="000000"/>
                <w:sz w:val="18"/>
                <w:szCs w:val="18"/>
              </w:rPr>
              <w:t>N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867F82">
            <w:pPr>
              <w:rPr>
                <w:color w:val="000000"/>
                <w:sz w:val="18"/>
                <w:szCs w:val="18"/>
              </w:rPr>
            </w:pPr>
            <w:r w:rsidRPr="00EF4EB9">
              <w:rPr>
                <w:color w:val="000000"/>
                <w:sz w:val="18"/>
                <w:szCs w:val="18"/>
              </w:rPr>
              <w:t>Cinefl</w:t>
            </w:r>
            <w:r w:rsidR="00867F82" w:rsidRPr="00EF4EB9">
              <w:rPr>
                <w:color w:val="000000"/>
                <w:sz w:val="18"/>
                <w:szCs w:val="18"/>
              </w:rPr>
              <w:t>u</w:t>
            </w:r>
            <w:r w:rsidRPr="00EF4EB9">
              <w:rPr>
                <w:color w:val="000000"/>
                <w:sz w:val="18"/>
                <w:szCs w:val="18"/>
              </w:rPr>
              <w:t>orograms</w:t>
            </w:r>
          </w:p>
        </w:tc>
        <w:tc>
          <w:tcPr>
            <w:tcW w:w="1400"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7</w:t>
            </w:r>
            <w:r w:rsidR="0093170B" w:rsidRPr="000D7528">
              <w:rPr>
                <w:color w:val="000000"/>
                <w:sz w:val="18"/>
                <w:szCs w:val="18"/>
                <w:highlight w:val="lightGray"/>
              </w:rPr>
              <w:t>7 (95%CI 0.69-0.84)</w:t>
            </w:r>
          </w:p>
        </w:tc>
        <w:tc>
          <w:tcPr>
            <w:tcW w:w="1293"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w:t>
            </w:r>
            <w:r w:rsidR="0093170B" w:rsidRPr="000D7528">
              <w:rPr>
                <w:color w:val="000000"/>
                <w:sz w:val="18"/>
                <w:szCs w:val="18"/>
                <w:highlight w:val="lightGray"/>
              </w:rPr>
              <w:t>94 (95%CI 0.89-0.98)</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 xml:space="preserve">Wong et al 1983 </w:t>
            </w:r>
            <w:r w:rsidR="00FC2DC5" w:rsidRPr="00EF4EB9">
              <w:rPr>
                <w:color w:val="000000"/>
                <w:sz w:val="18"/>
                <w:szCs w:val="18"/>
              </w:rPr>
              <w:fldChar w:fldCharType="begin"/>
            </w:r>
            <w:r w:rsidR="00C555BF">
              <w:rPr>
                <w:color w:val="000000"/>
                <w:sz w:val="18"/>
                <w:szCs w:val="18"/>
              </w:rPr>
              <w:instrText xml:space="preserve"> ADDIN REFMGR.CITE &lt;Refman&gt;&lt;Cite&gt;&lt;Author&gt;Wong&lt;/Author&gt;&lt;Year&gt;1983&lt;/Year&gt;&lt;RecNum&gt;19440&lt;/RecNum&gt;&lt;IDText&gt;Sensitivity and specificity of two-dimensional echocardiography in the detection of valvular calcification&lt;/IDText&gt;&lt;MDL Ref_Type="Journal"&gt;&lt;Ref_Type&gt;Journal&lt;/Ref_Type&gt;&lt;Ref_ID&gt;19440&lt;/Ref_ID&gt;&lt;Title_Primary&gt;Sensitivity and specificity of two-dimensional echocardiography in the detection of valvular calcification&lt;/Title_Primary&gt;&lt;Authors_Primary&gt;Wong,M.&lt;/Authors_Primary&gt;&lt;Authors_Primary&gt;Tei,C.&lt;/Authors_Primary&gt;&lt;Authors_Primary&gt;Shah,P.M.&lt;/Authors_Primary&gt;&lt;Authors_Primary&gt;Wong,M.&lt;/Authors_Primary&gt;&lt;Authors_Primary&gt;Tei,C.&lt;/Authors_Primary&gt;&lt;Authors_Primary&gt;Shah,P.M.&lt;/Authors_Primary&gt;&lt;Date_Primary&gt;1983/10&lt;/Date_Primary&gt;&lt;Keywords&gt;$$accept title Second search&lt;/Keywords&gt;&lt;Keywords&gt;$$echo marker&lt;/Keywords&gt;&lt;Keywords&gt;$$keep from second search&lt;/Keywords&gt;&lt;Keywords&gt;$$Medline&lt;/Keywords&gt;&lt;Keywords&gt;$$Pathologies&lt;/Keywords&gt;&lt;Keywords&gt;$$valve&lt;/Keywords&gt;&lt;Keywords&gt;article&lt;/Keywords&gt;&lt;Keywords&gt;calcification&lt;/Keywords&gt;&lt;Keywords&gt;echocardiography&lt;/Keywords&gt;&lt;Keywords&gt;study&lt;/Keywords&gt;&lt;Reprint&gt;In File&lt;/Reprint&gt;&lt;Start_Page&gt;423&lt;/Start_Page&gt;&lt;End_Page&gt;427&lt;/End_Page&gt;&lt;Periodical&gt;Chest&lt;/Periodical&gt;&lt;Volume&gt;84&lt;/Volume&gt;&lt;Issue&gt;4&lt;/Issue&gt;&lt;ZZ_JournalFull&gt;&lt;f name="System"&gt;Chest&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3</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Mitral stenosis, leaflet calcification</w:t>
            </w:r>
          </w:p>
        </w:tc>
        <w:tc>
          <w:tcPr>
            <w:tcW w:w="993" w:type="dxa"/>
          </w:tcPr>
          <w:p w:rsidR="00DD03FA" w:rsidRPr="00EF4EB9" w:rsidRDefault="00DD03FA" w:rsidP="003E06D1">
            <w:pPr>
              <w:jc w:val="right"/>
              <w:rPr>
                <w:color w:val="000000"/>
                <w:sz w:val="18"/>
                <w:szCs w:val="18"/>
              </w:rPr>
            </w:pPr>
            <w:r w:rsidRPr="00EF4EB9">
              <w:rPr>
                <w:color w:val="000000"/>
                <w:sz w:val="18"/>
                <w:szCs w:val="18"/>
              </w:rPr>
              <w:t>113</w:t>
            </w:r>
          </w:p>
        </w:tc>
        <w:tc>
          <w:tcPr>
            <w:tcW w:w="1134" w:type="dxa"/>
          </w:tcPr>
          <w:p w:rsidR="00DD03FA" w:rsidRPr="00EF4EB9" w:rsidRDefault="00DD03FA" w:rsidP="003E06D1">
            <w:pPr>
              <w:rPr>
                <w:color w:val="000000"/>
                <w:sz w:val="18"/>
                <w:szCs w:val="18"/>
              </w:rPr>
            </w:pPr>
            <w:r w:rsidRPr="00EF4EB9">
              <w:rPr>
                <w:color w:val="000000"/>
                <w:sz w:val="18"/>
                <w:szCs w:val="18"/>
              </w:rPr>
              <w:t>N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Cineflourograms</w:t>
            </w:r>
          </w:p>
        </w:tc>
        <w:tc>
          <w:tcPr>
            <w:tcW w:w="1400"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22</w:t>
            </w:r>
            <w:r w:rsidR="0093170B" w:rsidRPr="000D7528">
              <w:rPr>
                <w:color w:val="000000"/>
                <w:sz w:val="18"/>
                <w:szCs w:val="18"/>
                <w:highlight w:val="lightGray"/>
              </w:rPr>
              <w:t xml:space="preserve"> (95%CI 0.15-0.30)</w:t>
            </w:r>
          </w:p>
        </w:tc>
        <w:tc>
          <w:tcPr>
            <w:tcW w:w="1293"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w:t>
            </w:r>
            <w:r w:rsidR="0093170B" w:rsidRPr="000D7528">
              <w:rPr>
                <w:color w:val="000000"/>
                <w:sz w:val="18"/>
                <w:szCs w:val="18"/>
                <w:highlight w:val="lightGray"/>
              </w:rPr>
              <w:t>93 (95%CI 0.88-0.97)</w:t>
            </w:r>
          </w:p>
        </w:tc>
      </w:tr>
      <w:tr w:rsidR="00DD03FA" w:rsidRPr="00EF4EB9" w:rsidTr="003E06D1">
        <w:tc>
          <w:tcPr>
            <w:tcW w:w="1101" w:type="dxa"/>
          </w:tcPr>
          <w:p w:rsidR="00DD03FA" w:rsidRPr="00EF4EB9" w:rsidRDefault="00DD03FA" w:rsidP="005A1380">
            <w:pPr>
              <w:rPr>
                <w:color w:val="000000"/>
                <w:sz w:val="18"/>
                <w:szCs w:val="18"/>
              </w:rPr>
            </w:pPr>
            <w:r w:rsidRPr="00EF4EB9">
              <w:rPr>
                <w:color w:val="000000"/>
                <w:sz w:val="18"/>
                <w:szCs w:val="18"/>
              </w:rPr>
              <w:t xml:space="preserve">Zanolla et al 1982 </w:t>
            </w:r>
            <w:r w:rsidR="00FC2DC5" w:rsidRPr="00EF4EB9">
              <w:rPr>
                <w:color w:val="000000"/>
                <w:sz w:val="18"/>
                <w:szCs w:val="18"/>
              </w:rPr>
              <w:fldChar w:fldCharType="begin"/>
            </w:r>
            <w:r w:rsidR="00C555BF">
              <w:rPr>
                <w:color w:val="000000"/>
                <w:sz w:val="18"/>
                <w:szCs w:val="18"/>
              </w:rPr>
              <w:instrText xml:space="preserve"> ADDIN REFMGR.CITE &lt;Refman&gt;&lt;Cite&gt;&lt;Author&gt;Zanolla&lt;/Author&gt;&lt;Year&gt;1982&lt;/Year&gt;&lt;RecNum&gt;19539&lt;/RecNum&gt;&lt;IDText&gt;Two-dimensional echocardiographic evaluation of mitral valve calcification. Sensitivity and specificity&lt;/IDText&gt;&lt;MDL Ref_Type="Journal"&gt;&lt;Ref_Type&gt;Journal&lt;/Ref_Type&gt;&lt;Ref_ID&gt;19539&lt;/Ref_ID&gt;&lt;Title_Primary&gt;Two-dimensional echocardiographic evaluation of mitral valve calcification. Sensitivity and specificity&lt;/Title_Primary&gt;&lt;Authors_Primary&gt;Zanolla,L.&lt;/Authors_Primary&gt;&lt;Authors_Primary&gt;Marino,P.&lt;/Authors_Primary&gt;&lt;Authors_Primary&gt;Nicolosi,G.L.&lt;/Authors_Primary&gt;&lt;Authors_Primary&gt;Peranzoni,P.F.&lt;/Authors_Primary&gt;&lt;Authors_Primary&gt;Poppi,A.&lt;/Authors_Primary&gt;&lt;Authors_Primary&gt;Zanolla,L.&lt;/Authors_Primary&gt;&lt;Authors_Primary&gt;Marino,P.&lt;/Authors_Primary&gt;&lt;Authors_Primary&gt;Nicolosi,G.L.&lt;/Authors_Primary&gt;&lt;Authors_Primary&gt;Peranzoni,P.F.&lt;/Authors_Primary&gt;&lt;Authors_Primary&gt;Poppi,A.&lt;/Authors_Primary&gt;&lt;Date_Primary&gt;1982/8&lt;/Date_Primary&gt;&lt;Keywords&gt;$$accept title Second search&lt;/Keywords&gt;&lt;Keywords&gt;$$keep from second search&lt;/Keywords&gt;&lt;Keywords&gt;$$Medline&lt;/Keywords&gt;&lt;Keywords&gt;$$mitral valve&lt;/Keywords&gt;&lt;Keywords&gt;$$Pathologies&lt;/Keywords&gt;&lt;Keywords&gt;article&lt;/Keywords&gt;&lt;Keywords&gt;calcification&lt;/Keywords&gt;&lt;Keywords&gt;echocardiography&lt;/Keywords&gt;&lt;Keywords&gt;patient&lt;/Keywords&gt;&lt;Keywords&gt;surgery&lt;/Keywords&gt;&lt;Reprint&gt;In File&lt;/Reprint&gt;&lt;Start_Page&gt;154&lt;/Start_Page&gt;&lt;End_Page&gt;157&lt;/End_Page&gt;&lt;Periodical&gt;Chest&lt;/Periodical&gt;&lt;Volume&gt;82&lt;/Volume&gt;&lt;Issue&gt;2&lt;/Issue&gt;&lt;ZZ_JournalFull&gt;&lt;f name="System"&gt;Chest&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4</w:t>
            </w:r>
            <w:r w:rsidR="00FC2DC5" w:rsidRPr="00EF4EB9">
              <w:rPr>
                <w:color w:val="000000"/>
                <w:sz w:val="18"/>
                <w:szCs w:val="18"/>
              </w:rPr>
              <w:fldChar w:fldCharType="end"/>
            </w:r>
          </w:p>
        </w:tc>
        <w:tc>
          <w:tcPr>
            <w:tcW w:w="1275" w:type="dxa"/>
          </w:tcPr>
          <w:p w:rsidR="00DD03FA" w:rsidRPr="00EF4EB9" w:rsidRDefault="00DD03FA" w:rsidP="003E06D1">
            <w:pPr>
              <w:rPr>
                <w:color w:val="000000"/>
                <w:sz w:val="18"/>
                <w:szCs w:val="18"/>
              </w:rPr>
            </w:pPr>
            <w:r w:rsidRPr="00EF4EB9">
              <w:rPr>
                <w:color w:val="000000"/>
                <w:sz w:val="18"/>
                <w:szCs w:val="18"/>
              </w:rPr>
              <w:t>Mitral stenosis</w:t>
            </w:r>
          </w:p>
        </w:tc>
        <w:tc>
          <w:tcPr>
            <w:tcW w:w="993" w:type="dxa"/>
          </w:tcPr>
          <w:p w:rsidR="00DD03FA" w:rsidRPr="00EF4EB9" w:rsidRDefault="00DD03FA" w:rsidP="003E06D1">
            <w:pPr>
              <w:jc w:val="right"/>
              <w:rPr>
                <w:color w:val="000000"/>
                <w:sz w:val="18"/>
                <w:szCs w:val="18"/>
              </w:rPr>
            </w:pPr>
            <w:r w:rsidRPr="00EF4EB9">
              <w:rPr>
                <w:color w:val="000000"/>
                <w:sz w:val="18"/>
                <w:szCs w:val="18"/>
              </w:rPr>
              <w:t>43</w:t>
            </w:r>
          </w:p>
        </w:tc>
        <w:tc>
          <w:tcPr>
            <w:tcW w:w="1134" w:type="dxa"/>
          </w:tcPr>
          <w:p w:rsidR="00DD03FA" w:rsidRPr="00EF4EB9" w:rsidRDefault="00DD03FA" w:rsidP="003E06D1">
            <w:pPr>
              <w:rPr>
                <w:color w:val="000000"/>
                <w:sz w:val="18"/>
                <w:szCs w:val="18"/>
              </w:rPr>
            </w:pPr>
            <w:r w:rsidRPr="00EF4EB9">
              <w:rPr>
                <w:color w:val="000000"/>
                <w:sz w:val="18"/>
                <w:szCs w:val="18"/>
              </w:rPr>
              <w:t>NR</w:t>
            </w:r>
          </w:p>
        </w:tc>
        <w:tc>
          <w:tcPr>
            <w:tcW w:w="567" w:type="dxa"/>
          </w:tcPr>
          <w:p w:rsidR="00DD03FA" w:rsidRPr="00EF4EB9" w:rsidRDefault="00DD03FA" w:rsidP="003E06D1">
            <w:pPr>
              <w:rPr>
                <w:color w:val="000000"/>
                <w:sz w:val="18"/>
                <w:szCs w:val="18"/>
              </w:rPr>
            </w:pPr>
            <w:r w:rsidRPr="00EF4EB9">
              <w:rPr>
                <w:color w:val="000000"/>
                <w:sz w:val="18"/>
                <w:szCs w:val="18"/>
              </w:rPr>
              <w:t>TTE</w:t>
            </w:r>
          </w:p>
        </w:tc>
        <w:tc>
          <w:tcPr>
            <w:tcW w:w="1701" w:type="dxa"/>
          </w:tcPr>
          <w:p w:rsidR="00DD03FA" w:rsidRPr="00EF4EB9" w:rsidRDefault="00DD03FA" w:rsidP="003E06D1">
            <w:pPr>
              <w:rPr>
                <w:color w:val="000000"/>
                <w:sz w:val="18"/>
                <w:szCs w:val="18"/>
              </w:rPr>
            </w:pPr>
            <w:r w:rsidRPr="00EF4EB9">
              <w:rPr>
                <w:color w:val="000000"/>
                <w:sz w:val="18"/>
                <w:szCs w:val="18"/>
              </w:rPr>
              <w:t>Radiography</w:t>
            </w:r>
          </w:p>
        </w:tc>
        <w:tc>
          <w:tcPr>
            <w:tcW w:w="1400" w:type="dxa"/>
          </w:tcPr>
          <w:p w:rsidR="00DD03FA" w:rsidRPr="000D7528" w:rsidRDefault="00DD03FA" w:rsidP="003E06D1">
            <w:pPr>
              <w:jc w:val="right"/>
              <w:rPr>
                <w:color w:val="000000"/>
                <w:sz w:val="18"/>
                <w:szCs w:val="18"/>
                <w:highlight w:val="lightGray"/>
              </w:rPr>
            </w:pPr>
            <w:r w:rsidRPr="000D7528">
              <w:rPr>
                <w:color w:val="000000"/>
                <w:sz w:val="18"/>
                <w:szCs w:val="18"/>
                <w:highlight w:val="lightGray"/>
              </w:rPr>
              <w:t>1</w:t>
            </w:r>
          </w:p>
        </w:tc>
        <w:tc>
          <w:tcPr>
            <w:tcW w:w="1293" w:type="dxa"/>
          </w:tcPr>
          <w:p w:rsidR="00DD03FA" w:rsidRPr="000D7528" w:rsidRDefault="00DD03FA" w:rsidP="0093170B">
            <w:pPr>
              <w:jc w:val="right"/>
              <w:rPr>
                <w:color w:val="000000"/>
                <w:sz w:val="18"/>
                <w:szCs w:val="18"/>
                <w:highlight w:val="lightGray"/>
              </w:rPr>
            </w:pPr>
            <w:r w:rsidRPr="000D7528">
              <w:rPr>
                <w:color w:val="000000"/>
                <w:sz w:val="18"/>
                <w:szCs w:val="18"/>
                <w:highlight w:val="lightGray"/>
              </w:rPr>
              <w:t>0.6</w:t>
            </w:r>
            <w:r w:rsidR="0093170B" w:rsidRPr="000D7528">
              <w:rPr>
                <w:color w:val="000000"/>
                <w:sz w:val="18"/>
                <w:szCs w:val="18"/>
                <w:highlight w:val="lightGray"/>
              </w:rPr>
              <w:t>6 (95%CI 0.51-0.80)</w:t>
            </w:r>
          </w:p>
        </w:tc>
      </w:tr>
    </w:tbl>
    <w:p w:rsidR="00DD03FA" w:rsidRPr="00EF4EB9" w:rsidRDefault="00DD03FA" w:rsidP="00DD03FA">
      <w:pPr>
        <w:rPr>
          <w:sz w:val="18"/>
          <w:szCs w:val="18"/>
        </w:rPr>
      </w:pPr>
    </w:p>
    <w:p w:rsidR="00DD03FA" w:rsidRPr="00EF4EB9" w:rsidRDefault="00DD03FA" w:rsidP="00DD03FA">
      <w:pPr>
        <w:rPr>
          <w:sz w:val="18"/>
          <w:szCs w:val="18"/>
        </w:rPr>
      </w:pPr>
    </w:p>
    <w:p w:rsidR="00DD03FA" w:rsidRPr="00EF4EB9" w:rsidRDefault="00DD03FA" w:rsidP="00DD03FA">
      <w:pPr>
        <w:spacing w:line="360" w:lineRule="auto"/>
        <w:jc w:val="both"/>
        <w:rPr>
          <w:sz w:val="22"/>
          <w:szCs w:val="22"/>
        </w:rPr>
      </w:pPr>
      <w:r w:rsidRPr="00EF4EB9">
        <w:rPr>
          <w:sz w:val="22"/>
          <w:szCs w:val="22"/>
        </w:rPr>
        <w:t xml:space="preserve">One study reported the accuracy of TTE in differentiating between ischaemic and non-ischaemic cardiomyopathy, Table </w:t>
      </w:r>
      <w:r w:rsidR="005B514A" w:rsidRPr="00EF4EB9">
        <w:rPr>
          <w:sz w:val="22"/>
          <w:szCs w:val="22"/>
        </w:rPr>
        <w:t>8</w:t>
      </w:r>
      <w:r w:rsidRPr="00EF4EB9">
        <w:rPr>
          <w:sz w:val="22"/>
          <w:szCs w:val="22"/>
        </w:rPr>
        <w:t>.</w:t>
      </w:r>
      <w:r w:rsidR="00F10FAA" w:rsidRPr="00EF4EB9">
        <w:rPr>
          <w:sz w:val="22"/>
          <w:szCs w:val="22"/>
        </w:rPr>
        <w:t xml:space="preserve">  </w:t>
      </w:r>
      <w:r w:rsidRPr="00EF4EB9">
        <w:rPr>
          <w:sz w:val="22"/>
          <w:szCs w:val="22"/>
        </w:rPr>
        <w:t>This study reported a sensitivity of 0.77 and specificity of 0.77 for differentiating between ischaemic and non-ischaemic cardiomyopathy</w:t>
      </w:r>
      <w:r w:rsidR="00867F82" w:rsidRPr="00EF4EB9">
        <w:rPr>
          <w:sz w:val="22"/>
          <w:szCs w:val="22"/>
        </w:rPr>
        <w:t xml:space="preserve"> with a comparator of angiography</w:t>
      </w:r>
      <w:r w:rsidRPr="00EF4EB9">
        <w:rPr>
          <w:sz w:val="22"/>
          <w:szCs w:val="22"/>
        </w:rPr>
        <w:t>.</w:t>
      </w:r>
    </w:p>
    <w:p w:rsidR="00DD03FA" w:rsidRPr="00EF4EB9" w:rsidRDefault="00DD03FA" w:rsidP="00DD03FA">
      <w:pPr>
        <w:spacing w:line="360" w:lineRule="auto"/>
        <w:rPr>
          <w:sz w:val="22"/>
          <w:szCs w:val="22"/>
        </w:rPr>
      </w:pPr>
    </w:p>
    <w:p w:rsidR="00DD03FA" w:rsidRPr="00EF4EB9" w:rsidRDefault="00DD03FA" w:rsidP="0085086B">
      <w:pPr>
        <w:spacing w:line="360" w:lineRule="auto"/>
        <w:outlineLvl w:val="0"/>
        <w:rPr>
          <w:b/>
          <w:sz w:val="22"/>
          <w:szCs w:val="22"/>
        </w:rPr>
      </w:pPr>
      <w:r w:rsidRPr="00EF4EB9">
        <w:rPr>
          <w:b/>
          <w:sz w:val="22"/>
          <w:szCs w:val="22"/>
        </w:rPr>
        <w:t xml:space="preserve">Table </w:t>
      </w:r>
      <w:r w:rsidR="006C472E" w:rsidRPr="00EF4EB9">
        <w:rPr>
          <w:b/>
          <w:sz w:val="22"/>
          <w:szCs w:val="22"/>
        </w:rPr>
        <w:t>8:</w:t>
      </w:r>
      <w:r w:rsidR="006C472E" w:rsidRPr="00EF4EB9">
        <w:rPr>
          <w:b/>
          <w:sz w:val="22"/>
          <w:szCs w:val="22"/>
        </w:rPr>
        <w:tab/>
      </w:r>
      <w:r w:rsidRPr="00EF4EB9">
        <w:rPr>
          <w:b/>
          <w:sz w:val="22"/>
          <w:szCs w:val="22"/>
        </w:rPr>
        <w:t>Cardiomyopath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1471"/>
        <w:gridCol w:w="888"/>
        <w:gridCol w:w="1019"/>
        <w:gridCol w:w="1104"/>
        <w:gridCol w:w="1166"/>
        <w:gridCol w:w="1010"/>
        <w:gridCol w:w="1018"/>
      </w:tblGrid>
      <w:tr w:rsidR="00DD03FA" w:rsidRPr="00EF4EB9" w:rsidTr="003E06D1">
        <w:tc>
          <w:tcPr>
            <w:tcW w:w="846" w:type="dxa"/>
          </w:tcPr>
          <w:p w:rsidR="00DD03FA" w:rsidRPr="00EF4EB9" w:rsidRDefault="00DD03FA" w:rsidP="003E06D1">
            <w:pPr>
              <w:rPr>
                <w:sz w:val="18"/>
                <w:szCs w:val="18"/>
              </w:rPr>
            </w:pPr>
            <w:r w:rsidRPr="00EF4EB9">
              <w:rPr>
                <w:sz w:val="18"/>
                <w:szCs w:val="18"/>
              </w:rPr>
              <w:t>Study</w:t>
            </w:r>
          </w:p>
        </w:tc>
        <w:tc>
          <w:tcPr>
            <w:tcW w:w="1471" w:type="dxa"/>
          </w:tcPr>
          <w:p w:rsidR="00DD03FA" w:rsidRPr="00EF4EB9" w:rsidRDefault="00DD03FA" w:rsidP="003E06D1">
            <w:pPr>
              <w:rPr>
                <w:sz w:val="18"/>
                <w:szCs w:val="18"/>
              </w:rPr>
            </w:pPr>
            <w:r w:rsidRPr="00EF4EB9">
              <w:rPr>
                <w:sz w:val="18"/>
                <w:szCs w:val="18"/>
              </w:rPr>
              <w:t>Pathology</w:t>
            </w:r>
          </w:p>
        </w:tc>
        <w:tc>
          <w:tcPr>
            <w:tcW w:w="888" w:type="dxa"/>
          </w:tcPr>
          <w:p w:rsidR="00DD03FA" w:rsidRPr="00EF4EB9" w:rsidRDefault="00DD03FA" w:rsidP="003E06D1">
            <w:pPr>
              <w:rPr>
                <w:sz w:val="18"/>
                <w:szCs w:val="18"/>
              </w:rPr>
            </w:pPr>
            <w:r w:rsidRPr="00EF4EB9">
              <w:rPr>
                <w:sz w:val="18"/>
                <w:szCs w:val="18"/>
              </w:rPr>
              <w:t>Number of patients analysed</w:t>
            </w:r>
          </w:p>
        </w:tc>
        <w:tc>
          <w:tcPr>
            <w:tcW w:w="1019" w:type="dxa"/>
          </w:tcPr>
          <w:p w:rsidR="00DD03FA" w:rsidRPr="00EF4EB9" w:rsidRDefault="00DD03FA" w:rsidP="003E06D1">
            <w:pPr>
              <w:rPr>
                <w:sz w:val="18"/>
                <w:szCs w:val="18"/>
              </w:rPr>
            </w:pPr>
            <w:r w:rsidRPr="00EF4EB9">
              <w:rPr>
                <w:sz w:val="18"/>
                <w:szCs w:val="18"/>
              </w:rPr>
              <w:t>Population AF</w:t>
            </w:r>
          </w:p>
        </w:tc>
        <w:tc>
          <w:tcPr>
            <w:tcW w:w="1104" w:type="dxa"/>
          </w:tcPr>
          <w:p w:rsidR="00DD03FA" w:rsidRPr="00EF4EB9" w:rsidRDefault="00DD03FA" w:rsidP="003E06D1">
            <w:pPr>
              <w:rPr>
                <w:sz w:val="18"/>
                <w:szCs w:val="18"/>
              </w:rPr>
            </w:pPr>
            <w:r w:rsidRPr="00EF4EB9">
              <w:rPr>
                <w:sz w:val="18"/>
                <w:szCs w:val="18"/>
              </w:rPr>
              <w:t xml:space="preserve">Intervention </w:t>
            </w:r>
          </w:p>
        </w:tc>
        <w:tc>
          <w:tcPr>
            <w:tcW w:w="1166" w:type="dxa"/>
          </w:tcPr>
          <w:p w:rsidR="00DD03FA" w:rsidRPr="00EF4EB9" w:rsidRDefault="00DD03FA" w:rsidP="003E06D1">
            <w:pPr>
              <w:rPr>
                <w:sz w:val="18"/>
                <w:szCs w:val="18"/>
              </w:rPr>
            </w:pPr>
            <w:r w:rsidRPr="00EF4EB9">
              <w:rPr>
                <w:sz w:val="18"/>
                <w:szCs w:val="18"/>
              </w:rPr>
              <w:t xml:space="preserve">Comparator diagnostic test </w:t>
            </w:r>
          </w:p>
        </w:tc>
        <w:tc>
          <w:tcPr>
            <w:tcW w:w="1010" w:type="dxa"/>
          </w:tcPr>
          <w:p w:rsidR="00DD03FA" w:rsidRPr="00EF4EB9" w:rsidRDefault="00DD03FA" w:rsidP="003E06D1">
            <w:pPr>
              <w:rPr>
                <w:sz w:val="18"/>
                <w:szCs w:val="18"/>
              </w:rPr>
            </w:pPr>
            <w:r w:rsidRPr="00EF4EB9">
              <w:rPr>
                <w:sz w:val="18"/>
                <w:szCs w:val="18"/>
              </w:rPr>
              <w:t>Sensitivity of TTE</w:t>
            </w:r>
          </w:p>
        </w:tc>
        <w:tc>
          <w:tcPr>
            <w:tcW w:w="1018" w:type="dxa"/>
          </w:tcPr>
          <w:p w:rsidR="00DD03FA" w:rsidRPr="00EF4EB9" w:rsidRDefault="00DD03FA" w:rsidP="003E06D1">
            <w:pPr>
              <w:rPr>
                <w:sz w:val="18"/>
                <w:szCs w:val="18"/>
              </w:rPr>
            </w:pPr>
            <w:r w:rsidRPr="00EF4EB9">
              <w:rPr>
                <w:sz w:val="18"/>
                <w:szCs w:val="18"/>
              </w:rPr>
              <w:t>Specificity of TTE</w:t>
            </w:r>
          </w:p>
        </w:tc>
      </w:tr>
      <w:tr w:rsidR="00DD03FA" w:rsidRPr="00C82798" w:rsidTr="003E06D1">
        <w:tc>
          <w:tcPr>
            <w:tcW w:w="846" w:type="dxa"/>
          </w:tcPr>
          <w:p w:rsidR="00DD03FA" w:rsidRPr="00EF4EB9" w:rsidRDefault="00DD03FA" w:rsidP="005A1380">
            <w:pPr>
              <w:rPr>
                <w:sz w:val="18"/>
                <w:szCs w:val="18"/>
              </w:rPr>
            </w:pPr>
            <w:r w:rsidRPr="00EF4EB9">
              <w:rPr>
                <w:sz w:val="18"/>
                <w:szCs w:val="18"/>
              </w:rPr>
              <w:t>Okura et al 2006</w:t>
            </w:r>
            <w:r w:rsidR="00FC2DC5" w:rsidRPr="00EF4EB9">
              <w:rPr>
                <w:sz w:val="18"/>
                <w:szCs w:val="18"/>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sz w:val="18"/>
                <w:szCs w:val="18"/>
              </w:rPr>
              <w:instrText xml:space="preserve"> ADDIN REFMGR.CITE </w:instrText>
            </w:r>
            <w:r w:rsidR="00FC2DC5">
              <w:rPr>
                <w:sz w:val="18"/>
                <w:szCs w:val="18"/>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sz w:val="18"/>
                <w:szCs w:val="18"/>
              </w:rPr>
              <w:instrText xml:space="preserve"> ADDIN EN.CITE.DATA </w:instrText>
            </w:r>
            <w:r w:rsidR="00FC2DC5">
              <w:rPr>
                <w:sz w:val="18"/>
                <w:szCs w:val="18"/>
              </w:rPr>
            </w:r>
            <w:r w:rsidR="00FC2DC5">
              <w:rPr>
                <w:sz w:val="18"/>
                <w:szCs w:val="18"/>
              </w:rPr>
              <w:fldChar w:fldCharType="end"/>
            </w:r>
            <w:r w:rsidR="00FC2DC5" w:rsidRPr="00EF4EB9">
              <w:rPr>
                <w:sz w:val="18"/>
                <w:szCs w:val="18"/>
              </w:rPr>
            </w:r>
            <w:r w:rsidR="00FC2DC5" w:rsidRPr="00EF4EB9">
              <w:rPr>
                <w:sz w:val="18"/>
                <w:szCs w:val="18"/>
              </w:rPr>
              <w:fldChar w:fldCharType="separate"/>
            </w:r>
            <w:r w:rsidR="005A1380" w:rsidRPr="005A1380">
              <w:rPr>
                <w:noProof/>
                <w:sz w:val="18"/>
                <w:szCs w:val="18"/>
                <w:vertAlign w:val="superscript"/>
              </w:rPr>
              <w:t>85</w:t>
            </w:r>
            <w:r w:rsidR="00FC2DC5" w:rsidRPr="00EF4EB9">
              <w:rPr>
                <w:sz w:val="18"/>
                <w:szCs w:val="18"/>
              </w:rPr>
              <w:fldChar w:fldCharType="end"/>
            </w:r>
            <w:r w:rsidRPr="00EF4EB9">
              <w:rPr>
                <w:sz w:val="18"/>
                <w:szCs w:val="18"/>
              </w:rPr>
              <w:t xml:space="preserve">  </w:t>
            </w:r>
          </w:p>
        </w:tc>
        <w:tc>
          <w:tcPr>
            <w:tcW w:w="1471" w:type="dxa"/>
          </w:tcPr>
          <w:p w:rsidR="00DD03FA" w:rsidRPr="00EF4EB9" w:rsidRDefault="00DD03FA" w:rsidP="003E06D1">
            <w:pPr>
              <w:rPr>
                <w:sz w:val="18"/>
                <w:szCs w:val="18"/>
              </w:rPr>
            </w:pPr>
            <w:r w:rsidRPr="00EF4EB9">
              <w:rPr>
                <w:sz w:val="18"/>
                <w:szCs w:val="18"/>
              </w:rPr>
              <w:t xml:space="preserve">Cardiomyopathy, differentiating between ischaemic and non-ischaemic </w:t>
            </w:r>
          </w:p>
        </w:tc>
        <w:tc>
          <w:tcPr>
            <w:tcW w:w="888" w:type="dxa"/>
          </w:tcPr>
          <w:p w:rsidR="00DD03FA" w:rsidRPr="00EF4EB9" w:rsidRDefault="00DD03FA" w:rsidP="003E06D1">
            <w:pPr>
              <w:jc w:val="right"/>
              <w:rPr>
                <w:sz w:val="18"/>
                <w:szCs w:val="18"/>
              </w:rPr>
            </w:pPr>
            <w:r w:rsidRPr="00EF4EB9">
              <w:rPr>
                <w:sz w:val="18"/>
                <w:szCs w:val="18"/>
              </w:rPr>
              <w:t>44</w:t>
            </w:r>
          </w:p>
        </w:tc>
        <w:tc>
          <w:tcPr>
            <w:tcW w:w="1019" w:type="dxa"/>
          </w:tcPr>
          <w:p w:rsidR="00DD03FA" w:rsidRPr="00EF4EB9" w:rsidRDefault="00DD03FA" w:rsidP="003E06D1">
            <w:pPr>
              <w:rPr>
                <w:sz w:val="18"/>
                <w:szCs w:val="18"/>
              </w:rPr>
            </w:pPr>
            <w:r w:rsidRPr="00EF4EB9">
              <w:rPr>
                <w:sz w:val="18"/>
                <w:szCs w:val="18"/>
              </w:rPr>
              <w:t>NR</w:t>
            </w:r>
          </w:p>
        </w:tc>
        <w:tc>
          <w:tcPr>
            <w:tcW w:w="1104" w:type="dxa"/>
          </w:tcPr>
          <w:p w:rsidR="00DD03FA" w:rsidRPr="00EF4EB9" w:rsidRDefault="00DD03FA" w:rsidP="003E06D1">
            <w:pPr>
              <w:rPr>
                <w:sz w:val="18"/>
                <w:szCs w:val="18"/>
              </w:rPr>
            </w:pPr>
            <w:r w:rsidRPr="00EF4EB9">
              <w:rPr>
                <w:sz w:val="18"/>
                <w:szCs w:val="18"/>
              </w:rPr>
              <w:t>TTE</w:t>
            </w:r>
          </w:p>
        </w:tc>
        <w:tc>
          <w:tcPr>
            <w:tcW w:w="1166" w:type="dxa"/>
          </w:tcPr>
          <w:p w:rsidR="00DD03FA" w:rsidRPr="00EF4EB9" w:rsidRDefault="00DD03FA" w:rsidP="003E06D1">
            <w:pPr>
              <w:rPr>
                <w:sz w:val="18"/>
                <w:szCs w:val="18"/>
              </w:rPr>
            </w:pPr>
            <w:r w:rsidRPr="00EF4EB9">
              <w:rPr>
                <w:sz w:val="18"/>
                <w:szCs w:val="18"/>
              </w:rPr>
              <w:t>Angiography</w:t>
            </w:r>
          </w:p>
        </w:tc>
        <w:tc>
          <w:tcPr>
            <w:tcW w:w="1010" w:type="dxa"/>
          </w:tcPr>
          <w:p w:rsidR="00DD03FA" w:rsidRPr="000D7528" w:rsidRDefault="00DD03FA" w:rsidP="003E06D1">
            <w:pPr>
              <w:jc w:val="right"/>
              <w:rPr>
                <w:sz w:val="18"/>
                <w:szCs w:val="18"/>
                <w:highlight w:val="lightGray"/>
              </w:rPr>
            </w:pPr>
            <w:r w:rsidRPr="000D7528">
              <w:rPr>
                <w:sz w:val="18"/>
                <w:szCs w:val="18"/>
                <w:highlight w:val="lightGray"/>
              </w:rPr>
              <w:t>0.77</w:t>
            </w:r>
            <w:r w:rsidR="00663F5E" w:rsidRPr="000D7528">
              <w:rPr>
                <w:sz w:val="18"/>
                <w:szCs w:val="18"/>
                <w:highlight w:val="lightGray"/>
              </w:rPr>
              <w:t xml:space="preserve"> (95%CI 0.64-0.89)</w:t>
            </w:r>
          </w:p>
        </w:tc>
        <w:tc>
          <w:tcPr>
            <w:tcW w:w="1018" w:type="dxa"/>
          </w:tcPr>
          <w:p w:rsidR="00DD03FA" w:rsidRPr="000D7528" w:rsidRDefault="00DD03FA" w:rsidP="003E06D1">
            <w:pPr>
              <w:jc w:val="right"/>
              <w:rPr>
                <w:sz w:val="18"/>
                <w:szCs w:val="18"/>
                <w:highlight w:val="lightGray"/>
              </w:rPr>
            </w:pPr>
            <w:r w:rsidRPr="000D7528">
              <w:rPr>
                <w:sz w:val="18"/>
                <w:szCs w:val="18"/>
                <w:highlight w:val="lightGray"/>
              </w:rPr>
              <w:t>0.77</w:t>
            </w:r>
            <w:r w:rsidR="00663F5E" w:rsidRPr="000D7528">
              <w:rPr>
                <w:sz w:val="18"/>
                <w:szCs w:val="18"/>
                <w:highlight w:val="lightGray"/>
              </w:rPr>
              <w:t xml:space="preserve"> (95%CI 0.65-0.90)</w:t>
            </w:r>
          </w:p>
        </w:tc>
      </w:tr>
    </w:tbl>
    <w:p w:rsidR="00DD03FA" w:rsidRPr="00EF4EB9" w:rsidRDefault="00DD03FA" w:rsidP="00DD03FA">
      <w:pPr>
        <w:rPr>
          <w:sz w:val="18"/>
          <w:szCs w:val="18"/>
        </w:rPr>
      </w:pPr>
    </w:p>
    <w:p w:rsidR="00DD03FA" w:rsidRPr="00EF4EB9" w:rsidRDefault="00DD03FA" w:rsidP="00DD03FA">
      <w:pPr>
        <w:rPr>
          <w:sz w:val="18"/>
          <w:szCs w:val="18"/>
        </w:rPr>
      </w:pPr>
    </w:p>
    <w:p w:rsidR="00DD03FA" w:rsidRPr="00EF4EB9" w:rsidRDefault="00DD03FA" w:rsidP="00DD03FA">
      <w:pPr>
        <w:spacing w:line="360" w:lineRule="auto"/>
        <w:jc w:val="both"/>
        <w:rPr>
          <w:sz w:val="22"/>
          <w:szCs w:val="22"/>
        </w:rPr>
      </w:pPr>
      <w:r w:rsidRPr="00EF4EB9">
        <w:rPr>
          <w:sz w:val="22"/>
          <w:szCs w:val="22"/>
        </w:rPr>
        <w:t xml:space="preserve">Five studies reported accuracy of TTE in the diagnosis of heart failure, Table </w:t>
      </w:r>
      <w:r w:rsidR="005B514A" w:rsidRPr="00EF4EB9">
        <w:rPr>
          <w:sz w:val="22"/>
          <w:szCs w:val="22"/>
        </w:rPr>
        <w:t>9</w:t>
      </w:r>
      <w:r w:rsidRPr="00EF4EB9">
        <w:rPr>
          <w:sz w:val="22"/>
          <w:szCs w:val="22"/>
        </w:rPr>
        <w:t>.</w:t>
      </w:r>
      <w:r w:rsidR="00F10FAA" w:rsidRPr="00EF4EB9">
        <w:rPr>
          <w:sz w:val="22"/>
          <w:szCs w:val="22"/>
        </w:rPr>
        <w:t xml:space="preserve">  </w:t>
      </w:r>
      <w:r w:rsidRPr="00EF4EB9">
        <w:rPr>
          <w:rFonts w:eastAsia="Calibri"/>
          <w:sz w:val="22"/>
          <w:szCs w:val="22"/>
          <w:lang w:eastAsia="en-US"/>
        </w:rPr>
        <w:t>TTE was presumed the gold standard for two studies of congestive heart failure</w:t>
      </w:r>
      <w:r w:rsidR="00FC2DC5" w:rsidRPr="00EF4EB9">
        <w:rPr>
          <w:sz w:val="22"/>
          <w:szCs w:val="22"/>
        </w:rPr>
        <w:fldChar w:fldCharType="begin"/>
      </w:r>
      <w:r w:rsidR="00C555BF">
        <w:rPr>
          <w:sz w:val="22"/>
          <w:szCs w:val="22"/>
        </w:rPr>
        <w:instrText xml:space="preserve"> ADDIN REFMGR.CITE &lt;Refman&gt;&lt;Cite&gt;&lt;Author&gt;Maestre&lt;/Author&gt;&lt;Year&gt;2009&lt;/Year&gt;&lt;RecNum&gt;5959&lt;/RecNum&gt;&lt;IDText&gt;Diagnostic accuracy of clinical criteria for identifying systolic and diastolic heart failure: cross-sectional study&lt;/IDText&gt;&lt;MDL Ref_Type="Journal"&gt;&lt;Ref_Type&gt;Journal&lt;/Ref_Type&gt;&lt;Ref_ID&gt;5959&lt;/Ref_ID&gt;&lt;Title_Primary&gt;Diagnostic accuracy of clinical criteria for identifying systolic and diastolic heart failure: cross-sectional study&lt;/Title_Primary&gt;&lt;Authors_Primary&gt;Maestre,A.&lt;/Authors_Primary&gt;&lt;Authors_Primary&gt;Gil,V.&lt;/Authors_Primary&gt;&lt;Authors_Primary&gt;Gallego,J.&lt;/Authors_Primary&gt;&lt;Authors_Primary&gt;Aznar,J.&lt;/Authors_Primary&gt;&lt;Authors_Primary&gt;Mora,A.&lt;/Authors_Primary&gt;&lt;Authors_Primary&gt;Martin-Hidalgo,A.&lt;/Authors_Primary&gt;&lt;Authors_Primary&gt;Maestre,Ana&lt;/Authors_Primary&gt;&lt;Authors_Primary&gt;Gil,Vicente&lt;/Authors_Primary&gt;&lt;Authors_Primary&gt;Gallego,Javier&lt;/Authors_Primary&gt;&lt;Authors_Primary&gt;Aznar,Jose&lt;/Authors_Primary&gt;&lt;Authors_Primary&gt;Mora,Antonia&lt;/Authors_Primary&gt;&lt;Authors_Primary&gt;Martin-Hidalgo,Alberto&lt;/Authors_Primary&gt;&lt;Date_Primary&gt;2009/2&lt;/Date_Primary&gt;&lt;Keywords&gt;$$accept title&lt;/Keywords&gt;&lt;Keywords&gt;$$diagnostic study&lt;/Keywords&gt;&lt;Keywords&gt;$$echo&lt;/Keywords&gt;&lt;Keywords&gt;$$heart failure&lt;/Keywords&gt;&lt;Keywords&gt;$$left ventricular&lt;/Keywords&gt;&lt;Keywords&gt;$$Medline&lt;/Keywords&gt;&lt;Keywords&gt;$$Pathologies&lt;/Keywords&gt;&lt;Keywords&gt;$$Pathologies taster&lt;/Keywords&gt;&lt;Keywords&gt;$$retrieve for diagnostic study&lt;/Keywords&gt;&lt;Keywords&gt;echocardiography&lt;/Keywords&gt;&lt;Keywords&gt;left ventricular&lt;/Keywords&gt;&lt;Reprint&gt;In File&lt;/Reprint&gt;&lt;Start_Page&gt;55&lt;/Start_Page&gt;&lt;End_Page&gt;61&lt;/End_Page&gt;&lt;Periodical&gt;Journal of Evaluation in Clinical Practice&lt;/Periodical&gt;&lt;Volume&gt;15&lt;/Volume&gt;&lt;Issue&gt;1&lt;/Issue&gt;&lt;Address&gt;Internal Medicine Department, Hospital General Universitario de Elche, Elche, Spain. amaestrep@gmail.com&lt;/Address&gt;&lt;ZZ_JournalFull&gt;&lt;f name="System"&gt;Journal of Evaluation in Clinical Practice&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81</w:t>
      </w:r>
      <w:r w:rsidR="00FC2DC5" w:rsidRPr="00EF4EB9">
        <w:rPr>
          <w:sz w:val="22"/>
          <w:szCs w:val="22"/>
        </w:rPr>
        <w:fldChar w:fldCharType="end"/>
      </w:r>
      <w:r w:rsidRPr="00EF4EB9">
        <w:rPr>
          <w:rFonts w:eastAsia="Calibri"/>
          <w:sz w:val="22"/>
          <w:szCs w:val="22"/>
          <w:lang w:eastAsia="en-US"/>
        </w:rPr>
        <w:t xml:space="preserve"> and left ventricular dysfunction.</w:t>
      </w:r>
      <w:r w:rsidR="00FC2DC5" w:rsidRPr="00EF4EB9">
        <w:rPr>
          <w:sz w:val="22"/>
          <w:szCs w:val="22"/>
        </w:rPr>
        <w:fldChar w:fldCharType="begin"/>
      </w:r>
      <w:r w:rsidR="00C555BF">
        <w:rPr>
          <w:sz w:val="22"/>
          <w:szCs w:val="22"/>
        </w:rPr>
        <w:instrText xml:space="preserve"> ADDIN REFMGR.CITE &lt;Refman&gt;&lt;Cite&gt;&lt;Author&gt;Sparrow&lt;/Author&gt;&lt;Year&gt;2003&lt;/Year&gt;&lt;RecNum&gt;13158&lt;/RecNum&gt;&lt;IDText&gt;The diagnosis of heart failure in general practice: implications for the UK National Service Framework&lt;/IDText&gt;&lt;MDL Ref_Type="Journal"&gt;&lt;Ref_Type&gt;Journal&lt;/Ref_Type&gt;&lt;Ref_ID&gt;13158&lt;/Ref_ID&gt;&lt;Title_Primary&gt;The diagnosis of heart failure in general practice: implications for the UK National Service Framework&lt;/Title_Primary&gt;&lt;Authors_Primary&gt;Sparrow,N.&lt;/Authors_Primary&gt;&lt;Authors_Primary&gt;Adlam,D.&lt;/Authors_Primary&gt;&lt;Authors_Primary&gt;Cowley,A.&lt;/Authors_Primary&gt;&lt;Authors_Primary&gt;Hampton,J.R.&lt;/Authors_Primary&gt;&lt;Authors_Primary&gt;Sparrow,Nigel&lt;/Authors_Primary&gt;&lt;Authors_Primary&gt;Adlam,David&lt;/Authors_Primary&gt;&lt;Authors_Primary&gt;Cowley,Alan&lt;/Authors_Primary&gt;&lt;Authors_Primary&gt;Hampton,John R.&lt;/Authors_Primary&gt;&lt;Date_Primary&gt;2003/6&lt;/Date_Primary&gt;&lt;Keywords&gt;$$accept title Second search&lt;/Keywords&gt;&lt;Keywords&gt;$$heart failure&lt;/Keywords&gt;&lt;Keywords&gt;$$keep from second search&lt;/Keywords&gt;&lt;Keywords&gt;$$Medline&lt;/Keywords&gt;&lt;Keywords&gt;$$Pathologies&lt;/Keywords&gt;&lt;Keywords&gt;article&lt;/Keywords&gt;&lt;Keywords&gt;echocardiography&lt;/Keywords&gt;&lt;Keywords&gt;left ventricular&lt;/Keywords&gt;&lt;Keywords&gt;patient&lt;/Keywords&gt;&lt;Keywords&gt;population&lt;/Keywords&gt;&lt;Keywords&gt;study&lt;/Keywords&gt;&lt;Reprint&gt;In File&lt;/Reprint&gt;&lt;Start_Page&gt;349&lt;/Start_Page&gt;&lt;End_Page&gt;354&lt;/End_Page&gt;&lt;Periodical&gt;European Journal of Heart Failure&lt;/Periodical&gt;&lt;Volume&gt;5&lt;/Volume&gt;&lt;Issue&gt;3&lt;/Issue&gt;&lt;Address&gt;Newthorpe Medical Practice, Chewton Street, Eastwood, Nottingham NG16 3HB, UK. nigelsparrow@aol.com&lt;/Address&gt;&lt;ZZ_JournalFull&gt;&lt;f name="System"&gt;European Journal of Heart Failure&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99</w:t>
      </w:r>
      <w:r w:rsidR="00FC2DC5" w:rsidRPr="00EF4EB9">
        <w:rPr>
          <w:sz w:val="22"/>
          <w:szCs w:val="22"/>
        </w:rPr>
        <w:fldChar w:fldCharType="end"/>
      </w:r>
      <w:r w:rsidR="00F10FAA" w:rsidRPr="00EF4EB9">
        <w:rPr>
          <w:sz w:val="22"/>
          <w:szCs w:val="22"/>
        </w:rPr>
        <w:t xml:space="preserve">  </w:t>
      </w:r>
      <w:r w:rsidRPr="00EF4EB9">
        <w:rPr>
          <w:rFonts w:eastAsia="Calibri"/>
          <w:sz w:val="22"/>
          <w:szCs w:val="22"/>
          <w:lang w:eastAsia="en-US"/>
        </w:rPr>
        <w:t>Sensitivity ranged from 0.737 for congestive heart failure</w:t>
      </w:r>
      <w:r w:rsidR="00FC2DC5" w:rsidRPr="00EF4EB9">
        <w:rPr>
          <w:sz w:val="22"/>
          <w:szCs w:val="22"/>
        </w:rPr>
        <w:fldChar w:fldCharType="begin"/>
      </w:r>
      <w:r w:rsidR="00C555BF">
        <w:rPr>
          <w:sz w:val="22"/>
          <w:szCs w:val="22"/>
        </w:rPr>
        <w:instrText xml:space="preserve"> ADDIN REFMGR.CITE &lt;Refman&gt;&lt;Cite&gt;&lt;Author&gt;Arques&lt;/Author&gt;&lt;Year&gt;2005&lt;/Year&gt;&lt;RecNum&gt;11486&lt;/RecNum&gt;&lt;IDText&gt;Comparative accuracy of color M-mode and tissue Doppler echocardiography in the emergency diagnosis of congestive heart failure in chronic hypertensive patients with normal left ventricular ejection fraction&lt;/IDText&gt;&lt;MDL Ref_Type="Journal"&gt;&lt;Ref_Type&gt;Journal&lt;/Ref_Type&gt;&lt;Ref_ID&gt;11486&lt;/Ref_ID&gt;&lt;Title_Primary&gt;Comparative accuracy of color M-mode and tissue Doppler echocardiography in the emergency diagnosis of congestive heart failure in chronic hypertensive patients with normal left ventricular ejection fraction&lt;/Title_Primary&gt;&lt;Authors_Primary&gt;Arques,S.&lt;/Authors_Primary&gt;&lt;Authors_Primary&gt;Roux,E.&lt;/Authors_Primary&gt;&lt;Authors_Primary&gt;Sbragia,P.&lt;/Authors_Primary&gt;&lt;Authors_Primary&gt;Gelisse,R.&lt;/Authors_Primary&gt;&lt;Authors_Primary&gt;Ambrosi,P.&lt;/Authors_Primary&gt;&lt;Authors_Primary&gt;Pieri,B.&lt;/Authors_Primary&gt;&lt;Authors_Primary&gt;Luccioni,R.&lt;/Authors_Primary&gt;&lt;Date_Primary&gt;2005/11/15&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Reprint&gt;In File&lt;/Reprint&gt;&lt;Start_Page&gt;1456&lt;/Start_Page&gt;&lt;End_Page&gt;1459&lt;/End_Page&gt;&lt;Periodical&gt;American Journal of Cardiology&lt;/Periodical&gt;&lt;Volume&gt;96&lt;/Volume&gt;&lt;Issue&gt;10&lt;/Issue&gt;&lt;Address&gt;Department of Cardiology, Aubagne Hospital, Aubagne, France. sarques@ch-aubagne.rss.fr&lt;/Address&gt;&lt;ZZ_JournalFull&gt;&lt;f name="System"&gt;American Journal of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63</w:t>
      </w:r>
      <w:r w:rsidR="00FC2DC5" w:rsidRPr="00EF4EB9">
        <w:rPr>
          <w:sz w:val="22"/>
          <w:szCs w:val="22"/>
        </w:rPr>
        <w:fldChar w:fldCharType="end"/>
      </w:r>
      <w:r w:rsidRPr="00EF4EB9">
        <w:rPr>
          <w:rFonts w:eastAsia="Calibri"/>
          <w:sz w:val="22"/>
          <w:szCs w:val="22"/>
          <w:lang w:eastAsia="en-US"/>
        </w:rPr>
        <w:t xml:space="preserve"> to 0.93 for left ventricular hypertrophy.</w:t>
      </w:r>
      <w:r w:rsidR="00FC2DC5" w:rsidRPr="00EF4EB9">
        <w:rPr>
          <w:sz w:val="22"/>
          <w:szCs w:val="22"/>
        </w:rPr>
        <w:fldChar w:fldCharType="begin"/>
      </w:r>
      <w:r w:rsidR="00C555BF">
        <w:rPr>
          <w:sz w:val="22"/>
          <w:szCs w:val="22"/>
        </w:rPr>
        <w:instrText xml:space="preserve"> ADDIN REFMGR.CITE &lt;Refman&gt;&lt;Cite&gt;&lt;Author&gt;Reichek&lt;/Author&gt;&lt;Year&gt;1981&lt;/Year&gt;&lt;RecNum&gt;19602&lt;/RecNum&gt;&lt;IDText&gt;Left ventricular hypertrophy: relationship of anatomic, echocardiographic and electrocardiographic findings&lt;/IDText&gt;&lt;MDL Ref_Type="Journal"&gt;&lt;Ref_Type&gt;Journal&lt;/Ref_Type&gt;&lt;Ref_ID&gt;19602&lt;/Ref_ID&gt;&lt;Title_Primary&gt;Left ventricular hypertrophy: relationship of anatomic, echocardiographic and electrocardiographic findings&lt;/Title_Primary&gt;&lt;Authors_Primary&gt;Reichek,N.&lt;/Authors_Primary&gt;&lt;Authors_Primary&gt;Devereux,R.B.&lt;/Authors_Primary&gt;&lt;Date_Primary&gt;1981/6&lt;/Date_Primary&gt;&lt;Keywords&gt;$$accept title Second search&lt;/Keywords&gt;&lt;Keywords&gt;$$keep from second search&lt;/Keywords&gt;&lt;Keywords&gt;$$Medline&lt;/Keywords&gt;&lt;Keywords&gt;$$Pathologies&lt;/Keywords&gt;&lt;Keywords&gt;analysis&lt;/Keywords&gt;&lt;Keywords&gt;article&lt;/Keywords&gt;&lt;Keywords&gt;hypertrophy&lt;/Keywords&gt;&lt;Keywords&gt;lead&lt;/Keywords&gt;&lt;Keywords&gt;left ventricular&lt;/Keywords&gt;&lt;Keywords&gt;stenosis&lt;/Keywords&gt;&lt;Reprint&gt;In File&lt;/Reprint&gt;&lt;Start_Page&gt;1391&lt;/Start_Page&gt;&lt;End_Page&gt;1398&lt;/End_Page&gt;&lt;Periodical&gt;Circulation&lt;/Periodical&gt;&lt;Volume&gt;63&lt;/Volume&gt;&lt;Issue&gt;6&lt;/Issue&gt;&lt;ZZ_JournalFull&gt;&lt;f name="System"&gt;Circulation&lt;/f&gt;&lt;/ZZ_JournalFull&gt;&lt;ZZ_WorkformID&gt;1&lt;/ZZ_WorkformID&gt;&lt;/MDL&gt;&lt;/Cite&gt;&lt;/Refman&gt;</w:instrText>
      </w:r>
      <w:r w:rsidR="00FC2DC5" w:rsidRPr="00EF4EB9">
        <w:rPr>
          <w:sz w:val="22"/>
          <w:szCs w:val="22"/>
        </w:rPr>
        <w:fldChar w:fldCharType="separate"/>
      </w:r>
      <w:r w:rsidR="00C555BF" w:rsidRPr="00C555BF">
        <w:rPr>
          <w:noProof/>
          <w:sz w:val="22"/>
          <w:szCs w:val="22"/>
          <w:vertAlign w:val="superscript"/>
        </w:rPr>
        <w:t>87</w:t>
      </w:r>
      <w:r w:rsidR="00FC2DC5" w:rsidRPr="00EF4EB9">
        <w:rPr>
          <w:sz w:val="22"/>
          <w:szCs w:val="22"/>
        </w:rPr>
        <w:fldChar w:fldCharType="end"/>
      </w:r>
      <w:r w:rsidR="00F10FAA" w:rsidRPr="00EF4EB9">
        <w:rPr>
          <w:sz w:val="22"/>
          <w:szCs w:val="22"/>
        </w:rPr>
        <w:t xml:space="preserve">  </w:t>
      </w:r>
      <w:r w:rsidRPr="00EF4EB9">
        <w:rPr>
          <w:rFonts w:eastAsia="Calibri"/>
          <w:sz w:val="22"/>
          <w:szCs w:val="22"/>
          <w:lang w:eastAsia="en-US"/>
        </w:rPr>
        <w:t>Specificity ranged from 0.75 for congestive heart failure</w:t>
      </w:r>
      <w:r w:rsidR="00FC2DC5" w:rsidRPr="00EF4EB9">
        <w:rPr>
          <w:sz w:val="22"/>
          <w:szCs w:val="22"/>
        </w:rPr>
        <w:fldChar w:fldCharType="begin"/>
      </w:r>
      <w:r w:rsidR="00C555BF">
        <w:rPr>
          <w:sz w:val="22"/>
          <w:szCs w:val="22"/>
        </w:rPr>
        <w:instrText xml:space="preserve"> ADDIN REFMGR.CITE &lt;Refman&gt;&lt;Cite&gt;&lt;Author&gt;Arques&lt;/Author&gt;&lt;Year&gt;2005&lt;/Year&gt;&lt;RecNum&gt;11486&lt;/RecNum&gt;&lt;IDText&gt;Comparative accuracy of color M-mode and tissue Doppler echocardiography in the emergency diagnosis of congestive heart failure in chronic hypertensive patients with normal left ventricular ejection fraction&lt;/IDText&gt;&lt;MDL Ref_Type="Journal"&gt;&lt;Ref_Type&gt;Journal&lt;/Ref_Type&gt;&lt;Ref_ID&gt;11486&lt;/Ref_ID&gt;&lt;Title_Primary&gt;Comparative accuracy of color M-mode and tissue Doppler echocardiography in the emergency diagnosis of congestive heart failure in chronic hypertensive patients with normal left ventricular ejection fraction&lt;/Title_Primary&gt;&lt;Authors_Primary&gt;Arques,S.&lt;/Authors_Primary&gt;&lt;Authors_Primary&gt;Roux,E.&lt;/Authors_Primary&gt;&lt;Authors_Primary&gt;Sbragia,P.&lt;/Authors_Primary&gt;&lt;Authors_Primary&gt;Gelisse,R.&lt;/Authors_Primary&gt;&lt;Authors_Primary&gt;Ambrosi,P.&lt;/Authors_Primary&gt;&lt;Authors_Primary&gt;Pieri,B.&lt;/Authors_Primary&gt;&lt;Authors_Primary&gt;Luccioni,R.&lt;/Authors_Primary&gt;&lt;Date_Primary&gt;2005/11/15&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Reprint&gt;In File&lt;/Reprint&gt;&lt;Start_Page&gt;1456&lt;/Start_Page&gt;&lt;End_Page&gt;1459&lt;/End_Page&gt;&lt;Periodical&gt;American Journal of Cardiology&lt;/Periodical&gt;&lt;Volume&gt;96&lt;/Volume&gt;&lt;Issue&gt;10&lt;/Issue&gt;&lt;Address&gt;Department of Cardiology, Aubagne Hospital, Aubagne, France. sarques@ch-aubagne.rss.fr&lt;/Address&gt;&lt;ZZ_JournalFull&gt;&lt;f name="System"&gt;American Journal of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63</w:t>
      </w:r>
      <w:r w:rsidR="00FC2DC5" w:rsidRPr="00EF4EB9">
        <w:rPr>
          <w:sz w:val="22"/>
          <w:szCs w:val="22"/>
        </w:rPr>
        <w:fldChar w:fldCharType="end"/>
      </w:r>
      <w:r w:rsidRPr="00EF4EB9">
        <w:rPr>
          <w:rFonts w:eastAsia="Calibri"/>
          <w:sz w:val="22"/>
          <w:szCs w:val="22"/>
          <w:lang w:eastAsia="en-US"/>
        </w:rPr>
        <w:t xml:space="preserve"> to 1 for left ventricular dysfunction.</w:t>
      </w:r>
      <w:r w:rsidR="00FC2DC5" w:rsidRPr="00EF4EB9">
        <w:rPr>
          <w:sz w:val="22"/>
          <w:szCs w:val="22"/>
        </w:rPr>
        <w:fldChar w:fldCharType="begin"/>
      </w:r>
      <w:r w:rsidR="00C555BF">
        <w:rPr>
          <w:sz w:val="22"/>
          <w:szCs w:val="22"/>
        </w:rPr>
        <w:instrText xml:space="preserve"> ADDIN REFMGR.CITE &lt;Refman&gt;&lt;Cite&gt;&lt;Author&gt;Erbel&lt;/Author&gt;&lt;Year&gt;1984&lt;/Year&gt;&lt;RecNum&gt;19342&lt;/RecNum&gt;&lt;IDText&gt;Sensitivity and specificity of two-dimensional echocardiography in detection of impaired left ventricular function&lt;/IDText&gt;&lt;MDL Ref_Type="Journal"&gt;&lt;Ref_Type&gt;Journal&lt;/Ref_Type&gt;&lt;Ref_ID&gt;19342&lt;/Ref_ID&gt;&lt;Title_Primary&gt;Sensitivity and specificity of two-dimensional echocardiography in detection of impaired left ventricular function&lt;/Title_Primary&gt;&lt;Authors_Primary&gt;Erbel,R.&lt;/Authors_Primary&gt;&lt;Authors_Primary&gt;Schweizer,P.&lt;/Authors_Primary&gt;&lt;Authors_Primary&gt;Krebs,W.&lt;/Authors_Primary&gt;&lt;Authors_Primary&gt;Meyer,J.&lt;/Authors_Primary&gt;&lt;Authors_Primary&gt;Effert,S.&lt;/Authors_Primary&gt;&lt;Authors_Primary&gt;Erbel,R.&lt;/Authors_Primary&gt;&lt;Authors_Primary&gt;Schweizer,P.&lt;/Authors_Primary&gt;&lt;Authors_Primary&gt;Krebs,W.&lt;/Authors_Primary&gt;&lt;Authors_Primary&gt;Meyer,J.&lt;/Authors_Primary&gt;&lt;Authors_Primary&gt;Effert,S.&lt;/Authors_Primary&gt;&lt;Date_Primary&gt;1984/6&lt;/Date_Primary&gt;&lt;Keywords&gt;$$accept title Second search&lt;/Keywords&gt;&lt;Keywords&gt;$$keep from second search&lt;/Keywords&gt;&lt;Keywords&gt;$$left ventricular&lt;/Keywords&gt;&lt;Keywords&gt;$$Medline&lt;/Keywords&gt;&lt;Keywords&gt;$$Pathologies&lt;/Keywords&gt;&lt;Keywords&gt;echocardiography&lt;/Keywords&gt;&lt;Keywords&gt;left ventricular&lt;/Keywords&gt;&lt;Reprint&gt;In File&lt;/Reprint&gt;&lt;Start_Page&gt;477&lt;/Start_Page&gt;&lt;End_Page&gt;489&lt;/End_Page&gt;&lt;Periodical&gt;European Heart Journal&lt;/Periodical&gt;&lt;Volume&gt;5&lt;/Volume&gt;&lt;Issue&gt;6&lt;/Issue&gt;&lt;ZZ_JournalFull&gt;&lt;f name="System"&gt;European Heart Journal&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71</w:t>
      </w:r>
      <w:r w:rsidR="00FC2DC5" w:rsidRPr="00EF4EB9">
        <w:rPr>
          <w:sz w:val="22"/>
          <w:szCs w:val="22"/>
        </w:rPr>
        <w:fldChar w:fldCharType="end"/>
      </w:r>
      <w:r w:rsidR="00867F82" w:rsidRPr="00EF4EB9">
        <w:rPr>
          <w:sz w:val="22"/>
          <w:szCs w:val="22"/>
        </w:rPr>
        <w:t xml:space="preserve">  Two of the studies used clinical diagnosis as comparators, two studies used radiography or catheterisation, and one used autopsy results, Table 9.</w:t>
      </w:r>
    </w:p>
    <w:p w:rsidR="00DD03FA" w:rsidRPr="00EF4EB9" w:rsidRDefault="00DD03FA" w:rsidP="00DD03FA">
      <w:pPr>
        <w:spacing w:line="360" w:lineRule="auto"/>
        <w:rPr>
          <w:sz w:val="22"/>
          <w:szCs w:val="22"/>
        </w:rPr>
      </w:pPr>
    </w:p>
    <w:p w:rsidR="00356415" w:rsidRPr="00EF4EB9" w:rsidRDefault="00356415">
      <w:pPr>
        <w:rPr>
          <w:b/>
          <w:sz w:val="22"/>
          <w:szCs w:val="22"/>
        </w:rPr>
      </w:pPr>
      <w:r w:rsidRPr="00EF4EB9">
        <w:rPr>
          <w:b/>
          <w:sz w:val="22"/>
          <w:szCs w:val="22"/>
        </w:rPr>
        <w:br w:type="page"/>
      </w:r>
    </w:p>
    <w:p w:rsidR="00DD03FA" w:rsidRPr="00EF4EB9" w:rsidRDefault="00DD03FA" w:rsidP="0085086B">
      <w:pPr>
        <w:spacing w:line="360" w:lineRule="auto"/>
        <w:outlineLvl w:val="0"/>
        <w:rPr>
          <w:b/>
          <w:sz w:val="22"/>
          <w:szCs w:val="22"/>
        </w:rPr>
      </w:pPr>
      <w:r w:rsidRPr="00EF4EB9">
        <w:rPr>
          <w:b/>
          <w:sz w:val="22"/>
          <w:szCs w:val="22"/>
        </w:rPr>
        <w:t xml:space="preserve">Table </w:t>
      </w:r>
      <w:r w:rsidR="006C472E" w:rsidRPr="00EF4EB9">
        <w:rPr>
          <w:b/>
          <w:sz w:val="22"/>
          <w:szCs w:val="22"/>
        </w:rPr>
        <w:t>9:</w:t>
      </w:r>
      <w:r w:rsidR="006C472E" w:rsidRPr="00EF4EB9">
        <w:rPr>
          <w:b/>
          <w:sz w:val="22"/>
          <w:szCs w:val="22"/>
        </w:rPr>
        <w:tab/>
      </w:r>
      <w:r w:rsidRPr="00EF4EB9">
        <w:rPr>
          <w:b/>
          <w:sz w:val="22"/>
          <w:szCs w:val="22"/>
        </w:rPr>
        <w:t>Heart failure</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
        <w:gridCol w:w="1167"/>
        <w:gridCol w:w="954"/>
        <w:gridCol w:w="1074"/>
        <w:gridCol w:w="826"/>
        <w:gridCol w:w="1843"/>
        <w:gridCol w:w="1275"/>
        <w:gridCol w:w="1276"/>
      </w:tblGrid>
      <w:tr w:rsidR="00DD03FA" w:rsidRPr="00EF4EB9" w:rsidTr="003E06D1">
        <w:tc>
          <w:tcPr>
            <w:tcW w:w="907" w:type="dxa"/>
          </w:tcPr>
          <w:p w:rsidR="00DD03FA" w:rsidRPr="00EF4EB9" w:rsidRDefault="00DD03FA" w:rsidP="003E06D1">
            <w:pPr>
              <w:rPr>
                <w:sz w:val="18"/>
                <w:szCs w:val="18"/>
              </w:rPr>
            </w:pPr>
            <w:r w:rsidRPr="00EF4EB9">
              <w:rPr>
                <w:sz w:val="18"/>
                <w:szCs w:val="18"/>
              </w:rPr>
              <w:t>Study</w:t>
            </w:r>
          </w:p>
        </w:tc>
        <w:tc>
          <w:tcPr>
            <w:tcW w:w="1167" w:type="dxa"/>
          </w:tcPr>
          <w:p w:rsidR="00DD03FA" w:rsidRPr="00EF4EB9" w:rsidRDefault="00DD03FA" w:rsidP="003E06D1">
            <w:pPr>
              <w:rPr>
                <w:sz w:val="18"/>
                <w:szCs w:val="18"/>
              </w:rPr>
            </w:pPr>
            <w:r w:rsidRPr="00EF4EB9">
              <w:rPr>
                <w:sz w:val="18"/>
                <w:szCs w:val="18"/>
              </w:rPr>
              <w:t>Pathology</w:t>
            </w:r>
          </w:p>
        </w:tc>
        <w:tc>
          <w:tcPr>
            <w:tcW w:w="954" w:type="dxa"/>
          </w:tcPr>
          <w:p w:rsidR="00DD03FA" w:rsidRPr="00EF4EB9" w:rsidRDefault="00DD03FA" w:rsidP="003E06D1">
            <w:pPr>
              <w:rPr>
                <w:sz w:val="18"/>
                <w:szCs w:val="18"/>
              </w:rPr>
            </w:pPr>
            <w:r w:rsidRPr="00EF4EB9">
              <w:rPr>
                <w:sz w:val="18"/>
                <w:szCs w:val="18"/>
              </w:rPr>
              <w:t>Number of patients analysed</w:t>
            </w:r>
          </w:p>
        </w:tc>
        <w:tc>
          <w:tcPr>
            <w:tcW w:w="1074" w:type="dxa"/>
          </w:tcPr>
          <w:p w:rsidR="00DD03FA" w:rsidRPr="00EF4EB9" w:rsidRDefault="00DD03FA" w:rsidP="003E06D1">
            <w:pPr>
              <w:rPr>
                <w:sz w:val="18"/>
                <w:szCs w:val="18"/>
              </w:rPr>
            </w:pPr>
            <w:r w:rsidRPr="00EF4EB9">
              <w:rPr>
                <w:sz w:val="18"/>
                <w:szCs w:val="18"/>
              </w:rPr>
              <w:t>Population AF</w:t>
            </w:r>
          </w:p>
        </w:tc>
        <w:tc>
          <w:tcPr>
            <w:tcW w:w="826" w:type="dxa"/>
          </w:tcPr>
          <w:p w:rsidR="00DD03FA" w:rsidRPr="00EF4EB9" w:rsidRDefault="00DD03FA" w:rsidP="003E06D1">
            <w:pPr>
              <w:rPr>
                <w:sz w:val="18"/>
                <w:szCs w:val="18"/>
              </w:rPr>
            </w:pPr>
            <w:r w:rsidRPr="00EF4EB9">
              <w:rPr>
                <w:sz w:val="18"/>
                <w:szCs w:val="18"/>
              </w:rPr>
              <w:t xml:space="preserve">Intervention </w:t>
            </w:r>
          </w:p>
        </w:tc>
        <w:tc>
          <w:tcPr>
            <w:tcW w:w="1843" w:type="dxa"/>
          </w:tcPr>
          <w:p w:rsidR="00DD03FA" w:rsidRPr="00EF4EB9" w:rsidRDefault="00DD03FA" w:rsidP="003E06D1">
            <w:pPr>
              <w:rPr>
                <w:sz w:val="18"/>
                <w:szCs w:val="18"/>
              </w:rPr>
            </w:pPr>
            <w:r w:rsidRPr="00EF4EB9">
              <w:rPr>
                <w:sz w:val="18"/>
                <w:szCs w:val="18"/>
              </w:rPr>
              <w:t xml:space="preserve">Comparator diagnostic test </w:t>
            </w:r>
          </w:p>
        </w:tc>
        <w:tc>
          <w:tcPr>
            <w:tcW w:w="1275" w:type="dxa"/>
          </w:tcPr>
          <w:p w:rsidR="00DD03FA" w:rsidRPr="000D7528" w:rsidRDefault="00DD03FA" w:rsidP="003E06D1">
            <w:pPr>
              <w:rPr>
                <w:sz w:val="18"/>
                <w:szCs w:val="18"/>
                <w:highlight w:val="lightGray"/>
              </w:rPr>
            </w:pPr>
            <w:r w:rsidRPr="000D7528">
              <w:rPr>
                <w:sz w:val="18"/>
                <w:szCs w:val="18"/>
                <w:highlight w:val="lightGray"/>
              </w:rPr>
              <w:t>Sensitivity of TTE</w:t>
            </w:r>
          </w:p>
        </w:tc>
        <w:tc>
          <w:tcPr>
            <w:tcW w:w="1276" w:type="dxa"/>
          </w:tcPr>
          <w:p w:rsidR="00DD03FA" w:rsidRPr="000D7528" w:rsidRDefault="00DD03FA" w:rsidP="003E06D1">
            <w:pPr>
              <w:rPr>
                <w:sz w:val="18"/>
                <w:szCs w:val="18"/>
                <w:highlight w:val="lightGray"/>
              </w:rPr>
            </w:pPr>
            <w:r w:rsidRPr="000D7528">
              <w:rPr>
                <w:sz w:val="18"/>
                <w:szCs w:val="18"/>
                <w:highlight w:val="lightGray"/>
              </w:rPr>
              <w:t>Specificity of TTE</w:t>
            </w:r>
          </w:p>
        </w:tc>
      </w:tr>
      <w:tr w:rsidR="00DD03FA" w:rsidRPr="00EF4EB9" w:rsidTr="003E06D1">
        <w:tc>
          <w:tcPr>
            <w:tcW w:w="907" w:type="dxa"/>
          </w:tcPr>
          <w:p w:rsidR="00DD03FA" w:rsidRPr="00EF4EB9" w:rsidRDefault="00DD03FA" w:rsidP="005A1380">
            <w:pPr>
              <w:rPr>
                <w:sz w:val="18"/>
                <w:szCs w:val="18"/>
              </w:rPr>
            </w:pPr>
            <w:r w:rsidRPr="00EF4EB9">
              <w:rPr>
                <w:sz w:val="18"/>
                <w:szCs w:val="18"/>
              </w:rPr>
              <w:t>Arques et al 2005</w:t>
            </w:r>
            <w:r w:rsidR="00FC2DC5" w:rsidRPr="00EF4EB9">
              <w:rPr>
                <w:sz w:val="18"/>
                <w:szCs w:val="18"/>
              </w:rPr>
              <w:fldChar w:fldCharType="begin"/>
            </w:r>
            <w:r w:rsidR="00C555BF">
              <w:rPr>
                <w:sz w:val="18"/>
                <w:szCs w:val="18"/>
              </w:rPr>
              <w:instrText xml:space="preserve"> ADDIN REFMGR.CITE &lt;Refman&gt;&lt;Cite&gt;&lt;Author&gt;Arques&lt;/Author&gt;&lt;Year&gt;2005&lt;/Year&gt;&lt;RecNum&gt;11486&lt;/RecNum&gt;&lt;IDText&gt;Comparative accuracy of color M-mode and tissue Doppler echocardiography in the emergency diagnosis of congestive heart failure in chronic hypertensive patients with normal left ventricular ejection fraction&lt;/IDText&gt;&lt;MDL Ref_Type="Journal"&gt;&lt;Ref_Type&gt;Journal&lt;/Ref_Type&gt;&lt;Ref_ID&gt;11486&lt;/Ref_ID&gt;&lt;Title_Primary&gt;Comparative accuracy of color M-mode and tissue Doppler echocardiography in the emergency diagnosis of congestive heart failure in chronic hypertensive patients with normal left ventricular ejection fraction&lt;/Title_Primary&gt;&lt;Authors_Primary&gt;Arques,S.&lt;/Authors_Primary&gt;&lt;Authors_Primary&gt;Roux,E.&lt;/Authors_Primary&gt;&lt;Authors_Primary&gt;Sbragia,P.&lt;/Authors_Primary&gt;&lt;Authors_Primary&gt;Gelisse,R.&lt;/Authors_Primary&gt;&lt;Authors_Primary&gt;Ambrosi,P.&lt;/Authors_Primary&gt;&lt;Authors_Primary&gt;Pieri,B.&lt;/Authors_Primary&gt;&lt;Authors_Primary&gt;Luccioni,R.&lt;/Authors_Primary&gt;&lt;Date_Primary&gt;2005/11/15&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Reprint&gt;In File&lt;/Reprint&gt;&lt;Start_Page&gt;1456&lt;/Start_Page&gt;&lt;End_Page&gt;1459&lt;/End_Page&gt;&lt;Periodical&gt;American Journal of Cardiology&lt;/Periodical&gt;&lt;Volume&gt;96&lt;/Volume&gt;&lt;Issue&gt;10&lt;/Issue&gt;&lt;Address&gt;Department of Cardiology, Aubagne Hospital, Aubagne, France. sarques@ch-aubagne.rss.fr&lt;/Address&gt;&lt;ZZ_JournalFull&gt;&lt;f name="System"&gt;American Journal of Cardiology&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63</w:t>
            </w:r>
            <w:r w:rsidR="00FC2DC5" w:rsidRPr="00EF4EB9">
              <w:rPr>
                <w:sz w:val="18"/>
                <w:szCs w:val="18"/>
              </w:rPr>
              <w:fldChar w:fldCharType="end"/>
            </w:r>
          </w:p>
        </w:tc>
        <w:tc>
          <w:tcPr>
            <w:tcW w:w="1167" w:type="dxa"/>
          </w:tcPr>
          <w:p w:rsidR="00DD03FA" w:rsidRPr="00EF4EB9" w:rsidRDefault="00DD03FA" w:rsidP="003E06D1">
            <w:pPr>
              <w:rPr>
                <w:sz w:val="18"/>
                <w:szCs w:val="18"/>
              </w:rPr>
            </w:pPr>
            <w:r w:rsidRPr="00EF4EB9">
              <w:rPr>
                <w:sz w:val="18"/>
                <w:szCs w:val="18"/>
              </w:rPr>
              <w:t>Congestive heart failure</w:t>
            </w:r>
          </w:p>
        </w:tc>
        <w:tc>
          <w:tcPr>
            <w:tcW w:w="954" w:type="dxa"/>
          </w:tcPr>
          <w:p w:rsidR="00DD03FA" w:rsidRPr="00EF4EB9" w:rsidRDefault="00DD03FA" w:rsidP="003E06D1">
            <w:pPr>
              <w:jc w:val="right"/>
              <w:rPr>
                <w:sz w:val="18"/>
                <w:szCs w:val="18"/>
              </w:rPr>
            </w:pPr>
            <w:r w:rsidRPr="00EF4EB9">
              <w:rPr>
                <w:sz w:val="18"/>
                <w:szCs w:val="18"/>
              </w:rPr>
              <w:t>39</w:t>
            </w:r>
          </w:p>
        </w:tc>
        <w:tc>
          <w:tcPr>
            <w:tcW w:w="1074" w:type="dxa"/>
          </w:tcPr>
          <w:p w:rsidR="00DD03FA" w:rsidRPr="00EF4EB9" w:rsidRDefault="00DD03FA" w:rsidP="003E06D1">
            <w:pPr>
              <w:jc w:val="right"/>
              <w:rPr>
                <w:sz w:val="18"/>
                <w:szCs w:val="18"/>
              </w:rPr>
            </w:pPr>
            <w:r w:rsidRPr="00EF4EB9">
              <w:rPr>
                <w:sz w:val="18"/>
                <w:szCs w:val="18"/>
              </w:rPr>
              <w:t>0%</w:t>
            </w:r>
          </w:p>
        </w:tc>
        <w:tc>
          <w:tcPr>
            <w:tcW w:w="826" w:type="dxa"/>
          </w:tcPr>
          <w:p w:rsidR="00DD03FA" w:rsidRPr="00EF4EB9" w:rsidRDefault="00DD03FA" w:rsidP="003E06D1">
            <w:pPr>
              <w:rPr>
                <w:sz w:val="18"/>
                <w:szCs w:val="18"/>
              </w:rPr>
            </w:pPr>
            <w:r w:rsidRPr="00EF4EB9">
              <w:rPr>
                <w:sz w:val="18"/>
                <w:szCs w:val="18"/>
              </w:rPr>
              <w:t>TTE</w:t>
            </w:r>
          </w:p>
        </w:tc>
        <w:tc>
          <w:tcPr>
            <w:tcW w:w="1843" w:type="dxa"/>
          </w:tcPr>
          <w:p w:rsidR="00DD03FA" w:rsidRPr="00EF4EB9" w:rsidRDefault="00DD03FA" w:rsidP="003E06D1">
            <w:pPr>
              <w:rPr>
                <w:sz w:val="18"/>
                <w:szCs w:val="18"/>
              </w:rPr>
            </w:pPr>
            <w:r w:rsidRPr="00EF4EB9">
              <w:rPr>
                <w:sz w:val="18"/>
                <w:szCs w:val="18"/>
              </w:rPr>
              <w:t>Radiography and clinical signs</w:t>
            </w:r>
          </w:p>
        </w:tc>
        <w:tc>
          <w:tcPr>
            <w:tcW w:w="1275" w:type="dxa"/>
          </w:tcPr>
          <w:p w:rsidR="00DD03FA" w:rsidRPr="000D7528" w:rsidRDefault="00DD03FA" w:rsidP="00C54F7C">
            <w:pPr>
              <w:jc w:val="right"/>
              <w:rPr>
                <w:sz w:val="18"/>
                <w:szCs w:val="18"/>
                <w:highlight w:val="lightGray"/>
              </w:rPr>
            </w:pPr>
            <w:r w:rsidRPr="000D7528">
              <w:rPr>
                <w:sz w:val="18"/>
                <w:szCs w:val="18"/>
                <w:highlight w:val="lightGray"/>
              </w:rPr>
              <w:t>0.</w:t>
            </w:r>
            <w:r w:rsidR="00C54F7C" w:rsidRPr="000D7528">
              <w:rPr>
                <w:sz w:val="18"/>
                <w:szCs w:val="18"/>
                <w:highlight w:val="lightGray"/>
              </w:rPr>
              <w:t>74(95%CI 0.60-0.88)</w:t>
            </w:r>
          </w:p>
        </w:tc>
        <w:tc>
          <w:tcPr>
            <w:tcW w:w="1276" w:type="dxa"/>
          </w:tcPr>
          <w:p w:rsidR="00DD03FA" w:rsidRPr="000D7528" w:rsidRDefault="00DD03FA" w:rsidP="003E06D1">
            <w:pPr>
              <w:jc w:val="right"/>
              <w:rPr>
                <w:sz w:val="18"/>
                <w:szCs w:val="18"/>
                <w:highlight w:val="lightGray"/>
              </w:rPr>
            </w:pPr>
            <w:r w:rsidRPr="000D7528">
              <w:rPr>
                <w:sz w:val="18"/>
                <w:szCs w:val="18"/>
                <w:highlight w:val="lightGray"/>
              </w:rPr>
              <w:t>0.75</w:t>
            </w:r>
            <w:r w:rsidR="00C54F7C" w:rsidRPr="000D7528">
              <w:rPr>
                <w:sz w:val="18"/>
                <w:szCs w:val="18"/>
                <w:highlight w:val="lightGray"/>
              </w:rPr>
              <w:t xml:space="preserve"> (95%CI 0.61-0.89</w:t>
            </w:r>
          </w:p>
        </w:tc>
      </w:tr>
      <w:tr w:rsidR="00DD03FA" w:rsidRPr="00EF4EB9" w:rsidTr="003E06D1">
        <w:tc>
          <w:tcPr>
            <w:tcW w:w="907" w:type="dxa"/>
          </w:tcPr>
          <w:p w:rsidR="00DD03FA" w:rsidRPr="00EF4EB9" w:rsidRDefault="00DD03FA" w:rsidP="005A1380">
            <w:pPr>
              <w:rPr>
                <w:sz w:val="18"/>
                <w:szCs w:val="18"/>
              </w:rPr>
            </w:pPr>
            <w:r w:rsidRPr="00EF4EB9">
              <w:rPr>
                <w:sz w:val="18"/>
                <w:szCs w:val="18"/>
              </w:rPr>
              <w:t>Erbel et al 1984</w:t>
            </w:r>
            <w:r w:rsidR="00FC2DC5" w:rsidRPr="00EF4EB9">
              <w:rPr>
                <w:sz w:val="18"/>
                <w:szCs w:val="18"/>
              </w:rPr>
              <w:fldChar w:fldCharType="begin"/>
            </w:r>
            <w:r w:rsidR="00C555BF">
              <w:rPr>
                <w:sz w:val="18"/>
                <w:szCs w:val="18"/>
              </w:rPr>
              <w:instrText xml:space="preserve"> ADDIN REFMGR.CITE &lt;Refman&gt;&lt;Cite&gt;&lt;Author&gt;Erbel&lt;/Author&gt;&lt;Year&gt;1984&lt;/Year&gt;&lt;RecNum&gt;19342&lt;/RecNum&gt;&lt;IDText&gt;Sensitivity and specificity of two-dimensional echocardiography in detection of impaired left ventricular function&lt;/IDText&gt;&lt;MDL Ref_Type="Journal"&gt;&lt;Ref_Type&gt;Journal&lt;/Ref_Type&gt;&lt;Ref_ID&gt;19342&lt;/Ref_ID&gt;&lt;Title_Primary&gt;Sensitivity and specificity of two-dimensional echocardiography in detection of impaired left ventricular function&lt;/Title_Primary&gt;&lt;Authors_Primary&gt;Erbel,R.&lt;/Authors_Primary&gt;&lt;Authors_Primary&gt;Schweizer,P.&lt;/Authors_Primary&gt;&lt;Authors_Primary&gt;Krebs,W.&lt;/Authors_Primary&gt;&lt;Authors_Primary&gt;Meyer,J.&lt;/Authors_Primary&gt;&lt;Authors_Primary&gt;Effert,S.&lt;/Authors_Primary&gt;&lt;Authors_Primary&gt;Erbel,R.&lt;/Authors_Primary&gt;&lt;Authors_Primary&gt;Schweizer,P.&lt;/Authors_Primary&gt;&lt;Authors_Primary&gt;Krebs,W.&lt;/Authors_Primary&gt;&lt;Authors_Primary&gt;Meyer,J.&lt;/Authors_Primary&gt;&lt;Authors_Primary&gt;Effert,S.&lt;/Authors_Primary&gt;&lt;Date_Primary&gt;1984/6&lt;/Date_Primary&gt;&lt;Keywords&gt;$$accept title Second search&lt;/Keywords&gt;&lt;Keywords&gt;$$keep from second search&lt;/Keywords&gt;&lt;Keywords&gt;$$left ventricular&lt;/Keywords&gt;&lt;Keywords&gt;$$Medline&lt;/Keywords&gt;&lt;Keywords&gt;$$Pathologies&lt;/Keywords&gt;&lt;Keywords&gt;echocardiography&lt;/Keywords&gt;&lt;Keywords&gt;left ventricular&lt;/Keywords&gt;&lt;Reprint&gt;In File&lt;/Reprint&gt;&lt;Start_Page&gt;477&lt;/Start_Page&gt;&lt;End_Page&gt;489&lt;/End_Page&gt;&lt;Periodical&gt;European Heart Journal&lt;/Periodical&gt;&lt;Volume&gt;5&lt;/Volume&gt;&lt;Issue&gt;6&lt;/Issue&gt;&lt;ZZ_JournalFull&gt;&lt;f name="System"&gt;European Heart Journal&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71</w:t>
            </w:r>
            <w:r w:rsidR="00FC2DC5" w:rsidRPr="00EF4EB9">
              <w:rPr>
                <w:sz w:val="18"/>
                <w:szCs w:val="18"/>
              </w:rPr>
              <w:fldChar w:fldCharType="end"/>
            </w:r>
          </w:p>
        </w:tc>
        <w:tc>
          <w:tcPr>
            <w:tcW w:w="1167" w:type="dxa"/>
          </w:tcPr>
          <w:p w:rsidR="00DD03FA" w:rsidRPr="00EF4EB9" w:rsidRDefault="00DD03FA" w:rsidP="003E06D1">
            <w:pPr>
              <w:rPr>
                <w:sz w:val="18"/>
                <w:szCs w:val="18"/>
              </w:rPr>
            </w:pPr>
            <w:r w:rsidRPr="00EF4EB9">
              <w:rPr>
                <w:sz w:val="18"/>
                <w:szCs w:val="18"/>
              </w:rPr>
              <w:t>Left ventricular dysfunction, ejection fraction</w:t>
            </w:r>
          </w:p>
        </w:tc>
        <w:tc>
          <w:tcPr>
            <w:tcW w:w="954" w:type="dxa"/>
          </w:tcPr>
          <w:p w:rsidR="00DD03FA" w:rsidRPr="00EF4EB9" w:rsidRDefault="00DD03FA" w:rsidP="003E06D1">
            <w:pPr>
              <w:jc w:val="right"/>
              <w:rPr>
                <w:sz w:val="18"/>
                <w:szCs w:val="18"/>
              </w:rPr>
            </w:pPr>
            <w:r w:rsidRPr="00EF4EB9">
              <w:rPr>
                <w:sz w:val="18"/>
                <w:szCs w:val="18"/>
              </w:rPr>
              <w:t>110</w:t>
            </w:r>
          </w:p>
        </w:tc>
        <w:tc>
          <w:tcPr>
            <w:tcW w:w="1074" w:type="dxa"/>
          </w:tcPr>
          <w:p w:rsidR="00DD03FA" w:rsidRPr="00EF4EB9" w:rsidRDefault="00DD03FA" w:rsidP="003E06D1">
            <w:pPr>
              <w:jc w:val="right"/>
              <w:rPr>
                <w:sz w:val="18"/>
                <w:szCs w:val="18"/>
              </w:rPr>
            </w:pPr>
            <w:r w:rsidRPr="00EF4EB9">
              <w:rPr>
                <w:sz w:val="18"/>
                <w:szCs w:val="18"/>
              </w:rPr>
              <w:t>0%</w:t>
            </w:r>
          </w:p>
        </w:tc>
        <w:tc>
          <w:tcPr>
            <w:tcW w:w="826" w:type="dxa"/>
          </w:tcPr>
          <w:p w:rsidR="00DD03FA" w:rsidRPr="00EF4EB9" w:rsidRDefault="00DD03FA" w:rsidP="003E06D1">
            <w:pPr>
              <w:rPr>
                <w:sz w:val="18"/>
                <w:szCs w:val="18"/>
              </w:rPr>
            </w:pPr>
            <w:r w:rsidRPr="00EF4EB9">
              <w:rPr>
                <w:sz w:val="18"/>
                <w:szCs w:val="18"/>
              </w:rPr>
              <w:t>TTE</w:t>
            </w:r>
          </w:p>
        </w:tc>
        <w:tc>
          <w:tcPr>
            <w:tcW w:w="1843" w:type="dxa"/>
          </w:tcPr>
          <w:p w:rsidR="00DD03FA" w:rsidRPr="00EF4EB9" w:rsidRDefault="00DD03FA" w:rsidP="003E06D1">
            <w:pPr>
              <w:rPr>
                <w:sz w:val="18"/>
                <w:szCs w:val="18"/>
              </w:rPr>
            </w:pPr>
            <w:r w:rsidRPr="00EF4EB9">
              <w:rPr>
                <w:sz w:val="18"/>
                <w:szCs w:val="18"/>
              </w:rPr>
              <w:t xml:space="preserve">Catheterisation - </w:t>
            </w:r>
            <w:r w:rsidRPr="00EF4EB9">
              <w:rPr>
                <w:sz w:val="17"/>
                <w:szCs w:val="17"/>
              </w:rPr>
              <w:t>cineventriculograms</w:t>
            </w:r>
          </w:p>
        </w:tc>
        <w:tc>
          <w:tcPr>
            <w:tcW w:w="1275" w:type="dxa"/>
          </w:tcPr>
          <w:p w:rsidR="00DD03FA" w:rsidRPr="000D7528" w:rsidRDefault="00DD03FA" w:rsidP="0093170B">
            <w:pPr>
              <w:jc w:val="right"/>
              <w:rPr>
                <w:sz w:val="18"/>
                <w:szCs w:val="18"/>
                <w:highlight w:val="lightGray"/>
              </w:rPr>
            </w:pPr>
            <w:r w:rsidRPr="000D7528">
              <w:rPr>
                <w:sz w:val="18"/>
                <w:szCs w:val="18"/>
                <w:highlight w:val="lightGray"/>
              </w:rPr>
              <w:t>0.8</w:t>
            </w:r>
            <w:r w:rsidR="0093170B" w:rsidRPr="000D7528">
              <w:rPr>
                <w:sz w:val="18"/>
                <w:szCs w:val="18"/>
                <w:highlight w:val="lightGray"/>
              </w:rPr>
              <w:t xml:space="preserve">1 </w:t>
            </w:r>
            <w:r w:rsidR="0093170B" w:rsidRPr="000D7528">
              <w:rPr>
                <w:color w:val="000000"/>
                <w:sz w:val="18"/>
                <w:szCs w:val="18"/>
                <w:highlight w:val="lightGray"/>
              </w:rPr>
              <w:t>(95%CI 0.73-0.88)</w:t>
            </w:r>
          </w:p>
        </w:tc>
        <w:tc>
          <w:tcPr>
            <w:tcW w:w="1276" w:type="dxa"/>
          </w:tcPr>
          <w:p w:rsidR="00DD03FA" w:rsidRPr="000D7528" w:rsidRDefault="00DD03FA" w:rsidP="003E06D1">
            <w:pPr>
              <w:jc w:val="right"/>
              <w:rPr>
                <w:sz w:val="18"/>
                <w:szCs w:val="18"/>
                <w:highlight w:val="lightGray"/>
              </w:rPr>
            </w:pPr>
            <w:r w:rsidRPr="000D7528">
              <w:rPr>
                <w:sz w:val="18"/>
                <w:szCs w:val="18"/>
                <w:highlight w:val="lightGray"/>
              </w:rPr>
              <w:t>1</w:t>
            </w:r>
          </w:p>
        </w:tc>
      </w:tr>
      <w:tr w:rsidR="00DD03FA" w:rsidRPr="00EF4EB9" w:rsidTr="003E06D1">
        <w:tc>
          <w:tcPr>
            <w:tcW w:w="907" w:type="dxa"/>
          </w:tcPr>
          <w:p w:rsidR="00DD03FA" w:rsidRPr="00EF4EB9" w:rsidRDefault="00DD03FA" w:rsidP="005A1380">
            <w:pPr>
              <w:rPr>
                <w:sz w:val="18"/>
                <w:szCs w:val="18"/>
              </w:rPr>
            </w:pPr>
            <w:r w:rsidRPr="00EF4EB9">
              <w:rPr>
                <w:sz w:val="18"/>
                <w:szCs w:val="18"/>
              </w:rPr>
              <w:t xml:space="preserve">Maestre et al 2009 </w:t>
            </w:r>
            <w:r w:rsidR="00FC2DC5" w:rsidRPr="00EF4EB9">
              <w:rPr>
                <w:sz w:val="18"/>
                <w:szCs w:val="18"/>
              </w:rPr>
              <w:fldChar w:fldCharType="begin"/>
            </w:r>
            <w:r w:rsidR="00C555BF">
              <w:rPr>
                <w:sz w:val="18"/>
                <w:szCs w:val="18"/>
              </w:rPr>
              <w:instrText xml:space="preserve"> ADDIN REFMGR.CITE &lt;Refman&gt;&lt;Cite&gt;&lt;Author&gt;Maestre&lt;/Author&gt;&lt;Year&gt;2009&lt;/Year&gt;&lt;RecNum&gt;5959&lt;/RecNum&gt;&lt;IDText&gt;Diagnostic accuracy of clinical criteria for identifying systolic and diastolic heart failure: cross-sectional study&lt;/IDText&gt;&lt;MDL Ref_Type="Journal"&gt;&lt;Ref_Type&gt;Journal&lt;/Ref_Type&gt;&lt;Ref_ID&gt;5959&lt;/Ref_ID&gt;&lt;Title_Primary&gt;Diagnostic accuracy of clinical criteria for identifying systolic and diastolic heart failure: cross-sectional study&lt;/Title_Primary&gt;&lt;Authors_Primary&gt;Maestre,A.&lt;/Authors_Primary&gt;&lt;Authors_Primary&gt;Gil,V.&lt;/Authors_Primary&gt;&lt;Authors_Primary&gt;Gallego,J.&lt;/Authors_Primary&gt;&lt;Authors_Primary&gt;Aznar,J.&lt;/Authors_Primary&gt;&lt;Authors_Primary&gt;Mora,A.&lt;/Authors_Primary&gt;&lt;Authors_Primary&gt;Martin-Hidalgo,A.&lt;/Authors_Primary&gt;&lt;Authors_Primary&gt;Maestre,Ana&lt;/Authors_Primary&gt;&lt;Authors_Primary&gt;Gil,Vicente&lt;/Authors_Primary&gt;&lt;Authors_Primary&gt;Gallego,Javier&lt;/Authors_Primary&gt;&lt;Authors_Primary&gt;Aznar,Jose&lt;/Authors_Primary&gt;&lt;Authors_Primary&gt;Mora,Antonia&lt;/Authors_Primary&gt;&lt;Authors_Primary&gt;Martin-Hidalgo,Alberto&lt;/Authors_Primary&gt;&lt;Date_Primary&gt;2009/2&lt;/Date_Primary&gt;&lt;Keywords&gt;$$accept title&lt;/Keywords&gt;&lt;Keywords&gt;$$diagnostic study&lt;/Keywords&gt;&lt;Keywords&gt;$$echo&lt;/Keywords&gt;&lt;Keywords&gt;$$heart failure&lt;/Keywords&gt;&lt;Keywords&gt;$$left ventricular&lt;/Keywords&gt;&lt;Keywords&gt;$$Medline&lt;/Keywords&gt;&lt;Keywords&gt;$$Pathologies&lt;/Keywords&gt;&lt;Keywords&gt;$$Pathologies taster&lt;/Keywords&gt;&lt;Keywords&gt;$$retrieve for diagnostic study&lt;/Keywords&gt;&lt;Keywords&gt;echocardiography&lt;/Keywords&gt;&lt;Keywords&gt;left ventricular&lt;/Keywords&gt;&lt;Reprint&gt;In File&lt;/Reprint&gt;&lt;Start_Page&gt;55&lt;/Start_Page&gt;&lt;End_Page&gt;61&lt;/End_Page&gt;&lt;Periodical&gt;Journal of Evaluation in Clinical Practice&lt;/Periodical&gt;&lt;Volume&gt;15&lt;/Volume&gt;&lt;Issue&gt;1&lt;/Issue&gt;&lt;Address&gt;Internal Medicine Department, Hospital General Universitario de Elche, Elche, Spain. amaestrep@gmail.com&lt;/Address&gt;&lt;ZZ_JournalFull&gt;&lt;f name="System"&gt;Journal of Evaluation in Clinical Practice&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81</w:t>
            </w:r>
            <w:r w:rsidR="00FC2DC5" w:rsidRPr="00EF4EB9">
              <w:rPr>
                <w:sz w:val="18"/>
                <w:szCs w:val="18"/>
              </w:rPr>
              <w:fldChar w:fldCharType="end"/>
            </w:r>
          </w:p>
        </w:tc>
        <w:tc>
          <w:tcPr>
            <w:tcW w:w="1167" w:type="dxa"/>
          </w:tcPr>
          <w:p w:rsidR="00DD03FA" w:rsidRPr="00EF4EB9" w:rsidRDefault="00DD03FA" w:rsidP="003E06D1">
            <w:pPr>
              <w:rPr>
                <w:sz w:val="18"/>
                <w:szCs w:val="18"/>
              </w:rPr>
            </w:pPr>
            <w:r w:rsidRPr="00EF4EB9">
              <w:rPr>
                <w:sz w:val="18"/>
                <w:szCs w:val="18"/>
              </w:rPr>
              <w:t>Congestive heart failure</w:t>
            </w:r>
          </w:p>
        </w:tc>
        <w:tc>
          <w:tcPr>
            <w:tcW w:w="954" w:type="dxa"/>
          </w:tcPr>
          <w:p w:rsidR="00DD03FA" w:rsidRPr="00EF4EB9" w:rsidRDefault="00DD03FA" w:rsidP="003E06D1">
            <w:pPr>
              <w:jc w:val="right"/>
              <w:rPr>
                <w:sz w:val="18"/>
                <w:szCs w:val="18"/>
              </w:rPr>
            </w:pPr>
            <w:r w:rsidRPr="00EF4EB9">
              <w:rPr>
                <w:sz w:val="18"/>
                <w:szCs w:val="18"/>
              </w:rPr>
              <w:t>216</w:t>
            </w:r>
          </w:p>
        </w:tc>
        <w:tc>
          <w:tcPr>
            <w:tcW w:w="1074" w:type="dxa"/>
          </w:tcPr>
          <w:p w:rsidR="00DD03FA" w:rsidRPr="00EF4EB9" w:rsidRDefault="00DD03FA" w:rsidP="003E06D1">
            <w:pPr>
              <w:rPr>
                <w:sz w:val="18"/>
                <w:szCs w:val="18"/>
              </w:rPr>
            </w:pPr>
            <w:r w:rsidRPr="00EF4EB9">
              <w:rPr>
                <w:sz w:val="18"/>
                <w:szCs w:val="18"/>
              </w:rPr>
              <w:t>NR</w:t>
            </w:r>
          </w:p>
        </w:tc>
        <w:tc>
          <w:tcPr>
            <w:tcW w:w="826" w:type="dxa"/>
          </w:tcPr>
          <w:p w:rsidR="00DD03FA" w:rsidRPr="00EF4EB9" w:rsidRDefault="00DD03FA" w:rsidP="003E06D1">
            <w:pPr>
              <w:rPr>
                <w:sz w:val="18"/>
                <w:szCs w:val="18"/>
              </w:rPr>
            </w:pPr>
            <w:r w:rsidRPr="00EF4EB9">
              <w:rPr>
                <w:sz w:val="18"/>
                <w:szCs w:val="18"/>
              </w:rPr>
              <w:t>TTE</w:t>
            </w:r>
          </w:p>
        </w:tc>
        <w:tc>
          <w:tcPr>
            <w:tcW w:w="1843" w:type="dxa"/>
          </w:tcPr>
          <w:p w:rsidR="00DD03FA" w:rsidRPr="00EF4EB9" w:rsidRDefault="00DD03FA" w:rsidP="003E06D1">
            <w:pPr>
              <w:rPr>
                <w:sz w:val="18"/>
                <w:szCs w:val="18"/>
              </w:rPr>
            </w:pPr>
            <w:r w:rsidRPr="00EF4EB9">
              <w:rPr>
                <w:sz w:val="18"/>
                <w:szCs w:val="18"/>
              </w:rPr>
              <w:t>Clinical criteria</w:t>
            </w:r>
          </w:p>
        </w:tc>
        <w:tc>
          <w:tcPr>
            <w:tcW w:w="1275" w:type="dxa"/>
          </w:tcPr>
          <w:p w:rsidR="00DD03FA" w:rsidRPr="000D7528" w:rsidRDefault="00DD03FA" w:rsidP="003E06D1">
            <w:pPr>
              <w:rPr>
                <w:sz w:val="18"/>
                <w:szCs w:val="18"/>
                <w:highlight w:val="lightGray"/>
              </w:rPr>
            </w:pPr>
            <w:r w:rsidRPr="000D7528">
              <w:rPr>
                <w:sz w:val="18"/>
                <w:szCs w:val="18"/>
                <w:highlight w:val="lightGray"/>
              </w:rPr>
              <w:t>TTE as gold standard (presumed sensitivity=1)</w:t>
            </w:r>
          </w:p>
        </w:tc>
        <w:tc>
          <w:tcPr>
            <w:tcW w:w="1276" w:type="dxa"/>
          </w:tcPr>
          <w:p w:rsidR="00DD03FA" w:rsidRPr="000D7528" w:rsidRDefault="00DD03FA" w:rsidP="003E06D1">
            <w:pPr>
              <w:rPr>
                <w:sz w:val="18"/>
                <w:szCs w:val="18"/>
                <w:highlight w:val="lightGray"/>
              </w:rPr>
            </w:pPr>
            <w:r w:rsidRPr="000D7528">
              <w:rPr>
                <w:sz w:val="18"/>
                <w:szCs w:val="18"/>
                <w:highlight w:val="lightGray"/>
              </w:rPr>
              <w:t>TTE as gold standard (presumed specificity=1)</w:t>
            </w:r>
          </w:p>
        </w:tc>
      </w:tr>
      <w:tr w:rsidR="00DD03FA" w:rsidRPr="00EF4EB9" w:rsidTr="003E06D1">
        <w:tc>
          <w:tcPr>
            <w:tcW w:w="907" w:type="dxa"/>
          </w:tcPr>
          <w:p w:rsidR="00DD03FA" w:rsidRPr="00EF4EB9" w:rsidRDefault="00DD03FA" w:rsidP="00C555BF">
            <w:pPr>
              <w:rPr>
                <w:sz w:val="18"/>
                <w:szCs w:val="18"/>
              </w:rPr>
            </w:pPr>
            <w:r w:rsidRPr="00EF4EB9">
              <w:rPr>
                <w:sz w:val="18"/>
                <w:szCs w:val="18"/>
              </w:rPr>
              <w:t>Reichek et al 1981</w:t>
            </w:r>
            <w:r w:rsidR="00FC2DC5" w:rsidRPr="00EF4EB9">
              <w:rPr>
                <w:sz w:val="18"/>
                <w:szCs w:val="18"/>
              </w:rPr>
              <w:fldChar w:fldCharType="begin"/>
            </w:r>
            <w:r w:rsidR="00C555BF">
              <w:rPr>
                <w:sz w:val="18"/>
                <w:szCs w:val="18"/>
              </w:rPr>
              <w:instrText xml:space="preserve"> ADDIN REFMGR.CITE &lt;Refman&gt;&lt;Cite&gt;&lt;Author&gt;Reichek&lt;/Author&gt;&lt;Year&gt;1981&lt;/Year&gt;&lt;RecNum&gt;19602&lt;/RecNum&gt;&lt;IDText&gt;Left ventricular hypertrophy: relationship of anatomic, echocardiographic and electrocardiographic findings&lt;/IDText&gt;&lt;MDL Ref_Type="Journal"&gt;&lt;Ref_Type&gt;Journal&lt;/Ref_Type&gt;&lt;Ref_ID&gt;19602&lt;/Ref_ID&gt;&lt;Title_Primary&gt;Left ventricular hypertrophy: relationship of anatomic, echocardiographic and electrocardiographic findings&lt;/Title_Primary&gt;&lt;Authors_Primary&gt;Reichek,N.&lt;/Authors_Primary&gt;&lt;Authors_Primary&gt;Devereux,R.B.&lt;/Authors_Primary&gt;&lt;Date_Primary&gt;1981/6&lt;/Date_Primary&gt;&lt;Keywords&gt;$$accept title Second search&lt;/Keywords&gt;&lt;Keywords&gt;$$keep from second search&lt;/Keywords&gt;&lt;Keywords&gt;$$Medline&lt;/Keywords&gt;&lt;Keywords&gt;$$Pathologies&lt;/Keywords&gt;&lt;Keywords&gt;analysis&lt;/Keywords&gt;&lt;Keywords&gt;article&lt;/Keywords&gt;&lt;Keywords&gt;hypertrophy&lt;/Keywords&gt;&lt;Keywords&gt;lead&lt;/Keywords&gt;&lt;Keywords&gt;left ventricular&lt;/Keywords&gt;&lt;Keywords&gt;stenosis&lt;/Keywords&gt;&lt;Reprint&gt;In File&lt;/Reprint&gt;&lt;Start_Page&gt;1391&lt;/Start_Page&gt;&lt;End_Page&gt;1398&lt;/End_Page&gt;&lt;Periodical&gt;Circulation&lt;/Periodical&gt;&lt;Volume&gt;63&lt;/Volume&gt;&lt;Issue&gt;6&lt;/Issue&gt;&lt;ZZ_JournalFull&gt;&lt;f name="System"&gt;Circulation&lt;/f&gt;&lt;/ZZ_JournalFull&gt;&lt;ZZ_WorkformID&gt;1&lt;/ZZ_WorkformID&gt;&lt;/MDL&gt;&lt;/Cite&gt;&lt;/Refman&gt;</w:instrText>
            </w:r>
            <w:r w:rsidR="00FC2DC5" w:rsidRPr="00EF4EB9">
              <w:rPr>
                <w:sz w:val="18"/>
                <w:szCs w:val="18"/>
              </w:rPr>
              <w:fldChar w:fldCharType="separate"/>
            </w:r>
            <w:r w:rsidR="00C555BF" w:rsidRPr="00C555BF">
              <w:rPr>
                <w:noProof/>
                <w:sz w:val="18"/>
                <w:szCs w:val="18"/>
                <w:vertAlign w:val="superscript"/>
              </w:rPr>
              <w:t>87</w:t>
            </w:r>
            <w:r w:rsidR="00FC2DC5" w:rsidRPr="00EF4EB9">
              <w:rPr>
                <w:sz w:val="18"/>
                <w:szCs w:val="18"/>
              </w:rPr>
              <w:fldChar w:fldCharType="end"/>
            </w:r>
          </w:p>
        </w:tc>
        <w:tc>
          <w:tcPr>
            <w:tcW w:w="1167" w:type="dxa"/>
          </w:tcPr>
          <w:p w:rsidR="00DD03FA" w:rsidRPr="00EF4EB9" w:rsidRDefault="00DD03FA" w:rsidP="003E06D1">
            <w:pPr>
              <w:rPr>
                <w:sz w:val="18"/>
                <w:szCs w:val="18"/>
              </w:rPr>
            </w:pPr>
            <w:r w:rsidRPr="00EF4EB9">
              <w:rPr>
                <w:sz w:val="18"/>
                <w:szCs w:val="18"/>
              </w:rPr>
              <w:t>Left ventricular hypertrophy</w:t>
            </w:r>
          </w:p>
        </w:tc>
        <w:tc>
          <w:tcPr>
            <w:tcW w:w="954" w:type="dxa"/>
          </w:tcPr>
          <w:p w:rsidR="00DD03FA" w:rsidRPr="00EF4EB9" w:rsidRDefault="00DD03FA" w:rsidP="003E06D1">
            <w:pPr>
              <w:jc w:val="right"/>
              <w:rPr>
                <w:sz w:val="18"/>
                <w:szCs w:val="18"/>
              </w:rPr>
            </w:pPr>
            <w:r w:rsidRPr="00EF4EB9">
              <w:rPr>
                <w:sz w:val="18"/>
                <w:szCs w:val="18"/>
              </w:rPr>
              <w:t>34</w:t>
            </w:r>
          </w:p>
        </w:tc>
        <w:tc>
          <w:tcPr>
            <w:tcW w:w="1074" w:type="dxa"/>
          </w:tcPr>
          <w:p w:rsidR="00DD03FA" w:rsidRPr="00EF4EB9" w:rsidRDefault="00DD03FA" w:rsidP="003E06D1">
            <w:pPr>
              <w:rPr>
                <w:sz w:val="18"/>
                <w:szCs w:val="18"/>
              </w:rPr>
            </w:pPr>
            <w:r w:rsidRPr="00EF4EB9">
              <w:rPr>
                <w:sz w:val="18"/>
                <w:szCs w:val="18"/>
              </w:rPr>
              <w:t>NR</w:t>
            </w:r>
          </w:p>
        </w:tc>
        <w:tc>
          <w:tcPr>
            <w:tcW w:w="826" w:type="dxa"/>
          </w:tcPr>
          <w:p w:rsidR="00DD03FA" w:rsidRPr="00EF4EB9" w:rsidRDefault="00DD03FA" w:rsidP="003E06D1">
            <w:pPr>
              <w:rPr>
                <w:sz w:val="18"/>
                <w:szCs w:val="18"/>
              </w:rPr>
            </w:pPr>
            <w:r w:rsidRPr="00EF4EB9">
              <w:rPr>
                <w:sz w:val="18"/>
                <w:szCs w:val="18"/>
              </w:rPr>
              <w:t>TTE</w:t>
            </w:r>
          </w:p>
        </w:tc>
        <w:tc>
          <w:tcPr>
            <w:tcW w:w="1843" w:type="dxa"/>
          </w:tcPr>
          <w:p w:rsidR="00DD03FA" w:rsidRPr="00EF4EB9" w:rsidRDefault="00DD03FA" w:rsidP="003E06D1">
            <w:pPr>
              <w:rPr>
                <w:sz w:val="18"/>
                <w:szCs w:val="18"/>
              </w:rPr>
            </w:pPr>
            <w:r w:rsidRPr="00EF4EB9">
              <w:rPr>
                <w:sz w:val="18"/>
                <w:szCs w:val="18"/>
              </w:rPr>
              <w:t>Autopsy</w:t>
            </w:r>
          </w:p>
        </w:tc>
        <w:tc>
          <w:tcPr>
            <w:tcW w:w="1275" w:type="dxa"/>
          </w:tcPr>
          <w:p w:rsidR="00DD03FA" w:rsidRPr="000D7528" w:rsidRDefault="00DD03FA" w:rsidP="003E06D1">
            <w:pPr>
              <w:jc w:val="right"/>
              <w:rPr>
                <w:sz w:val="18"/>
                <w:szCs w:val="18"/>
                <w:highlight w:val="lightGray"/>
              </w:rPr>
            </w:pPr>
            <w:r w:rsidRPr="000D7528">
              <w:rPr>
                <w:sz w:val="18"/>
                <w:szCs w:val="18"/>
                <w:highlight w:val="lightGray"/>
              </w:rPr>
              <w:t>0.93</w:t>
            </w:r>
            <w:r w:rsidR="00FB282A" w:rsidRPr="000D7528">
              <w:rPr>
                <w:sz w:val="18"/>
                <w:szCs w:val="18"/>
                <w:highlight w:val="lightGray"/>
              </w:rPr>
              <w:t xml:space="preserve"> (95%CI 0.84-1)</w:t>
            </w:r>
          </w:p>
        </w:tc>
        <w:tc>
          <w:tcPr>
            <w:tcW w:w="1276" w:type="dxa"/>
          </w:tcPr>
          <w:p w:rsidR="00DD03FA" w:rsidRPr="000D7528" w:rsidRDefault="00DD03FA" w:rsidP="003E06D1">
            <w:pPr>
              <w:jc w:val="right"/>
              <w:rPr>
                <w:sz w:val="18"/>
                <w:szCs w:val="18"/>
                <w:highlight w:val="lightGray"/>
              </w:rPr>
            </w:pPr>
            <w:r w:rsidRPr="000D7528">
              <w:rPr>
                <w:sz w:val="18"/>
                <w:szCs w:val="18"/>
                <w:highlight w:val="lightGray"/>
              </w:rPr>
              <w:t>0.95</w:t>
            </w:r>
            <w:r w:rsidR="00FB282A" w:rsidRPr="000D7528">
              <w:rPr>
                <w:sz w:val="18"/>
                <w:szCs w:val="18"/>
                <w:highlight w:val="lightGray"/>
              </w:rPr>
              <w:t xml:space="preserve"> (0.88-1)</w:t>
            </w:r>
          </w:p>
        </w:tc>
      </w:tr>
      <w:tr w:rsidR="00DD03FA" w:rsidRPr="00EF4EB9" w:rsidTr="003E06D1">
        <w:tc>
          <w:tcPr>
            <w:tcW w:w="907" w:type="dxa"/>
          </w:tcPr>
          <w:p w:rsidR="00DD03FA" w:rsidRPr="00EF4EB9" w:rsidRDefault="00DD03FA" w:rsidP="003E06D1">
            <w:pPr>
              <w:rPr>
                <w:sz w:val="18"/>
                <w:szCs w:val="18"/>
              </w:rPr>
            </w:pPr>
            <w:r w:rsidRPr="00EF4EB9">
              <w:rPr>
                <w:sz w:val="18"/>
                <w:szCs w:val="18"/>
              </w:rPr>
              <w:t>Sparrow et al 2003</w:t>
            </w:r>
            <w:r w:rsidR="00FC2DC5" w:rsidRPr="00EF4EB9">
              <w:rPr>
                <w:sz w:val="18"/>
                <w:szCs w:val="18"/>
              </w:rPr>
              <w:fldChar w:fldCharType="begin"/>
            </w:r>
            <w:r w:rsidR="00C555BF">
              <w:rPr>
                <w:sz w:val="18"/>
                <w:szCs w:val="18"/>
              </w:rPr>
              <w:instrText xml:space="preserve"> ADDIN REFMGR.CITE &lt;Refman&gt;&lt;Cite&gt;&lt;Author&gt;Sparrow&lt;/Author&gt;&lt;Year&gt;2003&lt;/Year&gt;&lt;RecNum&gt;13158&lt;/RecNum&gt;&lt;IDText&gt;The diagnosis of heart failure in general practice: implications for the UK National Service Framework&lt;/IDText&gt;&lt;MDL Ref_Type="Journal"&gt;&lt;Ref_Type&gt;Journal&lt;/Ref_Type&gt;&lt;Ref_ID&gt;13158&lt;/Ref_ID&gt;&lt;Title_Primary&gt;The diagnosis of heart failure in general practice: implications for the UK National Service Framework&lt;/Title_Primary&gt;&lt;Authors_Primary&gt;Sparrow,N.&lt;/Authors_Primary&gt;&lt;Authors_Primary&gt;Adlam,D.&lt;/Authors_Primary&gt;&lt;Authors_Primary&gt;Cowley,A.&lt;/Authors_Primary&gt;&lt;Authors_Primary&gt;Hampton,J.R.&lt;/Authors_Primary&gt;&lt;Authors_Primary&gt;Sparrow,Nigel&lt;/Authors_Primary&gt;&lt;Authors_Primary&gt;Adlam,David&lt;/Authors_Primary&gt;&lt;Authors_Primary&gt;Cowley,Alan&lt;/Authors_Primary&gt;&lt;Authors_Primary&gt;Hampton,John R.&lt;/Authors_Primary&gt;&lt;Date_Primary&gt;2003/6&lt;/Date_Primary&gt;&lt;Keywords&gt;$$accept title Second search&lt;/Keywords&gt;&lt;Keywords&gt;$$heart failure&lt;/Keywords&gt;&lt;Keywords&gt;$$keep from second search&lt;/Keywords&gt;&lt;Keywords&gt;$$Medline&lt;/Keywords&gt;&lt;Keywords&gt;$$Pathologies&lt;/Keywords&gt;&lt;Keywords&gt;article&lt;/Keywords&gt;&lt;Keywords&gt;echocardiography&lt;/Keywords&gt;&lt;Keywords&gt;left ventricular&lt;/Keywords&gt;&lt;Keywords&gt;patient&lt;/Keywords&gt;&lt;Keywords&gt;population&lt;/Keywords&gt;&lt;Keywords&gt;study&lt;/Keywords&gt;&lt;Reprint&gt;In File&lt;/Reprint&gt;&lt;Start_Page&gt;349&lt;/Start_Page&gt;&lt;End_Page&gt;354&lt;/End_Page&gt;&lt;Periodical&gt;European Journal of Heart Failure&lt;/Periodical&gt;&lt;Volume&gt;5&lt;/Volume&gt;&lt;Issue&gt;3&lt;/Issue&gt;&lt;Address&gt;Newthorpe Medical Practice, Chewton Street, Eastwood, Nottingham NG16 3HB, UK. nigelsparrow@aol.com&lt;/Address&gt;&lt;ZZ_JournalFull&gt;&lt;f name="System"&gt;European Journal of Heart Failure&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99</w:t>
            </w:r>
            <w:r w:rsidR="00FC2DC5" w:rsidRPr="00EF4EB9">
              <w:rPr>
                <w:sz w:val="18"/>
                <w:szCs w:val="18"/>
              </w:rPr>
              <w:fldChar w:fldCharType="end"/>
            </w:r>
          </w:p>
          <w:p w:rsidR="00DD03FA" w:rsidRPr="00EF4EB9" w:rsidRDefault="00DD03FA" w:rsidP="003E06D1">
            <w:pPr>
              <w:rPr>
                <w:sz w:val="18"/>
                <w:szCs w:val="18"/>
              </w:rPr>
            </w:pPr>
          </w:p>
        </w:tc>
        <w:tc>
          <w:tcPr>
            <w:tcW w:w="1167" w:type="dxa"/>
          </w:tcPr>
          <w:p w:rsidR="00DD03FA" w:rsidRPr="00EF4EB9" w:rsidRDefault="00DD03FA" w:rsidP="003E06D1">
            <w:pPr>
              <w:rPr>
                <w:sz w:val="18"/>
                <w:szCs w:val="18"/>
              </w:rPr>
            </w:pPr>
            <w:r w:rsidRPr="00EF4EB9">
              <w:rPr>
                <w:sz w:val="18"/>
                <w:szCs w:val="18"/>
              </w:rPr>
              <w:t>Left ventricular dysfunction</w:t>
            </w:r>
          </w:p>
        </w:tc>
        <w:tc>
          <w:tcPr>
            <w:tcW w:w="954" w:type="dxa"/>
          </w:tcPr>
          <w:p w:rsidR="00DD03FA" w:rsidRPr="00EF4EB9" w:rsidRDefault="00DD03FA" w:rsidP="003E06D1">
            <w:pPr>
              <w:jc w:val="right"/>
              <w:rPr>
                <w:sz w:val="18"/>
                <w:szCs w:val="18"/>
              </w:rPr>
            </w:pPr>
            <w:r w:rsidRPr="00EF4EB9">
              <w:rPr>
                <w:sz w:val="18"/>
                <w:szCs w:val="18"/>
              </w:rPr>
              <w:t>621</w:t>
            </w:r>
          </w:p>
        </w:tc>
        <w:tc>
          <w:tcPr>
            <w:tcW w:w="1074" w:type="dxa"/>
          </w:tcPr>
          <w:p w:rsidR="00DD03FA" w:rsidRPr="00EF4EB9" w:rsidRDefault="00DD03FA" w:rsidP="003E06D1">
            <w:pPr>
              <w:rPr>
                <w:sz w:val="18"/>
                <w:szCs w:val="18"/>
              </w:rPr>
            </w:pPr>
            <w:r w:rsidRPr="00EF4EB9">
              <w:rPr>
                <w:sz w:val="18"/>
                <w:szCs w:val="18"/>
              </w:rPr>
              <w:t>NR</w:t>
            </w:r>
          </w:p>
        </w:tc>
        <w:tc>
          <w:tcPr>
            <w:tcW w:w="826" w:type="dxa"/>
          </w:tcPr>
          <w:p w:rsidR="00DD03FA" w:rsidRPr="00EF4EB9" w:rsidRDefault="00DD03FA" w:rsidP="003E06D1">
            <w:pPr>
              <w:rPr>
                <w:sz w:val="18"/>
                <w:szCs w:val="18"/>
              </w:rPr>
            </w:pPr>
            <w:r w:rsidRPr="00EF4EB9">
              <w:rPr>
                <w:sz w:val="18"/>
                <w:szCs w:val="18"/>
              </w:rPr>
              <w:t>TTE</w:t>
            </w:r>
          </w:p>
        </w:tc>
        <w:tc>
          <w:tcPr>
            <w:tcW w:w="1843" w:type="dxa"/>
          </w:tcPr>
          <w:p w:rsidR="00DD03FA" w:rsidRPr="00EF4EB9" w:rsidRDefault="00DD03FA" w:rsidP="003E06D1">
            <w:pPr>
              <w:rPr>
                <w:sz w:val="18"/>
                <w:szCs w:val="18"/>
              </w:rPr>
            </w:pPr>
            <w:r w:rsidRPr="00EF4EB9">
              <w:rPr>
                <w:sz w:val="18"/>
                <w:szCs w:val="18"/>
              </w:rPr>
              <w:t>Clinical diagnosis</w:t>
            </w:r>
          </w:p>
        </w:tc>
        <w:tc>
          <w:tcPr>
            <w:tcW w:w="1275" w:type="dxa"/>
          </w:tcPr>
          <w:p w:rsidR="00DD03FA" w:rsidRPr="000D7528" w:rsidRDefault="00DD03FA" w:rsidP="003E06D1">
            <w:pPr>
              <w:rPr>
                <w:sz w:val="18"/>
                <w:szCs w:val="18"/>
                <w:highlight w:val="lightGray"/>
              </w:rPr>
            </w:pPr>
            <w:r w:rsidRPr="000D7528">
              <w:rPr>
                <w:sz w:val="18"/>
                <w:szCs w:val="18"/>
                <w:highlight w:val="lightGray"/>
              </w:rPr>
              <w:t>TTE as gold standard (presumed sensitivity=1)</w:t>
            </w:r>
          </w:p>
        </w:tc>
        <w:tc>
          <w:tcPr>
            <w:tcW w:w="1276" w:type="dxa"/>
          </w:tcPr>
          <w:p w:rsidR="00DD03FA" w:rsidRPr="000D7528" w:rsidRDefault="00DD03FA" w:rsidP="003E06D1">
            <w:pPr>
              <w:rPr>
                <w:sz w:val="18"/>
                <w:szCs w:val="18"/>
                <w:highlight w:val="lightGray"/>
              </w:rPr>
            </w:pPr>
            <w:r w:rsidRPr="000D7528">
              <w:rPr>
                <w:sz w:val="18"/>
                <w:szCs w:val="18"/>
                <w:highlight w:val="lightGray"/>
              </w:rPr>
              <w:t>TTE as gold standard (presumed specificity=1)</w:t>
            </w:r>
          </w:p>
        </w:tc>
      </w:tr>
    </w:tbl>
    <w:p w:rsidR="00DD03FA" w:rsidRPr="00EF4EB9" w:rsidRDefault="00DD03FA" w:rsidP="00DD03FA">
      <w:pPr>
        <w:rPr>
          <w:sz w:val="18"/>
          <w:szCs w:val="18"/>
        </w:rPr>
      </w:pPr>
    </w:p>
    <w:p w:rsidR="00F10FAA" w:rsidRPr="00EF4EB9" w:rsidRDefault="00F10FAA" w:rsidP="00DD03FA">
      <w:pPr>
        <w:spacing w:line="360" w:lineRule="auto"/>
        <w:jc w:val="both"/>
        <w:rPr>
          <w:sz w:val="22"/>
          <w:szCs w:val="22"/>
        </w:rPr>
      </w:pPr>
    </w:p>
    <w:p w:rsidR="00DD03FA" w:rsidRPr="00EF4EB9" w:rsidRDefault="00DD03FA" w:rsidP="00DD03FA">
      <w:pPr>
        <w:spacing w:line="360" w:lineRule="auto"/>
        <w:jc w:val="both"/>
        <w:rPr>
          <w:sz w:val="22"/>
          <w:szCs w:val="22"/>
        </w:rPr>
      </w:pPr>
      <w:r w:rsidRPr="00EF4EB9">
        <w:rPr>
          <w:sz w:val="22"/>
          <w:szCs w:val="22"/>
        </w:rPr>
        <w:t xml:space="preserve">Four studies reported diagnostic accuracy of TTE in aortic dissection, Table </w:t>
      </w:r>
      <w:r w:rsidR="005B514A" w:rsidRPr="00EF4EB9">
        <w:rPr>
          <w:sz w:val="22"/>
          <w:szCs w:val="22"/>
        </w:rPr>
        <w:t>10</w:t>
      </w:r>
      <w:r w:rsidRPr="00EF4EB9">
        <w:rPr>
          <w:sz w:val="22"/>
          <w:szCs w:val="22"/>
        </w:rPr>
        <w:t>.</w:t>
      </w:r>
      <w:r w:rsidR="00F10FAA" w:rsidRPr="00EF4EB9">
        <w:rPr>
          <w:sz w:val="22"/>
          <w:szCs w:val="22"/>
        </w:rPr>
        <w:t xml:space="preserve">  </w:t>
      </w:r>
      <w:r w:rsidRPr="00EF4EB9">
        <w:rPr>
          <w:rFonts w:eastAsia="Calibri"/>
          <w:sz w:val="22"/>
          <w:szCs w:val="22"/>
          <w:lang w:eastAsia="en-US"/>
        </w:rPr>
        <w:t>Sensitivity ranged from 0.593</w:t>
      </w:r>
      <w:r w:rsidR="00FC2DC5" w:rsidRPr="00EF4EB9">
        <w:rPr>
          <w:sz w:val="22"/>
          <w:szCs w:val="22"/>
        </w:rPr>
        <w:fldChar w:fldCharType="begin"/>
      </w:r>
      <w:r w:rsidR="00C555BF">
        <w:rPr>
          <w:sz w:val="22"/>
          <w:szCs w:val="22"/>
        </w:rPr>
        <w:instrText xml:space="preserve"> ADDIN REFMGR.CITE &lt;Refman&gt;&lt;Cite&gt;&lt;Author&gt;Nienaber&lt;/Author&gt;&lt;Year&gt;1993&lt;/Year&gt;&lt;RecNum&gt;4645&lt;/RecNum&gt;&lt;IDText&gt;The diagnosis of thoracic aortic dissection by noninvasive imaging procedures&lt;/IDText&gt;&lt;MDL Ref_Type="Journal"&gt;&lt;Ref_Type&gt;Journal&lt;/Ref_Type&gt;&lt;Ref_ID&gt;4645&lt;/Ref_ID&gt;&lt;Title_Primary&gt;The diagnosis of thoracic aortic dissection by noninvasive imaging procedures&lt;/Title_Primary&gt;&lt;Authors_Primary&gt;Nienaber,C.A.&lt;/Authors_Primary&gt;&lt;Authors_Primary&gt;von,Kodolitsch Y.&lt;/Authors_Primary&gt;&lt;Authors_Primary&gt;Nicolas,V.&lt;/Authors_Primary&gt;&lt;Authors_Primary&gt;Siglow,V.&lt;/Authors_Primary&gt;&lt;Authors_Primary&gt;Piepho,A.&lt;/Authors_Primary&gt;&lt;Authors_Primary&gt;Brockhoff,C.&lt;/Authors_Primary&gt;&lt;Authors_Primary&gt;Koschyk,D.H.&lt;/Authors_Primary&gt;&lt;Authors_Primary&gt;Spielmann,R.P.&lt;/Authors_Primary&gt;&lt;Date_Primary&gt;1993/1/7&lt;/Date_Primary&gt;&lt;Keywords&gt;$$accept title&lt;/Keywords&gt;&lt;Keywords&gt;$$angiography&lt;/Keywords&gt;&lt;Keywords&gt;$$aortic dissection&lt;/Keywords&gt;&lt;Keywords&gt;$$Broad search&lt;/Keywords&gt;&lt;Keywords&gt;$$colour echo&lt;/Keywords&gt;&lt;Keywords&gt;$$diagnostic study&lt;/Keywords&gt;&lt;Keywords&gt;$$Doppler&lt;/Keywords&gt;&lt;Keywords&gt;$$Medline&lt;/Keywords&gt;&lt;Keywords&gt;$$Pathologies&lt;/Keywords&gt;&lt;Keywords&gt;$$retrieve for diagnostic study&lt;/Keywords&gt;&lt;Keywords&gt;$$TOE&lt;/Keywords&gt;&lt;Keywords&gt;$$TTE&lt;/Keywords&gt;&lt;Keywords&gt;echocardiography&lt;/Keywords&gt;&lt;Reprint&gt;In File&lt;/Reprint&gt;&lt;Start_Page&gt;1&lt;/Start_Page&gt;&lt;End_Page&gt;9&lt;/End_Page&gt;&lt;Periodical&gt;New England Journal of Medicine&lt;/Periodical&gt;&lt;Volume&gt;328&lt;/Volume&gt;&lt;Issue&gt;1&lt;/Issue&gt;&lt;Address&gt;Department of Internal Medicine II, Universitats-Krankenhaus Eppendorf, Hamburg, Germany&lt;/Address&gt;&lt;ZZ_JournalFull&gt;&lt;f name="System"&gt;New England Journal of Medicine&lt;/f&gt;&lt;/ZZ_JournalFull&gt;&lt;ZZ_JournalStdAbbrev&gt;&lt;f name="System"&gt;N Engl J Med&lt;/f&gt;&lt;/ZZ_JournalStdAbbrev&gt;&lt;ZZ_WorkformID&gt;1&lt;/ZZ_WorkformID&gt;&lt;/MDL&gt;&lt;/Cite&gt;&lt;/Refman&gt;</w:instrText>
      </w:r>
      <w:r w:rsidR="00FC2DC5" w:rsidRPr="00EF4EB9">
        <w:rPr>
          <w:sz w:val="22"/>
          <w:szCs w:val="22"/>
        </w:rPr>
        <w:fldChar w:fldCharType="separate"/>
      </w:r>
      <w:r w:rsidR="00C555BF" w:rsidRPr="00C555BF">
        <w:rPr>
          <w:noProof/>
          <w:sz w:val="22"/>
          <w:szCs w:val="22"/>
          <w:vertAlign w:val="superscript"/>
        </w:rPr>
        <w:t>83</w:t>
      </w:r>
      <w:r w:rsidR="00FC2DC5" w:rsidRPr="00EF4EB9">
        <w:rPr>
          <w:sz w:val="22"/>
          <w:szCs w:val="22"/>
        </w:rPr>
        <w:fldChar w:fldCharType="end"/>
      </w:r>
      <w:r w:rsidR="00915799" w:rsidRPr="00EF4EB9">
        <w:rPr>
          <w:rFonts w:eastAsia="Calibri"/>
          <w:sz w:val="22"/>
          <w:szCs w:val="22"/>
          <w:lang w:eastAsia="en-US"/>
        </w:rPr>
        <w:t xml:space="preserve"> to 0.953.</w:t>
      </w:r>
      <w:r w:rsidR="00FC2DC5" w:rsidRPr="00EF4EB9">
        <w:rPr>
          <w:sz w:val="22"/>
          <w:szCs w:val="22"/>
        </w:rPr>
        <w:fldChar w:fldCharType="begin"/>
      </w:r>
      <w:r w:rsidR="00C555BF">
        <w:rPr>
          <w:sz w:val="22"/>
          <w:szCs w:val="22"/>
        </w:rPr>
        <w:instrText xml:space="preserve"> ADDIN REFMGR.CITE &lt;Refman&gt;&lt;Cite&gt;&lt;Author&gt;Roudaut&lt;/Author&gt;&lt;Year&gt;1988&lt;/Year&gt;&lt;RecNum&gt;18764&lt;/RecNum&gt;&lt;IDText&gt;Accuracy of M-mode and two-dimensional echocardiography in the diagnosis of aortic dissection: an experience with 128 cases&lt;/IDText&gt;&lt;MDL Ref_Type="Journal"&gt;&lt;Ref_Type&gt;Journal&lt;/Ref_Type&gt;&lt;Ref_ID&gt;18764&lt;/Ref_ID&gt;&lt;Title_Primary&gt;Accuracy of M-mode and two-dimensional echocardiography in the diagnosis of aortic dissection: an experience with 128 cases&lt;/Title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Date_Primary&gt;1988/8&lt;/Date_Primary&gt;&lt;Keywords&gt;$$accept title Second search&lt;/Keywords&gt;&lt;Keywords&gt;$$aortic dissec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553&lt;/Start_Page&gt;&lt;End_Page&gt;562&lt;/End_Page&gt;&lt;Periodical&gt;Clinical Cardiology&lt;/Periodical&gt;&lt;Volume&gt;11&lt;/Volume&gt;&lt;Issue&gt;8&lt;/Issue&gt;&lt;Address&gt;Service d&amp;apos;Explorations Paracliniques, Hopital Cardiologique du Haut Leveque, Pessac, France&lt;/Address&gt;&lt;ZZ_JournalFull&gt;&lt;f name="System"&gt;Clinical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89</w:t>
      </w:r>
      <w:r w:rsidR="00FC2DC5" w:rsidRPr="00EF4EB9">
        <w:rPr>
          <w:sz w:val="22"/>
          <w:szCs w:val="22"/>
        </w:rPr>
        <w:fldChar w:fldCharType="end"/>
      </w:r>
      <w:r w:rsidR="00F10FAA" w:rsidRPr="00EF4EB9">
        <w:rPr>
          <w:sz w:val="22"/>
          <w:szCs w:val="22"/>
        </w:rPr>
        <w:t xml:space="preserve">  </w:t>
      </w:r>
      <w:r w:rsidRPr="00EF4EB9">
        <w:rPr>
          <w:rFonts w:eastAsia="Calibri"/>
          <w:sz w:val="22"/>
          <w:szCs w:val="22"/>
          <w:lang w:eastAsia="en-US"/>
        </w:rPr>
        <w:t>Specificity ranged from 0.508</w:t>
      </w:r>
      <w:r w:rsidR="00FC2DC5" w:rsidRPr="00EF4EB9">
        <w:rPr>
          <w:sz w:val="22"/>
          <w:szCs w:val="22"/>
        </w:rPr>
        <w:fldChar w:fldCharType="begin"/>
      </w:r>
      <w:r w:rsidR="00C555BF">
        <w:rPr>
          <w:sz w:val="22"/>
          <w:szCs w:val="22"/>
        </w:rPr>
        <w:instrText xml:space="preserve"> ADDIN REFMGR.CITE &lt;Refman&gt;&lt;Cite&gt;&lt;Author&gt;Roudaut&lt;/Author&gt;&lt;Year&gt;1988&lt;/Year&gt;&lt;RecNum&gt;18764&lt;/RecNum&gt;&lt;IDText&gt;Accuracy of M-mode and two-dimensional echocardiography in the diagnosis of aortic dissection: an experience with 128 cases&lt;/IDText&gt;&lt;MDL Ref_Type="Journal"&gt;&lt;Ref_Type&gt;Journal&lt;/Ref_Type&gt;&lt;Ref_ID&gt;18764&lt;/Ref_ID&gt;&lt;Title_Primary&gt;Accuracy of M-mode and two-dimensional echocardiography in the diagnosis of aortic dissection: an experience with 128 cases&lt;/Title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Date_Primary&gt;1988/8&lt;/Date_Primary&gt;&lt;Keywords&gt;$$accept title Second search&lt;/Keywords&gt;&lt;Keywords&gt;$$aortic dissec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553&lt;/Start_Page&gt;&lt;End_Page&gt;562&lt;/End_Page&gt;&lt;Periodical&gt;Clinical Cardiology&lt;/Periodical&gt;&lt;Volume&gt;11&lt;/Volume&gt;&lt;Issue&gt;8&lt;/Issue&gt;&lt;Address&gt;Service d&amp;apos;Explorations Paracliniques, Hopital Cardiologique du Haut Leveque, Pessac, France&lt;/Address&gt;&lt;ZZ_JournalFull&gt;&lt;f name="System"&gt;Clinical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89</w:t>
      </w:r>
      <w:r w:rsidR="00FC2DC5" w:rsidRPr="00EF4EB9">
        <w:rPr>
          <w:sz w:val="22"/>
          <w:szCs w:val="22"/>
        </w:rPr>
        <w:fldChar w:fldCharType="end"/>
      </w:r>
      <w:r w:rsidR="00915799" w:rsidRPr="00EF4EB9">
        <w:rPr>
          <w:rFonts w:eastAsia="Calibri"/>
          <w:sz w:val="22"/>
          <w:szCs w:val="22"/>
          <w:lang w:eastAsia="en-US"/>
        </w:rPr>
        <w:t xml:space="preserve"> to 0.977.</w:t>
      </w:r>
      <w:r w:rsidR="00FC2DC5" w:rsidRPr="00EF4EB9">
        <w:rPr>
          <w:sz w:val="22"/>
          <w:szCs w:val="22"/>
        </w:rPr>
        <w:fldChar w:fldCharType="begin"/>
      </w:r>
      <w:r w:rsidR="00C555BF">
        <w:rPr>
          <w:sz w:val="22"/>
          <w:szCs w:val="22"/>
        </w:rPr>
        <w:instrText xml:space="preserve"> ADDIN REFMGR.CITE &lt;Refman&gt;&lt;Cite&gt;&lt;Author&gt;Roudaut&lt;/Author&gt;&lt;Year&gt;1988&lt;/Year&gt;&lt;RecNum&gt;18764&lt;/RecNum&gt;&lt;IDText&gt;Accuracy of M-mode and two-dimensional echocardiography in the diagnosis of aortic dissection: an experience with 128 cases&lt;/IDText&gt;&lt;MDL Ref_Type="Journal"&gt;&lt;Ref_Type&gt;Journal&lt;/Ref_Type&gt;&lt;Ref_ID&gt;18764&lt;/Ref_ID&gt;&lt;Title_Primary&gt;Accuracy of M-mode and two-dimensional echocardiography in the diagnosis of aortic dissection: an experience with 128 cases&lt;/Title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Date_Primary&gt;1988/8&lt;/Date_Primary&gt;&lt;Keywords&gt;$$accept title Second search&lt;/Keywords&gt;&lt;Keywords&gt;$$aortic dissec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553&lt;/Start_Page&gt;&lt;End_Page&gt;562&lt;/End_Page&gt;&lt;Periodical&gt;Clinical Cardiology&lt;/Periodical&gt;&lt;Volume&gt;11&lt;/Volume&gt;&lt;Issue&gt;8&lt;/Issue&gt;&lt;Address&gt;Service d&amp;apos;Explorations Paracliniques, Hopital Cardiologique du Haut Leveque, Pessac, France&lt;/Address&gt;&lt;ZZ_JournalFull&gt;&lt;f name="System"&gt;Clinical Cardiology&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89</w:t>
      </w:r>
      <w:r w:rsidR="00FC2DC5" w:rsidRPr="00EF4EB9">
        <w:rPr>
          <w:sz w:val="22"/>
          <w:szCs w:val="22"/>
        </w:rPr>
        <w:fldChar w:fldCharType="end"/>
      </w:r>
      <w:r w:rsidR="00867F82" w:rsidRPr="00EF4EB9">
        <w:rPr>
          <w:sz w:val="22"/>
          <w:szCs w:val="22"/>
        </w:rPr>
        <w:t xml:space="preserve">  Three studies included surgery or autopsy or angiography as comparators, the other study used aortography, Table 10.</w:t>
      </w:r>
    </w:p>
    <w:p w:rsidR="00DD03FA" w:rsidRPr="00EF4EB9" w:rsidRDefault="00DD03FA" w:rsidP="00DD03FA">
      <w:pPr>
        <w:spacing w:line="360" w:lineRule="auto"/>
        <w:rPr>
          <w:sz w:val="22"/>
          <w:szCs w:val="22"/>
        </w:rPr>
      </w:pPr>
    </w:p>
    <w:p w:rsidR="00DD03FA" w:rsidRPr="00EF4EB9" w:rsidRDefault="00DD03FA" w:rsidP="0085086B">
      <w:pPr>
        <w:spacing w:line="360" w:lineRule="auto"/>
        <w:outlineLvl w:val="0"/>
        <w:rPr>
          <w:b/>
          <w:sz w:val="22"/>
          <w:szCs w:val="22"/>
        </w:rPr>
      </w:pPr>
      <w:r w:rsidRPr="00EF4EB9">
        <w:rPr>
          <w:b/>
          <w:sz w:val="22"/>
          <w:szCs w:val="22"/>
        </w:rPr>
        <w:t xml:space="preserve">Table </w:t>
      </w:r>
      <w:r w:rsidR="006C472E" w:rsidRPr="00EF4EB9">
        <w:rPr>
          <w:b/>
          <w:sz w:val="22"/>
          <w:szCs w:val="22"/>
        </w:rPr>
        <w:t>10:</w:t>
      </w:r>
      <w:r w:rsidR="006C472E" w:rsidRPr="00EF4EB9">
        <w:rPr>
          <w:b/>
          <w:sz w:val="22"/>
          <w:szCs w:val="22"/>
        </w:rPr>
        <w:tab/>
      </w:r>
      <w:r w:rsidRPr="00EF4EB9">
        <w:rPr>
          <w:b/>
          <w:sz w:val="22"/>
          <w:szCs w:val="22"/>
        </w:rPr>
        <w:t>Diseases of arteries</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134"/>
        <w:gridCol w:w="992"/>
        <w:gridCol w:w="1134"/>
        <w:gridCol w:w="709"/>
        <w:gridCol w:w="1417"/>
        <w:gridCol w:w="1560"/>
        <w:gridCol w:w="1559"/>
      </w:tblGrid>
      <w:tr w:rsidR="00DD03FA" w:rsidRPr="00EF4EB9" w:rsidTr="003E06D1">
        <w:tc>
          <w:tcPr>
            <w:tcW w:w="959" w:type="dxa"/>
          </w:tcPr>
          <w:p w:rsidR="00DD03FA" w:rsidRPr="00EF4EB9" w:rsidRDefault="00DD03FA" w:rsidP="003E06D1">
            <w:pPr>
              <w:rPr>
                <w:sz w:val="18"/>
                <w:szCs w:val="18"/>
              </w:rPr>
            </w:pPr>
            <w:r w:rsidRPr="00EF4EB9">
              <w:rPr>
                <w:sz w:val="18"/>
                <w:szCs w:val="18"/>
              </w:rPr>
              <w:t>Study</w:t>
            </w:r>
          </w:p>
        </w:tc>
        <w:tc>
          <w:tcPr>
            <w:tcW w:w="1134" w:type="dxa"/>
          </w:tcPr>
          <w:p w:rsidR="00DD03FA" w:rsidRPr="00EF4EB9" w:rsidRDefault="00DD03FA" w:rsidP="003E06D1">
            <w:pPr>
              <w:rPr>
                <w:sz w:val="18"/>
                <w:szCs w:val="18"/>
              </w:rPr>
            </w:pPr>
            <w:r w:rsidRPr="00EF4EB9">
              <w:rPr>
                <w:sz w:val="18"/>
                <w:szCs w:val="18"/>
              </w:rPr>
              <w:t>Pathology</w:t>
            </w:r>
          </w:p>
        </w:tc>
        <w:tc>
          <w:tcPr>
            <w:tcW w:w="992" w:type="dxa"/>
          </w:tcPr>
          <w:p w:rsidR="00DD03FA" w:rsidRPr="00EF4EB9" w:rsidRDefault="00DD03FA" w:rsidP="003E06D1">
            <w:pPr>
              <w:rPr>
                <w:sz w:val="18"/>
                <w:szCs w:val="18"/>
              </w:rPr>
            </w:pPr>
            <w:r w:rsidRPr="00EF4EB9">
              <w:rPr>
                <w:sz w:val="18"/>
                <w:szCs w:val="18"/>
              </w:rPr>
              <w:t>Number of patients analysed</w:t>
            </w:r>
          </w:p>
        </w:tc>
        <w:tc>
          <w:tcPr>
            <w:tcW w:w="1134" w:type="dxa"/>
          </w:tcPr>
          <w:p w:rsidR="00DD03FA" w:rsidRPr="00EF4EB9" w:rsidRDefault="00DD03FA" w:rsidP="003E06D1">
            <w:pPr>
              <w:rPr>
                <w:sz w:val="17"/>
                <w:szCs w:val="17"/>
              </w:rPr>
            </w:pPr>
            <w:r w:rsidRPr="00EF4EB9">
              <w:rPr>
                <w:sz w:val="17"/>
                <w:szCs w:val="17"/>
              </w:rPr>
              <w:t>Population AF</w:t>
            </w:r>
          </w:p>
        </w:tc>
        <w:tc>
          <w:tcPr>
            <w:tcW w:w="709" w:type="dxa"/>
          </w:tcPr>
          <w:p w:rsidR="00DD03FA" w:rsidRPr="00EF4EB9" w:rsidRDefault="00DD03FA" w:rsidP="003E06D1">
            <w:pPr>
              <w:rPr>
                <w:sz w:val="17"/>
                <w:szCs w:val="17"/>
              </w:rPr>
            </w:pPr>
            <w:r w:rsidRPr="00EF4EB9">
              <w:rPr>
                <w:sz w:val="17"/>
                <w:szCs w:val="17"/>
              </w:rPr>
              <w:t xml:space="preserve">Intervention </w:t>
            </w:r>
          </w:p>
        </w:tc>
        <w:tc>
          <w:tcPr>
            <w:tcW w:w="1417" w:type="dxa"/>
          </w:tcPr>
          <w:p w:rsidR="00DD03FA" w:rsidRPr="00EF4EB9" w:rsidRDefault="00DD03FA" w:rsidP="003E06D1">
            <w:pPr>
              <w:rPr>
                <w:sz w:val="18"/>
                <w:szCs w:val="18"/>
              </w:rPr>
            </w:pPr>
            <w:r w:rsidRPr="00EF4EB9">
              <w:rPr>
                <w:sz w:val="18"/>
                <w:szCs w:val="18"/>
              </w:rPr>
              <w:t xml:space="preserve">Comparator diagnostic test </w:t>
            </w:r>
          </w:p>
        </w:tc>
        <w:tc>
          <w:tcPr>
            <w:tcW w:w="1560" w:type="dxa"/>
          </w:tcPr>
          <w:p w:rsidR="00DD03FA" w:rsidRPr="000D7528" w:rsidRDefault="00DD03FA" w:rsidP="003E06D1">
            <w:pPr>
              <w:rPr>
                <w:sz w:val="18"/>
                <w:szCs w:val="18"/>
                <w:highlight w:val="lightGray"/>
              </w:rPr>
            </w:pPr>
            <w:r w:rsidRPr="000D7528">
              <w:rPr>
                <w:sz w:val="18"/>
                <w:szCs w:val="18"/>
                <w:highlight w:val="lightGray"/>
              </w:rPr>
              <w:t>Sensitivity of TTE</w:t>
            </w:r>
          </w:p>
        </w:tc>
        <w:tc>
          <w:tcPr>
            <w:tcW w:w="1559" w:type="dxa"/>
          </w:tcPr>
          <w:p w:rsidR="00DD03FA" w:rsidRPr="000D7528" w:rsidRDefault="00DD03FA" w:rsidP="003E06D1">
            <w:pPr>
              <w:rPr>
                <w:sz w:val="18"/>
                <w:szCs w:val="18"/>
                <w:highlight w:val="lightGray"/>
              </w:rPr>
            </w:pPr>
            <w:r w:rsidRPr="000D7528">
              <w:rPr>
                <w:sz w:val="18"/>
                <w:szCs w:val="18"/>
                <w:highlight w:val="lightGray"/>
              </w:rPr>
              <w:t>Specificity of TTE</w:t>
            </w:r>
          </w:p>
        </w:tc>
      </w:tr>
      <w:tr w:rsidR="00DD03FA" w:rsidRPr="00EF4EB9" w:rsidTr="003E06D1">
        <w:tc>
          <w:tcPr>
            <w:tcW w:w="959" w:type="dxa"/>
          </w:tcPr>
          <w:p w:rsidR="00DD03FA" w:rsidRPr="00EF4EB9" w:rsidRDefault="00DD03FA" w:rsidP="005A1380">
            <w:pPr>
              <w:rPr>
                <w:sz w:val="18"/>
                <w:szCs w:val="18"/>
              </w:rPr>
            </w:pPr>
            <w:r w:rsidRPr="00EF4EB9">
              <w:rPr>
                <w:sz w:val="18"/>
                <w:szCs w:val="18"/>
              </w:rPr>
              <w:t>Enia et al 1989</w:t>
            </w:r>
            <w:r w:rsidR="00FC2DC5" w:rsidRPr="00EF4EB9">
              <w:rPr>
                <w:sz w:val="18"/>
                <w:szCs w:val="18"/>
              </w:rPr>
              <w:fldChar w:fldCharType="begin"/>
            </w:r>
            <w:r w:rsidR="00C555BF">
              <w:rPr>
                <w:sz w:val="18"/>
                <w:szCs w:val="18"/>
              </w:rPr>
              <w:instrText xml:space="preserve"> ADDIN REFMGR.CITE &lt;Refman&gt;&lt;Cite&gt;&lt;Author&gt;Enia&lt;/Author&gt;&lt;Year&gt;1989&lt;/Year&gt;&lt;RecNum&gt;18687&lt;/RecNum&gt;&lt;IDText&gt;Utility of echocardiography in the diagnosis of aortic dissection involving the ascending aorta&lt;/IDText&gt;&lt;MDL Ref_Type="Journal"&gt;&lt;Ref_Type&gt;Journal&lt;/Ref_Type&gt;&lt;Ref_ID&gt;18687&lt;/Ref_ID&gt;&lt;Title_Primary&gt;Utility of echocardiography in the diagnosis of aortic dissection involving the ascending aorta&lt;/Title_Primary&gt;&lt;Authors_Primary&gt;Enia,F.&lt;/Authors_Primary&gt;&lt;Authors_Primary&gt;Ledda,G.&lt;/Authors_Primary&gt;&lt;Authors_Primary&gt;Lo,Mauro R.&lt;/Authors_Primary&gt;&lt;Authors_Primary&gt;Matassa,C.&lt;/Authors_Primary&gt;&lt;Authors_Primary&gt;Raspanti,G.&lt;/Authors_Primary&gt;&lt;Authors_Primary&gt;Stabile,A.&lt;/Authors_Primary&gt;&lt;Authors_Primary&gt;Enia,F.&lt;/Authors_Primary&gt;&lt;Authors_Primary&gt;Ledda,G.&lt;/Authors_Primary&gt;&lt;Authors_Primary&gt;Lo Mauro,R.&lt;/Authors_Primary&gt;&lt;Authors_Primary&gt;Matassa,C.&lt;/Authors_Primary&gt;&lt;Authors_Primary&gt;Raspanti,G.&lt;/Authors_Primary&gt;&lt;Authors_Primary&gt;Stabile,A.&lt;/Authors_Primary&gt;&lt;Date_Primary&gt;1989/1&lt;/Date_Primary&gt;&lt;Keywords&gt;$$accept title Second search&lt;/Keywords&gt;&lt;Keywords&gt;$$aortic dissection&lt;/Keywords&gt;&lt;Keywords&gt;$$keep from second search&lt;/Keywords&gt;&lt;Keywords&gt;$$Medline&lt;/Keywords&gt;&lt;Keywords&gt;$$Pathologies&lt;/Keywords&gt;&lt;Keywords&gt;echocardiography&lt;/Keywords&gt;&lt;Reprint&gt;In File&lt;/Reprint&gt;&lt;Start_Page&gt;124&lt;/Start_Page&gt;&lt;End_Page&gt;129&lt;/End_Page&gt;&lt;Periodical&gt;Chest&lt;/Periodical&gt;&lt;Volume&gt;95&lt;/Volume&gt;&lt;Issue&gt;1&lt;/Issue&gt;&lt;Address&gt;Divisione di Cardiologia dell&amp;apos;Ospedale V. Cervello, Palermo, Italy&lt;/Address&gt;&lt;ZZ_JournalFull&gt;&lt;f name="System"&gt;Chest&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70</w:t>
            </w:r>
            <w:r w:rsidR="00FC2DC5" w:rsidRPr="00EF4EB9">
              <w:rPr>
                <w:sz w:val="18"/>
                <w:szCs w:val="18"/>
              </w:rPr>
              <w:fldChar w:fldCharType="end"/>
            </w:r>
          </w:p>
        </w:tc>
        <w:tc>
          <w:tcPr>
            <w:tcW w:w="1134" w:type="dxa"/>
          </w:tcPr>
          <w:p w:rsidR="00DD03FA" w:rsidRPr="00EF4EB9" w:rsidRDefault="00DD03FA" w:rsidP="003E06D1">
            <w:pPr>
              <w:rPr>
                <w:sz w:val="18"/>
                <w:szCs w:val="18"/>
              </w:rPr>
            </w:pPr>
            <w:r w:rsidRPr="00EF4EB9">
              <w:rPr>
                <w:sz w:val="18"/>
                <w:szCs w:val="18"/>
              </w:rPr>
              <w:t>Aortic dissection</w:t>
            </w:r>
          </w:p>
        </w:tc>
        <w:tc>
          <w:tcPr>
            <w:tcW w:w="992" w:type="dxa"/>
          </w:tcPr>
          <w:p w:rsidR="00DD03FA" w:rsidRPr="00EF4EB9" w:rsidRDefault="00DD03FA" w:rsidP="003E06D1">
            <w:pPr>
              <w:jc w:val="right"/>
              <w:rPr>
                <w:sz w:val="18"/>
                <w:szCs w:val="18"/>
              </w:rPr>
            </w:pPr>
            <w:r w:rsidRPr="00EF4EB9">
              <w:rPr>
                <w:sz w:val="18"/>
                <w:szCs w:val="18"/>
              </w:rPr>
              <w:t>555</w:t>
            </w:r>
          </w:p>
        </w:tc>
        <w:tc>
          <w:tcPr>
            <w:tcW w:w="1134" w:type="dxa"/>
          </w:tcPr>
          <w:p w:rsidR="00DD03FA" w:rsidRPr="00EF4EB9" w:rsidRDefault="00DD03FA" w:rsidP="003E06D1">
            <w:pPr>
              <w:rPr>
                <w:sz w:val="18"/>
                <w:szCs w:val="18"/>
              </w:rPr>
            </w:pPr>
            <w:r w:rsidRPr="00EF4EB9">
              <w:rPr>
                <w:sz w:val="18"/>
                <w:szCs w:val="18"/>
              </w:rPr>
              <w:t>NR</w:t>
            </w:r>
          </w:p>
        </w:tc>
        <w:tc>
          <w:tcPr>
            <w:tcW w:w="709" w:type="dxa"/>
          </w:tcPr>
          <w:p w:rsidR="00DD03FA" w:rsidRPr="00EF4EB9" w:rsidRDefault="00DD03FA" w:rsidP="003E06D1">
            <w:pPr>
              <w:rPr>
                <w:sz w:val="18"/>
                <w:szCs w:val="18"/>
              </w:rPr>
            </w:pPr>
            <w:r w:rsidRPr="00EF4EB9">
              <w:rPr>
                <w:sz w:val="18"/>
                <w:szCs w:val="18"/>
              </w:rPr>
              <w:t>TTE</w:t>
            </w:r>
          </w:p>
        </w:tc>
        <w:tc>
          <w:tcPr>
            <w:tcW w:w="1417" w:type="dxa"/>
          </w:tcPr>
          <w:p w:rsidR="00DD03FA" w:rsidRPr="00EF4EB9" w:rsidRDefault="00DD03FA" w:rsidP="003E06D1">
            <w:pPr>
              <w:rPr>
                <w:sz w:val="18"/>
                <w:szCs w:val="18"/>
              </w:rPr>
            </w:pPr>
            <w:r w:rsidRPr="00EF4EB9">
              <w:rPr>
                <w:sz w:val="18"/>
                <w:szCs w:val="18"/>
              </w:rPr>
              <w:t>Aortography</w:t>
            </w:r>
          </w:p>
        </w:tc>
        <w:tc>
          <w:tcPr>
            <w:tcW w:w="1560" w:type="dxa"/>
          </w:tcPr>
          <w:p w:rsidR="00DD03FA" w:rsidRPr="000D7528" w:rsidRDefault="00DD03FA" w:rsidP="0093170B">
            <w:pPr>
              <w:jc w:val="right"/>
              <w:rPr>
                <w:sz w:val="18"/>
                <w:szCs w:val="18"/>
                <w:highlight w:val="lightGray"/>
              </w:rPr>
            </w:pPr>
            <w:r w:rsidRPr="000D7528">
              <w:rPr>
                <w:sz w:val="18"/>
                <w:szCs w:val="18"/>
                <w:highlight w:val="lightGray"/>
              </w:rPr>
              <w:t>0.</w:t>
            </w:r>
            <w:r w:rsidR="0093170B" w:rsidRPr="000D7528">
              <w:rPr>
                <w:sz w:val="18"/>
                <w:szCs w:val="18"/>
                <w:highlight w:val="lightGray"/>
              </w:rPr>
              <w:t xml:space="preserve">92 </w:t>
            </w:r>
            <w:r w:rsidR="0093170B" w:rsidRPr="000D7528">
              <w:rPr>
                <w:color w:val="000000"/>
                <w:sz w:val="18"/>
                <w:szCs w:val="18"/>
                <w:highlight w:val="lightGray"/>
              </w:rPr>
              <w:t>(95%CI 0.89-0.94)</w:t>
            </w:r>
          </w:p>
        </w:tc>
        <w:tc>
          <w:tcPr>
            <w:tcW w:w="1559" w:type="dxa"/>
          </w:tcPr>
          <w:p w:rsidR="00DD03FA" w:rsidRPr="000D7528" w:rsidRDefault="00DD03FA" w:rsidP="001A0E87">
            <w:pPr>
              <w:jc w:val="right"/>
              <w:rPr>
                <w:sz w:val="18"/>
                <w:szCs w:val="18"/>
                <w:highlight w:val="lightGray"/>
              </w:rPr>
            </w:pPr>
            <w:r w:rsidRPr="000D7528">
              <w:rPr>
                <w:sz w:val="18"/>
                <w:szCs w:val="18"/>
                <w:highlight w:val="lightGray"/>
              </w:rPr>
              <w:t>0.71</w:t>
            </w:r>
            <w:r w:rsidR="0093170B" w:rsidRPr="000D7528">
              <w:rPr>
                <w:sz w:val="18"/>
                <w:szCs w:val="18"/>
                <w:highlight w:val="lightGray"/>
              </w:rPr>
              <w:t xml:space="preserve"> </w:t>
            </w:r>
            <w:r w:rsidR="0093170B" w:rsidRPr="000D7528">
              <w:rPr>
                <w:color w:val="000000"/>
                <w:sz w:val="18"/>
                <w:szCs w:val="18"/>
                <w:highlight w:val="lightGray"/>
              </w:rPr>
              <w:t>(95%CI 0.</w:t>
            </w:r>
            <w:r w:rsidR="001A0E87" w:rsidRPr="000D7528">
              <w:rPr>
                <w:color w:val="000000"/>
                <w:sz w:val="18"/>
                <w:szCs w:val="18"/>
                <w:highlight w:val="lightGray"/>
              </w:rPr>
              <w:t>68</w:t>
            </w:r>
            <w:r w:rsidR="0093170B" w:rsidRPr="000D7528">
              <w:rPr>
                <w:color w:val="000000"/>
                <w:sz w:val="18"/>
                <w:szCs w:val="18"/>
                <w:highlight w:val="lightGray"/>
              </w:rPr>
              <w:t>-0.</w:t>
            </w:r>
            <w:r w:rsidR="001A0E87" w:rsidRPr="000D7528">
              <w:rPr>
                <w:color w:val="000000"/>
                <w:sz w:val="18"/>
                <w:szCs w:val="18"/>
                <w:highlight w:val="lightGray"/>
              </w:rPr>
              <w:t>75</w:t>
            </w:r>
            <w:r w:rsidR="0093170B" w:rsidRPr="000D7528">
              <w:rPr>
                <w:color w:val="000000"/>
                <w:sz w:val="18"/>
                <w:szCs w:val="18"/>
                <w:highlight w:val="lightGray"/>
              </w:rPr>
              <w:t>)</w:t>
            </w:r>
          </w:p>
        </w:tc>
      </w:tr>
      <w:tr w:rsidR="00DD03FA" w:rsidRPr="00EF4EB9" w:rsidTr="003E06D1">
        <w:tc>
          <w:tcPr>
            <w:tcW w:w="959" w:type="dxa"/>
          </w:tcPr>
          <w:p w:rsidR="00DD03FA" w:rsidRPr="00EF4EB9" w:rsidRDefault="00DD03FA" w:rsidP="00C555BF">
            <w:pPr>
              <w:rPr>
                <w:sz w:val="18"/>
                <w:szCs w:val="18"/>
              </w:rPr>
            </w:pPr>
            <w:r w:rsidRPr="00EF4EB9">
              <w:rPr>
                <w:sz w:val="18"/>
                <w:szCs w:val="18"/>
              </w:rPr>
              <w:t>Nienaber et al 1994</w:t>
            </w:r>
            <w:r w:rsidR="00FC2DC5" w:rsidRPr="00EF4EB9">
              <w:rPr>
                <w:sz w:val="18"/>
                <w:szCs w:val="18"/>
              </w:rPr>
              <w:fldChar w:fldCharType="begin"/>
            </w:r>
            <w:r w:rsidR="00C555BF">
              <w:rPr>
                <w:sz w:val="18"/>
                <w:szCs w:val="18"/>
              </w:rPr>
              <w:instrText xml:space="preserve"> ADDIN REFMGR.CITE &lt;Refman&gt;&lt;Cite&gt;&lt;Author&gt;Nienaber&lt;/Author&gt;&lt;Year&gt;1994&lt;/Year&gt;&lt;RecNum&gt;4453&lt;/RecNum&gt;&lt;IDText&gt;Comparison of conventional and transesophageal echocardiography with magnetic resonance imaging for anatomical mapping of thoracic aortic dissection. A dual noninvasive imaging study with anatomical and/or angiographic validation&lt;/IDText&gt;&lt;MDL Ref_Type="Journal"&gt;&lt;Ref_Type&gt;Journal&lt;/Ref_Type&gt;&lt;Ref_ID&gt;4453&lt;/Ref_ID&gt;&lt;Title_Primary&gt;Comparison of conventional and transesophageal echocardiography with magnetic resonance imaging for anatomical mapping of thoracic aortic dissection. A dual noninvasive imaging study with anatomical and/or angiographic validation&lt;/Title_Primary&gt;&lt;Authors_Primary&gt;Nienaber,C.A.&lt;/Authors_Primary&gt;&lt;Authors_Primary&gt;von,Kodolitsch Y.&lt;/Authors_Primary&gt;&lt;Authors_Primary&gt;Brockhoff,C.J.&lt;/Authors_Primary&gt;&lt;Authors_Primary&gt;Koschyk,D.H.&lt;/Authors_Primary&gt;&lt;Authors_Primary&gt;Spielmann,R.P.&lt;/Authors_Primary&gt;&lt;Date_Primary&gt;1994/3&lt;/Date_Primary&gt;&lt;Keywords&gt;$$accept title&lt;/Keywords&gt;&lt;Keywords&gt;$$aorta&lt;/Keywords&gt;&lt;Keywords&gt;$$Broad search&lt;/Keywords&gt;&lt;Keywords&gt;$$diagnostic&lt;/Keywords&gt;&lt;Keywords&gt;$$Doppler&lt;/Keywords&gt;&lt;Keywords&gt;$$Medline&lt;/Keywords&gt;&lt;Keywords&gt;$$MRI&lt;/Keywords&gt;&lt;Keywords&gt;$$Pathologies&lt;/Keywords&gt;&lt;Keywords&gt;$$retrieve for diagnostic study&lt;/Keywords&gt;&lt;Keywords&gt;$$TOE&lt;/Keywords&gt;&lt;Keywords&gt;$$TTE&lt;/Keywords&gt;&lt;Keywords&gt;echocardiography&lt;/Keywords&gt;&lt;Reprint&gt;In File&lt;/Reprint&gt;&lt;Start_Page&gt;1&lt;/Start_Page&gt;&lt;End_Page&gt;14&lt;/End_Page&gt;&lt;Periodical&gt;International Journal of Cardiac Imaging&lt;/Periodical&gt;&lt;Volume&gt;10&lt;/Volume&gt;&lt;Issue&gt;1&lt;/Issue&gt;&lt;Address&gt;Department of Internal Medicine II, University Hospital Eppendorf, Hamburg, Germany&lt;/Address&gt;&lt;ZZ_JournalFull&gt;&lt;f name="System"&gt;International Journal of Cardiac Imaging&lt;/f&gt;&lt;/ZZ_JournalFull&gt;&lt;ZZ_WorkformID&gt;1&lt;/ZZ_WorkformID&gt;&lt;/MDL&gt;&lt;/Cite&gt;&lt;/Refman&gt;</w:instrText>
            </w:r>
            <w:r w:rsidR="00FC2DC5" w:rsidRPr="00EF4EB9">
              <w:rPr>
                <w:sz w:val="18"/>
                <w:szCs w:val="18"/>
              </w:rPr>
              <w:fldChar w:fldCharType="separate"/>
            </w:r>
            <w:r w:rsidR="00C555BF" w:rsidRPr="00C555BF">
              <w:rPr>
                <w:noProof/>
                <w:sz w:val="18"/>
                <w:szCs w:val="18"/>
                <w:vertAlign w:val="superscript"/>
              </w:rPr>
              <w:t>84</w:t>
            </w:r>
            <w:r w:rsidR="00FC2DC5" w:rsidRPr="00EF4EB9">
              <w:rPr>
                <w:sz w:val="18"/>
                <w:szCs w:val="18"/>
              </w:rPr>
              <w:fldChar w:fldCharType="end"/>
            </w:r>
          </w:p>
        </w:tc>
        <w:tc>
          <w:tcPr>
            <w:tcW w:w="1134" w:type="dxa"/>
          </w:tcPr>
          <w:p w:rsidR="00DD03FA" w:rsidRPr="00EF4EB9" w:rsidRDefault="00DD03FA" w:rsidP="003E06D1">
            <w:pPr>
              <w:rPr>
                <w:sz w:val="18"/>
                <w:szCs w:val="18"/>
              </w:rPr>
            </w:pPr>
            <w:r w:rsidRPr="00EF4EB9">
              <w:rPr>
                <w:sz w:val="18"/>
                <w:szCs w:val="18"/>
              </w:rPr>
              <w:t>Aortic dissection</w:t>
            </w:r>
          </w:p>
        </w:tc>
        <w:tc>
          <w:tcPr>
            <w:tcW w:w="992" w:type="dxa"/>
          </w:tcPr>
          <w:p w:rsidR="00DD03FA" w:rsidRPr="00EF4EB9" w:rsidRDefault="00DD03FA" w:rsidP="003E06D1">
            <w:pPr>
              <w:jc w:val="right"/>
              <w:rPr>
                <w:sz w:val="18"/>
                <w:szCs w:val="18"/>
              </w:rPr>
            </w:pPr>
            <w:r w:rsidRPr="00EF4EB9">
              <w:rPr>
                <w:sz w:val="18"/>
                <w:szCs w:val="18"/>
              </w:rPr>
              <w:t>35</w:t>
            </w:r>
          </w:p>
        </w:tc>
        <w:tc>
          <w:tcPr>
            <w:tcW w:w="1134" w:type="dxa"/>
          </w:tcPr>
          <w:p w:rsidR="00DD03FA" w:rsidRPr="00EF4EB9" w:rsidRDefault="00DD03FA" w:rsidP="003E06D1">
            <w:pPr>
              <w:rPr>
                <w:sz w:val="18"/>
                <w:szCs w:val="18"/>
              </w:rPr>
            </w:pPr>
            <w:r w:rsidRPr="00EF4EB9">
              <w:rPr>
                <w:sz w:val="18"/>
                <w:szCs w:val="18"/>
              </w:rPr>
              <w:t>NR</w:t>
            </w:r>
          </w:p>
        </w:tc>
        <w:tc>
          <w:tcPr>
            <w:tcW w:w="709" w:type="dxa"/>
          </w:tcPr>
          <w:p w:rsidR="00DD03FA" w:rsidRPr="00EF4EB9" w:rsidRDefault="00DD03FA" w:rsidP="003E06D1">
            <w:pPr>
              <w:rPr>
                <w:sz w:val="18"/>
                <w:szCs w:val="18"/>
              </w:rPr>
            </w:pPr>
            <w:r w:rsidRPr="00EF4EB9">
              <w:rPr>
                <w:sz w:val="18"/>
                <w:szCs w:val="18"/>
              </w:rPr>
              <w:t>TTE</w:t>
            </w:r>
          </w:p>
        </w:tc>
        <w:tc>
          <w:tcPr>
            <w:tcW w:w="1417" w:type="dxa"/>
          </w:tcPr>
          <w:p w:rsidR="00DD03FA" w:rsidRPr="00EF4EB9" w:rsidRDefault="00DD03FA" w:rsidP="003E06D1">
            <w:pPr>
              <w:rPr>
                <w:sz w:val="18"/>
                <w:szCs w:val="18"/>
              </w:rPr>
            </w:pPr>
            <w:r w:rsidRPr="00EF4EB9">
              <w:rPr>
                <w:sz w:val="18"/>
                <w:szCs w:val="18"/>
              </w:rPr>
              <w:t>Surgery, autopsy or angiography</w:t>
            </w:r>
          </w:p>
        </w:tc>
        <w:tc>
          <w:tcPr>
            <w:tcW w:w="1560" w:type="dxa"/>
          </w:tcPr>
          <w:p w:rsidR="00DD03FA" w:rsidRPr="000D7528" w:rsidRDefault="00DD03FA" w:rsidP="0093170B">
            <w:pPr>
              <w:jc w:val="right"/>
              <w:rPr>
                <w:sz w:val="18"/>
                <w:szCs w:val="18"/>
                <w:highlight w:val="lightGray"/>
              </w:rPr>
            </w:pPr>
            <w:r w:rsidRPr="000D7528">
              <w:rPr>
                <w:sz w:val="18"/>
                <w:szCs w:val="18"/>
                <w:highlight w:val="lightGray"/>
              </w:rPr>
              <w:t>0.</w:t>
            </w:r>
            <w:r w:rsidR="0093170B" w:rsidRPr="000D7528">
              <w:rPr>
                <w:sz w:val="18"/>
                <w:szCs w:val="18"/>
                <w:highlight w:val="lightGray"/>
              </w:rPr>
              <w:t xml:space="preserve">77 </w:t>
            </w:r>
            <w:r w:rsidR="0093170B" w:rsidRPr="000D7528">
              <w:rPr>
                <w:color w:val="000000"/>
                <w:sz w:val="18"/>
                <w:szCs w:val="18"/>
                <w:highlight w:val="lightGray"/>
              </w:rPr>
              <w:t>(95%CI 0.63-0.91)</w:t>
            </w:r>
          </w:p>
        </w:tc>
        <w:tc>
          <w:tcPr>
            <w:tcW w:w="1559" w:type="dxa"/>
          </w:tcPr>
          <w:p w:rsidR="00DD03FA" w:rsidRPr="000D7528" w:rsidRDefault="00DD03FA" w:rsidP="0093170B">
            <w:pPr>
              <w:jc w:val="right"/>
              <w:rPr>
                <w:sz w:val="18"/>
                <w:szCs w:val="18"/>
                <w:highlight w:val="lightGray"/>
              </w:rPr>
            </w:pPr>
            <w:r w:rsidRPr="000D7528">
              <w:rPr>
                <w:sz w:val="18"/>
                <w:szCs w:val="18"/>
                <w:highlight w:val="lightGray"/>
              </w:rPr>
              <w:t>0.67</w:t>
            </w:r>
            <w:r w:rsidR="0093170B" w:rsidRPr="000D7528">
              <w:rPr>
                <w:sz w:val="18"/>
                <w:szCs w:val="18"/>
                <w:highlight w:val="lightGray"/>
              </w:rPr>
              <w:t xml:space="preserve"> </w:t>
            </w:r>
            <w:r w:rsidR="0093170B" w:rsidRPr="000D7528">
              <w:rPr>
                <w:color w:val="000000"/>
                <w:sz w:val="18"/>
                <w:szCs w:val="18"/>
                <w:highlight w:val="lightGray"/>
              </w:rPr>
              <w:t>(95%CI 0.51-0.82)</w:t>
            </w:r>
          </w:p>
        </w:tc>
      </w:tr>
      <w:tr w:rsidR="00DD03FA" w:rsidRPr="00EF4EB9" w:rsidTr="003E06D1">
        <w:tc>
          <w:tcPr>
            <w:tcW w:w="959" w:type="dxa"/>
          </w:tcPr>
          <w:p w:rsidR="00DD03FA" w:rsidRPr="00EF4EB9" w:rsidRDefault="00DD03FA" w:rsidP="00C555BF">
            <w:pPr>
              <w:rPr>
                <w:sz w:val="18"/>
                <w:szCs w:val="18"/>
              </w:rPr>
            </w:pPr>
            <w:r w:rsidRPr="00EF4EB9">
              <w:rPr>
                <w:sz w:val="18"/>
                <w:szCs w:val="18"/>
              </w:rPr>
              <w:t>Nienaber et al 1993</w:t>
            </w:r>
            <w:r w:rsidR="00FC2DC5" w:rsidRPr="00EF4EB9">
              <w:rPr>
                <w:sz w:val="18"/>
                <w:szCs w:val="18"/>
              </w:rPr>
              <w:fldChar w:fldCharType="begin"/>
            </w:r>
            <w:r w:rsidR="00C555BF">
              <w:rPr>
                <w:sz w:val="18"/>
                <w:szCs w:val="18"/>
              </w:rPr>
              <w:instrText xml:space="preserve"> ADDIN REFMGR.CITE &lt;Refman&gt;&lt;Cite&gt;&lt;Author&gt;Nienaber&lt;/Author&gt;&lt;Year&gt;1993&lt;/Year&gt;&lt;RecNum&gt;4645&lt;/RecNum&gt;&lt;IDText&gt;The diagnosis of thoracic aortic dissection by noninvasive imaging procedures&lt;/IDText&gt;&lt;MDL Ref_Type="Journal"&gt;&lt;Ref_Type&gt;Journal&lt;/Ref_Type&gt;&lt;Ref_ID&gt;4645&lt;/Ref_ID&gt;&lt;Title_Primary&gt;The diagnosis of thoracic aortic dissection by noninvasive imaging procedures&lt;/Title_Primary&gt;&lt;Authors_Primary&gt;Nienaber,C.A.&lt;/Authors_Primary&gt;&lt;Authors_Primary&gt;von,Kodolitsch Y.&lt;/Authors_Primary&gt;&lt;Authors_Primary&gt;Nicolas,V.&lt;/Authors_Primary&gt;&lt;Authors_Primary&gt;Siglow,V.&lt;/Authors_Primary&gt;&lt;Authors_Primary&gt;Piepho,A.&lt;/Authors_Primary&gt;&lt;Authors_Primary&gt;Brockhoff,C.&lt;/Authors_Primary&gt;&lt;Authors_Primary&gt;Koschyk,D.H.&lt;/Authors_Primary&gt;&lt;Authors_Primary&gt;Spielmann,R.P.&lt;/Authors_Primary&gt;&lt;Date_Primary&gt;1993/1/7&lt;/Date_Primary&gt;&lt;Keywords&gt;$$accept title&lt;/Keywords&gt;&lt;Keywords&gt;$$angiography&lt;/Keywords&gt;&lt;Keywords&gt;$$aortic dissection&lt;/Keywords&gt;&lt;Keywords&gt;$$Broad search&lt;/Keywords&gt;&lt;Keywords&gt;$$colour echo&lt;/Keywords&gt;&lt;Keywords&gt;$$diagnostic study&lt;/Keywords&gt;&lt;Keywords&gt;$$Doppler&lt;/Keywords&gt;&lt;Keywords&gt;$$Medline&lt;/Keywords&gt;&lt;Keywords&gt;$$Pathologies&lt;/Keywords&gt;&lt;Keywords&gt;$$retrieve for diagnostic study&lt;/Keywords&gt;&lt;Keywords&gt;$$TOE&lt;/Keywords&gt;&lt;Keywords&gt;$$TTE&lt;/Keywords&gt;&lt;Keywords&gt;echocardiography&lt;/Keywords&gt;&lt;Reprint&gt;In File&lt;/Reprint&gt;&lt;Start_Page&gt;1&lt;/Start_Page&gt;&lt;End_Page&gt;9&lt;/End_Page&gt;&lt;Periodical&gt;New England Journal of Medicine&lt;/Periodical&gt;&lt;Volume&gt;328&lt;/Volume&gt;&lt;Issue&gt;1&lt;/Issue&gt;&lt;Address&gt;Department of Internal Medicine II, Universitats-Krankenhaus Eppendorf, Hamburg, Germany&lt;/Address&gt;&lt;ZZ_JournalFull&gt;&lt;f name="System"&gt;New England Journal of Medicine&lt;/f&gt;&lt;/ZZ_JournalFull&gt;&lt;ZZ_JournalStdAbbrev&gt;&lt;f name="System"&gt;N Engl J Med&lt;/f&gt;&lt;/ZZ_JournalStdAbbrev&gt;&lt;ZZ_WorkformID&gt;1&lt;/ZZ_WorkformID&gt;&lt;/MDL&gt;&lt;/Cite&gt;&lt;/Refman&gt;</w:instrText>
            </w:r>
            <w:r w:rsidR="00FC2DC5" w:rsidRPr="00EF4EB9">
              <w:rPr>
                <w:sz w:val="18"/>
                <w:szCs w:val="18"/>
              </w:rPr>
              <w:fldChar w:fldCharType="separate"/>
            </w:r>
            <w:r w:rsidR="00C555BF" w:rsidRPr="00C555BF">
              <w:rPr>
                <w:noProof/>
                <w:sz w:val="18"/>
                <w:szCs w:val="18"/>
                <w:vertAlign w:val="superscript"/>
              </w:rPr>
              <w:t>83</w:t>
            </w:r>
            <w:r w:rsidR="00FC2DC5" w:rsidRPr="00EF4EB9">
              <w:rPr>
                <w:sz w:val="18"/>
                <w:szCs w:val="18"/>
              </w:rPr>
              <w:fldChar w:fldCharType="end"/>
            </w:r>
          </w:p>
        </w:tc>
        <w:tc>
          <w:tcPr>
            <w:tcW w:w="1134" w:type="dxa"/>
          </w:tcPr>
          <w:p w:rsidR="00DD03FA" w:rsidRPr="00EF4EB9" w:rsidRDefault="00DD03FA" w:rsidP="003E06D1">
            <w:pPr>
              <w:rPr>
                <w:sz w:val="18"/>
                <w:szCs w:val="18"/>
              </w:rPr>
            </w:pPr>
            <w:r w:rsidRPr="00EF4EB9">
              <w:rPr>
                <w:sz w:val="18"/>
                <w:szCs w:val="18"/>
              </w:rPr>
              <w:t>Aortic dissection, thoracic</w:t>
            </w:r>
          </w:p>
        </w:tc>
        <w:tc>
          <w:tcPr>
            <w:tcW w:w="992" w:type="dxa"/>
          </w:tcPr>
          <w:p w:rsidR="00DD03FA" w:rsidRPr="00EF4EB9" w:rsidRDefault="00DD03FA" w:rsidP="003E06D1">
            <w:pPr>
              <w:jc w:val="right"/>
              <w:rPr>
                <w:sz w:val="18"/>
                <w:szCs w:val="18"/>
              </w:rPr>
            </w:pPr>
            <w:r w:rsidRPr="00EF4EB9">
              <w:rPr>
                <w:sz w:val="18"/>
                <w:szCs w:val="18"/>
              </w:rPr>
              <w:t>110</w:t>
            </w:r>
          </w:p>
        </w:tc>
        <w:tc>
          <w:tcPr>
            <w:tcW w:w="1134" w:type="dxa"/>
          </w:tcPr>
          <w:p w:rsidR="00DD03FA" w:rsidRPr="00EF4EB9" w:rsidRDefault="00DD03FA" w:rsidP="003E06D1">
            <w:pPr>
              <w:rPr>
                <w:sz w:val="18"/>
                <w:szCs w:val="18"/>
              </w:rPr>
            </w:pPr>
            <w:r w:rsidRPr="00EF4EB9">
              <w:rPr>
                <w:sz w:val="18"/>
                <w:szCs w:val="18"/>
              </w:rPr>
              <w:t>NR</w:t>
            </w:r>
          </w:p>
        </w:tc>
        <w:tc>
          <w:tcPr>
            <w:tcW w:w="709" w:type="dxa"/>
          </w:tcPr>
          <w:p w:rsidR="00DD03FA" w:rsidRPr="00EF4EB9" w:rsidRDefault="00DD03FA" w:rsidP="003E06D1">
            <w:pPr>
              <w:rPr>
                <w:sz w:val="18"/>
                <w:szCs w:val="18"/>
              </w:rPr>
            </w:pPr>
            <w:r w:rsidRPr="00EF4EB9">
              <w:rPr>
                <w:sz w:val="18"/>
                <w:szCs w:val="18"/>
              </w:rPr>
              <w:t>TTE</w:t>
            </w:r>
          </w:p>
        </w:tc>
        <w:tc>
          <w:tcPr>
            <w:tcW w:w="1417" w:type="dxa"/>
          </w:tcPr>
          <w:p w:rsidR="00DD03FA" w:rsidRPr="00EF4EB9" w:rsidRDefault="00DD03FA" w:rsidP="003E06D1">
            <w:pPr>
              <w:rPr>
                <w:sz w:val="18"/>
                <w:szCs w:val="18"/>
              </w:rPr>
            </w:pPr>
            <w:r w:rsidRPr="00EF4EB9">
              <w:rPr>
                <w:sz w:val="18"/>
                <w:szCs w:val="18"/>
              </w:rPr>
              <w:t>Surgery, autopsy or angiography</w:t>
            </w:r>
          </w:p>
        </w:tc>
        <w:tc>
          <w:tcPr>
            <w:tcW w:w="1560" w:type="dxa"/>
          </w:tcPr>
          <w:p w:rsidR="00DD03FA" w:rsidRPr="000D7528" w:rsidRDefault="00DD03FA" w:rsidP="0093170B">
            <w:pPr>
              <w:jc w:val="right"/>
              <w:rPr>
                <w:sz w:val="18"/>
                <w:szCs w:val="18"/>
                <w:highlight w:val="lightGray"/>
              </w:rPr>
            </w:pPr>
            <w:r w:rsidRPr="000D7528">
              <w:rPr>
                <w:sz w:val="18"/>
                <w:szCs w:val="18"/>
                <w:highlight w:val="lightGray"/>
              </w:rPr>
              <w:t>0.59</w:t>
            </w:r>
            <w:r w:rsidR="0087163F" w:rsidRPr="000D7528">
              <w:rPr>
                <w:sz w:val="18"/>
                <w:szCs w:val="18"/>
                <w:highlight w:val="lightGray"/>
              </w:rPr>
              <w:t xml:space="preserve"> (95%CI 0.51-0.69)</w:t>
            </w:r>
          </w:p>
        </w:tc>
        <w:tc>
          <w:tcPr>
            <w:tcW w:w="1559" w:type="dxa"/>
          </w:tcPr>
          <w:p w:rsidR="00DD03FA" w:rsidRPr="000D7528" w:rsidRDefault="00DD03FA" w:rsidP="003E06D1">
            <w:pPr>
              <w:jc w:val="right"/>
              <w:rPr>
                <w:sz w:val="18"/>
                <w:szCs w:val="18"/>
                <w:highlight w:val="lightGray"/>
              </w:rPr>
            </w:pPr>
            <w:r w:rsidRPr="000D7528">
              <w:rPr>
                <w:sz w:val="18"/>
                <w:szCs w:val="18"/>
                <w:highlight w:val="lightGray"/>
              </w:rPr>
              <w:t>0.83</w:t>
            </w:r>
            <w:r w:rsidR="0087163F" w:rsidRPr="000D7528">
              <w:rPr>
                <w:sz w:val="18"/>
                <w:szCs w:val="18"/>
                <w:highlight w:val="lightGray"/>
              </w:rPr>
              <w:t xml:space="preserve"> (95%CI 0.76-0.90)</w:t>
            </w:r>
          </w:p>
        </w:tc>
      </w:tr>
      <w:tr w:rsidR="00DD03FA" w:rsidRPr="00EF4EB9" w:rsidTr="003E06D1">
        <w:tc>
          <w:tcPr>
            <w:tcW w:w="959" w:type="dxa"/>
          </w:tcPr>
          <w:p w:rsidR="00DD03FA" w:rsidRPr="00EF4EB9" w:rsidRDefault="00DD03FA" w:rsidP="005A1380">
            <w:pPr>
              <w:rPr>
                <w:sz w:val="18"/>
                <w:szCs w:val="18"/>
              </w:rPr>
            </w:pPr>
            <w:r w:rsidRPr="00EF4EB9">
              <w:rPr>
                <w:sz w:val="18"/>
                <w:szCs w:val="18"/>
              </w:rPr>
              <w:t>Roudat et al 1988</w:t>
            </w:r>
            <w:r w:rsidR="00FC2DC5" w:rsidRPr="00EF4EB9">
              <w:rPr>
                <w:sz w:val="18"/>
                <w:szCs w:val="18"/>
              </w:rPr>
              <w:fldChar w:fldCharType="begin"/>
            </w:r>
            <w:r w:rsidR="00C555BF">
              <w:rPr>
                <w:sz w:val="18"/>
                <w:szCs w:val="18"/>
              </w:rPr>
              <w:instrText xml:space="preserve"> ADDIN REFMGR.CITE &lt;Refman&gt;&lt;Cite&gt;&lt;Author&gt;Roudaut&lt;/Author&gt;&lt;Year&gt;1988&lt;/Year&gt;&lt;RecNum&gt;18764&lt;/RecNum&gt;&lt;IDText&gt;Accuracy of M-mode and two-dimensional echocardiography in the diagnosis of aortic dissection: an experience with 128 cases&lt;/IDText&gt;&lt;MDL Ref_Type="Journal"&gt;&lt;Ref_Type&gt;Journal&lt;/Ref_Type&gt;&lt;Ref_ID&gt;18764&lt;/Ref_ID&gt;&lt;Title_Primary&gt;Accuracy of M-mode and two-dimensional echocardiography in the diagnosis of aortic dissection: an experience with 128 cases&lt;/Title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Date_Primary&gt;1988/8&lt;/Date_Primary&gt;&lt;Keywords&gt;$$accept title Second search&lt;/Keywords&gt;&lt;Keywords&gt;$$aortic dissec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553&lt;/Start_Page&gt;&lt;End_Page&gt;562&lt;/End_Page&gt;&lt;Periodical&gt;Clinical Cardiology&lt;/Periodical&gt;&lt;Volume&gt;11&lt;/Volume&gt;&lt;Issue&gt;8&lt;/Issue&gt;&lt;Address&gt;Service d&amp;apos;Explorations Paracliniques, Hopital Cardiologique du Haut Leveque, Pessac, France&lt;/Address&gt;&lt;ZZ_JournalFull&gt;&lt;f name="System"&gt;Clinical Cardiology&lt;/f&gt;&lt;/ZZ_JournalFull&gt;&lt;ZZ_WorkformID&gt;1&lt;/ZZ_WorkformID&gt;&lt;/MDL&gt;&lt;/Cite&gt;&lt;/Refman&gt;</w:instrText>
            </w:r>
            <w:r w:rsidR="00FC2DC5" w:rsidRPr="00EF4EB9">
              <w:rPr>
                <w:sz w:val="18"/>
                <w:szCs w:val="18"/>
              </w:rPr>
              <w:fldChar w:fldCharType="separate"/>
            </w:r>
            <w:r w:rsidR="005A1380" w:rsidRPr="005A1380">
              <w:rPr>
                <w:noProof/>
                <w:sz w:val="18"/>
                <w:szCs w:val="18"/>
                <w:vertAlign w:val="superscript"/>
              </w:rPr>
              <w:t>89</w:t>
            </w:r>
            <w:r w:rsidR="00FC2DC5" w:rsidRPr="00EF4EB9">
              <w:rPr>
                <w:sz w:val="18"/>
                <w:szCs w:val="18"/>
              </w:rPr>
              <w:fldChar w:fldCharType="end"/>
            </w:r>
          </w:p>
        </w:tc>
        <w:tc>
          <w:tcPr>
            <w:tcW w:w="1134" w:type="dxa"/>
          </w:tcPr>
          <w:p w:rsidR="00DD03FA" w:rsidRPr="00EF4EB9" w:rsidRDefault="00DD03FA" w:rsidP="003E06D1">
            <w:pPr>
              <w:rPr>
                <w:sz w:val="18"/>
                <w:szCs w:val="18"/>
              </w:rPr>
            </w:pPr>
            <w:r w:rsidRPr="00EF4EB9">
              <w:rPr>
                <w:sz w:val="18"/>
                <w:szCs w:val="18"/>
              </w:rPr>
              <w:t>Aortic dissection</w:t>
            </w:r>
          </w:p>
        </w:tc>
        <w:tc>
          <w:tcPr>
            <w:tcW w:w="992" w:type="dxa"/>
          </w:tcPr>
          <w:p w:rsidR="00DD03FA" w:rsidRPr="00EF4EB9" w:rsidRDefault="00DD03FA" w:rsidP="003E06D1">
            <w:pPr>
              <w:jc w:val="right"/>
              <w:rPr>
                <w:sz w:val="18"/>
                <w:szCs w:val="18"/>
              </w:rPr>
            </w:pPr>
            <w:r w:rsidRPr="00EF4EB9">
              <w:rPr>
                <w:sz w:val="18"/>
                <w:szCs w:val="18"/>
              </w:rPr>
              <w:t>660</w:t>
            </w:r>
          </w:p>
        </w:tc>
        <w:tc>
          <w:tcPr>
            <w:tcW w:w="1134" w:type="dxa"/>
          </w:tcPr>
          <w:p w:rsidR="00DD03FA" w:rsidRPr="00EF4EB9" w:rsidRDefault="00DD03FA" w:rsidP="003E06D1">
            <w:pPr>
              <w:rPr>
                <w:sz w:val="18"/>
                <w:szCs w:val="18"/>
              </w:rPr>
            </w:pPr>
            <w:r w:rsidRPr="00EF4EB9">
              <w:rPr>
                <w:sz w:val="18"/>
                <w:szCs w:val="18"/>
              </w:rPr>
              <w:t>NR</w:t>
            </w:r>
          </w:p>
        </w:tc>
        <w:tc>
          <w:tcPr>
            <w:tcW w:w="709" w:type="dxa"/>
          </w:tcPr>
          <w:p w:rsidR="00DD03FA" w:rsidRPr="00EF4EB9" w:rsidRDefault="00DD03FA" w:rsidP="003E06D1">
            <w:pPr>
              <w:rPr>
                <w:sz w:val="18"/>
                <w:szCs w:val="18"/>
              </w:rPr>
            </w:pPr>
            <w:r w:rsidRPr="00EF4EB9">
              <w:rPr>
                <w:sz w:val="18"/>
                <w:szCs w:val="18"/>
              </w:rPr>
              <w:t>TTE</w:t>
            </w:r>
          </w:p>
        </w:tc>
        <w:tc>
          <w:tcPr>
            <w:tcW w:w="1417" w:type="dxa"/>
          </w:tcPr>
          <w:p w:rsidR="00DD03FA" w:rsidRPr="00EF4EB9" w:rsidRDefault="00DD03FA" w:rsidP="003E06D1">
            <w:pPr>
              <w:rPr>
                <w:sz w:val="18"/>
                <w:szCs w:val="18"/>
              </w:rPr>
            </w:pPr>
            <w:r w:rsidRPr="00EF4EB9">
              <w:rPr>
                <w:sz w:val="18"/>
                <w:szCs w:val="18"/>
              </w:rPr>
              <w:t>Surgery, autopsy or angiography or CT</w:t>
            </w:r>
          </w:p>
        </w:tc>
        <w:tc>
          <w:tcPr>
            <w:tcW w:w="1560" w:type="dxa"/>
          </w:tcPr>
          <w:p w:rsidR="00DD03FA" w:rsidRPr="000D7528" w:rsidRDefault="00DD03FA" w:rsidP="001A0E87">
            <w:pPr>
              <w:rPr>
                <w:sz w:val="18"/>
                <w:szCs w:val="18"/>
                <w:highlight w:val="lightGray"/>
              </w:rPr>
            </w:pPr>
            <w:r w:rsidRPr="000D7528">
              <w:rPr>
                <w:sz w:val="18"/>
                <w:szCs w:val="18"/>
                <w:highlight w:val="lightGray"/>
              </w:rPr>
              <w:t>0.95</w:t>
            </w:r>
            <w:r w:rsidR="001A0E87" w:rsidRPr="000D7528">
              <w:rPr>
                <w:sz w:val="18"/>
                <w:szCs w:val="18"/>
                <w:highlight w:val="lightGray"/>
              </w:rPr>
              <w:t xml:space="preserve"> </w:t>
            </w:r>
            <w:r w:rsidR="001A0E87" w:rsidRPr="000D7528">
              <w:rPr>
                <w:color w:val="000000"/>
                <w:sz w:val="18"/>
                <w:szCs w:val="18"/>
                <w:highlight w:val="lightGray"/>
              </w:rPr>
              <w:t>(95%CI 0.94-0.97)</w:t>
            </w:r>
            <w:r w:rsidRPr="000D7528">
              <w:rPr>
                <w:sz w:val="18"/>
                <w:szCs w:val="18"/>
                <w:highlight w:val="lightGray"/>
              </w:rPr>
              <w:t xml:space="preserve"> using dilatation of segment of aorta</w:t>
            </w:r>
            <w:r w:rsidR="001A0E87" w:rsidRPr="000D7528">
              <w:rPr>
                <w:sz w:val="18"/>
                <w:szCs w:val="18"/>
                <w:highlight w:val="lightGray"/>
              </w:rPr>
              <w:t>(</w:t>
            </w:r>
            <w:r w:rsidRPr="000D7528">
              <w:rPr>
                <w:sz w:val="18"/>
                <w:szCs w:val="18"/>
                <w:highlight w:val="lightGray"/>
              </w:rPr>
              <w:t>0.758 using abnormal linear image in lumen</w:t>
            </w:r>
            <w:r w:rsidR="001A0E87" w:rsidRPr="000D7528">
              <w:rPr>
                <w:sz w:val="18"/>
                <w:szCs w:val="18"/>
                <w:highlight w:val="lightGray"/>
              </w:rPr>
              <w:t>)</w:t>
            </w:r>
          </w:p>
        </w:tc>
        <w:tc>
          <w:tcPr>
            <w:tcW w:w="1559" w:type="dxa"/>
          </w:tcPr>
          <w:p w:rsidR="00DD03FA" w:rsidRPr="000D7528" w:rsidRDefault="00DD03FA" w:rsidP="001A0E87">
            <w:pPr>
              <w:rPr>
                <w:sz w:val="18"/>
                <w:szCs w:val="18"/>
                <w:highlight w:val="lightGray"/>
              </w:rPr>
            </w:pPr>
            <w:r w:rsidRPr="000D7528">
              <w:rPr>
                <w:sz w:val="18"/>
                <w:szCs w:val="18"/>
                <w:highlight w:val="lightGray"/>
              </w:rPr>
              <w:t>0.</w:t>
            </w:r>
            <w:r w:rsidR="001A0E87" w:rsidRPr="000D7528">
              <w:rPr>
                <w:sz w:val="18"/>
                <w:szCs w:val="18"/>
                <w:highlight w:val="lightGray"/>
              </w:rPr>
              <w:t xml:space="preserve">51 </w:t>
            </w:r>
            <w:r w:rsidR="001A0E87" w:rsidRPr="000D7528">
              <w:rPr>
                <w:color w:val="000000"/>
                <w:sz w:val="18"/>
                <w:szCs w:val="18"/>
                <w:highlight w:val="lightGray"/>
              </w:rPr>
              <w:t>(95%CI 0.47-0.55)</w:t>
            </w:r>
            <w:r w:rsidR="001A0E87" w:rsidRPr="000D7528">
              <w:rPr>
                <w:sz w:val="18"/>
                <w:szCs w:val="18"/>
                <w:highlight w:val="lightGray"/>
              </w:rPr>
              <w:t xml:space="preserve"> </w:t>
            </w:r>
            <w:r w:rsidRPr="000D7528">
              <w:rPr>
                <w:sz w:val="18"/>
                <w:szCs w:val="18"/>
                <w:highlight w:val="lightGray"/>
              </w:rPr>
              <w:t>using dilatation of segment of aorta</w:t>
            </w:r>
            <w:r w:rsidR="001A0E87" w:rsidRPr="000D7528">
              <w:rPr>
                <w:sz w:val="18"/>
                <w:szCs w:val="18"/>
                <w:highlight w:val="lightGray"/>
              </w:rPr>
              <w:t>(</w:t>
            </w:r>
            <w:r w:rsidRPr="000D7528">
              <w:rPr>
                <w:sz w:val="18"/>
                <w:szCs w:val="18"/>
                <w:highlight w:val="lightGray"/>
              </w:rPr>
              <w:t xml:space="preserve"> 0.977 using abnormal linear image in lumen</w:t>
            </w:r>
            <w:r w:rsidR="001A0E87" w:rsidRPr="000D7528">
              <w:rPr>
                <w:sz w:val="18"/>
                <w:szCs w:val="18"/>
                <w:highlight w:val="lightGray"/>
              </w:rPr>
              <w:t>)</w:t>
            </w:r>
          </w:p>
        </w:tc>
      </w:tr>
    </w:tbl>
    <w:p w:rsidR="00DD03FA" w:rsidRPr="00EF4EB9" w:rsidRDefault="00DD03FA" w:rsidP="00DD03FA">
      <w:pPr>
        <w:rPr>
          <w:sz w:val="18"/>
          <w:szCs w:val="18"/>
        </w:rPr>
      </w:pPr>
    </w:p>
    <w:p w:rsidR="00DD03FA" w:rsidRPr="00EF4EB9" w:rsidRDefault="00DD03FA" w:rsidP="00DD03FA"/>
    <w:p w:rsidR="00DD03FA" w:rsidRPr="00EF4EB9" w:rsidRDefault="00DD03FA" w:rsidP="00DD03FA">
      <w:pPr>
        <w:spacing w:line="360" w:lineRule="auto"/>
        <w:jc w:val="both"/>
        <w:rPr>
          <w:sz w:val="22"/>
          <w:szCs w:val="22"/>
        </w:rPr>
      </w:pPr>
      <w:r w:rsidRPr="00EF4EB9">
        <w:rPr>
          <w:sz w:val="22"/>
          <w:szCs w:val="22"/>
        </w:rPr>
        <w:t>One study reported the diagnostic accuracy of TTE for intra</w:t>
      </w:r>
      <w:r w:rsidR="00995177" w:rsidRPr="00EF4EB9">
        <w:rPr>
          <w:sz w:val="22"/>
          <w:szCs w:val="22"/>
        </w:rPr>
        <w:t>-</w:t>
      </w:r>
      <w:r w:rsidRPr="00EF4EB9">
        <w:rPr>
          <w:sz w:val="22"/>
          <w:szCs w:val="22"/>
        </w:rPr>
        <w:t xml:space="preserve">cardiac masses, Table </w:t>
      </w:r>
      <w:r w:rsidR="005B514A" w:rsidRPr="00EF4EB9">
        <w:rPr>
          <w:sz w:val="22"/>
          <w:szCs w:val="22"/>
        </w:rPr>
        <w:t>11</w:t>
      </w:r>
      <w:r w:rsidRPr="00EF4EB9">
        <w:rPr>
          <w:sz w:val="22"/>
          <w:szCs w:val="22"/>
        </w:rPr>
        <w:t>.</w:t>
      </w:r>
      <w:r w:rsidR="00F10FAA" w:rsidRPr="00EF4EB9">
        <w:rPr>
          <w:sz w:val="22"/>
          <w:szCs w:val="22"/>
        </w:rPr>
        <w:t xml:space="preserve">  </w:t>
      </w:r>
      <w:r w:rsidRPr="00EF4EB9">
        <w:rPr>
          <w:sz w:val="22"/>
          <w:szCs w:val="22"/>
        </w:rPr>
        <w:t xml:space="preserve">This study reported </w:t>
      </w:r>
      <w:r w:rsidRPr="00EF4EB9">
        <w:rPr>
          <w:rFonts w:eastAsia="Calibri"/>
          <w:sz w:val="22"/>
          <w:szCs w:val="22"/>
          <w:lang w:eastAsia="en-US"/>
        </w:rPr>
        <w:t>sensitivity 0.882 and specificity 0.953</w:t>
      </w:r>
      <w:r w:rsidR="00867F82" w:rsidRPr="00EF4EB9">
        <w:rPr>
          <w:rFonts w:eastAsia="Calibri"/>
          <w:sz w:val="22"/>
          <w:szCs w:val="22"/>
          <w:lang w:eastAsia="en-US"/>
        </w:rPr>
        <w:t>, with a comparator of surgery</w:t>
      </w:r>
      <w:r w:rsidRPr="00EF4EB9">
        <w:rPr>
          <w:rFonts w:eastAsia="Calibri"/>
          <w:sz w:val="22"/>
          <w:szCs w:val="22"/>
          <w:lang w:eastAsia="en-US"/>
        </w:rPr>
        <w:t>.</w:t>
      </w:r>
      <w:r w:rsidR="00FC2DC5" w:rsidRPr="00EF4EB9">
        <w:rPr>
          <w:sz w:val="22"/>
          <w:szCs w:val="22"/>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93</w:t>
      </w:r>
      <w:r w:rsidR="00FC2DC5" w:rsidRPr="00EF4EB9">
        <w:rPr>
          <w:sz w:val="22"/>
          <w:szCs w:val="22"/>
        </w:rPr>
        <w:fldChar w:fldCharType="end"/>
      </w:r>
      <w:r w:rsidR="00867F82" w:rsidRPr="00EF4EB9">
        <w:rPr>
          <w:sz w:val="22"/>
          <w:szCs w:val="22"/>
        </w:rPr>
        <w:t xml:space="preserve">  </w:t>
      </w:r>
    </w:p>
    <w:p w:rsidR="00DD03FA" w:rsidRPr="00EF4EB9" w:rsidRDefault="00DD03FA" w:rsidP="00DD03FA"/>
    <w:p w:rsidR="00DD03FA" w:rsidRPr="00EF4EB9" w:rsidRDefault="00DD03FA" w:rsidP="00DD03FA"/>
    <w:p w:rsidR="00356415" w:rsidRPr="00EF4EB9" w:rsidRDefault="00356415">
      <w:pPr>
        <w:rPr>
          <w:sz w:val="22"/>
          <w:szCs w:val="22"/>
        </w:rPr>
      </w:pPr>
      <w:r w:rsidRPr="00EF4EB9">
        <w:rPr>
          <w:sz w:val="22"/>
          <w:szCs w:val="22"/>
        </w:rPr>
        <w:br w:type="page"/>
      </w:r>
    </w:p>
    <w:p w:rsidR="00DD03FA" w:rsidRPr="00EF4EB9" w:rsidRDefault="00DD03FA" w:rsidP="0085086B">
      <w:pPr>
        <w:outlineLvl w:val="0"/>
        <w:rPr>
          <w:b/>
          <w:sz w:val="22"/>
          <w:szCs w:val="22"/>
        </w:rPr>
      </w:pPr>
      <w:r w:rsidRPr="00EF4EB9">
        <w:rPr>
          <w:b/>
          <w:sz w:val="22"/>
          <w:szCs w:val="22"/>
        </w:rPr>
        <w:t xml:space="preserve">Table </w:t>
      </w:r>
      <w:r w:rsidR="006C472E" w:rsidRPr="00EF4EB9">
        <w:rPr>
          <w:b/>
          <w:sz w:val="22"/>
          <w:szCs w:val="22"/>
        </w:rPr>
        <w:t>11:</w:t>
      </w:r>
      <w:r w:rsidR="006C472E" w:rsidRPr="00EF4EB9">
        <w:rPr>
          <w:b/>
          <w:sz w:val="22"/>
          <w:szCs w:val="22"/>
        </w:rPr>
        <w:tab/>
      </w:r>
      <w:r w:rsidRPr="00EF4EB9">
        <w:rPr>
          <w:b/>
          <w:sz w:val="22"/>
          <w:szCs w:val="22"/>
        </w:rPr>
        <w:t>Tumours or cardiac mass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
        <w:gridCol w:w="1155"/>
        <w:gridCol w:w="961"/>
        <w:gridCol w:w="1076"/>
        <w:gridCol w:w="1155"/>
        <w:gridCol w:w="1164"/>
        <w:gridCol w:w="1041"/>
        <w:gridCol w:w="1042"/>
      </w:tblGrid>
      <w:tr w:rsidR="00DD03FA" w:rsidRPr="00EF4EB9" w:rsidTr="003E06D1">
        <w:tc>
          <w:tcPr>
            <w:tcW w:w="928" w:type="dxa"/>
          </w:tcPr>
          <w:p w:rsidR="00DD03FA" w:rsidRPr="00EF4EB9" w:rsidRDefault="00DD03FA" w:rsidP="003E06D1">
            <w:pPr>
              <w:rPr>
                <w:sz w:val="18"/>
                <w:szCs w:val="18"/>
              </w:rPr>
            </w:pPr>
            <w:r w:rsidRPr="00EF4EB9">
              <w:rPr>
                <w:sz w:val="18"/>
                <w:szCs w:val="18"/>
              </w:rPr>
              <w:t>Study</w:t>
            </w:r>
          </w:p>
        </w:tc>
        <w:tc>
          <w:tcPr>
            <w:tcW w:w="1155" w:type="dxa"/>
          </w:tcPr>
          <w:p w:rsidR="00DD03FA" w:rsidRPr="00EF4EB9" w:rsidRDefault="00DD03FA" w:rsidP="003E06D1">
            <w:pPr>
              <w:rPr>
                <w:sz w:val="18"/>
                <w:szCs w:val="18"/>
              </w:rPr>
            </w:pPr>
            <w:r w:rsidRPr="00EF4EB9">
              <w:rPr>
                <w:sz w:val="18"/>
                <w:szCs w:val="18"/>
              </w:rPr>
              <w:t>Pathology</w:t>
            </w:r>
          </w:p>
        </w:tc>
        <w:tc>
          <w:tcPr>
            <w:tcW w:w="961" w:type="dxa"/>
          </w:tcPr>
          <w:p w:rsidR="00DD03FA" w:rsidRPr="00EF4EB9" w:rsidRDefault="00DD03FA" w:rsidP="003E06D1">
            <w:pPr>
              <w:rPr>
                <w:sz w:val="18"/>
                <w:szCs w:val="18"/>
              </w:rPr>
            </w:pPr>
            <w:r w:rsidRPr="00EF4EB9">
              <w:rPr>
                <w:sz w:val="18"/>
                <w:szCs w:val="18"/>
              </w:rPr>
              <w:t>Number of patients analysed</w:t>
            </w:r>
          </w:p>
        </w:tc>
        <w:tc>
          <w:tcPr>
            <w:tcW w:w="1076" w:type="dxa"/>
          </w:tcPr>
          <w:p w:rsidR="00DD03FA" w:rsidRPr="00EF4EB9" w:rsidRDefault="00DD03FA" w:rsidP="003E06D1">
            <w:pPr>
              <w:rPr>
                <w:sz w:val="18"/>
                <w:szCs w:val="18"/>
              </w:rPr>
            </w:pPr>
            <w:r w:rsidRPr="00EF4EB9">
              <w:rPr>
                <w:sz w:val="18"/>
                <w:szCs w:val="18"/>
              </w:rPr>
              <w:t>Population AF</w:t>
            </w:r>
          </w:p>
        </w:tc>
        <w:tc>
          <w:tcPr>
            <w:tcW w:w="1155" w:type="dxa"/>
          </w:tcPr>
          <w:p w:rsidR="00DD03FA" w:rsidRPr="00EF4EB9" w:rsidRDefault="00DD03FA" w:rsidP="003E06D1">
            <w:pPr>
              <w:rPr>
                <w:sz w:val="18"/>
                <w:szCs w:val="18"/>
              </w:rPr>
            </w:pPr>
            <w:r w:rsidRPr="00EF4EB9">
              <w:rPr>
                <w:sz w:val="18"/>
                <w:szCs w:val="18"/>
              </w:rPr>
              <w:t xml:space="preserve">Intervention </w:t>
            </w:r>
          </w:p>
        </w:tc>
        <w:tc>
          <w:tcPr>
            <w:tcW w:w="1164" w:type="dxa"/>
          </w:tcPr>
          <w:p w:rsidR="00DD03FA" w:rsidRPr="00EF4EB9" w:rsidRDefault="00DD03FA" w:rsidP="003E06D1">
            <w:pPr>
              <w:rPr>
                <w:sz w:val="18"/>
                <w:szCs w:val="18"/>
              </w:rPr>
            </w:pPr>
            <w:r w:rsidRPr="00EF4EB9">
              <w:rPr>
                <w:sz w:val="18"/>
                <w:szCs w:val="18"/>
              </w:rPr>
              <w:t xml:space="preserve">Comparator diagnostic test </w:t>
            </w:r>
          </w:p>
        </w:tc>
        <w:tc>
          <w:tcPr>
            <w:tcW w:w="1041" w:type="dxa"/>
          </w:tcPr>
          <w:p w:rsidR="00DD03FA" w:rsidRPr="00EF4EB9" w:rsidRDefault="00DD03FA" w:rsidP="003E06D1">
            <w:pPr>
              <w:rPr>
                <w:sz w:val="18"/>
                <w:szCs w:val="18"/>
              </w:rPr>
            </w:pPr>
            <w:r w:rsidRPr="00EF4EB9">
              <w:rPr>
                <w:sz w:val="18"/>
                <w:szCs w:val="18"/>
              </w:rPr>
              <w:t>Sensitivity of TTE</w:t>
            </w:r>
          </w:p>
        </w:tc>
        <w:tc>
          <w:tcPr>
            <w:tcW w:w="1042" w:type="dxa"/>
          </w:tcPr>
          <w:p w:rsidR="00DD03FA" w:rsidRPr="00EF4EB9" w:rsidRDefault="00DD03FA" w:rsidP="003E06D1">
            <w:pPr>
              <w:rPr>
                <w:sz w:val="18"/>
                <w:szCs w:val="18"/>
              </w:rPr>
            </w:pPr>
            <w:r w:rsidRPr="00EF4EB9">
              <w:rPr>
                <w:sz w:val="18"/>
                <w:szCs w:val="18"/>
              </w:rPr>
              <w:t>Specificity of TTE</w:t>
            </w:r>
          </w:p>
        </w:tc>
      </w:tr>
      <w:tr w:rsidR="00DD03FA" w:rsidRPr="00C82798" w:rsidTr="003E06D1">
        <w:tc>
          <w:tcPr>
            <w:tcW w:w="928" w:type="dxa"/>
          </w:tcPr>
          <w:p w:rsidR="00DD03FA" w:rsidRPr="00EF4EB9" w:rsidRDefault="00DD03FA" w:rsidP="005A1380">
            <w:pPr>
              <w:rPr>
                <w:sz w:val="18"/>
                <w:szCs w:val="18"/>
              </w:rPr>
            </w:pPr>
            <w:r w:rsidRPr="00EF4EB9">
              <w:rPr>
                <w:sz w:val="18"/>
                <w:szCs w:val="18"/>
              </w:rPr>
              <w:t>Sheiban et al 1987</w:t>
            </w:r>
            <w:r w:rsidR="00FC2DC5" w:rsidRPr="00EF4EB9">
              <w:rPr>
                <w:sz w:val="18"/>
                <w:szCs w:val="18"/>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sz w:val="18"/>
                <w:szCs w:val="18"/>
              </w:rPr>
              <w:instrText xml:space="preserve"> ADDIN REFMGR.CITE </w:instrText>
            </w:r>
            <w:r w:rsidR="00FC2DC5">
              <w:rPr>
                <w:sz w:val="18"/>
                <w:szCs w:val="18"/>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sz w:val="18"/>
                <w:szCs w:val="18"/>
              </w:rPr>
              <w:instrText xml:space="preserve"> ADDIN EN.CITE.DATA </w:instrText>
            </w:r>
            <w:r w:rsidR="00FC2DC5">
              <w:rPr>
                <w:sz w:val="18"/>
                <w:szCs w:val="18"/>
              </w:rPr>
            </w:r>
            <w:r w:rsidR="00FC2DC5">
              <w:rPr>
                <w:sz w:val="18"/>
                <w:szCs w:val="18"/>
              </w:rPr>
              <w:fldChar w:fldCharType="end"/>
            </w:r>
            <w:r w:rsidR="00FC2DC5" w:rsidRPr="00EF4EB9">
              <w:rPr>
                <w:sz w:val="18"/>
                <w:szCs w:val="18"/>
              </w:rPr>
            </w:r>
            <w:r w:rsidR="00FC2DC5" w:rsidRPr="00EF4EB9">
              <w:rPr>
                <w:sz w:val="18"/>
                <w:szCs w:val="18"/>
              </w:rPr>
              <w:fldChar w:fldCharType="separate"/>
            </w:r>
            <w:r w:rsidR="005A1380" w:rsidRPr="005A1380">
              <w:rPr>
                <w:noProof/>
                <w:sz w:val="18"/>
                <w:szCs w:val="18"/>
                <w:vertAlign w:val="superscript"/>
              </w:rPr>
              <w:t>93</w:t>
            </w:r>
            <w:r w:rsidR="00FC2DC5" w:rsidRPr="00EF4EB9">
              <w:rPr>
                <w:sz w:val="18"/>
                <w:szCs w:val="18"/>
              </w:rPr>
              <w:fldChar w:fldCharType="end"/>
            </w:r>
          </w:p>
        </w:tc>
        <w:tc>
          <w:tcPr>
            <w:tcW w:w="1155" w:type="dxa"/>
          </w:tcPr>
          <w:p w:rsidR="00DD03FA" w:rsidRPr="00EF4EB9" w:rsidRDefault="00DD03FA" w:rsidP="003E06D1">
            <w:pPr>
              <w:rPr>
                <w:sz w:val="18"/>
                <w:szCs w:val="18"/>
              </w:rPr>
            </w:pPr>
            <w:r w:rsidRPr="00EF4EB9">
              <w:rPr>
                <w:sz w:val="18"/>
                <w:szCs w:val="18"/>
              </w:rPr>
              <w:t>Intracardiac masses</w:t>
            </w:r>
          </w:p>
        </w:tc>
        <w:tc>
          <w:tcPr>
            <w:tcW w:w="961" w:type="dxa"/>
          </w:tcPr>
          <w:p w:rsidR="00DD03FA" w:rsidRPr="00EF4EB9" w:rsidRDefault="00DD03FA" w:rsidP="003E06D1">
            <w:pPr>
              <w:jc w:val="right"/>
              <w:rPr>
                <w:sz w:val="18"/>
                <w:szCs w:val="18"/>
              </w:rPr>
            </w:pPr>
            <w:r w:rsidRPr="00EF4EB9">
              <w:rPr>
                <w:sz w:val="18"/>
                <w:szCs w:val="18"/>
              </w:rPr>
              <w:t>77</w:t>
            </w:r>
          </w:p>
        </w:tc>
        <w:tc>
          <w:tcPr>
            <w:tcW w:w="1076" w:type="dxa"/>
          </w:tcPr>
          <w:p w:rsidR="00DD03FA" w:rsidRPr="00EF4EB9" w:rsidRDefault="00DD03FA" w:rsidP="003E06D1">
            <w:pPr>
              <w:rPr>
                <w:sz w:val="18"/>
                <w:szCs w:val="18"/>
              </w:rPr>
            </w:pPr>
            <w:r w:rsidRPr="00EF4EB9">
              <w:rPr>
                <w:sz w:val="18"/>
                <w:szCs w:val="18"/>
              </w:rPr>
              <w:t>NR</w:t>
            </w:r>
          </w:p>
        </w:tc>
        <w:tc>
          <w:tcPr>
            <w:tcW w:w="1155" w:type="dxa"/>
          </w:tcPr>
          <w:p w:rsidR="00DD03FA" w:rsidRPr="00EF4EB9" w:rsidRDefault="00DD03FA" w:rsidP="003E06D1">
            <w:pPr>
              <w:rPr>
                <w:sz w:val="18"/>
                <w:szCs w:val="18"/>
              </w:rPr>
            </w:pPr>
            <w:r w:rsidRPr="00EF4EB9">
              <w:rPr>
                <w:sz w:val="18"/>
                <w:szCs w:val="18"/>
              </w:rPr>
              <w:t>TTE</w:t>
            </w:r>
          </w:p>
        </w:tc>
        <w:tc>
          <w:tcPr>
            <w:tcW w:w="1164" w:type="dxa"/>
          </w:tcPr>
          <w:p w:rsidR="00DD03FA" w:rsidRPr="00EF4EB9" w:rsidRDefault="00DD03FA" w:rsidP="003E06D1">
            <w:pPr>
              <w:rPr>
                <w:sz w:val="18"/>
                <w:szCs w:val="18"/>
              </w:rPr>
            </w:pPr>
            <w:r w:rsidRPr="00EF4EB9">
              <w:rPr>
                <w:sz w:val="18"/>
                <w:szCs w:val="18"/>
              </w:rPr>
              <w:t>Surgery</w:t>
            </w:r>
          </w:p>
        </w:tc>
        <w:tc>
          <w:tcPr>
            <w:tcW w:w="1041" w:type="dxa"/>
          </w:tcPr>
          <w:p w:rsidR="00DD03FA" w:rsidRPr="000D7528" w:rsidRDefault="00DD03FA" w:rsidP="00BB2DE3">
            <w:pPr>
              <w:jc w:val="right"/>
              <w:rPr>
                <w:sz w:val="18"/>
                <w:szCs w:val="18"/>
                <w:highlight w:val="lightGray"/>
              </w:rPr>
            </w:pPr>
            <w:r w:rsidRPr="000D7528">
              <w:rPr>
                <w:sz w:val="18"/>
                <w:szCs w:val="18"/>
                <w:highlight w:val="lightGray"/>
              </w:rPr>
              <w:t>0.88</w:t>
            </w:r>
            <w:r w:rsidR="00BB2DE3" w:rsidRPr="000D7528">
              <w:rPr>
                <w:sz w:val="18"/>
                <w:szCs w:val="18"/>
                <w:highlight w:val="lightGray"/>
              </w:rPr>
              <w:t xml:space="preserve"> </w:t>
            </w:r>
            <w:r w:rsidR="00BB2DE3" w:rsidRPr="000D7528">
              <w:rPr>
                <w:color w:val="000000"/>
                <w:sz w:val="18"/>
                <w:szCs w:val="18"/>
                <w:highlight w:val="lightGray"/>
              </w:rPr>
              <w:t>(95%CI 0.81-0.95)</w:t>
            </w:r>
          </w:p>
        </w:tc>
        <w:tc>
          <w:tcPr>
            <w:tcW w:w="1042" w:type="dxa"/>
          </w:tcPr>
          <w:p w:rsidR="00DD03FA" w:rsidRPr="000D7528" w:rsidRDefault="00DD03FA" w:rsidP="00BB2DE3">
            <w:pPr>
              <w:jc w:val="right"/>
              <w:rPr>
                <w:sz w:val="18"/>
                <w:szCs w:val="18"/>
                <w:highlight w:val="lightGray"/>
              </w:rPr>
            </w:pPr>
            <w:r w:rsidRPr="000D7528">
              <w:rPr>
                <w:sz w:val="18"/>
                <w:szCs w:val="18"/>
                <w:highlight w:val="lightGray"/>
              </w:rPr>
              <w:t>0.95</w:t>
            </w:r>
            <w:r w:rsidR="00BB2DE3" w:rsidRPr="000D7528">
              <w:rPr>
                <w:sz w:val="18"/>
                <w:szCs w:val="18"/>
                <w:highlight w:val="lightGray"/>
              </w:rPr>
              <w:t xml:space="preserve"> </w:t>
            </w:r>
            <w:r w:rsidR="00BB2DE3" w:rsidRPr="000D7528">
              <w:rPr>
                <w:color w:val="000000"/>
                <w:sz w:val="18"/>
                <w:szCs w:val="18"/>
                <w:highlight w:val="lightGray"/>
              </w:rPr>
              <w:t>(95%CI 0.91-1.0)</w:t>
            </w:r>
          </w:p>
        </w:tc>
      </w:tr>
    </w:tbl>
    <w:p w:rsidR="00DD03FA" w:rsidRPr="00EF4EB9" w:rsidRDefault="00DD03FA" w:rsidP="00DD03FA">
      <w:pPr>
        <w:rPr>
          <w:sz w:val="18"/>
          <w:szCs w:val="18"/>
        </w:rPr>
      </w:pPr>
    </w:p>
    <w:p w:rsidR="00DD03FA" w:rsidRPr="00EF4EB9" w:rsidRDefault="00DD03FA" w:rsidP="00DD03FA">
      <w:pPr>
        <w:tabs>
          <w:tab w:val="center" w:pos="4153"/>
          <w:tab w:val="right" w:pos="8306"/>
        </w:tabs>
        <w:rPr>
          <w:b/>
        </w:rPr>
      </w:pPr>
    </w:p>
    <w:p w:rsidR="00DD03FA" w:rsidRPr="00EF4EB9" w:rsidRDefault="00DD03FA" w:rsidP="0085086B">
      <w:pPr>
        <w:tabs>
          <w:tab w:val="center" w:pos="4153"/>
          <w:tab w:val="right" w:pos="8306"/>
        </w:tabs>
        <w:spacing w:line="360" w:lineRule="auto"/>
        <w:outlineLvl w:val="0"/>
        <w:rPr>
          <w:sz w:val="22"/>
          <w:szCs w:val="22"/>
        </w:rPr>
      </w:pPr>
      <w:r w:rsidRPr="00EF4EB9">
        <w:rPr>
          <w:sz w:val="22"/>
          <w:szCs w:val="22"/>
        </w:rPr>
        <w:t xml:space="preserve">5.2.1.3  Prognostic </w:t>
      </w:r>
      <w:r w:rsidR="003126D0" w:rsidRPr="00EF4EB9">
        <w:rPr>
          <w:sz w:val="22"/>
          <w:szCs w:val="22"/>
        </w:rPr>
        <w:t>study</w:t>
      </w:r>
      <w:r w:rsidRPr="00EF4EB9">
        <w:rPr>
          <w:sz w:val="22"/>
          <w:szCs w:val="22"/>
        </w:rPr>
        <w:t xml:space="preserve"> results</w:t>
      </w:r>
    </w:p>
    <w:p w:rsidR="00DD03FA" w:rsidRPr="00EF4EB9" w:rsidRDefault="00DD03FA" w:rsidP="00915799">
      <w:pPr>
        <w:tabs>
          <w:tab w:val="center" w:pos="4153"/>
          <w:tab w:val="right" w:pos="8306"/>
        </w:tabs>
        <w:spacing w:line="360" w:lineRule="auto"/>
        <w:jc w:val="both"/>
        <w:rPr>
          <w:sz w:val="22"/>
          <w:szCs w:val="22"/>
        </w:rPr>
      </w:pPr>
      <w:r w:rsidRPr="00EF4EB9">
        <w:rPr>
          <w:sz w:val="22"/>
          <w:szCs w:val="22"/>
        </w:rPr>
        <w:t>Five studies reported prognosis based on TTE diagnosed pathologies in AF populations.</w:t>
      </w:r>
    </w:p>
    <w:p w:rsidR="00DD03FA" w:rsidRPr="00EF4EB9" w:rsidRDefault="00DD03FA" w:rsidP="00915799">
      <w:pPr>
        <w:tabs>
          <w:tab w:val="center" w:pos="4153"/>
          <w:tab w:val="right" w:pos="8306"/>
        </w:tabs>
        <w:spacing w:line="360" w:lineRule="auto"/>
        <w:jc w:val="both"/>
        <w:rPr>
          <w:sz w:val="22"/>
          <w:szCs w:val="22"/>
        </w:rPr>
      </w:pPr>
      <w:r w:rsidRPr="00EF4EB9">
        <w:rPr>
          <w:sz w:val="22"/>
          <w:szCs w:val="22"/>
        </w:rPr>
        <w:t>The pathologies were left atrial diameter; mitral annular calcification; mitral valve prolapse; global, moderate to severe or reduced left ventricular systolic dysfunction; any or severe mitral regurgitation; valvular abnormality</w:t>
      </w:r>
      <w:r w:rsidR="006F3558" w:rsidRPr="00EF4EB9">
        <w:rPr>
          <w:sz w:val="22"/>
          <w:szCs w:val="22"/>
        </w:rPr>
        <w:t>, Table 12</w:t>
      </w:r>
      <w:r w:rsidRPr="00EF4EB9">
        <w:rPr>
          <w:sz w:val="22"/>
          <w:szCs w:val="22"/>
        </w:rPr>
        <w:t>.</w:t>
      </w:r>
    </w:p>
    <w:p w:rsidR="00DD03FA" w:rsidRPr="00EF4EB9" w:rsidRDefault="00DD03FA" w:rsidP="00DD03FA">
      <w:pPr>
        <w:tabs>
          <w:tab w:val="center" w:pos="4153"/>
          <w:tab w:val="right" w:pos="8306"/>
        </w:tabs>
        <w:spacing w:line="360" w:lineRule="auto"/>
        <w:jc w:val="both"/>
        <w:rPr>
          <w:sz w:val="22"/>
          <w:szCs w:val="22"/>
        </w:rPr>
      </w:pPr>
    </w:p>
    <w:p w:rsidR="00DD03FA" w:rsidRPr="00EF4EB9" w:rsidRDefault="00995177" w:rsidP="00F5098F">
      <w:pPr>
        <w:tabs>
          <w:tab w:val="center" w:pos="4153"/>
          <w:tab w:val="right" w:pos="8306"/>
        </w:tabs>
        <w:spacing w:line="360" w:lineRule="auto"/>
        <w:jc w:val="both"/>
        <w:rPr>
          <w:rFonts w:eastAsia="Calibri"/>
          <w:sz w:val="22"/>
          <w:szCs w:val="22"/>
          <w:lang w:eastAsia="en-US"/>
        </w:rPr>
      </w:pPr>
      <w:r w:rsidRPr="00EF4EB9">
        <w:rPr>
          <w:sz w:val="22"/>
          <w:szCs w:val="22"/>
        </w:rPr>
        <w:t>P</w:t>
      </w:r>
      <w:r w:rsidR="00DD03FA" w:rsidRPr="00EF4EB9">
        <w:rPr>
          <w:sz w:val="22"/>
          <w:szCs w:val="22"/>
        </w:rPr>
        <w:t xml:space="preserve">rognosis was investigated </w:t>
      </w:r>
      <w:r w:rsidR="00CE7103" w:rsidRPr="00EF4EB9">
        <w:rPr>
          <w:sz w:val="22"/>
          <w:szCs w:val="22"/>
        </w:rPr>
        <w:t xml:space="preserve">by studies </w:t>
      </w:r>
      <w:r w:rsidR="00DD03FA" w:rsidRPr="00EF4EB9">
        <w:rPr>
          <w:sz w:val="22"/>
          <w:szCs w:val="22"/>
        </w:rPr>
        <w:t>for</w:t>
      </w:r>
      <w:r w:rsidRPr="00EF4EB9">
        <w:rPr>
          <w:sz w:val="22"/>
          <w:szCs w:val="22"/>
        </w:rPr>
        <w:t xml:space="preserve"> the types of valvular heart disease, </w:t>
      </w:r>
      <w:r w:rsidR="00DD03FA" w:rsidRPr="00EF4EB9">
        <w:rPr>
          <w:sz w:val="22"/>
          <w:szCs w:val="22"/>
        </w:rPr>
        <w:t>mitral annular calcification, mitral valve prolapse, mitral regurgitation and valvular abnormality.</w:t>
      </w:r>
      <w:r w:rsidRPr="00EF4EB9">
        <w:rPr>
          <w:sz w:val="22"/>
          <w:szCs w:val="22"/>
        </w:rPr>
        <w:t xml:space="preserve">  </w:t>
      </w:r>
      <w:r w:rsidR="00DD03FA" w:rsidRPr="00EF4EB9">
        <w:rPr>
          <w:rFonts w:eastAsia="Calibri"/>
          <w:sz w:val="22"/>
          <w:szCs w:val="22"/>
          <w:lang w:eastAsia="en-US"/>
        </w:rPr>
        <w:t xml:space="preserve">Mitral annular calcification was </w:t>
      </w:r>
      <w:r w:rsidR="00DD03FA" w:rsidRPr="00EF4EB9">
        <w:rPr>
          <w:color w:val="000000"/>
          <w:sz w:val="22"/>
          <w:szCs w:val="22"/>
        </w:rPr>
        <w:t>non-significantly associated with thromboembolism by age adjusted analysis relative risk (RR) 0.6 (95%CI 0.2-1.5) p&gt;0.2.</w:t>
      </w:r>
      <w:r w:rsidR="00FC2DC5" w:rsidRPr="00EF4EB9">
        <w:rPr>
          <w:color w:val="000000"/>
          <w:sz w:val="22"/>
          <w:szCs w:val="22"/>
        </w:rPr>
        <w:fldChar w:fldCharType="begin"/>
      </w:r>
      <w:r w:rsidR="00C555BF">
        <w:rPr>
          <w:color w:val="000000"/>
          <w:sz w:val="22"/>
          <w:szCs w:val="22"/>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10</w:t>
      </w:r>
      <w:r w:rsidR="00FC2DC5" w:rsidRPr="00EF4EB9">
        <w:rPr>
          <w:color w:val="000000"/>
          <w:sz w:val="22"/>
          <w:szCs w:val="22"/>
        </w:rPr>
        <w:fldChar w:fldCharType="end"/>
      </w:r>
      <w:r w:rsidRPr="00EF4EB9">
        <w:rPr>
          <w:color w:val="000000"/>
          <w:sz w:val="22"/>
          <w:szCs w:val="22"/>
        </w:rPr>
        <w:t xml:space="preserve">  </w:t>
      </w:r>
      <w:r w:rsidR="00DD03FA" w:rsidRPr="00EF4EB9">
        <w:rPr>
          <w:rFonts w:eastAsia="Calibri"/>
          <w:sz w:val="22"/>
          <w:szCs w:val="22"/>
          <w:lang w:eastAsia="en-US"/>
        </w:rPr>
        <w:t xml:space="preserve">Mitral valve prolapse had a </w:t>
      </w:r>
      <w:r w:rsidR="00DD03FA" w:rsidRPr="00EF4EB9">
        <w:rPr>
          <w:color w:val="000000"/>
          <w:sz w:val="22"/>
          <w:szCs w:val="22"/>
        </w:rPr>
        <w:t>non-significant association with risk of stroke unadjusted RR 0.29 p = 0.22.</w:t>
      </w:r>
      <w:r w:rsidR="00FC2DC5" w:rsidRPr="00EF4EB9">
        <w:rPr>
          <w:color w:val="000000"/>
          <w:sz w:val="22"/>
          <w:szCs w:val="22"/>
        </w:rPr>
        <w:fldChar w:fldCharType="begin"/>
      </w:r>
      <w:r w:rsidR="00C555BF">
        <w:rPr>
          <w:color w:val="000000"/>
          <w:sz w:val="22"/>
          <w:szCs w:val="22"/>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6</w:t>
      </w:r>
      <w:r w:rsidR="00FC2DC5" w:rsidRPr="00EF4EB9">
        <w:rPr>
          <w:color w:val="000000"/>
          <w:sz w:val="22"/>
          <w:szCs w:val="22"/>
        </w:rPr>
        <w:fldChar w:fldCharType="end"/>
      </w:r>
      <w:r w:rsidRPr="00EF4EB9">
        <w:rPr>
          <w:color w:val="000000"/>
          <w:sz w:val="22"/>
          <w:szCs w:val="22"/>
        </w:rPr>
        <w:t xml:space="preserve">  </w:t>
      </w:r>
      <w:r w:rsidR="00DD03FA" w:rsidRPr="00EF4EB9">
        <w:rPr>
          <w:color w:val="000000"/>
          <w:sz w:val="22"/>
          <w:szCs w:val="22"/>
        </w:rPr>
        <w:t>For mitral regurgitation, grade 1 mitral regurgitation (compared with no MR) OR (odds ratio) 2.689 (95%CI 1.039–7.189) p=0.0434 significantly associated with history of thromboembolic events.</w:t>
      </w:r>
      <w:r w:rsidR="00FC2DC5" w:rsidRPr="00EF4EB9">
        <w:rPr>
          <w:color w:val="000000"/>
          <w:sz w:val="22"/>
          <w:szCs w:val="22"/>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color w:val="000000"/>
          <w:sz w:val="22"/>
          <w:szCs w:val="22"/>
        </w:rPr>
        <w:instrText xml:space="preserve"> ADDIN REFMGR.CITE </w:instrText>
      </w:r>
      <w:r w:rsidR="00FC2DC5">
        <w:rPr>
          <w:color w:val="000000"/>
          <w:sz w:val="22"/>
          <w:szCs w:val="22"/>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color w:val="000000"/>
          <w:sz w:val="22"/>
          <w:szCs w:val="22"/>
        </w:rPr>
        <w:instrText xml:space="preserve"> ADDIN EN.CITE.DATA </w:instrText>
      </w:r>
      <w:r w:rsidR="00FC2DC5">
        <w:rPr>
          <w:color w:val="000000"/>
          <w:sz w:val="22"/>
          <w:szCs w:val="22"/>
        </w:rPr>
      </w:r>
      <w:r w:rsidR="00FC2DC5">
        <w:rPr>
          <w:color w:val="000000"/>
          <w:sz w:val="22"/>
          <w:szCs w:val="22"/>
        </w:rPr>
        <w:fldChar w:fldCharType="end"/>
      </w:r>
      <w:r w:rsidR="00FC2DC5" w:rsidRPr="00EF4EB9">
        <w:rPr>
          <w:color w:val="000000"/>
          <w:sz w:val="22"/>
          <w:szCs w:val="22"/>
        </w:rPr>
      </w:r>
      <w:r w:rsidR="00FC2DC5" w:rsidRPr="00EF4EB9">
        <w:rPr>
          <w:color w:val="000000"/>
          <w:sz w:val="22"/>
          <w:szCs w:val="22"/>
        </w:rPr>
        <w:fldChar w:fldCharType="separate"/>
      </w:r>
      <w:r w:rsidR="005A1380" w:rsidRPr="005A1380">
        <w:rPr>
          <w:noProof/>
          <w:color w:val="000000"/>
          <w:sz w:val="22"/>
          <w:szCs w:val="22"/>
          <w:vertAlign w:val="superscript"/>
        </w:rPr>
        <w:t>108</w:t>
      </w:r>
      <w:r w:rsidR="00FC2DC5" w:rsidRPr="00EF4EB9">
        <w:rPr>
          <w:color w:val="000000"/>
          <w:sz w:val="22"/>
          <w:szCs w:val="22"/>
        </w:rPr>
        <w:fldChar w:fldCharType="end"/>
      </w:r>
      <w:r w:rsidR="00DD03FA" w:rsidRPr="00EF4EB9">
        <w:rPr>
          <w:color w:val="000000"/>
          <w:sz w:val="22"/>
          <w:szCs w:val="22"/>
        </w:rPr>
        <w:t xml:space="preserve">  Severe mitral regurgitation had a non-significant association with risk of stroke (relative to none or mild MR) unadjusted RR 1.7 p = 0.59</w:t>
      </w:r>
      <w:r w:rsidR="00FC2DC5" w:rsidRPr="00EF4EB9">
        <w:rPr>
          <w:color w:val="000000"/>
          <w:sz w:val="22"/>
          <w:szCs w:val="22"/>
        </w:rPr>
        <w:fldChar w:fldCharType="begin"/>
      </w:r>
      <w:r w:rsidR="00C555BF">
        <w:rPr>
          <w:color w:val="000000"/>
          <w:sz w:val="22"/>
          <w:szCs w:val="22"/>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6</w:t>
      </w:r>
      <w:r w:rsidR="00FC2DC5" w:rsidRPr="00EF4EB9">
        <w:rPr>
          <w:color w:val="000000"/>
          <w:sz w:val="22"/>
          <w:szCs w:val="22"/>
        </w:rPr>
        <w:fldChar w:fldCharType="end"/>
      </w:r>
      <w:r w:rsidR="00DD03FA" w:rsidRPr="00EF4EB9">
        <w:rPr>
          <w:color w:val="000000"/>
          <w:sz w:val="22"/>
          <w:szCs w:val="22"/>
        </w:rPr>
        <w:t xml:space="preserve">, was found to be protective against stroke with hazard ratio (HR) of stroke for increase in MR from mild to severe groups 0.45 (95% CI, 0.20 to 0.97) by multivariate analysis (multivariate analysis includes MR, LAD, sex, age) </w:t>
      </w:r>
      <w:r w:rsidR="00FC2DC5" w:rsidRPr="00EF4EB9">
        <w:rPr>
          <w:color w:val="000000"/>
          <w:sz w:val="22"/>
          <w:szCs w:val="22"/>
        </w:rPr>
        <w:fldChar w:fldCharType="begin"/>
      </w:r>
      <w:r w:rsidR="00C555BF">
        <w:rPr>
          <w:color w:val="000000"/>
          <w:sz w:val="22"/>
          <w:szCs w:val="22"/>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9</w:t>
      </w:r>
      <w:r w:rsidR="00FC2DC5" w:rsidRPr="00EF4EB9">
        <w:rPr>
          <w:color w:val="000000"/>
          <w:sz w:val="22"/>
          <w:szCs w:val="22"/>
        </w:rPr>
        <w:fldChar w:fldCharType="end"/>
      </w:r>
      <w:r w:rsidR="00DD03FA" w:rsidRPr="00EF4EB9">
        <w:rPr>
          <w:color w:val="000000"/>
          <w:sz w:val="22"/>
          <w:szCs w:val="22"/>
        </w:rPr>
        <w:t>, and was non-significantly associated with thromboembolism by age adjusted analysis RR 0.4 (95%CI 0.1-3.0) p&gt;0.2.</w:t>
      </w:r>
      <w:r w:rsidR="00FC2DC5" w:rsidRPr="00EF4EB9">
        <w:rPr>
          <w:color w:val="000000"/>
          <w:sz w:val="22"/>
          <w:szCs w:val="22"/>
        </w:rPr>
        <w:fldChar w:fldCharType="begin"/>
      </w:r>
      <w:r w:rsidR="00C555BF">
        <w:rPr>
          <w:color w:val="000000"/>
          <w:sz w:val="22"/>
          <w:szCs w:val="22"/>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10</w:t>
      </w:r>
      <w:r w:rsidR="00FC2DC5" w:rsidRPr="00EF4EB9">
        <w:rPr>
          <w:color w:val="000000"/>
          <w:sz w:val="22"/>
          <w:szCs w:val="22"/>
        </w:rPr>
        <w:fldChar w:fldCharType="end"/>
      </w:r>
      <w:r w:rsidR="006B32E8" w:rsidRPr="00EF4EB9">
        <w:rPr>
          <w:color w:val="000000"/>
          <w:sz w:val="22"/>
          <w:szCs w:val="22"/>
        </w:rPr>
        <w:t xml:space="preserve">  For mitral regurgitation, the retrospective studies</w:t>
      </w:r>
      <w:r w:rsidR="00FC2DC5" w:rsidRPr="00EF4EB9">
        <w:rPr>
          <w:color w:val="000000"/>
          <w:sz w:val="22"/>
          <w:szCs w:val="22"/>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color w:val="000000"/>
          <w:sz w:val="22"/>
          <w:szCs w:val="22"/>
        </w:rPr>
        <w:instrText xml:space="preserve"> ADDIN REFMGR.CITE </w:instrText>
      </w:r>
      <w:r w:rsidR="00FC2DC5">
        <w:rPr>
          <w:color w:val="000000"/>
          <w:sz w:val="22"/>
          <w:szCs w:val="22"/>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color w:val="000000"/>
          <w:sz w:val="22"/>
          <w:szCs w:val="22"/>
        </w:rPr>
        <w:instrText xml:space="preserve"> ADDIN EN.CITE.DATA </w:instrText>
      </w:r>
      <w:r w:rsidR="00FC2DC5">
        <w:rPr>
          <w:color w:val="000000"/>
          <w:sz w:val="22"/>
          <w:szCs w:val="22"/>
        </w:rPr>
      </w:r>
      <w:r w:rsidR="00FC2DC5">
        <w:rPr>
          <w:color w:val="000000"/>
          <w:sz w:val="22"/>
          <w:szCs w:val="22"/>
        </w:rPr>
        <w:fldChar w:fldCharType="end"/>
      </w:r>
      <w:r w:rsidR="00FC2DC5" w:rsidRPr="00EF4EB9">
        <w:rPr>
          <w:color w:val="000000"/>
          <w:sz w:val="22"/>
          <w:szCs w:val="22"/>
        </w:rPr>
      </w:r>
      <w:r w:rsidR="00FC2DC5" w:rsidRPr="00EF4EB9">
        <w:rPr>
          <w:color w:val="000000"/>
          <w:sz w:val="22"/>
          <w:szCs w:val="22"/>
        </w:rPr>
        <w:fldChar w:fldCharType="separate"/>
      </w:r>
      <w:r w:rsidR="005A1380" w:rsidRPr="005A1380">
        <w:rPr>
          <w:noProof/>
          <w:color w:val="000000"/>
          <w:sz w:val="22"/>
          <w:szCs w:val="22"/>
          <w:vertAlign w:val="superscript"/>
        </w:rPr>
        <w:t>108</w:t>
      </w:r>
      <w:r w:rsidR="00FC2DC5" w:rsidRPr="00EF4EB9">
        <w:rPr>
          <w:color w:val="000000"/>
          <w:sz w:val="22"/>
          <w:szCs w:val="22"/>
        </w:rPr>
        <w:fldChar w:fldCharType="end"/>
      </w:r>
      <w:r w:rsidR="006B32E8" w:rsidRPr="00EF4EB9">
        <w:rPr>
          <w:color w:val="000000"/>
          <w:sz w:val="22"/>
          <w:szCs w:val="22"/>
        </w:rPr>
        <w:t xml:space="preserve"> </w:t>
      </w:r>
      <w:r w:rsidR="00FC2DC5" w:rsidRPr="00EF4EB9">
        <w:rPr>
          <w:color w:val="000000"/>
          <w:sz w:val="22"/>
          <w:szCs w:val="22"/>
        </w:rPr>
        <w:fldChar w:fldCharType="begin"/>
      </w:r>
      <w:r w:rsidR="00C555BF">
        <w:rPr>
          <w:color w:val="000000"/>
          <w:sz w:val="22"/>
          <w:szCs w:val="22"/>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9</w:t>
      </w:r>
      <w:r w:rsidR="00FC2DC5" w:rsidRPr="00EF4EB9">
        <w:rPr>
          <w:color w:val="000000"/>
          <w:sz w:val="22"/>
          <w:szCs w:val="22"/>
        </w:rPr>
        <w:fldChar w:fldCharType="end"/>
      </w:r>
      <w:r w:rsidR="006B32E8" w:rsidRPr="00EF4EB9">
        <w:rPr>
          <w:color w:val="000000"/>
          <w:sz w:val="22"/>
          <w:szCs w:val="22"/>
        </w:rPr>
        <w:t xml:space="preserve"> found significant associations with prognosis, whereas the prospective studies had non-significant results.</w:t>
      </w:r>
      <w:r w:rsidR="00F5098F" w:rsidRPr="00EF4EB9">
        <w:rPr>
          <w:color w:val="000000"/>
          <w:sz w:val="22"/>
          <w:szCs w:val="22"/>
        </w:rPr>
        <w:t xml:space="preserve">  </w:t>
      </w:r>
      <w:r w:rsidR="006321E9" w:rsidRPr="00EF4EB9">
        <w:rPr>
          <w:color w:val="000000"/>
          <w:sz w:val="22"/>
          <w:szCs w:val="22"/>
        </w:rPr>
        <w:t>Any detected v</w:t>
      </w:r>
      <w:r w:rsidR="00DD03FA" w:rsidRPr="00EF4EB9">
        <w:rPr>
          <w:rFonts w:eastAsia="Calibri"/>
          <w:sz w:val="22"/>
          <w:szCs w:val="22"/>
          <w:lang w:eastAsia="en-US"/>
        </w:rPr>
        <w:t>alvular abnormalit</w:t>
      </w:r>
      <w:r w:rsidR="006321E9" w:rsidRPr="00EF4EB9">
        <w:rPr>
          <w:rFonts w:eastAsia="Calibri"/>
          <w:sz w:val="22"/>
          <w:szCs w:val="22"/>
          <w:lang w:eastAsia="en-US"/>
        </w:rPr>
        <w:t>ies</w:t>
      </w:r>
      <w:r w:rsidR="00DD03FA" w:rsidRPr="00EF4EB9">
        <w:rPr>
          <w:rFonts w:eastAsia="Calibri"/>
          <w:sz w:val="22"/>
          <w:szCs w:val="22"/>
          <w:lang w:eastAsia="en-US"/>
        </w:rPr>
        <w:t xml:space="preserve"> had a reported </w:t>
      </w:r>
      <w:r w:rsidR="00DD03FA" w:rsidRPr="00EF4EB9">
        <w:rPr>
          <w:color w:val="000000"/>
          <w:sz w:val="22"/>
          <w:szCs w:val="22"/>
        </w:rPr>
        <w:t>HR for mortality, diabetics 2.05 (95%CI 1.10–3.82) p=0.0229, non-diabetics HR 1.88 (95%CI 1.30–2.70) p=0.0007.</w:t>
      </w:r>
      <w:r w:rsidR="00FC2DC5" w:rsidRPr="00EF4EB9">
        <w:rPr>
          <w:color w:val="000000"/>
          <w:sz w:val="22"/>
          <w:szCs w:val="22"/>
        </w:rPr>
        <w:fldChar w:fldCharType="begin"/>
      </w:r>
      <w:r w:rsidR="00C555BF">
        <w:rPr>
          <w:color w:val="000000"/>
          <w:sz w:val="22"/>
          <w:szCs w:val="22"/>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7</w:t>
      </w:r>
      <w:r w:rsidR="00FC2DC5" w:rsidRPr="00EF4EB9">
        <w:rPr>
          <w:color w:val="000000"/>
          <w:sz w:val="22"/>
          <w:szCs w:val="22"/>
        </w:rPr>
        <w:fldChar w:fldCharType="end"/>
      </w:r>
      <w:r w:rsidR="005F2A64" w:rsidRPr="00EF4EB9">
        <w:rPr>
          <w:color w:val="000000"/>
          <w:sz w:val="22"/>
          <w:szCs w:val="22"/>
        </w:rPr>
        <w:t xml:space="preserve">  For this study, diabetics and non-diabetic groups differed in that diabetics were older and had higher co-morbidity and more of them received oral anticoagulation, there was also a relatively small number of diabetics.</w:t>
      </w:r>
      <w:r w:rsidR="00FC2DC5" w:rsidRPr="00EF4EB9">
        <w:rPr>
          <w:color w:val="000000"/>
          <w:sz w:val="22"/>
          <w:szCs w:val="22"/>
        </w:rPr>
        <w:fldChar w:fldCharType="begin"/>
      </w:r>
      <w:r w:rsidR="00C555BF">
        <w:rPr>
          <w:color w:val="000000"/>
          <w:sz w:val="22"/>
          <w:szCs w:val="22"/>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7</w:t>
      </w:r>
      <w:r w:rsidR="00FC2DC5" w:rsidRPr="00EF4EB9">
        <w:rPr>
          <w:color w:val="000000"/>
          <w:sz w:val="22"/>
          <w:szCs w:val="22"/>
        </w:rPr>
        <w:fldChar w:fldCharType="end"/>
      </w:r>
      <w:r w:rsidR="005F2A64" w:rsidRPr="00EF4EB9">
        <w:rPr>
          <w:color w:val="000000"/>
          <w:sz w:val="22"/>
          <w:szCs w:val="22"/>
        </w:rPr>
        <w:t xml:space="preserve">  </w:t>
      </w:r>
    </w:p>
    <w:p w:rsidR="00DD03FA" w:rsidRPr="00EF4EB9" w:rsidRDefault="00DD03FA" w:rsidP="00DD03FA">
      <w:pPr>
        <w:spacing w:line="360" w:lineRule="auto"/>
        <w:jc w:val="both"/>
        <w:rPr>
          <w:rFonts w:eastAsia="Calibri"/>
          <w:sz w:val="22"/>
          <w:szCs w:val="22"/>
          <w:lang w:eastAsia="en-US"/>
        </w:rPr>
      </w:pPr>
    </w:p>
    <w:p w:rsidR="00DD03FA" w:rsidRPr="00EF4EB9" w:rsidRDefault="00DD03FA" w:rsidP="004809F5">
      <w:pPr>
        <w:spacing w:line="360" w:lineRule="auto"/>
        <w:jc w:val="both"/>
        <w:rPr>
          <w:rFonts w:eastAsia="Calibri"/>
          <w:sz w:val="22"/>
          <w:szCs w:val="22"/>
          <w:lang w:eastAsia="en-US"/>
        </w:rPr>
      </w:pPr>
      <w:r w:rsidRPr="00EF4EB9">
        <w:rPr>
          <w:rFonts w:eastAsia="Calibri"/>
          <w:sz w:val="22"/>
          <w:szCs w:val="22"/>
          <w:lang w:eastAsia="en-US"/>
        </w:rPr>
        <w:t xml:space="preserve">Left atrial diameter had a reported </w:t>
      </w:r>
      <w:r w:rsidRPr="00EF4EB9">
        <w:rPr>
          <w:color w:val="000000"/>
          <w:sz w:val="22"/>
          <w:szCs w:val="22"/>
        </w:rPr>
        <w:t>non-significant association with risk of stroke unadjusted RR 1.02/mm (95%CI 0.99-1.06) p = 0.10</w:t>
      </w:r>
      <w:r w:rsidR="00FC2DC5" w:rsidRPr="00EF4EB9">
        <w:rPr>
          <w:color w:val="000000"/>
          <w:sz w:val="22"/>
          <w:szCs w:val="22"/>
        </w:rPr>
        <w:fldChar w:fldCharType="begin"/>
      </w:r>
      <w:r w:rsidR="00C555BF">
        <w:rPr>
          <w:color w:val="000000"/>
          <w:sz w:val="22"/>
          <w:szCs w:val="22"/>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6</w:t>
      </w:r>
      <w:r w:rsidR="00FC2DC5" w:rsidRPr="00EF4EB9">
        <w:rPr>
          <w:color w:val="000000"/>
          <w:sz w:val="22"/>
          <w:szCs w:val="22"/>
        </w:rPr>
        <w:fldChar w:fldCharType="end"/>
      </w:r>
      <w:r w:rsidRPr="00EF4EB9">
        <w:rPr>
          <w:color w:val="000000"/>
          <w:sz w:val="22"/>
          <w:szCs w:val="22"/>
        </w:rPr>
        <w:t>, and was reported to have HR of stroke for every 10 mm increment in LA size 1.06 (95% CI, 0.75 to 1.49) by multivariate analysis (multivariate analysis includes MR, LAD, sex, age)</w:t>
      </w:r>
      <w:r w:rsidR="00915799" w:rsidRPr="00EF4EB9">
        <w:rPr>
          <w:color w:val="000000"/>
          <w:sz w:val="22"/>
          <w:szCs w:val="22"/>
        </w:rPr>
        <w:t>.</w:t>
      </w:r>
      <w:r w:rsidR="00FC2DC5" w:rsidRPr="00EF4EB9">
        <w:rPr>
          <w:color w:val="000000"/>
          <w:sz w:val="22"/>
          <w:szCs w:val="22"/>
        </w:rPr>
        <w:fldChar w:fldCharType="begin"/>
      </w:r>
      <w:r w:rsidR="00C555BF">
        <w:rPr>
          <w:color w:val="000000"/>
          <w:sz w:val="22"/>
          <w:szCs w:val="22"/>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9</w:t>
      </w:r>
      <w:r w:rsidR="00FC2DC5" w:rsidRPr="00EF4EB9">
        <w:rPr>
          <w:color w:val="000000"/>
          <w:sz w:val="22"/>
          <w:szCs w:val="22"/>
        </w:rPr>
        <w:fldChar w:fldCharType="end"/>
      </w:r>
      <w:r w:rsidRPr="00EF4EB9">
        <w:rPr>
          <w:color w:val="000000"/>
          <w:sz w:val="22"/>
          <w:szCs w:val="22"/>
        </w:rPr>
        <w:t xml:space="preserve">  Left atrial diameter (corrected for body surface area) as a continuous variable by univariate analysis was significantly associated with thromboembolism p=0.01 </w:t>
      </w:r>
      <w:r w:rsidR="00FC2DC5" w:rsidRPr="00EF4EB9">
        <w:rPr>
          <w:color w:val="000000"/>
          <w:sz w:val="22"/>
          <w:szCs w:val="22"/>
        </w:rPr>
        <w:fldChar w:fldCharType="begin"/>
      </w:r>
      <w:r w:rsidR="00C555BF">
        <w:rPr>
          <w:color w:val="000000"/>
          <w:sz w:val="22"/>
          <w:szCs w:val="22"/>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10</w:t>
      </w:r>
      <w:r w:rsidR="00FC2DC5" w:rsidRPr="00EF4EB9">
        <w:rPr>
          <w:color w:val="000000"/>
          <w:sz w:val="22"/>
          <w:szCs w:val="22"/>
        </w:rPr>
        <w:fldChar w:fldCharType="end"/>
      </w:r>
      <w:r w:rsidRPr="00EF4EB9">
        <w:rPr>
          <w:color w:val="000000"/>
          <w:sz w:val="22"/>
          <w:szCs w:val="22"/>
        </w:rPr>
        <w:t>, and had reported HR for mortality, diabetics 1.01 (95%CI 0.97–1.05) p=0.6445, HR non-diabetics 1.06 (95%CI 1.03–1.08) p&lt;0.0001.</w:t>
      </w:r>
      <w:r w:rsidR="00FC2DC5" w:rsidRPr="00EF4EB9">
        <w:rPr>
          <w:color w:val="000000"/>
          <w:sz w:val="22"/>
          <w:szCs w:val="22"/>
        </w:rPr>
        <w:fldChar w:fldCharType="begin"/>
      </w:r>
      <w:r w:rsidR="00C555BF">
        <w:rPr>
          <w:color w:val="000000"/>
          <w:sz w:val="22"/>
          <w:szCs w:val="22"/>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7</w:t>
      </w:r>
      <w:r w:rsidR="00FC2DC5" w:rsidRPr="00EF4EB9">
        <w:rPr>
          <w:color w:val="000000"/>
          <w:sz w:val="22"/>
          <w:szCs w:val="22"/>
        </w:rPr>
        <w:fldChar w:fldCharType="end"/>
      </w:r>
      <w:r w:rsidR="004809F5" w:rsidRPr="00EF4EB9">
        <w:rPr>
          <w:color w:val="000000"/>
          <w:sz w:val="22"/>
          <w:szCs w:val="22"/>
        </w:rPr>
        <w:t xml:space="preserve">  Moderate to severe left ventricular dysfunction was associated with a significantly higher risk of stroke relative to normal LV function or mild dysfunction</w:t>
      </w:r>
      <w:r w:rsidR="005441F2" w:rsidRPr="00EF4EB9">
        <w:rPr>
          <w:color w:val="000000"/>
          <w:sz w:val="22"/>
          <w:szCs w:val="22"/>
        </w:rPr>
        <w:t>,</w:t>
      </w:r>
      <w:r w:rsidR="00FC2DC5" w:rsidRPr="00EF4EB9">
        <w:rPr>
          <w:color w:val="000000"/>
          <w:sz w:val="18"/>
          <w:szCs w:val="18"/>
        </w:rPr>
        <w:fldChar w:fldCharType="begin"/>
      </w:r>
      <w:r w:rsidR="00C555BF">
        <w:rPr>
          <w:color w:val="000000"/>
          <w:sz w:val="18"/>
          <w:szCs w:val="18"/>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6</w:t>
      </w:r>
      <w:r w:rsidR="00FC2DC5" w:rsidRPr="00EF4EB9">
        <w:rPr>
          <w:color w:val="000000"/>
          <w:sz w:val="18"/>
          <w:szCs w:val="18"/>
        </w:rPr>
        <w:fldChar w:fldCharType="end"/>
      </w:r>
      <w:r w:rsidR="004809F5" w:rsidRPr="00EF4EB9">
        <w:rPr>
          <w:color w:val="000000"/>
          <w:sz w:val="18"/>
          <w:szCs w:val="18"/>
        </w:rPr>
        <w:t xml:space="preserve"> </w:t>
      </w:r>
      <w:r w:rsidR="004809F5" w:rsidRPr="00EF4EB9">
        <w:rPr>
          <w:color w:val="000000"/>
          <w:sz w:val="22"/>
          <w:szCs w:val="22"/>
        </w:rPr>
        <w:t xml:space="preserve"> </w:t>
      </w:r>
      <w:r w:rsidR="005441F2" w:rsidRPr="00EF4EB9">
        <w:rPr>
          <w:color w:val="000000"/>
          <w:sz w:val="22"/>
          <w:szCs w:val="22"/>
        </w:rPr>
        <w:t>and global LV dysfunction was significantly associated with risk of thromboembolism.</w:t>
      </w:r>
      <w:r w:rsidR="00FC2DC5" w:rsidRPr="00EF4EB9">
        <w:rPr>
          <w:color w:val="000000"/>
          <w:sz w:val="18"/>
          <w:szCs w:val="18"/>
        </w:rPr>
        <w:fldChar w:fldCharType="begin"/>
      </w:r>
      <w:r w:rsidR="00C555BF">
        <w:rPr>
          <w:color w:val="000000"/>
          <w:sz w:val="18"/>
          <w:szCs w:val="18"/>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10</w:t>
      </w:r>
      <w:r w:rsidR="00FC2DC5" w:rsidRPr="00EF4EB9">
        <w:rPr>
          <w:color w:val="000000"/>
          <w:sz w:val="18"/>
          <w:szCs w:val="18"/>
        </w:rPr>
        <w:fldChar w:fldCharType="end"/>
      </w:r>
      <w:r w:rsidR="005441F2" w:rsidRPr="00EF4EB9">
        <w:rPr>
          <w:color w:val="000000"/>
          <w:sz w:val="22"/>
          <w:szCs w:val="22"/>
        </w:rPr>
        <w:t xml:space="preserve">  </w:t>
      </w:r>
      <w:r w:rsidR="004809F5" w:rsidRPr="00EF4EB9">
        <w:rPr>
          <w:color w:val="000000"/>
          <w:sz w:val="22"/>
          <w:szCs w:val="22"/>
        </w:rPr>
        <w:t>Reduced LV function had reported HR for mortality, diabetics 1.52 (95%CI 0.85–2.70) p=0.1598, HR non-diabetics 2.28 (95%CI 1.58-3.29) p&lt;0.0001.</w:t>
      </w:r>
      <w:r w:rsidR="00FC2DC5" w:rsidRPr="00EF4EB9">
        <w:rPr>
          <w:color w:val="000000"/>
          <w:sz w:val="22"/>
          <w:szCs w:val="22"/>
        </w:rPr>
        <w:fldChar w:fldCharType="begin"/>
      </w:r>
      <w:r w:rsidR="00C555BF">
        <w:rPr>
          <w:color w:val="000000"/>
          <w:sz w:val="22"/>
          <w:szCs w:val="22"/>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color w:val="000000"/>
          <w:sz w:val="22"/>
          <w:szCs w:val="22"/>
        </w:rPr>
        <w:fldChar w:fldCharType="separate"/>
      </w:r>
      <w:r w:rsidR="005A1380" w:rsidRPr="005A1380">
        <w:rPr>
          <w:noProof/>
          <w:color w:val="000000"/>
          <w:sz w:val="22"/>
          <w:szCs w:val="22"/>
          <w:vertAlign w:val="superscript"/>
        </w:rPr>
        <w:t>107</w:t>
      </w:r>
      <w:r w:rsidR="00FC2DC5" w:rsidRPr="00EF4EB9">
        <w:rPr>
          <w:color w:val="000000"/>
          <w:sz w:val="22"/>
          <w:szCs w:val="22"/>
        </w:rPr>
        <w:fldChar w:fldCharType="end"/>
      </w:r>
    </w:p>
    <w:p w:rsidR="00F5098F" w:rsidRPr="00EF4EB9" w:rsidRDefault="00F5098F" w:rsidP="00DD03FA">
      <w:pPr>
        <w:spacing w:line="360" w:lineRule="auto"/>
        <w:rPr>
          <w:rFonts w:eastAsia="Calibri"/>
          <w:sz w:val="22"/>
          <w:szCs w:val="22"/>
          <w:lang w:eastAsia="en-US"/>
        </w:rPr>
      </w:pPr>
    </w:p>
    <w:p w:rsidR="00DD03FA" w:rsidRPr="00EF4EB9" w:rsidRDefault="00DD03FA" w:rsidP="0085086B">
      <w:pPr>
        <w:tabs>
          <w:tab w:val="center" w:pos="4153"/>
          <w:tab w:val="right" w:pos="8306"/>
        </w:tabs>
        <w:outlineLvl w:val="0"/>
        <w:rPr>
          <w:b/>
          <w:sz w:val="22"/>
          <w:szCs w:val="22"/>
        </w:rPr>
      </w:pPr>
      <w:r w:rsidRPr="00EF4EB9">
        <w:rPr>
          <w:b/>
          <w:sz w:val="22"/>
          <w:szCs w:val="22"/>
        </w:rPr>
        <w:t xml:space="preserve">Table </w:t>
      </w:r>
      <w:r w:rsidR="006C472E" w:rsidRPr="00EF4EB9">
        <w:rPr>
          <w:b/>
          <w:sz w:val="22"/>
          <w:szCs w:val="22"/>
        </w:rPr>
        <w:t>12:</w:t>
      </w:r>
      <w:r w:rsidR="006C472E" w:rsidRPr="00EF4EB9">
        <w:rPr>
          <w:b/>
          <w:sz w:val="22"/>
          <w:szCs w:val="22"/>
        </w:rPr>
        <w:tab/>
      </w:r>
      <w:r w:rsidRPr="00EF4EB9">
        <w:rPr>
          <w:b/>
          <w:sz w:val="22"/>
          <w:szCs w:val="22"/>
        </w:rPr>
        <w:t>Prognosis based on TTE diagnosed pathologies in AF</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7"/>
        <w:gridCol w:w="1217"/>
        <w:gridCol w:w="1197"/>
        <w:gridCol w:w="1307"/>
        <w:gridCol w:w="851"/>
        <w:gridCol w:w="2663"/>
      </w:tblGrid>
      <w:tr w:rsidR="00DD03FA" w:rsidRPr="00EF4EB9" w:rsidTr="00755B37">
        <w:trPr>
          <w:tblHeader/>
        </w:trPr>
        <w:tc>
          <w:tcPr>
            <w:tcW w:w="1237" w:type="dxa"/>
          </w:tcPr>
          <w:p w:rsidR="00DD03FA" w:rsidRPr="00EF4EB9" w:rsidRDefault="00DD03FA" w:rsidP="003E06D1">
            <w:pPr>
              <w:rPr>
                <w:color w:val="000000"/>
                <w:sz w:val="18"/>
                <w:szCs w:val="18"/>
              </w:rPr>
            </w:pPr>
            <w:r w:rsidRPr="00EF4EB9">
              <w:rPr>
                <w:color w:val="000000"/>
                <w:sz w:val="18"/>
                <w:szCs w:val="18"/>
              </w:rPr>
              <w:t>Study</w:t>
            </w:r>
          </w:p>
        </w:tc>
        <w:tc>
          <w:tcPr>
            <w:tcW w:w="1217" w:type="dxa"/>
          </w:tcPr>
          <w:p w:rsidR="00DD03FA" w:rsidRPr="00EF4EB9" w:rsidRDefault="00DD03FA" w:rsidP="003E06D1">
            <w:pPr>
              <w:rPr>
                <w:color w:val="000000"/>
                <w:sz w:val="18"/>
                <w:szCs w:val="18"/>
              </w:rPr>
            </w:pPr>
            <w:r w:rsidRPr="00EF4EB9">
              <w:rPr>
                <w:color w:val="000000"/>
                <w:sz w:val="18"/>
                <w:szCs w:val="18"/>
              </w:rPr>
              <w:t>Pathology</w:t>
            </w:r>
          </w:p>
        </w:tc>
        <w:tc>
          <w:tcPr>
            <w:tcW w:w="1197" w:type="dxa"/>
          </w:tcPr>
          <w:p w:rsidR="00DD03FA" w:rsidRPr="00EF4EB9" w:rsidRDefault="00DD03FA" w:rsidP="003E06D1">
            <w:pPr>
              <w:rPr>
                <w:color w:val="000000"/>
                <w:sz w:val="18"/>
                <w:szCs w:val="18"/>
              </w:rPr>
            </w:pPr>
            <w:r w:rsidRPr="00EF4EB9">
              <w:rPr>
                <w:color w:val="000000"/>
                <w:sz w:val="18"/>
                <w:szCs w:val="18"/>
              </w:rPr>
              <w:t>Number of participants</w:t>
            </w:r>
          </w:p>
        </w:tc>
        <w:tc>
          <w:tcPr>
            <w:tcW w:w="1307" w:type="dxa"/>
          </w:tcPr>
          <w:p w:rsidR="00DD03FA" w:rsidRPr="00EF4EB9" w:rsidRDefault="00DD03FA" w:rsidP="003E06D1">
            <w:pPr>
              <w:rPr>
                <w:color w:val="000000"/>
                <w:sz w:val="18"/>
                <w:szCs w:val="18"/>
              </w:rPr>
            </w:pPr>
            <w:r w:rsidRPr="00EF4EB9">
              <w:rPr>
                <w:color w:val="000000"/>
                <w:sz w:val="18"/>
                <w:szCs w:val="18"/>
              </w:rPr>
              <w:t>Population AF</w:t>
            </w:r>
          </w:p>
        </w:tc>
        <w:tc>
          <w:tcPr>
            <w:tcW w:w="851" w:type="dxa"/>
          </w:tcPr>
          <w:p w:rsidR="00DD03FA" w:rsidRPr="00EF4EB9" w:rsidRDefault="00DD03FA" w:rsidP="003E06D1">
            <w:pPr>
              <w:rPr>
                <w:color w:val="000000"/>
                <w:sz w:val="18"/>
                <w:szCs w:val="18"/>
              </w:rPr>
            </w:pPr>
            <w:r w:rsidRPr="00EF4EB9">
              <w:rPr>
                <w:color w:val="000000"/>
                <w:sz w:val="18"/>
                <w:szCs w:val="18"/>
              </w:rPr>
              <w:t>Follow-up</w:t>
            </w:r>
          </w:p>
        </w:tc>
        <w:tc>
          <w:tcPr>
            <w:tcW w:w="2663" w:type="dxa"/>
          </w:tcPr>
          <w:p w:rsidR="00DD03FA" w:rsidRPr="00EF4EB9" w:rsidRDefault="00DD03FA" w:rsidP="003E06D1">
            <w:pPr>
              <w:rPr>
                <w:color w:val="000000"/>
                <w:sz w:val="18"/>
                <w:szCs w:val="18"/>
              </w:rPr>
            </w:pPr>
            <w:r w:rsidRPr="00EF4EB9">
              <w:rPr>
                <w:color w:val="000000"/>
                <w:sz w:val="18"/>
                <w:szCs w:val="18"/>
              </w:rPr>
              <w:t>Results</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Atrial Fibrillation Investigators 1998 </w:t>
            </w:r>
            <w:r w:rsidR="00FC2DC5" w:rsidRPr="00EF4EB9">
              <w:rPr>
                <w:color w:val="000000"/>
                <w:sz w:val="18"/>
                <w:szCs w:val="18"/>
              </w:rPr>
              <w:fldChar w:fldCharType="begin"/>
            </w:r>
            <w:r w:rsidR="00C555BF">
              <w:rPr>
                <w:color w:val="000000"/>
                <w:sz w:val="18"/>
                <w:szCs w:val="18"/>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6</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 xml:space="preserve">Moderate to severe left ventricular systolic dysfunction </w:t>
            </w:r>
          </w:p>
        </w:tc>
        <w:tc>
          <w:tcPr>
            <w:tcW w:w="1197" w:type="dxa"/>
          </w:tcPr>
          <w:p w:rsidR="00DD03FA" w:rsidRPr="00EF4EB9" w:rsidRDefault="00DD03FA" w:rsidP="003E06D1">
            <w:pPr>
              <w:rPr>
                <w:color w:val="000000"/>
                <w:sz w:val="18"/>
                <w:szCs w:val="18"/>
              </w:rPr>
            </w:pPr>
            <w:r w:rsidRPr="00EF4EB9">
              <w:rPr>
                <w:color w:val="000000"/>
                <w:sz w:val="18"/>
                <w:szCs w:val="18"/>
              </w:rPr>
              <w:t>1010 (of whom 129 with moderate to severe LV dysfunction)</w:t>
            </w:r>
          </w:p>
        </w:tc>
        <w:tc>
          <w:tcPr>
            <w:tcW w:w="1307" w:type="dxa"/>
          </w:tcPr>
          <w:p w:rsidR="00DD03FA" w:rsidRPr="00EF4EB9" w:rsidRDefault="00DD03FA" w:rsidP="003E06D1">
            <w:pPr>
              <w:rPr>
                <w:color w:val="000000"/>
                <w:sz w:val="18"/>
                <w:szCs w:val="18"/>
              </w:rPr>
            </w:pPr>
            <w:r w:rsidRPr="00EF4EB9">
              <w:rPr>
                <w:color w:val="000000"/>
                <w:sz w:val="18"/>
                <w:szCs w:val="18"/>
              </w:rPr>
              <w:t>non-valvular AF</w:t>
            </w:r>
          </w:p>
        </w:tc>
        <w:tc>
          <w:tcPr>
            <w:tcW w:w="851" w:type="dxa"/>
          </w:tcPr>
          <w:p w:rsidR="00DD03FA" w:rsidRPr="00EF4EB9" w:rsidRDefault="00DD03FA" w:rsidP="003E06D1">
            <w:pPr>
              <w:rPr>
                <w:color w:val="000000"/>
                <w:sz w:val="18"/>
                <w:szCs w:val="18"/>
              </w:rPr>
            </w:pPr>
            <w:r w:rsidRPr="00EF4EB9">
              <w:rPr>
                <w:color w:val="000000"/>
                <w:sz w:val="18"/>
                <w:szCs w:val="18"/>
              </w:rPr>
              <w:t>mean 1.6 years</w:t>
            </w:r>
          </w:p>
        </w:tc>
        <w:tc>
          <w:tcPr>
            <w:tcW w:w="2663" w:type="dxa"/>
          </w:tcPr>
          <w:p w:rsidR="00DD03FA" w:rsidRPr="00EF4EB9" w:rsidRDefault="00DD03FA" w:rsidP="003E06D1">
            <w:pPr>
              <w:rPr>
                <w:color w:val="000000"/>
                <w:sz w:val="18"/>
                <w:szCs w:val="18"/>
              </w:rPr>
            </w:pPr>
            <w:r w:rsidRPr="00EF4EB9">
              <w:rPr>
                <w:color w:val="000000"/>
                <w:sz w:val="18"/>
                <w:szCs w:val="18"/>
              </w:rPr>
              <w:t>independent predictor of stroke (relative to none or mild LV dysfunction), unadjusted RR 3.04 p&lt;0.001, multivariate analysis RR 2.5 (95%CI 1.5-4.4) p&lt;0.001 (multivariate analysis includes age, previous stroke/TIA, history of diabetes, history of heart failure, history of hypertension)</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Atrial Fibrillation Investigators 1998 </w:t>
            </w:r>
            <w:r w:rsidR="00FC2DC5" w:rsidRPr="00EF4EB9">
              <w:rPr>
                <w:color w:val="000000"/>
                <w:sz w:val="18"/>
                <w:szCs w:val="18"/>
              </w:rPr>
              <w:fldChar w:fldCharType="begin"/>
            </w:r>
            <w:r w:rsidR="00C555BF">
              <w:rPr>
                <w:color w:val="000000"/>
                <w:sz w:val="18"/>
                <w:szCs w:val="18"/>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6</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Left atrial diameter</w:t>
            </w:r>
          </w:p>
        </w:tc>
        <w:tc>
          <w:tcPr>
            <w:tcW w:w="1197" w:type="dxa"/>
          </w:tcPr>
          <w:p w:rsidR="00DD03FA" w:rsidRPr="00EF4EB9" w:rsidRDefault="00DD03FA" w:rsidP="003E06D1">
            <w:pPr>
              <w:jc w:val="right"/>
              <w:rPr>
                <w:color w:val="000000"/>
                <w:sz w:val="18"/>
                <w:szCs w:val="18"/>
              </w:rPr>
            </w:pPr>
            <w:r w:rsidRPr="00EF4EB9">
              <w:rPr>
                <w:color w:val="000000"/>
                <w:sz w:val="18"/>
                <w:szCs w:val="18"/>
              </w:rPr>
              <w:t>1003</w:t>
            </w:r>
          </w:p>
        </w:tc>
        <w:tc>
          <w:tcPr>
            <w:tcW w:w="1307" w:type="dxa"/>
          </w:tcPr>
          <w:p w:rsidR="00DD03FA" w:rsidRPr="00EF4EB9" w:rsidRDefault="00DD03FA" w:rsidP="003E06D1">
            <w:pPr>
              <w:rPr>
                <w:color w:val="000000"/>
                <w:sz w:val="18"/>
                <w:szCs w:val="18"/>
              </w:rPr>
            </w:pPr>
            <w:r w:rsidRPr="00EF4EB9">
              <w:rPr>
                <w:color w:val="000000"/>
                <w:sz w:val="18"/>
                <w:szCs w:val="18"/>
              </w:rPr>
              <w:t>non-valvular AF</w:t>
            </w:r>
          </w:p>
        </w:tc>
        <w:tc>
          <w:tcPr>
            <w:tcW w:w="851" w:type="dxa"/>
          </w:tcPr>
          <w:p w:rsidR="00DD03FA" w:rsidRPr="00EF4EB9" w:rsidRDefault="00DD03FA" w:rsidP="003E06D1">
            <w:pPr>
              <w:rPr>
                <w:color w:val="000000"/>
                <w:sz w:val="18"/>
                <w:szCs w:val="18"/>
              </w:rPr>
            </w:pPr>
            <w:r w:rsidRPr="00EF4EB9">
              <w:rPr>
                <w:color w:val="000000"/>
                <w:sz w:val="18"/>
                <w:szCs w:val="18"/>
              </w:rPr>
              <w:t>mean 1.6 years</w:t>
            </w:r>
          </w:p>
        </w:tc>
        <w:tc>
          <w:tcPr>
            <w:tcW w:w="2663" w:type="dxa"/>
          </w:tcPr>
          <w:p w:rsidR="00DD03FA" w:rsidRPr="00EF4EB9" w:rsidRDefault="00DD03FA" w:rsidP="003E06D1">
            <w:pPr>
              <w:rPr>
                <w:color w:val="000000"/>
                <w:sz w:val="18"/>
                <w:szCs w:val="18"/>
              </w:rPr>
            </w:pPr>
            <w:r w:rsidRPr="00EF4EB9">
              <w:rPr>
                <w:color w:val="000000"/>
                <w:sz w:val="18"/>
                <w:szCs w:val="18"/>
              </w:rPr>
              <w:t>non-significant association with risk of stroke unadjusted RR 1.02/mm (95%CI 0.99-1.06 p = 0.10), multivariate analysis p=0.62 (multivariate analysis includes age, previous stroke/TIA, history of diabetes, history of heart failure, history of hypertension)</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Atrial Fibrillation Investigators 1998 </w:t>
            </w:r>
            <w:r w:rsidR="00FC2DC5" w:rsidRPr="00EF4EB9">
              <w:rPr>
                <w:color w:val="000000"/>
                <w:sz w:val="18"/>
                <w:szCs w:val="18"/>
              </w:rPr>
              <w:fldChar w:fldCharType="begin"/>
            </w:r>
            <w:r w:rsidR="00C555BF">
              <w:rPr>
                <w:color w:val="000000"/>
                <w:sz w:val="18"/>
                <w:szCs w:val="18"/>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6</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Mitral valve prolapse</w:t>
            </w:r>
          </w:p>
        </w:tc>
        <w:tc>
          <w:tcPr>
            <w:tcW w:w="1197" w:type="dxa"/>
          </w:tcPr>
          <w:p w:rsidR="00DD03FA" w:rsidRPr="00EF4EB9" w:rsidRDefault="00DD03FA" w:rsidP="003E06D1">
            <w:pPr>
              <w:rPr>
                <w:color w:val="000000"/>
                <w:sz w:val="18"/>
                <w:szCs w:val="18"/>
              </w:rPr>
            </w:pPr>
            <w:r w:rsidRPr="00EF4EB9">
              <w:rPr>
                <w:color w:val="000000"/>
                <w:sz w:val="18"/>
                <w:szCs w:val="18"/>
              </w:rPr>
              <w:t>991 (of whom 50 MVP)</w:t>
            </w:r>
          </w:p>
        </w:tc>
        <w:tc>
          <w:tcPr>
            <w:tcW w:w="1307" w:type="dxa"/>
          </w:tcPr>
          <w:p w:rsidR="00DD03FA" w:rsidRPr="00EF4EB9" w:rsidRDefault="00DD03FA" w:rsidP="003E06D1">
            <w:pPr>
              <w:rPr>
                <w:color w:val="000000"/>
                <w:sz w:val="18"/>
                <w:szCs w:val="18"/>
              </w:rPr>
            </w:pPr>
            <w:r w:rsidRPr="00EF4EB9">
              <w:rPr>
                <w:color w:val="000000"/>
                <w:sz w:val="18"/>
                <w:szCs w:val="18"/>
              </w:rPr>
              <w:t>non-valvular AF</w:t>
            </w:r>
          </w:p>
        </w:tc>
        <w:tc>
          <w:tcPr>
            <w:tcW w:w="851" w:type="dxa"/>
          </w:tcPr>
          <w:p w:rsidR="00DD03FA" w:rsidRPr="00EF4EB9" w:rsidRDefault="00DD03FA" w:rsidP="003E06D1">
            <w:pPr>
              <w:rPr>
                <w:color w:val="000000"/>
                <w:sz w:val="18"/>
                <w:szCs w:val="18"/>
              </w:rPr>
            </w:pPr>
            <w:r w:rsidRPr="00EF4EB9">
              <w:rPr>
                <w:color w:val="000000"/>
                <w:sz w:val="18"/>
                <w:szCs w:val="18"/>
              </w:rPr>
              <w:t>mean 1.6 years</w:t>
            </w:r>
          </w:p>
        </w:tc>
        <w:tc>
          <w:tcPr>
            <w:tcW w:w="2663" w:type="dxa"/>
          </w:tcPr>
          <w:p w:rsidR="00DD03FA" w:rsidRPr="00EF4EB9" w:rsidRDefault="00DD03FA" w:rsidP="003E06D1">
            <w:pPr>
              <w:rPr>
                <w:color w:val="000000"/>
                <w:sz w:val="18"/>
                <w:szCs w:val="18"/>
              </w:rPr>
            </w:pPr>
            <w:r w:rsidRPr="00EF4EB9">
              <w:rPr>
                <w:color w:val="000000"/>
                <w:sz w:val="18"/>
                <w:szCs w:val="18"/>
              </w:rPr>
              <w:t>non-significant association with risk of stroke unadjusted RR 0.29 p = 0.22</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Atrial Fibrillation Investigators 1998 </w:t>
            </w:r>
            <w:r w:rsidR="00FC2DC5" w:rsidRPr="00EF4EB9">
              <w:rPr>
                <w:color w:val="000000"/>
                <w:sz w:val="18"/>
                <w:szCs w:val="18"/>
              </w:rPr>
              <w:fldChar w:fldCharType="begin"/>
            </w:r>
            <w:r w:rsidR="00C555BF">
              <w:rPr>
                <w:color w:val="000000"/>
                <w:sz w:val="18"/>
                <w:szCs w:val="18"/>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6</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Severe mitral regurgitation</w:t>
            </w:r>
          </w:p>
        </w:tc>
        <w:tc>
          <w:tcPr>
            <w:tcW w:w="1197" w:type="dxa"/>
          </w:tcPr>
          <w:p w:rsidR="00DD03FA" w:rsidRPr="00EF4EB9" w:rsidRDefault="00DD03FA" w:rsidP="003E06D1">
            <w:pPr>
              <w:rPr>
                <w:color w:val="000000"/>
                <w:sz w:val="18"/>
                <w:szCs w:val="18"/>
              </w:rPr>
            </w:pPr>
            <w:r w:rsidRPr="00EF4EB9">
              <w:rPr>
                <w:color w:val="000000"/>
                <w:sz w:val="18"/>
                <w:szCs w:val="18"/>
              </w:rPr>
              <w:t>863 (of whom 86 severe MR)</w:t>
            </w:r>
          </w:p>
        </w:tc>
        <w:tc>
          <w:tcPr>
            <w:tcW w:w="1307" w:type="dxa"/>
          </w:tcPr>
          <w:p w:rsidR="00DD03FA" w:rsidRPr="00EF4EB9" w:rsidRDefault="00DD03FA" w:rsidP="003E06D1">
            <w:pPr>
              <w:rPr>
                <w:color w:val="000000"/>
                <w:sz w:val="18"/>
                <w:szCs w:val="18"/>
              </w:rPr>
            </w:pPr>
            <w:r w:rsidRPr="00EF4EB9">
              <w:rPr>
                <w:color w:val="000000"/>
                <w:sz w:val="18"/>
                <w:szCs w:val="18"/>
              </w:rPr>
              <w:t>non-valvular AF</w:t>
            </w:r>
          </w:p>
        </w:tc>
        <w:tc>
          <w:tcPr>
            <w:tcW w:w="851" w:type="dxa"/>
          </w:tcPr>
          <w:p w:rsidR="00DD03FA" w:rsidRPr="00EF4EB9" w:rsidRDefault="00DD03FA" w:rsidP="003E06D1">
            <w:pPr>
              <w:rPr>
                <w:color w:val="000000"/>
                <w:sz w:val="18"/>
                <w:szCs w:val="18"/>
              </w:rPr>
            </w:pPr>
            <w:r w:rsidRPr="00EF4EB9">
              <w:rPr>
                <w:color w:val="000000"/>
                <w:sz w:val="18"/>
                <w:szCs w:val="18"/>
              </w:rPr>
              <w:t>mean 1.6 years</w:t>
            </w:r>
          </w:p>
        </w:tc>
        <w:tc>
          <w:tcPr>
            <w:tcW w:w="2663" w:type="dxa"/>
          </w:tcPr>
          <w:p w:rsidR="00DD03FA" w:rsidRPr="00EF4EB9" w:rsidRDefault="00DD03FA" w:rsidP="003E06D1">
            <w:pPr>
              <w:rPr>
                <w:color w:val="000000"/>
                <w:sz w:val="18"/>
                <w:szCs w:val="18"/>
              </w:rPr>
            </w:pPr>
            <w:r w:rsidRPr="00EF4EB9">
              <w:rPr>
                <w:color w:val="000000"/>
                <w:sz w:val="18"/>
                <w:szCs w:val="18"/>
              </w:rPr>
              <w:t>non-significant association with risk of stroke (relative to none or mild MR) unadjusted RR 1.7 p = 0.59</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Klem et al 2003 </w:t>
            </w:r>
            <w:r w:rsidR="00FC2DC5" w:rsidRPr="00EF4EB9">
              <w:rPr>
                <w:color w:val="000000"/>
                <w:sz w:val="18"/>
                <w:szCs w:val="18"/>
              </w:rPr>
              <w:fldChar w:fldCharType="begin"/>
            </w:r>
            <w:r w:rsidR="00C555BF">
              <w:rPr>
                <w:color w:val="000000"/>
                <w:sz w:val="18"/>
                <w:szCs w:val="18"/>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7</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Reduced left ventricular function</w:t>
            </w:r>
          </w:p>
        </w:tc>
        <w:tc>
          <w:tcPr>
            <w:tcW w:w="1197" w:type="dxa"/>
          </w:tcPr>
          <w:p w:rsidR="00DD03FA" w:rsidRPr="00EF4EB9" w:rsidRDefault="00DD03FA" w:rsidP="003E06D1">
            <w:pPr>
              <w:rPr>
                <w:color w:val="000000"/>
                <w:sz w:val="18"/>
                <w:szCs w:val="18"/>
              </w:rPr>
            </w:pPr>
            <w:r w:rsidRPr="00EF4EB9">
              <w:rPr>
                <w:color w:val="000000"/>
                <w:sz w:val="18"/>
                <w:szCs w:val="18"/>
              </w:rPr>
              <w:t>409 (of whom reduced LV function in 31 of 73 diabetic, and 98 of 336 non-diabetic)</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mean 9.6 years</w:t>
            </w:r>
          </w:p>
        </w:tc>
        <w:tc>
          <w:tcPr>
            <w:tcW w:w="2663" w:type="dxa"/>
          </w:tcPr>
          <w:p w:rsidR="00DD03FA" w:rsidRPr="00EF4EB9" w:rsidRDefault="00DD03FA" w:rsidP="003E06D1">
            <w:pPr>
              <w:rPr>
                <w:color w:val="000000"/>
                <w:sz w:val="18"/>
                <w:szCs w:val="18"/>
              </w:rPr>
            </w:pPr>
            <w:r w:rsidRPr="00EF4EB9">
              <w:rPr>
                <w:color w:val="000000"/>
                <w:sz w:val="18"/>
                <w:szCs w:val="18"/>
              </w:rPr>
              <w:t>HR for mortality, diabetics 1.52 (95%CI 0.85-2.70) p=0.1598, non-diabetics HR 2.28 (95%CI 1.58–3.29) p&lt;0.0001</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Klem et al 2003 </w:t>
            </w:r>
            <w:r w:rsidR="00FC2DC5" w:rsidRPr="00EF4EB9">
              <w:rPr>
                <w:color w:val="000000"/>
                <w:sz w:val="18"/>
                <w:szCs w:val="18"/>
              </w:rPr>
              <w:fldChar w:fldCharType="begin"/>
            </w:r>
            <w:r w:rsidR="00C555BF">
              <w:rPr>
                <w:color w:val="000000"/>
                <w:sz w:val="18"/>
                <w:szCs w:val="18"/>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7</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 xml:space="preserve">Left atrial diameter </w:t>
            </w:r>
          </w:p>
        </w:tc>
        <w:tc>
          <w:tcPr>
            <w:tcW w:w="1197" w:type="dxa"/>
          </w:tcPr>
          <w:p w:rsidR="00DD03FA" w:rsidRPr="00EF4EB9" w:rsidRDefault="00DD03FA" w:rsidP="003E06D1">
            <w:pPr>
              <w:rPr>
                <w:color w:val="000000"/>
                <w:sz w:val="18"/>
                <w:szCs w:val="18"/>
              </w:rPr>
            </w:pPr>
            <w:r w:rsidRPr="00EF4EB9">
              <w:rPr>
                <w:color w:val="000000"/>
                <w:sz w:val="18"/>
                <w:szCs w:val="18"/>
              </w:rPr>
              <w:t>409 (of whom 73 diabetic, 336 non-diabetic)</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mean 9.6 years</w:t>
            </w:r>
          </w:p>
        </w:tc>
        <w:tc>
          <w:tcPr>
            <w:tcW w:w="2663" w:type="dxa"/>
          </w:tcPr>
          <w:p w:rsidR="00DD03FA" w:rsidRPr="00EF4EB9" w:rsidRDefault="00DD03FA" w:rsidP="003E06D1">
            <w:pPr>
              <w:rPr>
                <w:color w:val="000000"/>
                <w:sz w:val="18"/>
                <w:szCs w:val="18"/>
              </w:rPr>
            </w:pPr>
            <w:r w:rsidRPr="00EF4EB9">
              <w:rPr>
                <w:color w:val="000000"/>
                <w:sz w:val="18"/>
                <w:szCs w:val="18"/>
              </w:rPr>
              <w:t>HR for mortality, diabetics 1.01 (95%CI 0.97–1.05) p=0.6445, HR non-diabetics 1.06 (95%CI 1.03–1.08) p&lt;0.0001</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Klem et al 2003 </w:t>
            </w:r>
            <w:r w:rsidR="00FC2DC5" w:rsidRPr="00EF4EB9">
              <w:rPr>
                <w:color w:val="000000"/>
                <w:sz w:val="18"/>
                <w:szCs w:val="18"/>
              </w:rPr>
              <w:fldChar w:fldCharType="begin"/>
            </w:r>
            <w:r w:rsidR="00C555BF">
              <w:rPr>
                <w:color w:val="000000"/>
                <w:sz w:val="18"/>
                <w:szCs w:val="18"/>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7</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 xml:space="preserve">Valvular abnormality </w:t>
            </w:r>
          </w:p>
        </w:tc>
        <w:tc>
          <w:tcPr>
            <w:tcW w:w="1197" w:type="dxa"/>
          </w:tcPr>
          <w:p w:rsidR="00DD03FA" w:rsidRPr="00EF4EB9" w:rsidRDefault="00DD03FA" w:rsidP="003E06D1">
            <w:pPr>
              <w:rPr>
                <w:color w:val="000000"/>
                <w:sz w:val="18"/>
                <w:szCs w:val="18"/>
              </w:rPr>
            </w:pPr>
            <w:r w:rsidRPr="00EF4EB9">
              <w:rPr>
                <w:color w:val="000000"/>
                <w:sz w:val="18"/>
                <w:szCs w:val="18"/>
              </w:rPr>
              <w:t>409 (of whom valvular abnormality in 41 of 73 diabetic, and 136 of 336 non-diabetic)</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mean 9.6 years</w:t>
            </w:r>
          </w:p>
        </w:tc>
        <w:tc>
          <w:tcPr>
            <w:tcW w:w="2663" w:type="dxa"/>
          </w:tcPr>
          <w:p w:rsidR="00DD03FA" w:rsidRPr="00EF4EB9" w:rsidRDefault="00DD03FA" w:rsidP="003E06D1">
            <w:pPr>
              <w:rPr>
                <w:color w:val="000000"/>
                <w:sz w:val="18"/>
                <w:szCs w:val="18"/>
              </w:rPr>
            </w:pPr>
            <w:r w:rsidRPr="00EF4EB9">
              <w:rPr>
                <w:color w:val="000000"/>
                <w:sz w:val="18"/>
                <w:szCs w:val="18"/>
              </w:rPr>
              <w:t>HR for mortality, diabetics 2.05 (95%CI 1.10–3.82) p=0.0229, non-diabetics HR 1.88 (95%CI 1.30–2.70) p=0.0007</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Miyaska et al 2000 </w:t>
            </w:r>
            <w:r w:rsidR="00FC2DC5" w:rsidRPr="00EF4EB9">
              <w:rPr>
                <w:color w:val="000000"/>
                <w:sz w:val="18"/>
                <w:szCs w:val="18"/>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color w:val="000000"/>
                <w:sz w:val="18"/>
                <w:szCs w:val="18"/>
              </w:rPr>
              <w:instrText xml:space="preserve"> ADDIN REFMGR.CITE </w:instrText>
            </w:r>
            <w:r w:rsidR="00FC2DC5">
              <w:rPr>
                <w:color w:val="000000"/>
                <w:sz w:val="18"/>
                <w:szCs w:val="18"/>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color w:val="000000"/>
                <w:sz w:val="18"/>
                <w:szCs w:val="18"/>
              </w:rPr>
              <w:instrText xml:space="preserve"> ADDIN EN.CITE.DATA </w:instrText>
            </w:r>
            <w:r w:rsidR="00FC2DC5">
              <w:rPr>
                <w:color w:val="000000"/>
                <w:sz w:val="18"/>
                <w:szCs w:val="18"/>
              </w:rPr>
            </w:r>
            <w:r w:rsidR="00FC2DC5">
              <w:rPr>
                <w:color w:val="000000"/>
                <w:sz w:val="18"/>
                <w:szCs w:val="18"/>
              </w:rPr>
              <w:fldChar w:fldCharType="end"/>
            </w:r>
            <w:r w:rsidR="00FC2DC5" w:rsidRPr="00EF4EB9">
              <w:rPr>
                <w:color w:val="000000"/>
                <w:sz w:val="18"/>
                <w:szCs w:val="18"/>
              </w:rPr>
            </w:r>
            <w:r w:rsidR="00FC2DC5" w:rsidRPr="00EF4EB9">
              <w:rPr>
                <w:color w:val="000000"/>
                <w:sz w:val="18"/>
                <w:szCs w:val="18"/>
              </w:rPr>
              <w:fldChar w:fldCharType="separate"/>
            </w:r>
            <w:r w:rsidR="005A1380" w:rsidRPr="005A1380">
              <w:rPr>
                <w:noProof/>
                <w:color w:val="000000"/>
                <w:sz w:val="18"/>
                <w:szCs w:val="18"/>
                <w:vertAlign w:val="superscript"/>
              </w:rPr>
              <w:t>108</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Mitral regurgitation</w:t>
            </w:r>
          </w:p>
        </w:tc>
        <w:tc>
          <w:tcPr>
            <w:tcW w:w="1197" w:type="dxa"/>
          </w:tcPr>
          <w:p w:rsidR="00DD03FA" w:rsidRPr="00EF4EB9" w:rsidRDefault="00DD03FA" w:rsidP="003E06D1">
            <w:pPr>
              <w:rPr>
                <w:color w:val="000000"/>
                <w:sz w:val="18"/>
                <w:szCs w:val="18"/>
              </w:rPr>
            </w:pPr>
            <w:r w:rsidRPr="00EF4EB9">
              <w:rPr>
                <w:color w:val="000000"/>
                <w:sz w:val="18"/>
                <w:szCs w:val="18"/>
              </w:rPr>
              <w:t>173 (of whom 104 no MR, 69 grade 1 MR)</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NA (patient records' study)</w:t>
            </w:r>
          </w:p>
        </w:tc>
        <w:tc>
          <w:tcPr>
            <w:tcW w:w="2663" w:type="dxa"/>
          </w:tcPr>
          <w:p w:rsidR="00DD03FA" w:rsidRPr="00EF4EB9" w:rsidRDefault="00DD03FA" w:rsidP="003E06D1">
            <w:pPr>
              <w:rPr>
                <w:color w:val="000000"/>
                <w:sz w:val="18"/>
                <w:szCs w:val="18"/>
              </w:rPr>
            </w:pPr>
            <w:r w:rsidRPr="00EF4EB9">
              <w:rPr>
                <w:color w:val="000000"/>
                <w:sz w:val="18"/>
                <w:szCs w:val="18"/>
              </w:rPr>
              <w:t>Grade 1 mitral regurgitation (compared with no MR) OR (odds ratio) 2.689 (95%CI 1.039–7.189) p=0.0434 significantly associated with history of thromboembolic events</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Nakagami et al 1998 </w:t>
            </w:r>
            <w:r w:rsidR="00FC2DC5" w:rsidRPr="00EF4EB9">
              <w:rPr>
                <w:color w:val="000000"/>
                <w:sz w:val="18"/>
                <w:szCs w:val="18"/>
              </w:rPr>
              <w:fldChar w:fldCharType="begin"/>
            </w:r>
            <w:r w:rsidR="00C555BF">
              <w:rPr>
                <w:color w:val="000000"/>
                <w:sz w:val="18"/>
                <w:szCs w:val="18"/>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9</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Severe mitral regurgitation</w:t>
            </w:r>
          </w:p>
        </w:tc>
        <w:tc>
          <w:tcPr>
            <w:tcW w:w="1197" w:type="dxa"/>
          </w:tcPr>
          <w:p w:rsidR="00DD03FA" w:rsidRPr="00EF4EB9" w:rsidRDefault="00DD03FA" w:rsidP="003E06D1">
            <w:pPr>
              <w:jc w:val="right"/>
              <w:rPr>
                <w:color w:val="000000"/>
                <w:sz w:val="18"/>
                <w:szCs w:val="18"/>
              </w:rPr>
            </w:pPr>
            <w:r w:rsidRPr="00EF4EB9">
              <w:rPr>
                <w:color w:val="000000"/>
                <w:sz w:val="18"/>
                <w:szCs w:val="18"/>
              </w:rPr>
              <w:t>290</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mean 7.4 years</w:t>
            </w:r>
          </w:p>
        </w:tc>
        <w:tc>
          <w:tcPr>
            <w:tcW w:w="2663" w:type="dxa"/>
          </w:tcPr>
          <w:p w:rsidR="00DD03FA" w:rsidRPr="00EF4EB9" w:rsidRDefault="00DD03FA" w:rsidP="003E06D1">
            <w:pPr>
              <w:rPr>
                <w:color w:val="000000"/>
                <w:sz w:val="18"/>
                <w:szCs w:val="18"/>
              </w:rPr>
            </w:pPr>
            <w:r w:rsidRPr="00EF4EB9">
              <w:rPr>
                <w:color w:val="000000"/>
                <w:sz w:val="18"/>
                <w:szCs w:val="18"/>
              </w:rPr>
              <w:t>HR of stroke for increase in MR from mild to severe groups 0.45 (95% CI, 0.20 to 0.97) (MR protective against stroke) by multivariate analysis (multivariate analysis includes MR, LAD, sex, age)</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Nakagami et al 1998 </w:t>
            </w:r>
            <w:r w:rsidR="00FC2DC5" w:rsidRPr="00EF4EB9">
              <w:rPr>
                <w:color w:val="000000"/>
                <w:sz w:val="18"/>
                <w:szCs w:val="18"/>
              </w:rPr>
              <w:fldChar w:fldCharType="begin"/>
            </w:r>
            <w:r w:rsidR="00C555BF">
              <w:rPr>
                <w:color w:val="000000"/>
                <w:sz w:val="18"/>
                <w:szCs w:val="18"/>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09</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Left atrial diameter</w:t>
            </w:r>
          </w:p>
        </w:tc>
        <w:tc>
          <w:tcPr>
            <w:tcW w:w="1197" w:type="dxa"/>
          </w:tcPr>
          <w:p w:rsidR="00DD03FA" w:rsidRPr="00EF4EB9" w:rsidRDefault="00DD03FA" w:rsidP="003E06D1">
            <w:pPr>
              <w:jc w:val="right"/>
              <w:rPr>
                <w:color w:val="000000"/>
                <w:sz w:val="18"/>
                <w:szCs w:val="18"/>
              </w:rPr>
            </w:pPr>
            <w:r w:rsidRPr="00EF4EB9">
              <w:rPr>
                <w:color w:val="000000"/>
                <w:sz w:val="18"/>
                <w:szCs w:val="18"/>
              </w:rPr>
              <w:t>290</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mean 7.4 years</w:t>
            </w:r>
          </w:p>
        </w:tc>
        <w:tc>
          <w:tcPr>
            <w:tcW w:w="2663" w:type="dxa"/>
          </w:tcPr>
          <w:p w:rsidR="00DD03FA" w:rsidRPr="00EF4EB9" w:rsidRDefault="00DD03FA" w:rsidP="003E06D1">
            <w:pPr>
              <w:rPr>
                <w:color w:val="000000"/>
                <w:sz w:val="18"/>
                <w:szCs w:val="18"/>
              </w:rPr>
            </w:pPr>
            <w:r w:rsidRPr="00EF4EB9">
              <w:rPr>
                <w:color w:val="000000"/>
                <w:sz w:val="18"/>
                <w:szCs w:val="18"/>
              </w:rPr>
              <w:t>HR of stroke for every 10 mm increment in LA size 1.06 (95% CI, 0.75 to 1.49) by multivariate analysis (multivariate analysis includes MR, LAD, sex, age)</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The Stroke Prevention in Atrial Fibrillation Investigators 1992</w:t>
            </w:r>
            <w:r w:rsidR="00FC2DC5" w:rsidRPr="00EF4EB9">
              <w:rPr>
                <w:color w:val="000000"/>
                <w:sz w:val="18"/>
                <w:szCs w:val="18"/>
              </w:rPr>
              <w:fldChar w:fldCharType="begin"/>
            </w:r>
            <w:r w:rsidR="00C555BF">
              <w:rPr>
                <w:color w:val="000000"/>
                <w:sz w:val="18"/>
                <w:szCs w:val="18"/>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10</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Left atrial diameter</w:t>
            </w:r>
          </w:p>
        </w:tc>
        <w:tc>
          <w:tcPr>
            <w:tcW w:w="1197" w:type="dxa"/>
          </w:tcPr>
          <w:p w:rsidR="00DD03FA" w:rsidRPr="00EF4EB9" w:rsidRDefault="00DD03FA" w:rsidP="003E06D1">
            <w:pPr>
              <w:jc w:val="right"/>
              <w:rPr>
                <w:color w:val="000000"/>
                <w:sz w:val="18"/>
                <w:szCs w:val="18"/>
              </w:rPr>
            </w:pPr>
            <w:r w:rsidRPr="00EF4EB9">
              <w:rPr>
                <w:color w:val="000000"/>
                <w:sz w:val="18"/>
                <w:szCs w:val="18"/>
              </w:rPr>
              <w:t>539</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mean 1.3 years</w:t>
            </w:r>
          </w:p>
        </w:tc>
        <w:tc>
          <w:tcPr>
            <w:tcW w:w="2663" w:type="dxa"/>
          </w:tcPr>
          <w:p w:rsidR="00DD03FA" w:rsidRPr="00EF4EB9" w:rsidRDefault="00DD03FA" w:rsidP="003E06D1">
            <w:pPr>
              <w:rPr>
                <w:color w:val="000000"/>
                <w:sz w:val="18"/>
                <w:szCs w:val="18"/>
              </w:rPr>
            </w:pPr>
            <w:r w:rsidRPr="00EF4EB9">
              <w:rPr>
                <w:color w:val="000000"/>
                <w:sz w:val="18"/>
                <w:szCs w:val="18"/>
              </w:rPr>
              <w:t>Left atrial diameter (corrected for body surface area) as a continuous variable by univariate analysis was significantly associated with thromboembolism p=0.01.  By multivariate analysis p=0.02 (multivariate analysis LAD and global LVD)</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The Stroke Prevention in Atrial Fibrillation Investigators 1992 </w:t>
            </w:r>
            <w:r w:rsidR="00FC2DC5" w:rsidRPr="00EF4EB9">
              <w:rPr>
                <w:color w:val="000000"/>
                <w:sz w:val="18"/>
                <w:szCs w:val="18"/>
              </w:rPr>
              <w:fldChar w:fldCharType="begin"/>
            </w:r>
            <w:r w:rsidR="00C555BF">
              <w:rPr>
                <w:color w:val="000000"/>
                <w:sz w:val="18"/>
                <w:szCs w:val="18"/>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10</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Mitral annular calcification</w:t>
            </w:r>
          </w:p>
        </w:tc>
        <w:tc>
          <w:tcPr>
            <w:tcW w:w="1197" w:type="dxa"/>
          </w:tcPr>
          <w:p w:rsidR="00DD03FA" w:rsidRPr="00EF4EB9" w:rsidRDefault="00DD03FA" w:rsidP="003E06D1">
            <w:pPr>
              <w:rPr>
                <w:color w:val="000000"/>
                <w:sz w:val="18"/>
                <w:szCs w:val="18"/>
              </w:rPr>
            </w:pPr>
            <w:r w:rsidRPr="00EF4EB9">
              <w:rPr>
                <w:color w:val="000000"/>
                <w:sz w:val="18"/>
                <w:szCs w:val="18"/>
              </w:rPr>
              <w:t>568 (of whom 91 MAC)</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mean 1.3 years</w:t>
            </w:r>
          </w:p>
        </w:tc>
        <w:tc>
          <w:tcPr>
            <w:tcW w:w="2663" w:type="dxa"/>
          </w:tcPr>
          <w:p w:rsidR="00DD03FA" w:rsidRPr="00EF4EB9" w:rsidRDefault="00DD03FA" w:rsidP="003E06D1">
            <w:pPr>
              <w:rPr>
                <w:color w:val="000000"/>
                <w:sz w:val="18"/>
                <w:szCs w:val="18"/>
              </w:rPr>
            </w:pPr>
            <w:r w:rsidRPr="00EF4EB9">
              <w:rPr>
                <w:color w:val="000000"/>
                <w:sz w:val="18"/>
                <w:szCs w:val="18"/>
              </w:rPr>
              <w:t>non-significantly associated with thromboembolism by age adjusted analysis RR 0.6 (95%CI 0.2-1.5) p&gt;0.2</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The Stroke Prevention in Atrial Fibrillation Investigators 1992 </w:t>
            </w:r>
            <w:r w:rsidR="00FC2DC5" w:rsidRPr="00EF4EB9">
              <w:rPr>
                <w:color w:val="000000"/>
                <w:sz w:val="18"/>
                <w:szCs w:val="18"/>
              </w:rPr>
              <w:fldChar w:fldCharType="begin"/>
            </w:r>
            <w:r w:rsidR="00C555BF">
              <w:rPr>
                <w:color w:val="000000"/>
                <w:sz w:val="18"/>
                <w:szCs w:val="18"/>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10</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Severe mitral regurgitation</w:t>
            </w:r>
          </w:p>
        </w:tc>
        <w:tc>
          <w:tcPr>
            <w:tcW w:w="1197" w:type="dxa"/>
          </w:tcPr>
          <w:p w:rsidR="00DD03FA" w:rsidRPr="00EF4EB9" w:rsidRDefault="00DD03FA" w:rsidP="003E06D1">
            <w:pPr>
              <w:rPr>
                <w:color w:val="000000"/>
                <w:sz w:val="18"/>
                <w:szCs w:val="18"/>
              </w:rPr>
            </w:pPr>
            <w:r w:rsidRPr="00EF4EB9">
              <w:rPr>
                <w:color w:val="000000"/>
                <w:sz w:val="18"/>
                <w:szCs w:val="18"/>
              </w:rPr>
              <w:t>568 (of whom 37 severe MR)</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mean 1.3 years</w:t>
            </w:r>
          </w:p>
        </w:tc>
        <w:tc>
          <w:tcPr>
            <w:tcW w:w="2663" w:type="dxa"/>
          </w:tcPr>
          <w:p w:rsidR="00DD03FA" w:rsidRPr="00EF4EB9" w:rsidRDefault="00DD03FA" w:rsidP="003E06D1">
            <w:pPr>
              <w:rPr>
                <w:color w:val="000000"/>
                <w:sz w:val="18"/>
                <w:szCs w:val="18"/>
              </w:rPr>
            </w:pPr>
            <w:r w:rsidRPr="00EF4EB9">
              <w:rPr>
                <w:color w:val="000000"/>
                <w:sz w:val="18"/>
                <w:szCs w:val="18"/>
              </w:rPr>
              <w:t>non-significantly associated with thromboembolism by age adjusted analysis RR 0.4 (95%CI 0.1-3.0) p&gt;0.2</w:t>
            </w:r>
          </w:p>
        </w:tc>
      </w:tr>
      <w:tr w:rsidR="00DD03FA" w:rsidRPr="00EF4EB9" w:rsidTr="003E06D1">
        <w:tc>
          <w:tcPr>
            <w:tcW w:w="1237" w:type="dxa"/>
          </w:tcPr>
          <w:p w:rsidR="00DD03FA" w:rsidRPr="00EF4EB9" w:rsidRDefault="00DD03FA" w:rsidP="005A1380">
            <w:pPr>
              <w:rPr>
                <w:color w:val="000000"/>
                <w:sz w:val="18"/>
                <w:szCs w:val="18"/>
              </w:rPr>
            </w:pPr>
            <w:r w:rsidRPr="00EF4EB9">
              <w:rPr>
                <w:color w:val="000000"/>
                <w:sz w:val="18"/>
                <w:szCs w:val="18"/>
              </w:rPr>
              <w:t xml:space="preserve">The Stroke Prevention in Atrial Fibrillation Investigators 1992 </w:t>
            </w:r>
            <w:r w:rsidR="00FC2DC5" w:rsidRPr="00EF4EB9">
              <w:rPr>
                <w:color w:val="000000"/>
                <w:sz w:val="18"/>
                <w:szCs w:val="18"/>
              </w:rPr>
              <w:fldChar w:fldCharType="begin"/>
            </w:r>
            <w:r w:rsidR="00C555BF">
              <w:rPr>
                <w:color w:val="000000"/>
                <w:sz w:val="18"/>
                <w:szCs w:val="18"/>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color w:val="000000"/>
                <w:sz w:val="18"/>
                <w:szCs w:val="18"/>
              </w:rPr>
              <w:fldChar w:fldCharType="separate"/>
            </w:r>
            <w:r w:rsidR="005A1380" w:rsidRPr="005A1380">
              <w:rPr>
                <w:noProof/>
                <w:color w:val="000000"/>
                <w:sz w:val="18"/>
                <w:szCs w:val="18"/>
                <w:vertAlign w:val="superscript"/>
              </w:rPr>
              <w:t>110</w:t>
            </w:r>
            <w:r w:rsidR="00FC2DC5" w:rsidRPr="00EF4EB9">
              <w:rPr>
                <w:color w:val="000000"/>
                <w:sz w:val="18"/>
                <w:szCs w:val="18"/>
              </w:rPr>
              <w:fldChar w:fldCharType="end"/>
            </w:r>
          </w:p>
        </w:tc>
        <w:tc>
          <w:tcPr>
            <w:tcW w:w="1217" w:type="dxa"/>
          </w:tcPr>
          <w:p w:rsidR="00DD03FA" w:rsidRPr="00EF4EB9" w:rsidRDefault="00DD03FA" w:rsidP="003E06D1">
            <w:pPr>
              <w:rPr>
                <w:color w:val="000000"/>
                <w:sz w:val="18"/>
                <w:szCs w:val="18"/>
              </w:rPr>
            </w:pPr>
            <w:r w:rsidRPr="00EF4EB9">
              <w:rPr>
                <w:color w:val="000000"/>
                <w:sz w:val="18"/>
                <w:szCs w:val="18"/>
              </w:rPr>
              <w:t>Left ventricular dysfunction (global)</w:t>
            </w:r>
          </w:p>
        </w:tc>
        <w:tc>
          <w:tcPr>
            <w:tcW w:w="1197" w:type="dxa"/>
          </w:tcPr>
          <w:p w:rsidR="00DD03FA" w:rsidRPr="00EF4EB9" w:rsidRDefault="00DD03FA" w:rsidP="003E06D1">
            <w:pPr>
              <w:rPr>
                <w:color w:val="000000"/>
                <w:sz w:val="18"/>
                <w:szCs w:val="18"/>
              </w:rPr>
            </w:pPr>
            <w:r w:rsidRPr="00EF4EB9">
              <w:rPr>
                <w:color w:val="000000"/>
                <w:sz w:val="18"/>
                <w:szCs w:val="18"/>
              </w:rPr>
              <w:t>568 (of whom 132 LVD)</w:t>
            </w:r>
          </w:p>
        </w:tc>
        <w:tc>
          <w:tcPr>
            <w:tcW w:w="1307" w:type="dxa"/>
          </w:tcPr>
          <w:p w:rsidR="00DD03FA" w:rsidRPr="00EF4EB9" w:rsidRDefault="00DD03FA" w:rsidP="003E06D1">
            <w:pPr>
              <w:rPr>
                <w:color w:val="000000"/>
                <w:sz w:val="18"/>
                <w:szCs w:val="18"/>
              </w:rPr>
            </w:pPr>
            <w:r w:rsidRPr="00EF4EB9">
              <w:rPr>
                <w:color w:val="000000"/>
                <w:sz w:val="18"/>
                <w:szCs w:val="18"/>
              </w:rPr>
              <w:t>non-rheumatic AF</w:t>
            </w:r>
          </w:p>
        </w:tc>
        <w:tc>
          <w:tcPr>
            <w:tcW w:w="851" w:type="dxa"/>
          </w:tcPr>
          <w:p w:rsidR="00DD03FA" w:rsidRPr="00EF4EB9" w:rsidRDefault="00DD03FA" w:rsidP="003E06D1">
            <w:pPr>
              <w:rPr>
                <w:color w:val="000000"/>
                <w:sz w:val="18"/>
                <w:szCs w:val="18"/>
              </w:rPr>
            </w:pPr>
            <w:r w:rsidRPr="00EF4EB9">
              <w:rPr>
                <w:color w:val="000000"/>
                <w:sz w:val="18"/>
                <w:szCs w:val="18"/>
              </w:rPr>
              <w:t>mean 1.3 years</w:t>
            </w:r>
          </w:p>
        </w:tc>
        <w:tc>
          <w:tcPr>
            <w:tcW w:w="2663" w:type="dxa"/>
          </w:tcPr>
          <w:p w:rsidR="00DD03FA" w:rsidRPr="00EF4EB9" w:rsidRDefault="00DD03FA" w:rsidP="003E06D1">
            <w:pPr>
              <w:rPr>
                <w:color w:val="000000"/>
                <w:sz w:val="18"/>
                <w:szCs w:val="18"/>
              </w:rPr>
            </w:pPr>
            <w:r w:rsidRPr="00EF4EB9">
              <w:rPr>
                <w:color w:val="000000"/>
                <w:sz w:val="18"/>
                <w:szCs w:val="18"/>
              </w:rPr>
              <w:t xml:space="preserve"> by univariate analysis was significantly associated with thromboembolism RR 2.9 (95%CI 1.6-5.3) p&lt;0.001,  By multivariate analysis 2.6 (95%CI 1.4-4.9) p=0.003 (multivariate analysis LAD and global LVD)</w:t>
            </w:r>
          </w:p>
        </w:tc>
      </w:tr>
    </w:tbl>
    <w:p w:rsidR="00DD03FA" w:rsidRPr="00EF4EB9" w:rsidRDefault="00DD03FA" w:rsidP="00DD03FA">
      <w:pPr>
        <w:tabs>
          <w:tab w:val="center" w:pos="4153"/>
          <w:tab w:val="right" w:pos="8306"/>
        </w:tabs>
        <w:rPr>
          <w:b/>
          <w:sz w:val="18"/>
          <w:szCs w:val="18"/>
        </w:rPr>
      </w:pPr>
    </w:p>
    <w:p w:rsidR="0043195D" w:rsidRPr="00EF4EB9" w:rsidRDefault="0043195D" w:rsidP="00DD03FA">
      <w:pPr>
        <w:pStyle w:val="Header"/>
        <w:spacing w:line="360" w:lineRule="auto"/>
        <w:rPr>
          <w:i/>
          <w:sz w:val="22"/>
          <w:szCs w:val="22"/>
        </w:rPr>
      </w:pPr>
    </w:p>
    <w:p w:rsidR="0043195D" w:rsidRPr="00EF4EB9" w:rsidRDefault="0043195D" w:rsidP="00DD03FA">
      <w:pPr>
        <w:pStyle w:val="Header"/>
        <w:spacing w:line="360" w:lineRule="auto"/>
        <w:rPr>
          <w:i/>
          <w:sz w:val="22"/>
          <w:szCs w:val="22"/>
        </w:rPr>
      </w:pPr>
    </w:p>
    <w:p w:rsidR="00DD03FA" w:rsidRPr="00EF4EB9" w:rsidRDefault="00DD03FA" w:rsidP="00DD03FA">
      <w:pPr>
        <w:pStyle w:val="Header"/>
        <w:spacing w:line="360" w:lineRule="auto"/>
        <w:rPr>
          <w:i/>
          <w:sz w:val="22"/>
          <w:szCs w:val="22"/>
        </w:rPr>
      </w:pPr>
      <w:r w:rsidRPr="00EF4EB9">
        <w:rPr>
          <w:i/>
          <w:sz w:val="22"/>
          <w:szCs w:val="22"/>
        </w:rPr>
        <w:t>5.2.2  Results of prevalence review</w:t>
      </w:r>
    </w:p>
    <w:p w:rsidR="00DD03FA" w:rsidRPr="00EF4EB9" w:rsidRDefault="00DD03FA" w:rsidP="0085086B">
      <w:pPr>
        <w:tabs>
          <w:tab w:val="center" w:pos="4153"/>
          <w:tab w:val="right" w:pos="8306"/>
        </w:tabs>
        <w:spacing w:line="360" w:lineRule="auto"/>
        <w:outlineLvl w:val="0"/>
        <w:rPr>
          <w:sz w:val="22"/>
          <w:szCs w:val="22"/>
        </w:rPr>
      </w:pPr>
      <w:r w:rsidRPr="00EF4EB9">
        <w:rPr>
          <w:sz w:val="22"/>
          <w:szCs w:val="22"/>
        </w:rPr>
        <w:t>5.2.2.1  Quantity and quality of research available</w:t>
      </w:r>
    </w:p>
    <w:p w:rsidR="00DD03FA" w:rsidRPr="00EF4EB9" w:rsidRDefault="00DD03FA" w:rsidP="00DD03FA">
      <w:pPr>
        <w:tabs>
          <w:tab w:val="center" w:pos="4153"/>
          <w:tab w:val="right" w:pos="8306"/>
        </w:tabs>
        <w:spacing w:line="360" w:lineRule="auto"/>
        <w:jc w:val="both"/>
        <w:rPr>
          <w:sz w:val="22"/>
          <w:szCs w:val="22"/>
        </w:rPr>
      </w:pPr>
      <w:r w:rsidRPr="00EF4EB9">
        <w:rPr>
          <w:sz w:val="22"/>
          <w:szCs w:val="22"/>
        </w:rPr>
        <w:t xml:space="preserve">The literature search yielded 8316 article citations when duplicates had been removed.  Figure </w:t>
      </w:r>
      <w:r w:rsidR="005B514A" w:rsidRPr="00EF4EB9">
        <w:rPr>
          <w:sz w:val="22"/>
          <w:szCs w:val="22"/>
        </w:rPr>
        <w:t>2</w:t>
      </w:r>
      <w:r w:rsidRPr="00EF4EB9">
        <w:rPr>
          <w:sz w:val="22"/>
          <w:szCs w:val="22"/>
        </w:rPr>
        <w:t xml:space="preserve"> shows study selection, in a modified version of the PRISMA flow diagram.</w:t>
      </w:r>
      <w:r w:rsidR="00FC2DC5" w:rsidRPr="00EF4EB9">
        <w:rPr>
          <w:sz w:val="22"/>
          <w:szCs w:val="22"/>
        </w:rPr>
        <w:fldChar w:fldCharType="begin"/>
      </w:r>
      <w:r w:rsidR="00C555BF">
        <w:rPr>
          <w:sz w:val="22"/>
          <w:szCs w:val="22"/>
        </w:rPr>
        <w:instrText xml:space="preserve"> ADDIN REFMGR.CITE &lt;Refman&gt;&lt;Cite&gt;&lt;Author&gt;Moher&lt;/Author&gt;&lt;Year&gt;2009&lt;/Year&gt;&lt;RecNum&gt;16965&lt;/RecNum&gt;&lt;IDText&gt;Preferred Reporting Items for Systematic Reviews and Meta-Analyses: The PRISMA Statement&lt;/IDText&gt;&lt;MDL Ref_Type="Journal"&gt;&lt;Ref_Type&gt;Journal&lt;/Ref_Type&gt;&lt;Ref_ID&gt;16965&lt;/Ref_ID&gt;&lt;Title_Primary&gt;Preferred Reporting Items for Systematic Reviews and Meta-Analyses: The PRISMA Statement&lt;/Title_Primary&gt;&lt;Authors_Primary&gt;Moher,David&lt;/Authors_Primary&gt;&lt;Authors_Primary&gt;Liberati,Alessandro&lt;/Authors_Primary&gt;&lt;Authors_Primary&gt;Tetzlaff,Jennifer&lt;/Authors_Primary&gt;&lt;Authors_Primary&gt;Altman,Douglas G.&lt;/Authors_Primary&gt;&lt;Authors_Primary&gt;the PRISMA Group,&lt;/Authors_Primary&gt;&lt;Date_Primary&gt;2009/7/20&lt;/Date_Primary&gt;&lt;Keywords&gt;$$SYS RVW METHODS&lt;/Keywords&gt;&lt;Keywords&gt;review&lt;/Keywords&gt;&lt;Keywords&gt;Systematic review&lt;/Keywords&gt;&lt;Keywords&gt;Systematic reviews&lt;/Keywords&gt;&lt;Reprint&gt;Not in File&lt;/Reprint&gt;&lt;Start_Page&gt;65&lt;/Start_Page&gt;&lt;End_Page&gt;94&lt;/End_Page&gt;&lt;Periodical&gt;Annals of Internal Medicine&lt;/Periodical&gt;&lt;Volume&gt;151&lt;/Volume&gt;&lt;Issue&gt;4&lt;/Issue&gt;&lt;Web_URL&gt;http://www.annals.org&lt;/Web_URL&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61</w:t>
      </w:r>
      <w:r w:rsidR="00FC2DC5" w:rsidRPr="00EF4EB9">
        <w:rPr>
          <w:sz w:val="22"/>
          <w:szCs w:val="22"/>
        </w:rPr>
        <w:fldChar w:fldCharType="end"/>
      </w:r>
      <w:r w:rsidRPr="00EF4EB9">
        <w:rPr>
          <w:sz w:val="22"/>
          <w:szCs w:val="22"/>
        </w:rPr>
        <w:t xml:space="preserve">  References excluded at the full paper screening stage (n=15), with reason for exclusion, are presented in Appendix </w:t>
      </w:r>
      <w:r w:rsidR="005B514A" w:rsidRPr="00EF4EB9">
        <w:rPr>
          <w:sz w:val="22"/>
          <w:szCs w:val="22"/>
        </w:rPr>
        <w:t>9</w:t>
      </w:r>
      <w:r w:rsidRPr="00EF4EB9">
        <w:rPr>
          <w:sz w:val="22"/>
          <w:szCs w:val="22"/>
        </w:rPr>
        <w:t>.</w:t>
      </w:r>
    </w:p>
    <w:p w:rsidR="00DD03FA" w:rsidRPr="00EF4EB9" w:rsidRDefault="00DD03FA" w:rsidP="00DD03FA">
      <w:pPr>
        <w:tabs>
          <w:tab w:val="center" w:pos="4153"/>
          <w:tab w:val="right" w:pos="8306"/>
        </w:tabs>
        <w:spacing w:line="360" w:lineRule="auto"/>
        <w:jc w:val="both"/>
        <w:rPr>
          <w:sz w:val="22"/>
          <w:szCs w:val="22"/>
        </w:rPr>
      </w:pPr>
    </w:p>
    <w:p w:rsidR="00DD03FA" w:rsidRPr="00EF4EB9" w:rsidRDefault="00DD03FA" w:rsidP="00DD03FA">
      <w:pPr>
        <w:tabs>
          <w:tab w:val="center" w:pos="4153"/>
          <w:tab w:val="right" w:pos="8306"/>
        </w:tabs>
        <w:spacing w:line="360" w:lineRule="auto"/>
        <w:jc w:val="both"/>
        <w:rPr>
          <w:sz w:val="22"/>
          <w:szCs w:val="22"/>
        </w:rPr>
      </w:pPr>
      <w:r w:rsidRPr="00EF4EB9">
        <w:rPr>
          <w:sz w:val="22"/>
          <w:szCs w:val="22"/>
        </w:rPr>
        <w:t xml:space="preserve">There were 16 prevalence studies accepted into the review.  Some of the studies investigated the prevalence of more than one pathology.  </w:t>
      </w:r>
    </w:p>
    <w:p w:rsidR="00FA53BE" w:rsidRPr="00EF4EB9" w:rsidRDefault="00FA53BE" w:rsidP="00DD03FA">
      <w:pPr>
        <w:tabs>
          <w:tab w:val="center" w:pos="4153"/>
          <w:tab w:val="right" w:pos="8306"/>
        </w:tabs>
        <w:spacing w:line="360" w:lineRule="auto"/>
        <w:jc w:val="both"/>
        <w:rPr>
          <w:sz w:val="22"/>
          <w:szCs w:val="22"/>
        </w:rPr>
      </w:pPr>
    </w:p>
    <w:p w:rsidR="00DD03FA" w:rsidRPr="00EF4EB9" w:rsidRDefault="00DD03FA" w:rsidP="0085086B">
      <w:pPr>
        <w:tabs>
          <w:tab w:val="center" w:pos="4153"/>
          <w:tab w:val="right" w:pos="8306"/>
        </w:tabs>
        <w:spacing w:line="360" w:lineRule="auto"/>
        <w:outlineLvl w:val="0"/>
        <w:rPr>
          <w:sz w:val="22"/>
          <w:szCs w:val="22"/>
        </w:rPr>
      </w:pPr>
      <w:r w:rsidRPr="00EF4EB9">
        <w:rPr>
          <w:sz w:val="22"/>
          <w:szCs w:val="22"/>
        </w:rPr>
        <w:t xml:space="preserve">A summary of included prevalence studies is presented in Table </w:t>
      </w:r>
      <w:r w:rsidR="005B514A" w:rsidRPr="00EF4EB9">
        <w:rPr>
          <w:sz w:val="22"/>
          <w:szCs w:val="22"/>
        </w:rPr>
        <w:t>13</w:t>
      </w:r>
      <w:r w:rsidRPr="00EF4EB9">
        <w:rPr>
          <w:sz w:val="22"/>
          <w:szCs w:val="22"/>
        </w:rPr>
        <w:t xml:space="preserve">.  </w:t>
      </w:r>
    </w:p>
    <w:p w:rsidR="00DD03FA" w:rsidRPr="00EF4EB9" w:rsidRDefault="00DD03FA" w:rsidP="00DD03FA">
      <w:pPr>
        <w:tabs>
          <w:tab w:val="center" w:pos="4153"/>
          <w:tab w:val="right" w:pos="8306"/>
        </w:tabs>
        <w:spacing w:line="360" w:lineRule="auto"/>
        <w:rPr>
          <w:sz w:val="22"/>
          <w:szCs w:val="22"/>
        </w:rPr>
      </w:pPr>
    </w:p>
    <w:p w:rsidR="00DD03FA" w:rsidRPr="00EF4EB9" w:rsidRDefault="00DD03FA" w:rsidP="0085086B">
      <w:pPr>
        <w:pStyle w:val="Header"/>
        <w:tabs>
          <w:tab w:val="clear" w:pos="4153"/>
          <w:tab w:val="clear" w:pos="8306"/>
        </w:tabs>
        <w:spacing w:line="360" w:lineRule="auto"/>
        <w:outlineLvl w:val="0"/>
        <w:rPr>
          <w:sz w:val="22"/>
          <w:szCs w:val="22"/>
        </w:rPr>
      </w:pPr>
      <w:r w:rsidRPr="00EF4EB9">
        <w:rPr>
          <w:b/>
          <w:bCs/>
          <w:sz w:val="22"/>
          <w:szCs w:val="22"/>
        </w:rPr>
        <w:t xml:space="preserve">Figure </w:t>
      </w:r>
      <w:r w:rsidR="006C472E" w:rsidRPr="00EF4EB9">
        <w:rPr>
          <w:b/>
          <w:bCs/>
          <w:sz w:val="22"/>
          <w:szCs w:val="22"/>
        </w:rPr>
        <w:t>2:</w:t>
      </w:r>
      <w:r w:rsidR="006C472E" w:rsidRPr="00EF4EB9">
        <w:rPr>
          <w:b/>
          <w:bCs/>
          <w:sz w:val="22"/>
          <w:szCs w:val="22"/>
        </w:rPr>
        <w:tab/>
      </w:r>
      <w:r w:rsidRPr="00EF4EB9">
        <w:rPr>
          <w:b/>
          <w:bCs/>
          <w:sz w:val="22"/>
          <w:szCs w:val="22"/>
        </w:rPr>
        <w:t>Study selection for prevalence review</w:t>
      </w:r>
    </w:p>
    <w:p w:rsidR="00DD03FA" w:rsidRPr="00EF4EB9" w:rsidRDefault="00DD03FA" w:rsidP="00DD03FA">
      <w:pPr>
        <w:tabs>
          <w:tab w:val="center" w:pos="4153"/>
          <w:tab w:val="right" w:pos="8306"/>
        </w:tabs>
        <w:rPr>
          <w:noProof/>
          <w:sz w:val="22"/>
          <w:szCs w:val="22"/>
        </w:rPr>
      </w:pPr>
      <w:r w:rsidRPr="00EF4EB9">
        <w:rPr>
          <w:noProof/>
          <w:sz w:val="22"/>
          <w:szCs w:val="22"/>
        </w:rPr>
        <w:drawing>
          <wp:inline distT="0" distB="0" distL="0" distR="0">
            <wp:extent cx="5155809" cy="5372100"/>
            <wp:effectExtent l="19050" t="0" r="6741"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l="19112" t="25281" r="51501" b="28090"/>
                    <a:stretch>
                      <a:fillRect/>
                    </a:stretch>
                  </pic:blipFill>
                  <pic:spPr bwMode="auto">
                    <a:xfrm>
                      <a:off x="0" y="0"/>
                      <a:ext cx="5161280" cy="5377801"/>
                    </a:xfrm>
                    <a:prstGeom prst="rect">
                      <a:avLst/>
                    </a:prstGeom>
                    <a:noFill/>
                    <a:ln w="9525">
                      <a:noFill/>
                      <a:miter lim="800000"/>
                      <a:headEnd/>
                      <a:tailEnd/>
                    </a:ln>
                  </pic:spPr>
                </pic:pic>
              </a:graphicData>
            </a:graphic>
          </wp:inline>
        </w:drawing>
      </w:r>
    </w:p>
    <w:p w:rsidR="00DD03FA" w:rsidRPr="00EF4EB9" w:rsidRDefault="00DD03FA" w:rsidP="00DD03FA">
      <w:pPr>
        <w:tabs>
          <w:tab w:val="center" w:pos="4153"/>
          <w:tab w:val="right" w:pos="8306"/>
        </w:tabs>
        <w:rPr>
          <w:sz w:val="22"/>
          <w:szCs w:val="22"/>
        </w:rPr>
      </w:pPr>
    </w:p>
    <w:p w:rsidR="00356415" w:rsidRPr="00EF4EB9" w:rsidRDefault="00356415">
      <w:pPr>
        <w:rPr>
          <w:sz w:val="22"/>
          <w:szCs w:val="22"/>
        </w:rPr>
      </w:pPr>
      <w:r w:rsidRPr="00EF4EB9">
        <w:rPr>
          <w:sz w:val="22"/>
          <w:szCs w:val="22"/>
        </w:rPr>
        <w:br w:type="page"/>
      </w:r>
    </w:p>
    <w:p w:rsidR="00DD03FA" w:rsidRPr="00EF4EB9" w:rsidRDefault="00DD03FA" w:rsidP="0085086B">
      <w:pPr>
        <w:outlineLvl w:val="0"/>
        <w:rPr>
          <w:b/>
          <w:sz w:val="22"/>
          <w:szCs w:val="22"/>
        </w:rPr>
      </w:pPr>
      <w:r w:rsidRPr="00EF4EB9">
        <w:rPr>
          <w:b/>
          <w:sz w:val="22"/>
          <w:szCs w:val="22"/>
        </w:rPr>
        <w:t xml:space="preserve">Table </w:t>
      </w:r>
      <w:r w:rsidR="006C472E" w:rsidRPr="00EF4EB9">
        <w:rPr>
          <w:b/>
          <w:sz w:val="22"/>
          <w:szCs w:val="22"/>
        </w:rPr>
        <w:t>13:</w:t>
      </w:r>
      <w:r w:rsidR="006C472E" w:rsidRPr="00EF4EB9">
        <w:rPr>
          <w:b/>
          <w:sz w:val="22"/>
          <w:szCs w:val="22"/>
        </w:rPr>
        <w:tab/>
      </w:r>
      <w:r w:rsidRPr="00EF4EB9">
        <w:rPr>
          <w:b/>
          <w:sz w:val="22"/>
          <w:szCs w:val="22"/>
        </w:rPr>
        <w:t>Summary of prevalence stud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4"/>
        <w:gridCol w:w="2538"/>
        <w:gridCol w:w="1368"/>
        <w:gridCol w:w="2502"/>
      </w:tblGrid>
      <w:tr w:rsidR="00DD03FA" w:rsidRPr="00EF4EB9" w:rsidTr="003E06D1">
        <w:tc>
          <w:tcPr>
            <w:tcW w:w="2114"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Study</w:t>
            </w:r>
          </w:p>
        </w:tc>
        <w:tc>
          <w:tcPr>
            <w:tcW w:w="253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Category of pathology</w:t>
            </w:r>
          </w:p>
        </w:tc>
        <w:tc>
          <w:tcPr>
            <w:tcW w:w="1368" w:type="dxa"/>
          </w:tcPr>
          <w:p w:rsidR="00DD03FA" w:rsidRPr="00EF4EB9" w:rsidRDefault="00E30F6E" w:rsidP="003E06D1">
            <w:pPr>
              <w:rPr>
                <w:rFonts w:eastAsia="Calibri"/>
                <w:color w:val="000000"/>
                <w:sz w:val="20"/>
                <w:szCs w:val="20"/>
                <w:lang w:eastAsia="en-US"/>
              </w:rPr>
            </w:pPr>
            <w:r w:rsidRPr="00EF4EB9">
              <w:rPr>
                <w:rFonts w:eastAsia="Calibri"/>
                <w:color w:val="000000"/>
                <w:sz w:val="20"/>
                <w:szCs w:val="20"/>
                <w:lang w:eastAsia="en-US"/>
              </w:rPr>
              <w:t>Population sample size</w:t>
            </w:r>
          </w:p>
        </w:tc>
        <w:tc>
          <w:tcPr>
            <w:tcW w:w="2502" w:type="dxa"/>
          </w:tcPr>
          <w:p w:rsidR="00DD03FA" w:rsidRPr="00EF4EB9" w:rsidRDefault="00E30F6E" w:rsidP="003E06D1">
            <w:pPr>
              <w:rPr>
                <w:rFonts w:eastAsia="Calibri"/>
                <w:color w:val="000000"/>
                <w:sz w:val="20"/>
                <w:szCs w:val="20"/>
                <w:lang w:eastAsia="en-US"/>
              </w:rPr>
            </w:pPr>
            <w:r w:rsidRPr="00EF4EB9">
              <w:rPr>
                <w:rFonts w:eastAsia="Calibri"/>
                <w:color w:val="000000"/>
                <w:sz w:val="20"/>
                <w:szCs w:val="20"/>
                <w:lang w:eastAsia="en-US"/>
              </w:rPr>
              <w:t>Type of</w:t>
            </w:r>
            <w:r w:rsidR="00DD03FA" w:rsidRPr="00EF4EB9">
              <w:rPr>
                <w:rFonts w:eastAsia="Calibri"/>
                <w:color w:val="000000"/>
                <w:sz w:val="20"/>
                <w:szCs w:val="20"/>
                <w:lang w:eastAsia="en-US"/>
              </w:rPr>
              <w:t xml:space="preserve"> AF</w:t>
            </w:r>
            <w:r w:rsidRPr="00EF4EB9">
              <w:rPr>
                <w:rFonts w:eastAsia="Calibri"/>
                <w:color w:val="000000"/>
                <w:sz w:val="20"/>
                <w:szCs w:val="20"/>
                <w:lang w:eastAsia="en-US"/>
              </w:rPr>
              <w:t xml:space="preserve"> of population (where specified)</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Agmon et al 2001</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Agmon&lt;/Author&gt;&lt;Year&gt;2001&lt;/Year&gt;&lt;RecNum&gt;14413&lt;/RecNum&gt;&lt;IDText&gt;Association of atrial fibrillation and aortic atherosclerosis: a population-based study&lt;/IDText&gt;&lt;MDL Ref_Type="Journal"&gt;&lt;Ref_Type&gt;Journal&lt;/Ref_Type&gt;&lt;Ref_ID&gt;14413&lt;/Ref_ID&gt;&lt;Title_Primary&gt;Association of atrial fibrillation and aortic atherosclerosis: a population-based study&lt;/Title_Primary&gt;&lt;Authors_Primary&gt;Agmon,Y.&lt;/Authors_Primary&gt;&lt;Authors_Primary&gt;Khandheria,B.K.&lt;/Authors_Primary&gt;&lt;Authors_Primary&gt;Meissner,I.&lt;/Authors_Primary&gt;&lt;Authors_Primary&gt;Schwartz,G.L.&lt;/Authors_Primary&gt;&lt;Authors_Primary&gt;Petterson,T.M.&lt;/Authors_Primary&gt;&lt;Authors_Primary&gt;O&amp;apos;Fallon,W.M.&lt;/Authors_Primary&gt;&lt;Authors_Primary&gt;Gentile,F.&lt;/Authors_Primary&gt;&lt;Authors_Primary&gt;Spittell,P.C.&lt;/Authors_Primary&gt;&lt;Authors_Primary&gt;Whisnant,J.P.&lt;/Authors_Primary&gt;&lt;Authors_Primary&gt;Wiebers,D.O.&lt;/Authors_Primary&gt;&lt;Authors_Primary&gt;Covalt,J.L.&lt;/Authors_Primary&gt;&lt;Authors_Primary&gt;Seward,J.B.&lt;/Authors_Primary&gt;&lt;Date_Primary&gt;2001/3&lt;/Date_Primary&gt;&lt;Keywords&gt;$$Medline&lt;/Keywords&gt;&lt;Keywords&gt;$$Pathologies&lt;/Keywords&gt;&lt;Keywords&gt;$$reject title&lt;/Keywords&gt;&lt;Keywords&gt;$$TOE not TTE&lt;/Keywords&gt;&lt;Keywords&gt;age&lt;/Keywords&gt;&lt;Keywords&gt;article&lt;/Keywords&gt;&lt;Keywords&gt;Atrial fibrillation&lt;/Keywords&gt;&lt;Keywords&gt;echocardiography&lt;/Keywords&gt;&lt;Keywords&gt;population&lt;/Keywords&gt;&lt;Keywords&gt;prevention&lt;/Keywords&gt;&lt;Keywords&gt;research&lt;/Keywords&gt;&lt;Keywords&gt;risk&lt;/Keywords&gt;&lt;Keywords&gt;stroke&lt;/Keywords&gt;&lt;Keywords&gt;study&lt;/Keywords&gt;&lt;Keywords&gt;time&lt;/Keywords&gt;&lt;Reprint&gt;Not in File&lt;/Reprint&gt;&lt;Start_Page&gt;252&lt;/Start_Page&gt;&lt;End_Page&gt;259&lt;/End_Page&gt;&lt;Periodical&gt;Mayo Clinic Proceedings&lt;/Periodical&gt;&lt;Volume&gt;76&lt;/Volume&gt;&lt;Issue&gt;3&lt;/Issue&gt;&lt;User_Def_1&gt;prev db RefID 10449&lt;/User_Def_1&gt;&lt;Address&gt;Division of Cardiovascular Diseases and Internal Medicine, Mayo Clinic, Rochester, Minn 55905, USA&lt;/Address&gt;&lt;ZZ_JournalFull&gt;&lt;f name="System"&gt;Mayo Clinic Proceedings&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1</w:t>
            </w:r>
            <w:r w:rsidR="00FC2DC5" w:rsidRPr="00EF4EB9">
              <w:rPr>
                <w:rFonts w:eastAsia="Calibri"/>
                <w:color w:val="000000"/>
                <w:sz w:val="20"/>
                <w:szCs w:val="20"/>
                <w:lang w:eastAsia="en-US"/>
              </w:rPr>
              <w:fldChar w:fldCharType="end"/>
            </w:r>
          </w:p>
        </w:tc>
        <w:tc>
          <w:tcPr>
            <w:tcW w:w="2538" w:type="dxa"/>
          </w:tcPr>
          <w:p w:rsidR="00DD03FA" w:rsidRPr="00EF4EB9" w:rsidRDefault="00A17B4E"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42</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F</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Archer et al 1995</w:t>
            </w:r>
            <w:r w:rsidR="00FC2DC5" w:rsidRPr="00EF4EB9">
              <w:rPr>
                <w:rFonts w:eastAsia="Calibri"/>
                <w:color w:val="000000"/>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2</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55</w:t>
            </w:r>
          </w:p>
        </w:tc>
        <w:tc>
          <w:tcPr>
            <w:tcW w:w="2502" w:type="dxa"/>
            <w:vAlign w:val="bottom"/>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non-rheumatic AF</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Blackshear et al 1999</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Blackshear&lt;/Author&gt;&lt;Year&gt;1999&lt;/Year&gt;&lt;RecNum&gt;3470&lt;/RecNum&gt;&lt;IDText&gt;Aortic plaque in atrial fibrillation: prevalence, predictors, and thromboembolic implications&lt;/IDText&gt;&lt;MDL Ref_Type="Journal"&gt;&lt;Ref_Type&gt;Journal&lt;/Ref_Type&gt;&lt;Ref_ID&gt;3470&lt;/Ref_ID&gt;&lt;Title_Primary&gt;Aortic plaque in atrial fibrillation: prevalence, predictors, and thromboembolic implications&lt;/Title_Primary&gt;&lt;Authors_Primary&gt;Blackshear,J.L.&lt;/Authors_Primary&gt;&lt;Authors_Primary&gt;Pearce,L.A.&lt;/Authors_Primary&gt;&lt;Authors_Primary&gt;Hart,R.G.&lt;/Authors_Primary&gt;&lt;Authors_Primary&gt;Zabalgoitia,M.&lt;/Authors_Primary&gt;&lt;Authors_Primary&gt;Labovitz,A.&lt;/Authors_Primary&gt;&lt;Authors_Primary&gt;Asinger,R.W.&lt;/Authors_Primary&gt;&lt;Authors_Primary&gt;Halperin,J.L.&lt;/Authors_Primary&gt;&lt;Date_Primary&gt;1999/4&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stenosis&lt;/Keywords&gt;&lt;Reprint&gt;In File&lt;/Reprint&gt;&lt;Start_Page&gt;834&lt;/Start_Page&gt;&lt;End_Page&gt;840&lt;/End_Page&gt;&lt;Periodical&gt;Stroke&lt;/Periodical&gt;&lt;Volume&gt;30&lt;/Volume&gt;&lt;Issue&gt;4&lt;/Issue&gt;&lt;User_Def_1&gt;Prev db RefID 4019&lt;/User_Def_1&gt;&lt;Address&gt;Mayo Clinic Jacksonville, Jacksonville, Fla. 32224, USA. jlb16@exjax.mayo.edu&lt;/Address&gt;&lt;ZZ_JournalFull&gt;&lt;f name="System"&gt;Stroke&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3</w:t>
            </w:r>
            <w:r w:rsidR="00FC2DC5" w:rsidRPr="00EF4EB9">
              <w:rPr>
                <w:rFonts w:eastAsia="Calibri"/>
                <w:color w:val="000000"/>
                <w:sz w:val="20"/>
                <w:szCs w:val="20"/>
                <w:lang w:eastAsia="en-US"/>
              </w:rPr>
              <w:fldChar w:fldCharType="end"/>
            </w:r>
          </w:p>
        </w:tc>
        <w:tc>
          <w:tcPr>
            <w:tcW w:w="2538" w:type="dxa"/>
          </w:tcPr>
          <w:p w:rsidR="00DD03FA" w:rsidRPr="00EF4EB9" w:rsidRDefault="00A17B4E"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70</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F</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Corrado et al 2004</w:t>
            </w:r>
            <w:r w:rsidR="00FC2DC5" w:rsidRPr="00EF4EB9">
              <w:rPr>
                <w:rFonts w:eastAsia="Calibri"/>
                <w:sz w:val="20"/>
                <w:szCs w:val="20"/>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4</w:t>
            </w:r>
            <w:r w:rsidR="00FC2DC5" w:rsidRPr="00EF4EB9">
              <w:rPr>
                <w:rFonts w:eastAsia="Calibri"/>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41</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F or atrial flutter</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Dang et al 2004</w:t>
            </w:r>
            <w:r w:rsidR="00FC2DC5" w:rsidRPr="00EF4EB9">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5</w:t>
            </w:r>
            <w:r w:rsidR="00FC2DC5" w:rsidRPr="00EF4EB9">
              <w:rPr>
                <w:rFonts w:eastAsia="Calibri"/>
                <w:color w:val="000000"/>
                <w:sz w:val="20"/>
                <w:szCs w:val="20"/>
                <w:lang w:eastAsia="en-US"/>
              </w:rPr>
              <w:fldChar w:fldCharType="end"/>
            </w:r>
          </w:p>
        </w:tc>
        <w:tc>
          <w:tcPr>
            <w:tcW w:w="253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Valvular heart disease</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37</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first hospitalisation associated with AF</w:t>
            </w:r>
          </w:p>
        </w:tc>
      </w:tr>
      <w:tr w:rsidR="00DD03FA" w:rsidRPr="00EF4EB9" w:rsidTr="003E06D1">
        <w:tc>
          <w:tcPr>
            <w:tcW w:w="2114" w:type="dxa"/>
          </w:tcPr>
          <w:p w:rsidR="00DD03FA" w:rsidRPr="00EF4EB9" w:rsidRDefault="00DD03FA" w:rsidP="00944034">
            <w:pPr>
              <w:rPr>
                <w:rFonts w:eastAsia="Calibri"/>
                <w:color w:val="000000"/>
                <w:sz w:val="20"/>
                <w:szCs w:val="20"/>
                <w:lang w:eastAsia="en-US"/>
              </w:rPr>
            </w:pPr>
            <w:r w:rsidRPr="00EF4EB9">
              <w:rPr>
                <w:rFonts w:eastAsia="Calibri"/>
                <w:color w:val="000000"/>
                <w:sz w:val="20"/>
                <w:szCs w:val="20"/>
                <w:lang w:eastAsia="en-US"/>
              </w:rPr>
              <w:t>de Divitiis et al 1999</w:t>
            </w:r>
            <w:r w:rsidR="00FC2DC5" w:rsidRPr="00EF4EB9">
              <w:rPr>
                <w:rFonts w:eastAsia="Calibri"/>
                <w:color w:val="000000"/>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944034" w:rsidRPr="00EF4EB9">
              <w:rPr>
                <w:rFonts w:eastAsia="Calibri"/>
                <w:noProof/>
                <w:color w:val="000000"/>
                <w:sz w:val="20"/>
                <w:szCs w:val="20"/>
                <w:vertAlign w:val="superscript"/>
                <w:lang w:eastAsia="en-US"/>
              </w:rPr>
              <w:t>28</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90</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F</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Heppell et al 1997</w:t>
            </w:r>
            <w:r w:rsidR="00FC2DC5" w:rsidRPr="00EF4EB9">
              <w:rPr>
                <w:rFonts w:eastAsia="Calibri"/>
                <w:color w:val="000000"/>
                <w:sz w:val="20"/>
                <w:szCs w:val="20"/>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6</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109</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F</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Kleeman et al 2009</w:t>
            </w:r>
            <w:r w:rsidR="00FC2DC5" w:rsidRPr="00EF4EB9">
              <w:rPr>
                <w:rFonts w:eastAsia="Calibri"/>
                <w:color w:val="000000"/>
                <w:sz w:val="20"/>
                <w:szCs w:val="20"/>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7</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295</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non-valvular AF</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evy et al 1999</w:t>
            </w:r>
            <w:r w:rsidR="00FC2DC5" w:rsidRPr="00EF4EB9">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8</w:t>
            </w:r>
            <w:r w:rsidR="00FC2DC5" w:rsidRPr="00EF4EB9">
              <w:rPr>
                <w:rFonts w:eastAsia="Calibri"/>
                <w:color w:val="000000"/>
                <w:sz w:val="20"/>
                <w:szCs w:val="20"/>
                <w:lang w:eastAsia="en-US"/>
              </w:rPr>
              <w:fldChar w:fldCharType="end"/>
            </w:r>
            <w:r w:rsidRPr="00EF4EB9">
              <w:rPr>
                <w:rFonts w:eastAsia="Calibri"/>
                <w:color w:val="000000"/>
                <w:sz w:val="20"/>
                <w:szCs w:val="20"/>
                <w:lang w:eastAsia="en-US"/>
              </w:rPr>
              <w:t xml:space="preserve"> </w:t>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r w:rsidR="00DD03FA" w:rsidRPr="00EF4EB9">
              <w:rPr>
                <w:rFonts w:eastAsia="Calibri"/>
                <w:color w:val="000000"/>
                <w:sz w:val="20"/>
                <w:szCs w:val="20"/>
                <w:lang w:eastAsia="en-US"/>
              </w:rPr>
              <w:t xml:space="preserve"> and Valvular heart disease and Cardiomyopathy and Heart failure</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56</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chronic, paroxysmal or recent-onset AF</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ip et al 1997</w:t>
            </w:r>
            <w:r w:rsidR="00FC2DC5" w:rsidRPr="00EF4EB9">
              <w:rPr>
                <w:rFonts w:eastAsia="Calibri"/>
                <w:color w:val="000000"/>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9</w:t>
            </w:r>
            <w:r w:rsidR="00FC2DC5" w:rsidRPr="00EF4EB9">
              <w:rPr>
                <w:rFonts w:eastAsia="Calibri"/>
                <w:color w:val="000000"/>
                <w:sz w:val="20"/>
                <w:szCs w:val="20"/>
                <w:lang w:eastAsia="en-US"/>
              </w:rPr>
              <w:fldChar w:fldCharType="end"/>
            </w:r>
          </w:p>
        </w:tc>
        <w:tc>
          <w:tcPr>
            <w:tcW w:w="253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Structural defect and </w:t>
            </w:r>
            <w:r w:rsidR="00E45741" w:rsidRPr="00EF4EB9">
              <w:rPr>
                <w:rFonts w:eastAsia="Calibri"/>
                <w:color w:val="000000"/>
                <w:sz w:val="20"/>
                <w:szCs w:val="20"/>
                <w:lang w:eastAsia="en-US"/>
              </w:rPr>
              <w:t>Ischaemia/thrombosis</w:t>
            </w:r>
            <w:r w:rsidRPr="00EF4EB9">
              <w:rPr>
                <w:rFonts w:eastAsia="Calibri"/>
                <w:color w:val="000000"/>
                <w:sz w:val="20"/>
                <w:szCs w:val="20"/>
                <w:lang w:eastAsia="en-US"/>
              </w:rPr>
              <w:t xml:space="preserve"> and Valvular heart disease and Cardiomyopathy</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111</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F</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Maltagliati et al 2006</w:t>
            </w:r>
            <w:r w:rsidR="00FC2DC5" w:rsidRPr="00EF4EB9">
              <w:rPr>
                <w:rFonts w:eastAsia="Calibri"/>
                <w:color w:val="000000"/>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0</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57</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F or atrial flutter</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Narumiya et al 2003</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Narumiya&lt;/Author&gt;&lt;Year&gt;2003&lt;/Year&gt;&lt;RecNum&gt;6387&lt;/RecNum&gt;&lt;IDText&gt;Relationship between left atrial appendage function and left atrial thrombus in patients with nonvalvular chronic atrial fibrillation and atrial flutter&lt;/IDText&gt;&lt;MDL Ref_Type="Journal"&gt;&lt;Ref_Type&gt;Journal&lt;/Ref_Type&gt;&lt;Ref_ID&gt;6387&lt;/Ref_ID&gt;&lt;Title_Primary&gt;Relationship between left atrial appendage function and left atrial thrombus in patients with nonvalvular chronic atrial fibrillation and atrial flutter&lt;/Title_Primary&gt;&lt;Authors_Primary&gt;Narumiya,T.&lt;/Authors_Primary&gt;&lt;Authors_Primary&gt;Sakamaki,T.&lt;/Authors_Primary&gt;&lt;Authors_Primary&gt;Sato,Y.&lt;/Authors_Primary&gt;&lt;Authors_Primary&gt;Kanmatsuse,K.&lt;/Authors_Primary&gt;&lt;Authors_Primary&gt;Narumiya,Tatsuyoshi&lt;/Authors_Primary&gt;&lt;Authors_Primary&gt;Sakamaki,Tatsuo&lt;/Authors_Primary&gt;&lt;Authors_Primary&gt;Sato,Yuichi&lt;/Authors_Primary&gt;&lt;Authors_Primary&gt;Kanmatsuse,Katsuo&lt;/Authors_Primary&gt;&lt;Date_Primary&gt;2003/1&lt;/Date_Primary&gt;&lt;Keywords&gt;$$echo&lt;/Keywords&gt;&lt;Keywords&gt;$$include full text&lt;/Keywords&gt;&lt;Keywords&gt;$$Medline&lt;/Keywords&gt;&lt;Keywords&gt;$$multiple pathologies&lt;/Keywords&gt;&lt;Keywords&gt;article&lt;/Keywords&gt;&lt;Keywords&gt;Atrial fibrillation&lt;/Keywords&gt;&lt;Keywords&gt;cardiology&lt;/Keywords&gt;&lt;Keywords&gt;echocardiography&lt;/Keywords&gt;&lt;Keywords&gt;hospital&lt;/Keywords&gt;&lt;Keywords&gt;incidence&lt;/Keywords&gt;&lt;Keywords&gt;Japan&lt;/Keywords&gt;&lt;Keywords&gt;patient&lt;/Keywords&gt;&lt;Keywords&gt;risk&lt;/Keywords&gt;&lt;Keywords&gt;thrombus&lt;/Keywords&gt;&lt;Keywords&gt;time&lt;/Keywords&gt;&lt;Keywords&gt;transesophageal echocardiography&lt;/Keywords&gt;&lt;Keywords&gt;university&lt;/Keywords&gt;&lt;Keywords&gt;velocity&lt;/Keywords&gt;&lt;Reprint&gt;In File&lt;/Reprint&gt;&lt;Start_Page&gt;68&lt;/Start_Page&gt;&lt;End_Page&gt;72&lt;/End_Page&gt;&lt;Periodical&gt;Circulation Journal&lt;/Periodical&gt;&lt;Volume&gt;67&lt;/Volume&gt;&lt;Issue&gt;1&lt;/Issue&gt;&lt;User_Def_1&gt;Prev db RefID 6387&lt;/User_Def_1&gt;&lt;Address&gt;Department of Cardiology, Nihon University Surugadai Hospital, Tokyo, Japan. narunaru@t3.rim.or.jp&lt;/Address&gt;&lt;ZZ_JournalFull&gt;&lt;f name="System"&gt;Circulation Journal&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1</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50</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one AF (28%) or non-lone AF (72%)</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Santiago et al 1994</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Santiago&lt;/Author&gt;&lt;Year&gt;1994&lt;/Year&gt;&lt;RecNum&gt;5633&lt;/RecNum&gt;&lt;IDText&gt;Left atrial appendage function and thrombus formation in atrial fibrillation-flutter: a transesophageal echocardiographic study&lt;/IDText&gt;&lt;MDL Ref_Type="Journal"&gt;&lt;Ref_Type&gt;Journal&lt;/Ref_Type&gt;&lt;Ref_ID&gt;5633&lt;/Ref_ID&gt;&lt;Title_Primary&gt;Left atrial appendage function and thrombus formation in atrial fibrillation-flutter: a transesophageal echocardiographic study&lt;/Title_Primary&gt;&lt;Authors_Primary&gt;Santiago,D.&lt;/Authors_Primary&gt;&lt;Authors_Primary&gt;Warshofsky,M.&lt;/Authors_Primary&gt;&lt;Authors_Primary&gt;Li,Mandri G.&lt;/Authors_Primary&gt;&lt;Authors_Primary&gt;Di,Tullio M.&lt;/Authors_Primary&gt;&lt;Authors_Primary&gt;Coromilas,J.&lt;/Authors_Primary&gt;&lt;Authors_Primary&gt;Reiffel,J.&lt;/Authors_Primary&gt;&lt;Authors_Primary&gt;Homma,S.&lt;/Authors_Primary&gt;&lt;Date_Primary&gt;1994/7&lt;/Date_Primary&gt;&lt;Keywords&gt;$$ complications of MI&lt;/Keywords&gt;&lt;Keywords&gt;$$echo&lt;/Keywords&gt;&lt;Keywords&gt;$$Embase&lt;/Keywords&gt;&lt;Keywords&gt;$$include full text&lt;/Keywords&gt;&lt;Keywords&gt;$$Medline&lt;/Keywords&gt;&lt;Keywords&gt;$$to order&lt;/Keywords&gt;&lt;Keywords&gt;affect&lt;/Keywords&gt;&lt;Keywords&gt;article&lt;/Keywords&gt;&lt;Keywords&gt;Atrial fibrillation&lt;/Keywords&gt;&lt;Keywords&gt;comparative study&lt;/Keywords&gt;&lt;Keywords&gt;contrast&lt;/Keywords&gt;&lt;Keywords&gt;electrocardiogram&lt;/Keywords&gt;&lt;Keywords&gt;medicine&lt;/Keywords&gt;&lt;Keywords&gt;patient&lt;/Keywords&gt;&lt;Keywords&gt;prevalence&lt;/Keywords&gt;&lt;Keywords&gt;spontaneous echo contrast&lt;/Keywords&gt;&lt;Keywords&gt;study&lt;/Keywords&gt;&lt;Keywords&gt;thrombus&lt;/Keywords&gt;&lt;Keywords&gt;velocity&lt;/Keywords&gt;&lt;Reprint&gt;In File&lt;/Reprint&gt;&lt;Start_Page&gt;159&lt;/Start_Page&gt;&lt;End_Page&gt;164&lt;/End_Page&gt;&lt;Periodical&gt;Journal of the American College of Cardiology&lt;/Periodical&gt;&lt;Volume&gt;24&lt;/Volume&gt;&lt;Issue&gt;1&lt;/Issue&gt;&lt;User_Def_1&gt;Prev db RefID 5633&lt;/User_Def_1&gt;&lt;Address&gt;Department of Medicine, Columbia-Presbyterian Medical Center, New York, New York 10032&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2</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r w:rsidR="00DD03FA" w:rsidRPr="00EF4EB9">
              <w:rPr>
                <w:rFonts w:eastAsia="Calibri"/>
                <w:color w:val="000000"/>
                <w:sz w:val="20"/>
                <w:szCs w:val="20"/>
                <w:lang w:eastAsia="en-US"/>
              </w:rPr>
              <w:t xml:space="preserve"> and Valvular heart disease   </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30</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F</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Scherr et al 2009</w:t>
            </w:r>
            <w:r w:rsidR="00FC2DC5" w:rsidRPr="00EF4EB9">
              <w:rPr>
                <w:rFonts w:eastAsia="Calibri"/>
                <w:color w:val="000000"/>
                <w:sz w:val="20"/>
                <w:szCs w:val="20"/>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3</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6321E9" w:rsidP="003E06D1">
            <w:pPr>
              <w:rPr>
                <w:rFonts w:eastAsia="Calibri"/>
                <w:color w:val="000000"/>
                <w:sz w:val="20"/>
                <w:szCs w:val="20"/>
                <w:lang w:eastAsia="en-US"/>
              </w:rPr>
            </w:pPr>
            <w:r w:rsidRPr="00EF4EB9">
              <w:rPr>
                <w:rFonts w:eastAsia="Calibri"/>
                <w:color w:val="000000"/>
                <w:sz w:val="20"/>
                <w:szCs w:val="20"/>
                <w:lang w:eastAsia="en-US"/>
              </w:rPr>
              <w:t>732 catheter ablations for AF in 585 patients</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F (catheter ablations)</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Shen et al 2002</w:t>
            </w:r>
            <w:r w:rsidR="00FC2DC5" w:rsidRPr="00EF4EB9">
              <w:rPr>
                <w:rFonts w:eastAsia="Calibri"/>
                <w:color w:val="000000"/>
                <w:sz w:val="20"/>
                <w:szCs w:val="20"/>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4</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182</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AF and sub-therapeutic INR </w:t>
            </w:r>
          </w:p>
        </w:tc>
      </w:tr>
      <w:tr w:rsidR="00DD03FA" w:rsidRPr="00EF4EB9" w:rsidTr="003E06D1">
        <w:tc>
          <w:tcPr>
            <w:tcW w:w="2114"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Tsai et al 1997</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Tsai&lt;/Author&gt;&lt;Year&gt;1997&lt;/Year&gt;&lt;RecNum&gt;3972&lt;/RecNum&gt;&lt;IDText&gt;Prevalence and clinical significance of left atrial thrombus in nonrheumatic atrial fibrillation&lt;/IDText&gt;&lt;MDL Ref_Type="Journal"&gt;&lt;Ref_Type&gt;Journal&lt;/Ref_Type&gt;&lt;Ref_ID&gt;3972&lt;/Ref_ID&gt;&lt;Title_Primary&gt;Prevalence and clinical significance of left atrial thrombus in nonrheumatic atrial fibrillation&lt;/Title_Primary&gt;&lt;Authors_Primary&gt;Tsai,L.M.&lt;/Authors_Primary&gt;&lt;Authors_Primary&gt;Lin,L.J.&lt;/Authors_Primary&gt;&lt;Authors_Primary&gt;Teng,J.K.&lt;/Authors_Primary&gt;&lt;Authors_Primary&gt;Chen,J.H.&lt;/Authors_Primary&gt;&lt;Authors_Primary&gt;Tsai,L.M.&lt;/Authors_Primary&gt;&lt;Authors_Primary&gt;Lin,L.J.&lt;/Authors_Primary&gt;&lt;Authors_Primary&gt;Teng,J.K.&lt;/Authors_Primary&gt;&lt;Authors_Primary&gt;Chen,J.H.&lt;/Authors_Primary&gt;&lt;Date_Primary&gt;1997/1/31&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TOE not TTE&lt;/Keywords&gt;&lt;Keywords&gt;analysis&lt;/Keywords&gt;&lt;Keywords&gt;article&lt;/Keywords&gt;&lt;Keywords&gt;Atrial fibrillation&lt;/Keywords&gt;&lt;Keywords&gt;echocardiography&lt;/Keywords&gt;&lt;Keywords&gt;hospital&lt;/Keywords&gt;&lt;Keywords&gt;left ventricular&lt;/Keywords&gt;&lt;Keywords&gt;multivariate analysis&lt;/Keywords&gt;&lt;Keywords&gt;patient&lt;/Keywords&gt;&lt;Keywords&gt;university&lt;/Keywords&gt;&lt;Reprint&gt;In File&lt;/Reprint&gt;&lt;Start_Page&gt;163&lt;/Start_Page&gt;&lt;End_Page&gt;169&lt;/End_Page&gt;&lt;Periodical&gt;International Journal of Cardiology&lt;/Periodical&gt;&lt;Volume&gt;58&lt;/Volume&gt;&lt;Issue&gt;2&lt;/Issue&gt;&lt;User_Def_1&gt;Prev db 4159&lt;/User_Def_1&gt;&lt;Address&gt;Department of Internal Medicine, National Cheng Kung University Medical College and Hospital, Taiwan, ROC&lt;/Address&gt;&lt;ZZ_JournalFull&gt;&lt;f name="System"&gt;International Journal of Cardiology&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5</w:t>
            </w:r>
            <w:r w:rsidR="00FC2DC5" w:rsidRPr="00EF4EB9">
              <w:rPr>
                <w:rFonts w:eastAsia="Calibri"/>
                <w:color w:val="000000"/>
                <w:sz w:val="20"/>
                <w:szCs w:val="20"/>
                <w:lang w:eastAsia="en-US"/>
              </w:rPr>
              <w:fldChar w:fldCharType="end"/>
            </w:r>
          </w:p>
        </w:tc>
        <w:tc>
          <w:tcPr>
            <w:tcW w:w="2538" w:type="dxa"/>
          </w:tcPr>
          <w:p w:rsidR="00DD03FA" w:rsidRPr="00EF4EB9" w:rsidRDefault="00E45741" w:rsidP="003E06D1">
            <w:pPr>
              <w:rPr>
                <w:rFonts w:eastAsia="Calibri"/>
                <w:color w:val="000000"/>
                <w:sz w:val="20"/>
                <w:szCs w:val="20"/>
                <w:lang w:eastAsia="en-US"/>
              </w:rPr>
            </w:pPr>
            <w:r w:rsidRPr="00EF4EB9">
              <w:rPr>
                <w:rFonts w:eastAsia="Calibri"/>
                <w:color w:val="000000"/>
                <w:sz w:val="20"/>
                <w:szCs w:val="20"/>
                <w:lang w:eastAsia="en-US"/>
              </w:rPr>
              <w:t>Ischaemia/thrombosis</w:t>
            </w:r>
          </w:p>
        </w:tc>
        <w:tc>
          <w:tcPr>
            <w:tcW w:w="13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219</w:t>
            </w:r>
          </w:p>
        </w:tc>
        <w:tc>
          <w:tcPr>
            <w:tcW w:w="2502"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chronic non-rheumatic AF</w:t>
            </w:r>
          </w:p>
        </w:tc>
      </w:tr>
    </w:tbl>
    <w:p w:rsidR="00154B81" w:rsidRPr="00EF4EB9" w:rsidRDefault="00154B81" w:rsidP="00DD03FA">
      <w:pPr>
        <w:tabs>
          <w:tab w:val="center" w:pos="4153"/>
          <w:tab w:val="right" w:pos="8306"/>
        </w:tabs>
        <w:rPr>
          <w:sz w:val="20"/>
          <w:szCs w:val="20"/>
        </w:rPr>
      </w:pP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lang w:eastAsia="en-US"/>
        </w:rPr>
        <w:t xml:space="preserve">Prevalence studies were found for the categories of pathologies structural defect, </w:t>
      </w:r>
      <w:r w:rsidR="00E45741" w:rsidRPr="00EF4EB9">
        <w:rPr>
          <w:rFonts w:eastAsia="Calibri"/>
          <w:sz w:val="22"/>
          <w:szCs w:val="22"/>
          <w:lang w:eastAsia="en-US"/>
        </w:rPr>
        <w:t>Ischaemia/thrombosis</w:t>
      </w:r>
      <w:r w:rsidRPr="00EF4EB9">
        <w:rPr>
          <w:rFonts w:eastAsia="Calibri"/>
          <w:sz w:val="22"/>
          <w:szCs w:val="22"/>
          <w:lang w:eastAsia="en-US"/>
        </w:rPr>
        <w:t>, valvular heart disease, cardiomyopathy and heart failure.</w:t>
      </w:r>
    </w:p>
    <w:p w:rsidR="00DD03FA" w:rsidRPr="00EF4EB9" w:rsidRDefault="00DD03FA" w:rsidP="00DD03FA">
      <w:pPr>
        <w:spacing w:line="360" w:lineRule="auto"/>
        <w:rPr>
          <w:rFonts w:eastAsia="Calibri"/>
          <w:sz w:val="22"/>
          <w:szCs w:val="22"/>
          <w:lang w:eastAsia="en-US"/>
        </w:rPr>
      </w:pPr>
    </w:p>
    <w:p w:rsidR="00DD03FA" w:rsidRPr="00EF4EB9" w:rsidRDefault="00DD03FA" w:rsidP="00DD03FA">
      <w:pPr>
        <w:pStyle w:val="TableTitle"/>
        <w:spacing w:line="360" w:lineRule="auto"/>
        <w:jc w:val="both"/>
        <w:rPr>
          <w:sz w:val="22"/>
          <w:szCs w:val="22"/>
        </w:rPr>
      </w:pPr>
      <w:r w:rsidRPr="00EF4EB9">
        <w:rPr>
          <w:sz w:val="22"/>
          <w:szCs w:val="22"/>
        </w:rPr>
        <w:t>The assessment of methodological quality of included studies was performed using the recommended guidelines in the checklist for strengthening the reporting of observational studies in epidemiology (STROBE) statement.</w:t>
      </w:r>
      <w:r w:rsidR="00FC2DC5" w:rsidRPr="00EF4EB9">
        <w:rPr>
          <w:sz w:val="22"/>
          <w:szCs w:val="22"/>
        </w:rPr>
        <w:fldChar w:fldCharType="begin"/>
      </w:r>
      <w:r w:rsidR="00C555BF">
        <w:rPr>
          <w:sz w:val="22"/>
          <w:szCs w:val="22"/>
        </w:rPr>
        <w:instrText xml:space="preserve"> ADDIN REFMGR.CITE &lt;Refman&gt;&lt;Cite&gt;&lt;Author&gt;von&lt;/Author&gt;&lt;Year&gt;2008&lt;/Year&gt;&lt;RecNum&gt;13&lt;/RecNum&gt;&lt;IDText&gt;The Strengthening the Reporting of Observational Studies in Epidemiology (STROBE) statement: guidelines for reporting observational studies&lt;/IDText&gt;&lt;MDL Ref_Type="Journal"&gt;&lt;Ref_Type&gt;Journal&lt;/Ref_Type&gt;&lt;Ref_ID&gt;13&lt;/Ref_ID&gt;&lt;Title_Primary&gt;The Strengthening the Reporting of Observational Studies in Epidemiology (STROBE) statement: guidelines for reporting observational studies&lt;/Title_Primary&gt;&lt;Authors_Primary&gt;von,Elm E.&lt;/Authors_Primary&gt;&lt;Authors_Primary&gt;Altman,D.G.&lt;/Authors_Primary&gt;&lt;Authors_Primary&gt;Egger,M.&lt;/Authors_Primary&gt;&lt;Authors_Primary&gt;Pocock,S.J.&lt;/Authors_Primary&gt;&lt;Authors_Primary&gt;Gotzsche,P.C.&lt;/Authors_Primary&gt;&lt;Authors_Primary&gt;Vandenbroucke,J.P.&lt;/Authors_Primary&gt;&lt;Date_Primary&gt;2008/4&lt;/Date_Primary&gt;&lt;Keywords&gt;article&lt;/Keywords&gt;&lt;Keywords&gt;Case-Control Studies&lt;/Keywords&gt;&lt;Keywords&gt;Cohort Studies&lt;/Keywords&gt;&lt;Keywords&gt;Consensus&lt;/Keywords&gt;&lt;Keywords&gt;Cross-Sectional Studies&lt;/Keywords&gt;&lt;Keywords&gt;Documentation&lt;/Keywords&gt;&lt;Keywords&gt;Epidemiologic Research Design&lt;/Keywords&gt;&lt;Keywords&gt;epidemiology&lt;/Keywords&gt;&lt;Keywords&gt;guidelines&lt;/Keywords&gt;&lt;Keywords&gt;Guidelines as Topic&lt;/Keywords&gt;&lt;Keywords&gt;Humans&lt;/Keywords&gt;&lt;Keywords&gt;Information Dissemination&lt;/Keywords&gt;&lt;Keywords&gt;internal medicine&lt;/Keywords&gt;&lt;Keywords&gt;medicine&lt;/Keywords&gt;&lt;Keywords&gt;Methods&lt;/Keywords&gt;&lt;Keywords&gt;Observation&lt;/Keywords&gt;&lt;Keywords&gt;observational study&lt;/Keywords&gt;&lt;Keywords&gt;research&lt;/Keywords&gt;&lt;Keywords&gt;study&lt;/Keywords&gt;&lt;Keywords&gt;university&lt;/Keywords&gt;&lt;Reprint&gt;Not in File&lt;/Reprint&gt;&lt;Start_Page&gt;344&lt;/Start_Page&gt;&lt;End_Page&gt;349&lt;/End_Page&gt;&lt;Periodical&gt;J Clin Epidemiol.&lt;/Periodical&gt;&lt;Volume&gt;61&lt;/Volume&gt;&lt;Issue&gt;4&lt;/Issue&gt;&lt;Misc_3&gt;S0895-4356(07)00436-2 [pii];10.1016/j.jclinepi.2007.11.008 [doi]&lt;/Misc_3&gt;&lt;Address&gt;Institute of Social and Preventive Medicine, University of Bern, 3012 Bern, Switzerland&lt;/Address&gt;&lt;Web_URL&gt;PM:18313558&lt;/Web_URL&gt;&lt;ZZ_JournalStdAbbrev&gt;&lt;f name="System"&gt;J Clin Epidemiol.&lt;/f&gt;&lt;/ZZ_JournalStdAbbrev&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26</w:t>
      </w:r>
      <w:r w:rsidR="00FC2DC5" w:rsidRPr="00EF4EB9">
        <w:rPr>
          <w:sz w:val="22"/>
          <w:szCs w:val="22"/>
        </w:rPr>
        <w:fldChar w:fldCharType="end"/>
      </w:r>
      <w:r w:rsidRPr="00EF4EB9">
        <w:rPr>
          <w:sz w:val="22"/>
          <w:szCs w:val="22"/>
        </w:rPr>
        <w:t xml:space="preserve"> Features of the study considered were information regarding the study’s rationale and objectives, study design including methods of recruitment and assessment, reporting of results and measures used to address confounding factors.</w:t>
      </w:r>
      <w:r w:rsidR="005B514A" w:rsidRPr="00EF4EB9">
        <w:rPr>
          <w:sz w:val="22"/>
          <w:szCs w:val="22"/>
        </w:rPr>
        <w:t xml:space="preserve">  </w:t>
      </w:r>
      <w:r w:rsidRPr="00EF4EB9">
        <w:rPr>
          <w:sz w:val="22"/>
          <w:szCs w:val="22"/>
        </w:rPr>
        <w:t>The criteria and characteristics of individual studies are shown in Appendix</w:t>
      </w:r>
      <w:r w:rsidR="006F3558" w:rsidRPr="00EF4EB9">
        <w:rPr>
          <w:sz w:val="22"/>
          <w:szCs w:val="22"/>
        </w:rPr>
        <w:t xml:space="preserve"> 7</w:t>
      </w:r>
      <w:r w:rsidR="00C60F32" w:rsidRPr="00EF4EB9">
        <w:rPr>
          <w:sz w:val="22"/>
          <w:szCs w:val="22"/>
        </w:rPr>
        <w:t>.</w:t>
      </w:r>
    </w:p>
    <w:p w:rsidR="00DD03FA" w:rsidRPr="00EF4EB9" w:rsidRDefault="00DD03FA" w:rsidP="00DD03FA">
      <w:pPr>
        <w:pStyle w:val="TableTitle"/>
        <w:spacing w:line="360" w:lineRule="auto"/>
        <w:jc w:val="both"/>
        <w:rPr>
          <w:sz w:val="22"/>
          <w:szCs w:val="22"/>
        </w:rPr>
      </w:pPr>
    </w:p>
    <w:p w:rsidR="00DD03FA" w:rsidRPr="00EF4EB9" w:rsidRDefault="00DD03FA" w:rsidP="00DD03FA">
      <w:pPr>
        <w:pStyle w:val="TableTitle"/>
        <w:spacing w:line="360" w:lineRule="auto"/>
        <w:jc w:val="both"/>
        <w:rPr>
          <w:sz w:val="22"/>
          <w:szCs w:val="22"/>
        </w:rPr>
      </w:pPr>
      <w:r w:rsidRPr="00EF4EB9">
        <w:rPr>
          <w:sz w:val="22"/>
          <w:szCs w:val="22"/>
        </w:rPr>
        <w:t xml:space="preserve">Of the 16 studies that provided data for the review of the prevalence of clinically significant pathologies in patients with AF, </w:t>
      </w:r>
      <w:r w:rsidR="006F3558" w:rsidRPr="00EF4EB9">
        <w:rPr>
          <w:sz w:val="22"/>
          <w:szCs w:val="22"/>
        </w:rPr>
        <w:t>seven</w:t>
      </w:r>
      <w:r w:rsidRPr="00EF4EB9">
        <w:rPr>
          <w:sz w:val="22"/>
          <w:szCs w:val="22"/>
        </w:rPr>
        <w:t xml:space="preserve"> studies</w:t>
      </w:r>
      <w:r w:rsidR="00FC2DC5" w:rsidRPr="00EF4EB9">
        <w:rPr>
          <w:sz w:val="22"/>
          <w:szCs w:val="22"/>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ENpdGU+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==
</w:fldData>
        </w:fldChar>
      </w:r>
      <w:r w:rsidR="00C555BF">
        <w:rPr>
          <w:sz w:val="22"/>
          <w:szCs w:val="22"/>
        </w:rPr>
        <w:instrText xml:space="preserve"> ADDIN REFMGR.CITE </w:instrText>
      </w:r>
      <w:r w:rsidR="00FC2DC5">
        <w:rPr>
          <w:sz w:val="22"/>
          <w:szCs w:val="22"/>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ENpdGU+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28,112,114,115,119,121,124</w:t>
      </w:r>
      <w:r w:rsidR="00FC2DC5" w:rsidRPr="00EF4EB9">
        <w:rPr>
          <w:sz w:val="22"/>
          <w:szCs w:val="22"/>
        </w:rPr>
        <w:fldChar w:fldCharType="end"/>
      </w:r>
      <w:r w:rsidRPr="00EF4EB9">
        <w:rPr>
          <w:sz w:val="22"/>
          <w:szCs w:val="22"/>
        </w:rPr>
        <w:t xml:space="preserve"> were retrospective in design, eight</w:t>
      </w:r>
      <w:r w:rsidR="00FC2DC5" w:rsidRPr="00EF4EB9">
        <w:rPr>
          <w:sz w:val="22"/>
          <w:szCs w:val="22"/>
        </w:rPr>
        <w:fldChar w:fldCharType="begin">
          <w:fldData xml:space="preserve">PFJlZm1hbj48Q2l0ZT48QXV0aG9yPkJsYWNrc2hlYXI8L0F1dGhvcj48WWVhcj4xOTk5PC9ZZWFy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Q2l0ZT48QXV0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</w:fldData>
        </w:fldChar>
      </w:r>
      <w:r w:rsidR="00C555BF">
        <w:rPr>
          <w:sz w:val="22"/>
          <w:szCs w:val="22"/>
        </w:rPr>
        <w:instrText xml:space="preserve"> ADDIN REFMGR.CITE </w:instrText>
      </w:r>
      <w:r w:rsidR="00FC2DC5">
        <w:rPr>
          <w:sz w:val="22"/>
          <w:szCs w:val="22"/>
        </w:rPr>
        <w:fldChar w:fldCharType="begin">
          <w:fldData xml:space="preserve">PFJlZm1hbj48Q2l0ZT48QXV0aG9yPkJsYWNrc2hlYXI8L0F1dGhvcj48WWVhcj4xOTk5PC9ZZWFy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Q2l0ZT48QXV0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13,116-118,120,122,123,125</w:t>
      </w:r>
      <w:r w:rsidR="00FC2DC5" w:rsidRPr="00EF4EB9">
        <w:rPr>
          <w:sz w:val="22"/>
          <w:szCs w:val="22"/>
        </w:rPr>
        <w:fldChar w:fldCharType="end"/>
      </w:r>
      <w:r w:rsidRPr="00EF4EB9">
        <w:rPr>
          <w:sz w:val="22"/>
          <w:szCs w:val="22"/>
        </w:rPr>
        <w:t xml:space="preserve"> were prospective studies while one</w:t>
      </w:r>
      <w:r w:rsidR="00FC2DC5" w:rsidRPr="00EF4EB9">
        <w:rPr>
          <w:sz w:val="22"/>
          <w:szCs w:val="22"/>
        </w:rPr>
        <w:fldChar w:fldCharType="begin"/>
      </w:r>
      <w:r w:rsidR="00C555BF">
        <w:rPr>
          <w:sz w:val="22"/>
          <w:szCs w:val="22"/>
        </w:rPr>
        <w:instrText xml:space="preserve"> ADDIN REFMGR.CITE &lt;Refman&gt;&lt;Cite&gt;&lt;Author&gt;Agmon&lt;/Author&gt;&lt;Year&gt;2001&lt;/Year&gt;&lt;RecNum&gt;14413&lt;/RecNum&gt;&lt;IDText&gt;Association of atrial fibrillation and aortic atherosclerosis: a population-based study&lt;/IDText&gt;&lt;MDL Ref_Type="Journal"&gt;&lt;Ref_Type&gt;Journal&lt;/Ref_Type&gt;&lt;Ref_ID&gt;14413&lt;/Ref_ID&gt;&lt;Title_Primary&gt;Association of atrial fibrillation and aortic atherosclerosis: a population-based study&lt;/Title_Primary&gt;&lt;Authors_Primary&gt;Agmon,Y.&lt;/Authors_Primary&gt;&lt;Authors_Primary&gt;Khandheria,B.K.&lt;/Authors_Primary&gt;&lt;Authors_Primary&gt;Meissner,I.&lt;/Authors_Primary&gt;&lt;Authors_Primary&gt;Schwartz,G.L.&lt;/Authors_Primary&gt;&lt;Authors_Primary&gt;Petterson,T.M.&lt;/Authors_Primary&gt;&lt;Authors_Primary&gt;O&amp;apos;Fallon,W.M.&lt;/Authors_Primary&gt;&lt;Authors_Primary&gt;Gentile,F.&lt;/Authors_Primary&gt;&lt;Authors_Primary&gt;Spittell,P.C.&lt;/Authors_Primary&gt;&lt;Authors_Primary&gt;Whisnant,J.P.&lt;/Authors_Primary&gt;&lt;Authors_Primary&gt;Wiebers,D.O.&lt;/Authors_Primary&gt;&lt;Authors_Primary&gt;Covalt,J.L.&lt;/Authors_Primary&gt;&lt;Authors_Primary&gt;Seward,J.B.&lt;/Authors_Primary&gt;&lt;Date_Primary&gt;2001/3&lt;/Date_Primary&gt;&lt;Keywords&gt;$$Medline&lt;/Keywords&gt;&lt;Keywords&gt;$$Pathologies&lt;/Keywords&gt;&lt;Keywords&gt;$$reject title&lt;/Keywords&gt;&lt;Keywords&gt;$$TOE not TTE&lt;/Keywords&gt;&lt;Keywords&gt;age&lt;/Keywords&gt;&lt;Keywords&gt;article&lt;/Keywords&gt;&lt;Keywords&gt;Atrial fibrillation&lt;/Keywords&gt;&lt;Keywords&gt;echocardiography&lt;/Keywords&gt;&lt;Keywords&gt;population&lt;/Keywords&gt;&lt;Keywords&gt;prevention&lt;/Keywords&gt;&lt;Keywords&gt;research&lt;/Keywords&gt;&lt;Keywords&gt;risk&lt;/Keywords&gt;&lt;Keywords&gt;stroke&lt;/Keywords&gt;&lt;Keywords&gt;study&lt;/Keywords&gt;&lt;Keywords&gt;time&lt;/Keywords&gt;&lt;Reprint&gt;Not in File&lt;/Reprint&gt;&lt;Start_Page&gt;252&lt;/Start_Page&gt;&lt;End_Page&gt;259&lt;/End_Page&gt;&lt;Periodical&gt;Mayo Clinic Proceedings&lt;/Periodical&gt;&lt;Volume&gt;76&lt;/Volume&gt;&lt;Issue&gt;3&lt;/Issue&gt;&lt;User_Def_1&gt;prev db RefID 10449&lt;/User_Def_1&gt;&lt;Address&gt;Division of Cardiovascular Diseases and Internal Medicine, Mayo Clinic, Rochester, Minn 55905, USA&lt;/Address&gt;&lt;ZZ_JournalFull&gt;&lt;f name="System"&gt;Mayo Clinic Proceedings&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11</w:t>
      </w:r>
      <w:r w:rsidR="00FC2DC5" w:rsidRPr="00EF4EB9">
        <w:rPr>
          <w:sz w:val="22"/>
          <w:szCs w:val="22"/>
        </w:rPr>
        <w:fldChar w:fldCharType="end"/>
      </w:r>
      <w:r w:rsidRPr="00EF4EB9">
        <w:rPr>
          <w:sz w:val="22"/>
          <w:szCs w:val="22"/>
        </w:rPr>
        <w:t xml:space="preserve"> was a case-control study.</w:t>
      </w:r>
    </w:p>
    <w:p w:rsidR="00DD03FA" w:rsidRPr="00EF4EB9" w:rsidRDefault="00DD03FA" w:rsidP="00DD03FA">
      <w:pPr>
        <w:pStyle w:val="TableTitle"/>
        <w:spacing w:line="360" w:lineRule="auto"/>
        <w:jc w:val="both"/>
        <w:rPr>
          <w:sz w:val="22"/>
          <w:szCs w:val="22"/>
        </w:rPr>
      </w:pPr>
      <w:r w:rsidRPr="00EF4EB9">
        <w:rPr>
          <w:sz w:val="22"/>
          <w:szCs w:val="22"/>
        </w:rPr>
        <w:t xml:space="preserve"> </w:t>
      </w:r>
    </w:p>
    <w:p w:rsidR="00DD03FA" w:rsidRPr="00EF4EB9" w:rsidRDefault="00DD03FA" w:rsidP="00DD03FA">
      <w:pPr>
        <w:pStyle w:val="TableTitle"/>
        <w:spacing w:line="360" w:lineRule="auto"/>
        <w:jc w:val="both"/>
        <w:rPr>
          <w:sz w:val="22"/>
          <w:szCs w:val="22"/>
        </w:rPr>
      </w:pPr>
      <w:r w:rsidRPr="00EF4EB9">
        <w:rPr>
          <w:sz w:val="22"/>
          <w:szCs w:val="22"/>
        </w:rPr>
        <w:t xml:space="preserve">Patients with AF were identified mainly by ECG, either at the time of recruitment or from hospital notes such as admissions notes or discharge records. </w:t>
      </w:r>
      <w:r w:rsidR="006F3558" w:rsidRPr="00EF4EB9">
        <w:rPr>
          <w:sz w:val="22"/>
          <w:szCs w:val="22"/>
        </w:rPr>
        <w:t>Four</w:t>
      </w:r>
      <w:r w:rsidRPr="00EF4EB9">
        <w:rPr>
          <w:sz w:val="22"/>
          <w:szCs w:val="22"/>
        </w:rPr>
        <w:t xml:space="preserve"> studies</w:t>
      </w:r>
      <w:r w:rsidR="006F3558" w:rsidRPr="00EF4EB9">
        <w:rPr>
          <w:sz w:val="22"/>
          <w:szCs w:val="22"/>
        </w:rPr>
        <w:t xml:space="preserve"> did not report</w:t>
      </w:r>
      <w:r w:rsidRPr="00EF4EB9">
        <w:rPr>
          <w:sz w:val="22"/>
          <w:szCs w:val="22"/>
        </w:rPr>
        <w:t xml:space="preserve"> the methods used to verify the presence or history of AF in eligible patients</w:t>
      </w:r>
      <w:r w:rsidR="00FC2DC5" w:rsidRPr="00EF4EB9">
        <w:rPr>
          <w:sz w:val="22"/>
          <w:szCs w:val="22"/>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ENpdGU+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=
</w:fldData>
        </w:fldChar>
      </w:r>
      <w:r w:rsidR="00C555BF">
        <w:rPr>
          <w:sz w:val="22"/>
          <w:szCs w:val="22"/>
        </w:rPr>
        <w:instrText xml:space="preserve"> ADDIN REFMGR.CITE </w:instrText>
      </w:r>
      <w:r w:rsidR="00FC2DC5">
        <w:rPr>
          <w:sz w:val="22"/>
          <w:szCs w:val="22"/>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ENpdGU+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12,114,120,124,125</w:t>
      </w:r>
      <w:r w:rsidR="00FC2DC5" w:rsidRPr="00EF4EB9">
        <w:rPr>
          <w:sz w:val="22"/>
          <w:szCs w:val="22"/>
        </w:rPr>
        <w:fldChar w:fldCharType="end"/>
      </w:r>
      <w:r w:rsidR="006F3558" w:rsidRPr="00EF4EB9">
        <w:rPr>
          <w:sz w:val="22"/>
          <w:szCs w:val="22"/>
        </w:rPr>
        <w:t>although one study gave details in a prior publication</w:t>
      </w:r>
      <w:r w:rsidR="006A11FA" w:rsidRPr="00EF4EB9">
        <w:rPr>
          <w:noProof/>
          <w:sz w:val="22"/>
          <w:szCs w:val="22"/>
          <w:vertAlign w:val="superscript"/>
        </w:rPr>
        <w:t>98</w:t>
      </w:r>
      <w:r w:rsidR="006F3558" w:rsidRPr="00EF4EB9">
        <w:rPr>
          <w:sz w:val="22"/>
          <w:szCs w:val="22"/>
        </w:rPr>
        <w:t xml:space="preserve"> and the others used candidates for cardioversion giving confidence in accuracy of diagnosis.  </w:t>
      </w:r>
      <w:r w:rsidRPr="00EF4EB9">
        <w:rPr>
          <w:sz w:val="22"/>
          <w:szCs w:val="22"/>
        </w:rPr>
        <w:t xml:space="preserve">While </w:t>
      </w:r>
      <w:r w:rsidR="006A11FA" w:rsidRPr="00EF4EB9">
        <w:rPr>
          <w:sz w:val="22"/>
          <w:szCs w:val="22"/>
        </w:rPr>
        <w:t>two</w:t>
      </w:r>
      <w:r w:rsidRPr="00EF4EB9">
        <w:rPr>
          <w:sz w:val="22"/>
          <w:szCs w:val="22"/>
        </w:rPr>
        <w:t xml:space="preserve"> retrospective studies</w:t>
      </w:r>
      <w:r w:rsidR="00FC2DC5" w:rsidRPr="00EF4EB9">
        <w:rPr>
          <w:sz w:val="22"/>
          <w:szCs w:val="22"/>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Q2l0ZT48QXV0aG9yPk5hcnVtaXlhPC9BdXRob3I+PFllYXI+MjAw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Q2l0ZT48QXV0aG9yPk5hcnVtaXlhPC9BdXRob3I+PFllYXI+MjAw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28,121</w:t>
      </w:r>
      <w:r w:rsidR="00FC2DC5" w:rsidRPr="00EF4EB9">
        <w:rPr>
          <w:sz w:val="22"/>
          <w:szCs w:val="22"/>
        </w:rPr>
        <w:fldChar w:fldCharType="end"/>
      </w:r>
      <w:r w:rsidR="00FA53BE" w:rsidRPr="00EF4EB9">
        <w:rPr>
          <w:sz w:val="22"/>
          <w:szCs w:val="22"/>
        </w:rPr>
        <w:t xml:space="preserve"> </w:t>
      </w:r>
      <w:r w:rsidRPr="00EF4EB9">
        <w:rPr>
          <w:sz w:val="22"/>
          <w:szCs w:val="22"/>
        </w:rPr>
        <w:t>used TOE and TTE in diagnosing the presence of ischaemic heart disease, the methods used to diagnose the presence of co-existing clinically significant cardiac pathologies was not detailed in 3 studies</w:t>
      </w:r>
      <w:r w:rsidR="00FA53BE" w:rsidRPr="00EF4EB9">
        <w:rPr>
          <w:sz w:val="22"/>
          <w:szCs w:val="22"/>
        </w:rPr>
        <w:t>.</w:t>
      </w:r>
      <w:r w:rsidR="00FC2DC5" w:rsidRPr="00EF4EB9">
        <w:rPr>
          <w:sz w:val="22"/>
          <w:szCs w:val="22"/>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Q2l0ZT48QXV0aG9y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Q2l0ZT48QXV0aG9y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15,118,119</w:t>
      </w:r>
      <w:r w:rsidR="00FC2DC5" w:rsidRPr="00EF4EB9">
        <w:rPr>
          <w:sz w:val="22"/>
          <w:szCs w:val="22"/>
        </w:rPr>
        <w:fldChar w:fldCharType="end"/>
      </w:r>
      <w:r w:rsidRPr="00EF4EB9">
        <w:rPr>
          <w:sz w:val="22"/>
          <w:szCs w:val="22"/>
        </w:rPr>
        <w:t xml:space="preserve"> The remaining studies relied on TOE and provided information on diagnostic criteria for pathologies of interest. Detailed descriptions of the assessors evaluating eligible patients regarding pathologies of interest were reported in </w:t>
      </w:r>
      <w:r w:rsidR="006A11FA" w:rsidRPr="00EF4EB9">
        <w:rPr>
          <w:sz w:val="22"/>
          <w:szCs w:val="22"/>
        </w:rPr>
        <w:t>four</w:t>
      </w:r>
      <w:r w:rsidRPr="00EF4EB9">
        <w:rPr>
          <w:sz w:val="22"/>
          <w:szCs w:val="22"/>
        </w:rPr>
        <w:t xml:space="preserve"> studies</w:t>
      </w:r>
      <w:r w:rsidR="00FC2DC5" w:rsidRPr="00EF4EB9">
        <w:rPr>
          <w:sz w:val="22"/>
          <w:szCs w:val="22"/>
        </w:rPr>
        <w:fldChar w:fldCharType="begin">
          <w:fldData xml:space="preserve">PFJlZm1hbj48Q2l0ZT48QXV0aG9yPkJsYWNrc2hlYXI8L0F1dGhvcj48WWVhcj4xOTk5PC9ZZWFy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Q2l0ZT48QXV0aG9yPkhlcHBlbGw8L0F1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</w:fldData>
        </w:fldChar>
      </w:r>
      <w:r w:rsidR="00C555BF">
        <w:rPr>
          <w:sz w:val="22"/>
          <w:szCs w:val="22"/>
        </w:rPr>
        <w:instrText xml:space="preserve"> ADDIN REFMGR.CITE </w:instrText>
      </w:r>
      <w:r w:rsidR="00FC2DC5">
        <w:rPr>
          <w:sz w:val="22"/>
          <w:szCs w:val="22"/>
        </w:rPr>
        <w:fldChar w:fldCharType="begin">
          <w:fldData xml:space="preserve">PFJlZm1hbj48Q2l0ZT48QXV0aG9yPkJsYWNrc2hlYXI8L0F1dGhvcj48WWVhcj4xOTk5PC9ZZWFy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Q2l0ZT48QXV0aG9yPkhlcHBlbGw8L0F1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13,114,116,123</w:t>
      </w:r>
      <w:r w:rsidR="00FC2DC5" w:rsidRPr="00EF4EB9">
        <w:rPr>
          <w:sz w:val="22"/>
          <w:szCs w:val="22"/>
        </w:rPr>
        <w:fldChar w:fldCharType="end"/>
      </w:r>
      <w:r w:rsidRPr="00EF4EB9">
        <w:rPr>
          <w:sz w:val="22"/>
          <w:szCs w:val="22"/>
        </w:rPr>
        <w:t>; for one of these studies</w:t>
      </w:r>
      <w:r w:rsidR="00B4463D" w:rsidRPr="00EF4EB9">
        <w:rPr>
          <w:sz w:val="22"/>
          <w:szCs w:val="22"/>
        </w:rPr>
        <w:t>,</w:t>
      </w:r>
      <w:r w:rsidR="00FC2DC5" w:rsidRPr="00EF4EB9">
        <w:rPr>
          <w:sz w:val="22"/>
          <w:szCs w:val="22"/>
        </w:rPr>
        <w:fldChar w:fldCharType="begin"/>
      </w:r>
      <w:r w:rsidR="00C555BF">
        <w:rPr>
          <w:sz w:val="22"/>
          <w:szCs w:val="22"/>
        </w:rPr>
        <w:instrText xml:space="preserve"> ADDIN REFMGR.CITE &lt;Refman&gt;&lt;Cite&gt;&lt;Author&gt;Blackshear&lt;/Author&gt;&lt;Year&gt;1999&lt;/Year&gt;&lt;RecNum&gt;3470&lt;/RecNum&gt;&lt;IDText&gt;Aortic plaque in atrial fibrillation: prevalence, predictors, and thromboembolic implications&lt;/IDText&gt;&lt;MDL Ref_Type="Journal"&gt;&lt;Ref_Type&gt;Journal&lt;/Ref_Type&gt;&lt;Ref_ID&gt;3470&lt;/Ref_ID&gt;&lt;Title_Primary&gt;Aortic plaque in atrial fibrillation: prevalence, predictors, and thromboembolic implications&lt;/Title_Primary&gt;&lt;Authors_Primary&gt;Blackshear,J.L.&lt;/Authors_Primary&gt;&lt;Authors_Primary&gt;Pearce,L.A.&lt;/Authors_Primary&gt;&lt;Authors_Primary&gt;Hart,R.G.&lt;/Authors_Primary&gt;&lt;Authors_Primary&gt;Zabalgoitia,M.&lt;/Authors_Primary&gt;&lt;Authors_Primary&gt;Labovitz,A.&lt;/Authors_Primary&gt;&lt;Authors_Primary&gt;Asinger,R.W.&lt;/Authors_Primary&gt;&lt;Authors_Primary&gt;Halperin,J.L.&lt;/Authors_Primary&gt;&lt;Date_Primary&gt;1999/4&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stenosis&lt;/Keywords&gt;&lt;Reprint&gt;In File&lt;/Reprint&gt;&lt;Start_Page&gt;834&lt;/Start_Page&gt;&lt;End_Page&gt;840&lt;/End_Page&gt;&lt;Periodical&gt;Stroke&lt;/Periodical&gt;&lt;Volume&gt;30&lt;/Volume&gt;&lt;Issue&gt;4&lt;/Issue&gt;&lt;User_Def_1&gt;Prev db RefID 4019&lt;/User_Def_1&gt;&lt;Address&gt;Mayo Clinic Jacksonville, Jacksonville, Fla. 32224, USA. jlb16@exjax.mayo.edu&lt;/Address&gt;&lt;ZZ_JournalFull&gt;&lt;f name="System"&gt;Stroke&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13</w:t>
      </w:r>
      <w:r w:rsidR="00FC2DC5" w:rsidRPr="00EF4EB9">
        <w:rPr>
          <w:sz w:val="22"/>
          <w:szCs w:val="22"/>
        </w:rPr>
        <w:fldChar w:fldCharType="end"/>
      </w:r>
      <w:r w:rsidRPr="00EF4EB9">
        <w:rPr>
          <w:sz w:val="22"/>
          <w:szCs w:val="22"/>
        </w:rPr>
        <w:t xml:space="preserve"> the relevant information was reported in a separate publication.</w:t>
      </w:r>
      <w:r w:rsidR="00FC2DC5" w:rsidRPr="00EF4EB9">
        <w:rPr>
          <w:sz w:val="22"/>
          <w:szCs w:val="22"/>
        </w:rPr>
        <w:fldChar w:fldCharType="begin"/>
      </w:r>
      <w:r w:rsidR="00C555BF">
        <w:rPr>
          <w:sz w:val="22"/>
          <w:szCs w:val="22"/>
        </w:rPr>
        <w:instrText xml:space="preserve"> ADDIN REFMGR.CITE &lt;Refman&gt;&lt;Cite&gt;&lt;Author&gt;Stroke Prevention in Atrial Fibrillation Investigators&lt;/Author&gt;&lt;Year&gt;1996&lt;/Year&gt;&lt;RecNum&gt;19798&lt;/RecNum&gt;&lt;IDText&gt;The Stroke Prevention in Atrial Fibrillation III randomized clinical trial: background, design and patient characteristics of the Stroke Prevention in Atrial Fibrillation III study&lt;/IDText&gt;&lt;MDL Ref_Type="Journal"&gt;&lt;Ref_Type&gt;Journal&lt;/Ref_Type&gt;&lt;Ref_ID&gt;19798&lt;/Ref_ID&gt;&lt;Title_Primary&gt;The Stroke Prevention in Atrial Fibrillation III randomized clinical trial: background, design and patient characteristics of the Stroke Prevention in Atrial Fibrillation III study&lt;/Title_Primary&gt;&lt;Authors_Primary&gt;Stroke Prevention in Atrial Fibrillation Investigators&lt;/Authors_Primary&gt;&lt;Date_Primary&gt;1996&lt;/Date_Primary&gt;&lt;Keywords&gt;stroke&lt;/Keywords&gt;&lt;Keywords&gt;prevention&lt;/Keywords&gt;&lt;Keywords&gt;Atrial fibrillation&lt;/Keywords&gt;&lt;Keywords&gt;clinical trial&lt;/Keywords&gt;&lt;Keywords&gt;patient&lt;/Keywords&gt;&lt;Keywords&gt;study&lt;/Keywords&gt;&lt;Reprint&gt;In File&lt;/Reprint&gt;&lt;Start_Page&gt;341&lt;/Start_Page&gt;&lt;End_Page&gt;353&lt;/End_Page&gt;&lt;Periodical&gt;J Stroke Cerebrovasc Dis.&lt;/Periodical&gt;&lt;Volume&gt;6&lt;/Volume&gt;&lt;ZZ_JournalStdAbbrev&gt;&lt;f name="System"&gt;J Stroke Cerebrovasc Dis.&lt;/f&gt;&lt;/ZZ_JournalStdAbbrev&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27</w:t>
      </w:r>
      <w:r w:rsidR="00FC2DC5" w:rsidRPr="00EF4EB9">
        <w:rPr>
          <w:sz w:val="22"/>
          <w:szCs w:val="22"/>
        </w:rPr>
        <w:fldChar w:fldCharType="end"/>
      </w:r>
      <w:r w:rsidRPr="00EF4EB9">
        <w:rPr>
          <w:sz w:val="22"/>
          <w:szCs w:val="22"/>
        </w:rPr>
        <w:t xml:space="preserve"> In one study</w:t>
      </w:r>
      <w:r w:rsidR="00B4463D" w:rsidRPr="00EF4EB9">
        <w:rPr>
          <w:sz w:val="22"/>
          <w:szCs w:val="22"/>
        </w:rPr>
        <w:t>,</w:t>
      </w:r>
      <w:r w:rsidR="00FC2DC5" w:rsidRPr="00EF4EB9">
        <w:rPr>
          <w:sz w:val="22"/>
          <w:szCs w:val="22"/>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sz w:val="22"/>
          <w:szCs w:val="22"/>
        </w:rPr>
        <w:instrText xml:space="preserve"> ADDIN REFMGR.CITE </w:instrText>
      </w:r>
      <w:r w:rsidR="00FC2DC5">
        <w:rPr>
          <w:sz w:val="22"/>
          <w:szCs w:val="22"/>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16</w:t>
      </w:r>
      <w:r w:rsidR="00FC2DC5" w:rsidRPr="00EF4EB9">
        <w:rPr>
          <w:sz w:val="22"/>
          <w:szCs w:val="22"/>
        </w:rPr>
        <w:fldChar w:fldCharType="end"/>
      </w:r>
      <w:r w:rsidRPr="00EF4EB9">
        <w:rPr>
          <w:sz w:val="22"/>
          <w:szCs w:val="22"/>
        </w:rPr>
        <w:t xml:space="preserve"> outcome data were incomplete; the reason was that TOE provided inadequate visualisation of the pathology of interest in a number of patients.</w:t>
      </w:r>
    </w:p>
    <w:p w:rsidR="00DD03FA" w:rsidRPr="00EF4EB9" w:rsidRDefault="00DD03FA" w:rsidP="00DD03FA">
      <w:pPr>
        <w:pStyle w:val="TableTitle"/>
        <w:spacing w:line="360" w:lineRule="auto"/>
        <w:jc w:val="both"/>
        <w:rPr>
          <w:sz w:val="22"/>
          <w:szCs w:val="22"/>
        </w:rPr>
      </w:pPr>
    </w:p>
    <w:p w:rsidR="00DD03FA" w:rsidRPr="00EF4EB9" w:rsidRDefault="00DD03FA" w:rsidP="00DD03FA">
      <w:pPr>
        <w:pStyle w:val="TableTitle"/>
        <w:spacing w:line="360" w:lineRule="auto"/>
        <w:jc w:val="both"/>
        <w:rPr>
          <w:sz w:val="22"/>
          <w:szCs w:val="22"/>
        </w:rPr>
      </w:pPr>
      <w:r w:rsidRPr="00EF4EB9">
        <w:rPr>
          <w:sz w:val="22"/>
          <w:szCs w:val="22"/>
        </w:rPr>
        <w:t>All methodological quality criteria of interest were met in 6 studies.</w:t>
      </w:r>
      <w:r w:rsidR="00FC2DC5" w:rsidRPr="00EF4EB9">
        <w:rPr>
          <w:sz w:val="22"/>
          <w:szCs w:val="22"/>
        </w:rPr>
        <w:fldChar w:fldCharType="begin">
          <w:fldData xml:space="preserve">PFJlZm1hbj48Q2l0ZT48QXV0aG9yPkFnbW9uPC9BdXRob3I+PFllYXI+MjAwMTwvWWVhcj48UmVj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</w:fldData>
        </w:fldChar>
      </w:r>
      <w:r w:rsidR="00C555BF">
        <w:rPr>
          <w:sz w:val="22"/>
          <w:szCs w:val="22"/>
        </w:rPr>
        <w:instrText xml:space="preserve"> ADDIN REFMGR.CITE </w:instrText>
      </w:r>
      <w:r w:rsidR="00FC2DC5">
        <w:rPr>
          <w:sz w:val="22"/>
          <w:szCs w:val="22"/>
        </w:rPr>
        <w:fldChar w:fldCharType="begin">
          <w:fldData xml:space="preserve">PFJlZm1hbj48Q2l0ZT48QXV0aG9yPkFnbW9uPC9BdXRob3I+PFllYXI+MjAwMTwvWWVhcj48UmVj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11,113,117,122,123,125</w:t>
      </w:r>
      <w:r w:rsidR="00FC2DC5" w:rsidRPr="00EF4EB9">
        <w:rPr>
          <w:sz w:val="22"/>
          <w:szCs w:val="22"/>
        </w:rPr>
        <w:fldChar w:fldCharType="end"/>
      </w:r>
      <w:r w:rsidRPr="00EF4EB9">
        <w:rPr>
          <w:sz w:val="22"/>
          <w:szCs w:val="22"/>
        </w:rPr>
        <w:t xml:space="preserve"> At least one criteria was not satisfied in 3 studies</w:t>
      </w:r>
      <w:r w:rsidR="00B4463D" w:rsidRPr="00EF4EB9">
        <w:rPr>
          <w:sz w:val="22"/>
          <w:szCs w:val="22"/>
        </w:rPr>
        <w:t>,</w:t>
      </w:r>
      <w:r w:rsidR="00FC2DC5" w:rsidRPr="00EF4EB9">
        <w:rPr>
          <w:sz w:val="22"/>
          <w:szCs w:val="22"/>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Q2l0ZT48QXV0aG9yPmRlIERpdml0aWlz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</w:fldData>
        </w:fldChar>
      </w:r>
      <w:r w:rsidR="00C555BF">
        <w:rPr>
          <w:sz w:val="22"/>
          <w:szCs w:val="22"/>
        </w:rPr>
        <w:instrText xml:space="preserve"> ADDIN REFMGR.CITE </w:instrText>
      </w:r>
      <w:r w:rsidR="00FC2DC5">
        <w:rPr>
          <w:sz w:val="22"/>
          <w:szCs w:val="22"/>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Q2l0ZT48QXV0aG9yPmRlIERpdml0aWlz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28,114,116</w:t>
      </w:r>
      <w:r w:rsidR="00FC2DC5" w:rsidRPr="00EF4EB9">
        <w:rPr>
          <w:sz w:val="22"/>
          <w:szCs w:val="22"/>
        </w:rPr>
        <w:fldChar w:fldCharType="end"/>
      </w:r>
      <w:r w:rsidRPr="00EF4EB9">
        <w:rPr>
          <w:sz w:val="22"/>
          <w:szCs w:val="22"/>
        </w:rPr>
        <w:t xml:space="preserve"> partially met in 1 study (Dang or had  unclear information in one study.</w:t>
      </w:r>
      <w:r w:rsidR="00FC2DC5" w:rsidRPr="00EF4EB9">
        <w:rPr>
          <w:sz w:val="22"/>
          <w:szCs w:val="22"/>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sz w:val="22"/>
          <w:szCs w:val="22"/>
        </w:rPr>
        <w:instrText xml:space="preserve"> ADDIN REFMGR.CITE </w:instrText>
      </w:r>
      <w:r w:rsidR="00FC2DC5">
        <w:rPr>
          <w:sz w:val="22"/>
          <w:szCs w:val="22"/>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12</w:t>
      </w:r>
      <w:r w:rsidR="00FC2DC5" w:rsidRPr="00EF4EB9">
        <w:rPr>
          <w:sz w:val="22"/>
          <w:szCs w:val="22"/>
        </w:rPr>
        <w:fldChar w:fldCharType="end"/>
      </w:r>
      <w:r w:rsidRPr="00EF4EB9">
        <w:rPr>
          <w:sz w:val="22"/>
          <w:szCs w:val="22"/>
        </w:rPr>
        <w:t xml:space="preserve"> In the remaining studies</w:t>
      </w:r>
      <w:r w:rsidR="00FC2DC5" w:rsidRPr="00EF4EB9">
        <w:rPr>
          <w:sz w:val="22"/>
          <w:szCs w:val="22"/>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ENpdGU+PEF1dGhvcj5MaXA8L0F1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</w:fldData>
        </w:fldChar>
      </w:r>
      <w:r w:rsidR="00C555BF">
        <w:rPr>
          <w:sz w:val="22"/>
          <w:szCs w:val="22"/>
        </w:rPr>
        <w:instrText xml:space="preserve"> ADDIN REFMGR.CITE </w:instrText>
      </w:r>
      <w:r w:rsidR="00FC2DC5">
        <w:rPr>
          <w:sz w:val="22"/>
          <w:szCs w:val="22"/>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ENpdGU+PEF1dGhvcj5MaXA8L0F1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</w:fldData>
        </w:fldChar>
      </w:r>
      <w:r w:rsidR="00C555BF">
        <w:rPr>
          <w:sz w:val="22"/>
          <w:szCs w:val="22"/>
        </w:rPr>
        <w:instrText xml:space="preserve"> ADDIN EN.CITE.DATA </w:instrText>
      </w:r>
      <w:r w:rsidR="00FC2DC5">
        <w:rPr>
          <w:sz w:val="22"/>
          <w:szCs w:val="22"/>
        </w:rPr>
      </w:r>
      <w:r w:rsidR="00FC2DC5">
        <w:rPr>
          <w:sz w:val="22"/>
          <w:szCs w:val="22"/>
        </w:rPr>
        <w:fldChar w:fldCharType="end"/>
      </w:r>
      <w:r w:rsidR="00FC2DC5" w:rsidRPr="00EF4EB9">
        <w:rPr>
          <w:sz w:val="22"/>
          <w:szCs w:val="22"/>
        </w:rPr>
      </w:r>
      <w:r w:rsidR="00FC2DC5" w:rsidRPr="00EF4EB9">
        <w:rPr>
          <w:sz w:val="22"/>
          <w:szCs w:val="22"/>
        </w:rPr>
        <w:fldChar w:fldCharType="separate"/>
      </w:r>
      <w:r w:rsidR="005A1380" w:rsidRPr="005A1380">
        <w:rPr>
          <w:noProof/>
          <w:sz w:val="22"/>
          <w:szCs w:val="22"/>
          <w:vertAlign w:val="superscript"/>
        </w:rPr>
        <w:t>118,119,121,124</w:t>
      </w:r>
      <w:r w:rsidR="00FC2DC5" w:rsidRPr="00EF4EB9">
        <w:rPr>
          <w:sz w:val="22"/>
          <w:szCs w:val="22"/>
        </w:rPr>
        <w:fldChar w:fldCharType="end"/>
      </w:r>
      <w:r w:rsidR="00FA53BE" w:rsidRPr="00EF4EB9">
        <w:rPr>
          <w:sz w:val="22"/>
          <w:szCs w:val="22"/>
        </w:rPr>
        <w:t xml:space="preserve"> </w:t>
      </w:r>
      <w:r w:rsidRPr="00EF4EB9">
        <w:rPr>
          <w:sz w:val="22"/>
          <w:szCs w:val="22"/>
        </w:rPr>
        <w:t>two or more criteria were not fulfilled.</w:t>
      </w:r>
    </w:p>
    <w:p w:rsidR="00DD03FA" w:rsidRPr="00EF4EB9" w:rsidRDefault="00DD03FA" w:rsidP="00DD03FA">
      <w:pPr>
        <w:spacing w:line="360" w:lineRule="auto"/>
        <w:rPr>
          <w:rFonts w:eastAsia="Calibri"/>
          <w:sz w:val="20"/>
          <w:szCs w:val="20"/>
          <w:lang w:eastAsia="en-US"/>
        </w:rPr>
      </w:pPr>
    </w:p>
    <w:p w:rsidR="00A17B4E" w:rsidRPr="00EF4EB9" w:rsidRDefault="00A17B4E" w:rsidP="00DD03FA">
      <w:pPr>
        <w:spacing w:line="360" w:lineRule="auto"/>
        <w:rPr>
          <w:rFonts w:eastAsia="Calibri"/>
          <w:sz w:val="20"/>
          <w:szCs w:val="20"/>
          <w:lang w:eastAsia="en-US"/>
        </w:rPr>
      </w:pPr>
    </w:p>
    <w:p w:rsidR="00DD03FA" w:rsidRPr="00EF4EB9" w:rsidRDefault="00DD03FA" w:rsidP="0085086B">
      <w:pPr>
        <w:tabs>
          <w:tab w:val="center" w:pos="4153"/>
          <w:tab w:val="right" w:pos="8306"/>
        </w:tabs>
        <w:spacing w:line="360" w:lineRule="auto"/>
        <w:outlineLvl w:val="0"/>
        <w:rPr>
          <w:sz w:val="22"/>
          <w:szCs w:val="22"/>
        </w:rPr>
      </w:pPr>
      <w:r w:rsidRPr="00EF4EB9">
        <w:rPr>
          <w:sz w:val="22"/>
          <w:szCs w:val="22"/>
        </w:rPr>
        <w:t>5.2.2.2  Prevalence results</w:t>
      </w: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rPr>
        <w:t xml:space="preserve">One prevalence study was identified that </w:t>
      </w:r>
      <w:r w:rsidR="0043195D" w:rsidRPr="00EF4EB9">
        <w:rPr>
          <w:rFonts w:eastAsia="Calibri"/>
          <w:sz w:val="22"/>
          <w:szCs w:val="22"/>
        </w:rPr>
        <w:t>sought to identify prevalence of atrial septal defect</w:t>
      </w:r>
      <w:r w:rsidRPr="00EF4EB9">
        <w:rPr>
          <w:rFonts w:eastAsia="Calibri"/>
          <w:sz w:val="22"/>
          <w:szCs w:val="22"/>
        </w:rPr>
        <w:t>,</w:t>
      </w:r>
      <w:r w:rsidR="00601A46" w:rsidRPr="00EF4EB9">
        <w:rPr>
          <w:rFonts w:eastAsia="Calibri"/>
          <w:sz w:val="22"/>
          <w:szCs w:val="22"/>
        </w:rPr>
        <w:t xml:space="preserve"> as presented in</w:t>
      </w:r>
      <w:r w:rsidRPr="00EF4EB9">
        <w:rPr>
          <w:rFonts w:eastAsia="Calibri"/>
          <w:sz w:val="22"/>
          <w:szCs w:val="22"/>
        </w:rPr>
        <w:t xml:space="preserve"> Table </w:t>
      </w:r>
      <w:r w:rsidR="005B514A" w:rsidRPr="00EF4EB9">
        <w:rPr>
          <w:rFonts w:eastAsia="Calibri"/>
          <w:sz w:val="22"/>
          <w:szCs w:val="22"/>
        </w:rPr>
        <w:t>14</w:t>
      </w:r>
      <w:r w:rsidRPr="00EF4EB9">
        <w:rPr>
          <w:rFonts w:eastAsia="Calibri"/>
          <w:sz w:val="22"/>
          <w:szCs w:val="22"/>
        </w:rPr>
        <w:t>.  This study, Lip et al 1997</w:t>
      </w:r>
      <w:r w:rsidR="00FC2DC5" w:rsidRPr="00EF4EB9">
        <w:rPr>
          <w:rFonts w:eastAsia="Calibri"/>
          <w:sz w:val="22"/>
          <w:szCs w:val="22"/>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sz w:val="22"/>
          <w:szCs w:val="22"/>
        </w:rPr>
        <w:instrText xml:space="preserve"> ADDIN REFMGR.CITE </w:instrText>
      </w:r>
      <w:r w:rsidR="00FC2DC5">
        <w:rPr>
          <w:rFonts w:eastAsia="Calibri"/>
          <w:sz w:val="22"/>
          <w:szCs w:val="22"/>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sz w:val="22"/>
          <w:szCs w:val="22"/>
        </w:rPr>
        <w:instrText xml:space="preserve"> ADDIN EN.CITE.DATA </w:instrText>
      </w:r>
      <w:r w:rsidR="00FC2DC5">
        <w:rPr>
          <w:rFonts w:eastAsia="Calibri"/>
          <w:sz w:val="22"/>
          <w:szCs w:val="22"/>
        </w:rPr>
      </w:r>
      <w:r w:rsidR="00FC2DC5">
        <w:rPr>
          <w:rFonts w:eastAsia="Calibri"/>
          <w:sz w:val="22"/>
          <w:szCs w:val="22"/>
        </w:rPr>
        <w:fldChar w:fldCharType="end"/>
      </w:r>
      <w:r w:rsidR="00FC2DC5" w:rsidRPr="00EF4EB9">
        <w:rPr>
          <w:rFonts w:eastAsia="Calibri"/>
          <w:sz w:val="22"/>
          <w:szCs w:val="22"/>
        </w:rPr>
      </w:r>
      <w:r w:rsidR="00FC2DC5" w:rsidRPr="00EF4EB9">
        <w:rPr>
          <w:rFonts w:eastAsia="Calibri"/>
          <w:sz w:val="22"/>
          <w:szCs w:val="22"/>
        </w:rPr>
        <w:fldChar w:fldCharType="separate"/>
      </w:r>
      <w:r w:rsidR="005A1380" w:rsidRPr="005A1380">
        <w:rPr>
          <w:rFonts w:eastAsia="Calibri"/>
          <w:noProof/>
          <w:sz w:val="22"/>
          <w:szCs w:val="22"/>
          <w:vertAlign w:val="superscript"/>
        </w:rPr>
        <w:t>119</w:t>
      </w:r>
      <w:r w:rsidR="00FC2DC5" w:rsidRPr="00EF4EB9">
        <w:rPr>
          <w:rFonts w:eastAsia="Calibri"/>
          <w:sz w:val="22"/>
          <w:szCs w:val="22"/>
        </w:rPr>
        <w:fldChar w:fldCharType="end"/>
      </w:r>
      <w:r w:rsidRPr="00EF4EB9">
        <w:rPr>
          <w:rFonts w:eastAsia="Calibri"/>
          <w:sz w:val="22"/>
          <w:szCs w:val="22"/>
        </w:rPr>
        <w:t>, found a prevalence of 0.9% for atrial septal defect.</w:t>
      </w:r>
      <w:r w:rsidR="0043195D" w:rsidRPr="00EF4EB9">
        <w:rPr>
          <w:rFonts w:eastAsia="Calibri"/>
          <w:sz w:val="22"/>
          <w:szCs w:val="22"/>
        </w:rPr>
        <w:t xml:space="preserve">  This study looked at a cross-section of patient records in UK primary care.  </w:t>
      </w:r>
    </w:p>
    <w:p w:rsidR="00DD03FA" w:rsidRPr="00EF4EB9" w:rsidRDefault="00DD03FA" w:rsidP="00DD03FA">
      <w:pPr>
        <w:spacing w:line="360" w:lineRule="auto"/>
        <w:rPr>
          <w:rFonts w:eastAsia="Calibri"/>
          <w:sz w:val="22"/>
          <w:szCs w:val="22"/>
          <w:lang w:eastAsia="en-US"/>
        </w:rPr>
      </w:pPr>
    </w:p>
    <w:p w:rsidR="00DD03FA" w:rsidRPr="00EF4EB9" w:rsidRDefault="00DD03FA" w:rsidP="0085086B">
      <w:pPr>
        <w:spacing w:line="360" w:lineRule="auto"/>
        <w:outlineLvl w:val="0"/>
        <w:rPr>
          <w:rFonts w:eastAsia="Calibri"/>
          <w:b/>
          <w:sz w:val="22"/>
          <w:szCs w:val="22"/>
          <w:lang w:eastAsia="en-US"/>
        </w:rPr>
      </w:pPr>
      <w:r w:rsidRPr="00EF4EB9">
        <w:rPr>
          <w:rFonts w:eastAsia="Calibri"/>
          <w:b/>
          <w:sz w:val="22"/>
          <w:szCs w:val="22"/>
          <w:lang w:eastAsia="en-US"/>
        </w:rPr>
        <w:t xml:space="preserve">Table </w:t>
      </w:r>
      <w:r w:rsidR="006C472E" w:rsidRPr="00EF4EB9">
        <w:rPr>
          <w:rFonts w:eastAsia="Calibri"/>
          <w:b/>
          <w:sz w:val="22"/>
          <w:szCs w:val="22"/>
          <w:lang w:eastAsia="en-US"/>
        </w:rPr>
        <w:t>14:</w:t>
      </w:r>
      <w:r w:rsidR="006C472E" w:rsidRPr="00EF4EB9">
        <w:rPr>
          <w:rFonts w:eastAsia="Calibri"/>
          <w:b/>
          <w:sz w:val="22"/>
          <w:szCs w:val="22"/>
          <w:lang w:eastAsia="en-US"/>
        </w:rPr>
        <w:tab/>
      </w:r>
      <w:r w:rsidRPr="00EF4EB9">
        <w:rPr>
          <w:rFonts w:eastAsia="Calibri"/>
          <w:b/>
          <w:sz w:val="22"/>
          <w:szCs w:val="22"/>
          <w:lang w:eastAsia="en-US"/>
        </w:rPr>
        <w:t>Prevalence study Structural defe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4"/>
        <w:gridCol w:w="2137"/>
        <w:gridCol w:w="2145"/>
        <w:gridCol w:w="2146"/>
      </w:tblGrid>
      <w:tr w:rsidR="00DD03FA" w:rsidRPr="00EF4EB9" w:rsidTr="003E06D1">
        <w:tc>
          <w:tcPr>
            <w:tcW w:w="2094" w:type="dxa"/>
          </w:tcPr>
          <w:p w:rsidR="00DD03FA" w:rsidRPr="00EF4EB9" w:rsidRDefault="00DD03FA" w:rsidP="003E06D1">
            <w:pPr>
              <w:rPr>
                <w:rFonts w:eastAsia="Calibri"/>
                <w:sz w:val="20"/>
                <w:szCs w:val="20"/>
                <w:lang w:eastAsia="en-US"/>
              </w:rPr>
            </w:pPr>
            <w:r w:rsidRPr="00EF4EB9">
              <w:rPr>
                <w:rFonts w:eastAsia="Calibri"/>
                <w:sz w:val="20"/>
                <w:szCs w:val="20"/>
                <w:lang w:eastAsia="en-US"/>
              </w:rPr>
              <w:t>Study</w:t>
            </w:r>
          </w:p>
        </w:tc>
        <w:tc>
          <w:tcPr>
            <w:tcW w:w="2137" w:type="dxa"/>
          </w:tcPr>
          <w:p w:rsidR="00DD03FA" w:rsidRPr="00EF4EB9" w:rsidRDefault="00DD03FA" w:rsidP="003E06D1">
            <w:pPr>
              <w:rPr>
                <w:rFonts w:eastAsia="Calibri"/>
                <w:sz w:val="20"/>
                <w:szCs w:val="20"/>
                <w:lang w:eastAsia="en-US"/>
              </w:rPr>
            </w:pPr>
            <w:r w:rsidRPr="00EF4EB9">
              <w:rPr>
                <w:rFonts w:eastAsia="Calibri"/>
                <w:sz w:val="20"/>
                <w:szCs w:val="20"/>
                <w:lang w:eastAsia="en-US"/>
              </w:rPr>
              <w:t>Pathology</w:t>
            </w:r>
          </w:p>
        </w:tc>
        <w:tc>
          <w:tcPr>
            <w:tcW w:w="2145" w:type="dxa"/>
          </w:tcPr>
          <w:p w:rsidR="00DD03FA" w:rsidRPr="00EF4EB9" w:rsidRDefault="00DD03FA" w:rsidP="003E06D1">
            <w:pPr>
              <w:rPr>
                <w:rFonts w:eastAsia="Calibri"/>
                <w:sz w:val="20"/>
                <w:szCs w:val="20"/>
                <w:lang w:eastAsia="en-US"/>
              </w:rPr>
            </w:pPr>
            <w:r w:rsidRPr="00EF4EB9">
              <w:rPr>
                <w:rFonts w:eastAsia="Calibri"/>
                <w:sz w:val="20"/>
                <w:szCs w:val="20"/>
                <w:lang w:eastAsia="en-US"/>
              </w:rPr>
              <w:t>Population (n, type of AF)</w:t>
            </w:r>
          </w:p>
        </w:tc>
        <w:tc>
          <w:tcPr>
            <w:tcW w:w="2146" w:type="dxa"/>
          </w:tcPr>
          <w:p w:rsidR="00DD03FA" w:rsidRPr="00EF4EB9" w:rsidRDefault="00DD03FA" w:rsidP="003E06D1">
            <w:pPr>
              <w:rPr>
                <w:rFonts w:eastAsia="Calibri"/>
                <w:sz w:val="20"/>
                <w:szCs w:val="20"/>
                <w:lang w:eastAsia="en-US"/>
              </w:rPr>
            </w:pPr>
            <w:r w:rsidRPr="00EF4EB9">
              <w:rPr>
                <w:rFonts w:eastAsia="Calibri"/>
                <w:sz w:val="20"/>
                <w:szCs w:val="20"/>
                <w:lang w:eastAsia="en-US"/>
              </w:rPr>
              <w:t>Prevalence (%)</w:t>
            </w:r>
          </w:p>
        </w:tc>
      </w:tr>
      <w:tr w:rsidR="00DD03FA" w:rsidRPr="00EF4EB9" w:rsidTr="003E06D1">
        <w:tc>
          <w:tcPr>
            <w:tcW w:w="2094" w:type="dxa"/>
          </w:tcPr>
          <w:p w:rsidR="00DD03FA" w:rsidRPr="00EF4EB9" w:rsidRDefault="00DD03FA" w:rsidP="005A1380">
            <w:pPr>
              <w:rPr>
                <w:rFonts w:eastAsia="Calibri"/>
                <w:sz w:val="20"/>
                <w:szCs w:val="20"/>
                <w:lang w:eastAsia="en-US"/>
              </w:rPr>
            </w:pPr>
            <w:r w:rsidRPr="00EF4EB9">
              <w:rPr>
                <w:rFonts w:eastAsia="Calibri"/>
                <w:sz w:val="20"/>
                <w:szCs w:val="20"/>
                <w:lang w:eastAsia="en-US"/>
              </w:rPr>
              <w:t>Lip et al 1997</w:t>
            </w:r>
            <w:r w:rsidR="00FC2DC5" w:rsidRPr="00EF4EB9">
              <w:rPr>
                <w:rFonts w:eastAsia="Calibri"/>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9</w:t>
            </w:r>
            <w:r w:rsidR="00FC2DC5" w:rsidRPr="00EF4EB9">
              <w:rPr>
                <w:rFonts w:eastAsia="Calibri"/>
                <w:sz w:val="20"/>
                <w:szCs w:val="20"/>
                <w:lang w:eastAsia="en-US"/>
              </w:rPr>
              <w:fldChar w:fldCharType="end"/>
            </w:r>
          </w:p>
        </w:tc>
        <w:tc>
          <w:tcPr>
            <w:tcW w:w="2137" w:type="dxa"/>
          </w:tcPr>
          <w:p w:rsidR="00DD03FA" w:rsidRPr="00EF4EB9" w:rsidRDefault="00DD03FA" w:rsidP="003E06D1">
            <w:pPr>
              <w:rPr>
                <w:rFonts w:eastAsia="Calibri"/>
                <w:sz w:val="20"/>
                <w:szCs w:val="20"/>
                <w:lang w:eastAsia="en-US"/>
              </w:rPr>
            </w:pPr>
            <w:r w:rsidRPr="00EF4EB9">
              <w:rPr>
                <w:rFonts w:eastAsia="Calibri"/>
                <w:sz w:val="20"/>
                <w:szCs w:val="20"/>
                <w:lang w:eastAsia="en-US"/>
              </w:rPr>
              <w:t>Atrial septal defect</w:t>
            </w:r>
          </w:p>
        </w:tc>
        <w:tc>
          <w:tcPr>
            <w:tcW w:w="2145" w:type="dxa"/>
          </w:tcPr>
          <w:p w:rsidR="00DD03FA" w:rsidRPr="00EF4EB9" w:rsidRDefault="00DD03FA" w:rsidP="003E06D1">
            <w:pPr>
              <w:rPr>
                <w:rFonts w:eastAsia="Calibri"/>
                <w:sz w:val="20"/>
                <w:szCs w:val="20"/>
                <w:lang w:eastAsia="en-US"/>
              </w:rPr>
            </w:pPr>
            <w:r w:rsidRPr="00EF4EB9">
              <w:rPr>
                <w:rFonts w:eastAsia="Calibri"/>
                <w:sz w:val="20"/>
                <w:szCs w:val="20"/>
                <w:lang w:eastAsia="en-US"/>
              </w:rPr>
              <w:t>111 AF</w:t>
            </w:r>
          </w:p>
        </w:tc>
        <w:tc>
          <w:tcPr>
            <w:tcW w:w="2146" w:type="dxa"/>
          </w:tcPr>
          <w:p w:rsidR="00DD03FA" w:rsidRPr="00EF4EB9" w:rsidRDefault="00DD03FA" w:rsidP="003E06D1">
            <w:pPr>
              <w:rPr>
                <w:rFonts w:eastAsia="Calibri"/>
                <w:sz w:val="20"/>
                <w:szCs w:val="20"/>
                <w:lang w:eastAsia="en-US"/>
              </w:rPr>
            </w:pPr>
            <w:r w:rsidRPr="00EF4EB9">
              <w:rPr>
                <w:rFonts w:eastAsia="Calibri"/>
                <w:sz w:val="20"/>
                <w:szCs w:val="20"/>
                <w:lang w:eastAsia="en-US"/>
              </w:rPr>
              <w:t>0.9</w:t>
            </w:r>
          </w:p>
        </w:tc>
      </w:tr>
    </w:tbl>
    <w:p w:rsidR="00DD03FA" w:rsidRPr="00EF4EB9" w:rsidRDefault="00DD03FA" w:rsidP="00DD03FA">
      <w:pPr>
        <w:rPr>
          <w:rFonts w:eastAsia="Calibri"/>
          <w:sz w:val="20"/>
          <w:szCs w:val="20"/>
          <w:lang w:eastAsia="en-US"/>
        </w:rPr>
      </w:pPr>
    </w:p>
    <w:p w:rsidR="00DD03FA" w:rsidRPr="00EF4EB9" w:rsidRDefault="00DD03FA" w:rsidP="00DD03FA">
      <w:pPr>
        <w:rPr>
          <w:rFonts w:eastAsia="Calibri"/>
          <w:sz w:val="20"/>
          <w:szCs w:val="20"/>
          <w:lang w:eastAsia="en-US"/>
        </w:rPr>
      </w:pPr>
    </w:p>
    <w:p w:rsidR="00DD03FA" w:rsidRPr="00EF4EB9" w:rsidRDefault="00A17B4E" w:rsidP="00DD03FA">
      <w:pPr>
        <w:spacing w:line="360" w:lineRule="auto"/>
        <w:jc w:val="both"/>
        <w:rPr>
          <w:rFonts w:eastAsia="Calibri"/>
          <w:sz w:val="22"/>
          <w:szCs w:val="22"/>
          <w:lang w:eastAsia="en-US"/>
        </w:rPr>
      </w:pPr>
      <w:r w:rsidRPr="00EF4EB9">
        <w:rPr>
          <w:rFonts w:eastAsia="Calibri"/>
          <w:sz w:val="22"/>
          <w:szCs w:val="22"/>
          <w:lang w:eastAsia="en-US"/>
        </w:rPr>
        <w:t>Fifteen</w:t>
      </w:r>
      <w:r w:rsidR="00DD03FA" w:rsidRPr="00EF4EB9">
        <w:rPr>
          <w:rFonts w:eastAsia="Calibri"/>
          <w:sz w:val="22"/>
          <w:szCs w:val="22"/>
          <w:lang w:eastAsia="en-US"/>
        </w:rPr>
        <w:t xml:space="preserve"> studies investigated the prevalence of pathologies within the category </w:t>
      </w:r>
      <w:r w:rsidR="00E45741" w:rsidRPr="00EF4EB9">
        <w:rPr>
          <w:rFonts w:eastAsia="Calibri"/>
          <w:sz w:val="22"/>
          <w:szCs w:val="22"/>
          <w:lang w:eastAsia="en-US"/>
        </w:rPr>
        <w:t>Ischaemia/thrombosis</w:t>
      </w:r>
      <w:r w:rsidR="00DD03FA" w:rsidRPr="00EF4EB9">
        <w:rPr>
          <w:rFonts w:eastAsia="Calibri"/>
          <w:sz w:val="22"/>
          <w:szCs w:val="22"/>
          <w:lang w:eastAsia="en-US"/>
        </w:rPr>
        <w:t xml:space="preserve">, </w:t>
      </w:r>
      <w:r w:rsidR="00601A46" w:rsidRPr="00EF4EB9">
        <w:rPr>
          <w:rFonts w:eastAsia="Calibri"/>
          <w:sz w:val="22"/>
          <w:szCs w:val="22"/>
          <w:lang w:eastAsia="en-US"/>
        </w:rPr>
        <w:t>as shown in</w:t>
      </w:r>
      <w:r w:rsidRPr="00EF4EB9">
        <w:rPr>
          <w:rFonts w:eastAsia="Calibri"/>
          <w:sz w:val="22"/>
          <w:szCs w:val="22"/>
          <w:lang w:eastAsia="en-US"/>
        </w:rPr>
        <w:t xml:space="preserve"> </w:t>
      </w:r>
      <w:r w:rsidR="00DD03FA" w:rsidRPr="00EF4EB9">
        <w:rPr>
          <w:rFonts w:eastAsia="Calibri"/>
          <w:sz w:val="22"/>
          <w:szCs w:val="22"/>
          <w:lang w:eastAsia="en-US"/>
        </w:rPr>
        <w:t xml:space="preserve">Table </w:t>
      </w:r>
      <w:r w:rsidR="005B514A" w:rsidRPr="00EF4EB9">
        <w:rPr>
          <w:rFonts w:eastAsia="Calibri"/>
          <w:sz w:val="22"/>
          <w:szCs w:val="22"/>
          <w:lang w:eastAsia="en-US"/>
        </w:rPr>
        <w:t>15</w:t>
      </w:r>
      <w:r w:rsidR="00DD03FA" w:rsidRPr="00EF4EB9">
        <w:rPr>
          <w:rFonts w:eastAsia="Calibri"/>
          <w:sz w:val="22"/>
          <w:szCs w:val="22"/>
          <w:lang w:eastAsia="en-US"/>
        </w:rPr>
        <w:t xml:space="preserve">. </w:t>
      </w:r>
      <w:r w:rsidR="007E7497" w:rsidRPr="00EF4EB9">
        <w:rPr>
          <w:rFonts w:eastAsia="Calibri"/>
          <w:sz w:val="22"/>
          <w:szCs w:val="22"/>
          <w:lang w:eastAsia="en-US"/>
        </w:rPr>
        <w:t xml:space="preserve">One study, </w:t>
      </w:r>
      <w:r w:rsidR="007E7497" w:rsidRPr="00EF4EB9">
        <w:rPr>
          <w:rFonts w:eastAsia="Calibri"/>
          <w:color w:val="000000"/>
          <w:sz w:val="22"/>
          <w:szCs w:val="22"/>
          <w:lang w:eastAsia="en-US"/>
        </w:rPr>
        <w:t>Lip et al 1997</w:t>
      </w:r>
      <w:r w:rsidR="00B4463D" w:rsidRPr="00EF4EB9">
        <w:rPr>
          <w:rFonts w:eastAsia="Calibri"/>
          <w:color w:val="000000"/>
          <w:sz w:val="22"/>
          <w:szCs w:val="22"/>
          <w:lang w:eastAsia="en-US"/>
        </w:rPr>
        <w:t>,</w:t>
      </w:r>
      <w:r w:rsidR="00FC2DC5" w:rsidRPr="00EF4EB9">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9</w:t>
      </w:r>
      <w:r w:rsidR="00FC2DC5" w:rsidRPr="00EF4EB9">
        <w:rPr>
          <w:rFonts w:eastAsia="Calibri"/>
          <w:color w:val="000000"/>
          <w:sz w:val="22"/>
          <w:szCs w:val="22"/>
          <w:lang w:eastAsia="en-US"/>
        </w:rPr>
        <w:fldChar w:fldCharType="end"/>
      </w:r>
      <w:r w:rsidR="007E7497" w:rsidRPr="00EF4EB9">
        <w:rPr>
          <w:rFonts w:eastAsia="Calibri"/>
          <w:color w:val="000000"/>
          <w:sz w:val="22"/>
          <w:szCs w:val="22"/>
          <w:lang w:eastAsia="en-US"/>
        </w:rPr>
        <w:t xml:space="preserve"> found a </w:t>
      </w:r>
      <w:r w:rsidR="007E7497" w:rsidRPr="00EF4EB9">
        <w:rPr>
          <w:rFonts w:eastAsia="Calibri"/>
          <w:sz w:val="22"/>
          <w:szCs w:val="22"/>
          <w:lang w:eastAsia="en-US"/>
        </w:rPr>
        <w:t>28.8% prevalence of ischaemic heart disease.</w:t>
      </w:r>
      <w:r w:rsidR="00DD03FA" w:rsidRPr="00EF4EB9">
        <w:rPr>
          <w:rFonts w:eastAsia="Calibri"/>
          <w:sz w:val="22"/>
          <w:szCs w:val="22"/>
          <w:lang w:eastAsia="en-US"/>
        </w:rPr>
        <w:t xml:space="preserve"> </w:t>
      </w:r>
    </w:p>
    <w:p w:rsidR="00B4463D" w:rsidRPr="00EF4EB9" w:rsidRDefault="00B4463D" w:rsidP="00DD03FA">
      <w:pPr>
        <w:spacing w:line="360" w:lineRule="auto"/>
        <w:jc w:val="both"/>
        <w:rPr>
          <w:rFonts w:eastAsia="Calibri"/>
          <w:sz w:val="22"/>
          <w:szCs w:val="22"/>
          <w:lang w:eastAsia="en-US"/>
        </w:rPr>
      </w:pPr>
    </w:p>
    <w:p w:rsidR="0043195D" w:rsidRPr="00EF4EB9" w:rsidRDefault="0043195D" w:rsidP="0043195D">
      <w:pPr>
        <w:spacing w:line="360" w:lineRule="auto"/>
        <w:jc w:val="both"/>
        <w:rPr>
          <w:rFonts w:eastAsia="Calibri"/>
          <w:sz w:val="22"/>
          <w:szCs w:val="22"/>
          <w:lang w:eastAsia="en-US"/>
        </w:rPr>
      </w:pPr>
      <w:r w:rsidRPr="00EF4EB9">
        <w:rPr>
          <w:rFonts w:eastAsia="Calibri"/>
          <w:sz w:val="22"/>
          <w:szCs w:val="22"/>
          <w:lang w:eastAsia="en-US"/>
        </w:rPr>
        <w:t>The six studies reporting prevalence of left atrial thrombus gave differing prevalences ranging from 3%</w:t>
      </w:r>
      <w:r w:rsidR="007E7497" w:rsidRPr="00EF4EB9">
        <w:rPr>
          <w:rFonts w:eastAsia="Calibri"/>
          <w:sz w:val="22"/>
          <w:szCs w:val="22"/>
          <w:lang w:eastAsia="en-US"/>
        </w:rPr>
        <w:t>,</w:t>
      </w:r>
      <w:r w:rsidRPr="00EF4EB9">
        <w:rPr>
          <w:rFonts w:eastAsia="Calibri"/>
          <w:sz w:val="22"/>
          <w:szCs w:val="22"/>
          <w:lang w:eastAsia="en-US"/>
        </w:rPr>
        <w:t xml:space="preserve"> Kleeman et al 2009</w:t>
      </w:r>
      <w:r w:rsidR="007E7497" w:rsidRPr="00EF4EB9">
        <w:rPr>
          <w:rFonts w:eastAsia="Calibri"/>
          <w:sz w:val="22"/>
          <w:szCs w:val="22"/>
          <w:lang w:eastAsia="en-US"/>
        </w:rPr>
        <w:t>,</w:t>
      </w:r>
      <w:r w:rsidR="00FC2DC5" w:rsidRPr="00EF4EB9">
        <w:rPr>
          <w:rFonts w:eastAsia="Calibri"/>
          <w:sz w:val="22"/>
          <w:szCs w:val="22"/>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17</w:t>
      </w:r>
      <w:r w:rsidR="00FC2DC5" w:rsidRPr="00EF4EB9">
        <w:rPr>
          <w:rFonts w:eastAsia="Calibri"/>
          <w:sz w:val="22"/>
          <w:szCs w:val="22"/>
          <w:lang w:eastAsia="en-US"/>
        </w:rPr>
        <w:fldChar w:fldCharType="end"/>
      </w:r>
      <w:r w:rsidRPr="00EF4EB9">
        <w:rPr>
          <w:rFonts w:eastAsia="Calibri"/>
          <w:sz w:val="22"/>
          <w:szCs w:val="22"/>
          <w:lang w:eastAsia="en-US"/>
        </w:rPr>
        <w:t xml:space="preserve"> to 18%</w:t>
      </w:r>
      <w:r w:rsidR="007E7497" w:rsidRPr="00EF4EB9">
        <w:rPr>
          <w:rFonts w:eastAsia="Calibri"/>
          <w:sz w:val="22"/>
          <w:szCs w:val="22"/>
          <w:lang w:eastAsia="en-US"/>
        </w:rPr>
        <w:t>, Heppell et al 1997</w:t>
      </w:r>
      <w:r w:rsidR="00B4463D" w:rsidRPr="00EF4EB9">
        <w:rPr>
          <w:rFonts w:eastAsia="Calibri"/>
          <w:sz w:val="22"/>
          <w:szCs w:val="22"/>
          <w:lang w:eastAsia="en-US"/>
        </w:rPr>
        <w:t>.</w:t>
      </w:r>
      <w:r w:rsidR="00FC2DC5" w:rsidRPr="00EF4EB9">
        <w:rPr>
          <w:rFonts w:eastAsia="Calibri"/>
          <w:sz w:val="22"/>
          <w:szCs w:val="22"/>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16</w:t>
      </w:r>
      <w:r w:rsidR="00FC2DC5" w:rsidRPr="00EF4EB9">
        <w:rPr>
          <w:rFonts w:eastAsia="Calibri"/>
          <w:sz w:val="22"/>
          <w:szCs w:val="22"/>
          <w:lang w:eastAsia="en-US"/>
        </w:rPr>
        <w:fldChar w:fldCharType="end"/>
      </w:r>
      <w:r w:rsidRPr="00EF4EB9">
        <w:rPr>
          <w:rFonts w:eastAsia="Calibri"/>
          <w:sz w:val="22"/>
          <w:szCs w:val="22"/>
          <w:lang w:eastAsia="en-US"/>
        </w:rPr>
        <w:t xml:space="preserve">  Both of these studies used TOE to diagnose thrombi.  These six studies differed in terms of sample size and population, with  Maltagliati et al 2006</w:t>
      </w:r>
      <w:r w:rsidR="00FC2DC5" w:rsidRPr="00EF4EB9">
        <w:rPr>
          <w:rFonts w:eastAsia="Calibri"/>
          <w:sz w:val="22"/>
          <w:szCs w:val="22"/>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20</w:t>
      </w:r>
      <w:r w:rsidR="00FC2DC5" w:rsidRPr="00EF4EB9">
        <w:rPr>
          <w:rFonts w:eastAsia="Calibri"/>
          <w:sz w:val="22"/>
          <w:szCs w:val="22"/>
          <w:lang w:eastAsia="en-US"/>
        </w:rPr>
        <w:fldChar w:fldCharType="end"/>
      </w:r>
      <w:r w:rsidRPr="00EF4EB9">
        <w:rPr>
          <w:rFonts w:eastAsia="Calibri"/>
          <w:sz w:val="22"/>
          <w:szCs w:val="22"/>
          <w:lang w:eastAsia="en-US"/>
        </w:rPr>
        <w:t xml:space="preserve"> including atrial flutter, Shen et al 2002</w:t>
      </w:r>
      <w:r w:rsidR="00FC2DC5" w:rsidRPr="00EF4EB9">
        <w:rPr>
          <w:rFonts w:eastAsia="Calibri"/>
          <w:sz w:val="22"/>
          <w:szCs w:val="22"/>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24</w:t>
      </w:r>
      <w:r w:rsidR="00FC2DC5" w:rsidRPr="00EF4EB9">
        <w:rPr>
          <w:rFonts w:eastAsia="Calibri"/>
          <w:sz w:val="22"/>
          <w:szCs w:val="22"/>
          <w:lang w:eastAsia="en-US"/>
        </w:rPr>
        <w:fldChar w:fldCharType="end"/>
      </w:r>
      <w:r w:rsidRPr="00EF4EB9">
        <w:rPr>
          <w:rFonts w:eastAsia="Calibri"/>
          <w:sz w:val="22"/>
          <w:szCs w:val="22"/>
          <w:lang w:eastAsia="en-US"/>
        </w:rPr>
        <w:t xml:space="preserve"> restricting the population to patients with sub-therapeutic INR, Kleeman  et al 2009</w:t>
      </w:r>
      <w:r w:rsidR="00FC2DC5" w:rsidRPr="00EF4EB9">
        <w:rPr>
          <w:rFonts w:eastAsia="Calibri"/>
          <w:sz w:val="22"/>
          <w:szCs w:val="22"/>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17</w:t>
      </w:r>
      <w:r w:rsidR="00FC2DC5" w:rsidRPr="00EF4EB9">
        <w:rPr>
          <w:rFonts w:eastAsia="Calibri"/>
          <w:sz w:val="22"/>
          <w:szCs w:val="22"/>
          <w:lang w:eastAsia="en-US"/>
        </w:rPr>
        <w:fldChar w:fldCharType="end"/>
      </w:r>
      <w:r w:rsidRPr="00EF4EB9">
        <w:rPr>
          <w:rFonts w:eastAsia="Calibri"/>
          <w:sz w:val="22"/>
          <w:szCs w:val="22"/>
          <w:lang w:eastAsia="en-US"/>
        </w:rPr>
        <w:t xml:space="preserve"> used a population admitted for cardioversion.  </w:t>
      </w:r>
    </w:p>
    <w:p w:rsidR="0043195D" w:rsidRPr="00EF4EB9" w:rsidRDefault="0043195D" w:rsidP="0043195D">
      <w:pPr>
        <w:spacing w:line="360" w:lineRule="auto"/>
        <w:jc w:val="both"/>
        <w:rPr>
          <w:rFonts w:eastAsia="Calibri"/>
          <w:sz w:val="22"/>
          <w:szCs w:val="22"/>
          <w:lang w:eastAsia="en-US"/>
        </w:rPr>
      </w:pPr>
      <w:r w:rsidRPr="00EF4EB9">
        <w:rPr>
          <w:rFonts w:eastAsia="Calibri"/>
          <w:sz w:val="22"/>
          <w:szCs w:val="22"/>
          <w:lang w:eastAsia="en-US"/>
        </w:rPr>
        <w:t>Six studies investigated prevalence of LAA thrombi, the lowest reported prevalence was for patients undergoing catheter ablations 1.6% Scherr et al 2009</w:t>
      </w:r>
      <w:r w:rsidR="00FC2DC5" w:rsidRPr="00EF4EB9">
        <w:rPr>
          <w:rFonts w:eastAsia="Calibri"/>
          <w:sz w:val="22"/>
          <w:szCs w:val="22"/>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23</w:t>
      </w:r>
      <w:r w:rsidR="00FC2DC5" w:rsidRPr="00EF4EB9">
        <w:rPr>
          <w:rFonts w:eastAsia="Calibri"/>
          <w:sz w:val="22"/>
          <w:szCs w:val="22"/>
          <w:lang w:eastAsia="en-US"/>
        </w:rPr>
        <w:fldChar w:fldCharType="end"/>
      </w:r>
      <w:r w:rsidRPr="00EF4EB9">
        <w:rPr>
          <w:rFonts w:eastAsia="Calibri"/>
          <w:sz w:val="22"/>
          <w:szCs w:val="22"/>
          <w:lang w:eastAsia="en-US"/>
        </w:rPr>
        <w:t>, and the highest was 40% although this study had a small sample size (n=30)  Santiago et al 1994.</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Santiago&lt;/Author&gt;&lt;Year&gt;1994&lt;/Year&gt;&lt;RecNum&gt;5633&lt;/RecNum&gt;&lt;IDText&gt;Left atrial appendage function and thrombus formation in atrial fibrillation-flutter: a transesophageal echocardiographic study&lt;/IDText&gt;&lt;MDL Ref_Type="Journal"&gt;&lt;Ref_Type&gt;Journal&lt;/Ref_Type&gt;&lt;Ref_ID&gt;5633&lt;/Ref_ID&gt;&lt;Title_Primary&gt;Left atrial appendage function and thrombus formation in atrial fibrillation-flutter: a transesophageal echocardiographic study&lt;/Title_Primary&gt;&lt;Authors_Primary&gt;Santiago,D.&lt;/Authors_Primary&gt;&lt;Authors_Primary&gt;Warshofsky,M.&lt;/Authors_Primary&gt;&lt;Authors_Primary&gt;Li,Mandri G.&lt;/Authors_Primary&gt;&lt;Authors_Primary&gt;Di,Tullio M.&lt;/Authors_Primary&gt;&lt;Authors_Primary&gt;Coromilas,J.&lt;/Authors_Primary&gt;&lt;Authors_Primary&gt;Reiffel,J.&lt;/Authors_Primary&gt;&lt;Authors_Primary&gt;Homma,S.&lt;/Authors_Primary&gt;&lt;Date_Primary&gt;1994/7&lt;/Date_Primary&gt;&lt;Keywords&gt;$$ complications of MI&lt;/Keywords&gt;&lt;Keywords&gt;$$echo&lt;/Keywords&gt;&lt;Keywords&gt;$$Embase&lt;/Keywords&gt;&lt;Keywords&gt;$$include full text&lt;/Keywords&gt;&lt;Keywords&gt;$$Medline&lt;/Keywords&gt;&lt;Keywords&gt;$$to order&lt;/Keywords&gt;&lt;Keywords&gt;affect&lt;/Keywords&gt;&lt;Keywords&gt;article&lt;/Keywords&gt;&lt;Keywords&gt;Atrial fibrillation&lt;/Keywords&gt;&lt;Keywords&gt;comparative study&lt;/Keywords&gt;&lt;Keywords&gt;contrast&lt;/Keywords&gt;&lt;Keywords&gt;electrocardiogram&lt;/Keywords&gt;&lt;Keywords&gt;medicine&lt;/Keywords&gt;&lt;Keywords&gt;patient&lt;/Keywords&gt;&lt;Keywords&gt;prevalence&lt;/Keywords&gt;&lt;Keywords&gt;spontaneous echo contrast&lt;/Keywords&gt;&lt;Keywords&gt;study&lt;/Keywords&gt;&lt;Keywords&gt;thrombus&lt;/Keywords&gt;&lt;Keywords&gt;velocity&lt;/Keywords&gt;&lt;Reprint&gt;In File&lt;/Reprint&gt;&lt;Start_Page&gt;159&lt;/Start_Page&gt;&lt;End_Page&gt;164&lt;/End_Page&gt;&lt;Periodical&gt;Journal of the American College of Cardiology&lt;/Periodical&gt;&lt;Volume&gt;24&lt;/Volume&gt;&lt;Issue&gt;1&lt;/Issue&gt;&lt;User_Def_1&gt;Prev db RefID 5633&lt;/User_Def_1&gt;&lt;Address&gt;Department of Medicine, Columbia-Presbyterian Medical Center, New York, New York 10032&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22</w:t>
      </w:r>
      <w:r w:rsidR="00FC2DC5" w:rsidRPr="00EF4EB9">
        <w:rPr>
          <w:rFonts w:eastAsia="Calibri"/>
          <w:sz w:val="22"/>
          <w:szCs w:val="22"/>
          <w:lang w:eastAsia="en-US"/>
        </w:rPr>
        <w:fldChar w:fldCharType="end"/>
      </w:r>
      <w:r w:rsidR="007E7497" w:rsidRPr="00EF4EB9">
        <w:rPr>
          <w:rFonts w:eastAsia="Calibri"/>
          <w:sz w:val="22"/>
          <w:szCs w:val="22"/>
          <w:lang w:eastAsia="en-US"/>
        </w:rPr>
        <w:t xml:space="preserve">  </w:t>
      </w:r>
      <w:r w:rsidRPr="00EF4EB9">
        <w:rPr>
          <w:rFonts w:eastAsia="Calibri"/>
          <w:sz w:val="22"/>
          <w:szCs w:val="22"/>
          <w:lang w:eastAsia="en-US"/>
        </w:rPr>
        <w:t>Two studies looked at right atrial appendage thrombus, reporting prevalences of 0.5% Maltagliati et al 2006</w:t>
      </w:r>
      <w:r w:rsidR="00FC2DC5" w:rsidRPr="00EF4EB9">
        <w:rPr>
          <w:rFonts w:eastAsia="Calibri"/>
          <w:sz w:val="22"/>
          <w:szCs w:val="22"/>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20</w:t>
      </w:r>
      <w:r w:rsidR="00FC2DC5" w:rsidRPr="00EF4EB9">
        <w:rPr>
          <w:rFonts w:eastAsia="Calibri"/>
          <w:sz w:val="22"/>
          <w:szCs w:val="22"/>
          <w:lang w:eastAsia="en-US"/>
        </w:rPr>
        <w:fldChar w:fldCharType="end"/>
      </w:r>
      <w:r w:rsidRPr="00EF4EB9">
        <w:rPr>
          <w:rFonts w:eastAsia="Calibri"/>
          <w:sz w:val="22"/>
          <w:szCs w:val="22"/>
          <w:lang w:eastAsia="en-US"/>
        </w:rPr>
        <w:t xml:space="preserve"> and 6.7% de Divitiis et al 1999 </w:t>
      </w:r>
      <w:r w:rsidR="00FC2DC5" w:rsidRPr="00EF4EB9">
        <w:rPr>
          <w:rFonts w:eastAsia="Calibri"/>
          <w:sz w:val="22"/>
          <w:szCs w:val="22"/>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944034" w:rsidRPr="00EF4EB9">
        <w:rPr>
          <w:rFonts w:eastAsia="Calibri"/>
          <w:noProof/>
          <w:sz w:val="22"/>
          <w:szCs w:val="22"/>
          <w:vertAlign w:val="superscript"/>
          <w:lang w:eastAsia="en-US"/>
        </w:rPr>
        <w:t>28</w:t>
      </w:r>
      <w:r w:rsidR="00FC2DC5" w:rsidRPr="00EF4EB9">
        <w:rPr>
          <w:rFonts w:eastAsia="Calibri"/>
          <w:sz w:val="22"/>
          <w:szCs w:val="22"/>
          <w:lang w:eastAsia="en-US"/>
        </w:rPr>
        <w:fldChar w:fldCharType="end"/>
      </w:r>
      <w:r w:rsidRPr="00EF4EB9">
        <w:rPr>
          <w:rFonts w:eastAsia="Calibri"/>
          <w:sz w:val="22"/>
          <w:szCs w:val="22"/>
          <w:lang w:eastAsia="en-US"/>
        </w:rPr>
        <w:t>.  Both of these studies used TOE to diagnose thrombi.</w:t>
      </w:r>
    </w:p>
    <w:p w:rsidR="006606C2" w:rsidRPr="00EF4EB9" w:rsidRDefault="006606C2" w:rsidP="0043195D">
      <w:pPr>
        <w:spacing w:line="360" w:lineRule="auto"/>
        <w:jc w:val="both"/>
        <w:rPr>
          <w:rFonts w:eastAsia="Calibri"/>
          <w:sz w:val="22"/>
          <w:szCs w:val="22"/>
          <w:lang w:eastAsia="en-US"/>
        </w:rPr>
      </w:pPr>
    </w:p>
    <w:p w:rsidR="00DD03FA" w:rsidRPr="00EF4EB9" w:rsidRDefault="00DD03FA" w:rsidP="0085086B">
      <w:pPr>
        <w:outlineLvl w:val="0"/>
        <w:rPr>
          <w:rFonts w:eastAsia="Calibri"/>
          <w:b/>
          <w:sz w:val="22"/>
          <w:szCs w:val="22"/>
          <w:lang w:eastAsia="en-US"/>
        </w:rPr>
      </w:pPr>
      <w:r w:rsidRPr="00EF4EB9">
        <w:rPr>
          <w:rFonts w:eastAsia="Calibri"/>
          <w:b/>
          <w:sz w:val="22"/>
          <w:szCs w:val="22"/>
          <w:lang w:eastAsia="en-US"/>
        </w:rPr>
        <w:t xml:space="preserve">Table </w:t>
      </w:r>
      <w:r w:rsidR="006C472E" w:rsidRPr="00EF4EB9">
        <w:rPr>
          <w:rFonts w:eastAsia="Calibri"/>
          <w:b/>
          <w:sz w:val="22"/>
          <w:szCs w:val="22"/>
          <w:lang w:eastAsia="en-US"/>
        </w:rPr>
        <w:t>15:</w:t>
      </w:r>
      <w:r w:rsidR="006C472E" w:rsidRPr="00EF4EB9">
        <w:rPr>
          <w:rFonts w:eastAsia="Calibri"/>
          <w:b/>
          <w:sz w:val="22"/>
          <w:szCs w:val="22"/>
          <w:lang w:eastAsia="en-US"/>
        </w:rPr>
        <w:tab/>
      </w:r>
      <w:r w:rsidRPr="00EF4EB9">
        <w:rPr>
          <w:rFonts w:eastAsia="Calibri"/>
          <w:b/>
          <w:sz w:val="22"/>
          <w:szCs w:val="22"/>
          <w:lang w:eastAsia="en-US"/>
        </w:rPr>
        <w:t xml:space="preserve">Prevalence studies </w:t>
      </w:r>
      <w:r w:rsidR="00E45741" w:rsidRPr="00EF4EB9">
        <w:rPr>
          <w:rFonts w:eastAsia="Calibri"/>
          <w:b/>
          <w:sz w:val="22"/>
          <w:szCs w:val="22"/>
          <w:lang w:eastAsia="en-US"/>
        </w:rPr>
        <w:t>Ischaemia/thrombo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5"/>
        <w:gridCol w:w="2121"/>
        <w:gridCol w:w="2236"/>
        <w:gridCol w:w="2020"/>
      </w:tblGrid>
      <w:tr w:rsidR="00DD03FA" w:rsidRPr="00EF4EB9" w:rsidTr="003E06D1">
        <w:tc>
          <w:tcPr>
            <w:tcW w:w="2145" w:type="dxa"/>
          </w:tcPr>
          <w:p w:rsidR="00DD03FA" w:rsidRPr="00EF4EB9" w:rsidRDefault="00DD03FA" w:rsidP="003E06D1">
            <w:pPr>
              <w:rPr>
                <w:rFonts w:eastAsia="Calibri"/>
                <w:sz w:val="20"/>
                <w:szCs w:val="20"/>
                <w:lang w:eastAsia="en-US"/>
              </w:rPr>
            </w:pPr>
            <w:r w:rsidRPr="00EF4EB9">
              <w:rPr>
                <w:rFonts w:eastAsia="Calibri"/>
                <w:sz w:val="20"/>
                <w:szCs w:val="20"/>
                <w:lang w:eastAsia="en-US"/>
              </w:rPr>
              <w:t>Study</w:t>
            </w:r>
          </w:p>
        </w:tc>
        <w:tc>
          <w:tcPr>
            <w:tcW w:w="2121" w:type="dxa"/>
          </w:tcPr>
          <w:p w:rsidR="00DD03FA" w:rsidRPr="00EF4EB9" w:rsidRDefault="00DD03FA" w:rsidP="003E06D1">
            <w:pPr>
              <w:rPr>
                <w:rFonts w:eastAsia="Calibri"/>
                <w:sz w:val="20"/>
                <w:szCs w:val="20"/>
                <w:lang w:eastAsia="en-US"/>
              </w:rPr>
            </w:pPr>
            <w:r w:rsidRPr="00EF4EB9">
              <w:rPr>
                <w:rFonts w:eastAsia="Calibri"/>
                <w:sz w:val="20"/>
                <w:szCs w:val="20"/>
                <w:lang w:eastAsia="en-US"/>
              </w:rPr>
              <w:t>Pathology</w:t>
            </w:r>
          </w:p>
        </w:tc>
        <w:tc>
          <w:tcPr>
            <w:tcW w:w="2236" w:type="dxa"/>
          </w:tcPr>
          <w:p w:rsidR="00DD03FA" w:rsidRPr="00EF4EB9" w:rsidRDefault="00DD03FA" w:rsidP="003E06D1">
            <w:pPr>
              <w:rPr>
                <w:rFonts w:eastAsia="Calibri"/>
                <w:sz w:val="20"/>
                <w:szCs w:val="20"/>
                <w:lang w:eastAsia="en-US"/>
              </w:rPr>
            </w:pPr>
            <w:r w:rsidRPr="00EF4EB9">
              <w:rPr>
                <w:rFonts w:eastAsia="Calibri"/>
                <w:sz w:val="20"/>
                <w:szCs w:val="20"/>
                <w:lang w:eastAsia="en-US"/>
              </w:rPr>
              <w:t>Population (n, type of AF)</w:t>
            </w:r>
          </w:p>
        </w:tc>
        <w:tc>
          <w:tcPr>
            <w:tcW w:w="2020" w:type="dxa"/>
          </w:tcPr>
          <w:p w:rsidR="00DD03FA" w:rsidRPr="00EF4EB9" w:rsidRDefault="00DD03FA" w:rsidP="003E06D1">
            <w:pPr>
              <w:rPr>
                <w:rFonts w:eastAsia="Calibri"/>
                <w:sz w:val="20"/>
                <w:szCs w:val="20"/>
                <w:lang w:eastAsia="en-US"/>
              </w:rPr>
            </w:pPr>
            <w:r w:rsidRPr="00EF4EB9">
              <w:rPr>
                <w:rFonts w:eastAsia="Calibri"/>
                <w:sz w:val="20"/>
                <w:szCs w:val="20"/>
                <w:lang w:eastAsia="en-US"/>
              </w:rPr>
              <w:t>Prevalence (%)</w:t>
            </w:r>
          </w:p>
        </w:tc>
      </w:tr>
      <w:tr w:rsidR="00A17B4E" w:rsidRPr="00EF4EB9" w:rsidTr="003E06D1">
        <w:tc>
          <w:tcPr>
            <w:tcW w:w="2145" w:type="dxa"/>
          </w:tcPr>
          <w:p w:rsidR="00A17B4E" w:rsidRPr="00EF4EB9" w:rsidRDefault="00A17B4E" w:rsidP="005A1380">
            <w:pPr>
              <w:rPr>
                <w:rFonts w:eastAsia="Calibri"/>
                <w:color w:val="000000"/>
                <w:sz w:val="20"/>
                <w:szCs w:val="20"/>
                <w:lang w:eastAsia="en-US"/>
              </w:rPr>
            </w:pPr>
            <w:r w:rsidRPr="00EF4EB9">
              <w:rPr>
                <w:rFonts w:eastAsia="Calibri"/>
                <w:color w:val="000000"/>
                <w:sz w:val="20"/>
                <w:szCs w:val="20"/>
                <w:lang w:eastAsia="en-US"/>
              </w:rPr>
              <w:t>Agmon et al 2001</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Agmon&lt;/Author&gt;&lt;Year&gt;2001&lt;/Year&gt;&lt;RecNum&gt;14413&lt;/RecNum&gt;&lt;IDText&gt;Association of atrial fibrillation and aortic atherosclerosis: a population-based study&lt;/IDText&gt;&lt;MDL Ref_Type="Journal"&gt;&lt;Ref_Type&gt;Journal&lt;/Ref_Type&gt;&lt;Ref_ID&gt;14413&lt;/Ref_ID&gt;&lt;Title_Primary&gt;Association of atrial fibrillation and aortic atherosclerosis: a population-based study&lt;/Title_Primary&gt;&lt;Authors_Primary&gt;Agmon,Y.&lt;/Authors_Primary&gt;&lt;Authors_Primary&gt;Khandheria,B.K.&lt;/Authors_Primary&gt;&lt;Authors_Primary&gt;Meissner,I.&lt;/Authors_Primary&gt;&lt;Authors_Primary&gt;Schwartz,G.L.&lt;/Authors_Primary&gt;&lt;Authors_Primary&gt;Petterson,T.M.&lt;/Authors_Primary&gt;&lt;Authors_Primary&gt;O&amp;apos;Fallon,W.M.&lt;/Authors_Primary&gt;&lt;Authors_Primary&gt;Gentile,F.&lt;/Authors_Primary&gt;&lt;Authors_Primary&gt;Spittell,P.C.&lt;/Authors_Primary&gt;&lt;Authors_Primary&gt;Whisnant,J.P.&lt;/Authors_Primary&gt;&lt;Authors_Primary&gt;Wiebers,D.O.&lt;/Authors_Primary&gt;&lt;Authors_Primary&gt;Covalt,J.L.&lt;/Authors_Primary&gt;&lt;Authors_Primary&gt;Seward,J.B.&lt;/Authors_Primary&gt;&lt;Date_Primary&gt;2001/3&lt;/Date_Primary&gt;&lt;Keywords&gt;$$Medline&lt;/Keywords&gt;&lt;Keywords&gt;$$Pathologies&lt;/Keywords&gt;&lt;Keywords&gt;$$reject title&lt;/Keywords&gt;&lt;Keywords&gt;$$TOE not TTE&lt;/Keywords&gt;&lt;Keywords&gt;age&lt;/Keywords&gt;&lt;Keywords&gt;article&lt;/Keywords&gt;&lt;Keywords&gt;Atrial fibrillation&lt;/Keywords&gt;&lt;Keywords&gt;echocardiography&lt;/Keywords&gt;&lt;Keywords&gt;population&lt;/Keywords&gt;&lt;Keywords&gt;prevention&lt;/Keywords&gt;&lt;Keywords&gt;research&lt;/Keywords&gt;&lt;Keywords&gt;risk&lt;/Keywords&gt;&lt;Keywords&gt;stroke&lt;/Keywords&gt;&lt;Keywords&gt;study&lt;/Keywords&gt;&lt;Keywords&gt;time&lt;/Keywords&gt;&lt;Reprint&gt;Not in File&lt;/Reprint&gt;&lt;Start_Page&gt;252&lt;/Start_Page&gt;&lt;End_Page&gt;259&lt;/End_Page&gt;&lt;Periodical&gt;Mayo Clinic Proceedings&lt;/Periodical&gt;&lt;Volume&gt;76&lt;/Volume&gt;&lt;Issue&gt;3&lt;/Issue&gt;&lt;User_Def_1&gt;prev db RefID 10449&lt;/User_Def_1&gt;&lt;Address&gt;Division of Cardiovascular Diseases and Internal Medicine, Mayo Clinic, Rochester, Minn 55905, USA&lt;/Address&gt;&lt;ZZ_JournalFull&gt;&lt;f name="System"&gt;Mayo Clinic Proceedings&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1</w:t>
            </w:r>
            <w:r w:rsidR="00FC2DC5" w:rsidRPr="00EF4EB9">
              <w:rPr>
                <w:rFonts w:eastAsia="Calibri"/>
                <w:color w:val="000000"/>
                <w:sz w:val="20"/>
                <w:szCs w:val="20"/>
                <w:lang w:eastAsia="en-US"/>
              </w:rPr>
              <w:fldChar w:fldCharType="end"/>
            </w:r>
          </w:p>
        </w:tc>
        <w:tc>
          <w:tcPr>
            <w:tcW w:w="2121" w:type="dxa"/>
          </w:tcPr>
          <w:p w:rsidR="00A17B4E" w:rsidRPr="00EF4EB9" w:rsidRDefault="00A17B4E" w:rsidP="00A17B4E">
            <w:pPr>
              <w:rPr>
                <w:rFonts w:eastAsia="Calibri"/>
                <w:color w:val="000000"/>
                <w:sz w:val="20"/>
                <w:szCs w:val="20"/>
                <w:lang w:eastAsia="en-US"/>
              </w:rPr>
            </w:pPr>
            <w:r w:rsidRPr="00EF4EB9">
              <w:rPr>
                <w:rFonts w:eastAsia="Calibri"/>
                <w:color w:val="000000"/>
                <w:sz w:val="20"/>
                <w:szCs w:val="20"/>
                <w:lang w:eastAsia="en-US"/>
              </w:rPr>
              <w:t>Aortic atherosclerosis</w:t>
            </w:r>
          </w:p>
        </w:tc>
        <w:tc>
          <w:tcPr>
            <w:tcW w:w="2236" w:type="dxa"/>
          </w:tcPr>
          <w:p w:rsidR="00A17B4E" w:rsidRPr="00EF4EB9" w:rsidRDefault="00A17B4E" w:rsidP="00A17B4E">
            <w:pPr>
              <w:rPr>
                <w:rFonts w:eastAsia="Calibri"/>
                <w:color w:val="000000"/>
                <w:sz w:val="20"/>
                <w:szCs w:val="20"/>
                <w:lang w:eastAsia="en-US"/>
              </w:rPr>
            </w:pPr>
            <w:r w:rsidRPr="00EF4EB9">
              <w:rPr>
                <w:rFonts w:eastAsia="Calibri"/>
                <w:color w:val="000000"/>
                <w:sz w:val="20"/>
                <w:szCs w:val="20"/>
                <w:lang w:eastAsia="en-US"/>
              </w:rPr>
              <w:t>42 AF</w:t>
            </w:r>
          </w:p>
        </w:tc>
        <w:tc>
          <w:tcPr>
            <w:tcW w:w="2020" w:type="dxa"/>
          </w:tcPr>
          <w:p w:rsidR="00A17B4E" w:rsidRPr="00EF4EB9" w:rsidRDefault="00A17B4E" w:rsidP="00A17B4E">
            <w:pPr>
              <w:jc w:val="right"/>
              <w:rPr>
                <w:rFonts w:eastAsia="Calibri"/>
                <w:color w:val="000000"/>
                <w:sz w:val="20"/>
                <w:szCs w:val="20"/>
                <w:lang w:eastAsia="en-US"/>
              </w:rPr>
            </w:pPr>
            <w:r w:rsidRPr="00EF4EB9">
              <w:rPr>
                <w:rFonts w:eastAsia="Calibri"/>
                <w:color w:val="000000"/>
                <w:sz w:val="20"/>
                <w:szCs w:val="20"/>
                <w:lang w:eastAsia="en-US"/>
              </w:rPr>
              <w:t>73.8</w:t>
            </w:r>
          </w:p>
        </w:tc>
      </w:tr>
      <w:tr w:rsidR="00A17B4E" w:rsidRPr="00EF4EB9" w:rsidTr="003E06D1">
        <w:tc>
          <w:tcPr>
            <w:tcW w:w="2145" w:type="dxa"/>
          </w:tcPr>
          <w:p w:rsidR="00A17B4E" w:rsidRPr="00EF4EB9" w:rsidRDefault="00A17B4E" w:rsidP="005A1380">
            <w:pPr>
              <w:rPr>
                <w:rFonts w:eastAsia="Calibri"/>
                <w:color w:val="000000"/>
                <w:sz w:val="20"/>
                <w:szCs w:val="20"/>
                <w:lang w:eastAsia="en-US"/>
              </w:rPr>
            </w:pPr>
            <w:r w:rsidRPr="00EF4EB9">
              <w:rPr>
                <w:rFonts w:eastAsia="Calibri"/>
                <w:color w:val="000000"/>
                <w:sz w:val="20"/>
                <w:szCs w:val="20"/>
                <w:lang w:eastAsia="en-US"/>
              </w:rPr>
              <w:t>Agmon et al 2001</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Agmon&lt;/Author&gt;&lt;Year&gt;2001&lt;/Year&gt;&lt;RecNum&gt;14413&lt;/RecNum&gt;&lt;IDText&gt;Association of atrial fibrillation and aortic atherosclerosis: a population-based study&lt;/IDText&gt;&lt;MDL Ref_Type="Journal"&gt;&lt;Ref_Type&gt;Journal&lt;/Ref_Type&gt;&lt;Ref_ID&gt;14413&lt;/Ref_ID&gt;&lt;Title_Primary&gt;Association of atrial fibrillation and aortic atherosclerosis: a population-based study&lt;/Title_Primary&gt;&lt;Authors_Primary&gt;Agmon,Y.&lt;/Authors_Primary&gt;&lt;Authors_Primary&gt;Khandheria,B.K.&lt;/Authors_Primary&gt;&lt;Authors_Primary&gt;Meissner,I.&lt;/Authors_Primary&gt;&lt;Authors_Primary&gt;Schwartz,G.L.&lt;/Authors_Primary&gt;&lt;Authors_Primary&gt;Petterson,T.M.&lt;/Authors_Primary&gt;&lt;Authors_Primary&gt;O&amp;apos;Fallon,W.M.&lt;/Authors_Primary&gt;&lt;Authors_Primary&gt;Gentile,F.&lt;/Authors_Primary&gt;&lt;Authors_Primary&gt;Spittell,P.C.&lt;/Authors_Primary&gt;&lt;Authors_Primary&gt;Whisnant,J.P.&lt;/Authors_Primary&gt;&lt;Authors_Primary&gt;Wiebers,D.O.&lt;/Authors_Primary&gt;&lt;Authors_Primary&gt;Covalt,J.L.&lt;/Authors_Primary&gt;&lt;Authors_Primary&gt;Seward,J.B.&lt;/Authors_Primary&gt;&lt;Date_Primary&gt;2001/3&lt;/Date_Primary&gt;&lt;Keywords&gt;$$Medline&lt;/Keywords&gt;&lt;Keywords&gt;$$Pathologies&lt;/Keywords&gt;&lt;Keywords&gt;$$reject title&lt;/Keywords&gt;&lt;Keywords&gt;$$TOE not TTE&lt;/Keywords&gt;&lt;Keywords&gt;age&lt;/Keywords&gt;&lt;Keywords&gt;article&lt;/Keywords&gt;&lt;Keywords&gt;Atrial fibrillation&lt;/Keywords&gt;&lt;Keywords&gt;echocardiography&lt;/Keywords&gt;&lt;Keywords&gt;population&lt;/Keywords&gt;&lt;Keywords&gt;prevention&lt;/Keywords&gt;&lt;Keywords&gt;research&lt;/Keywords&gt;&lt;Keywords&gt;risk&lt;/Keywords&gt;&lt;Keywords&gt;stroke&lt;/Keywords&gt;&lt;Keywords&gt;study&lt;/Keywords&gt;&lt;Keywords&gt;time&lt;/Keywords&gt;&lt;Reprint&gt;Not in File&lt;/Reprint&gt;&lt;Start_Page&gt;252&lt;/Start_Page&gt;&lt;End_Page&gt;259&lt;/End_Page&gt;&lt;Periodical&gt;Mayo Clinic Proceedings&lt;/Periodical&gt;&lt;Volume&gt;76&lt;/Volume&gt;&lt;Issue&gt;3&lt;/Issue&gt;&lt;User_Def_1&gt;prev db RefID 10449&lt;/User_Def_1&gt;&lt;Address&gt;Division of Cardiovascular Diseases and Internal Medicine, Mayo Clinic, Rochester, Minn 55905, USA&lt;/Address&gt;&lt;ZZ_JournalFull&gt;&lt;f name="System"&gt;Mayo Clinic Proceedings&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1</w:t>
            </w:r>
            <w:r w:rsidR="00FC2DC5" w:rsidRPr="00EF4EB9">
              <w:rPr>
                <w:rFonts w:eastAsia="Calibri"/>
                <w:color w:val="000000"/>
                <w:sz w:val="20"/>
                <w:szCs w:val="20"/>
                <w:lang w:eastAsia="en-US"/>
              </w:rPr>
              <w:fldChar w:fldCharType="end"/>
            </w:r>
          </w:p>
        </w:tc>
        <w:tc>
          <w:tcPr>
            <w:tcW w:w="2121" w:type="dxa"/>
          </w:tcPr>
          <w:p w:rsidR="00A17B4E" w:rsidRPr="00EF4EB9" w:rsidRDefault="00A17B4E" w:rsidP="00A17B4E">
            <w:pPr>
              <w:rPr>
                <w:rFonts w:eastAsia="Calibri"/>
                <w:color w:val="000000"/>
                <w:sz w:val="20"/>
                <w:szCs w:val="20"/>
                <w:lang w:eastAsia="en-US"/>
              </w:rPr>
            </w:pPr>
            <w:r w:rsidRPr="00EF4EB9">
              <w:rPr>
                <w:rFonts w:eastAsia="Calibri"/>
                <w:color w:val="000000"/>
                <w:sz w:val="20"/>
                <w:szCs w:val="20"/>
                <w:lang w:eastAsia="en-US"/>
              </w:rPr>
              <w:t>Complex aortic atherosclerosis</w:t>
            </w:r>
          </w:p>
        </w:tc>
        <w:tc>
          <w:tcPr>
            <w:tcW w:w="2236" w:type="dxa"/>
          </w:tcPr>
          <w:p w:rsidR="00A17B4E" w:rsidRPr="00EF4EB9" w:rsidRDefault="00A17B4E" w:rsidP="00A17B4E">
            <w:pPr>
              <w:rPr>
                <w:rFonts w:eastAsia="Calibri"/>
                <w:color w:val="000000"/>
                <w:sz w:val="20"/>
                <w:szCs w:val="20"/>
                <w:lang w:eastAsia="en-US"/>
              </w:rPr>
            </w:pPr>
            <w:r w:rsidRPr="00EF4EB9">
              <w:rPr>
                <w:rFonts w:eastAsia="Calibri"/>
                <w:color w:val="000000"/>
                <w:sz w:val="20"/>
                <w:szCs w:val="20"/>
                <w:lang w:eastAsia="en-US"/>
              </w:rPr>
              <w:t>42 AF</w:t>
            </w:r>
          </w:p>
        </w:tc>
        <w:tc>
          <w:tcPr>
            <w:tcW w:w="2020" w:type="dxa"/>
          </w:tcPr>
          <w:p w:rsidR="00A17B4E" w:rsidRPr="00EF4EB9" w:rsidRDefault="00A17B4E" w:rsidP="00A17B4E">
            <w:pPr>
              <w:jc w:val="right"/>
              <w:rPr>
                <w:rFonts w:eastAsia="Calibri"/>
                <w:color w:val="000000"/>
                <w:sz w:val="20"/>
                <w:szCs w:val="20"/>
                <w:lang w:eastAsia="en-US"/>
              </w:rPr>
            </w:pPr>
            <w:r w:rsidRPr="00EF4EB9">
              <w:rPr>
                <w:rFonts w:eastAsia="Calibri"/>
                <w:color w:val="000000"/>
                <w:sz w:val="20"/>
                <w:szCs w:val="20"/>
                <w:lang w:eastAsia="en-US"/>
              </w:rPr>
              <w:t>16.7</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Archer et al 1995</w:t>
            </w:r>
            <w:r w:rsidR="00FC2DC5" w:rsidRPr="00EF4EB9">
              <w:rPr>
                <w:rFonts w:eastAsia="Calibri"/>
                <w:color w:val="000000"/>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2</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55 non-rheumatic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9.1</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Archer et al 1995</w:t>
            </w:r>
            <w:r w:rsidR="00FC2DC5" w:rsidRPr="00EF4EB9">
              <w:rPr>
                <w:rFonts w:eastAsia="Calibri"/>
                <w:color w:val="000000"/>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2</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ventricular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55 non-rheumatic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3.6</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Archer et al 1995</w:t>
            </w:r>
            <w:r w:rsidR="00FC2DC5" w:rsidRPr="00EF4EB9">
              <w:rPr>
                <w:rFonts w:eastAsia="Calibri"/>
                <w:color w:val="000000"/>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2</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Atrial septal aneurysm</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55 non-rheumatic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7.3</w:t>
            </w:r>
          </w:p>
        </w:tc>
      </w:tr>
      <w:tr w:rsidR="00A17B4E" w:rsidRPr="00EF4EB9" w:rsidTr="003E06D1">
        <w:tc>
          <w:tcPr>
            <w:tcW w:w="2145" w:type="dxa"/>
          </w:tcPr>
          <w:p w:rsidR="00A17B4E" w:rsidRPr="00EF4EB9" w:rsidRDefault="00A17B4E" w:rsidP="005A1380">
            <w:pPr>
              <w:rPr>
                <w:rFonts w:eastAsia="Calibri"/>
                <w:color w:val="000000"/>
                <w:sz w:val="20"/>
                <w:szCs w:val="20"/>
                <w:lang w:eastAsia="en-US"/>
              </w:rPr>
            </w:pPr>
            <w:r w:rsidRPr="00EF4EB9">
              <w:rPr>
                <w:rFonts w:eastAsia="Calibri"/>
                <w:color w:val="000000"/>
                <w:sz w:val="20"/>
                <w:szCs w:val="20"/>
                <w:lang w:eastAsia="en-US"/>
              </w:rPr>
              <w:t>Blackshear et al 1999</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Blackshear&lt;/Author&gt;&lt;Year&gt;1999&lt;/Year&gt;&lt;RecNum&gt;3470&lt;/RecNum&gt;&lt;IDText&gt;Aortic plaque in atrial fibrillation: prevalence, predictors, and thromboembolic implications&lt;/IDText&gt;&lt;MDL Ref_Type="Journal"&gt;&lt;Ref_Type&gt;Journal&lt;/Ref_Type&gt;&lt;Ref_ID&gt;3470&lt;/Ref_ID&gt;&lt;Title_Primary&gt;Aortic plaque in atrial fibrillation: prevalence, predictors, and thromboembolic implications&lt;/Title_Primary&gt;&lt;Authors_Primary&gt;Blackshear,J.L.&lt;/Authors_Primary&gt;&lt;Authors_Primary&gt;Pearce,L.A.&lt;/Authors_Primary&gt;&lt;Authors_Primary&gt;Hart,R.G.&lt;/Authors_Primary&gt;&lt;Authors_Primary&gt;Zabalgoitia,M.&lt;/Authors_Primary&gt;&lt;Authors_Primary&gt;Labovitz,A.&lt;/Authors_Primary&gt;&lt;Authors_Primary&gt;Asinger,R.W.&lt;/Authors_Primary&gt;&lt;Authors_Primary&gt;Halperin,J.L.&lt;/Authors_Primary&gt;&lt;Date_Primary&gt;1999/4&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stenosis&lt;/Keywords&gt;&lt;Reprint&gt;In File&lt;/Reprint&gt;&lt;Start_Page&gt;834&lt;/Start_Page&gt;&lt;End_Page&gt;840&lt;/End_Page&gt;&lt;Periodical&gt;Stroke&lt;/Periodical&gt;&lt;Volume&gt;30&lt;/Volume&gt;&lt;Issue&gt;4&lt;/Issue&gt;&lt;User_Def_1&gt;Prev db RefID 4019&lt;/User_Def_1&gt;&lt;Address&gt;Mayo Clinic Jacksonville, Jacksonville, Fla. 32224, USA. jlb16@exjax.mayo.edu&lt;/Address&gt;&lt;ZZ_JournalFull&gt;&lt;f name="System"&gt;Stroke&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3</w:t>
            </w:r>
            <w:r w:rsidR="00FC2DC5" w:rsidRPr="00EF4EB9">
              <w:rPr>
                <w:rFonts w:eastAsia="Calibri"/>
                <w:color w:val="000000"/>
                <w:sz w:val="20"/>
                <w:szCs w:val="20"/>
                <w:lang w:eastAsia="en-US"/>
              </w:rPr>
              <w:fldChar w:fldCharType="end"/>
            </w:r>
          </w:p>
        </w:tc>
        <w:tc>
          <w:tcPr>
            <w:tcW w:w="2121" w:type="dxa"/>
          </w:tcPr>
          <w:p w:rsidR="00A17B4E" w:rsidRPr="00EF4EB9" w:rsidRDefault="00A17B4E" w:rsidP="00A17B4E">
            <w:pPr>
              <w:rPr>
                <w:rFonts w:eastAsia="Calibri"/>
                <w:color w:val="000000"/>
                <w:sz w:val="20"/>
                <w:szCs w:val="20"/>
                <w:lang w:eastAsia="en-US"/>
              </w:rPr>
            </w:pPr>
            <w:r w:rsidRPr="00EF4EB9">
              <w:rPr>
                <w:rFonts w:eastAsia="Calibri"/>
                <w:color w:val="000000"/>
                <w:sz w:val="20"/>
                <w:szCs w:val="20"/>
                <w:lang w:eastAsia="en-US"/>
              </w:rPr>
              <w:t>Aortic atherosclerotic plaque</w:t>
            </w:r>
          </w:p>
        </w:tc>
        <w:tc>
          <w:tcPr>
            <w:tcW w:w="2236" w:type="dxa"/>
          </w:tcPr>
          <w:p w:rsidR="00A17B4E" w:rsidRPr="00EF4EB9" w:rsidRDefault="00A17B4E" w:rsidP="00A17B4E">
            <w:pPr>
              <w:rPr>
                <w:rFonts w:eastAsia="Calibri"/>
                <w:color w:val="000000"/>
                <w:sz w:val="20"/>
                <w:szCs w:val="20"/>
                <w:lang w:eastAsia="en-US"/>
              </w:rPr>
            </w:pPr>
            <w:r w:rsidRPr="00EF4EB9">
              <w:rPr>
                <w:rFonts w:eastAsia="Calibri"/>
                <w:color w:val="000000"/>
                <w:sz w:val="20"/>
                <w:szCs w:val="20"/>
                <w:lang w:eastAsia="en-US"/>
              </w:rPr>
              <w:t>770 AF</w:t>
            </w:r>
          </w:p>
        </w:tc>
        <w:tc>
          <w:tcPr>
            <w:tcW w:w="2020" w:type="dxa"/>
          </w:tcPr>
          <w:p w:rsidR="00A17B4E" w:rsidRPr="00EF4EB9" w:rsidRDefault="00A17B4E" w:rsidP="00A17B4E">
            <w:pPr>
              <w:jc w:val="right"/>
              <w:rPr>
                <w:rFonts w:eastAsia="Calibri"/>
                <w:color w:val="000000"/>
                <w:sz w:val="20"/>
                <w:szCs w:val="20"/>
                <w:lang w:eastAsia="en-US"/>
              </w:rPr>
            </w:pPr>
            <w:r w:rsidRPr="00EF4EB9">
              <w:rPr>
                <w:rFonts w:eastAsia="Calibri"/>
                <w:color w:val="000000"/>
                <w:sz w:val="20"/>
                <w:szCs w:val="20"/>
                <w:lang w:eastAsia="en-US"/>
              </w:rPr>
              <w:t>56.6</w:t>
            </w:r>
          </w:p>
        </w:tc>
      </w:tr>
      <w:tr w:rsidR="00A17B4E" w:rsidRPr="00EF4EB9" w:rsidTr="003E06D1">
        <w:tc>
          <w:tcPr>
            <w:tcW w:w="2145" w:type="dxa"/>
          </w:tcPr>
          <w:p w:rsidR="00A17B4E" w:rsidRPr="00EF4EB9" w:rsidRDefault="00A17B4E" w:rsidP="005A1380">
            <w:pPr>
              <w:rPr>
                <w:rFonts w:eastAsia="Calibri"/>
                <w:color w:val="000000"/>
                <w:sz w:val="20"/>
                <w:szCs w:val="20"/>
                <w:lang w:eastAsia="en-US"/>
              </w:rPr>
            </w:pPr>
            <w:r w:rsidRPr="00EF4EB9">
              <w:rPr>
                <w:rFonts w:eastAsia="Calibri"/>
                <w:color w:val="000000"/>
                <w:sz w:val="20"/>
                <w:szCs w:val="20"/>
                <w:lang w:eastAsia="en-US"/>
              </w:rPr>
              <w:t>Blackshear et al 1999</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Blackshear&lt;/Author&gt;&lt;Year&gt;1999&lt;/Year&gt;&lt;RecNum&gt;3470&lt;/RecNum&gt;&lt;IDText&gt;Aortic plaque in atrial fibrillation: prevalence, predictors, and thromboembolic implications&lt;/IDText&gt;&lt;MDL Ref_Type="Journal"&gt;&lt;Ref_Type&gt;Journal&lt;/Ref_Type&gt;&lt;Ref_ID&gt;3470&lt;/Ref_ID&gt;&lt;Title_Primary&gt;Aortic plaque in atrial fibrillation: prevalence, predictors, and thromboembolic implications&lt;/Title_Primary&gt;&lt;Authors_Primary&gt;Blackshear,J.L.&lt;/Authors_Primary&gt;&lt;Authors_Primary&gt;Pearce,L.A.&lt;/Authors_Primary&gt;&lt;Authors_Primary&gt;Hart,R.G.&lt;/Authors_Primary&gt;&lt;Authors_Primary&gt;Zabalgoitia,M.&lt;/Authors_Primary&gt;&lt;Authors_Primary&gt;Labovitz,A.&lt;/Authors_Primary&gt;&lt;Authors_Primary&gt;Asinger,R.W.&lt;/Authors_Primary&gt;&lt;Authors_Primary&gt;Halperin,J.L.&lt;/Authors_Primary&gt;&lt;Date_Primary&gt;1999/4&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stenosis&lt;/Keywords&gt;&lt;Reprint&gt;In File&lt;/Reprint&gt;&lt;Start_Page&gt;834&lt;/Start_Page&gt;&lt;End_Page&gt;840&lt;/End_Page&gt;&lt;Periodical&gt;Stroke&lt;/Periodical&gt;&lt;Volume&gt;30&lt;/Volume&gt;&lt;Issue&gt;4&lt;/Issue&gt;&lt;User_Def_1&gt;Prev db RefID 4019&lt;/User_Def_1&gt;&lt;Address&gt;Mayo Clinic Jacksonville, Jacksonville, Fla. 32224, USA. jlb16@exjax.mayo.edu&lt;/Address&gt;&lt;ZZ_JournalFull&gt;&lt;f name="System"&gt;Stroke&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3</w:t>
            </w:r>
            <w:r w:rsidR="00FC2DC5" w:rsidRPr="00EF4EB9">
              <w:rPr>
                <w:rFonts w:eastAsia="Calibri"/>
                <w:color w:val="000000"/>
                <w:sz w:val="20"/>
                <w:szCs w:val="20"/>
                <w:lang w:eastAsia="en-US"/>
              </w:rPr>
              <w:fldChar w:fldCharType="end"/>
            </w:r>
          </w:p>
        </w:tc>
        <w:tc>
          <w:tcPr>
            <w:tcW w:w="2121" w:type="dxa"/>
          </w:tcPr>
          <w:p w:rsidR="00A17B4E" w:rsidRPr="00EF4EB9" w:rsidRDefault="00A17B4E" w:rsidP="00A17B4E">
            <w:pPr>
              <w:rPr>
                <w:rFonts w:eastAsia="Calibri"/>
                <w:color w:val="000000"/>
                <w:sz w:val="20"/>
                <w:szCs w:val="20"/>
                <w:lang w:eastAsia="en-US"/>
              </w:rPr>
            </w:pPr>
            <w:r w:rsidRPr="00EF4EB9">
              <w:rPr>
                <w:rFonts w:eastAsia="Calibri"/>
                <w:color w:val="000000"/>
                <w:sz w:val="20"/>
                <w:szCs w:val="20"/>
                <w:lang w:eastAsia="en-US"/>
              </w:rPr>
              <w:t>Complex aortic atherosclerotic plaque</w:t>
            </w:r>
          </w:p>
        </w:tc>
        <w:tc>
          <w:tcPr>
            <w:tcW w:w="2236" w:type="dxa"/>
          </w:tcPr>
          <w:p w:rsidR="00A17B4E" w:rsidRPr="00EF4EB9" w:rsidRDefault="00A17B4E" w:rsidP="00A17B4E">
            <w:pPr>
              <w:rPr>
                <w:rFonts w:eastAsia="Calibri"/>
                <w:color w:val="000000"/>
                <w:sz w:val="20"/>
                <w:szCs w:val="20"/>
                <w:lang w:eastAsia="en-US"/>
              </w:rPr>
            </w:pPr>
            <w:r w:rsidRPr="00EF4EB9">
              <w:rPr>
                <w:rFonts w:eastAsia="Calibri"/>
                <w:color w:val="000000"/>
                <w:sz w:val="20"/>
                <w:szCs w:val="20"/>
                <w:lang w:eastAsia="en-US"/>
              </w:rPr>
              <w:t>770 AF</w:t>
            </w:r>
          </w:p>
        </w:tc>
        <w:tc>
          <w:tcPr>
            <w:tcW w:w="2020" w:type="dxa"/>
          </w:tcPr>
          <w:p w:rsidR="00A17B4E" w:rsidRPr="00EF4EB9" w:rsidRDefault="00A17B4E" w:rsidP="00A17B4E">
            <w:pPr>
              <w:jc w:val="right"/>
              <w:rPr>
                <w:rFonts w:eastAsia="Calibri"/>
                <w:color w:val="000000"/>
                <w:sz w:val="20"/>
                <w:szCs w:val="20"/>
                <w:lang w:eastAsia="en-US"/>
              </w:rPr>
            </w:pPr>
            <w:r w:rsidRPr="00EF4EB9">
              <w:rPr>
                <w:rFonts w:eastAsia="Calibri"/>
                <w:color w:val="000000"/>
                <w:sz w:val="20"/>
                <w:szCs w:val="20"/>
                <w:lang w:eastAsia="en-US"/>
              </w:rPr>
              <w:t>25.1</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Corrado et al 2004</w:t>
            </w:r>
            <w:r w:rsidR="00FC2DC5" w:rsidRPr="00EF4EB9">
              <w:rPr>
                <w:rFonts w:eastAsia="Calibri"/>
                <w:color w:val="000000"/>
                <w:sz w:val="20"/>
                <w:szCs w:val="20"/>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4</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appendage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41 AF or flutter</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9.8</w:t>
            </w:r>
          </w:p>
        </w:tc>
      </w:tr>
      <w:tr w:rsidR="00DD03FA" w:rsidRPr="00EF4EB9" w:rsidTr="003E06D1">
        <w:tc>
          <w:tcPr>
            <w:tcW w:w="2145" w:type="dxa"/>
          </w:tcPr>
          <w:p w:rsidR="00DD03FA" w:rsidRPr="00EF4EB9" w:rsidRDefault="00DD03FA" w:rsidP="00944034">
            <w:pPr>
              <w:rPr>
                <w:rFonts w:eastAsia="Calibri"/>
                <w:color w:val="000000"/>
                <w:sz w:val="20"/>
                <w:szCs w:val="20"/>
                <w:lang w:eastAsia="en-US"/>
              </w:rPr>
            </w:pPr>
            <w:r w:rsidRPr="00EF4EB9">
              <w:rPr>
                <w:rFonts w:eastAsia="Calibri"/>
                <w:color w:val="000000"/>
                <w:sz w:val="20"/>
                <w:szCs w:val="20"/>
                <w:lang w:eastAsia="en-US"/>
              </w:rPr>
              <w:t>de Divitiis et al 1999</w:t>
            </w:r>
            <w:r w:rsidR="00FC2DC5" w:rsidRPr="00EF4EB9">
              <w:rPr>
                <w:rFonts w:eastAsia="Calibri"/>
                <w:color w:val="000000"/>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944034" w:rsidRPr="00EF4EB9">
              <w:rPr>
                <w:rFonts w:eastAsia="Calibri"/>
                <w:noProof/>
                <w:color w:val="000000"/>
                <w:sz w:val="20"/>
                <w:szCs w:val="20"/>
                <w:vertAlign w:val="superscript"/>
                <w:lang w:eastAsia="en-US"/>
              </w:rPr>
              <w:t>28</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appendage thrombus</w:t>
            </w:r>
          </w:p>
        </w:tc>
        <w:tc>
          <w:tcPr>
            <w:tcW w:w="2236" w:type="dxa"/>
          </w:tcPr>
          <w:p w:rsidR="00DD03FA" w:rsidRPr="00EF4EB9" w:rsidRDefault="00DD03FA" w:rsidP="00355C66">
            <w:pPr>
              <w:rPr>
                <w:rFonts w:eastAsia="Calibri"/>
                <w:color w:val="000000"/>
                <w:sz w:val="20"/>
                <w:szCs w:val="20"/>
                <w:lang w:eastAsia="en-US"/>
              </w:rPr>
            </w:pPr>
            <w:r w:rsidRPr="00EF4EB9">
              <w:rPr>
                <w:rFonts w:eastAsia="Calibri"/>
                <w:color w:val="000000"/>
                <w:sz w:val="20"/>
                <w:szCs w:val="20"/>
                <w:lang w:eastAsia="en-US"/>
              </w:rPr>
              <w:t>90 AF</w:t>
            </w:r>
            <w:r w:rsidR="00601A46" w:rsidRPr="00EF4EB9">
              <w:rPr>
                <w:rFonts w:eastAsia="Calibri"/>
                <w:color w:val="000000"/>
                <w:sz w:val="20"/>
                <w:szCs w:val="20"/>
                <w:lang w:eastAsia="en-US"/>
              </w:rPr>
              <w:t xml:space="preserve"> </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12.2</w:t>
            </w:r>
          </w:p>
        </w:tc>
      </w:tr>
      <w:tr w:rsidR="00DD03FA" w:rsidRPr="00EF4EB9" w:rsidTr="003E06D1">
        <w:tc>
          <w:tcPr>
            <w:tcW w:w="2145" w:type="dxa"/>
          </w:tcPr>
          <w:p w:rsidR="00DD03FA" w:rsidRPr="00EF4EB9" w:rsidRDefault="00DD03FA" w:rsidP="00944034">
            <w:pPr>
              <w:rPr>
                <w:rFonts w:eastAsia="Calibri"/>
                <w:color w:val="000000"/>
                <w:sz w:val="20"/>
                <w:szCs w:val="20"/>
                <w:lang w:eastAsia="en-US"/>
              </w:rPr>
            </w:pPr>
            <w:r w:rsidRPr="00EF4EB9">
              <w:rPr>
                <w:rFonts w:eastAsia="Calibri"/>
                <w:color w:val="000000"/>
                <w:sz w:val="20"/>
                <w:szCs w:val="20"/>
                <w:lang w:eastAsia="en-US"/>
              </w:rPr>
              <w:t>de Divitiis et al 1999</w:t>
            </w:r>
            <w:r w:rsidR="00FC2DC5" w:rsidRPr="00EF4EB9">
              <w:rPr>
                <w:rFonts w:eastAsia="Calibri"/>
                <w:color w:val="000000"/>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944034" w:rsidRPr="00EF4EB9">
              <w:rPr>
                <w:rFonts w:eastAsia="Calibri"/>
                <w:noProof/>
                <w:color w:val="000000"/>
                <w:sz w:val="20"/>
                <w:szCs w:val="20"/>
                <w:vertAlign w:val="superscript"/>
                <w:lang w:eastAsia="en-US"/>
              </w:rPr>
              <w:t>28</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Right atrial appendage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90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6.7</w:t>
            </w:r>
          </w:p>
        </w:tc>
      </w:tr>
      <w:tr w:rsidR="00DD03FA" w:rsidRPr="00EF4EB9" w:rsidTr="003E06D1">
        <w:tc>
          <w:tcPr>
            <w:tcW w:w="2145" w:type="dxa"/>
          </w:tcPr>
          <w:p w:rsidR="00DD03FA" w:rsidRPr="00EF4EB9" w:rsidRDefault="00DD03FA" w:rsidP="00944034">
            <w:pPr>
              <w:rPr>
                <w:rFonts w:eastAsia="Calibri"/>
                <w:color w:val="000000"/>
                <w:sz w:val="20"/>
                <w:szCs w:val="20"/>
                <w:lang w:eastAsia="en-US"/>
              </w:rPr>
            </w:pPr>
            <w:r w:rsidRPr="00EF4EB9">
              <w:rPr>
                <w:rFonts w:eastAsia="Calibri"/>
                <w:color w:val="000000"/>
                <w:sz w:val="20"/>
                <w:szCs w:val="20"/>
                <w:lang w:eastAsia="en-US"/>
              </w:rPr>
              <w:t>de Divitiis et al 1999</w:t>
            </w:r>
            <w:r w:rsidR="00FC2DC5" w:rsidRPr="00EF4EB9">
              <w:rPr>
                <w:rFonts w:eastAsia="Calibri"/>
                <w:color w:val="000000"/>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944034" w:rsidRPr="00EF4EB9">
              <w:rPr>
                <w:rFonts w:eastAsia="Calibri"/>
                <w:noProof/>
                <w:color w:val="000000"/>
                <w:sz w:val="20"/>
                <w:szCs w:val="20"/>
                <w:vertAlign w:val="superscript"/>
                <w:lang w:eastAsia="en-US"/>
              </w:rPr>
              <w:t>28</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nd/or right atrial appendage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90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13</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Heppell et al 1997</w:t>
            </w:r>
            <w:r w:rsidR="00FC2DC5" w:rsidRPr="00EF4EB9">
              <w:rPr>
                <w:rFonts w:eastAsia="Calibri"/>
                <w:color w:val="000000"/>
                <w:sz w:val="20"/>
                <w:szCs w:val="20"/>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6</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109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18</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Kleeman et al 2009</w:t>
            </w:r>
            <w:r w:rsidR="00FC2DC5" w:rsidRPr="00EF4EB9">
              <w:rPr>
                <w:rFonts w:eastAsia="Calibri"/>
                <w:color w:val="000000"/>
                <w:sz w:val="20"/>
                <w:szCs w:val="20"/>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7</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295 non-valvular AF</w:t>
            </w:r>
            <w:r w:rsidR="0050385C" w:rsidRPr="00EF4EB9">
              <w:rPr>
                <w:rFonts w:eastAsia="Calibri"/>
                <w:color w:val="000000"/>
                <w:sz w:val="20"/>
                <w:szCs w:val="20"/>
                <w:lang w:eastAsia="en-US"/>
              </w:rPr>
              <w:t xml:space="preserve"> or flutter</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3</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evy et al 1999</w:t>
            </w:r>
            <w:r w:rsidR="00FC2DC5" w:rsidRPr="00EF4EB9">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8</w:t>
            </w:r>
            <w:r w:rsidR="00FC2DC5" w:rsidRPr="00EF4EB9">
              <w:rPr>
                <w:rFonts w:eastAsia="Calibri"/>
                <w:color w:val="000000"/>
                <w:sz w:val="20"/>
                <w:szCs w:val="20"/>
                <w:lang w:eastAsia="en-US"/>
              </w:rPr>
              <w:fldChar w:fldCharType="end"/>
            </w:r>
            <w:r w:rsidRPr="00EF4EB9">
              <w:rPr>
                <w:rFonts w:eastAsia="Calibri"/>
                <w:color w:val="000000"/>
                <w:sz w:val="20"/>
                <w:szCs w:val="20"/>
                <w:lang w:eastAsia="en-US"/>
              </w:rPr>
              <w:t xml:space="preserve"> </w:t>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Coronary artery disease</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56 chronic, paroxysmal or recent-onset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16.6</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ip et al 1997</w:t>
            </w:r>
            <w:r w:rsidR="00FC2DC5" w:rsidRPr="00EF4EB9">
              <w:rPr>
                <w:rFonts w:eastAsia="Calibri"/>
                <w:color w:val="000000"/>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9</w:t>
            </w:r>
            <w:r w:rsidR="00FC2DC5" w:rsidRPr="00EF4EB9">
              <w:rPr>
                <w:rFonts w:eastAsia="Calibri"/>
                <w:color w:val="000000"/>
                <w:sz w:val="20"/>
                <w:szCs w:val="20"/>
                <w:lang w:eastAsia="en-US"/>
              </w:rPr>
              <w:fldChar w:fldCharType="end"/>
            </w:r>
          </w:p>
        </w:tc>
        <w:tc>
          <w:tcPr>
            <w:tcW w:w="2121" w:type="dxa"/>
          </w:tcPr>
          <w:p w:rsidR="00DD03FA" w:rsidRPr="00EF4EB9" w:rsidRDefault="00E45741" w:rsidP="007E7497">
            <w:pPr>
              <w:rPr>
                <w:rFonts w:eastAsia="Calibri"/>
                <w:color w:val="000000"/>
                <w:sz w:val="20"/>
                <w:szCs w:val="20"/>
                <w:lang w:eastAsia="en-US"/>
              </w:rPr>
            </w:pPr>
            <w:r w:rsidRPr="00EF4EB9">
              <w:rPr>
                <w:rFonts w:eastAsia="Calibri"/>
                <w:color w:val="000000"/>
                <w:sz w:val="20"/>
                <w:szCs w:val="20"/>
                <w:lang w:eastAsia="en-US"/>
              </w:rPr>
              <w:t>Ischaemi</w:t>
            </w:r>
            <w:r w:rsidR="007E7497" w:rsidRPr="00EF4EB9">
              <w:rPr>
                <w:rFonts w:eastAsia="Calibri"/>
                <w:color w:val="000000"/>
                <w:sz w:val="20"/>
                <w:szCs w:val="20"/>
                <w:lang w:eastAsia="en-US"/>
              </w:rPr>
              <w:t>c heart disease</w:t>
            </w:r>
            <w:r w:rsidR="00DD03FA" w:rsidRPr="00EF4EB9">
              <w:rPr>
                <w:rFonts w:eastAsia="Calibri"/>
                <w:color w:val="000000"/>
                <w:sz w:val="20"/>
                <w:szCs w:val="20"/>
                <w:lang w:eastAsia="en-US"/>
              </w:rPr>
              <w:t xml:space="preserve"> </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111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28.8</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Maltagliati et al 2006</w:t>
            </w:r>
            <w:r w:rsidR="00FC2DC5" w:rsidRPr="00EF4EB9">
              <w:rPr>
                <w:rFonts w:eastAsia="Calibri"/>
                <w:color w:val="000000"/>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0</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757 AF or atrial flutter </w:t>
            </w:r>
          </w:p>
        </w:tc>
        <w:tc>
          <w:tcPr>
            <w:tcW w:w="2020" w:type="dxa"/>
          </w:tcPr>
          <w:p w:rsidR="00DD03FA" w:rsidRPr="00EF4EB9" w:rsidRDefault="006D6360" w:rsidP="00601A46">
            <w:pPr>
              <w:jc w:val="right"/>
              <w:rPr>
                <w:rFonts w:eastAsia="Calibri"/>
                <w:color w:val="000000"/>
                <w:sz w:val="20"/>
                <w:szCs w:val="20"/>
                <w:lang w:eastAsia="en-US"/>
              </w:rPr>
            </w:pPr>
            <w:r w:rsidRPr="00EF4EB9">
              <w:rPr>
                <w:rFonts w:eastAsia="Calibri"/>
                <w:color w:val="000000"/>
                <w:sz w:val="20"/>
                <w:szCs w:val="20"/>
                <w:lang w:eastAsia="en-US"/>
              </w:rPr>
              <w:t xml:space="preserve">6.3 (if exclude </w:t>
            </w:r>
            <w:r w:rsidR="00601A46" w:rsidRPr="00EF4EB9">
              <w:rPr>
                <w:rFonts w:eastAsia="Calibri"/>
                <w:color w:val="000000"/>
                <w:sz w:val="20"/>
                <w:szCs w:val="20"/>
                <w:lang w:eastAsia="en-US"/>
              </w:rPr>
              <w:t>left atrial appendage (</w:t>
            </w:r>
            <w:r w:rsidRPr="00EF4EB9">
              <w:rPr>
                <w:rFonts w:eastAsia="Calibri"/>
                <w:color w:val="000000"/>
                <w:sz w:val="20"/>
                <w:szCs w:val="20"/>
                <w:lang w:eastAsia="en-US"/>
              </w:rPr>
              <w:t>LAA</w:t>
            </w:r>
            <w:r w:rsidR="00601A46" w:rsidRPr="00EF4EB9">
              <w:rPr>
                <w:rFonts w:eastAsia="Calibri"/>
                <w:color w:val="000000"/>
                <w:sz w:val="20"/>
                <w:szCs w:val="20"/>
                <w:lang w:eastAsia="en-US"/>
              </w:rPr>
              <w:t>)</w:t>
            </w:r>
            <w:r w:rsidRPr="00EF4EB9">
              <w:rPr>
                <w:rFonts w:eastAsia="Calibri"/>
                <w:color w:val="000000"/>
                <w:sz w:val="20"/>
                <w:szCs w:val="20"/>
                <w:lang w:eastAsia="en-US"/>
              </w:rPr>
              <w:t xml:space="preserve"> </w:t>
            </w:r>
            <w:r w:rsidR="00DD03FA" w:rsidRPr="00EF4EB9">
              <w:rPr>
                <w:rFonts w:eastAsia="Calibri"/>
                <w:color w:val="000000"/>
                <w:sz w:val="20"/>
                <w:szCs w:val="20"/>
                <w:lang w:eastAsia="en-US"/>
              </w:rPr>
              <w:t>0.3</w:t>
            </w:r>
            <w:r w:rsidRPr="00EF4EB9">
              <w:rPr>
                <w:rFonts w:eastAsia="Calibri"/>
                <w:color w:val="000000"/>
                <w:sz w:val="20"/>
                <w:szCs w:val="20"/>
                <w:lang w:eastAsia="en-US"/>
              </w:rPr>
              <w:t>)</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Maltagliati et al 2006</w:t>
            </w:r>
            <w:r w:rsidR="00FC2DC5" w:rsidRPr="00EF4EB9">
              <w:rPr>
                <w:rFonts w:eastAsia="Calibri"/>
                <w:color w:val="000000"/>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0</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appendage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757 AF or atrial flutter </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5.5</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Maltagliati et al 2006</w:t>
            </w:r>
            <w:r w:rsidR="00FC2DC5" w:rsidRPr="00EF4EB9">
              <w:rPr>
                <w:rFonts w:eastAsia="Calibri"/>
                <w:color w:val="000000"/>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0</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Right atrial appendage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757 AF or atrial flutter </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0.5</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Narumiya et al 2003</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Narumiya&lt;/Author&gt;&lt;Year&gt;2003&lt;/Year&gt;&lt;RecNum&gt;6387&lt;/RecNum&gt;&lt;IDText&gt;Relationship between left atrial appendage function and left atrial thrombus in patients with nonvalvular chronic atrial fibrillation and atrial flutter&lt;/IDText&gt;&lt;MDL Ref_Type="Journal"&gt;&lt;Ref_Type&gt;Journal&lt;/Ref_Type&gt;&lt;Ref_ID&gt;6387&lt;/Ref_ID&gt;&lt;Title_Primary&gt;Relationship between left atrial appendage function and left atrial thrombus in patients with nonvalvular chronic atrial fibrillation and atrial flutter&lt;/Title_Primary&gt;&lt;Authors_Primary&gt;Narumiya,T.&lt;/Authors_Primary&gt;&lt;Authors_Primary&gt;Sakamaki,T.&lt;/Authors_Primary&gt;&lt;Authors_Primary&gt;Sato,Y.&lt;/Authors_Primary&gt;&lt;Authors_Primary&gt;Kanmatsuse,K.&lt;/Authors_Primary&gt;&lt;Authors_Primary&gt;Narumiya,Tatsuyoshi&lt;/Authors_Primary&gt;&lt;Authors_Primary&gt;Sakamaki,Tatsuo&lt;/Authors_Primary&gt;&lt;Authors_Primary&gt;Sato,Yuichi&lt;/Authors_Primary&gt;&lt;Authors_Primary&gt;Kanmatsuse,Katsuo&lt;/Authors_Primary&gt;&lt;Date_Primary&gt;2003/1&lt;/Date_Primary&gt;&lt;Keywords&gt;$$echo&lt;/Keywords&gt;&lt;Keywords&gt;$$include full text&lt;/Keywords&gt;&lt;Keywords&gt;$$Medline&lt;/Keywords&gt;&lt;Keywords&gt;$$multiple pathologies&lt;/Keywords&gt;&lt;Keywords&gt;article&lt;/Keywords&gt;&lt;Keywords&gt;Atrial fibrillation&lt;/Keywords&gt;&lt;Keywords&gt;cardiology&lt;/Keywords&gt;&lt;Keywords&gt;echocardiography&lt;/Keywords&gt;&lt;Keywords&gt;hospital&lt;/Keywords&gt;&lt;Keywords&gt;incidence&lt;/Keywords&gt;&lt;Keywords&gt;Japan&lt;/Keywords&gt;&lt;Keywords&gt;patient&lt;/Keywords&gt;&lt;Keywords&gt;risk&lt;/Keywords&gt;&lt;Keywords&gt;thrombus&lt;/Keywords&gt;&lt;Keywords&gt;time&lt;/Keywords&gt;&lt;Keywords&gt;transesophageal echocardiography&lt;/Keywords&gt;&lt;Keywords&gt;university&lt;/Keywords&gt;&lt;Keywords&gt;velocity&lt;/Keywords&gt;&lt;Reprint&gt;In File&lt;/Reprint&gt;&lt;Start_Page&gt;68&lt;/Start_Page&gt;&lt;End_Page&gt;72&lt;/End_Page&gt;&lt;Periodical&gt;Circulation Journal&lt;/Periodical&gt;&lt;Volume&gt;67&lt;/Volume&gt;&lt;Issue&gt;1&lt;/Issue&gt;&lt;User_Def_1&gt;Prev db RefID 6387&lt;/User_Def_1&gt;&lt;Address&gt;Department of Cardiology, Nihon University Surugadai Hospital, Tokyo, Japan. narunaru@t3.rim.or.jp&lt;/Address&gt;&lt;ZZ_JournalFull&gt;&lt;f name="System"&gt;Circulation Journal&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1</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appendage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50, of which 14 lone AF, 36 non-lone AF</w:t>
            </w:r>
          </w:p>
        </w:tc>
        <w:tc>
          <w:tcPr>
            <w:tcW w:w="2020"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12 (16.7% non-lone AF; 0% lone AF)</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Santiago et al 1994</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Santiago&lt;/Author&gt;&lt;Year&gt;1994&lt;/Year&gt;&lt;RecNum&gt;5633&lt;/RecNum&gt;&lt;IDText&gt;Left atrial appendage function and thrombus formation in atrial fibrillation-flutter: a transesophageal echocardiographic study&lt;/IDText&gt;&lt;MDL Ref_Type="Journal"&gt;&lt;Ref_Type&gt;Journal&lt;/Ref_Type&gt;&lt;Ref_ID&gt;5633&lt;/Ref_ID&gt;&lt;Title_Primary&gt;Left atrial appendage function and thrombus formation in atrial fibrillation-flutter: a transesophageal echocardiographic study&lt;/Title_Primary&gt;&lt;Authors_Primary&gt;Santiago,D.&lt;/Authors_Primary&gt;&lt;Authors_Primary&gt;Warshofsky,M.&lt;/Authors_Primary&gt;&lt;Authors_Primary&gt;Li,Mandri G.&lt;/Authors_Primary&gt;&lt;Authors_Primary&gt;Di,Tullio M.&lt;/Authors_Primary&gt;&lt;Authors_Primary&gt;Coromilas,J.&lt;/Authors_Primary&gt;&lt;Authors_Primary&gt;Reiffel,J.&lt;/Authors_Primary&gt;&lt;Authors_Primary&gt;Homma,S.&lt;/Authors_Primary&gt;&lt;Date_Primary&gt;1994/7&lt;/Date_Primary&gt;&lt;Keywords&gt;$$ complications of MI&lt;/Keywords&gt;&lt;Keywords&gt;$$echo&lt;/Keywords&gt;&lt;Keywords&gt;$$Embase&lt;/Keywords&gt;&lt;Keywords&gt;$$include full text&lt;/Keywords&gt;&lt;Keywords&gt;$$Medline&lt;/Keywords&gt;&lt;Keywords&gt;$$to order&lt;/Keywords&gt;&lt;Keywords&gt;affect&lt;/Keywords&gt;&lt;Keywords&gt;article&lt;/Keywords&gt;&lt;Keywords&gt;Atrial fibrillation&lt;/Keywords&gt;&lt;Keywords&gt;comparative study&lt;/Keywords&gt;&lt;Keywords&gt;contrast&lt;/Keywords&gt;&lt;Keywords&gt;electrocardiogram&lt;/Keywords&gt;&lt;Keywords&gt;medicine&lt;/Keywords&gt;&lt;Keywords&gt;patient&lt;/Keywords&gt;&lt;Keywords&gt;prevalence&lt;/Keywords&gt;&lt;Keywords&gt;spontaneous echo contrast&lt;/Keywords&gt;&lt;Keywords&gt;study&lt;/Keywords&gt;&lt;Keywords&gt;thrombus&lt;/Keywords&gt;&lt;Keywords&gt;velocity&lt;/Keywords&gt;&lt;Reprint&gt;In File&lt;/Reprint&gt;&lt;Start_Page&gt;159&lt;/Start_Page&gt;&lt;End_Page&gt;164&lt;/End_Page&gt;&lt;Periodical&gt;Journal of the American College of Cardiology&lt;/Periodical&gt;&lt;Volume&gt;24&lt;/Volume&gt;&lt;Issue&gt;1&lt;/Issue&gt;&lt;User_Def_1&gt;Prev db RefID 5633&lt;/User_Def_1&gt;&lt;Address&gt;Department of Medicine, Columbia-Presbyterian Medical Center, New York, New York 10032&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2</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appendage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30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40</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Scherr et al 2009</w:t>
            </w:r>
            <w:r w:rsidR="00FC2DC5" w:rsidRPr="00EF4EB9">
              <w:rPr>
                <w:rFonts w:eastAsia="Calibri"/>
                <w:color w:val="000000"/>
                <w:sz w:val="20"/>
                <w:szCs w:val="20"/>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3</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appendage thrombus</w:t>
            </w:r>
          </w:p>
        </w:tc>
        <w:tc>
          <w:tcPr>
            <w:tcW w:w="2236" w:type="dxa"/>
          </w:tcPr>
          <w:p w:rsidR="00DD03FA" w:rsidRPr="00EF4EB9" w:rsidRDefault="00DD03FA" w:rsidP="006321E9">
            <w:pPr>
              <w:rPr>
                <w:rFonts w:eastAsia="Calibri"/>
                <w:color w:val="000000"/>
                <w:sz w:val="20"/>
                <w:szCs w:val="20"/>
                <w:lang w:eastAsia="en-US"/>
              </w:rPr>
            </w:pPr>
            <w:r w:rsidRPr="00EF4EB9">
              <w:rPr>
                <w:rFonts w:eastAsia="Calibri"/>
                <w:color w:val="000000"/>
                <w:sz w:val="20"/>
                <w:szCs w:val="20"/>
                <w:lang w:eastAsia="en-US"/>
              </w:rPr>
              <w:t>73</w:t>
            </w:r>
            <w:r w:rsidR="006321E9" w:rsidRPr="00EF4EB9">
              <w:rPr>
                <w:rFonts w:eastAsia="Calibri"/>
                <w:color w:val="000000"/>
                <w:sz w:val="20"/>
                <w:szCs w:val="20"/>
                <w:lang w:eastAsia="en-US"/>
              </w:rPr>
              <w:t>2</w:t>
            </w:r>
            <w:r w:rsidRPr="00EF4EB9">
              <w:rPr>
                <w:rFonts w:eastAsia="Calibri"/>
                <w:color w:val="000000"/>
                <w:sz w:val="20"/>
                <w:szCs w:val="20"/>
                <w:lang w:eastAsia="en-US"/>
              </w:rPr>
              <w:t xml:space="preserve"> catheter ablations for AF</w:t>
            </w:r>
            <w:r w:rsidR="006321E9" w:rsidRPr="00EF4EB9">
              <w:rPr>
                <w:rFonts w:eastAsia="Calibri"/>
                <w:color w:val="000000"/>
                <w:sz w:val="20"/>
                <w:szCs w:val="20"/>
                <w:lang w:eastAsia="en-US"/>
              </w:rPr>
              <w:t xml:space="preserve"> in 585 patients</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1.6</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Shen et al 2002</w:t>
            </w:r>
            <w:r w:rsidR="00FC2DC5" w:rsidRPr="00EF4EB9">
              <w:rPr>
                <w:rFonts w:eastAsia="Calibri"/>
                <w:color w:val="000000"/>
                <w:sz w:val="20"/>
                <w:szCs w:val="20"/>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4</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182 AF and sub-therapeutic INR </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9.9</w:t>
            </w:r>
          </w:p>
        </w:tc>
      </w:tr>
      <w:tr w:rsidR="00DD03FA" w:rsidRPr="00EF4EB9" w:rsidTr="003E06D1">
        <w:tc>
          <w:tcPr>
            <w:tcW w:w="2145"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Tsai et al 1997</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Tsai&lt;/Author&gt;&lt;Year&gt;1997&lt;/Year&gt;&lt;RecNum&gt;3972&lt;/RecNum&gt;&lt;IDText&gt;Prevalence and clinical significance of left atrial thrombus in nonrheumatic atrial fibrillation&lt;/IDText&gt;&lt;MDL Ref_Type="Journal"&gt;&lt;Ref_Type&gt;Journal&lt;/Ref_Type&gt;&lt;Ref_ID&gt;3972&lt;/Ref_ID&gt;&lt;Title_Primary&gt;Prevalence and clinical significance of left atrial thrombus in nonrheumatic atrial fibrillation&lt;/Title_Primary&gt;&lt;Authors_Primary&gt;Tsai,L.M.&lt;/Authors_Primary&gt;&lt;Authors_Primary&gt;Lin,L.J.&lt;/Authors_Primary&gt;&lt;Authors_Primary&gt;Teng,J.K.&lt;/Authors_Primary&gt;&lt;Authors_Primary&gt;Chen,J.H.&lt;/Authors_Primary&gt;&lt;Authors_Primary&gt;Tsai,L.M.&lt;/Authors_Primary&gt;&lt;Authors_Primary&gt;Lin,L.J.&lt;/Authors_Primary&gt;&lt;Authors_Primary&gt;Teng,J.K.&lt;/Authors_Primary&gt;&lt;Authors_Primary&gt;Chen,J.H.&lt;/Authors_Primary&gt;&lt;Date_Primary&gt;1997/1/31&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TOE not TTE&lt;/Keywords&gt;&lt;Keywords&gt;analysis&lt;/Keywords&gt;&lt;Keywords&gt;article&lt;/Keywords&gt;&lt;Keywords&gt;Atrial fibrillation&lt;/Keywords&gt;&lt;Keywords&gt;echocardiography&lt;/Keywords&gt;&lt;Keywords&gt;hospital&lt;/Keywords&gt;&lt;Keywords&gt;left ventricular&lt;/Keywords&gt;&lt;Keywords&gt;multivariate analysis&lt;/Keywords&gt;&lt;Keywords&gt;patient&lt;/Keywords&gt;&lt;Keywords&gt;university&lt;/Keywords&gt;&lt;Reprint&gt;In File&lt;/Reprint&gt;&lt;Start_Page&gt;163&lt;/Start_Page&gt;&lt;End_Page&gt;169&lt;/End_Page&gt;&lt;Periodical&gt;International Journal of Cardiology&lt;/Periodical&gt;&lt;Volume&gt;58&lt;/Volume&gt;&lt;Issue&gt;2&lt;/Issue&gt;&lt;User_Def_1&gt;Prev db 4159&lt;/User_Def_1&gt;&lt;Address&gt;Department of Internal Medicine, National Cheng Kung University Medical College and Hospital, Taiwan, ROC&lt;/Address&gt;&lt;ZZ_JournalFull&gt;&lt;f name="System"&gt;International Journal of Cardiology&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5</w:t>
            </w:r>
            <w:r w:rsidR="00FC2DC5" w:rsidRPr="00EF4EB9">
              <w:rPr>
                <w:rFonts w:eastAsia="Calibri"/>
                <w:color w:val="000000"/>
                <w:sz w:val="20"/>
                <w:szCs w:val="20"/>
                <w:lang w:eastAsia="en-US"/>
              </w:rPr>
              <w:fldChar w:fldCharType="end"/>
            </w:r>
          </w:p>
        </w:tc>
        <w:tc>
          <w:tcPr>
            <w:tcW w:w="212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Left atrial thrombus</w:t>
            </w:r>
          </w:p>
        </w:tc>
        <w:tc>
          <w:tcPr>
            <w:tcW w:w="223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219 chronic non-rheumatic AF</w:t>
            </w:r>
          </w:p>
        </w:tc>
        <w:tc>
          <w:tcPr>
            <w:tcW w:w="2020"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6.8</w:t>
            </w:r>
          </w:p>
        </w:tc>
      </w:tr>
    </w:tbl>
    <w:p w:rsidR="0043195D" w:rsidRPr="00EF4EB9" w:rsidRDefault="0043195D" w:rsidP="00154B81">
      <w:pPr>
        <w:jc w:val="both"/>
        <w:rPr>
          <w:rFonts w:eastAsia="Calibri"/>
          <w:sz w:val="18"/>
          <w:szCs w:val="18"/>
          <w:lang w:eastAsia="en-US"/>
        </w:rPr>
      </w:pPr>
    </w:p>
    <w:p w:rsidR="0043195D" w:rsidRPr="00EF4EB9" w:rsidRDefault="0043195D" w:rsidP="00DD03FA">
      <w:pPr>
        <w:spacing w:line="360" w:lineRule="auto"/>
        <w:jc w:val="both"/>
        <w:rPr>
          <w:rFonts w:eastAsia="Calibri"/>
          <w:sz w:val="20"/>
          <w:szCs w:val="20"/>
          <w:lang w:eastAsia="en-US"/>
        </w:rPr>
      </w:pPr>
    </w:p>
    <w:p w:rsidR="00DD03FA" w:rsidRPr="00EF4EB9" w:rsidRDefault="00A17B4E" w:rsidP="00DD03FA">
      <w:pPr>
        <w:spacing w:line="360" w:lineRule="auto"/>
        <w:jc w:val="both"/>
        <w:rPr>
          <w:rFonts w:eastAsia="Calibri"/>
          <w:sz w:val="22"/>
          <w:szCs w:val="22"/>
          <w:lang w:eastAsia="en-US"/>
        </w:rPr>
      </w:pPr>
      <w:r w:rsidRPr="00EF4EB9">
        <w:rPr>
          <w:rFonts w:eastAsia="Calibri"/>
          <w:sz w:val="22"/>
          <w:szCs w:val="22"/>
          <w:lang w:eastAsia="en-US"/>
        </w:rPr>
        <w:t>Four</w:t>
      </w:r>
      <w:r w:rsidR="00DD03FA" w:rsidRPr="00EF4EB9">
        <w:rPr>
          <w:rFonts w:eastAsia="Calibri"/>
          <w:sz w:val="22"/>
          <w:szCs w:val="22"/>
          <w:lang w:eastAsia="en-US"/>
        </w:rPr>
        <w:t xml:space="preserve"> studies investigated the prevalence of </w:t>
      </w:r>
      <w:r w:rsidR="007E7497" w:rsidRPr="00EF4EB9">
        <w:rPr>
          <w:rFonts w:eastAsia="Calibri"/>
          <w:sz w:val="22"/>
          <w:szCs w:val="22"/>
          <w:lang w:eastAsia="en-US"/>
        </w:rPr>
        <w:t xml:space="preserve">valvular </w:t>
      </w:r>
      <w:r w:rsidR="00DD03FA" w:rsidRPr="00EF4EB9">
        <w:rPr>
          <w:rFonts w:eastAsia="Calibri"/>
          <w:sz w:val="22"/>
          <w:szCs w:val="22"/>
          <w:lang w:eastAsia="en-US"/>
        </w:rPr>
        <w:t xml:space="preserve">pathologies, Table </w:t>
      </w:r>
      <w:r w:rsidR="005B514A" w:rsidRPr="00EF4EB9">
        <w:rPr>
          <w:rFonts w:eastAsia="Calibri"/>
          <w:sz w:val="22"/>
          <w:szCs w:val="22"/>
          <w:lang w:eastAsia="en-US"/>
        </w:rPr>
        <w:t>16</w:t>
      </w:r>
      <w:r w:rsidR="00DD03FA" w:rsidRPr="00EF4EB9">
        <w:rPr>
          <w:rFonts w:eastAsia="Calibri"/>
          <w:sz w:val="22"/>
          <w:szCs w:val="22"/>
          <w:lang w:eastAsia="en-US"/>
        </w:rPr>
        <w:t xml:space="preserve">.  Two of these studies, </w:t>
      </w:r>
      <w:r w:rsidR="00DD03FA" w:rsidRPr="00EF4EB9">
        <w:rPr>
          <w:rFonts w:eastAsia="Calibri"/>
          <w:color w:val="000000"/>
          <w:sz w:val="22"/>
          <w:szCs w:val="22"/>
          <w:lang w:eastAsia="en-US"/>
        </w:rPr>
        <w:t>Dang et al 2004</w:t>
      </w:r>
      <w:r w:rsidR="00FC2DC5" w:rsidRPr="00EF4EB9">
        <w:rPr>
          <w:rFonts w:eastAsia="Calibri"/>
          <w:color w:val="000000"/>
          <w:sz w:val="22"/>
          <w:szCs w:val="22"/>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5</w:t>
      </w:r>
      <w:r w:rsidR="00FC2DC5" w:rsidRPr="00EF4EB9">
        <w:rPr>
          <w:rFonts w:eastAsia="Calibri"/>
          <w:color w:val="000000"/>
          <w:sz w:val="22"/>
          <w:szCs w:val="22"/>
          <w:lang w:eastAsia="en-US"/>
        </w:rPr>
        <w:fldChar w:fldCharType="end"/>
      </w:r>
      <w:r w:rsidR="00DD03FA" w:rsidRPr="00EF4EB9">
        <w:rPr>
          <w:rFonts w:eastAsia="Calibri"/>
          <w:color w:val="000000"/>
          <w:sz w:val="22"/>
          <w:szCs w:val="22"/>
          <w:lang w:eastAsia="en-US"/>
        </w:rPr>
        <w:t xml:space="preserve"> and Lip et al 1997</w:t>
      </w:r>
      <w:r w:rsidR="00FC2DC5" w:rsidRPr="00EF4EB9">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9</w:t>
      </w:r>
      <w:r w:rsidR="00FC2DC5" w:rsidRPr="00EF4EB9">
        <w:rPr>
          <w:rFonts w:eastAsia="Calibri"/>
          <w:color w:val="000000"/>
          <w:sz w:val="22"/>
          <w:szCs w:val="22"/>
          <w:lang w:eastAsia="en-US"/>
        </w:rPr>
        <w:fldChar w:fldCharType="end"/>
      </w:r>
      <w:r w:rsidR="00DD03FA" w:rsidRPr="00EF4EB9">
        <w:rPr>
          <w:rFonts w:eastAsia="Calibri"/>
          <w:color w:val="000000"/>
          <w:sz w:val="22"/>
          <w:szCs w:val="22"/>
          <w:lang w:eastAsia="en-US"/>
        </w:rPr>
        <w:t xml:space="preserve">, </w:t>
      </w:r>
      <w:r w:rsidR="007E7497" w:rsidRPr="00EF4EB9">
        <w:rPr>
          <w:rFonts w:eastAsia="Calibri"/>
          <w:color w:val="000000"/>
          <w:sz w:val="22"/>
          <w:szCs w:val="22"/>
          <w:lang w:eastAsia="en-US"/>
        </w:rPr>
        <w:t>r</w:t>
      </w:r>
      <w:r w:rsidR="00DD03FA" w:rsidRPr="00EF4EB9">
        <w:rPr>
          <w:rFonts w:eastAsia="Calibri"/>
          <w:sz w:val="22"/>
          <w:szCs w:val="22"/>
          <w:lang w:eastAsia="en-US"/>
        </w:rPr>
        <w:t>eport</w:t>
      </w:r>
      <w:r w:rsidR="007E7497" w:rsidRPr="00EF4EB9">
        <w:rPr>
          <w:rFonts w:eastAsia="Calibri"/>
          <w:sz w:val="22"/>
          <w:szCs w:val="22"/>
          <w:lang w:eastAsia="en-US"/>
        </w:rPr>
        <w:t xml:space="preserve">ed </w:t>
      </w:r>
      <w:r w:rsidR="00DD03FA" w:rsidRPr="00EF4EB9">
        <w:rPr>
          <w:rFonts w:eastAsia="Calibri"/>
          <w:sz w:val="22"/>
          <w:szCs w:val="22"/>
          <w:lang w:eastAsia="en-US"/>
        </w:rPr>
        <w:t>prevalence of</w:t>
      </w:r>
      <w:r w:rsidR="007E7497" w:rsidRPr="00EF4EB9">
        <w:rPr>
          <w:rFonts w:eastAsia="Calibri"/>
          <w:sz w:val="22"/>
          <w:szCs w:val="22"/>
          <w:lang w:eastAsia="en-US"/>
        </w:rPr>
        <w:t xml:space="preserve"> valvular heart disease as</w:t>
      </w:r>
      <w:r w:rsidR="00DD03FA" w:rsidRPr="00EF4EB9">
        <w:rPr>
          <w:rFonts w:eastAsia="Calibri"/>
          <w:sz w:val="22"/>
          <w:szCs w:val="22"/>
          <w:lang w:eastAsia="en-US"/>
        </w:rPr>
        <w:t xml:space="preserve"> 13.4%</w:t>
      </w:r>
      <w:r w:rsidR="00FC2DC5" w:rsidRPr="00EF4EB9">
        <w:rPr>
          <w:rFonts w:eastAsia="Calibri"/>
          <w:color w:val="000000"/>
          <w:sz w:val="22"/>
          <w:szCs w:val="22"/>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5</w:t>
      </w:r>
      <w:r w:rsidR="00FC2DC5" w:rsidRPr="00EF4EB9">
        <w:rPr>
          <w:rFonts w:eastAsia="Calibri"/>
          <w:color w:val="000000"/>
          <w:sz w:val="22"/>
          <w:szCs w:val="22"/>
          <w:lang w:eastAsia="en-US"/>
        </w:rPr>
        <w:fldChar w:fldCharType="end"/>
      </w:r>
      <w:r w:rsidR="00DD03FA" w:rsidRPr="00EF4EB9">
        <w:rPr>
          <w:rFonts w:eastAsia="Calibri"/>
          <w:color w:val="000000"/>
          <w:sz w:val="22"/>
          <w:szCs w:val="22"/>
          <w:lang w:eastAsia="en-US"/>
        </w:rPr>
        <w:t xml:space="preserve"> </w:t>
      </w:r>
      <w:r w:rsidR="00DD03FA" w:rsidRPr="00EF4EB9">
        <w:rPr>
          <w:rFonts w:eastAsia="Calibri"/>
          <w:sz w:val="22"/>
          <w:szCs w:val="22"/>
          <w:lang w:eastAsia="en-US"/>
        </w:rPr>
        <w:t>to 26.1%</w:t>
      </w:r>
      <w:r w:rsidR="00FC2DC5" w:rsidRPr="00EF4EB9">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9</w:t>
      </w:r>
      <w:r w:rsidR="00FC2DC5" w:rsidRPr="00EF4EB9">
        <w:rPr>
          <w:rFonts w:eastAsia="Calibri"/>
          <w:color w:val="000000"/>
          <w:sz w:val="22"/>
          <w:szCs w:val="22"/>
          <w:lang w:eastAsia="en-US"/>
        </w:rPr>
        <w:fldChar w:fldCharType="end"/>
      </w:r>
      <w:r w:rsidR="00616F1D" w:rsidRPr="00EF4EB9">
        <w:rPr>
          <w:rFonts w:eastAsia="Calibri"/>
          <w:color w:val="000000"/>
          <w:sz w:val="20"/>
          <w:szCs w:val="20"/>
        </w:rPr>
        <w:t>,</w:t>
      </w:r>
      <w:r w:rsidR="00616F1D" w:rsidRPr="00EF4EB9">
        <w:rPr>
          <w:rFonts w:eastAsia="Calibri"/>
          <w:color w:val="000000"/>
          <w:sz w:val="22"/>
          <w:szCs w:val="22"/>
        </w:rPr>
        <w:t xml:space="preserve"> and combining rheumatic and non-rheumatic v</w:t>
      </w:r>
      <w:r w:rsidR="00616F1D" w:rsidRPr="00EF4EB9">
        <w:rPr>
          <w:rFonts w:eastAsia="Calibri"/>
          <w:sz w:val="22"/>
          <w:szCs w:val="22"/>
        </w:rPr>
        <w:t xml:space="preserve">alvular heart disease from </w:t>
      </w:r>
      <w:r w:rsidR="00616F1D" w:rsidRPr="00EF4EB9">
        <w:rPr>
          <w:rFonts w:eastAsia="Calibri"/>
          <w:color w:val="000000"/>
          <w:sz w:val="22"/>
          <w:szCs w:val="22"/>
        </w:rPr>
        <w:t>Levy et al 1999</w:t>
      </w:r>
      <w:r w:rsidR="00FC2DC5" w:rsidRPr="00EF4EB9">
        <w:rPr>
          <w:rFonts w:eastAsia="Calibri"/>
          <w:color w:val="000000"/>
          <w:sz w:val="22"/>
          <w:szCs w:val="22"/>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2"/>
          <w:szCs w:val="22"/>
        </w:rPr>
        <w:instrText xml:space="preserve"> ADDIN REFMGR.CITE </w:instrText>
      </w:r>
      <w:r w:rsidR="00FC2DC5">
        <w:rPr>
          <w:rFonts w:eastAsia="Calibri"/>
          <w:color w:val="000000"/>
          <w:sz w:val="22"/>
          <w:szCs w:val="22"/>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2"/>
          <w:szCs w:val="22"/>
        </w:rPr>
        <w:instrText xml:space="preserve"> ADDIN EN.CITE.DATA </w:instrText>
      </w:r>
      <w:r w:rsidR="00FC2DC5">
        <w:rPr>
          <w:rFonts w:eastAsia="Calibri"/>
          <w:color w:val="000000"/>
          <w:sz w:val="22"/>
          <w:szCs w:val="22"/>
        </w:rPr>
      </w:r>
      <w:r w:rsidR="00FC2DC5">
        <w:rPr>
          <w:rFonts w:eastAsia="Calibri"/>
          <w:color w:val="000000"/>
          <w:sz w:val="22"/>
          <w:szCs w:val="22"/>
        </w:rPr>
        <w:fldChar w:fldCharType="end"/>
      </w:r>
      <w:r w:rsidR="00FC2DC5" w:rsidRPr="00EF4EB9">
        <w:rPr>
          <w:rFonts w:eastAsia="Calibri"/>
          <w:color w:val="000000"/>
          <w:sz w:val="22"/>
          <w:szCs w:val="22"/>
        </w:rPr>
      </w:r>
      <w:r w:rsidR="00FC2DC5" w:rsidRPr="00EF4EB9">
        <w:rPr>
          <w:rFonts w:eastAsia="Calibri"/>
          <w:color w:val="000000"/>
          <w:sz w:val="22"/>
          <w:szCs w:val="22"/>
        </w:rPr>
        <w:fldChar w:fldCharType="separate"/>
      </w:r>
      <w:r w:rsidR="005A1380" w:rsidRPr="005A1380">
        <w:rPr>
          <w:rFonts w:eastAsia="Calibri"/>
          <w:noProof/>
          <w:color w:val="000000"/>
          <w:sz w:val="22"/>
          <w:szCs w:val="22"/>
          <w:vertAlign w:val="superscript"/>
        </w:rPr>
        <w:t>118</w:t>
      </w:r>
      <w:r w:rsidR="00FC2DC5" w:rsidRPr="00EF4EB9">
        <w:rPr>
          <w:rFonts w:eastAsia="Calibri"/>
          <w:color w:val="000000"/>
          <w:sz w:val="22"/>
          <w:szCs w:val="22"/>
        </w:rPr>
        <w:fldChar w:fldCharType="end"/>
      </w:r>
      <w:r w:rsidR="00616F1D" w:rsidRPr="00EF4EB9">
        <w:rPr>
          <w:rFonts w:eastAsia="Calibri"/>
          <w:color w:val="000000"/>
          <w:sz w:val="22"/>
          <w:szCs w:val="22"/>
        </w:rPr>
        <w:t xml:space="preserve"> w</w:t>
      </w:r>
      <w:r w:rsidR="00355C66" w:rsidRPr="00EF4EB9">
        <w:rPr>
          <w:rFonts w:eastAsia="Calibri"/>
          <w:color w:val="000000"/>
          <w:sz w:val="22"/>
          <w:szCs w:val="22"/>
        </w:rPr>
        <w:t>ould give</w:t>
      </w:r>
      <w:r w:rsidR="00616F1D" w:rsidRPr="00EF4EB9">
        <w:rPr>
          <w:rFonts w:eastAsia="Calibri"/>
          <w:color w:val="000000"/>
          <w:sz w:val="22"/>
          <w:szCs w:val="22"/>
        </w:rPr>
        <w:t xml:space="preserve"> 18.8% prevalence</w:t>
      </w:r>
      <w:r w:rsidR="00DD03FA" w:rsidRPr="00EF4EB9">
        <w:rPr>
          <w:rFonts w:eastAsia="Calibri"/>
          <w:sz w:val="22"/>
          <w:szCs w:val="22"/>
          <w:lang w:eastAsia="en-US"/>
        </w:rPr>
        <w:t>.</w:t>
      </w:r>
      <w:r w:rsidR="007E7497" w:rsidRPr="00EF4EB9">
        <w:rPr>
          <w:rFonts w:eastAsia="Calibri"/>
          <w:sz w:val="22"/>
          <w:szCs w:val="22"/>
          <w:lang w:eastAsia="en-US"/>
        </w:rPr>
        <w:t xml:space="preserve">  </w:t>
      </w:r>
      <w:r w:rsidR="0015636D" w:rsidRPr="00EF4EB9">
        <w:rPr>
          <w:rFonts w:eastAsia="Calibri"/>
          <w:sz w:val="22"/>
          <w:szCs w:val="22"/>
          <w:lang w:eastAsia="en-US"/>
        </w:rPr>
        <w:t>Mitral valve disease had a reported prevalence of 10.4%,</w:t>
      </w:r>
      <w:r w:rsidR="00FC2DC5" w:rsidRPr="00EF4EB9">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5</w:t>
      </w:r>
      <w:r w:rsidR="00FC2DC5" w:rsidRPr="00EF4EB9">
        <w:rPr>
          <w:rFonts w:eastAsia="Calibri"/>
          <w:color w:val="000000"/>
          <w:sz w:val="20"/>
          <w:szCs w:val="20"/>
          <w:lang w:eastAsia="en-US"/>
        </w:rPr>
        <w:fldChar w:fldCharType="end"/>
      </w:r>
      <w:r w:rsidR="0015636D" w:rsidRPr="00EF4EB9">
        <w:rPr>
          <w:rFonts w:eastAsia="Calibri"/>
          <w:color w:val="000000"/>
          <w:sz w:val="20"/>
          <w:szCs w:val="20"/>
          <w:lang w:eastAsia="en-US"/>
        </w:rPr>
        <w:t xml:space="preserve"> </w:t>
      </w:r>
      <w:r w:rsidR="0015636D" w:rsidRPr="00EF4EB9">
        <w:rPr>
          <w:rFonts w:eastAsia="Calibri"/>
          <w:color w:val="000000"/>
          <w:sz w:val="22"/>
          <w:szCs w:val="22"/>
          <w:lang w:eastAsia="en-US"/>
        </w:rPr>
        <w:t>and</w:t>
      </w:r>
      <w:r w:rsidR="0015636D" w:rsidRPr="00EF4EB9">
        <w:rPr>
          <w:rFonts w:eastAsia="Calibri"/>
          <w:sz w:val="22"/>
          <w:szCs w:val="22"/>
          <w:lang w:eastAsia="en-US"/>
        </w:rPr>
        <w:t xml:space="preserve"> </w:t>
      </w:r>
      <w:r w:rsidR="0015636D" w:rsidRPr="00EF4EB9">
        <w:rPr>
          <w:rFonts w:eastAsia="Calibri"/>
          <w:color w:val="000000"/>
          <w:sz w:val="22"/>
          <w:szCs w:val="22"/>
          <w:lang w:eastAsia="en-US"/>
        </w:rPr>
        <w:t>Santiago et al 1994</w:t>
      </w:r>
      <w:r w:rsidR="00FC2DC5" w:rsidRPr="00EF4EB9">
        <w:rPr>
          <w:rFonts w:eastAsia="Calibri"/>
          <w:color w:val="000000"/>
          <w:sz w:val="22"/>
          <w:szCs w:val="22"/>
          <w:lang w:eastAsia="en-US"/>
        </w:rPr>
        <w:fldChar w:fldCharType="begin"/>
      </w:r>
      <w:r w:rsidR="00C555BF">
        <w:rPr>
          <w:rFonts w:eastAsia="Calibri"/>
          <w:color w:val="000000"/>
          <w:sz w:val="22"/>
          <w:szCs w:val="22"/>
          <w:lang w:eastAsia="en-US"/>
        </w:rPr>
        <w:instrText xml:space="preserve"> ADDIN REFMGR.CITE &lt;Refman&gt;&lt;Cite&gt;&lt;Author&gt;Santiago&lt;/Author&gt;&lt;Year&gt;1994&lt;/Year&gt;&lt;RecNum&gt;5633&lt;/RecNum&gt;&lt;IDText&gt;Left atrial appendage function and thrombus formation in atrial fibrillation-flutter: a transesophageal echocardiographic study&lt;/IDText&gt;&lt;MDL Ref_Type="Journal"&gt;&lt;Ref_Type&gt;Journal&lt;/Ref_Type&gt;&lt;Ref_ID&gt;5633&lt;/Ref_ID&gt;&lt;Title_Primary&gt;Left atrial appendage function and thrombus formation in atrial fibrillation-flutter: a transesophageal echocardiographic study&lt;/Title_Primary&gt;&lt;Authors_Primary&gt;Santiago,D.&lt;/Authors_Primary&gt;&lt;Authors_Primary&gt;Warshofsky,M.&lt;/Authors_Primary&gt;&lt;Authors_Primary&gt;Li,Mandri G.&lt;/Authors_Primary&gt;&lt;Authors_Primary&gt;Di,Tullio M.&lt;/Authors_Primary&gt;&lt;Authors_Primary&gt;Coromilas,J.&lt;/Authors_Primary&gt;&lt;Authors_Primary&gt;Reiffel,J.&lt;/Authors_Primary&gt;&lt;Authors_Primary&gt;Homma,S.&lt;/Authors_Primary&gt;&lt;Date_Primary&gt;1994/7&lt;/Date_Primary&gt;&lt;Keywords&gt;$$ complications of MI&lt;/Keywords&gt;&lt;Keywords&gt;$$echo&lt;/Keywords&gt;&lt;Keywords&gt;$$Embase&lt;/Keywords&gt;&lt;Keywords&gt;$$include full text&lt;/Keywords&gt;&lt;Keywords&gt;$$Medline&lt;/Keywords&gt;&lt;Keywords&gt;$$to order&lt;/Keywords&gt;&lt;Keywords&gt;affect&lt;/Keywords&gt;&lt;Keywords&gt;article&lt;/Keywords&gt;&lt;Keywords&gt;Atrial fibrillation&lt;/Keywords&gt;&lt;Keywords&gt;comparative study&lt;/Keywords&gt;&lt;Keywords&gt;contrast&lt;/Keywords&gt;&lt;Keywords&gt;electrocardiogram&lt;/Keywords&gt;&lt;Keywords&gt;medicine&lt;/Keywords&gt;&lt;Keywords&gt;patient&lt;/Keywords&gt;&lt;Keywords&gt;prevalence&lt;/Keywords&gt;&lt;Keywords&gt;spontaneous echo contrast&lt;/Keywords&gt;&lt;Keywords&gt;study&lt;/Keywords&gt;&lt;Keywords&gt;thrombus&lt;/Keywords&gt;&lt;Keywords&gt;velocity&lt;/Keywords&gt;&lt;Reprint&gt;In File&lt;/Reprint&gt;&lt;Start_Page&gt;159&lt;/Start_Page&gt;&lt;End_Page&gt;164&lt;/End_Page&gt;&lt;Periodical&gt;Journal of the American College of Cardiology&lt;/Periodical&gt;&lt;Volume&gt;24&lt;/Volume&gt;&lt;Issue&gt;1&lt;/Issue&gt;&lt;User_Def_1&gt;Prev db RefID 5633&lt;/User_Def_1&gt;&lt;Address&gt;Department of Medicine, Columbia-Presbyterian Medical Center, New York, New York 10032&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22</w:t>
      </w:r>
      <w:r w:rsidR="00FC2DC5" w:rsidRPr="00EF4EB9">
        <w:rPr>
          <w:rFonts w:eastAsia="Calibri"/>
          <w:color w:val="000000"/>
          <w:sz w:val="22"/>
          <w:szCs w:val="22"/>
          <w:lang w:eastAsia="en-US"/>
        </w:rPr>
        <w:fldChar w:fldCharType="end"/>
      </w:r>
      <w:r w:rsidR="0015636D" w:rsidRPr="00EF4EB9">
        <w:rPr>
          <w:rFonts w:eastAsia="Calibri"/>
          <w:color w:val="000000"/>
          <w:sz w:val="22"/>
          <w:szCs w:val="22"/>
          <w:lang w:eastAsia="en-US"/>
        </w:rPr>
        <w:t xml:space="preserve"> reported prevalence of 30% for mitral regurgitation.</w:t>
      </w:r>
    </w:p>
    <w:p w:rsidR="00DD03FA" w:rsidRPr="00EF4EB9" w:rsidRDefault="00DD03FA" w:rsidP="00DD03FA">
      <w:pPr>
        <w:spacing w:line="360" w:lineRule="auto"/>
        <w:rPr>
          <w:rFonts w:eastAsia="Calibri"/>
          <w:sz w:val="20"/>
          <w:szCs w:val="20"/>
          <w:lang w:eastAsia="en-US"/>
        </w:rPr>
      </w:pPr>
    </w:p>
    <w:p w:rsidR="0043195D" w:rsidRPr="00EF4EB9" w:rsidRDefault="0043195D" w:rsidP="00DD03FA">
      <w:pPr>
        <w:rPr>
          <w:rFonts w:eastAsia="Calibri"/>
          <w:b/>
          <w:sz w:val="22"/>
          <w:szCs w:val="22"/>
          <w:lang w:eastAsia="en-US"/>
        </w:rPr>
      </w:pPr>
    </w:p>
    <w:p w:rsidR="00DD03FA" w:rsidRPr="00EF4EB9" w:rsidRDefault="00DD03FA" w:rsidP="0085086B">
      <w:pPr>
        <w:outlineLvl w:val="0"/>
        <w:rPr>
          <w:rFonts w:eastAsia="Calibri"/>
          <w:b/>
          <w:sz w:val="22"/>
          <w:szCs w:val="22"/>
          <w:lang w:eastAsia="en-US"/>
        </w:rPr>
      </w:pPr>
      <w:r w:rsidRPr="00EF4EB9">
        <w:rPr>
          <w:rFonts w:eastAsia="Calibri"/>
          <w:b/>
          <w:sz w:val="22"/>
          <w:szCs w:val="22"/>
          <w:lang w:eastAsia="en-US"/>
        </w:rPr>
        <w:t>Table</w:t>
      </w:r>
      <w:r w:rsidR="006C472E" w:rsidRPr="00EF4EB9">
        <w:rPr>
          <w:rFonts w:eastAsia="Calibri"/>
          <w:b/>
          <w:sz w:val="22"/>
          <w:szCs w:val="22"/>
          <w:lang w:eastAsia="en-US"/>
        </w:rPr>
        <w:t xml:space="preserve"> 16:</w:t>
      </w:r>
      <w:r w:rsidR="006C472E" w:rsidRPr="00EF4EB9">
        <w:rPr>
          <w:rFonts w:eastAsia="Calibri"/>
          <w:b/>
          <w:sz w:val="22"/>
          <w:szCs w:val="22"/>
          <w:lang w:eastAsia="en-US"/>
        </w:rPr>
        <w:tab/>
      </w:r>
      <w:r w:rsidRPr="00EF4EB9">
        <w:rPr>
          <w:rFonts w:eastAsia="Calibri"/>
          <w:b/>
          <w:sz w:val="22"/>
          <w:szCs w:val="22"/>
          <w:lang w:eastAsia="en-US"/>
        </w:rPr>
        <w:t>Prevalence studies Valvular heart dise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0"/>
        <w:gridCol w:w="2147"/>
        <w:gridCol w:w="2144"/>
        <w:gridCol w:w="2111"/>
      </w:tblGrid>
      <w:tr w:rsidR="00DD03FA" w:rsidRPr="00EF4EB9" w:rsidTr="003E06D1">
        <w:tc>
          <w:tcPr>
            <w:tcW w:w="2120" w:type="dxa"/>
          </w:tcPr>
          <w:p w:rsidR="00DD03FA" w:rsidRPr="00EF4EB9" w:rsidRDefault="00DD03FA" w:rsidP="003E06D1">
            <w:pPr>
              <w:rPr>
                <w:rFonts w:eastAsia="Calibri"/>
                <w:sz w:val="20"/>
                <w:szCs w:val="20"/>
                <w:lang w:eastAsia="en-US"/>
              </w:rPr>
            </w:pPr>
            <w:r w:rsidRPr="00EF4EB9">
              <w:rPr>
                <w:rFonts w:eastAsia="Calibri"/>
                <w:sz w:val="20"/>
                <w:szCs w:val="20"/>
                <w:lang w:eastAsia="en-US"/>
              </w:rPr>
              <w:t>Study</w:t>
            </w:r>
          </w:p>
        </w:tc>
        <w:tc>
          <w:tcPr>
            <w:tcW w:w="2147" w:type="dxa"/>
          </w:tcPr>
          <w:p w:rsidR="00DD03FA" w:rsidRPr="00EF4EB9" w:rsidRDefault="00DD03FA" w:rsidP="003E06D1">
            <w:pPr>
              <w:rPr>
                <w:rFonts w:eastAsia="Calibri"/>
                <w:sz w:val="20"/>
                <w:szCs w:val="20"/>
                <w:lang w:eastAsia="en-US"/>
              </w:rPr>
            </w:pPr>
            <w:r w:rsidRPr="00EF4EB9">
              <w:rPr>
                <w:rFonts w:eastAsia="Calibri"/>
                <w:sz w:val="20"/>
                <w:szCs w:val="20"/>
                <w:lang w:eastAsia="en-US"/>
              </w:rPr>
              <w:t>Pathology</w:t>
            </w:r>
          </w:p>
        </w:tc>
        <w:tc>
          <w:tcPr>
            <w:tcW w:w="2144" w:type="dxa"/>
          </w:tcPr>
          <w:p w:rsidR="00DD03FA" w:rsidRPr="00EF4EB9" w:rsidRDefault="00DD03FA" w:rsidP="003E06D1">
            <w:pPr>
              <w:rPr>
                <w:rFonts w:eastAsia="Calibri"/>
                <w:sz w:val="20"/>
                <w:szCs w:val="20"/>
                <w:lang w:eastAsia="en-US"/>
              </w:rPr>
            </w:pPr>
            <w:r w:rsidRPr="00EF4EB9">
              <w:rPr>
                <w:rFonts w:eastAsia="Calibri"/>
                <w:sz w:val="20"/>
                <w:szCs w:val="20"/>
                <w:lang w:eastAsia="en-US"/>
              </w:rPr>
              <w:t>Population (n, type of AF)</w:t>
            </w:r>
          </w:p>
        </w:tc>
        <w:tc>
          <w:tcPr>
            <w:tcW w:w="2111" w:type="dxa"/>
          </w:tcPr>
          <w:p w:rsidR="00DD03FA" w:rsidRPr="00EF4EB9" w:rsidRDefault="00DD03FA" w:rsidP="003E06D1">
            <w:pPr>
              <w:rPr>
                <w:rFonts w:eastAsia="Calibri"/>
                <w:sz w:val="20"/>
                <w:szCs w:val="20"/>
                <w:lang w:eastAsia="en-US"/>
              </w:rPr>
            </w:pPr>
            <w:r w:rsidRPr="00EF4EB9">
              <w:rPr>
                <w:rFonts w:eastAsia="Calibri"/>
                <w:sz w:val="20"/>
                <w:szCs w:val="20"/>
                <w:lang w:eastAsia="en-US"/>
              </w:rPr>
              <w:t>Prevalence (%)</w:t>
            </w:r>
          </w:p>
        </w:tc>
      </w:tr>
      <w:tr w:rsidR="00DD03FA" w:rsidRPr="00EF4EB9" w:rsidTr="003E06D1">
        <w:tc>
          <w:tcPr>
            <w:tcW w:w="2120"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Dang et al 2004</w:t>
            </w:r>
            <w:r w:rsidR="00FC2DC5" w:rsidRPr="00EF4EB9">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5</w:t>
            </w:r>
            <w:r w:rsidR="00FC2DC5" w:rsidRPr="00EF4EB9">
              <w:rPr>
                <w:rFonts w:eastAsia="Calibri"/>
                <w:color w:val="000000"/>
                <w:sz w:val="20"/>
                <w:szCs w:val="20"/>
                <w:lang w:eastAsia="en-US"/>
              </w:rPr>
              <w:fldChar w:fldCharType="end"/>
            </w:r>
          </w:p>
        </w:tc>
        <w:tc>
          <w:tcPr>
            <w:tcW w:w="2147"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Mitral valve disease</w:t>
            </w:r>
          </w:p>
        </w:tc>
        <w:tc>
          <w:tcPr>
            <w:tcW w:w="2144"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37 first hospitalisation associated with AF</w:t>
            </w:r>
          </w:p>
        </w:tc>
        <w:tc>
          <w:tcPr>
            <w:tcW w:w="2111"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10.4</w:t>
            </w:r>
          </w:p>
        </w:tc>
      </w:tr>
      <w:tr w:rsidR="00DD03FA" w:rsidRPr="00EF4EB9" w:rsidTr="003E06D1">
        <w:tc>
          <w:tcPr>
            <w:tcW w:w="2120"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Dang et al 2004</w:t>
            </w:r>
            <w:r w:rsidR="00FC2DC5" w:rsidRPr="00EF4EB9">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5</w:t>
            </w:r>
            <w:r w:rsidR="00FC2DC5" w:rsidRPr="00EF4EB9">
              <w:rPr>
                <w:rFonts w:eastAsia="Calibri"/>
                <w:color w:val="000000"/>
                <w:sz w:val="20"/>
                <w:szCs w:val="20"/>
                <w:lang w:eastAsia="en-US"/>
              </w:rPr>
              <w:fldChar w:fldCharType="end"/>
            </w:r>
          </w:p>
        </w:tc>
        <w:tc>
          <w:tcPr>
            <w:tcW w:w="2147"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All valve diseases </w:t>
            </w:r>
          </w:p>
        </w:tc>
        <w:tc>
          <w:tcPr>
            <w:tcW w:w="2144"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37 first hospitalisation associated with AF</w:t>
            </w:r>
          </w:p>
        </w:tc>
        <w:tc>
          <w:tcPr>
            <w:tcW w:w="2111"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13.4</w:t>
            </w:r>
          </w:p>
        </w:tc>
      </w:tr>
      <w:tr w:rsidR="00DD03FA" w:rsidRPr="00EF4EB9" w:rsidTr="003E06D1">
        <w:tc>
          <w:tcPr>
            <w:tcW w:w="2120"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evy et al 1999</w:t>
            </w:r>
            <w:r w:rsidR="00FC2DC5" w:rsidRPr="00EF4EB9">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8</w:t>
            </w:r>
            <w:r w:rsidR="00FC2DC5" w:rsidRPr="00EF4EB9">
              <w:rPr>
                <w:rFonts w:eastAsia="Calibri"/>
                <w:color w:val="000000"/>
                <w:sz w:val="20"/>
                <w:szCs w:val="20"/>
                <w:lang w:eastAsia="en-US"/>
              </w:rPr>
              <w:fldChar w:fldCharType="end"/>
            </w:r>
            <w:r w:rsidRPr="00EF4EB9">
              <w:rPr>
                <w:rFonts w:eastAsia="Calibri"/>
                <w:color w:val="000000"/>
                <w:sz w:val="20"/>
                <w:szCs w:val="20"/>
                <w:lang w:eastAsia="en-US"/>
              </w:rPr>
              <w:t xml:space="preserve"> </w:t>
            </w:r>
          </w:p>
        </w:tc>
        <w:tc>
          <w:tcPr>
            <w:tcW w:w="2147"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Valvular heart disease rheumatic</w:t>
            </w:r>
          </w:p>
        </w:tc>
        <w:tc>
          <w:tcPr>
            <w:tcW w:w="2144"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56 chronic, paroxysmal or recent-onset AF (167 paroxysmal, 389 chronic, 200 recent onset)</w:t>
            </w:r>
          </w:p>
        </w:tc>
        <w:tc>
          <w:tcPr>
            <w:tcW w:w="211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15.2 (10% paroxysmal, 20% chronic, 12% recent onset)</w:t>
            </w:r>
          </w:p>
        </w:tc>
      </w:tr>
      <w:tr w:rsidR="00DD03FA" w:rsidRPr="00EF4EB9" w:rsidTr="003E06D1">
        <w:tc>
          <w:tcPr>
            <w:tcW w:w="2120"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evy et al 1999</w:t>
            </w:r>
            <w:r w:rsidR="00FC2DC5" w:rsidRPr="00EF4EB9">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8</w:t>
            </w:r>
            <w:r w:rsidR="00FC2DC5" w:rsidRPr="00EF4EB9">
              <w:rPr>
                <w:rFonts w:eastAsia="Calibri"/>
                <w:color w:val="000000"/>
                <w:sz w:val="20"/>
                <w:szCs w:val="20"/>
                <w:lang w:eastAsia="en-US"/>
              </w:rPr>
              <w:fldChar w:fldCharType="end"/>
            </w:r>
            <w:r w:rsidRPr="00EF4EB9">
              <w:rPr>
                <w:rFonts w:eastAsia="Calibri"/>
                <w:color w:val="000000"/>
                <w:sz w:val="20"/>
                <w:szCs w:val="20"/>
                <w:lang w:eastAsia="en-US"/>
              </w:rPr>
              <w:t xml:space="preserve"> </w:t>
            </w:r>
          </w:p>
        </w:tc>
        <w:tc>
          <w:tcPr>
            <w:tcW w:w="2147"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Valvular heart disease non-rheumatic (including mitral valve prolapse)</w:t>
            </w:r>
          </w:p>
        </w:tc>
        <w:tc>
          <w:tcPr>
            <w:tcW w:w="2144"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56 chronic, paroxysmal or recent-onset AF (167 paroxysmal, 389 chronic, 200 recent onset)</w:t>
            </w:r>
          </w:p>
        </w:tc>
        <w:tc>
          <w:tcPr>
            <w:tcW w:w="2111"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3.3 (5% paroxysmal, 3% chronic, 3% recent onset)</w:t>
            </w:r>
          </w:p>
        </w:tc>
      </w:tr>
      <w:tr w:rsidR="00DD03FA" w:rsidRPr="00EF4EB9" w:rsidTr="003E06D1">
        <w:tc>
          <w:tcPr>
            <w:tcW w:w="2120"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ip et al 1997</w:t>
            </w:r>
            <w:r w:rsidR="00FC2DC5" w:rsidRPr="00EF4EB9">
              <w:rPr>
                <w:rFonts w:eastAsia="Calibri"/>
                <w:color w:val="000000"/>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9</w:t>
            </w:r>
            <w:r w:rsidR="00FC2DC5" w:rsidRPr="00EF4EB9">
              <w:rPr>
                <w:rFonts w:eastAsia="Calibri"/>
                <w:color w:val="000000"/>
                <w:sz w:val="20"/>
                <w:szCs w:val="20"/>
                <w:lang w:eastAsia="en-US"/>
              </w:rPr>
              <w:fldChar w:fldCharType="end"/>
            </w:r>
          </w:p>
        </w:tc>
        <w:tc>
          <w:tcPr>
            <w:tcW w:w="2147"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Valvular heart disease </w:t>
            </w:r>
          </w:p>
        </w:tc>
        <w:tc>
          <w:tcPr>
            <w:tcW w:w="2144"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111 AF</w:t>
            </w:r>
          </w:p>
        </w:tc>
        <w:tc>
          <w:tcPr>
            <w:tcW w:w="2111"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26.1</w:t>
            </w:r>
          </w:p>
        </w:tc>
      </w:tr>
      <w:tr w:rsidR="00DD03FA" w:rsidRPr="00EF4EB9" w:rsidTr="003E06D1">
        <w:tc>
          <w:tcPr>
            <w:tcW w:w="2120"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Santiago et al 1994</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Santiago&lt;/Author&gt;&lt;Year&gt;1994&lt;/Year&gt;&lt;RecNum&gt;5633&lt;/RecNum&gt;&lt;IDText&gt;Left atrial appendage function and thrombus formation in atrial fibrillation-flutter: a transesophageal echocardiographic study&lt;/IDText&gt;&lt;MDL Ref_Type="Journal"&gt;&lt;Ref_Type&gt;Journal&lt;/Ref_Type&gt;&lt;Ref_ID&gt;5633&lt;/Ref_ID&gt;&lt;Title_Primary&gt;Left atrial appendage function and thrombus formation in atrial fibrillation-flutter: a transesophageal echocardiographic study&lt;/Title_Primary&gt;&lt;Authors_Primary&gt;Santiago,D.&lt;/Authors_Primary&gt;&lt;Authors_Primary&gt;Warshofsky,M.&lt;/Authors_Primary&gt;&lt;Authors_Primary&gt;Li,Mandri G.&lt;/Authors_Primary&gt;&lt;Authors_Primary&gt;Di,Tullio M.&lt;/Authors_Primary&gt;&lt;Authors_Primary&gt;Coromilas,J.&lt;/Authors_Primary&gt;&lt;Authors_Primary&gt;Reiffel,J.&lt;/Authors_Primary&gt;&lt;Authors_Primary&gt;Homma,S.&lt;/Authors_Primary&gt;&lt;Date_Primary&gt;1994/7&lt;/Date_Primary&gt;&lt;Keywords&gt;$$ complications of MI&lt;/Keywords&gt;&lt;Keywords&gt;$$echo&lt;/Keywords&gt;&lt;Keywords&gt;$$Embase&lt;/Keywords&gt;&lt;Keywords&gt;$$include full text&lt;/Keywords&gt;&lt;Keywords&gt;$$Medline&lt;/Keywords&gt;&lt;Keywords&gt;$$to order&lt;/Keywords&gt;&lt;Keywords&gt;affect&lt;/Keywords&gt;&lt;Keywords&gt;article&lt;/Keywords&gt;&lt;Keywords&gt;Atrial fibrillation&lt;/Keywords&gt;&lt;Keywords&gt;comparative study&lt;/Keywords&gt;&lt;Keywords&gt;contrast&lt;/Keywords&gt;&lt;Keywords&gt;electrocardiogram&lt;/Keywords&gt;&lt;Keywords&gt;medicine&lt;/Keywords&gt;&lt;Keywords&gt;patient&lt;/Keywords&gt;&lt;Keywords&gt;prevalence&lt;/Keywords&gt;&lt;Keywords&gt;spontaneous echo contrast&lt;/Keywords&gt;&lt;Keywords&gt;study&lt;/Keywords&gt;&lt;Keywords&gt;thrombus&lt;/Keywords&gt;&lt;Keywords&gt;velocity&lt;/Keywords&gt;&lt;Reprint&gt;In File&lt;/Reprint&gt;&lt;Start_Page&gt;159&lt;/Start_Page&gt;&lt;End_Page&gt;164&lt;/End_Page&gt;&lt;Periodical&gt;Journal of the American College of Cardiology&lt;/Periodical&gt;&lt;Volume&gt;24&lt;/Volume&gt;&lt;Issue&gt;1&lt;/Issue&gt;&lt;User_Def_1&gt;Prev db RefID 5633&lt;/User_Def_1&gt;&lt;Address&gt;Department of Medicine, Columbia-Presbyterian Medical Center, New York, New York 10032&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22</w:t>
            </w:r>
            <w:r w:rsidR="00FC2DC5" w:rsidRPr="00EF4EB9">
              <w:rPr>
                <w:rFonts w:eastAsia="Calibri"/>
                <w:color w:val="000000"/>
                <w:sz w:val="20"/>
                <w:szCs w:val="20"/>
                <w:lang w:eastAsia="en-US"/>
              </w:rPr>
              <w:fldChar w:fldCharType="end"/>
            </w:r>
          </w:p>
        </w:tc>
        <w:tc>
          <w:tcPr>
            <w:tcW w:w="2147"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Mitral regurgitation</w:t>
            </w:r>
          </w:p>
        </w:tc>
        <w:tc>
          <w:tcPr>
            <w:tcW w:w="2144"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30AF</w:t>
            </w:r>
          </w:p>
        </w:tc>
        <w:tc>
          <w:tcPr>
            <w:tcW w:w="2111"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30</w:t>
            </w:r>
          </w:p>
        </w:tc>
      </w:tr>
    </w:tbl>
    <w:p w:rsidR="00DD03FA" w:rsidRPr="00EF4EB9" w:rsidRDefault="00DD03FA" w:rsidP="00DD03FA">
      <w:pPr>
        <w:rPr>
          <w:rFonts w:eastAsia="Calibri"/>
          <w:sz w:val="20"/>
          <w:szCs w:val="20"/>
          <w:lang w:eastAsia="en-US"/>
        </w:rPr>
      </w:pPr>
    </w:p>
    <w:p w:rsidR="00DD03FA" w:rsidRPr="00EF4EB9" w:rsidRDefault="00DD03FA" w:rsidP="00DD03FA">
      <w:pPr>
        <w:rPr>
          <w:rFonts w:eastAsia="Calibri"/>
          <w:sz w:val="22"/>
          <w:szCs w:val="22"/>
          <w:lang w:eastAsia="en-US"/>
        </w:rPr>
      </w:pPr>
    </w:p>
    <w:p w:rsidR="00DD03FA" w:rsidRPr="00EF4EB9" w:rsidRDefault="00DD03FA" w:rsidP="00DD03FA">
      <w:pPr>
        <w:spacing w:line="480" w:lineRule="auto"/>
        <w:jc w:val="both"/>
        <w:rPr>
          <w:rFonts w:eastAsia="Calibri"/>
          <w:sz w:val="22"/>
          <w:szCs w:val="22"/>
          <w:lang w:eastAsia="en-US"/>
        </w:rPr>
      </w:pPr>
      <w:r w:rsidRPr="00EF4EB9">
        <w:rPr>
          <w:rFonts w:eastAsia="Calibri"/>
          <w:sz w:val="22"/>
          <w:szCs w:val="22"/>
          <w:lang w:eastAsia="en-US"/>
        </w:rPr>
        <w:t xml:space="preserve">Three studies investigated the prevalence of pathologies within the category cardiomyopathy, </w:t>
      </w:r>
      <w:r w:rsidR="00601A46" w:rsidRPr="00EF4EB9">
        <w:rPr>
          <w:rFonts w:eastAsia="Calibri"/>
          <w:sz w:val="22"/>
          <w:szCs w:val="22"/>
          <w:lang w:eastAsia="en-US"/>
        </w:rPr>
        <w:t>as presented in</w:t>
      </w:r>
      <w:r w:rsidR="00A17B4E" w:rsidRPr="00EF4EB9">
        <w:rPr>
          <w:rFonts w:eastAsia="Calibri"/>
          <w:sz w:val="22"/>
          <w:szCs w:val="22"/>
          <w:lang w:eastAsia="en-US"/>
        </w:rPr>
        <w:t xml:space="preserve"> </w:t>
      </w:r>
      <w:r w:rsidRPr="00EF4EB9">
        <w:rPr>
          <w:rFonts w:eastAsia="Calibri"/>
          <w:sz w:val="22"/>
          <w:szCs w:val="22"/>
          <w:lang w:eastAsia="en-US"/>
        </w:rPr>
        <w:t xml:space="preserve">Table </w:t>
      </w:r>
      <w:r w:rsidR="00C60F32" w:rsidRPr="00EF4EB9">
        <w:rPr>
          <w:rFonts w:eastAsia="Calibri"/>
          <w:sz w:val="22"/>
          <w:szCs w:val="22"/>
          <w:lang w:eastAsia="en-US"/>
        </w:rPr>
        <w:t>17</w:t>
      </w:r>
      <w:r w:rsidRPr="00EF4EB9">
        <w:rPr>
          <w:rFonts w:eastAsia="Calibri"/>
          <w:sz w:val="22"/>
          <w:szCs w:val="22"/>
          <w:lang w:eastAsia="en-US"/>
        </w:rPr>
        <w:t xml:space="preserve">.  </w:t>
      </w:r>
      <w:r w:rsidRPr="00EF4EB9">
        <w:rPr>
          <w:rFonts w:eastAsia="Calibri"/>
          <w:color w:val="000000"/>
          <w:sz w:val="22"/>
          <w:szCs w:val="22"/>
          <w:lang w:eastAsia="en-US"/>
        </w:rPr>
        <w:t>Dang et al 2004</w:t>
      </w:r>
      <w:r w:rsidR="00FC2DC5" w:rsidRPr="00EF4EB9">
        <w:rPr>
          <w:rFonts w:eastAsia="Calibri"/>
          <w:color w:val="000000"/>
          <w:sz w:val="22"/>
          <w:szCs w:val="22"/>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5</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and Lip et al 1997</w:t>
      </w:r>
      <w:r w:rsidR="00FC2DC5" w:rsidRPr="00EF4EB9">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9</w:t>
      </w:r>
      <w:r w:rsidR="00FC2DC5" w:rsidRPr="00EF4EB9">
        <w:rPr>
          <w:rFonts w:eastAsia="Calibri"/>
          <w:color w:val="000000"/>
          <w:sz w:val="22"/>
          <w:szCs w:val="22"/>
          <w:lang w:eastAsia="en-US"/>
        </w:rPr>
        <w:fldChar w:fldCharType="end"/>
      </w:r>
      <w:r w:rsidRPr="00EF4EB9">
        <w:rPr>
          <w:rFonts w:eastAsia="Calibri"/>
          <w:sz w:val="22"/>
          <w:szCs w:val="22"/>
          <w:lang w:eastAsia="en-US"/>
        </w:rPr>
        <w:t xml:space="preserve"> report</w:t>
      </w:r>
      <w:r w:rsidR="00355C66" w:rsidRPr="00EF4EB9">
        <w:rPr>
          <w:rFonts w:eastAsia="Calibri"/>
          <w:sz w:val="22"/>
          <w:szCs w:val="22"/>
          <w:lang w:eastAsia="en-US"/>
        </w:rPr>
        <w:t>ed</w:t>
      </w:r>
      <w:r w:rsidRPr="00EF4EB9">
        <w:rPr>
          <w:rFonts w:eastAsia="Calibri"/>
          <w:sz w:val="22"/>
          <w:szCs w:val="22"/>
          <w:lang w:eastAsia="en-US"/>
        </w:rPr>
        <w:t xml:space="preserve"> prevalence of 4.5%</w:t>
      </w:r>
      <w:r w:rsidR="00FC2DC5" w:rsidRPr="00EF4EB9">
        <w:rPr>
          <w:rFonts w:eastAsia="Calibri"/>
          <w:color w:val="000000"/>
          <w:sz w:val="22"/>
          <w:szCs w:val="22"/>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5</w:t>
      </w:r>
      <w:r w:rsidR="00FC2DC5" w:rsidRPr="00EF4EB9">
        <w:rPr>
          <w:rFonts w:eastAsia="Calibri"/>
          <w:color w:val="000000"/>
          <w:sz w:val="22"/>
          <w:szCs w:val="22"/>
          <w:lang w:eastAsia="en-US"/>
        </w:rPr>
        <w:fldChar w:fldCharType="end"/>
      </w:r>
      <w:r w:rsidRPr="00EF4EB9">
        <w:rPr>
          <w:rFonts w:eastAsia="Calibri"/>
          <w:color w:val="000000"/>
          <w:sz w:val="22"/>
          <w:szCs w:val="22"/>
          <w:lang w:eastAsia="en-US"/>
        </w:rPr>
        <w:t xml:space="preserve"> </w:t>
      </w:r>
      <w:r w:rsidRPr="00EF4EB9">
        <w:rPr>
          <w:rFonts w:eastAsia="Calibri"/>
          <w:sz w:val="22"/>
          <w:szCs w:val="22"/>
          <w:lang w:eastAsia="en-US"/>
        </w:rPr>
        <w:t>to 5.4%</w:t>
      </w:r>
      <w:r w:rsidR="00FC2DC5" w:rsidRPr="00EF4EB9">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REFMGR.CITE </w:instrText>
      </w:r>
      <w:r w:rsidR="00FC2DC5">
        <w:rPr>
          <w:rFonts w:eastAsia="Calibri"/>
          <w:color w:val="000000"/>
          <w:sz w:val="22"/>
          <w:szCs w:val="22"/>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2"/>
          <w:szCs w:val="22"/>
          <w:lang w:eastAsia="en-US"/>
        </w:rPr>
        <w:instrText xml:space="preserve"> ADDIN EN.CITE.DATA </w:instrText>
      </w:r>
      <w:r w:rsidR="00FC2DC5">
        <w:rPr>
          <w:rFonts w:eastAsia="Calibri"/>
          <w:color w:val="000000"/>
          <w:sz w:val="22"/>
          <w:szCs w:val="22"/>
          <w:lang w:eastAsia="en-US"/>
        </w:rPr>
      </w:r>
      <w:r w:rsidR="00FC2DC5">
        <w:rPr>
          <w:rFonts w:eastAsia="Calibri"/>
          <w:color w:val="000000"/>
          <w:sz w:val="22"/>
          <w:szCs w:val="22"/>
          <w:lang w:eastAsia="en-US"/>
        </w:rPr>
        <w:fldChar w:fldCharType="end"/>
      </w:r>
      <w:r w:rsidR="00FC2DC5" w:rsidRPr="00EF4EB9">
        <w:rPr>
          <w:rFonts w:eastAsia="Calibri"/>
          <w:color w:val="000000"/>
          <w:sz w:val="22"/>
          <w:szCs w:val="22"/>
          <w:lang w:eastAsia="en-US"/>
        </w:rPr>
      </w:r>
      <w:r w:rsidR="00FC2DC5" w:rsidRPr="00EF4EB9">
        <w:rPr>
          <w:rFonts w:eastAsia="Calibri"/>
          <w:color w:val="000000"/>
          <w:sz w:val="22"/>
          <w:szCs w:val="22"/>
          <w:lang w:eastAsia="en-US"/>
        </w:rPr>
        <w:fldChar w:fldCharType="separate"/>
      </w:r>
      <w:r w:rsidR="005A1380" w:rsidRPr="005A1380">
        <w:rPr>
          <w:rFonts w:eastAsia="Calibri"/>
          <w:noProof/>
          <w:color w:val="000000"/>
          <w:sz w:val="22"/>
          <w:szCs w:val="22"/>
          <w:vertAlign w:val="superscript"/>
          <w:lang w:eastAsia="en-US"/>
        </w:rPr>
        <w:t>119</w:t>
      </w:r>
      <w:r w:rsidR="00FC2DC5" w:rsidRPr="00EF4EB9">
        <w:rPr>
          <w:rFonts w:eastAsia="Calibri"/>
          <w:color w:val="000000"/>
          <w:sz w:val="22"/>
          <w:szCs w:val="22"/>
          <w:lang w:eastAsia="en-US"/>
        </w:rPr>
        <w:fldChar w:fldCharType="end"/>
      </w:r>
      <w:r w:rsidRPr="00EF4EB9">
        <w:rPr>
          <w:rFonts w:eastAsia="Calibri"/>
          <w:sz w:val="22"/>
          <w:szCs w:val="22"/>
          <w:lang w:eastAsia="en-US"/>
        </w:rPr>
        <w:t>.</w:t>
      </w:r>
      <w:r w:rsidR="00355C66" w:rsidRPr="00EF4EB9">
        <w:rPr>
          <w:rFonts w:eastAsia="Calibri"/>
          <w:sz w:val="22"/>
          <w:szCs w:val="22"/>
          <w:lang w:eastAsia="en-US"/>
        </w:rPr>
        <w:t xml:space="preserve">  </w:t>
      </w:r>
      <w:r w:rsidR="00355C66" w:rsidRPr="00EF4EB9">
        <w:rPr>
          <w:rFonts w:eastAsia="Calibri"/>
          <w:color w:val="000000"/>
          <w:sz w:val="22"/>
          <w:szCs w:val="22"/>
          <w:lang w:eastAsia="en-US"/>
        </w:rPr>
        <w:t>Levy et al 1999</w:t>
      </w:r>
      <w:r w:rsidR="00FC2DC5" w:rsidRPr="00EF4EB9">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8</w:t>
      </w:r>
      <w:r w:rsidR="00FC2DC5" w:rsidRPr="00EF4EB9">
        <w:rPr>
          <w:rFonts w:eastAsia="Calibri"/>
          <w:color w:val="000000"/>
          <w:sz w:val="20"/>
          <w:szCs w:val="20"/>
          <w:lang w:eastAsia="en-US"/>
        </w:rPr>
        <w:fldChar w:fldCharType="end"/>
      </w:r>
      <w:r w:rsidR="00355C66" w:rsidRPr="00EF4EB9">
        <w:rPr>
          <w:rFonts w:eastAsia="Calibri"/>
          <w:color w:val="000000"/>
          <w:sz w:val="20"/>
          <w:szCs w:val="20"/>
          <w:lang w:eastAsia="en-US"/>
        </w:rPr>
        <w:t xml:space="preserve"> </w:t>
      </w:r>
      <w:r w:rsidR="00355C66" w:rsidRPr="00EF4EB9">
        <w:rPr>
          <w:rFonts w:eastAsia="Calibri"/>
          <w:color w:val="000000"/>
          <w:sz w:val="22"/>
          <w:szCs w:val="22"/>
          <w:lang w:eastAsia="en-US"/>
        </w:rPr>
        <w:t>reported prevalence of 4.5% for hypertrophic cardiomyopathy, and 9.2% for dilated cardiomyopathy.</w:t>
      </w:r>
    </w:p>
    <w:p w:rsidR="00DD03FA" w:rsidRPr="00EF4EB9" w:rsidRDefault="00DD03FA" w:rsidP="00DD03FA">
      <w:pPr>
        <w:spacing w:line="480" w:lineRule="auto"/>
        <w:rPr>
          <w:rFonts w:eastAsia="Calibri"/>
          <w:sz w:val="20"/>
          <w:szCs w:val="20"/>
          <w:lang w:eastAsia="en-US"/>
        </w:rPr>
      </w:pPr>
    </w:p>
    <w:p w:rsidR="00DD03FA" w:rsidRPr="00EF4EB9" w:rsidRDefault="00DD03FA" w:rsidP="0085086B">
      <w:pPr>
        <w:outlineLvl w:val="0"/>
        <w:rPr>
          <w:rFonts w:eastAsia="Calibri"/>
          <w:b/>
          <w:sz w:val="22"/>
          <w:szCs w:val="22"/>
          <w:lang w:eastAsia="en-US"/>
        </w:rPr>
      </w:pPr>
      <w:r w:rsidRPr="00EF4EB9">
        <w:rPr>
          <w:rFonts w:eastAsia="Calibri"/>
          <w:b/>
          <w:sz w:val="22"/>
          <w:szCs w:val="22"/>
          <w:lang w:eastAsia="en-US"/>
        </w:rPr>
        <w:t xml:space="preserve">Table </w:t>
      </w:r>
      <w:r w:rsidR="006C472E" w:rsidRPr="00EF4EB9">
        <w:rPr>
          <w:rFonts w:eastAsia="Calibri"/>
          <w:b/>
          <w:sz w:val="22"/>
          <w:szCs w:val="22"/>
          <w:lang w:eastAsia="en-US"/>
        </w:rPr>
        <w:t>17:</w:t>
      </w:r>
      <w:r w:rsidR="006C472E" w:rsidRPr="00EF4EB9">
        <w:rPr>
          <w:rFonts w:eastAsia="Calibri"/>
          <w:b/>
          <w:sz w:val="22"/>
          <w:szCs w:val="22"/>
          <w:lang w:eastAsia="en-US"/>
        </w:rPr>
        <w:tab/>
      </w:r>
      <w:r w:rsidRPr="00EF4EB9">
        <w:rPr>
          <w:rFonts w:eastAsia="Calibri"/>
          <w:b/>
          <w:sz w:val="22"/>
          <w:szCs w:val="22"/>
          <w:lang w:eastAsia="en-US"/>
        </w:rPr>
        <w:t>Prevalence studies Cardiomyopath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2366"/>
        <w:gridCol w:w="2268"/>
      </w:tblGrid>
      <w:tr w:rsidR="00DD03FA" w:rsidRPr="00EF4EB9" w:rsidTr="003E06D1">
        <w:tc>
          <w:tcPr>
            <w:tcW w:w="1848" w:type="dxa"/>
          </w:tcPr>
          <w:p w:rsidR="00DD03FA" w:rsidRPr="00EF4EB9" w:rsidRDefault="00DD03FA" w:rsidP="003E06D1">
            <w:pPr>
              <w:rPr>
                <w:rFonts w:eastAsia="Calibri"/>
                <w:sz w:val="20"/>
                <w:szCs w:val="20"/>
                <w:lang w:eastAsia="en-US"/>
              </w:rPr>
            </w:pPr>
            <w:r w:rsidRPr="00EF4EB9">
              <w:rPr>
                <w:rFonts w:eastAsia="Calibri"/>
                <w:sz w:val="20"/>
                <w:szCs w:val="20"/>
                <w:lang w:eastAsia="en-US"/>
              </w:rPr>
              <w:t>Study</w:t>
            </w:r>
          </w:p>
        </w:tc>
        <w:tc>
          <w:tcPr>
            <w:tcW w:w="1848" w:type="dxa"/>
          </w:tcPr>
          <w:p w:rsidR="00DD03FA" w:rsidRPr="00EF4EB9" w:rsidRDefault="00DD03FA" w:rsidP="003E06D1">
            <w:pPr>
              <w:rPr>
                <w:rFonts w:eastAsia="Calibri"/>
                <w:sz w:val="20"/>
                <w:szCs w:val="20"/>
                <w:lang w:eastAsia="en-US"/>
              </w:rPr>
            </w:pPr>
            <w:r w:rsidRPr="00EF4EB9">
              <w:rPr>
                <w:rFonts w:eastAsia="Calibri"/>
                <w:sz w:val="20"/>
                <w:szCs w:val="20"/>
                <w:lang w:eastAsia="en-US"/>
              </w:rPr>
              <w:t>Pathology</w:t>
            </w:r>
          </w:p>
        </w:tc>
        <w:tc>
          <w:tcPr>
            <w:tcW w:w="2366" w:type="dxa"/>
          </w:tcPr>
          <w:p w:rsidR="00DD03FA" w:rsidRPr="00EF4EB9" w:rsidRDefault="00DD03FA" w:rsidP="003E06D1">
            <w:pPr>
              <w:rPr>
                <w:rFonts w:eastAsia="Calibri"/>
                <w:sz w:val="20"/>
                <w:szCs w:val="20"/>
                <w:lang w:eastAsia="en-US"/>
              </w:rPr>
            </w:pPr>
            <w:r w:rsidRPr="00EF4EB9">
              <w:rPr>
                <w:rFonts w:eastAsia="Calibri"/>
                <w:sz w:val="20"/>
                <w:szCs w:val="20"/>
                <w:lang w:eastAsia="en-US"/>
              </w:rPr>
              <w:t>Population (n, type of AF)</w:t>
            </w:r>
          </w:p>
        </w:tc>
        <w:tc>
          <w:tcPr>
            <w:tcW w:w="2268" w:type="dxa"/>
          </w:tcPr>
          <w:p w:rsidR="00DD03FA" w:rsidRPr="00EF4EB9" w:rsidRDefault="00DD03FA" w:rsidP="003E06D1">
            <w:pPr>
              <w:rPr>
                <w:rFonts w:eastAsia="Calibri"/>
                <w:sz w:val="20"/>
                <w:szCs w:val="20"/>
                <w:lang w:eastAsia="en-US"/>
              </w:rPr>
            </w:pPr>
            <w:r w:rsidRPr="00EF4EB9">
              <w:rPr>
                <w:rFonts w:eastAsia="Calibri"/>
                <w:sz w:val="20"/>
                <w:szCs w:val="20"/>
                <w:lang w:eastAsia="en-US"/>
              </w:rPr>
              <w:t>Prevalence (%)</w:t>
            </w:r>
          </w:p>
        </w:tc>
      </w:tr>
      <w:tr w:rsidR="00DD03FA" w:rsidRPr="00EF4EB9" w:rsidTr="003E06D1">
        <w:tc>
          <w:tcPr>
            <w:tcW w:w="1848"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Dang et al 2004</w:t>
            </w:r>
            <w:r w:rsidR="00FC2DC5" w:rsidRPr="00EF4EB9">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5</w:t>
            </w:r>
            <w:r w:rsidR="00FC2DC5" w:rsidRPr="00EF4EB9">
              <w:rPr>
                <w:rFonts w:eastAsia="Calibri"/>
                <w:color w:val="000000"/>
                <w:sz w:val="20"/>
                <w:szCs w:val="20"/>
                <w:lang w:eastAsia="en-US"/>
              </w:rPr>
              <w:fldChar w:fldCharType="end"/>
            </w:r>
          </w:p>
        </w:tc>
        <w:tc>
          <w:tcPr>
            <w:tcW w:w="184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Cardiomyopathy </w:t>
            </w:r>
          </w:p>
        </w:tc>
        <w:tc>
          <w:tcPr>
            <w:tcW w:w="236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37 first hospitalisation associated with AF</w:t>
            </w:r>
          </w:p>
        </w:tc>
        <w:tc>
          <w:tcPr>
            <w:tcW w:w="2268"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4.5</w:t>
            </w:r>
          </w:p>
        </w:tc>
      </w:tr>
      <w:tr w:rsidR="00DD03FA" w:rsidRPr="00EF4EB9" w:rsidTr="003E06D1">
        <w:tc>
          <w:tcPr>
            <w:tcW w:w="1848"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evy et al 1999</w:t>
            </w:r>
            <w:r w:rsidR="00FC2DC5" w:rsidRPr="00EF4EB9">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8</w:t>
            </w:r>
            <w:r w:rsidR="00FC2DC5" w:rsidRPr="00EF4EB9">
              <w:rPr>
                <w:rFonts w:eastAsia="Calibri"/>
                <w:color w:val="000000"/>
                <w:sz w:val="20"/>
                <w:szCs w:val="20"/>
                <w:lang w:eastAsia="en-US"/>
              </w:rPr>
              <w:fldChar w:fldCharType="end"/>
            </w:r>
            <w:r w:rsidRPr="00EF4EB9">
              <w:rPr>
                <w:rFonts w:eastAsia="Calibri"/>
                <w:color w:val="000000"/>
                <w:sz w:val="20"/>
                <w:szCs w:val="20"/>
                <w:lang w:eastAsia="en-US"/>
              </w:rPr>
              <w:t xml:space="preserve"> </w:t>
            </w:r>
          </w:p>
        </w:tc>
        <w:tc>
          <w:tcPr>
            <w:tcW w:w="184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Hypertrophic cardiomyopathy</w:t>
            </w:r>
          </w:p>
        </w:tc>
        <w:tc>
          <w:tcPr>
            <w:tcW w:w="236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56 chronic, paroxysmal or recent-onset AF (167 paroxysmal, 389 chronic, 200 recent onset)</w:t>
            </w:r>
          </w:p>
        </w:tc>
        <w:tc>
          <w:tcPr>
            <w:tcW w:w="22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4.8 (3% paroxysmal, 4% chronic, 9% recent onset)</w:t>
            </w:r>
          </w:p>
        </w:tc>
      </w:tr>
      <w:tr w:rsidR="00DD03FA" w:rsidRPr="00EF4EB9" w:rsidTr="003E06D1">
        <w:tc>
          <w:tcPr>
            <w:tcW w:w="1848"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evy et al 1999</w:t>
            </w:r>
            <w:r w:rsidR="00FC2DC5" w:rsidRPr="00EF4EB9">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8</w:t>
            </w:r>
            <w:r w:rsidR="00FC2DC5" w:rsidRPr="00EF4EB9">
              <w:rPr>
                <w:rFonts w:eastAsia="Calibri"/>
                <w:color w:val="000000"/>
                <w:sz w:val="20"/>
                <w:szCs w:val="20"/>
                <w:lang w:eastAsia="en-US"/>
              </w:rPr>
              <w:fldChar w:fldCharType="end"/>
            </w:r>
            <w:r w:rsidRPr="00EF4EB9">
              <w:rPr>
                <w:rFonts w:eastAsia="Calibri"/>
                <w:color w:val="000000"/>
                <w:sz w:val="20"/>
                <w:szCs w:val="20"/>
                <w:lang w:eastAsia="en-US"/>
              </w:rPr>
              <w:t xml:space="preserve"> </w:t>
            </w:r>
          </w:p>
        </w:tc>
        <w:tc>
          <w:tcPr>
            <w:tcW w:w="184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Dilated cardiomyopathy</w:t>
            </w:r>
          </w:p>
        </w:tc>
        <w:tc>
          <w:tcPr>
            <w:tcW w:w="236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56 chronic, paroxysmal or recent-onset AF (167 paroxysmal, 389 chronic, 200 recent onset)</w:t>
            </w:r>
          </w:p>
        </w:tc>
        <w:tc>
          <w:tcPr>
            <w:tcW w:w="226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9.2 (2% paroxysmal, 13% chronic, 9% recent onset)</w:t>
            </w:r>
          </w:p>
        </w:tc>
      </w:tr>
      <w:tr w:rsidR="00DD03FA" w:rsidRPr="00EF4EB9" w:rsidTr="003E06D1">
        <w:tc>
          <w:tcPr>
            <w:tcW w:w="1848"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evy et al 1999</w:t>
            </w:r>
            <w:r w:rsidR="00FC2DC5" w:rsidRPr="00EF4EB9">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8</w:t>
            </w:r>
            <w:r w:rsidR="00FC2DC5" w:rsidRPr="00EF4EB9">
              <w:rPr>
                <w:rFonts w:eastAsia="Calibri"/>
                <w:color w:val="000000"/>
                <w:sz w:val="20"/>
                <w:szCs w:val="20"/>
                <w:lang w:eastAsia="en-US"/>
              </w:rPr>
              <w:fldChar w:fldCharType="end"/>
            </w:r>
            <w:r w:rsidRPr="00EF4EB9">
              <w:rPr>
                <w:rFonts w:eastAsia="Calibri"/>
                <w:color w:val="000000"/>
                <w:sz w:val="20"/>
                <w:szCs w:val="20"/>
                <w:lang w:eastAsia="en-US"/>
              </w:rPr>
              <w:t xml:space="preserve"> </w:t>
            </w:r>
          </w:p>
        </w:tc>
        <w:tc>
          <w:tcPr>
            <w:tcW w:w="184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Cardiomyopathy (other) </w:t>
            </w:r>
          </w:p>
        </w:tc>
        <w:tc>
          <w:tcPr>
            <w:tcW w:w="236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756 chronic, paroxysmal or recent-onset AF</w:t>
            </w:r>
          </w:p>
        </w:tc>
        <w:tc>
          <w:tcPr>
            <w:tcW w:w="2268"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1.2</w:t>
            </w:r>
          </w:p>
        </w:tc>
      </w:tr>
      <w:tr w:rsidR="00DD03FA" w:rsidRPr="00EF4EB9" w:rsidTr="003E06D1">
        <w:tc>
          <w:tcPr>
            <w:tcW w:w="1848" w:type="dxa"/>
          </w:tcPr>
          <w:p w:rsidR="00DD03FA" w:rsidRPr="00EF4EB9" w:rsidRDefault="00DD03FA" w:rsidP="005A1380">
            <w:pPr>
              <w:rPr>
                <w:rFonts w:eastAsia="Calibri"/>
                <w:color w:val="000000"/>
                <w:sz w:val="20"/>
                <w:szCs w:val="20"/>
                <w:lang w:eastAsia="en-US"/>
              </w:rPr>
            </w:pPr>
            <w:r w:rsidRPr="00EF4EB9">
              <w:rPr>
                <w:rFonts w:eastAsia="Calibri"/>
                <w:color w:val="000000"/>
                <w:sz w:val="20"/>
                <w:szCs w:val="20"/>
                <w:lang w:eastAsia="en-US"/>
              </w:rPr>
              <w:t>Lip et al 1997</w:t>
            </w:r>
            <w:r w:rsidR="00FC2DC5" w:rsidRPr="00EF4EB9">
              <w:rPr>
                <w:rFonts w:eastAsia="Calibri"/>
                <w:color w:val="000000"/>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0"/>
                <w:szCs w:val="20"/>
                <w:lang w:eastAsia="en-US"/>
              </w:rPr>
              <w:instrText xml:space="preserve"> ADDIN REFMGR.CITE </w:instrText>
            </w:r>
            <w:r w:rsidR="00FC2DC5">
              <w:rPr>
                <w:rFonts w:eastAsia="Calibri"/>
                <w:color w:val="000000"/>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color w:val="000000"/>
                <w:sz w:val="20"/>
                <w:szCs w:val="20"/>
                <w:lang w:eastAsia="en-US"/>
              </w:rPr>
              <w:instrText xml:space="preserve"> ADDIN EN.CITE.DATA </w:instrText>
            </w:r>
            <w:r w:rsidR="00FC2DC5">
              <w:rPr>
                <w:rFonts w:eastAsia="Calibri"/>
                <w:color w:val="000000"/>
                <w:sz w:val="20"/>
                <w:szCs w:val="20"/>
                <w:lang w:eastAsia="en-US"/>
              </w:rPr>
            </w:r>
            <w:r w:rsidR="00FC2DC5">
              <w:rPr>
                <w:rFonts w:eastAsia="Calibri"/>
                <w:color w:val="000000"/>
                <w:sz w:val="20"/>
                <w:szCs w:val="20"/>
                <w:lang w:eastAsia="en-US"/>
              </w:rPr>
              <w:fldChar w:fldCharType="end"/>
            </w:r>
            <w:r w:rsidR="00FC2DC5" w:rsidRPr="00EF4EB9">
              <w:rPr>
                <w:rFonts w:eastAsia="Calibri"/>
                <w:color w:val="000000"/>
                <w:sz w:val="20"/>
                <w:szCs w:val="20"/>
                <w:lang w:eastAsia="en-US"/>
              </w:rPr>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9</w:t>
            </w:r>
            <w:r w:rsidR="00FC2DC5" w:rsidRPr="00EF4EB9">
              <w:rPr>
                <w:rFonts w:eastAsia="Calibri"/>
                <w:color w:val="000000"/>
                <w:sz w:val="20"/>
                <w:szCs w:val="20"/>
                <w:lang w:eastAsia="en-US"/>
              </w:rPr>
              <w:fldChar w:fldCharType="end"/>
            </w:r>
          </w:p>
        </w:tc>
        <w:tc>
          <w:tcPr>
            <w:tcW w:w="1848"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 xml:space="preserve">Cardiomyopathy </w:t>
            </w:r>
          </w:p>
        </w:tc>
        <w:tc>
          <w:tcPr>
            <w:tcW w:w="2366" w:type="dxa"/>
          </w:tcPr>
          <w:p w:rsidR="00DD03FA" w:rsidRPr="00EF4EB9" w:rsidRDefault="00DD03FA" w:rsidP="003E06D1">
            <w:pPr>
              <w:rPr>
                <w:rFonts w:eastAsia="Calibri"/>
                <w:color w:val="000000"/>
                <w:sz w:val="20"/>
                <w:szCs w:val="20"/>
                <w:lang w:eastAsia="en-US"/>
              </w:rPr>
            </w:pPr>
            <w:r w:rsidRPr="00EF4EB9">
              <w:rPr>
                <w:rFonts w:eastAsia="Calibri"/>
                <w:color w:val="000000"/>
                <w:sz w:val="20"/>
                <w:szCs w:val="20"/>
                <w:lang w:eastAsia="en-US"/>
              </w:rPr>
              <w:t>111 AF</w:t>
            </w:r>
          </w:p>
        </w:tc>
        <w:tc>
          <w:tcPr>
            <w:tcW w:w="2268" w:type="dxa"/>
          </w:tcPr>
          <w:p w:rsidR="00DD03FA" w:rsidRPr="00EF4EB9" w:rsidRDefault="00DD03FA" w:rsidP="003E06D1">
            <w:pPr>
              <w:jc w:val="right"/>
              <w:rPr>
                <w:rFonts w:eastAsia="Calibri"/>
                <w:color w:val="000000"/>
                <w:sz w:val="20"/>
                <w:szCs w:val="20"/>
                <w:lang w:eastAsia="en-US"/>
              </w:rPr>
            </w:pPr>
            <w:r w:rsidRPr="00EF4EB9">
              <w:rPr>
                <w:rFonts w:eastAsia="Calibri"/>
                <w:color w:val="000000"/>
                <w:sz w:val="20"/>
                <w:szCs w:val="20"/>
                <w:lang w:eastAsia="en-US"/>
              </w:rPr>
              <w:t>5.4</w:t>
            </w:r>
          </w:p>
        </w:tc>
      </w:tr>
    </w:tbl>
    <w:p w:rsidR="00DD03FA" w:rsidRPr="00EF4EB9" w:rsidRDefault="00DD03FA" w:rsidP="00DD03FA">
      <w:pPr>
        <w:rPr>
          <w:rFonts w:eastAsia="Calibri"/>
          <w:sz w:val="20"/>
          <w:szCs w:val="20"/>
          <w:lang w:eastAsia="en-US"/>
        </w:rPr>
      </w:pPr>
    </w:p>
    <w:p w:rsidR="00DD03FA" w:rsidRPr="00EF4EB9" w:rsidRDefault="00DD03FA" w:rsidP="00DD03FA">
      <w:pPr>
        <w:rPr>
          <w:rFonts w:eastAsia="Calibri"/>
          <w:sz w:val="20"/>
          <w:szCs w:val="20"/>
          <w:lang w:eastAsia="en-US"/>
        </w:rPr>
      </w:pP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rPr>
        <w:t xml:space="preserve">Two studies investigated the prevalence of heart failure, </w:t>
      </w:r>
      <w:r w:rsidR="00601A46" w:rsidRPr="00EF4EB9">
        <w:rPr>
          <w:rFonts w:eastAsia="Calibri"/>
          <w:sz w:val="22"/>
          <w:szCs w:val="22"/>
        </w:rPr>
        <w:t xml:space="preserve">as shown in </w:t>
      </w:r>
      <w:r w:rsidRPr="00EF4EB9">
        <w:rPr>
          <w:rFonts w:eastAsia="Calibri"/>
          <w:sz w:val="22"/>
          <w:szCs w:val="22"/>
        </w:rPr>
        <w:t xml:space="preserve">Table </w:t>
      </w:r>
      <w:r w:rsidR="005B514A" w:rsidRPr="00EF4EB9">
        <w:rPr>
          <w:rFonts w:eastAsia="Calibri"/>
          <w:sz w:val="22"/>
          <w:szCs w:val="22"/>
        </w:rPr>
        <w:t>18</w:t>
      </w:r>
      <w:r w:rsidRPr="00EF4EB9">
        <w:rPr>
          <w:rFonts w:eastAsia="Calibri"/>
          <w:sz w:val="22"/>
          <w:szCs w:val="22"/>
        </w:rPr>
        <w:t xml:space="preserve">.  </w:t>
      </w:r>
      <w:r w:rsidRPr="00EF4EB9">
        <w:rPr>
          <w:rFonts w:eastAsia="Calibri"/>
          <w:color w:val="000000"/>
          <w:sz w:val="22"/>
          <w:szCs w:val="22"/>
        </w:rPr>
        <w:t>Dang et al 2004</w:t>
      </w:r>
      <w:r w:rsidR="00FC2DC5" w:rsidRPr="00EF4EB9">
        <w:rPr>
          <w:rFonts w:eastAsia="Calibri"/>
          <w:color w:val="000000"/>
          <w:sz w:val="22"/>
          <w:szCs w:val="22"/>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rPr>
        <w:instrText xml:space="preserve"> ADDIN REFMGR.CITE </w:instrText>
      </w:r>
      <w:r w:rsidR="00FC2DC5">
        <w:rPr>
          <w:rFonts w:eastAsia="Calibri"/>
          <w:color w:val="000000"/>
          <w:sz w:val="22"/>
          <w:szCs w:val="22"/>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rPr>
        <w:instrText xml:space="preserve"> ADDIN EN.CITE.DATA </w:instrText>
      </w:r>
      <w:r w:rsidR="00FC2DC5">
        <w:rPr>
          <w:rFonts w:eastAsia="Calibri"/>
          <w:color w:val="000000"/>
          <w:sz w:val="22"/>
          <w:szCs w:val="22"/>
        </w:rPr>
      </w:r>
      <w:r w:rsidR="00FC2DC5">
        <w:rPr>
          <w:rFonts w:eastAsia="Calibri"/>
          <w:color w:val="000000"/>
          <w:sz w:val="22"/>
          <w:szCs w:val="22"/>
        </w:rPr>
        <w:fldChar w:fldCharType="end"/>
      </w:r>
      <w:r w:rsidR="00FC2DC5" w:rsidRPr="00EF4EB9">
        <w:rPr>
          <w:rFonts w:eastAsia="Calibri"/>
          <w:color w:val="000000"/>
          <w:sz w:val="22"/>
          <w:szCs w:val="22"/>
        </w:rPr>
      </w:r>
      <w:r w:rsidR="00FC2DC5" w:rsidRPr="00EF4EB9">
        <w:rPr>
          <w:rFonts w:eastAsia="Calibri"/>
          <w:color w:val="000000"/>
          <w:sz w:val="22"/>
          <w:szCs w:val="22"/>
        </w:rPr>
        <w:fldChar w:fldCharType="separate"/>
      </w:r>
      <w:r w:rsidR="005A1380" w:rsidRPr="005A1380">
        <w:rPr>
          <w:rFonts w:eastAsia="Calibri"/>
          <w:noProof/>
          <w:color w:val="000000"/>
          <w:sz w:val="22"/>
          <w:szCs w:val="22"/>
          <w:vertAlign w:val="superscript"/>
        </w:rPr>
        <w:t>115</w:t>
      </w:r>
      <w:r w:rsidR="00FC2DC5" w:rsidRPr="00EF4EB9">
        <w:rPr>
          <w:rFonts w:eastAsia="Calibri"/>
          <w:color w:val="000000"/>
          <w:sz w:val="22"/>
          <w:szCs w:val="22"/>
        </w:rPr>
        <w:fldChar w:fldCharType="end"/>
      </w:r>
      <w:r w:rsidRPr="00EF4EB9">
        <w:rPr>
          <w:rFonts w:eastAsia="Calibri"/>
          <w:color w:val="000000"/>
          <w:sz w:val="22"/>
          <w:szCs w:val="22"/>
        </w:rPr>
        <w:t xml:space="preserve"> </w:t>
      </w:r>
      <w:r w:rsidR="00355C66" w:rsidRPr="00EF4EB9">
        <w:rPr>
          <w:rFonts w:eastAsia="Calibri"/>
          <w:color w:val="000000"/>
          <w:sz w:val="22"/>
          <w:szCs w:val="22"/>
        </w:rPr>
        <w:t xml:space="preserve">reported prevalence of </w:t>
      </w:r>
      <w:r w:rsidR="00355C66" w:rsidRPr="00EF4EB9">
        <w:rPr>
          <w:sz w:val="22"/>
          <w:szCs w:val="22"/>
        </w:rPr>
        <w:t>31.1%</w:t>
      </w:r>
      <w:r w:rsidR="00355C66" w:rsidRPr="00EF4EB9">
        <w:rPr>
          <w:rFonts w:eastAsia="Calibri"/>
          <w:sz w:val="22"/>
          <w:szCs w:val="22"/>
        </w:rPr>
        <w:t>.</w:t>
      </w:r>
      <w:r w:rsidR="00FC2DC5" w:rsidRPr="00EF4EB9">
        <w:rPr>
          <w:rFonts w:eastAsia="Calibri"/>
          <w:color w:val="000000"/>
          <w:sz w:val="22"/>
          <w:szCs w:val="22"/>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rPr>
        <w:instrText xml:space="preserve"> ADDIN REFMGR.CITE </w:instrText>
      </w:r>
      <w:r w:rsidR="00FC2DC5">
        <w:rPr>
          <w:rFonts w:eastAsia="Calibri"/>
          <w:color w:val="000000"/>
          <w:sz w:val="22"/>
          <w:szCs w:val="22"/>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color w:val="000000"/>
          <w:sz w:val="22"/>
          <w:szCs w:val="22"/>
        </w:rPr>
        <w:instrText xml:space="preserve"> ADDIN EN.CITE.DATA </w:instrText>
      </w:r>
      <w:r w:rsidR="00FC2DC5">
        <w:rPr>
          <w:rFonts w:eastAsia="Calibri"/>
          <w:color w:val="000000"/>
          <w:sz w:val="22"/>
          <w:szCs w:val="22"/>
        </w:rPr>
      </w:r>
      <w:r w:rsidR="00FC2DC5">
        <w:rPr>
          <w:rFonts w:eastAsia="Calibri"/>
          <w:color w:val="000000"/>
          <w:sz w:val="22"/>
          <w:szCs w:val="22"/>
        </w:rPr>
        <w:fldChar w:fldCharType="end"/>
      </w:r>
      <w:r w:rsidR="00FC2DC5" w:rsidRPr="00EF4EB9">
        <w:rPr>
          <w:rFonts w:eastAsia="Calibri"/>
          <w:color w:val="000000"/>
          <w:sz w:val="22"/>
          <w:szCs w:val="22"/>
        </w:rPr>
      </w:r>
      <w:r w:rsidR="00FC2DC5" w:rsidRPr="00EF4EB9">
        <w:rPr>
          <w:rFonts w:eastAsia="Calibri"/>
          <w:color w:val="000000"/>
          <w:sz w:val="22"/>
          <w:szCs w:val="22"/>
        </w:rPr>
        <w:fldChar w:fldCharType="separate"/>
      </w:r>
      <w:r w:rsidR="005A1380" w:rsidRPr="005A1380">
        <w:rPr>
          <w:rFonts w:eastAsia="Calibri"/>
          <w:noProof/>
          <w:color w:val="000000"/>
          <w:sz w:val="22"/>
          <w:szCs w:val="22"/>
          <w:vertAlign w:val="superscript"/>
        </w:rPr>
        <w:t>115</w:t>
      </w:r>
      <w:r w:rsidR="00FC2DC5" w:rsidRPr="00EF4EB9">
        <w:rPr>
          <w:rFonts w:eastAsia="Calibri"/>
          <w:color w:val="000000"/>
          <w:sz w:val="22"/>
          <w:szCs w:val="22"/>
        </w:rPr>
        <w:fldChar w:fldCharType="end"/>
      </w:r>
      <w:r w:rsidR="00355C66" w:rsidRPr="00EF4EB9">
        <w:rPr>
          <w:rFonts w:eastAsia="Calibri"/>
          <w:color w:val="000000"/>
          <w:sz w:val="22"/>
          <w:szCs w:val="22"/>
        </w:rPr>
        <w:t xml:space="preserve"> </w:t>
      </w:r>
      <w:r w:rsidRPr="00EF4EB9">
        <w:rPr>
          <w:rFonts w:eastAsia="Calibri"/>
          <w:color w:val="000000"/>
          <w:sz w:val="22"/>
          <w:szCs w:val="22"/>
        </w:rPr>
        <w:t>and</w:t>
      </w:r>
      <w:r w:rsidRPr="00EF4EB9">
        <w:rPr>
          <w:rFonts w:eastAsia="Calibri"/>
          <w:sz w:val="22"/>
          <w:szCs w:val="22"/>
        </w:rPr>
        <w:t xml:space="preserve"> Levy et al 1999</w:t>
      </w:r>
      <w:r w:rsidR="00FC2DC5" w:rsidRPr="00EF4EB9">
        <w:rPr>
          <w:rFonts w:eastAsia="Calibri"/>
          <w:sz w:val="22"/>
          <w:szCs w:val="22"/>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2"/>
          <w:szCs w:val="22"/>
        </w:rPr>
        <w:instrText xml:space="preserve"> ADDIN REFMGR.CITE </w:instrText>
      </w:r>
      <w:r w:rsidR="00FC2DC5">
        <w:rPr>
          <w:rFonts w:eastAsia="Calibri"/>
          <w:sz w:val="22"/>
          <w:szCs w:val="22"/>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2"/>
          <w:szCs w:val="22"/>
        </w:rPr>
        <w:instrText xml:space="preserve"> ADDIN EN.CITE.DATA </w:instrText>
      </w:r>
      <w:r w:rsidR="00FC2DC5">
        <w:rPr>
          <w:rFonts w:eastAsia="Calibri"/>
          <w:sz w:val="22"/>
          <w:szCs w:val="22"/>
        </w:rPr>
      </w:r>
      <w:r w:rsidR="00FC2DC5">
        <w:rPr>
          <w:rFonts w:eastAsia="Calibri"/>
          <w:sz w:val="22"/>
          <w:szCs w:val="22"/>
        </w:rPr>
        <w:fldChar w:fldCharType="end"/>
      </w:r>
      <w:r w:rsidR="00FC2DC5" w:rsidRPr="00EF4EB9">
        <w:rPr>
          <w:rFonts w:eastAsia="Calibri"/>
          <w:sz w:val="22"/>
          <w:szCs w:val="22"/>
        </w:rPr>
      </w:r>
      <w:r w:rsidR="00FC2DC5" w:rsidRPr="00EF4EB9">
        <w:rPr>
          <w:rFonts w:eastAsia="Calibri"/>
          <w:sz w:val="22"/>
          <w:szCs w:val="22"/>
        </w:rPr>
        <w:fldChar w:fldCharType="separate"/>
      </w:r>
      <w:r w:rsidR="005A1380" w:rsidRPr="005A1380">
        <w:rPr>
          <w:rFonts w:eastAsia="Calibri"/>
          <w:noProof/>
          <w:sz w:val="22"/>
          <w:szCs w:val="22"/>
          <w:vertAlign w:val="superscript"/>
        </w:rPr>
        <w:t>118</w:t>
      </w:r>
      <w:r w:rsidR="00FC2DC5" w:rsidRPr="00EF4EB9">
        <w:rPr>
          <w:rFonts w:eastAsia="Calibri"/>
          <w:sz w:val="22"/>
          <w:szCs w:val="22"/>
        </w:rPr>
        <w:fldChar w:fldCharType="end"/>
      </w:r>
      <w:r w:rsidR="00355C66" w:rsidRPr="00EF4EB9">
        <w:rPr>
          <w:rFonts w:eastAsia="Calibri"/>
          <w:sz w:val="22"/>
          <w:szCs w:val="22"/>
        </w:rPr>
        <w:t xml:space="preserve"> </w:t>
      </w:r>
      <w:r w:rsidRPr="00EF4EB9">
        <w:rPr>
          <w:rFonts w:eastAsia="Calibri"/>
          <w:sz w:val="22"/>
          <w:szCs w:val="22"/>
        </w:rPr>
        <w:t>report</w:t>
      </w:r>
      <w:r w:rsidR="00355C66" w:rsidRPr="00EF4EB9">
        <w:rPr>
          <w:rFonts w:eastAsia="Calibri"/>
          <w:sz w:val="22"/>
          <w:szCs w:val="22"/>
        </w:rPr>
        <w:t>ed</w:t>
      </w:r>
      <w:r w:rsidRPr="00EF4EB9">
        <w:rPr>
          <w:rFonts w:eastAsia="Calibri"/>
          <w:sz w:val="22"/>
          <w:szCs w:val="22"/>
        </w:rPr>
        <w:t xml:space="preserve"> prevalence of </w:t>
      </w:r>
      <w:r w:rsidR="00355C66" w:rsidRPr="00EF4EB9">
        <w:rPr>
          <w:rFonts w:eastAsia="Calibri"/>
          <w:sz w:val="22"/>
          <w:szCs w:val="22"/>
        </w:rPr>
        <w:t xml:space="preserve">congestive heart failure as </w:t>
      </w:r>
      <w:r w:rsidRPr="00EF4EB9">
        <w:rPr>
          <w:sz w:val="22"/>
          <w:szCs w:val="22"/>
        </w:rPr>
        <w:t>29.8%</w:t>
      </w:r>
      <w:r w:rsidR="00355C66" w:rsidRPr="00EF4EB9">
        <w:rPr>
          <w:sz w:val="22"/>
          <w:szCs w:val="22"/>
        </w:rPr>
        <w:t>.</w:t>
      </w:r>
      <w:r w:rsidR="00FC2DC5" w:rsidRPr="00EF4EB9">
        <w:rPr>
          <w:rFonts w:eastAsia="Calibri"/>
          <w:sz w:val="22"/>
          <w:szCs w:val="22"/>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2"/>
          <w:szCs w:val="22"/>
        </w:rPr>
        <w:instrText xml:space="preserve"> ADDIN REFMGR.CITE </w:instrText>
      </w:r>
      <w:r w:rsidR="00FC2DC5">
        <w:rPr>
          <w:rFonts w:eastAsia="Calibri"/>
          <w:sz w:val="22"/>
          <w:szCs w:val="22"/>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2"/>
          <w:szCs w:val="22"/>
        </w:rPr>
        <w:instrText xml:space="preserve"> ADDIN EN.CITE.DATA </w:instrText>
      </w:r>
      <w:r w:rsidR="00FC2DC5">
        <w:rPr>
          <w:rFonts w:eastAsia="Calibri"/>
          <w:sz w:val="22"/>
          <w:szCs w:val="22"/>
        </w:rPr>
      </w:r>
      <w:r w:rsidR="00FC2DC5">
        <w:rPr>
          <w:rFonts w:eastAsia="Calibri"/>
          <w:sz w:val="22"/>
          <w:szCs w:val="22"/>
        </w:rPr>
        <w:fldChar w:fldCharType="end"/>
      </w:r>
      <w:r w:rsidR="00FC2DC5" w:rsidRPr="00EF4EB9">
        <w:rPr>
          <w:rFonts w:eastAsia="Calibri"/>
          <w:sz w:val="22"/>
          <w:szCs w:val="22"/>
        </w:rPr>
      </w:r>
      <w:r w:rsidR="00FC2DC5" w:rsidRPr="00EF4EB9">
        <w:rPr>
          <w:rFonts w:eastAsia="Calibri"/>
          <w:sz w:val="22"/>
          <w:szCs w:val="22"/>
        </w:rPr>
        <w:fldChar w:fldCharType="separate"/>
      </w:r>
      <w:r w:rsidR="005A1380" w:rsidRPr="005A1380">
        <w:rPr>
          <w:rFonts w:eastAsia="Calibri"/>
          <w:noProof/>
          <w:sz w:val="22"/>
          <w:szCs w:val="22"/>
          <w:vertAlign w:val="superscript"/>
        </w:rPr>
        <w:t>118</w:t>
      </w:r>
      <w:r w:rsidR="00FC2DC5" w:rsidRPr="00EF4EB9">
        <w:rPr>
          <w:rFonts w:eastAsia="Calibri"/>
          <w:sz w:val="22"/>
          <w:szCs w:val="22"/>
        </w:rPr>
        <w:fldChar w:fldCharType="end"/>
      </w:r>
      <w:r w:rsidRPr="00EF4EB9">
        <w:rPr>
          <w:sz w:val="22"/>
          <w:szCs w:val="22"/>
        </w:rPr>
        <w:t xml:space="preserve">  </w:t>
      </w:r>
    </w:p>
    <w:p w:rsidR="00DD03FA" w:rsidRPr="00EF4EB9" w:rsidRDefault="00DD03FA" w:rsidP="00DD03FA">
      <w:pPr>
        <w:rPr>
          <w:rFonts w:eastAsia="Calibri"/>
          <w:sz w:val="22"/>
          <w:szCs w:val="22"/>
          <w:lang w:eastAsia="en-US"/>
        </w:rPr>
      </w:pPr>
    </w:p>
    <w:p w:rsidR="00DD03FA" w:rsidRPr="00EF4EB9" w:rsidRDefault="00DD03FA" w:rsidP="0085086B">
      <w:pPr>
        <w:outlineLvl w:val="0"/>
        <w:rPr>
          <w:rFonts w:eastAsia="Calibri"/>
          <w:b/>
          <w:sz w:val="22"/>
          <w:szCs w:val="22"/>
          <w:lang w:eastAsia="en-US"/>
        </w:rPr>
      </w:pPr>
      <w:r w:rsidRPr="00EF4EB9">
        <w:rPr>
          <w:rFonts w:eastAsia="Calibri"/>
          <w:b/>
          <w:sz w:val="22"/>
          <w:szCs w:val="22"/>
          <w:lang w:eastAsia="en-US"/>
        </w:rPr>
        <w:t xml:space="preserve">Table </w:t>
      </w:r>
      <w:r w:rsidR="006C472E" w:rsidRPr="00EF4EB9">
        <w:rPr>
          <w:rFonts w:eastAsia="Calibri"/>
          <w:b/>
          <w:sz w:val="22"/>
          <w:szCs w:val="22"/>
          <w:lang w:eastAsia="en-US"/>
        </w:rPr>
        <w:t>18:</w:t>
      </w:r>
      <w:r w:rsidR="006C472E" w:rsidRPr="00EF4EB9">
        <w:rPr>
          <w:rFonts w:eastAsia="Calibri"/>
          <w:b/>
          <w:sz w:val="22"/>
          <w:szCs w:val="22"/>
          <w:lang w:eastAsia="en-US"/>
        </w:rPr>
        <w:tab/>
      </w:r>
      <w:r w:rsidRPr="00EF4EB9">
        <w:rPr>
          <w:rFonts w:eastAsia="Calibri"/>
          <w:b/>
          <w:sz w:val="22"/>
          <w:szCs w:val="22"/>
          <w:lang w:eastAsia="en-US"/>
        </w:rPr>
        <w:t>Heart failu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1"/>
        <w:gridCol w:w="2129"/>
        <w:gridCol w:w="2170"/>
        <w:gridCol w:w="2142"/>
      </w:tblGrid>
      <w:tr w:rsidR="00DD03FA" w:rsidRPr="00EF4EB9" w:rsidTr="003E06D1">
        <w:tc>
          <w:tcPr>
            <w:tcW w:w="2081" w:type="dxa"/>
          </w:tcPr>
          <w:p w:rsidR="00DD03FA" w:rsidRPr="00EF4EB9" w:rsidRDefault="00DD03FA" w:rsidP="003E06D1">
            <w:pPr>
              <w:rPr>
                <w:rFonts w:eastAsia="Calibri"/>
                <w:sz w:val="20"/>
                <w:szCs w:val="20"/>
                <w:lang w:eastAsia="en-US"/>
              </w:rPr>
            </w:pPr>
            <w:r w:rsidRPr="00EF4EB9">
              <w:rPr>
                <w:rFonts w:eastAsia="Calibri"/>
                <w:sz w:val="20"/>
                <w:szCs w:val="20"/>
                <w:lang w:eastAsia="en-US"/>
              </w:rPr>
              <w:t>Study</w:t>
            </w:r>
          </w:p>
        </w:tc>
        <w:tc>
          <w:tcPr>
            <w:tcW w:w="2129" w:type="dxa"/>
          </w:tcPr>
          <w:p w:rsidR="00DD03FA" w:rsidRPr="00EF4EB9" w:rsidRDefault="00DD03FA" w:rsidP="003E06D1">
            <w:pPr>
              <w:rPr>
                <w:rFonts w:eastAsia="Calibri"/>
                <w:sz w:val="20"/>
                <w:szCs w:val="20"/>
                <w:lang w:eastAsia="en-US"/>
              </w:rPr>
            </w:pPr>
            <w:r w:rsidRPr="00EF4EB9">
              <w:rPr>
                <w:rFonts w:eastAsia="Calibri"/>
                <w:sz w:val="20"/>
                <w:szCs w:val="20"/>
                <w:lang w:eastAsia="en-US"/>
              </w:rPr>
              <w:t>Pathology</w:t>
            </w:r>
          </w:p>
        </w:tc>
        <w:tc>
          <w:tcPr>
            <w:tcW w:w="2170" w:type="dxa"/>
          </w:tcPr>
          <w:p w:rsidR="00DD03FA" w:rsidRPr="00EF4EB9" w:rsidRDefault="00DD03FA" w:rsidP="003E06D1">
            <w:pPr>
              <w:rPr>
                <w:rFonts w:eastAsia="Calibri"/>
                <w:sz w:val="20"/>
                <w:szCs w:val="20"/>
                <w:lang w:eastAsia="en-US"/>
              </w:rPr>
            </w:pPr>
            <w:r w:rsidRPr="00EF4EB9">
              <w:rPr>
                <w:rFonts w:eastAsia="Calibri"/>
                <w:sz w:val="20"/>
                <w:szCs w:val="20"/>
                <w:lang w:eastAsia="en-US"/>
              </w:rPr>
              <w:t>Population (n, type of AF)</w:t>
            </w:r>
          </w:p>
        </w:tc>
        <w:tc>
          <w:tcPr>
            <w:tcW w:w="2142" w:type="dxa"/>
          </w:tcPr>
          <w:p w:rsidR="00DD03FA" w:rsidRPr="00EF4EB9" w:rsidRDefault="00DD03FA" w:rsidP="003E06D1">
            <w:pPr>
              <w:rPr>
                <w:rFonts w:eastAsia="Calibri"/>
                <w:sz w:val="20"/>
                <w:szCs w:val="20"/>
                <w:lang w:eastAsia="en-US"/>
              </w:rPr>
            </w:pPr>
            <w:r w:rsidRPr="00EF4EB9">
              <w:rPr>
                <w:rFonts w:eastAsia="Calibri"/>
                <w:sz w:val="20"/>
                <w:szCs w:val="20"/>
                <w:lang w:eastAsia="en-US"/>
              </w:rPr>
              <w:t>Prevalence (%)</w:t>
            </w:r>
          </w:p>
        </w:tc>
      </w:tr>
      <w:tr w:rsidR="00DD03FA" w:rsidRPr="00EF4EB9" w:rsidTr="003E06D1">
        <w:tc>
          <w:tcPr>
            <w:tcW w:w="2081" w:type="dxa"/>
          </w:tcPr>
          <w:p w:rsidR="00DD03FA" w:rsidRPr="00EF4EB9" w:rsidRDefault="00DD03FA" w:rsidP="005A1380">
            <w:pPr>
              <w:rPr>
                <w:rFonts w:eastAsia="Calibri"/>
                <w:sz w:val="20"/>
                <w:szCs w:val="20"/>
                <w:lang w:eastAsia="en-US"/>
              </w:rPr>
            </w:pPr>
            <w:r w:rsidRPr="00EF4EB9">
              <w:rPr>
                <w:rFonts w:eastAsia="Calibri"/>
                <w:sz w:val="20"/>
                <w:szCs w:val="20"/>
                <w:lang w:eastAsia="en-US"/>
              </w:rPr>
              <w:t>Dang et al 2004</w:t>
            </w:r>
            <w:r w:rsidR="00FC2DC5" w:rsidRPr="00EF4EB9">
              <w:rPr>
                <w:rFonts w:eastAsia="Calibri"/>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5</w:t>
            </w:r>
            <w:r w:rsidR="00FC2DC5" w:rsidRPr="00EF4EB9">
              <w:rPr>
                <w:rFonts w:eastAsia="Calibri"/>
                <w:sz w:val="20"/>
                <w:szCs w:val="20"/>
                <w:lang w:eastAsia="en-US"/>
              </w:rPr>
              <w:fldChar w:fldCharType="end"/>
            </w:r>
          </w:p>
        </w:tc>
        <w:tc>
          <w:tcPr>
            <w:tcW w:w="2129" w:type="dxa"/>
          </w:tcPr>
          <w:p w:rsidR="00DD03FA" w:rsidRPr="00EF4EB9" w:rsidRDefault="00DD03FA" w:rsidP="003E06D1">
            <w:pPr>
              <w:rPr>
                <w:rFonts w:eastAsia="Calibri"/>
                <w:sz w:val="20"/>
                <w:szCs w:val="20"/>
                <w:lang w:eastAsia="en-US"/>
              </w:rPr>
            </w:pPr>
            <w:r w:rsidRPr="00EF4EB9">
              <w:rPr>
                <w:rFonts w:eastAsia="Calibri"/>
                <w:sz w:val="20"/>
                <w:szCs w:val="20"/>
                <w:lang w:eastAsia="en-US"/>
              </w:rPr>
              <w:t xml:space="preserve">Heart failure  </w:t>
            </w:r>
          </w:p>
        </w:tc>
        <w:tc>
          <w:tcPr>
            <w:tcW w:w="2170" w:type="dxa"/>
          </w:tcPr>
          <w:p w:rsidR="00DD03FA" w:rsidRPr="00EF4EB9" w:rsidRDefault="00DD03FA" w:rsidP="003E06D1">
            <w:pPr>
              <w:rPr>
                <w:rFonts w:eastAsia="Calibri"/>
                <w:sz w:val="20"/>
                <w:szCs w:val="20"/>
                <w:lang w:eastAsia="en-US"/>
              </w:rPr>
            </w:pPr>
            <w:r w:rsidRPr="00EF4EB9">
              <w:rPr>
                <w:rFonts w:eastAsia="Calibri"/>
                <w:sz w:val="20"/>
                <w:szCs w:val="20"/>
                <w:lang w:eastAsia="en-US"/>
              </w:rPr>
              <w:t>737 first hospitalisation associated with AF</w:t>
            </w:r>
          </w:p>
        </w:tc>
        <w:tc>
          <w:tcPr>
            <w:tcW w:w="2142" w:type="dxa"/>
          </w:tcPr>
          <w:p w:rsidR="00DD03FA" w:rsidRPr="00EF4EB9" w:rsidRDefault="00DD03FA" w:rsidP="003E06D1">
            <w:pPr>
              <w:rPr>
                <w:rFonts w:eastAsia="Calibri"/>
                <w:sz w:val="20"/>
                <w:szCs w:val="20"/>
                <w:lang w:eastAsia="en-US"/>
              </w:rPr>
            </w:pPr>
            <w:r w:rsidRPr="00EF4EB9">
              <w:rPr>
                <w:rFonts w:eastAsia="Calibri"/>
                <w:sz w:val="20"/>
                <w:szCs w:val="20"/>
                <w:lang w:eastAsia="en-US"/>
              </w:rPr>
              <w:t>31.1</w:t>
            </w:r>
          </w:p>
        </w:tc>
      </w:tr>
      <w:tr w:rsidR="00DD03FA" w:rsidRPr="00EF4EB9" w:rsidTr="003E06D1">
        <w:tc>
          <w:tcPr>
            <w:tcW w:w="2081" w:type="dxa"/>
          </w:tcPr>
          <w:p w:rsidR="00DD03FA" w:rsidRPr="00EF4EB9" w:rsidRDefault="00DD03FA" w:rsidP="005A1380">
            <w:pPr>
              <w:rPr>
                <w:rFonts w:eastAsia="Calibri"/>
                <w:sz w:val="20"/>
                <w:szCs w:val="20"/>
                <w:lang w:eastAsia="en-US"/>
              </w:rPr>
            </w:pPr>
            <w:r w:rsidRPr="00EF4EB9">
              <w:rPr>
                <w:rFonts w:eastAsia="Calibri"/>
                <w:sz w:val="20"/>
                <w:szCs w:val="20"/>
                <w:lang w:eastAsia="en-US"/>
              </w:rPr>
              <w:t>Levy et al 1999</w:t>
            </w:r>
            <w:r w:rsidR="00FC2DC5" w:rsidRPr="00EF4EB9">
              <w:rPr>
                <w:rFonts w:eastAsia="Calibri"/>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8</w:t>
            </w:r>
            <w:r w:rsidR="00FC2DC5" w:rsidRPr="00EF4EB9">
              <w:rPr>
                <w:rFonts w:eastAsia="Calibri"/>
                <w:sz w:val="20"/>
                <w:szCs w:val="20"/>
                <w:lang w:eastAsia="en-US"/>
              </w:rPr>
              <w:fldChar w:fldCharType="end"/>
            </w:r>
            <w:r w:rsidRPr="00EF4EB9">
              <w:rPr>
                <w:rFonts w:eastAsia="Calibri"/>
                <w:sz w:val="20"/>
                <w:szCs w:val="20"/>
                <w:lang w:eastAsia="en-US"/>
              </w:rPr>
              <w:t xml:space="preserve"> </w:t>
            </w:r>
          </w:p>
        </w:tc>
        <w:tc>
          <w:tcPr>
            <w:tcW w:w="2129" w:type="dxa"/>
          </w:tcPr>
          <w:p w:rsidR="00DD03FA" w:rsidRPr="00EF4EB9" w:rsidRDefault="00DD03FA" w:rsidP="003E06D1">
            <w:pPr>
              <w:rPr>
                <w:rFonts w:eastAsia="Calibri"/>
                <w:sz w:val="20"/>
                <w:szCs w:val="20"/>
                <w:lang w:eastAsia="en-US"/>
              </w:rPr>
            </w:pPr>
            <w:r w:rsidRPr="00EF4EB9">
              <w:rPr>
                <w:rFonts w:eastAsia="Calibri"/>
                <w:sz w:val="20"/>
                <w:szCs w:val="20"/>
                <w:lang w:eastAsia="en-US"/>
              </w:rPr>
              <w:t xml:space="preserve">Congestive heart failure </w:t>
            </w:r>
          </w:p>
        </w:tc>
        <w:tc>
          <w:tcPr>
            <w:tcW w:w="2170" w:type="dxa"/>
          </w:tcPr>
          <w:p w:rsidR="00DD03FA" w:rsidRPr="00EF4EB9" w:rsidRDefault="00DD03FA" w:rsidP="003E06D1">
            <w:pPr>
              <w:rPr>
                <w:rFonts w:eastAsia="Calibri"/>
                <w:sz w:val="20"/>
                <w:szCs w:val="20"/>
                <w:lang w:eastAsia="en-US"/>
              </w:rPr>
            </w:pPr>
            <w:r w:rsidRPr="00EF4EB9">
              <w:rPr>
                <w:rFonts w:eastAsia="Calibri"/>
                <w:sz w:val="20"/>
                <w:szCs w:val="20"/>
                <w:lang w:eastAsia="en-US"/>
              </w:rPr>
              <w:t>756 AF (167 paroxysmal, 389 chronic, 200 recent-onset )</w:t>
            </w:r>
          </w:p>
        </w:tc>
        <w:tc>
          <w:tcPr>
            <w:tcW w:w="2142" w:type="dxa"/>
          </w:tcPr>
          <w:p w:rsidR="00DD03FA" w:rsidRPr="00EF4EB9" w:rsidRDefault="00DD03FA" w:rsidP="003E06D1">
            <w:pPr>
              <w:rPr>
                <w:rFonts w:eastAsia="Calibri"/>
                <w:sz w:val="20"/>
                <w:szCs w:val="20"/>
                <w:lang w:eastAsia="en-US"/>
              </w:rPr>
            </w:pPr>
            <w:r w:rsidRPr="00EF4EB9">
              <w:rPr>
                <w:rFonts w:eastAsia="Calibri"/>
                <w:sz w:val="20"/>
                <w:szCs w:val="20"/>
                <w:lang w:eastAsia="en-US"/>
              </w:rPr>
              <w:t>29.8 (14% paroxysmal, 43% chronic, 18% recent onset)</w:t>
            </w:r>
          </w:p>
        </w:tc>
      </w:tr>
    </w:tbl>
    <w:p w:rsidR="00DD03FA" w:rsidRPr="00EF4EB9" w:rsidRDefault="00DD03FA" w:rsidP="00DD03FA">
      <w:pPr>
        <w:rPr>
          <w:rFonts w:eastAsia="Calibri"/>
          <w:sz w:val="20"/>
          <w:szCs w:val="20"/>
          <w:lang w:eastAsia="en-US"/>
        </w:rPr>
      </w:pPr>
    </w:p>
    <w:p w:rsidR="00DD03FA" w:rsidRPr="00EF4EB9" w:rsidRDefault="00DD03FA" w:rsidP="00DD03FA">
      <w:pPr>
        <w:rPr>
          <w:rFonts w:eastAsia="Calibri"/>
          <w:sz w:val="20"/>
          <w:szCs w:val="20"/>
          <w:lang w:eastAsia="en-US"/>
        </w:rPr>
      </w:pPr>
    </w:p>
    <w:p w:rsidR="00BD2BD7" w:rsidRPr="00EF4EB9" w:rsidRDefault="00BD2BD7" w:rsidP="00DD03FA">
      <w:pPr>
        <w:rPr>
          <w:rFonts w:eastAsia="Calibri"/>
          <w:sz w:val="20"/>
          <w:szCs w:val="20"/>
          <w:lang w:eastAsia="en-US"/>
        </w:rPr>
      </w:pPr>
    </w:p>
    <w:p w:rsidR="00DD03FA" w:rsidRPr="00EF4EB9" w:rsidRDefault="00DD03FA" w:rsidP="00331279">
      <w:pPr>
        <w:spacing w:line="360" w:lineRule="auto"/>
        <w:rPr>
          <w:rFonts w:eastAsia="Calibri"/>
          <w:i/>
          <w:sz w:val="22"/>
          <w:szCs w:val="22"/>
          <w:lang w:eastAsia="en-US"/>
        </w:rPr>
      </w:pPr>
      <w:r w:rsidRPr="00EF4EB9">
        <w:rPr>
          <w:rFonts w:eastAsia="Calibri"/>
          <w:i/>
          <w:sz w:val="22"/>
          <w:szCs w:val="22"/>
          <w:lang w:eastAsia="en-US"/>
        </w:rPr>
        <w:t xml:space="preserve">5.2.3 </w:t>
      </w:r>
      <w:r w:rsidRPr="00EF4EB9">
        <w:rPr>
          <w:rFonts w:eastAsia="Calibri"/>
          <w:i/>
          <w:sz w:val="22"/>
          <w:szCs w:val="22"/>
          <w:lang w:eastAsia="en-US"/>
        </w:rPr>
        <w:tab/>
        <w:t>Discussion of clinical effectiveness</w:t>
      </w:r>
    </w:p>
    <w:p w:rsidR="00BD2BD7" w:rsidRPr="00EF4EB9" w:rsidRDefault="00BD2BD7" w:rsidP="00BD2BD7">
      <w:pPr>
        <w:spacing w:line="360" w:lineRule="auto"/>
        <w:jc w:val="both"/>
        <w:rPr>
          <w:rFonts w:eastAsia="Calibri"/>
          <w:sz w:val="22"/>
          <w:szCs w:val="22"/>
          <w:lang w:eastAsia="en-US"/>
        </w:rPr>
      </w:pPr>
      <w:r w:rsidRPr="00EF4EB9">
        <w:rPr>
          <w:rFonts w:eastAsia="Calibri"/>
          <w:sz w:val="22"/>
          <w:szCs w:val="22"/>
          <w:lang w:eastAsia="en-US"/>
        </w:rPr>
        <w:t>Diagnostic accuracy studies with AF populations were available for the pathologies atrial septal defect, atrial septal aneurysm, rupture of chordae tendineae, atrial thrombosis, ventricular thrombosis, coronary artery stenosis, pulmonary hypertension, aortic and mitral regurgitation, and tricuspid stenosis.  Diagnostic accuracy studies without reported AF populations were available for other pathologies including endocarditis, cardiomyopathy, heart failure, left ventricular dysfunction, aortic dissection and cardiac masses.  As the search was limited to MEDLINE, it is possible that the database search will have missed some studies, although additional bibliography and hand-searching identified only a small proportion of articles to be screened, and the database search identified diagnostic studies for almost all the pathologies selected as relevant.  Thus diagnostic accuracy data were available for a range of relevant pathologies, although data were not available for all pathologies in an AF population.  There was considerable heterogeneity between studies, especially in terms of population and pathology being identified, and in comparator diagnostic technique, with some heterogeneity in the type of TTE used and the study type.</w:t>
      </w:r>
    </w:p>
    <w:p w:rsidR="00BD2BD7" w:rsidRPr="00EF4EB9" w:rsidRDefault="00BD2BD7" w:rsidP="00BD2BD7">
      <w:pPr>
        <w:spacing w:line="360" w:lineRule="auto"/>
        <w:jc w:val="both"/>
        <w:rPr>
          <w:rFonts w:eastAsia="Calibri"/>
          <w:sz w:val="22"/>
          <w:szCs w:val="22"/>
          <w:lang w:eastAsia="en-US"/>
        </w:rPr>
      </w:pPr>
    </w:p>
    <w:p w:rsidR="00BD2BD7" w:rsidRPr="00EF4EB9" w:rsidRDefault="00BD2BD7" w:rsidP="00BD2BD7">
      <w:pPr>
        <w:spacing w:line="360" w:lineRule="auto"/>
        <w:jc w:val="both"/>
        <w:rPr>
          <w:rFonts w:eastAsia="Calibri"/>
          <w:sz w:val="22"/>
          <w:szCs w:val="22"/>
          <w:lang w:eastAsia="en-US"/>
        </w:rPr>
      </w:pPr>
      <w:r w:rsidRPr="00EF4EB9">
        <w:rPr>
          <w:rFonts w:eastAsia="Calibri"/>
          <w:sz w:val="22"/>
          <w:szCs w:val="22"/>
          <w:lang w:eastAsia="en-US"/>
        </w:rPr>
        <w:t xml:space="preserve">Diagnostic accuracy showed high specificities for all selected pathologies, with the majority having specificity of 0.8 or higher, meaning a low proportion of false positives.  For most pathologies there was also quite high sensitivity, with the majority having sensitivity of 0.6 or higher, with the exceptions of atrial thrombi, atrial septal defect and pulmonary embolism.  Thus screening may result in </w:t>
      </w:r>
      <w:r w:rsidR="00E30F6E" w:rsidRPr="00EF4EB9">
        <w:rPr>
          <w:rFonts w:eastAsia="Calibri"/>
          <w:sz w:val="22"/>
          <w:szCs w:val="22"/>
          <w:lang w:eastAsia="en-US"/>
        </w:rPr>
        <w:t xml:space="preserve">considerable </w:t>
      </w:r>
      <w:r w:rsidRPr="00EF4EB9">
        <w:rPr>
          <w:rFonts w:eastAsia="Calibri"/>
          <w:sz w:val="22"/>
          <w:szCs w:val="22"/>
          <w:lang w:eastAsia="en-US"/>
        </w:rPr>
        <w:t>false negatives for atrial thrombi, atrial septal hypertrophy/ defect and pulmonary embolism.  In general, sensitivity was lower for atrial thrombi, atrial septal defect and pulmonary embolism than for other pathologies, and specificity was lower for aortic dissection and pulmonary disease than for other pathologies.  TTE seems to be a sufficient diagnostic tool for most pathologies included here, but there may need to be extra screening for pulmonary embolism by lung scan and atrial thrombi and atrial septal hypertrophy by TOE.</w:t>
      </w:r>
    </w:p>
    <w:p w:rsidR="00BD2BD7" w:rsidRPr="00EF4EB9" w:rsidRDefault="00BD2BD7" w:rsidP="00BD2BD7">
      <w:pPr>
        <w:spacing w:line="360" w:lineRule="auto"/>
        <w:jc w:val="both"/>
        <w:rPr>
          <w:rFonts w:eastAsia="Calibri"/>
          <w:sz w:val="22"/>
          <w:szCs w:val="22"/>
          <w:lang w:eastAsia="en-US"/>
        </w:rPr>
      </w:pPr>
    </w:p>
    <w:p w:rsidR="00BD2BD7" w:rsidRPr="00EF4EB9" w:rsidRDefault="00BD2BD7" w:rsidP="00BD2BD7">
      <w:pPr>
        <w:spacing w:line="360" w:lineRule="auto"/>
        <w:jc w:val="both"/>
        <w:rPr>
          <w:rFonts w:eastAsia="Calibri"/>
          <w:sz w:val="22"/>
          <w:szCs w:val="22"/>
          <w:lang w:eastAsia="en-US"/>
        </w:rPr>
      </w:pPr>
      <w:r w:rsidRPr="00EF4EB9">
        <w:rPr>
          <w:rFonts w:eastAsia="Calibri"/>
          <w:sz w:val="22"/>
          <w:szCs w:val="22"/>
          <w:lang w:eastAsia="en-US"/>
        </w:rPr>
        <w:t xml:space="preserve">All studies had a high percentage of usable, good images from TTE.  Although for some studies participants were selected on the basis of having usable TTE images, even for other studies the lowest percentage of usable images was 85%.  </w:t>
      </w:r>
    </w:p>
    <w:p w:rsidR="00BD2BD7" w:rsidRPr="00EF4EB9" w:rsidRDefault="00BD2BD7" w:rsidP="00BD2BD7">
      <w:pPr>
        <w:spacing w:line="360" w:lineRule="auto"/>
        <w:jc w:val="both"/>
        <w:rPr>
          <w:rFonts w:eastAsia="Calibri"/>
          <w:sz w:val="22"/>
          <w:szCs w:val="22"/>
          <w:lang w:eastAsia="en-US"/>
        </w:rPr>
      </w:pPr>
    </w:p>
    <w:p w:rsidR="00BD2BD7" w:rsidRPr="00EF4EB9" w:rsidRDefault="00BD2BD7" w:rsidP="00BD2BD7">
      <w:pPr>
        <w:spacing w:line="360" w:lineRule="auto"/>
        <w:jc w:val="both"/>
        <w:rPr>
          <w:rFonts w:eastAsia="Calibri"/>
          <w:sz w:val="22"/>
          <w:szCs w:val="22"/>
          <w:lang w:eastAsia="en-US"/>
        </w:rPr>
      </w:pPr>
      <w:r w:rsidRPr="00EF4EB9">
        <w:rPr>
          <w:rFonts w:eastAsia="Calibri"/>
          <w:sz w:val="22"/>
          <w:szCs w:val="22"/>
          <w:lang w:eastAsia="en-US"/>
        </w:rPr>
        <w:t>In practice, accuracy will depend on the skill of the echocardiographer.  Studies of diagnostic accuracy used experienced echocardiographers.  It may be that where less experienced staff are employed, there is lower accuracy.  Even with skilled echocardiographers, there may be inter-observer variations in the interpretation of images.</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Garg&lt;/Author&gt;&lt;Year&gt;2009&lt;/Year&gt;&lt;RecNum&gt;30&lt;/RecNum&gt;&lt;IDText&gt;Observer variation in the echocardiographic measurement of maximum atrial septal excursion: a comparison of M-mode with two-dimensional or transesophageal echocardiography&lt;/IDText&gt;&lt;MDL Ref_Type="Journal"&gt;&lt;Ref_Type&gt;Journal&lt;/Ref_Type&gt;&lt;Ref_ID&gt;30&lt;/Ref_ID&gt;&lt;Title_Primary&gt;Observer variation in the echocardiographic measurement of maximum atrial septal excursion: a comparison of M-mode with two-dimensional or transesophageal echocardiography&lt;/Title_Primary&gt;&lt;Authors_Primary&gt;Garg,R.&lt;/Authors_Primary&gt;&lt;Authors_Primary&gt;Khaja,A.&lt;/Authors_Primary&gt;&lt;Authors_Primary&gt;Madsen,R.&lt;/Authors_Primary&gt;&lt;Authors_Primary&gt;Alpert,M.A.&lt;/Authors_Primary&gt;&lt;Authors_Primary&gt;Tejwani,L.&lt;/Authors_Primary&gt;&lt;Authors_Primary&gt;Aggarwal,K.&lt;/Authors_Primary&gt;&lt;Authors_Primary&gt;Garg,Rajeev&lt;/Authors_Primary&gt;&lt;Authors_Primary&gt;Khaja,Azam&lt;/Authors_Primary&gt;&lt;Authors_Primary&gt;Madsen,Richard&lt;/Authors_Primary&gt;&lt;Authors_Primary&gt;Alpert,Martin A.&lt;/Authors_Primary&gt;&lt;Authors_Primary&gt;Tejwani,Lokesh&lt;/Authors_Primary&gt;&lt;Authors_Primary&gt;Aggarwal,Kul&lt;/Authors_Primary&gt;&lt;Date_Primary&gt;2009/11&lt;/Date_Primary&gt;&lt;Keywords&gt;$$accept title&lt;/Keywords&gt;&lt;Keywords&gt;$$aneurysm&lt;/Keywords&gt;&lt;Keywords&gt;$$atrial septal&lt;/Keywords&gt;&lt;Keywords&gt;$$Broad search&lt;/Keywords&gt;&lt;Keywords&gt;$$duplicate reference&lt;/Keywords&gt;&lt;Keywords&gt;$$Medline&lt;/Keywords&gt;&lt;Keywords&gt;$$Pathologies&lt;/Keywords&gt;&lt;Keywords&gt;$$retrieve for diagnostic study&lt;/Keywords&gt;&lt;Keywords&gt;$$TOE&lt;/Keywords&gt;&lt;Keywords&gt;$$TTE&lt;/Keywords&gt;&lt;Keywords&gt;echocardiography&lt;/Keywords&gt;&lt;Reprint&gt;In File&lt;/Reprint&gt;&lt;Start_Page&gt;1122&lt;/Start_Page&gt;&lt;End_Page&gt;1126&lt;/End_Page&gt;&lt;Periodical&gt;Echocardiography&lt;/Periodical&gt;&lt;Volume&gt;26&lt;/Volume&gt;&lt;Issue&gt;10&lt;/Issue&gt;&lt;Address&gt;Division of Cardiology, University of Missouri-Columbia School of Medicine, Columbia, Missouri, USA&lt;/Address&gt;&lt;ZZ_JournalFull&gt;&lt;f name="System"&gt;Echocardiography&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28</w:t>
      </w:r>
      <w:r w:rsidR="00FC2DC5" w:rsidRPr="00EF4EB9">
        <w:rPr>
          <w:rFonts w:eastAsia="Calibri"/>
          <w:sz w:val="22"/>
          <w:szCs w:val="22"/>
          <w:lang w:eastAsia="en-US"/>
        </w:rPr>
        <w:fldChar w:fldCharType="end"/>
      </w:r>
      <w:r w:rsidRPr="00EF4EB9">
        <w:rPr>
          <w:rFonts w:eastAsia="Calibri"/>
          <w:sz w:val="22"/>
          <w:szCs w:val="22"/>
          <w:lang w:eastAsia="en-US"/>
        </w:rPr>
        <w:t xml:space="preserve"> </w:t>
      </w:r>
      <w:r w:rsidR="00FC2DC5" w:rsidRPr="00EF4EB9">
        <w:rPr>
          <w:rFonts w:eastAsia="Calibri"/>
          <w:sz w:val="22"/>
          <w:szCs w:val="22"/>
          <w:lang w:eastAsia="en-US"/>
        </w:rPr>
        <w:fldChar w:fldCharType="begin">
          <w:fldData xml:space="preserve">PFJlZm1hbj48Q2l0ZT48QXV0aG9yPkhpZ2FzaGl1ZTwvQXV0aG9yPjxZZWFyPjIwMDE8L1llYXI+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hpZ2FzaGl1ZTwvQXV0aG9yPjxZZWFyPjIwMDE8L1llYXI+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29-132</w:t>
      </w:r>
      <w:r w:rsidR="00FC2DC5" w:rsidRPr="00EF4EB9">
        <w:rPr>
          <w:rFonts w:eastAsia="Calibri"/>
          <w:sz w:val="22"/>
          <w:szCs w:val="22"/>
          <w:lang w:eastAsia="en-US"/>
        </w:rPr>
        <w:fldChar w:fldCharType="end"/>
      </w:r>
    </w:p>
    <w:p w:rsidR="00BD2BD7" w:rsidRPr="00EF4EB9" w:rsidRDefault="00BD2BD7" w:rsidP="00BD2BD7">
      <w:pPr>
        <w:spacing w:line="360" w:lineRule="auto"/>
        <w:jc w:val="both"/>
        <w:rPr>
          <w:rFonts w:eastAsia="Calibri"/>
          <w:sz w:val="22"/>
          <w:szCs w:val="22"/>
          <w:lang w:eastAsia="en-US"/>
        </w:rPr>
      </w:pPr>
    </w:p>
    <w:p w:rsidR="00C376AF" w:rsidRPr="00EF4EB9" w:rsidRDefault="00BD2BD7" w:rsidP="00BD2BD7">
      <w:pPr>
        <w:spacing w:line="360" w:lineRule="auto"/>
        <w:jc w:val="both"/>
        <w:rPr>
          <w:rFonts w:eastAsia="Calibri"/>
          <w:sz w:val="22"/>
          <w:szCs w:val="22"/>
          <w:lang w:eastAsia="en-US"/>
        </w:rPr>
      </w:pPr>
      <w:r w:rsidRPr="00EF4EB9">
        <w:rPr>
          <w:rFonts w:eastAsia="Calibri"/>
          <w:sz w:val="22"/>
          <w:szCs w:val="22"/>
          <w:lang w:eastAsia="en-US"/>
        </w:rPr>
        <w:t>Diagnostic accuracy studies identified were published from 1981 to 2009, with many relatively old studies included, it may be that imaging techniques and equipment have improved since then.  This means the review may underestimate the accuracy of TTE.</w:t>
      </w:r>
    </w:p>
    <w:p w:rsidR="00C376AF" w:rsidRPr="00EF4EB9" w:rsidRDefault="00C376AF" w:rsidP="00FA53BE">
      <w:pPr>
        <w:pStyle w:val="Header"/>
        <w:tabs>
          <w:tab w:val="clear" w:pos="4153"/>
          <w:tab w:val="clear" w:pos="8306"/>
        </w:tabs>
        <w:jc w:val="both"/>
        <w:rPr>
          <w:sz w:val="22"/>
          <w:szCs w:val="22"/>
        </w:rPr>
      </w:pPr>
    </w:p>
    <w:p w:rsidR="00210794" w:rsidRPr="00EF4EB9" w:rsidRDefault="005441F2" w:rsidP="00210794">
      <w:pPr>
        <w:pStyle w:val="Header"/>
        <w:spacing w:line="360" w:lineRule="auto"/>
        <w:jc w:val="both"/>
        <w:rPr>
          <w:sz w:val="22"/>
          <w:szCs w:val="22"/>
        </w:rPr>
      </w:pPr>
      <w:r w:rsidRPr="00EF4EB9">
        <w:rPr>
          <w:sz w:val="22"/>
          <w:szCs w:val="22"/>
        </w:rPr>
        <w:t>Prognostic studies indicated that LV dysfunction as diagnosed by TTE was associated with a significantly increased risk of thromboembolism, stroke or mortality.</w:t>
      </w:r>
      <w:r w:rsidR="00A959A2" w:rsidRPr="00EF4EB9">
        <w:rPr>
          <w:sz w:val="22"/>
          <w:szCs w:val="22"/>
        </w:rPr>
        <w:t xml:space="preserve">  Increased left atrial diameter as assessed by TTE was associated with a significantly increased risk of thromboembolism or mortality, however it was not significantly associated with stroke when assessed in 10mm increments.  Valvular abnormality carried a</w:t>
      </w:r>
      <w:r w:rsidR="00952EB1" w:rsidRPr="00EF4EB9">
        <w:rPr>
          <w:sz w:val="22"/>
          <w:szCs w:val="22"/>
        </w:rPr>
        <w:t xml:space="preserve"> significantly</w:t>
      </w:r>
      <w:r w:rsidR="00A959A2" w:rsidRPr="00EF4EB9">
        <w:rPr>
          <w:sz w:val="22"/>
          <w:szCs w:val="22"/>
        </w:rPr>
        <w:t xml:space="preserve"> increased risk of mortality.  Mitral regurgitation was not significantly associated with stroke or thromboembolism in two studies, however two other studies suggested a significantly increased risk of thromboembolism with mild mitral regurgitation, in contrast with a significantly protective effect of severe mitral regurgitation against stroke.  There was no significant association found between mitral annular calcification and thromboembolism, or between mitral valve prolapse and stroke.</w:t>
      </w:r>
      <w:r w:rsidR="00210794" w:rsidRPr="00EF4EB9">
        <w:rPr>
          <w:sz w:val="22"/>
          <w:szCs w:val="22"/>
        </w:rPr>
        <w:t xml:space="preserve">  These findings are consistent with the report of  Providencia et al 2011 </w:t>
      </w:r>
      <w:r w:rsidR="00FC2DC5" w:rsidRPr="00EF4EB9">
        <w:rPr>
          <w:sz w:val="22"/>
          <w:szCs w:val="22"/>
        </w:rPr>
        <w:fldChar w:fldCharType="begin"/>
      </w:r>
      <w:r w:rsidR="00C555BF">
        <w:rPr>
          <w:sz w:val="22"/>
          <w:szCs w:val="22"/>
        </w:rPr>
        <w:instrText xml:space="preserve"> ADDIN REFMGR.CITE &lt;Refman&gt;&lt;Cite&gt;&lt;Author&gt;Providencia&lt;/Author&gt;&lt;Year&gt;2012&lt;/Year&gt;&lt;RecNum&gt;19879&lt;/RecNum&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13</w:t>
      </w:r>
      <w:r w:rsidR="00FC2DC5" w:rsidRPr="00EF4EB9">
        <w:rPr>
          <w:sz w:val="22"/>
          <w:szCs w:val="22"/>
        </w:rPr>
        <w:fldChar w:fldCharType="end"/>
      </w:r>
      <w:r w:rsidR="007079BE" w:rsidRPr="00EF4EB9">
        <w:rPr>
          <w:sz w:val="22"/>
          <w:szCs w:val="22"/>
        </w:rPr>
        <w:t>, published after the literature search was conducted,</w:t>
      </w:r>
      <w:r w:rsidR="00210794" w:rsidRPr="00EF4EB9">
        <w:rPr>
          <w:sz w:val="22"/>
          <w:szCs w:val="22"/>
        </w:rPr>
        <w:t xml:space="preserve"> that found that TTE diagnosed LV systolic function and LA area measurement may provide a valuable addition to CHADS</w:t>
      </w:r>
      <w:r w:rsidR="00210794" w:rsidRPr="00EF4EB9">
        <w:rPr>
          <w:sz w:val="22"/>
          <w:szCs w:val="22"/>
          <w:vertAlign w:val="subscript"/>
        </w:rPr>
        <w:t>2</w:t>
      </w:r>
      <w:r w:rsidR="00210794" w:rsidRPr="00EF4EB9">
        <w:rPr>
          <w:sz w:val="22"/>
          <w:szCs w:val="22"/>
        </w:rPr>
        <w:t xml:space="preserve"> and CHA</w:t>
      </w:r>
      <w:r w:rsidR="00210794" w:rsidRPr="00EF4EB9">
        <w:rPr>
          <w:sz w:val="22"/>
          <w:szCs w:val="22"/>
          <w:vertAlign w:val="subscript"/>
        </w:rPr>
        <w:t>2</w:t>
      </w:r>
      <w:r w:rsidR="00210794" w:rsidRPr="00EF4EB9">
        <w:rPr>
          <w:sz w:val="22"/>
          <w:szCs w:val="22"/>
        </w:rPr>
        <w:t>DS</w:t>
      </w:r>
      <w:r w:rsidR="00210794" w:rsidRPr="00EF4EB9">
        <w:rPr>
          <w:sz w:val="22"/>
          <w:szCs w:val="22"/>
          <w:vertAlign w:val="subscript"/>
        </w:rPr>
        <w:t>2</w:t>
      </w:r>
      <w:r w:rsidR="00210794" w:rsidRPr="00EF4EB9">
        <w:rPr>
          <w:sz w:val="22"/>
          <w:szCs w:val="22"/>
        </w:rPr>
        <w:t>-VASc scores.</w:t>
      </w:r>
      <w:r w:rsidR="00FC2DC5" w:rsidRPr="00EF4EB9">
        <w:rPr>
          <w:sz w:val="22"/>
          <w:szCs w:val="22"/>
        </w:rPr>
        <w:fldChar w:fldCharType="begin"/>
      </w:r>
      <w:r w:rsidR="00C555BF">
        <w:rPr>
          <w:sz w:val="22"/>
          <w:szCs w:val="22"/>
        </w:rPr>
        <w:instrText xml:space="preserve"> ADDIN REFMGR.CITE &lt;Refman&gt;&lt;Cite&gt;&lt;Author&gt;Providencia&lt;/Author&gt;&lt;Year&gt;2012&lt;/Year&gt;&lt;RecNum&gt;19879&lt;/RecNum&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EF4EB9">
        <w:rPr>
          <w:sz w:val="22"/>
          <w:szCs w:val="22"/>
        </w:rPr>
        <w:fldChar w:fldCharType="separate"/>
      </w:r>
      <w:r w:rsidR="00944034" w:rsidRPr="00EF4EB9">
        <w:rPr>
          <w:noProof/>
          <w:sz w:val="22"/>
          <w:szCs w:val="22"/>
          <w:vertAlign w:val="superscript"/>
        </w:rPr>
        <w:t>13</w:t>
      </w:r>
      <w:r w:rsidR="00FC2DC5" w:rsidRPr="00EF4EB9">
        <w:rPr>
          <w:sz w:val="22"/>
          <w:szCs w:val="22"/>
        </w:rPr>
        <w:fldChar w:fldCharType="end"/>
      </w:r>
    </w:p>
    <w:p w:rsidR="00C376AF" w:rsidRPr="00EF4EB9" w:rsidRDefault="00C376AF" w:rsidP="00FA53BE">
      <w:pPr>
        <w:spacing w:line="360" w:lineRule="auto"/>
        <w:jc w:val="both"/>
        <w:rPr>
          <w:rFonts w:eastAsia="Calibri"/>
          <w:sz w:val="22"/>
          <w:szCs w:val="22"/>
          <w:lang w:eastAsia="en-US"/>
        </w:rPr>
      </w:pPr>
    </w:p>
    <w:p w:rsidR="00BD2BD7" w:rsidRPr="00EF4EB9" w:rsidRDefault="00BD2BD7" w:rsidP="00BD2BD7">
      <w:pPr>
        <w:spacing w:line="360" w:lineRule="auto"/>
        <w:jc w:val="both"/>
        <w:rPr>
          <w:rFonts w:eastAsia="Calibri"/>
          <w:color w:val="000000" w:themeColor="text1"/>
          <w:sz w:val="22"/>
          <w:szCs w:val="22"/>
          <w:lang w:eastAsia="en-US"/>
        </w:rPr>
      </w:pPr>
      <w:r w:rsidRPr="00EF4EB9">
        <w:rPr>
          <w:rFonts w:eastAsia="Calibri"/>
          <w:sz w:val="22"/>
          <w:szCs w:val="22"/>
          <w:lang w:eastAsia="en-US"/>
        </w:rPr>
        <w:t>Prevalence studies were sought for AF populations, and were not found for all pathologies.  Prevalence studies were found for atrial septal defect, atrial septal aneurysm, atrial thrombus, ventricular thrombus, ischaemic heart disease</w:t>
      </w:r>
      <w:r w:rsidR="00E45741" w:rsidRPr="00EF4EB9">
        <w:rPr>
          <w:rFonts w:eastAsia="Calibri"/>
          <w:sz w:val="22"/>
          <w:szCs w:val="22"/>
          <w:lang w:eastAsia="en-US"/>
        </w:rPr>
        <w:t xml:space="preserve"> or thrombosis</w:t>
      </w:r>
      <w:r w:rsidRPr="00EF4EB9">
        <w:rPr>
          <w:rFonts w:eastAsia="Calibri"/>
          <w:sz w:val="22"/>
          <w:szCs w:val="22"/>
          <w:lang w:eastAsia="en-US"/>
        </w:rPr>
        <w:t>, valvular heart disease, cardiomyopathy and heart failure.  The prevalence studies had relevance to the UK.  Two of the prevalence studies ha</w:t>
      </w:r>
      <w:r w:rsidRPr="00EF4EB9">
        <w:rPr>
          <w:rFonts w:eastAsia="Calibri"/>
          <w:color w:val="000000" w:themeColor="text1"/>
          <w:sz w:val="22"/>
          <w:szCs w:val="22"/>
          <w:lang w:eastAsia="en-US"/>
        </w:rPr>
        <w:t xml:space="preserve">d UK populations, although the most common setting for the prevalence studies was USA.   </w:t>
      </w:r>
      <w:r w:rsidR="0050385C" w:rsidRPr="00EF4EB9">
        <w:rPr>
          <w:rFonts w:eastAsia="Calibri"/>
          <w:color w:val="000000" w:themeColor="text1"/>
          <w:sz w:val="22"/>
          <w:szCs w:val="22"/>
          <w:lang w:eastAsia="en-US"/>
        </w:rPr>
        <w:t>The wide variations in prevalence rates for specific pathologies may be explained by the degree of heterogeneity in the studies considered in this review. The sources of dissimilarities stem from study designs, char</w:t>
      </w:r>
      <w:r w:rsidR="007079BE" w:rsidRPr="00EF4EB9">
        <w:rPr>
          <w:rFonts w:eastAsia="Calibri"/>
          <w:color w:val="000000" w:themeColor="text1"/>
          <w:sz w:val="22"/>
          <w:szCs w:val="22"/>
          <w:lang w:eastAsia="en-US"/>
        </w:rPr>
        <w:t>acteristics of patients studied and</w:t>
      </w:r>
      <w:r w:rsidR="0050385C" w:rsidRPr="00EF4EB9">
        <w:rPr>
          <w:rFonts w:eastAsia="Calibri"/>
          <w:color w:val="000000" w:themeColor="text1"/>
          <w:sz w:val="22"/>
          <w:szCs w:val="22"/>
          <w:lang w:eastAsia="en-US"/>
        </w:rPr>
        <w:t xml:space="preserve"> severity of illness</w:t>
      </w:r>
      <w:r w:rsidR="007079BE" w:rsidRPr="00EF4EB9">
        <w:rPr>
          <w:rFonts w:eastAsia="Calibri"/>
          <w:color w:val="000000" w:themeColor="text1"/>
          <w:sz w:val="22"/>
          <w:szCs w:val="22"/>
          <w:lang w:eastAsia="en-US"/>
        </w:rPr>
        <w:t xml:space="preserve"> </w:t>
      </w:r>
      <w:r w:rsidR="0050385C" w:rsidRPr="00EF4EB9">
        <w:rPr>
          <w:rFonts w:eastAsia="Calibri"/>
          <w:color w:val="000000" w:themeColor="text1"/>
          <w:sz w:val="22"/>
          <w:szCs w:val="22"/>
          <w:lang w:eastAsia="en-US"/>
        </w:rPr>
        <w:t>(for example as assessed by CHADS</w:t>
      </w:r>
      <w:r w:rsidR="0050385C" w:rsidRPr="00EF4EB9">
        <w:rPr>
          <w:rFonts w:eastAsia="Calibri"/>
          <w:color w:val="000000" w:themeColor="text1"/>
          <w:sz w:val="22"/>
          <w:szCs w:val="22"/>
          <w:vertAlign w:val="subscript"/>
          <w:lang w:eastAsia="en-US"/>
        </w:rPr>
        <w:t>2</w:t>
      </w:r>
      <w:r w:rsidR="0050385C" w:rsidRPr="00EF4EB9">
        <w:rPr>
          <w:rFonts w:eastAsia="Calibri"/>
          <w:color w:val="000000" w:themeColor="text1"/>
          <w:sz w:val="22"/>
          <w:szCs w:val="22"/>
          <w:lang w:eastAsia="en-US"/>
        </w:rPr>
        <w:t xml:space="preserve"> scores).</w:t>
      </w:r>
      <w:r w:rsidR="007079BE" w:rsidRPr="00EF4EB9">
        <w:rPr>
          <w:rFonts w:eastAsia="Calibri"/>
          <w:color w:val="000000" w:themeColor="text1"/>
          <w:sz w:val="22"/>
          <w:szCs w:val="22"/>
          <w:lang w:eastAsia="en-US"/>
        </w:rPr>
        <w:t xml:space="preserve"> </w:t>
      </w:r>
      <w:r w:rsidR="0050385C" w:rsidRPr="00EF4EB9">
        <w:rPr>
          <w:rFonts w:eastAsia="Calibri"/>
          <w:color w:val="000000" w:themeColor="text1"/>
          <w:sz w:val="22"/>
          <w:szCs w:val="22"/>
          <w:lang w:eastAsia="en-US"/>
        </w:rPr>
        <w:t xml:space="preserve"> While in most instances the diagnostic criteria for assessing pathologies of interest were outlined, th</w:t>
      </w:r>
      <w:r w:rsidR="007079BE" w:rsidRPr="00EF4EB9">
        <w:rPr>
          <w:rFonts w:eastAsia="Calibri"/>
          <w:color w:val="000000" w:themeColor="text1"/>
          <w:sz w:val="22"/>
          <w:szCs w:val="22"/>
          <w:lang w:eastAsia="en-US"/>
        </w:rPr>
        <w:t>er</w:t>
      </w:r>
      <w:r w:rsidR="0050385C" w:rsidRPr="00EF4EB9">
        <w:rPr>
          <w:rFonts w:eastAsia="Calibri"/>
          <w:color w:val="000000" w:themeColor="text1"/>
          <w:sz w:val="22"/>
          <w:szCs w:val="22"/>
          <w:lang w:eastAsia="en-US"/>
        </w:rPr>
        <w:t>e</w:t>
      </w:r>
      <w:r w:rsidR="007079BE" w:rsidRPr="00EF4EB9">
        <w:rPr>
          <w:rFonts w:eastAsia="Calibri"/>
          <w:color w:val="000000" w:themeColor="text1"/>
          <w:sz w:val="22"/>
          <w:szCs w:val="22"/>
          <w:lang w:eastAsia="en-US"/>
        </w:rPr>
        <w:t xml:space="preserve"> was a</w:t>
      </w:r>
      <w:r w:rsidR="0050385C" w:rsidRPr="00EF4EB9">
        <w:rPr>
          <w:rFonts w:eastAsia="Calibri"/>
          <w:color w:val="000000" w:themeColor="text1"/>
          <w:sz w:val="22"/>
          <w:szCs w:val="22"/>
          <w:lang w:eastAsia="en-US"/>
        </w:rPr>
        <w:t xml:space="preserve"> lack of detail regarding the description of the assessor </w:t>
      </w:r>
      <w:r w:rsidR="007079BE" w:rsidRPr="00EF4EB9">
        <w:rPr>
          <w:rFonts w:eastAsia="Calibri"/>
          <w:color w:val="000000" w:themeColor="text1"/>
          <w:sz w:val="22"/>
          <w:szCs w:val="22"/>
          <w:lang w:eastAsia="en-US"/>
        </w:rPr>
        <w:t>or</w:t>
      </w:r>
      <w:r w:rsidR="0050385C" w:rsidRPr="00EF4EB9">
        <w:rPr>
          <w:rFonts w:eastAsia="Calibri"/>
          <w:color w:val="000000" w:themeColor="text1"/>
          <w:sz w:val="22"/>
          <w:szCs w:val="22"/>
          <w:lang w:eastAsia="en-US"/>
        </w:rPr>
        <w:t xml:space="preserve"> observer variability. </w:t>
      </w:r>
      <w:r w:rsidR="007079BE" w:rsidRPr="00EF4EB9">
        <w:rPr>
          <w:rFonts w:eastAsia="Calibri"/>
          <w:color w:val="000000" w:themeColor="text1"/>
          <w:sz w:val="22"/>
          <w:szCs w:val="22"/>
          <w:lang w:eastAsia="en-US"/>
        </w:rPr>
        <w:t xml:space="preserve"> </w:t>
      </w:r>
      <w:r w:rsidR="0089159F" w:rsidRPr="00EF4EB9">
        <w:rPr>
          <w:rFonts w:eastAsia="Calibri"/>
          <w:color w:val="000000" w:themeColor="text1"/>
          <w:sz w:val="22"/>
          <w:szCs w:val="22"/>
          <w:lang w:eastAsia="en-US"/>
        </w:rPr>
        <w:t>Many of the studies used TOE to diagnose pathologies, and i</w:t>
      </w:r>
      <w:r w:rsidR="0050385C" w:rsidRPr="00EF4EB9">
        <w:rPr>
          <w:rFonts w:eastAsia="Calibri"/>
          <w:color w:val="000000" w:themeColor="text1"/>
          <w:sz w:val="22"/>
          <w:szCs w:val="22"/>
          <w:lang w:eastAsia="en-US"/>
        </w:rPr>
        <w:t>nadequate reporting of observer variation in transoesophageal echocardiographic examinations has been noted in available literature.</w:t>
      </w:r>
      <w:r w:rsidR="00FC2DC5" w:rsidRPr="00EF4EB9">
        <w:rPr>
          <w:rFonts w:eastAsia="Calibri"/>
          <w:color w:val="000000" w:themeColor="text1"/>
          <w:sz w:val="22"/>
          <w:szCs w:val="22"/>
          <w:lang w:eastAsia="en-US"/>
        </w:rPr>
        <w:fldChar w:fldCharType="begin"/>
      </w:r>
      <w:r w:rsidR="00C555BF">
        <w:rPr>
          <w:rFonts w:eastAsia="Calibri"/>
          <w:color w:val="000000" w:themeColor="text1"/>
          <w:sz w:val="22"/>
          <w:szCs w:val="22"/>
          <w:lang w:eastAsia="en-US"/>
        </w:rPr>
        <w:instrText xml:space="preserve"> ADDIN REFMGR.CITE &lt;Refman&gt;&lt;Cite&gt;&lt;Author&gt;Shiga&lt;/Author&gt;&lt;Year&gt;2003&lt;/Year&gt;&lt;RecNum&gt;11116&lt;/RecNum&gt;&lt;IDText&gt;Survey of observer variation in transesophageal echocardiography: comparison of anesthesiology and cardiology literature&lt;/IDText&gt;&lt;MDL Ref_Type="Journal"&gt;&lt;Ref_Type&gt;Journal&lt;/Ref_Type&gt;&lt;Ref_ID&gt;11116&lt;/Ref_ID&gt;&lt;Title_Primary&gt;Survey of observer variation in transesophageal echocardiography: comparison of anesthesiology and cardiology literature&lt;/Title_Primary&gt;&lt;Authors_Primary&gt;Shiga,Toshiya&lt;/Authors_Primary&gt;&lt;Authors_Primary&gt;Wajima,Zen&amp;apos;ichiro&lt;/Authors_Primary&gt;&lt;Authors_Primary&gt;Inoue,Tetsuo&lt;/Authors_Primary&gt;&lt;Authors_Primary&gt;Ogawa,Ryo&lt;/Authors_Primary&gt;&lt;Date_Primary&gt;2003/8&lt;/Date_Primary&gt;&lt;Keywords&gt;anesthesiology&lt;/Keywords&gt;&lt;Keywords&gt;Bias (Epidemiology)&lt;/Keywords&gt;&lt;Keywords&gt;cardiology&lt;/Keywords&gt;&lt;Keywords&gt;echocardiography&lt;/Keywords&gt;&lt;Keywords&gt;impact factor&lt;/Keywords&gt;&lt;Keywords&gt;literature&lt;/Keywords&gt;&lt;Keywords&gt;literature review&lt;/Keywords&gt;&lt;Keywords&gt;observer variation&lt;/Keywords&gt;&lt;Keywords&gt;transesophageal echocardiography&lt;/Keywords&gt;&lt;Keywords&gt;transesophageal echocardiography (TEE)&lt;/Keywords&gt;&lt;Reprint&gt;Not in File&lt;/Reprint&gt;&lt;Start_Page&gt;430&lt;/Start_Page&gt;&lt;End_Page&gt;442&lt;/End_Page&gt;&lt;Periodical&gt;Journal of Cardiothoracic and Vascular Anesthesia&lt;/Periodical&gt;&lt;Volume&gt;17&lt;/Volume&gt;&lt;Issue&gt;4&lt;/Issue&gt;&lt;ISSN_ISBN&gt;1053-0770&lt;/ISSN_ISBN&gt;&lt;Misc_3&gt;doi: 10.1016/S1053-0770(03)00146-0&lt;/Misc_3&gt;&lt;Web_URL&gt;http://www.sciencedirect.com/science/article/pii/S1053077003001460&lt;/Web_URL&gt;&lt;ZZ_JournalFull&gt;&lt;f name="System"&gt;Journal of Cardiothoracic and Vascular Anesthesia&lt;/f&gt;&lt;/ZZ_JournalFull&gt;&lt;ZZ_WorkformID&gt;1&lt;/ZZ_WorkformID&gt;&lt;/MDL&gt;&lt;/Cite&gt;&lt;/Refman&gt;</w:instrText>
      </w:r>
      <w:r w:rsidR="00FC2DC5" w:rsidRPr="00EF4EB9">
        <w:rPr>
          <w:rFonts w:eastAsia="Calibri"/>
          <w:color w:val="000000" w:themeColor="text1"/>
          <w:sz w:val="22"/>
          <w:szCs w:val="22"/>
          <w:lang w:eastAsia="en-US"/>
        </w:rPr>
        <w:fldChar w:fldCharType="separate"/>
      </w:r>
      <w:r w:rsidR="005A1380" w:rsidRPr="005A1380">
        <w:rPr>
          <w:rFonts w:eastAsia="Calibri"/>
          <w:noProof/>
          <w:color w:val="000000" w:themeColor="text1"/>
          <w:sz w:val="22"/>
          <w:szCs w:val="22"/>
          <w:vertAlign w:val="superscript"/>
          <w:lang w:eastAsia="en-US"/>
        </w:rPr>
        <w:t>133</w:t>
      </w:r>
      <w:r w:rsidR="00FC2DC5" w:rsidRPr="00EF4EB9">
        <w:rPr>
          <w:rFonts w:eastAsia="Calibri"/>
          <w:color w:val="000000" w:themeColor="text1"/>
          <w:sz w:val="22"/>
          <w:szCs w:val="22"/>
          <w:lang w:eastAsia="en-US"/>
        </w:rPr>
        <w:fldChar w:fldCharType="end"/>
      </w:r>
      <w:r w:rsidRPr="00EF4EB9">
        <w:rPr>
          <w:rFonts w:eastAsia="Calibri"/>
          <w:color w:val="000000" w:themeColor="text1"/>
          <w:sz w:val="22"/>
          <w:szCs w:val="22"/>
          <w:lang w:eastAsia="en-US"/>
        </w:rPr>
        <w:t xml:space="preserve"> </w:t>
      </w:r>
    </w:p>
    <w:p w:rsidR="00BD2BD7" w:rsidRPr="00EF4EB9" w:rsidRDefault="00BD2BD7" w:rsidP="00BD2BD7">
      <w:pPr>
        <w:spacing w:line="360" w:lineRule="auto"/>
        <w:jc w:val="both"/>
        <w:rPr>
          <w:rFonts w:eastAsia="Calibri"/>
          <w:sz w:val="22"/>
          <w:szCs w:val="22"/>
          <w:lang w:eastAsia="en-US"/>
        </w:rPr>
      </w:pPr>
    </w:p>
    <w:p w:rsidR="00BD2BD7" w:rsidRPr="00EF4EB9" w:rsidRDefault="00BD2BD7" w:rsidP="00BD2BD7">
      <w:pPr>
        <w:spacing w:line="360" w:lineRule="auto"/>
        <w:jc w:val="both"/>
        <w:rPr>
          <w:rFonts w:eastAsia="Calibri"/>
          <w:sz w:val="22"/>
          <w:szCs w:val="22"/>
          <w:lang w:eastAsia="en-US"/>
        </w:rPr>
      </w:pPr>
      <w:r w:rsidRPr="00EF4EB9">
        <w:rPr>
          <w:rFonts w:eastAsia="Calibri"/>
          <w:sz w:val="22"/>
          <w:szCs w:val="22"/>
          <w:lang w:eastAsia="en-US"/>
        </w:rPr>
        <w:t>There was a high prevalence (around 25-30%) of ischaemic heart disease, valvular heart disease and heart failure in AF patients in the included prevalence studies.  Cardiomyopathy prevalence was around 5%, and atrial septal defect had a prevalence under 1%.</w:t>
      </w:r>
    </w:p>
    <w:p w:rsidR="00BD2BD7" w:rsidRPr="00EF4EB9" w:rsidRDefault="00BD2BD7" w:rsidP="00BD2BD7">
      <w:pPr>
        <w:spacing w:line="360" w:lineRule="auto"/>
        <w:jc w:val="both"/>
        <w:rPr>
          <w:rFonts w:eastAsia="Calibri"/>
          <w:sz w:val="22"/>
          <w:szCs w:val="22"/>
          <w:lang w:eastAsia="en-US"/>
        </w:rPr>
      </w:pPr>
    </w:p>
    <w:p w:rsidR="00BD2BD7" w:rsidRPr="00EF4EB9" w:rsidRDefault="00BD2BD7" w:rsidP="00BD2BD7">
      <w:pPr>
        <w:spacing w:line="360" w:lineRule="auto"/>
        <w:jc w:val="both"/>
        <w:rPr>
          <w:rFonts w:eastAsia="Calibri"/>
          <w:sz w:val="22"/>
          <w:szCs w:val="22"/>
          <w:lang w:eastAsia="en-US"/>
        </w:rPr>
      </w:pPr>
      <w:r w:rsidRPr="00EF4EB9">
        <w:rPr>
          <w:rFonts w:eastAsia="Calibri"/>
          <w:sz w:val="22"/>
          <w:szCs w:val="22"/>
          <w:lang w:eastAsia="en-US"/>
        </w:rPr>
        <w:t xml:space="preserve">Studies of AF have reported characteristics of AF patients, including prevalences of cardiac pathologies.  </w:t>
      </w:r>
      <w:r w:rsidR="00113E77" w:rsidRPr="00EF4EB9">
        <w:rPr>
          <w:rFonts w:eastAsia="Calibri"/>
          <w:sz w:val="22"/>
          <w:szCs w:val="22"/>
          <w:lang w:eastAsia="en-US"/>
        </w:rPr>
        <w:t>This review only found a prevalence study for atrial septal defect, whereas prevalence of s</w:t>
      </w:r>
      <w:r w:rsidRPr="00EF4EB9">
        <w:rPr>
          <w:rFonts w:eastAsia="Calibri"/>
          <w:sz w:val="22"/>
          <w:szCs w:val="22"/>
          <w:lang w:eastAsia="en-US"/>
        </w:rPr>
        <w:t>tructural heart disease, of any type</w:t>
      </w:r>
      <w:r w:rsidR="00113E77" w:rsidRPr="00EF4EB9">
        <w:rPr>
          <w:rFonts w:eastAsia="Calibri"/>
          <w:sz w:val="22"/>
          <w:szCs w:val="22"/>
          <w:lang w:eastAsia="en-US"/>
        </w:rPr>
        <w:t xml:space="preserve"> thus encompassing many difference pathologies</w:t>
      </w:r>
      <w:r w:rsidRPr="00EF4EB9">
        <w:rPr>
          <w:rFonts w:eastAsia="Calibri"/>
          <w:sz w:val="22"/>
          <w:szCs w:val="22"/>
          <w:lang w:eastAsia="en-US"/>
        </w:rPr>
        <w:t xml:space="preserve">, has been reported in 46% (Miyasaka 2000 </w:t>
      </w:r>
      <w:r w:rsidR="00FC2DC5" w:rsidRPr="00EF4EB9">
        <w:rPr>
          <w:rFonts w:eastAsia="Calibri"/>
          <w:sz w:val="22"/>
          <w:szCs w:val="22"/>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08</w:t>
      </w:r>
      <w:r w:rsidR="00FC2DC5" w:rsidRPr="00EF4EB9">
        <w:rPr>
          <w:rFonts w:eastAsia="Calibri"/>
          <w:sz w:val="22"/>
          <w:szCs w:val="22"/>
          <w:lang w:eastAsia="en-US"/>
        </w:rPr>
        <w:fldChar w:fldCharType="end"/>
      </w:r>
      <w:r w:rsidRPr="00EF4EB9">
        <w:rPr>
          <w:rFonts w:eastAsia="Calibri"/>
          <w:sz w:val="22"/>
          <w:szCs w:val="22"/>
          <w:lang w:eastAsia="en-US"/>
        </w:rPr>
        <w:t xml:space="preserve">) or 54% (Corrado 2004 </w:t>
      </w:r>
      <w:r w:rsidR="00FC2DC5" w:rsidRPr="00EF4EB9">
        <w:rPr>
          <w:rFonts w:eastAsia="Calibri"/>
          <w:sz w:val="22"/>
          <w:szCs w:val="22"/>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14</w:t>
      </w:r>
      <w:r w:rsidR="00FC2DC5" w:rsidRPr="00EF4EB9">
        <w:rPr>
          <w:rFonts w:eastAsia="Calibri"/>
          <w:sz w:val="22"/>
          <w:szCs w:val="22"/>
          <w:lang w:eastAsia="en-US"/>
        </w:rPr>
        <w:fldChar w:fldCharType="end"/>
      </w:r>
      <w:r w:rsidRPr="00EF4EB9">
        <w:rPr>
          <w:rFonts w:eastAsia="Calibri"/>
          <w:sz w:val="22"/>
          <w:szCs w:val="22"/>
          <w:lang w:eastAsia="en-US"/>
        </w:rPr>
        <w:t>) of AF patients not experiencing thromboembolic event or LAA thrombus respectively.</w:t>
      </w:r>
      <w:r w:rsidR="00E45741" w:rsidRPr="00EF4EB9">
        <w:rPr>
          <w:rFonts w:eastAsia="Calibri"/>
          <w:sz w:val="22"/>
          <w:szCs w:val="22"/>
          <w:lang w:eastAsia="en-US"/>
        </w:rPr>
        <w:t xml:space="preserve">  </w:t>
      </w:r>
      <w:r w:rsidR="00113E77" w:rsidRPr="00EF4EB9">
        <w:rPr>
          <w:rFonts w:eastAsia="Calibri"/>
          <w:sz w:val="22"/>
          <w:szCs w:val="22"/>
          <w:lang w:eastAsia="en-US"/>
        </w:rPr>
        <w:t xml:space="preserve">Prevalence of ischaemic heart disease found in this review was broadly in line with other reports.  </w:t>
      </w:r>
      <w:r w:rsidRPr="00EF4EB9">
        <w:rPr>
          <w:rFonts w:eastAsia="Calibri"/>
          <w:sz w:val="22"/>
          <w:szCs w:val="22"/>
          <w:lang w:eastAsia="en-US"/>
        </w:rPr>
        <w:t xml:space="preserve">Ischaemic heart disease has been reported in 25% (Blackshear 1999 </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Blackshear&lt;/Author&gt;&lt;Year&gt;1999&lt;/Year&gt;&lt;RecNum&gt;3470&lt;/RecNum&gt;&lt;IDText&gt;Aortic plaque in atrial fibrillation: prevalence, predictors, and thromboembolic implications&lt;/IDText&gt;&lt;MDL Ref_Type="Journal"&gt;&lt;Ref_Type&gt;Journal&lt;/Ref_Type&gt;&lt;Ref_ID&gt;3470&lt;/Ref_ID&gt;&lt;Title_Primary&gt;Aortic plaque in atrial fibrillation: prevalence, predictors, and thromboembolic implications&lt;/Title_Primary&gt;&lt;Authors_Primary&gt;Blackshear,J.L.&lt;/Authors_Primary&gt;&lt;Authors_Primary&gt;Pearce,L.A.&lt;/Authors_Primary&gt;&lt;Authors_Primary&gt;Hart,R.G.&lt;/Authors_Primary&gt;&lt;Authors_Primary&gt;Zabalgoitia,M.&lt;/Authors_Primary&gt;&lt;Authors_Primary&gt;Labovitz,A.&lt;/Authors_Primary&gt;&lt;Authors_Primary&gt;Asinger,R.W.&lt;/Authors_Primary&gt;&lt;Authors_Primary&gt;Halperin,J.L.&lt;/Authors_Primary&gt;&lt;Date_Primary&gt;1999/4&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stenosis&lt;/Keywords&gt;&lt;Reprint&gt;In File&lt;/Reprint&gt;&lt;Start_Page&gt;834&lt;/Start_Page&gt;&lt;End_Page&gt;840&lt;/End_Page&gt;&lt;Periodical&gt;Stroke&lt;/Periodical&gt;&lt;Volume&gt;30&lt;/Volume&gt;&lt;Issue&gt;4&lt;/Issue&gt;&lt;User_Def_1&gt;Prev db RefID 4019&lt;/User_Def_1&gt;&lt;Address&gt;Mayo Clinic Jacksonville, Jacksonville, Fla. 32224, USA. jlb16@exjax.mayo.edu&lt;/Address&gt;&lt;ZZ_JournalFull&gt;&lt;f name="System"&gt;Stroke&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13</w:t>
      </w:r>
      <w:r w:rsidR="00FC2DC5" w:rsidRPr="00EF4EB9">
        <w:rPr>
          <w:rFonts w:eastAsia="Calibri"/>
          <w:sz w:val="22"/>
          <w:szCs w:val="22"/>
          <w:lang w:eastAsia="en-US"/>
        </w:rPr>
        <w:fldChar w:fldCharType="end"/>
      </w:r>
      <w:r w:rsidRPr="00EF4EB9">
        <w:rPr>
          <w:rFonts w:eastAsia="Calibri"/>
          <w:sz w:val="22"/>
          <w:szCs w:val="22"/>
          <w:lang w:eastAsia="en-US"/>
        </w:rPr>
        <w:t xml:space="preserve">) or 12% (Frykman 2001 </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Frykman&lt;/Author&gt;&lt;Year&gt;2001&lt;/Year&gt;&lt;RecNum&gt;2888&lt;/RecNum&gt;&lt;IDText&gt;Asymptomatic versus symptomatic persistent atrial fibrillation: clinical and noninvasive characteristics&lt;/IDText&gt;&lt;MDL Ref_Type="Journal"&gt;&lt;Ref_Type&gt;Journal&lt;/Ref_Type&gt;&lt;Ref_ID&gt;2888&lt;/Ref_ID&gt;&lt;Title_Primary&gt;Asymptomatic versus symptomatic persistent atrial fibrillation: clinical and noninvasive characteristics&lt;/Title_Primary&gt;&lt;Authors_Primary&gt;Frykman,V.&lt;/Authors_Primary&gt;&lt;Authors_Primary&gt;Frick,M.&lt;/Authors_Primary&gt;&lt;Authors_Primary&gt;Jensen-Urstad,M.&lt;/Authors_Primary&gt;&lt;Authors_Primary&gt;Ostergren,J.&lt;/Authors_Primary&gt;&lt;Authors_Primary&gt;Rosenqvist,M.&lt;/Authors_Primary&gt;&lt;Authors_Primary&gt;Frykman,V.&lt;/Authors_Primary&gt;&lt;Authors_Primary&gt;Frick,M.&lt;/Authors_Primary&gt;&lt;Authors_Primary&gt;Jensen-Urstad,M.&lt;/Authors_Primary&gt;&lt;Authors_Primary&gt;Ostergren,J.&lt;/Authors_Primary&gt;&lt;Authors_Primary&gt;Rosenqvist,M.&lt;/Authors_Primary&gt;&lt;Date_Primary&gt;2001/11&lt;/Date_Primary&gt;&lt;Keywords&gt;$$accept title&lt;/Keywords&gt;&lt;Keywords&gt;$$AF&lt;/Keywords&gt;&lt;Keywords&gt;$$AF mentioned&lt;/Keywords&gt;&lt;Keywords&gt;$$Broad search&lt;/Keywords&gt;&lt;Keywords&gt;$$electroCG&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left ventricular&lt;/Keywords&gt;&lt;Reprint&gt;In File&lt;/Reprint&gt;&lt;Start_Page&gt;390&lt;/Start_Page&gt;&lt;End_Page&gt;397&lt;/End_Page&gt;&lt;Periodical&gt;Journal of Internal Medicine&lt;/Periodical&gt;&lt;Volume&gt;250&lt;/Volume&gt;&lt;Issue&gt;5&lt;/Issue&gt;&lt;User_Def_1&gt;Prev db 3731&lt;/User_Def_1&gt;&lt;Address&gt;Department of Cardiology, Karolinska Hospital, Karolinska Institute, Stockholm, Sweden. viveka.frykman@ks.se&lt;/Address&gt;&lt;ZZ_JournalFull&gt;&lt;f name="System"&gt;Journal of Internal Medicine&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34</w:t>
      </w:r>
      <w:r w:rsidR="00FC2DC5" w:rsidRPr="00EF4EB9">
        <w:rPr>
          <w:rFonts w:eastAsia="Calibri"/>
          <w:sz w:val="22"/>
          <w:szCs w:val="22"/>
          <w:lang w:eastAsia="en-US"/>
        </w:rPr>
        <w:fldChar w:fldCharType="end"/>
      </w:r>
      <w:r w:rsidRPr="00EF4EB9">
        <w:rPr>
          <w:rFonts w:eastAsia="Calibri"/>
          <w:sz w:val="22"/>
          <w:szCs w:val="22"/>
          <w:lang w:eastAsia="en-US"/>
        </w:rPr>
        <w:t>), and coronary disease in 22% (de Divitiis 1999</w:t>
      </w:r>
      <w:r w:rsidR="00E45741" w:rsidRPr="00EF4EB9">
        <w:rPr>
          <w:rFonts w:eastAsia="Calibri"/>
          <w:sz w:val="22"/>
          <w:szCs w:val="22"/>
          <w:lang w:eastAsia="en-US"/>
        </w:rPr>
        <w:t xml:space="preserve"> </w:t>
      </w:r>
      <w:r w:rsidR="00FC2DC5" w:rsidRPr="00EF4EB9">
        <w:rPr>
          <w:rFonts w:eastAsia="Calibri"/>
          <w:sz w:val="22"/>
          <w:szCs w:val="22"/>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944034" w:rsidRPr="00EF4EB9">
        <w:rPr>
          <w:rFonts w:eastAsia="Calibri"/>
          <w:noProof/>
          <w:sz w:val="22"/>
          <w:szCs w:val="22"/>
          <w:vertAlign w:val="superscript"/>
          <w:lang w:eastAsia="en-US"/>
        </w:rPr>
        <w:t>28</w:t>
      </w:r>
      <w:r w:rsidR="00FC2DC5" w:rsidRPr="00EF4EB9">
        <w:rPr>
          <w:rFonts w:eastAsia="Calibri"/>
          <w:sz w:val="22"/>
          <w:szCs w:val="22"/>
          <w:lang w:eastAsia="en-US"/>
        </w:rPr>
        <w:fldChar w:fldCharType="end"/>
      </w:r>
      <w:r w:rsidRPr="00EF4EB9">
        <w:rPr>
          <w:rFonts w:eastAsia="Calibri"/>
          <w:sz w:val="22"/>
          <w:szCs w:val="22"/>
          <w:lang w:eastAsia="en-US"/>
        </w:rPr>
        <w:t>), 56% of 188 patients with short-term (&lt;48 hours) AF (Kleeman 2009</w:t>
      </w:r>
      <w:r w:rsidR="00E45741" w:rsidRPr="00EF4EB9">
        <w:rPr>
          <w:rFonts w:eastAsia="Calibri"/>
          <w:sz w:val="22"/>
          <w:szCs w:val="22"/>
          <w:lang w:eastAsia="en-US"/>
        </w:rPr>
        <w:t xml:space="preserve"> </w:t>
      </w:r>
      <w:r w:rsidR="00FC2DC5" w:rsidRPr="00EF4EB9">
        <w:rPr>
          <w:rFonts w:eastAsia="Calibri"/>
          <w:sz w:val="22"/>
          <w:szCs w:val="22"/>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17</w:t>
      </w:r>
      <w:r w:rsidR="00FC2DC5" w:rsidRPr="00EF4EB9">
        <w:rPr>
          <w:rFonts w:eastAsia="Calibri"/>
          <w:sz w:val="22"/>
          <w:szCs w:val="22"/>
          <w:lang w:eastAsia="en-US"/>
        </w:rPr>
        <w:fldChar w:fldCharType="end"/>
      </w:r>
      <w:r w:rsidRPr="00EF4EB9">
        <w:rPr>
          <w:rFonts w:eastAsia="Calibri"/>
          <w:sz w:val="22"/>
          <w:szCs w:val="22"/>
          <w:lang w:eastAsia="en-US"/>
        </w:rPr>
        <w:t>), or 32% of first-detected AF (Nieuwlaat 2005</w:t>
      </w:r>
      <w:r w:rsidR="00E45741" w:rsidRPr="00EF4EB9">
        <w:rPr>
          <w:rFonts w:eastAsia="Calibri"/>
          <w:sz w:val="22"/>
          <w:szCs w:val="22"/>
          <w:lang w:eastAsia="en-US"/>
        </w:rPr>
        <w:t xml:space="preserve"> </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34% paroxysmal AF (</w:t>
      </w:r>
      <w:r w:rsidR="00E45741" w:rsidRPr="00EF4EB9">
        <w:rPr>
          <w:rFonts w:eastAsia="Calibri"/>
          <w:sz w:val="22"/>
          <w:szCs w:val="22"/>
          <w:lang w:eastAsia="en-US"/>
        </w:rPr>
        <w:t xml:space="preserve">Nieuwlaat 2005 </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29% (</w:t>
      </w:r>
      <w:r w:rsidR="00E45741" w:rsidRPr="00EF4EB9">
        <w:rPr>
          <w:rFonts w:eastAsia="Calibri"/>
          <w:sz w:val="22"/>
          <w:szCs w:val="22"/>
          <w:lang w:eastAsia="en-US"/>
        </w:rPr>
        <w:t xml:space="preserve">Nieuwlaat 2005 </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persistent AF, 36% (</w:t>
      </w:r>
      <w:r w:rsidR="00E45741" w:rsidRPr="00EF4EB9">
        <w:rPr>
          <w:rFonts w:eastAsia="Calibri"/>
          <w:sz w:val="22"/>
          <w:szCs w:val="22"/>
          <w:lang w:eastAsia="en-US"/>
        </w:rPr>
        <w:t xml:space="preserve">Nieuwlaat 2005 </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xml:space="preserve">) permanent AF.  </w:t>
      </w:r>
      <w:r w:rsidR="00AD0E9B" w:rsidRPr="00EF4EB9">
        <w:rPr>
          <w:rFonts w:eastAsia="Calibri"/>
          <w:sz w:val="22"/>
          <w:szCs w:val="22"/>
          <w:lang w:eastAsia="en-US"/>
        </w:rPr>
        <w:t xml:space="preserve">Atrial thrombus has been found in 3% AF (Rozenberg 2000 </w:t>
      </w:r>
      <w:r w:rsidR="00FC2DC5" w:rsidRPr="00EF4EB9">
        <w:rPr>
          <w:rFonts w:eastAsia="Calibri"/>
          <w:sz w:val="22"/>
          <w:szCs w:val="22"/>
          <w:lang w:eastAsia="en-US"/>
        </w:rPr>
        <w:fldChar w:fldCharType="begin">
          <w:fldData xml:space="preserve">PFJlZm1hbj48Q2l0ZT48QXV0aG9yPlJvemVuYmVyZzwvQXV0aG9yPjxZZWFyPjIwMDA8L1llYXI+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lJvemVuYmVyZzwvQXV0aG9yPjxZZWFyPjIwMDA8L1llYXI+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35</w:t>
      </w:r>
      <w:r w:rsidR="00FC2DC5" w:rsidRPr="00EF4EB9">
        <w:rPr>
          <w:rFonts w:eastAsia="Calibri"/>
          <w:sz w:val="22"/>
          <w:szCs w:val="22"/>
          <w:lang w:eastAsia="en-US"/>
        </w:rPr>
        <w:fldChar w:fldCharType="end"/>
      </w:r>
      <w:r w:rsidR="00AD0E9B" w:rsidRPr="00EF4EB9">
        <w:rPr>
          <w:rFonts w:eastAsia="Calibri"/>
          <w:sz w:val="22"/>
          <w:szCs w:val="22"/>
          <w:lang w:eastAsia="en-US"/>
        </w:rPr>
        <w:t xml:space="preserve">) or 12-20% in post-mortem studies of valvular AF (DiPasquale 1995 </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DiPasquale&lt;/Author&gt;&lt;Year&gt;1995&lt;/Year&gt;&lt;RecNum&gt;10887&lt;/RecNum&gt;&lt;IDText&gt;New Echocardiographic Markers of Embolic Risk in Atrial-Fibrillation&lt;/IDText&gt;&lt;MDL Ref_Type="Journal"&gt;&lt;Ref_Type&gt;Journal&lt;/Ref_Type&gt;&lt;Ref_ID&gt;10887&lt;/Ref_ID&gt;&lt;Title_Primary&gt;New Echocardiographic Markers of Embolic Risk in Atrial-Fibrillation&lt;/Title_Primary&gt;&lt;Authors_Primary&gt;DiPasquale,G.&lt;/Authors_Primary&gt;&lt;Authors_Primary&gt;Urbinati,S.&lt;/Authors_Primary&gt;&lt;Authors_Primary&gt;Pinelli,G.&lt;/Authors_Primary&gt;&lt;Date_Primary&gt;1995&lt;/Date_Primary&gt;&lt;Keywords&gt;$$ complications of MI&lt;/Keywords&gt;&lt;Keywords&gt;$$echo&lt;/Keywords&gt;&lt;Keywords&gt;$$include full text&lt;/Keywords&gt;&lt;Keywords&gt;$$thrombosis of atrium&lt;/Keywords&gt;&lt;Keywords&gt;$$to order&lt;/Keywords&gt;&lt;Keywords&gt;$$WoS&lt;/Keywords&gt;&lt;Keywords&gt;anticoagulation&lt;/Keywords&gt;&lt;Keywords&gt;Atrial fibrillation&lt;/Keywords&gt;&lt;Keywords&gt;cardioversion&lt;/Keywords&gt;&lt;Keywords&gt;contrast&lt;/Keywords&gt;&lt;Keywords&gt;Disease&lt;/Keywords&gt;&lt;Keywords&gt;echocardiography&lt;/Keywords&gt;&lt;Keywords&gt;embolism&lt;/Keywords&gt;&lt;Keywords&gt;heart&lt;/Keywords&gt;&lt;Keywords&gt;left ventricular&lt;/Keywords&gt;&lt;Keywords&gt;patient&lt;/Keywords&gt;&lt;Keywords&gt;prevalence&lt;/Keywords&gt;&lt;Keywords&gt;Prospective Studies&lt;/Keywords&gt;&lt;Keywords&gt;prospective study&lt;/Keywords&gt;&lt;Keywords&gt;risk&lt;/Keywords&gt;&lt;Keywords&gt;safety&lt;/Keywords&gt;&lt;Keywords&gt;spontaneous echo contrast&lt;/Keywords&gt;&lt;Keywords&gt;standard&lt;/Keywords&gt;&lt;Keywords&gt;stratification&lt;/Keywords&gt;&lt;Keywords&gt;stroke&lt;/Keywords&gt;&lt;Keywords&gt;study&lt;/Keywords&gt;&lt;Keywords&gt;thromboembolism&lt;/Keywords&gt;&lt;Keywords&gt;transesophageal echocardiography&lt;/Keywords&gt;&lt;Keywords&gt;transthoracic echocardiography&lt;/Keywords&gt;&lt;Reprint&gt;In File&lt;/Reprint&gt;&lt;Start_Page&gt;315&lt;/Start_Page&gt;&lt;End_Page&gt;322&lt;/End_Page&gt;&lt;Periodical&gt;Cerebrovascular Diseases&lt;/Periodical&gt;&lt;Volume&gt;5&lt;/Volume&gt;&lt;Issue&gt;5&lt;/Issue&gt;&lt;User_Def_1&gt;Prev db RefID10887&lt;/User_Def_1&gt;&lt;ISSN_ISBN&gt;1015-9770&lt;/ISSN_ISBN&gt;&lt;Web_URL&gt;ISI:A1995RU29700001&lt;/Web_URL&gt;&lt;ZZ_JournalFull&gt;&lt;f name="System"&gt;Cerebrovascular Diseases&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36</w:t>
      </w:r>
      <w:r w:rsidR="00FC2DC5" w:rsidRPr="00EF4EB9">
        <w:rPr>
          <w:rFonts w:eastAsia="Calibri"/>
          <w:sz w:val="22"/>
          <w:szCs w:val="22"/>
          <w:lang w:eastAsia="en-US"/>
        </w:rPr>
        <w:fldChar w:fldCharType="end"/>
      </w:r>
      <w:r w:rsidR="00AD0E9B" w:rsidRPr="00EF4EB9">
        <w:rPr>
          <w:rFonts w:eastAsia="Calibri"/>
          <w:sz w:val="22"/>
          <w:szCs w:val="22"/>
          <w:lang w:eastAsia="en-US"/>
        </w:rPr>
        <w:t xml:space="preserve">), LA thrombus in 14% of new onset AF (Rubin 1996 </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Rubin&lt;/Author&gt;&lt;Year&gt;1996&lt;/Year&gt;&lt;RecNum&gt;7197&lt;/RecNum&gt;&lt;IDText&gt;Evaluation of left atrial appendage anatomy and function in recent-onset atrial fibrillation by transesophageal echocardiography&lt;/IDText&gt;&lt;MDL Ref_Type="Journal"&gt;&lt;Ref_Type&gt;Journal&lt;/Ref_Type&gt;&lt;Ref_ID&gt;7197&lt;/Ref_ID&gt;&lt;Title_Primary&gt;Evaluation of left atrial appendage anatomy and function in recent-onset atrial fibrillation by transesophageal echocardiography&lt;/Title_Primary&gt;&lt;Authors_Primary&gt;Rubin,D.N.&lt;/Authors_Primary&gt;&lt;Authors_Primary&gt;Katz,S.E.&lt;/Authors_Primary&gt;&lt;Authors_Primary&gt;Riley,M.F.&lt;/Authors_Primary&gt;&lt;Authors_Primary&gt;Douglas,P.S.&lt;/Authors_Primary&gt;&lt;Authors_Primary&gt;Manning,W.J.&lt;/Authors_Primary&gt;&lt;Date_Primary&gt;1996/10/1&lt;/Date_Primary&gt;&lt;Keywords&gt;$$ complications of MI&lt;/Keywords&gt;&lt;Keywords&gt;$$echo&lt;/Keywords&gt;&lt;Keywords&gt;$$include full text&lt;/Keywords&gt;&lt;Keywords&gt;$$Medline&lt;/Keywords&gt;&lt;Keywords&gt;$$WoS&lt;/Keywords&gt;&lt;Keywords&gt;anatomy&lt;/Keywords&gt;&lt;Keywords&gt;article&lt;/Keywords&gt;&lt;Keywords&gt;Atrial fibrillation&lt;/Keywords&gt;&lt;Keywords&gt;comparative study&lt;/Keywords&gt;&lt;Keywords&gt;contrast&lt;/Keywords&gt;&lt;Keywords&gt;echocardiography&lt;/Keywords&gt;&lt;Keywords&gt;evaluation&lt;/Keywords&gt;&lt;Keywords&gt;hospital&lt;/Keywords&gt;&lt;Keywords&gt;Israel&lt;/Keywords&gt;&lt;Keywords&gt;medical school&lt;/Keywords&gt;&lt;Keywords&gt;patient&lt;/Keywords&gt;&lt;Keywords&gt;prevalence&lt;/Keywords&gt;&lt;Keywords&gt;research&lt;/Keywords&gt;&lt;Keywords&gt;risk&lt;/Keywords&gt;&lt;Keywords&gt;spontaneous echo contrast&lt;/Keywords&gt;&lt;Keywords&gt;study&lt;/Keywords&gt;&lt;Keywords&gt;thrombus&lt;/Keywords&gt;&lt;Keywords&gt;transesophageal echocardiography&lt;/Keywords&gt;&lt;Keywords&gt;velocity&lt;/Keywords&gt;&lt;Keywords&gt;warfarin&lt;/Keywords&gt;&lt;Reprint&gt;In File&lt;/Reprint&gt;&lt;Start_Page&gt;774&lt;/Start_Page&gt;&lt;End_Page&gt;778&lt;/End_Page&gt;&lt;Periodical&gt;American Journal of Cardiology&lt;/Periodical&gt;&lt;Volume&gt;78&lt;/Volume&gt;&lt;Issue&gt;7&lt;/Issue&gt;&lt;User_Def_1&gt;Prev db 7197&lt;/User_Def_1&gt;&lt;Address&gt;Cardiovascular Division, Beth Israel Hospital and Harvard Medical School, Boston, Massachusetts, USA&lt;/Address&gt;&lt;ZZ_JournalFull&gt;&lt;f name="System"&gt;American Journal of Cardiology&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37</w:t>
      </w:r>
      <w:r w:rsidR="00FC2DC5" w:rsidRPr="00EF4EB9">
        <w:rPr>
          <w:rFonts w:eastAsia="Calibri"/>
          <w:sz w:val="22"/>
          <w:szCs w:val="22"/>
          <w:lang w:eastAsia="en-US"/>
        </w:rPr>
        <w:fldChar w:fldCharType="end"/>
      </w:r>
      <w:r w:rsidR="00AD0E9B" w:rsidRPr="00EF4EB9">
        <w:rPr>
          <w:rFonts w:eastAsia="Calibri"/>
          <w:sz w:val="22"/>
          <w:szCs w:val="22"/>
          <w:lang w:eastAsia="en-US"/>
        </w:rPr>
        <w:t xml:space="preserve">), and LAA thrombus in 12% non-valvular AF or atrial flutter (Black 1993 </w:t>
      </w:r>
      <w:r w:rsidR="00FC2DC5" w:rsidRPr="00EF4EB9">
        <w:rPr>
          <w:rFonts w:eastAsia="Calibri"/>
          <w:sz w:val="22"/>
          <w:szCs w:val="22"/>
          <w:lang w:eastAsia="en-US"/>
        </w:rPr>
        <w:fldChar w:fldCharType="begin">
          <w:fldData xml:space="preserve">PFJlZm1hbj48Q2l0ZT48QXV0aG9yPkJsYWNrPC9BdXRob3I+PFllYXI+MTk5MzwvWWVhcj48UmVj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JsYWNrPC9BdXRob3I+PFllYXI+MTk5MzwvWWVhcj48UmVj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38</w:t>
      </w:r>
      <w:r w:rsidR="00FC2DC5" w:rsidRPr="00EF4EB9">
        <w:rPr>
          <w:rFonts w:eastAsia="Calibri"/>
          <w:sz w:val="22"/>
          <w:szCs w:val="22"/>
          <w:lang w:eastAsia="en-US"/>
        </w:rPr>
        <w:fldChar w:fldCharType="end"/>
      </w:r>
      <w:r w:rsidR="00AD0E9B" w:rsidRPr="00EF4EB9">
        <w:rPr>
          <w:rFonts w:eastAsia="Calibri"/>
          <w:sz w:val="22"/>
          <w:szCs w:val="22"/>
          <w:lang w:eastAsia="en-US"/>
        </w:rPr>
        <w:t xml:space="preserve">).  </w:t>
      </w:r>
      <w:r w:rsidR="00113E77" w:rsidRPr="00EF4EB9">
        <w:rPr>
          <w:rFonts w:eastAsia="Calibri"/>
          <w:sz w:val="22"/>
          <w:szCs w:val="22"/>
          <w:lang w:eastAsia="en-US"/>
        </w:rPr>
        <w:t>Results of thrombus prevalence studies within this review fell within these estimates</w:t>
      </w:r>
      <w:r w:rsidR="00113E77" w:rsidRPr="00EF4EB9">
        <w:rPr>
          <w:rFonts w:eastAsia="Calibri"/>
          <w:color w:val="000000" w:themeColor="text1"/>
          <w:sz w:val="22"/>
          <w:szCs w:val="22"/>
          <w:lang w:eastAsia="en-US"/>
        </w:rPr>
        <w:t xml:space="preserve">. </w:t>
      </w:r>
      <w:r w:rsidR="000C5C6C" w:rsidRPr="00EF4EB9">
        <w:rPr>
          <w:rFonts w:eastAsia="Calibri"/>
          <w:color w:val="000000" w:themeColor="text1"/>
          <w:sz w:val="22"/>
          <w:szCs w:val="22"/>
          <w:lang w:eastAsia="en-US"/>
        </w:rPr>
        <w:t>In the Scher</w:t>
      </w:r>
      <w:r w:rsidR="007079BE" w:rsidRPr="00EF4EB9">
        <w:rPr>
          <w:rFonts w:eastAsia="Calibri"/>
          <w:color w:val="000000" w:themeColor="text1"/>
          <w:sz w:val="22"/>
          <w:szCs w:val="22"/>
          <w:lang w:eastAsia="en-US"/>
        </w:rPr>
        <w:t>r study</w:t>
      </w:r>
      <w:r w:rsidR="00FC2DC5" w:rsidRPr="00EF4EB9">
        <w:rPr>
          <w:rFonts w:eastAsia="Calibri"/>
          <w:color w:val="000000" w:themeColor="text1"/>
          <w:sz w:val="22"/>
          <w:szCs w:val="22"/>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color w:val="000000" w:themeColor="text1"/>
          <w:sz w:val="22"/>
          <w:szCs w:val="22"/>
          <w:lang w:eastAsia="en-US"/>
        </w:rPr>
        <w:instrText xml:space="preserve"> ADDIN REFMGR.CITE </w:instrText>
      </w:r>
      <w:r w:rsidR="00FC2DC5">
        <w:rPr>
          <w:rFonts w:eastAsia="Calibri"/>
          <w:color w:val="000000" w:themeColor="text1"/>
          <w:sz w:val="22"/>
          <w:szCs w:val="22"/>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color w:val="000000" w:themeColor="text1"/>
          <w:sz w:val="22"/>
          <w:szCs w:val="22"/>
          <w:lang w:eastAsia="en-US"/>
        </w:rPr>
        <w:instrText xml:space="preserve"> ADDIN EN.CITE.DATA </w:instrText>
      </w:r>
      <w:r w:rsidR="00FC2DC5">
        <w:rPr>
          <w:rFonts w:eastAsia="Calibri"/>
          <w:color w:val="000000" w:themeColor="text1"/>
          <w:sz w:val="22"/>
          <w:szCs w:val="22"/>
          <w:lang w:eastAsia="en-US"/>
        </w:rPr>
      </w:r>
      <w:r w:rsidR="00FC2DC5">
        <w:rPr>
          <w:rFonts w:eastAsia="Calibri"/>
          <w:color w:val="000000" w:themeColor="text1"/>
          <w:sz w:val="22"/>
          <w:szCs w:val="22"/>
          <w:lang w:eastAsia="en-US"/>
        </w:rPr>
        <w:fldChar w:fldCharType="end"/>
      </w:r>
      <w:r w:rsidR="00FC2DC5" w:rsidRPr="00EF4EB9">
        <w:rPr>
          <w:rFonts w:eastAsia="Calibri"/>
          <w:color w:val="000000" w:themeColor="text1"/>
          <w:sz w:val="22"/>
          <w:szCs w:val="22"/>
          <w:lang w:eastAsia="en-US"/>
        </w:rPr>
      </w:r>
      <w:r w:rsidR="00FC2DC5" w:rsidRPr="00EF4EB9">
        <w:rPr>
          <w:rFonts w:eastAsia="Calibri"/>
          <w:color w:val="000000" w:themeColor="text1"/>
          <w:sz w:val="22"/>
          <w:szCs w:val="22"/>
          <w:lang w:eastAsia="en-US"/>
        </w:rPr>
        <w:fldChar w:fldCharType="separate"/>
      </w:r>
      <w:r w:rsidR="005A1380" w:rsidRPr="005A1380">
        <w:rPr>
          <w:rFonts w:eastAsia="Calibri"/>
          <w:noProof/>
          <w:color w:val="000000" w:themeColor="text1"/>
          <w:sz w:val="22"/>
          <w:szCs w:val="22"/>
          <w:vertAlign w:val="superscript"/>
          <w:lang w:eastAsia="en-US"/>
        </w:rPr>
        <w:t>123</w:t>
      </w:r>
      <w:r w:rsidR="00FC2DC5" w:rsidRPr="00EF4EB9">
        <w:rPr>
          <w:rFonts w:eastAsia="Calibri"/>
          <w:color w:val="000000" w:themeColor="text1"/>
          <w:sz w:val="22"/>
          <w:szCs w:val="22"/>
          <w:lang w:eastAsia="en-US"/>
        </w:rPr>
        <w:fldChar w:fldCharType="end"/>
      </w:r>
      <w:r w:rsidR="007079BE" w:rsidRPr="00EF4EB9">
        <w:rPr>
          <w:rFonts w:eastAsia="Calibri"/>
          <w:color w:val="000000" w:themeColor="text1"/>
          <w:sz w:val="22"/>
          <w:szCs w:val="22"/>
          <w:lang w:eastAsia="en-US"/>
        </w:rPr>
        <w:t xml:space="preserve">, </w:t>
      </w:r>
      <w:r w:rsidR="000C5C6C" w:rsidRPr="00EF4EB9">
        <w:rPr>
          <w:rFonts w:eastAsia="Calibri"/>
          <w:color w:val="000000" w:themeColor="text1"/>
          <w:sz w:val="22"/>
          <w:szCs w:val="22"/>
          <w:lang w:eastAsia="en-US"/>
        </w:rPr>
        <w:t>all patients with atrial flutter had a larger LA diameter (&gt; 4.5 cm) compared to those patients without LA thrombi. It was also noted that the prevalence of LAA thrombi increased with increasing CHADS</w:t>
      </w:r>
      <w:r w:rsidR="000C5C6C" w:rsidRPr="00EF4EB9">
        <w:rPr>
          <w:rFonts w:eastAsia="Calibri"/>
          <w:color w:val="000000" w:themeColor="text1"/>
          <w:sz w:val="22"/>
          <w:szCs w:val="22"/>
          <w:vertAlign w:val="subscript"/>
          <w:lang w:eastAsia="en-US"/>
        </w:rPr>
        <w:t>2</w:t>
      </w:r>
      <w:r w:rsidR="000C5C6C" w:rsidRPr="00EF4EB9">
        <w:rPr>
          <w:rFonts w:eastAsia="Calibri"/>
          <w:color w:val="000000" w:themeColor="text1"/>
          <w:sz w:val="22"/>
          <w:szCs w:val="22"/>
          <w:lang w:eastAsia="en-US"/>
        </w:rPr>
        <w:t xml:space="preserve"> score. While the prevalence of LAA thrombi range between 0.3% to 1.4%  for those with scores of 0 and 1, the prevalence of this pathology occurs in 5.3% of patients with a score of 2 or more.</w:t>
      </w:r>
      <w:r w:rsidR="00113E77" w:rsidRPr="00EF4EB9">
        <w:rPr>
          <w:rFonts w:eastAsia="Calibri"/>
          <w:color w:val="000000" w:themeColor="text1"/>
          <w:sz w:val="22"/>
          <w:szCs w:val="22"/>
          <w:lang w:eastAsia="en-US"/>
        </w:rPr>
        <w:t xml:space="preserve"> </w:t>
      </w:r>
      <w:r w:rsidRPr="00EF4EB9">
        <w:rPr>
          <w:rFonts w:eastAsia="Calibri"/>
          <w:sz w:val="22"/>
          <w:szCs w:val="22"/>
          <w:lang w:eastAsia="en-US"/>
        </w:rPr>
        <w:t>Atrial septal aneurysm has been reported in 2% (Rostagno 1998</w:t>
      </w:r>
      <w:r w:rsidR="00E45741" w:rsidRPr="00EF4EB9">
        <w:rPr>
          <w:rFonts w:eastAsia="Calibri"/>
          <w:sz w:val="22"/>
          <w:szCs w:val="22"/>
          <w:lang w:eastAsia="en-US"/>
        </w:rPr>
        <w:t xml:space="preserve"> </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Rostagno&lt;/Author&gt;&lt;Year&gt;1998&lt;/Year&gt;&lt;RecNum&gt;7006&lt;/RecNum&gt;&lt;IDText&gt;Doppler echocardiography in suspected lone atrial fibrillation&lt;/IDText&gt;&lt;MDL Ref_Type="Journal"&gt;&lt;Ref_Type&gt;Journal&lt;/Ref_Type&gt;&lt;Ref_ID&gt;7006&lt;/Ref_ID&gt;&lt;Title_Primary&gt;Doppler echocardiography in suspected lone atrial fibrillation&lt;/Title_Primary&gt;&lt;Authors_Primary&gt;Rostagno,C.&lt;/Authors_Primary&gt;&lt;Authors_Primary&gt;Galanti,G.&lt;/Authors_Primary&gt;&lt;Authors_Primary&gt;Bertini,G.&lt;/Authors_Primary&gt;&lt;Authors_Primary&gt;Olivo,G.&lt;/Authors_Primary&gt;&lt;Authors_Primary&gt;Gensini,G.F.&lt;/Authors_Primary&gt;&lt;Date_Primary&gt;1998/8&lt;/Date_Primary&gt;&lt;Keywords&gt;$$echo&lt;/Keywords&gt;&lt;Keywords&gt;$$heart valve problems&lt;/Keywords&gt;&lt;Keywords&gt;$$include full text&lt;/Keywords&gt;&lt;Keywords&gt;$$Medline&lt;/Keywords&gt;&lt;Keywords&gt;$$to order&lt;/Keywords&gt;&lt;Keywords&gt;age&lt;/Keywords&gt;&lt;Keywords&gt;aneurysm&lt;/Keywords&gt;&lt;Keywords&gt;article&lt;/Keywords&gt;&lt;Keywords&gt;Atrial fibrillation&lt;/Keywords&gt;&lt;Keywords&gt;cardiovascular disease&lt;/Keywords&gt;&lt;Keywords&gt;control group&lt;/Keywords&gt;&lt;Keywords&gt;Doppler echocardiography&lt;/Keywords&gt;&lt;Keywords&gt;echocardiography&lt;/Keywords&gt;&lt;Keywords&gt;heart&lt;/Keywords&gt;&lt;Keywords&gt;heart disease&lt;/Keywords&gt;&lt;Keywords&gt;history&lt;/Keywords&gt;&lt;Keywords&gt;Italy&lt;/Keywords&gt;&lt;Keywords&gt;left ventricular&lt;/Keywords&gt;&lt;Keywords&gt;measurement&lt;/Keywords&gt;&lt;Keywords&gt;mitral valve&lt;/Keywords&gt;&lt;Keywords&gt;mitral valve prolapse&lt;/Keywords&gt;&lt;Keywords&gt;patient&lt;/Keywords&gt;&lt;Keywords&gt;physical examination&lt;/Keywords&gt;&lt;Keywords&gt;society&lt;/Keywords&gt;&lt;Keywords&gt;thickness&lt;/Keywords&gt;&lt;Reprint&gt;In File&lt;/Reprint&gt;&lt;Start_Page&gt;637&lt;/Start_Page&gt;&lt;End_Page&gt;640&lt;/End_Page&gt;&lt;Periodical&gt;Angiology&lt;/Periodical&gt;&lt;Volume&gt;49&lt;/Volume&gt;&lt;Issue&gt;8&lt;/Issue&gt;&lt;User_Def_1&gt;Prev db 7006&lt;/User_Def_1&gt;&lt;Address&gt;Istituto di Clinica Medica Generale e Cardiologia, Universita degli Studi di Firenze, Florence, Italy&lt;/Address&gt;&lt;ZZ_JournalFull&gt;&lt;f name="System"&gt;Angiology&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39</w:t>
      </w:r>
      <w:r w:rsidR="00FC2DC5" w:rsidRPr="00EF4EB9">
        <w:rPr>
          <w:rFonts w:eastAsia="Calibri"/>
          <w:sz w:val="22"/>
          <w:szCs w:val="22"/>
          <w:lang w:eastAsia="en-US"/>
        </w:rPr>
        <w:fldChar w:fldCharType="end"/>
      </w:r>
      <w:r w:rsidRPr="00EF4EB9">
        <w:rPr>
          <w:rFonts w:eastAsia="Calibri"/>
          <w:sz w:val="22"/>
          <w:szCs w:val="22"/>
          <w:lang w:eastAsia="en-US"/>
        </w:rPr>
        <w:t>) and left ventricular aneurysm as 1% (SPAF investigators 1992</w:t>
      </w:r>
      <w:r w:rsidR="00E45741" w:rsidRPr="00EF4EB9">
        <w:rPr>
          <w:rFonts w:eastAsia="Calibri"/>
          <w:sz w:val="22"/>
          <w:szCs w:val="22"/>
          <w:lang w:eastAsia="en-US"/>
        </w:rPr>
        <w:t xml:space="preserve"> </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10</w:t>
      </w:r>
      <w:r w:rsidR="00FC2DC5" w:rsidRPr="00EF4EB9">
        <w:rPr>
          <w:rFonts w:eastAsia="Calibri"/>
          <w:sz w:val="22"/>
          <w:szCs w:val="22"/>
          <w:lang w:eastAsia="en-US"/>
        </w:rPr>
        <w:fldChar w:fldCharType="end"/>
      </w:r>
      <w:r w:rsidRPr="00EF4EB9">
        <w:rPr>
          <w:rFonts w:eastAsia="Calibri"/>
          <w:sz w:val="22"/>
          <w:szCs w:val="22"/>
          <w:lang w:eastAsia="en-US"/>
        </w:rPr>
        <w:t>) of AF patients.</w:t>
      </w:r>
      <w:r w:rsidR="00E45741" w:rsidRPr="00EF4EB9">
        <w:rPr>
          <w:rFonts w:eastAsia="Calibri"/>
          <w:sz w:val="22"/>
          <w:szCs w:val="22"/>
          <w:lang w:eastAsia="en-US"/>
        </w:rPr>
        <w:t xml:space="preserve">  </w:t>
      </w:r>
      <w:r w:rsidR="00113E77" w:rsidRPr="00EF4EB9">
        <w:rPr>
          <w:rFonts w:eastAsia="Calibri"/>
          <w:sz w:val="22"/>
          <w:szCs w:val="22"/>
          <w:lang w:eastAsia="en-US"/>
        </w:rPr>
        <w:t>This review did not find studies that set out to assess prevalence of pulmonary disease in AF patients, however p</w:t>
      </w:r>
      <w:r w:rsidRPr="00EF4EB9">
        <w:rPr>
          <w:rFonts w:eastAsia="Calibri"/>
          <w:sz w:val="22"/>
          <w:szCs w:val="22"/>
          <w:lang w:eastAsia="en-US"/>
        </w:rPr>
        <w:t xml:space="preserve">ulmonary disease has been reported in 6% of AF patients </w:t>
      </w:r>
      <w:r w:rsidR="00E45741" w:rsidRPr="00EF4EB9">
        <w:rPr>
          <w:rFonts w:eastAsia="Calibri"/>
          <w:sz w:val="22"/>
          <w:szCs w:val="22"/>
          <w:lang w:eastAsia="en-US"/>
        </w:rPr>
        <w:t xml:space="preserve">(Frykman 2001 </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Frykman&lt;/Author&gt;&lt;Year&gt;2001&lt;/Year&gt;&lt;RecNum&gt;2888&lt;/RecNum&gt;&lt;IDText&gt;Asymptomatic versus symptomatic persistent atrial fibrillation: clinical and noninvasive characteristics&lt;/IDText&gt;&lt;MDL Ref_Type="Journal"&gt;&lt;Ref_Type&gt;Journal&lt;/Ref_Type&gt;&lt;Ref_ID&gt;2888&lt;/Ref_ID&gt;&lt;Title_Primary&gt;Asymptomatic versus symptomatic persistent atrial fibrillation: clinical and noninvasive characteristics&lt;/Title_Primary&gt;&lt;Authors_Primary&gt;Frykman,V.&lt;/Authors_Primary&gt;&lt;Authors_Primary&gt;Frick,M.&lt;/Authors_Primary&gt;&lt;Authors_Primary&gt;Jensen-Urstad,M.&lt;/Authors_Primary&gt;&lt;Authors_Primary&gt;Ostergren,J.&lt;/Authors_Primary&gt;&lt;Authors_Primary&gt;Rosenqvist,M.&lt;/Authors_Primary&gt;&lt;Authors_Primary&gt;Frykman,V.&lt;/Authors_Primary&gt;&lt;Authors_Primary&gt;Frick,M.&lt;/Authors_Primary&gt;&lt;Authors_Primary&gt;Jensen-Urstad,M.&lt;/Authors_Primary&gt;&lt;Authors_Primary&gt;Ostergren,J.&lt;/Authors_Primary&gt;&lt;Authors_Primary&gt;Rosenqvist,M.&lt;/Authors_Primary&gt;&lt;Date_Primary&gt;2001/11&lt;/Date_Primary&gt;&lt;Keywords&gt;$$accept title&lt;/Keywords&gt;&lt;Keywords&gt;$$AF&lt;/Keywords&gt;&lt;Keywords&gt;$$AF mentioned&lt;/Keywords&gt;&lt;Keywords&gt;$$Broad search&lt;/Keywords&gt;&lt;Keywords&gt;$$electroCG&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left ventricular&lt;/Keywords&gt;&lt;Reprint&gt;In File&lt;/Reprint&gt;&lt;Start_Page&gt;390&lt;/Start_Page&gt;&lt;End_Page&gt;397&lt;/End_Page&gt;&lt;Periodical&gt;Journal of Internal Medicine&lt;/Periodical&gt;&lt;Volume&gt;250&lt;/Volume&gt;&lt;Issue&gt;5&lt;/Issue&gt;&lt;User_Def_1&gt;Prev db 3731&lt;/User_Def_1&gt;&lt;Address&gt;Department of Cardiology, Karolinska Hospital, Karolinska Institute, Stockholm, Sweden. viveka.frykman@ks.se&lt;/Address&gt;&lt;ZZ_JournalFull&gt;&lt;f name="System"&gt;Journal of Internal Medicine&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34</w:t>
      </w:r>
      <w:r w:rsidR="00FC2DC5" w:rsidRPr="00EF4EB9">
        <w:rPr>
          <w:rFonts w:eastAsia="Calibri"/>
          <w:sz w:val="22"/>
          <w:szCs w:val="22"/>
          <w:lang w:eastAsia="en-US"/>
        </w:rPr>
        <w:fldChar w:fldCharType="end"/>
      </w:r>
      <w:r w:rsidR="00E45741" w:rsidRPr="00EF4EB9">
        <w:rPr>
          <w:rFonts w:eastAsia="Calibri"/>
          <w:sz w:val="22"/>
          <w:szCs w:val="22"/>
          <w:lang w:eastAsia="en-US"/>
        </w:rPr>
        <w:t>)</w:t>
      </w:r>
      <w:r w:rsidRPr="00EF4EB9">
        <w:rPr>
          <w:rFonts w:eastAsia="Calibri"/>
          <w:sz w:val="22"/>
          <w:szCs w:val="22"/>
          <w:lang w:eastAsia="en-US"/>
        </w:rPr>
        <w:t>.</w:t>
      </w:r>
      <w:r w:rsidR="00E45741" w:rsidRPr="00EF4EB9">
        <w:rPr>
          <w:rFonts w:eastAsia="Calibri"/>
          <w:sz w:val="22"/>
          <w:szCs w:val="22"/>
          <w:lang w:eastAsia="en-US"/>
        </w:rPr>
        <w:t xml:space="preserve">  </w:t>
      </w:r>
      <w:r w:rsidRPr="00EF4EB9">
        <w:rPr>
          <w:rFonts w:eastAsia="Calibri"/>
          <w:sz w:val="22"/>
          <w:szCs w:val="22"/>
          <w:lang w:eastAsia="en-US"/>
        </w:rPr>
        <w:t>According to the Framingham heart study, approximately a third of women with AF and a fifth of men with AF have valvular heart disease (Kannel 1998</w:t>
      </w:r>
      <w:r w:rsidR="00FC2DC5" w:rsidRPr="00EF4EB9">
        <w:rPr>
          <w:rFonts w:eastAsia="Calibri"/>
          <w:sz w:val="22"/>
          <w:szCs w:val="22"/>
          <w:lang w:eastAsia="en-US"/>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944034" w:rsidRPr="00EF4EB9">
        <w:rPr>
          <w:rFonts w:eastAsia="Calibri"/>
          <w:noProof/>
          <w:sz w:val="22"/>
          <w:szCs w:val="22"/>
          <w:vertAlign w:val="superscript"/>
          <w:lang w:eastAsia="en-US"/>
        </w:rPr>
        <w:t>19</w:t>
      </w:r>
      <w:r w:rsidR="00FC2DC5" w:rsidRPr="00EF4EB9">
        <w:rPr>
          <w:rFonts w:eastAsia="Calibri"/>
          <w:sz w:val="22"/>
          <w:szCs w:val="22"/>
          <w:lang w:eastAsia="en-US"/>
        </w:rPr>
        <w:fldChar w:fldCharType="end"/>
      </w:r>
      <w:r w:rsidRPr="00EF4EB9">
        <w:rPr>
          <w:rFonts w:eastAsia="Calibri"/>
          <w:sz w:val="22"/>
          <w:szCs w:val="22"/>
          <w:lang w:eastAsia="en-US"/>
        </w:rPr>
        <w:t xml:space="preserve">).  </w:t>
      </w:r>
      <w:r w:rsidR="00113E77" w:rsidRPr="00EF4EB9">
        <w:rPr>
          <w:rFonts w:eastAsia="Calibri"/>
          <w:sz w:val="22"/>
          <w:szCs w:val="22"/>
          <w:lang w:eastAsia="en-US"/>
        </w:rPr>
        <w:t xml:space="preserve">Results of valvular heart disease prevalence studies within this review were broadly in line with other reported estimates.  </w:t>
      </w:r>
      <w:r w:rsidRPr="00EF4EB9">
        <w:rPr>
          <w:rFonts w:eastAsia="Calibri"/>
          <w:sz w:val="22"/>
          <w:szCs w:val="22"/>
          <w:lang w:eastAsia="en-US"/>
        </w:rPr>
        <w:t>Valvular heart disease  has been reported as</w:t>
      </w:r>
      <w:r w:rsidR="00E45741" w:rsidRPr="00EF4EB9">
        <w:rPr>
          <w:rFonts w:eastAsia="Calibri"/>
          <w:sz w:val="22"/>
          <w:szCs w:val="22"/>
          <w:lang w:eastAsia="en-US"/>
        </w:rPr>
        <w:t xml:space="preserve"> </w:t>
      </w:r>
      <w:r w:rsidRPr="00EF4EB9">
        <w:rPr>
          <w:rFonts w:eastAsia="Calibri"/>
          <w:sz w:val="22"/>
          <w:szCs w:val="22"/>
          <w:lang w:eastAsia="en-US"/>
        </w:rPr>
        <w:t xml:space="preserve">10% of asymptomatic AF patients and 26% of symptomatic AF patients </w:t>
      </w:r>
      <w:r w:rsidR="00E45741" w:rsidRPr="00EF4EB9">
        <w:rPr>
          <w:rFonts w:eastAsia="Calibri"/>
          <w:sz w:val="22"/>
          <w:szCs w:val="22"/>
          <w:lang w:eastAsia="en-US"/>
        </w:rPr>
        <w:t xml:space="preserve">(Frykman 2001 </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Frykman&lt;/Author&gt;&lt;Year&gt;2001&lt;/Year&gt;&lt;RecNum&gt;2888&lt;/RecNum&gt;&lt;IDText&gt;Asymptomatic versus symptomatic persistent atrial fibrillation: clinical and noninvasive characteristics&lt;/IDText&gt;&lt;MDL Ref_Type="Journal"&gt;&lt;Ref_Type&gt;Journal&lt;/Ref_Type&gt;&lt;Ref_ID&gt;2888&lt;/Ref_ID&gt;&lt;Title_Primary&gt;Asymptomatic versus symptomatic persistent atrial fibrillation: clinical and noninvasive characteristics&lt;/Title_Primary&gt;&lt;Authors_Primary&gt;Frykman,V.&lt;/Authors_Primary&gt;&lt;Authors_Primary&gt;Frick,M.&lt;/Authors_Primary&gt;&lt;Authors_Primary&gt;Jensen-Urstad,M.&lt;/Authors_Primary&gt;&lt;Authors_Primary&gt;Ostergren,J.&lt;/Authors_Primary&gt;&lt;Authors_Primary&gt;Rosenqvist,M.&lt;/Authors_Primary&gt;&lt;Authors_Primary&gt;Frykman,V.&lt;/Authors_Primary&gt;&lt;Authors_Primary&gt;Frick,M.&lt;/Authors_Primary&gt;&lt;Authors_Primary&gt;Jensen-Urstad,M.&lt;/Authors_Primary&gt;&lt;Authors_Primary&gt;Ostergren,J.&lt;/Authors_Primary&gt;&lt;Authors_Primary&gt;Rosenqvist,M.&lt;/Authors_Primary&gt;&lt;Date_Primary&gt;2001/11&lt;/Date_Primary&gt;&lt;Keywords&gt;$$accept title&lt;/Keywords&gt;&lt;Keywords&gt;$$AF&lt;/Keywords&gt;&lt;Keywords&gt;$$AF mentioned&lt;/Keywords&gt;&lt;Keywords&gt;$$Broad search&lt;/Keywords&gt;&lt;Keywords&gt;$$electroCG&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left ventricular&lt;/Keywords&gt;&lt;Reprint&gt;In File&lt;/Reprint&gt;&lt;Start_Page&gt;390&lt;/Start_Page&gt;&lt;End_Page&gt;397&lt;/End_Page&gt;&lt;Periodical&gt;Journal of Internal Medicine&lt;/Periodical&gt;&lt;Volume&gt;250&lt;/Volume&gt;&lt;Issue&gt;5&lt;/Issue&gt;&lt;User_Def_1&gt;Prev db 3731&lt;/User_Def_1&gt;&lt;Address&gt;Department of Cardiology, Karolinska Hospital, Karolinska Institute, Stockholm, Sweden. viveka.frykman@ks.se&lt;/Address&gt;&lt;ZZ_JournalFull&gt;&lt;f name="System"&gt;Journal of Internal Medicine&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34</w:t>
      </w:r>
      <w:r w:rsidR="00FC2DC5" w:rsidRPr="00EF4EB9">
        <w:rPr>
          <w:rFonts w:eastAsia="Calibri"/>
          <w:sz w:val="22"/>
          <w:szCs w:val="22"/>
          <w:lang w:eastAsia="en-US"/>
        </w:rPr>
        <w:fldChar w:fldCharType="end"/>
      </w:r>
      <w:r w:rsidR="00E45741" w:rsidRPr="00EF4EB9">
        <w:rPr>
          <w:rFonts w:eastAsia="Calibri"/>
          <w:sz w:val="22"/>
          <w:szCs w:val="22"/>
          <w:lang w:eastAsia="en-US"/>
        </w:rPr>
        <w:t>)</w:t>
      </w:r>
      <w:r w:rsidRPr="00EF4EB9">
        <w:rPr>
          <w:rFonts w:eastAsia="Calibri"/>
          <w:sz w:val="22"/>
          <w:szCs w:val="22"/>
          <w:lang w:eastAsia="en-US"/>
        </w:rPr>
        <w:t>,  23% AF (Levy 1998), 21% of first-detected AF (</w:t>
      </w:r>
      <w:r w:rsidR="00E45741" w:rsidRPr="00EF4EB9">
        <w:rPr>
          <w:rFonts w:eastAsia="Calibri"/>
          <w:sz w:val="22"/>
          <w:szCs w:val="22"/>
          <w:lang w:eastAsia="en-US"/>
        </w:rPr>
        <w:t xml:space="preserve">Nieuwlaat 2005 </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19%  paroxysmal AF  24% persistent AF(</w:t>
      </w:r>
      <w:r w:rsidR="00E45741" w:rsidRPr="00EF4EB9">
        <w:rPr>
          <w:rFonts w:eastAsia="Calibri"/>
          <w:sz w:val="22"/>
          <w:szCs w:val="22"/>
          <w:lang w:eastAsia="en-US"/>
        </w:rPr>
        <w:t>Nieuwlaat 2005</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 40% permanent AF (</w:t>
      </w:r>
      <w:r w:rsidR="00E45741" w:rsidRPr="00EF4EB9">
        <w:rPr>
          <w:rFonts w:eastAsia="Calibri"/>
          <w:sz w:val="22"/>
          <w:szCs w:val="22"/>
          <w:lang w:eastAsia="en-US"/>
        </w:rPr>
        <w:t xml:space="preserve">Nieuwlaat 2005 </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with a review estimate of  up to 40% AF (Tops 2010</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Tops&lt;/Author&gt;&lt;Year&gt;2010&lt;/Year&gt;&lt;RecNum&gt;7252&lt;/RecNum&gt;&lt;IDText&gt;Imaging and atrial fibrillation: the role of multimodality imaging in patient evaluation and management of atrial fibrillation&lt;/IDText&gt;&lt;MDL Ref_Type="Journal"&gt;&lt;Ref_Type&gt;Journal&lt;/Ref_Type&gt;&lt;Ref_ID&gt;7252&lt;/Ref_ID&gt;&lt;Title_Primary&gt;Imaging and atrial fibrillation: the role of multimodality imaging in patient evaluation and management of atrial fibrillation&lt;/Title_Primary&gt;&lt;Authors_Primary&gt;Tops,Laurens F.&lt;/Authors_Primary&gt;&lt;Authors_Primary&gt;Schalij,Martin J.&lt;/Authors_Primary&gt;&lt;Authors_Primary&gt;Bax,Jeroen J.&lt;/Authors_Primary&gt;&lt;Date_Primary&gt;2010/3&lt;/Date_Primary&gt;&lt;Keywords&gt;$$not from library search&lt;/Keywords&gt;&lt;Keywords&gt;$$not online until 1year after pub&lt;/Keywords&gt;&lt;Keywords&gt;Atrial fibrillation&lt;/Keywords&gt;&lt;Keywords&gt;coronary artery&lt;/Keywords&gt;&lt;Keywords&gt;hypertrophy&lt;/Keywords&gt;&lt;Keywords&gt;left ventricular&lt;/Keywords&gt;&lt;Keywords&gt;mortality&lt;/Keywords&gt;&lt;Keywords&gt;patient&lt;/Keywords&gt;&lt;Keywords&gt;risk&lt;/Keywords&gt;&lt;Reprint&gt;In File&lt;/Reprint&gt;&lt;Start_Page&gt;542&lt;/Start_Page&gt;&lt;End_Page&gt;551&lt;/End_Page&gt;&lt;Periodical&gt;European Heart Journal&lt;/Periodical&gt;&lt;Volume&gt;31&lt;/Volume&gt;&lt;Issue&gt;5&lt;/Issue&gt;&lt;Web_URL&gt;http://eurheartj.oxfordjournals.org/content/31/5/542.abstract&lt;/Web_URL&gt;&lt;ZZ_JournalFull&gt;&lt;f name="System"&gt;European Heart Journal&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40</w:t>
      </w:r>
      <w:r w:rsidR="00FC2DC5" w:rsidRPr="00EF4EB9">
        <w:rPr>
          <w:rFonts w:eastAsia="Calibri"/>
          <w:sz w:val="22"/>
          <w:szCs w:val="22"/>
          <w:lang w:eastAsia="en-US"/>
        </w:rPr>
        <w:fldChar w:fldCharType="end"/>
      </w:r>
      <w:r w:rsidRPr="00EF4EB9">
        <w:rPr>
          <w:rFonts w:eastAsia="Calibri"/>
          <w:sz w:val="22"/>
          <w:szCs w:val="22"/>
          <w:lang w:eastAsia="en-US"/>
        </w:rPr>
        <w:t>).  Cardiomyopathy has been reported in 8% of first-detected AF (</w:t>
      </w:r>
      <w:r w:rsidR="00E45741" w:rsidRPr="00EF4EB9">
        <w:rPr>
          <w:rFonts w:eastAsia="Calibri"/>
          <w:sz w:val="22"/>
          <w:szCs w:val="22"/>
          <w:lang w:eastAsia="en-US"/>
        </w:rPr>
        <w:t>Nieuwlaat 2005</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7% paroxysmal AF (</w:t>
      </w:r>
      <w:r w:rsidR="00E45741" w:rsidRPr="00EF4EB9">
        <w:rPr>
          <w:rFonts w:eastAsia="Calibri"/>
          <w:sz w:val="22"/>
          <w:szCs w:val="22"/>
          <w:lang w:eastAsia="en-US"/>
        </w:rPr>
        <w:t>Nieuwlaat 2005</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13% persistent AF (</w:t>
      </w:r>
      <w:r w:rsidR="00E45741" w:rsidRPr="00EF4EB9">
        <w:rPr>
          <w:rFonts w:eastAsia="Calibri"/>
          <w:sz w:val="22"/>
          <w:szCs w:val="22"/>
          <w:lang w:eastAsia="en-US"/>
        </w:rPr>
        <w:t>Nieuwlaat 2005</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and 16% permanent AF (</w:t>
      </w:r>
      <w:r w:rsidR="00E45741" w:rsidRPr="00EF4EB9">
        <w:rPr>
          <w:rFonts w:eastAsia="Calibri"/>
          <w:sz w:val="22"/>
          <w:szCs w:val="22"/>
          <w:lang w:eastAsia="en-US"/>
        </w:rPr>
        <w:t>Nieuwlaat 2005</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Dilated cardiomyopathy has been found in 11% AF (de Divitiis 1999) and 17% patients with short-term (&lt;48 hours) AF (</w:t>
      </w:r>
      <w:r w:rsidR="00E45741" w:rsidRPr="00EF4EB9">
        <w:rPr>
          <w:rFonts w:eastAsia="Calibri"/>
          <w:sz w:val="22"/>
          <w:szCs w:val="22"/>
          <w:lang w:eastAsia="en-US"/>
        </w:rPr>
        <w:t>Kleeman 2009</w:t>
      </w:r>
      <w:r w:rsidR="00FC2DC5" w:rsidRPr="00EF4EB9">
        <w:rPr>
          <w:rFonts w:eastAsia="Calibri"/>
          <w:sz w:val="22"/>
          <w:szCs w:val="22"/>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17</w:t>
      </w:r>
      <w:r w:rsidR="00FC2DC5" w:rsidRPr="00EF4EB9">
        <w:rPr>
          <w:rFonts w:eastAsia="Calibri"/>
          <w:sz w:val="22"/>
          <w:szCs w:val="22"/>
          <w:lang w:eastAsia="en-US"/>
        </w:rPr>
        <w:fldChar w:fldCharType="end"/>
      </w:r>
      <w:r w:rsidRPr="00EF4EB9">
        <w:rPr>
          <w:rFonts w:eastAsia="Calibri"/>
          <w:sz w:val="22"/>
          <w:szCs w:val="22"/>
          <w:lang w:eastAsia="en-US"/>
        </w:rPr>
        <w:t>).</w:t>
      </w:r>
      <w:r w:rsidR="00113E77" w:rsidRPr="00EF4EB9">
        <w:rPr>
          <w:rFonts w:eastAsia="Calibri"/>
          <w:sz w:val="22"/>
          <w:szCs w:val="22"/>
          <w:lang w:eastAsia="en-US"/>
        </w:rPr>
        <w:t xml:space="preserve">  H</w:t>
      </w:r>
      <w:r w:rsidRPr="00EF4EB9">
        <w:rPr>
          <w:rFonts w:eastAsia="Calibri"/>
          <w:sz w:val="22"/>
          <w:szCs w:val="22"/>
          <w:lang w:eastAsia="en-US"/>
        </w:rPr>
        <w:t>eart failure has been reported in 26% of first-detected AF (</w:t>
      </w:r>
      <w:r w:rsidR="00E45741" w:rsidRPr="00EF4EB9">
        <w:rPr>
          <w:rFonts w:eastAsia="Calibri"/>
          <w:sz w:val="22"/>
          <w:szCs w:val="22"/>
          <w:lang w:eastAsia="en-US"/>
        </w:rPr>
        <w:t xml:space="preserve">Nieuwlaat 2005 </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23% paroxysmal AF (</w:t>
      </w:r>
      <w:r w:rsidR="00E45741" w:rsidRPr="00EF4EB9">
        <w:rPr>
          <w:rFonts w:eastAsia="Calibri"/>
          <w:sz w:val="22"/>
          <w:szCs w:val="22"/>
          <w:lang w:eastAsia="en-US"/>
        </w:rPr>
        <w:t xml:space="preserve">Nieuwlaat 2005 </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35% persistent AF (Nieuwlaat 2005), and 49% permanent AF (</w:t>
      </w:r>
      <w:r w:rsidR="00E45741" w:rsidRPr="00EF4EB9">
        <w:rPr>
          <w:rFonts w:eastAsia="Calibri"/>
          <w:sz w:val="22"/>
          <w:szCs w:val="22"/>
          <w:lang w:eastAsia="en-US"/>
        </w:rPr>
        <w:t>Nieuwlaat 2005</w:t>
      </w:r>
      <w:r w:rsidR="00FC2DC5" w:rsidRPr="00EF4EB9">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4</w:t>
      </w:r>
      <w:r w:rsidR="00FC2DC5" w:rsidRPr="00EF4EB9">
        <w:rPr>
          <w:rFonts w:eastAsia="Calibri"/>
          <w:sz w:val="22"/>
          <w:szCs w:val="22"/>
          <w:lang w:eastAsia="en-US"/>
        </w:rPr>
        <w:fldChar w:fldCharType="end"/>
      </w:r>
      <w:r w:rsidRPr="00EF4EB9">
        <w:rPr>
          <w:rFonts w:eastAsia="Calibri"/>
          <w:sz w:val="22"/>
          <w:szCs w:val="22"/>
          <w:lang w:eastAsia="en-US"/>
        </w:rPr>
        <w:t>).  According to the Framingham heart study, approximately a quarter of men and women with AF have heart failure (Kannel 1998</w:t>
      </w:r>
      <w:r w:rsidR="00FC2DC5" w:rsidRPr="00EF4EB9">
        <w:rPr>
          <w:rFonts w:eastAsia="Calibri"/>
          <w:sz w:val="22"/>
          <w:szCs w:val="22"/>
          <w:lang w:eastAsia="en-US"/>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rFonts w:eastAsia="Calibri"/>
          <w:sz w:val="22"/>
          <w:szCs w:val="22"/>
          <w:lang w:eastAsia="en-US"/>
        </w:rPr>
        <w:instrText xml:space="preserve"> ADDIN REFMGR.CITE </w:instrText>
      </w:r>
      <w:r w:rsidR="00FC2DC5">
        <w:rPr>
          <w:rFonts w:eastAsia="Calibri"/>
          <w:sz w:val="22"/>
          <w:szCs w:val="22"/>
          <w:lang w:eastAsia="en-US"/>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rFonts w:eastAsia="Calibri"/>
          <w:sz w:val="22"/>
          <w:szCs w:val="22"/>
          <w:lang w:eastAsia="en-US"/>
        </w:rPr>
        <w:instrText xml:space="preserve"> ADDIN EN.CITE.DATA </w:instrText>
      </w:r>
      <w:r w:rsidR="00FC2DC5">
        <w:rPr>
          <w:rFonts w:eastAsia="Calibri"/>
          <w:sz w:val="22"/>
          <w:szCs w:val="22"/>
          <w:lang w:eastAsia="en-US"/>
        </w:rPr>
      </w:r>
      <w:r w:rsidR="00FC2DC5">
        <w:rPr>
          <w:rFonts w:eastAsia="Calibri"/>
          <w:sz w:val="22"/>
          <w:szCs w:val="22"/>
          <w:lang w:eastAsia="en-US"/>
        </w:rPr>
        <w:fldChar w:fldCharType="end"/>
      </w:r>
      <w:r w:rsidR="00FC2DC5" w:rsidRPr="00EF4EB9">
        <w:rPr>
          <w:rFonts w:eastAsia="Calibri"/>
          <w:sz w:val="22"/>
          <w:szCs w:val="22"/>
          <w:lang w:eastAsia="en-US"/>
        </w:rPr>
      </w:r>
      <w:r w:rsidR="00FC2DC5" w:rsidRPr="00EF4EB9">
        <w:rPr>
          <w:rFonts w:eastAsia="Calibri"/>
          <w:sz w:val="22"/>
          <w:szCs w:val="22"/>
          <w:lang w:eastAsia="en-US"/>
        </w:rPr>
        <w:fldChar w:fldCharType="separate"/>
      </w:r>
      <w:r w:rsidR="00944034" w:rsidRPr="00EF4EB9">
        <w:rPr>
          <w:rFonts w:eastAsia="Calibri"/>
          <w:noProof/>
          <w:sz w:val="22"/>
          <w:szCs w:val="22"/>
          <w:vertAlign w:val="superscript"/>
          <w:lang w:eastAsia="en-US"/>
        </w:rPr>
        <w:t>19</w:t>
      </w:r>
      <w:r w:rsidR="00FC2DC5" w:rsidRPr="00EF4EB9">
        <w:rPr>
          <w:rFonts w:eastAsia="Calibri"/>
          <w:sz w:val="22"/>
          <w:szCs w:val="22"/>
          <w:lang w:eastAsia="en-US"/>
        </w:rPr>
        <w:fldChar w:fldCharType="end"/>
      </w:r>
      <w:r w:rsidRPr="00EF4EB9">
        <w:rPr>
          <w:rFonts w:eastAsia="Calibri"/>
          <w:sz w:val="22"/>
          <w:szCs w:val="22"/>
          <w:lang w:eastAsia="en-US"/>
        </w:rPr>
        <w:t>), with up to 42% AF patients developing congestive heart failure during their lifetime (Tsang 2005</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Tsang&lt;/Author&gt;&lt;Year&gt;2005&lt;/Year&gt;&lt;RecNum&gt;5758&lt;/RecNum&gt;&lt;IDText&gt;Epidemiological profile of atrial fibrillation: a contemporary perspective.&lt;/IDText&gt;&lt;MDL Ref_Type="Journal"&gt;&lt;Ref_Type&gt;Journal&lt;/Ref_Type&gt;&lt;Ref_ID&gt;5758&lt;/Ref_ID&gt;&lt;Title_Primary&gt;Epidemiological profile of atrial fibrillation: a contemporary perspective.&lt;/Title_Primary&gt;&lt;Authors_Primary&gt;Tsang,T.S.&lt;/Authors_Primary&gt;&lt;Authors_Primary&gt;Miyasaka,Y.&lt;/Authors_Primary&gt;&lt;Authors_Primary&gt;Barnes,M.E.&lt;/Authors_Primary&gt;&lt;Authors_Primary&gt;Gersh,B.J.&lt;/Authors_Primary&gt;&lt;Date_Primary&gt;2005/7&lt;/Date_Primary&gt;&lt;Keywords&gt;$$echo&lt;/Keywords&gt;&lt;Keywords&gt;$$include full text&lt;/Keywords&gt;&lt;Keywords&gt;$$Medline&lt;/Keywords&gt;&lt;Keywords&gt;$$no abstract&lt;/Keywords&gt;&lt;Keywords&gt;$$to order&lt;/Keywords&gt;&lt;Keywords&gt;article&lt;/Keywords&gt;&lt;Keywords&gt;Atrial fibrillation&lt;/Keywords&gt;&lt;Keywords&gt;review&lt;/Keywords&gt;&lt;Reprint&gt;In File&lt;/Reprint&gt;&lt;Start_Page&gt;1&lt;/Start_Page&gt;&lt;End_Page&gt;8&lt;/End_Page&gt;&lt;Periodical&gt;Progress in Cardiovascular Diseases&lt;/Periodical&gt;&lt;Volume&gt;48&lt;/Volume&gt;&lt;Issue&gt;1&lt;/Issue&gt;&lt;User_Def_1&gt;Prev db RefID5758&lt;/User_Def_1&gt;&lt;Address&gt;Mayo Clinic and Mayo Foundation, Rochester, MN 55905, USA. tsang.teresa@mayo.edu&lt;/Address&gt;&lt;ZZ_JournalFull&gt;&lt;f name="System"&gt;Progress in Cardiovascular Diseases&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41</w:t>
      </w:r>
      <w:r w:rsidR="00FC2DC5" w:rsidRPr="00EF4EB9">
        <w:rPr>
          <w:rFonts w:eastAsia="Calibri"/>
          <w:sz w:val="22"/>
          <w:szCs w:val="22"/>
          <w:lang w:eastAsia="en-US"/>
        </w:rPr>
        <w:fldChar w:fldCharType="end"/>
      </w:r>
      <w:r w:rsidRPr="00EF4EB9">
        <w:rPr>
          <w:rFonts w:eastAsia="Calibri"/>
          <w:sz w:val="22"/>
          <w:szCs w:val="22"/>
          <w:lang w:eastAsia="en-US"/>
        </w:rPr>
        <w:t>).  Congestive heart failure in AF study participants has been reported as 28% (Blackshear 1999</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Blackshear&lt;/Author&gt;&lt;Year&gt;1999&lt;/Year&gt;&lt;RecNum&gt;3470&lt;/RecNum&gt;&lt;IDText&gt;Aortic plaque in atrial fibrillation: prevalence, predictors, and thromboembolic implications&lt;/IDText&gt;&lt;MDL Ref_Type="Journal"&gt;&lt;Ref_Type&gt;Journal&lt;/Ref_Type&gt;&lt;Ref_ID&gt;3470&lt;/Ref_ID&gt;&lt;Title_Primary&gt;Aortic plaque in atrial fibrillation: prevalence, predictors, and thromboembolic implications&lt;/Title_Primary&gt;&lt;Authors_Primary&gt;Blackshear,J.L.&lt;/Authors_Primary&gt;&lt;Authors_Primary&gt;Pearce,L.A.&lt;/Authors_Primary&gt;&lt;Authors_Primary&gt;Hart,R.G.&lt;/Authors_Primary&gt;&lt;Authors_Primary&gt;Zabalgoitia,M.&lt;/Authors_Primary&gt;&lt;Authors_Primary&gt;Labovitz,A.&lt;/Authors_Primary&gt;&lt;Authors_Primary&gt;Asinger,R.W.&lt;/Authors_Primary&gt;&lt;Authors_Primary&gt;Halperin,J.L.&lt;/Authors_Primary&gt;&lt;Date_Primary&gt;1999/4&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stenosis&lt;/Keywords&gt;&lt;Reprint&gt;In File&lt;/Reprint&gt;&lt;Start_Page&gt;834&lt;/Start_Page&gt;&lt;End_Page&gt;840&lt;/End_Page&gt;&lt;Periodical&gt;Stroke&lt;/Periodical&gt;&lt;Volume&gt;30&lt;/Volume&gt;&lt;Issue&gt;4&lt;/Issue&gt;&lt;User_Def_1&gt;Prev db RefID 4019&lt;/User_Def_1&gt;&lt;Address&gt;Mayo Clinic Jacksonville, Jacksonville, Fla. 32224, USA. jlb16@exjax.mayo.edu&lt;/Address&gt;&lt;ZZ_JournalFull&gt;&lt;f name="System"&gt;Stroke&lt;/f&gt;&lt;/ZZ_JournalFull&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13</w:t>
      </w:r>
      <w:r w:rsidR="00FC2DC5" w:rsidRPr="00EF4EB9">
        <w:rPr>
          <w:rFonts w:eastAsia="Calibri"/>
          <w:sz w:val="22"/>
          <w:szCs w:val="22"/>
          <w:lang w:eastAsia="en-US"/>
        </w:rPr>
        <w:fldChar w:fldCharType="end"/>
      </w:r>
      <w:r w:rsidRPr="00EF4EB9">
        <w:rPr>
          <w:rFonts w:eastAsia="Calibri"/>
          <w:sz w:val="22"/>
          <w:szCs w:val="22"/>
          <w:lang w:eastAsia="en-US"/>
        </w:rPr>
        <w:t>) or 40% (Santiago 1994</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Santiago&lt;/Author&gt;&lt;Year&gt;1994&lt;/Year&gt;&lt;RecNum&gt;5633&lt;/RecNum&gt;&lt;IDText&gt;Left atrial appendage function and thrombus formation in atrial fibrillation-flutter: a transesophageal echocardiographic study&lt;/IDText&gt;&lt;MDL Ref_Type="Journal"&gt;&lt;Ref_Type&gt;Journal&lt;/Ref_Type&gt;&lt;Ref_ID&gt;5633&lt;/Ref_ID&gt;&lt;Title_Primary&gt;Left atrial appendage function and thrombus formation in atrial fibrillation-flutter: a transesophageal echocardiographic study&lt;/Title_Primary&gt;&lt;Authors_Primary&gt;Santiago,D.&lt;/Authors_Primary&gt;&lt;Authors_Primary&gt;Warshofsky,M.&lt;/Authors_Primary&gt;&lt;Authors_Primary&gt;Li,Mandri G.&lt;/Authors_Primary&gt;&lt;Authors_Primary&gt;Di,Tullio M.&lt;/Authors_Primary&gt;&lt;Authors_Primary&gt;Coromilas,J.&lt;/Authors_Primary&gt;&lt;Authors_Primary&gt;Reiffel,J.&lt;/Authors_Primary&gt;&lt;Authors_Primary&gt;Homma,S.&lt;/Authors_Primary&gt;&lt;Date_Primary&gt;1994/7&lt;/Date_Primary&gt;&lt;Keywords&gt;$$ complications of MI&lt;/Keywords&gt;&lt;Keywords&gt;$$echo&lt;/Keywords&gt;&lt;Keywords&gt;$$Embase&lt;/Keywords&gt;&lt;Keywords&gt;$$include full text&lt;/Keywords&gt;&lt;Keywords&gt;$$Medline&lt;/Keywords&gt;&lt;Keywords&gt;$$to order&lt;/Keywords&gt;&lt;Keywords&gt;affect&lt;/Keywords&gt;&lt;Keywords&gt;article&lt;/Keywords&gt;&lt;Keywords&gt;Atrial fibrillation&lt;/Keywords&gt;&lt;Keywords&gt;comparative study&lt;/Keywords&gt;&lt;Keywords&gt;contrast&lt;/Keywords&gt;&lt;Keywords&gt;electrocardiogram&lt;/Keywords&gt;&lt;Keywords&gt;medicine&lt;/Keywords&gt;&lt;Keywords&gt;patient&lt;/Keywords&gt;&lt;Keywords&gt;prevalence&lt;/Keywords&gt;&lt;Keywords&gt;spontaneous echo contrast&lt;/Keywords&gt;&lt;Keywords&gt;study&lt;/Keywords&gt;&lt;Keywords&gt;thrombus&lt;/Keywords&gt;&lt;Keywords&gt;velocity&lt;/Keywords&gt;&lt;Reprint&gt;In File&lt;/Reprint&gt;&lt;Start_Page&gt;159&lt;/Start_Page&gt;&lt;End_Page&gt;164&lt;/End_Page&gt;&lt;Periodical&gt;Journal of the American College of Cardiology&lt;/Periodical&gt;&lt;Volume&gt;24&lt;/Volume&gt;&lt;Issue&gt;1&lt;/Issue&gt;&lt;User_Def_1&gt;Prev db RefID 5633&lt;/User_Def_1&gt;&lt;Address&gt;Department of Medicine, Columbia-Presbyterian Medical Center, New York, New York 10032&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22</w:t>
      </w:r>
      <w:r w:rsidR="00FC2DC5" w:rsidRPr="00EF4EB9">
        <w:rPr>
          <w:rFonts w:eastAsia="Calibri"/>
          <w:sz w:val="22"/>
          <w:szCs w:val="22"/>
          <w:lang w:eastAsia="en-US"/>
        </w:rPr>
        <w:fldChar w:fldCharType="end"/>
      </w:r>
      <w:r w:rsidRPr="00EF4EB9">
        <w:rPr>
          <w:rFonts w:eastAsia="Calibri"/>
          <w:sz w:val="22"/>
          <w:szCs w:val="22"/>
          <w:lang w:eastAsia="en-US"/>
        </w:rPr>
        <w:t>)</w:t>
      </w:r>
      <w:r w:rsidR="00113E77" w:rsidRPr="00EF4EB9">
        <w:rPr>
          <w:rFonts w:eastAsia="Calibri"/>
          <w:sz w:val="22"/>
          <w:szCs w:val="22"/>
          <w:lang w:eastAsia="en-US"/>
        </w:rPr>
        <w:t>, similar to results of prevalence studies included in this review</w:t>
      </w:r>
      <w:r w:rsidRPr="00EF4EB9">
        <w:rPr>
          <w:rFonts w:eastAsia="Calibri"/>
          <w:sz w:val="22"/>
          <w:szCs w:val="22"/>
          <w:lang w:eastAsia="en-US"/>
        </w:rPr>
        <w:t>.</w:t>
      </w:r>
      <w:r w:rsidR="00E45741" w:rsidRPr="00EF4EB9">
        <w:rPr>
          <w:rFonts w:eastAsia="Calibri"/>
          <w:sz w:val="22"/>
          <w:szCs w:val="22"/>
          <w:lang w:eastAsia="en-US"/>
        </w:rPr>
        <w:t xml:space="preserve">  </w:t>
      </w:r>
      <w:r w:rsidR="00113E77" w:rsidRPr="00EF4EB9">
        <w:rPr>
          <w:rFonts w:eastAsia="Calibri"/>
          <w:sz w:val="22"/>
          <w:szCs w:val="22"/>
          <w:lang w:eastAsia="en-US"/>
        </w:rPr>
        <w:t>This review did not find studies that set out to assess prevalence of aortic dissection in AF patients, however a</w:t>
      </w:r>
      <w:r w:rsidRPr="00EF4EB9">
        <w:rPr>
          <w:rFonts w:eastAsia="Calibri"/>
          <w:sz w:val="22"/>
          <w:szCs w:val="22"/>
          <w:lang w:eastAsia="en-US"/>
        </w:rPr>
        <w:t>ortic dissection has been reported in 7% AF patients (Santiago 1994</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Santiago&lt;/Author&gt;&lt;Year&gt;1994&lt;/Year&gt;&lt;RecNum&gt;5633&lt;/RecNum&gt;&lt;IDText&gt;Left atrial appendage function and thrombus formation in atrial fibrillation-flutter: a transesophageal echocardiographic study&lt;/IDText&gt;&lt;MDL Ref_Type="Journal"&gt;&lt;Ref_Type&gt;Journal&lt;/Ref_Type&gt;&lt;Ref_ID&gt;5633&lt;/Ref_ID&gt;&lt;Title_Primary&gt;Left atrial appendage function and thrombus formation in atrial fibrillation-flutter: a transesophageal echocardiographic study&lt;/Title_Primary&gt;&lt;Authors_Primary&gt;Santiago,D.&lt;/Authors_Primary&gt;&lt;Authors_Primary&gt;Warshofsky,M.&lt;/Authors_Primary&gt;&lt;Authors_Primary&gt;Li,Mandri G.&lt;/Authors_Primary&gt;&lt;Authors_Primary&gt;Di,Tullio M.&lt;/Authors_Primary&gt;&lt;Authors_Primary&gt;Coromilas,J.&lt;/Authors_Primary&gt;&lt;Authors_Primary&gt;Reiffel,J.&lt;/Authors_Primary&gt;&lt;Authors_Primary&gt;Homma,S.&lt;/Authors_Primary&gt;&lt;Date_Primary&gt;1994/7&lt;/Date_Primary&gt;&lt;Keywords&gt;$$ complications of MI&lt;/Keywords&gt;&lt;Keywords&gt;$$echo&lt;/Keywords&gt;&lt;Keywords&gt;$$Embase&lt;/Keywords&gt;&lt;Keywords&gt;$$include full text&lt;/Keywords&gt;&lt;Keywords&gt;$$Medline&lt;/Keywords&gt;&lt;Keywords&gt;$$to order&lt;/Keywords&gt;&lt;Keywords&gt;affect&lt;/Keywords&gt;&lt;Keywords&gt;article&lt;/Keywords&gt;&lt;Keywords&gt;Atrial fibrillation&lt;/Keywords&gt;&lt;Keywords&gt;comparative study&lt;/Keywords&gt;&lt;Keywords&gt;contrast&lt;/Keywords&gt;&lt;Keywords&gt;electrocardiogram&lt;/Keywords&gt;&lt;Keywords&gt;medicine&lt;/Keywords&gt;&lt;Keywords&gt;patient&lt;/Keywords&gt;&lt;Keywords&gt;prevalence&lt;/Keywords&gt;&lt;Keywords&gt;spontaneous echo contrast&lt;/Keywords&gt;&lt;Keywords&gt;study&lt;/Keywords&gt;&lt;Keywords&gt;thrombus&lt;/Keywords&gt;&lt;Keywords&gt;velocity&lt;/Keywords&gt;&lt;Reprint&gt;In File&lt;/Reprint&gt;&lt;Start_Page&gt;159&lt;/Start_Page&gt;&lt;End_Page&gt;164&lt;/End_Page&gt;&lt;Periodical&gt;Journal of the American College of Cardiology&lt;/Periodical&gt;&lt;Volume&gt;24&lt;/Volume&gt;&lt;Issue&gt;1&lt;/Issue&gt;&lt;User_Def_1&gt;Prev db RefID 5633&lt;/User_Def_1&gt;&lt;Address&gt;Department of Medicine, Columbia-Presbyterian Medical Center, New York, New York 10032&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sz w:val="22"/>
          <w:szCs w:val="22"/>
          <w:lang w:eastAsia="en-US"/>
        </w:rPr>
        <w:fldChar w:fldCharType="separate"/>
      </w:r>
      <w:r w:rsidR="005A1380" w:rsidRPr="005A1380">
        <w:rPr>
          <w:rFonts w:eastAsia="Calibri"/>
          <w:noProof/>
          <w:sz w:val="22"/>
          <w:szCs w:val="22"/>
          <w:vertAlign w:val="superscript"/>
          <w:lang w:eastAsia="en-US"/>
        </w:rPr>
        <w:t>122</w:t>
      </w:r>
      <w:r w:rsidR="00FC2DC5" w:rsidRPr="00EF4EB9">
        <w:rPr>
          <w:rFonts w:eastAsia="Calibri"/>
          <w:sz w:val="22"/>
          <w:szCs w:val="22"/>
          <w:lang w:eastAsia="en-US"/>
        </w:rPr>
        <w:fldChar w:fldCharType="end"/>
      </w:r>
      <w:r w:rsidRPr="00EF4EB9">
        <w:rPr>
          <w:rFonts w:eastAsia="Calibri"/>
          <w:sz w:val="22"/>
          <w:szCs w:val="22"/>
          <w:lang w:eastAsia="en-US"/>
        </w:rPr>
        <w:t>).</w:t>
      </w:r>
    </w:p>
    <w:p w:rsidR="00BD2BD7" w:rsidRPr="00EF4EB9" w:rsidRDefault="00BD2BD7" w:rsidP="00FA53BE">
      <w:pPr>
        <w:spacing w:line="360" w:lineRule="auto"/>
        <w:jc w:val="both"/>
        <w:rPr>
          <w:rFonts w:eastAsia="Calibri"/>
          <w:sz w:val="22"/>
          <w:szCs w:val="22"/>
          <w:lang w:eastAsia="en-US"/>
        </w:rPr>
      </w:pPr>
    </w:p>
    <w:p w:rsidR="00C376AF" w:rsidRPr="00EF4EB9" w:rsidRDefault="00C376AF" w:rsidP="00FA53BE">
      <w:pPr>
        <w:jc w:val="both"/>
        <w:rPr>
          <w:rFonts w:eastAsia="Calibri"/>
          <w:sz w:val="22"/>
          <w:szCs w:val="22"/>
          <w:lang w:eastAsia="en-US"/>
        </w:rPr>
      </w:pPr>
    </w:p>
    <w:p w:rsidR="00C376AF" w:rsidRPr="00EF4EB9" w:rsidRDefault="00233B96" w:rsidP="00EA0DF7">
      <w:pPr>
        <w:tabs>
          <w:tab w:val="center" w:pos="4153"/>
          <w:tab w:val="right" w:pos="8306"/>
        </w:tabs>
        <w:spacing w:line="360" w:lineRule="auto"/>
        <w:jc w:val="both"/>
        <w:rPr>
          <w:rFonts w:eastAsia="Calibri"/>
          <w:sz w:val="22"/>
          <w:szCs w:val="22"/>
          <w:lang w:eastAsia="en-US"/>
        </w:rPr>
      </w:pPr>
      <w:r w:rsidRPr="00EF4EB9">
        <w:rPr>
          <w:rFonts w:eastAsia="Calibri"/>
          <w:sz w:val="22"/>
          <w:szCs w:val="22"/>
          <w:lang w:eastAsia="en-US"/>
        </w:rPr>
        <w:t>Overall, diagnostic accuracy of TTE and prevalence of pathologies in AF patients, indicate that routine TTE following AF diagnosis would identify pathologies in many patients, particularly in regard to valvular heart disease, ischaemic heart disease and heart failure.</w:t>
      </w:r>
      <w:r w:rsidR="00224FF3" w:rsidRPr="00EF4EB9">
        <w:rPr>
          <w:rFonts w:eastAsia="Calibri"/>
          <w:sz w:val="22"/>
          <w:szCs w:val="22"/>
          <w:lang w:eastAsia="en-US"/>
        </w:rPr>
        <w:t xml:space="preserve"> </w:t>
      </w:r>
      <w:r w:rsidRPr="00EF4EB9">
        <w:rPr>
          <w:rFonts w:eastAsia="Calibri"/>
          <w:sz w:val="22"/>
          <w:szCs w:val="22"/>
          <w:lang w:eastAsia="en-US"/>
        </w:rPr>
        <w:t xml:space="preserve"> </w:t>
      </w:r>
      <w:r w:rsidR="00224FF3" w:rsidRPr="00EF4EB9">
        <w:rPr>
          <w:sz w:val="22"/>
          <w:szCs w:val="22"/>
        </w:rPr>
        <w:t xml:space="preserve">TTE seems to be a sufficient diagnostic tool for screening most pathologies included in this review.  For completeness of screening, extra testing for pulmonary embolism by lung scan and atrial thrombi and atrial septal hypertrophy by TOE, would reduce risk of false negatives from TTE.  However, it is unclear whether identifying these pathologies, in addition to the many diagnosed by TTE, would lead to improvement above that of TTE screening.  </w:t>
      </w:r>
      <w:r w:rsidRPr="00EF4EB9">
        <w:rPr>
          <w:rFonts w:eastAsia="Calibri"/>
          <w:sz w:val="22"/>
          <w:szCs w:val="22"/>
          <w:lang w:eastAsia="en-US"/>
        </w:rPr>
        <w:t xml:space="preserve"> </w:t>
      </w:r>
      <w:r w:rsidR="00BD2BD7" w:rsidRPr="00EF4EB9">
        <w:rPr>
          <w:rFonts w:eastAsia="Calibri"/>
          <w:sz w:val="22"/>
          <w:szCs w:val="22"/>
          <w:lang w:eastAsia="en-US"/>
        </w:rPr>
        <w:t>In practice, some patients may have been diagnosed with a pathology prior to AF diagnosis.  Patients may have more than one pathology in addition to AF.</w:t>
      </w:r>
      <w:r w:rsidR="00100050" w:rsidRPr="00EF4EB9">
        <w:rPr>
          <w:rFonts w:eastAsia="Calibri"/>
          <w:sz w:val="22"/>
          <w:szCs w:val="22"/>
          <w:lang w:eastAsia="en-US"/>
        </w:rPr>
        <w:t xml:space="preserve">  </w:t>
      </w:r>
      <w:r w:rsidR="00BD2BD7" w:rsidRPr="00EF4EB9">
        <w:rPr>
          <w:rFonts w:eastAsia="Calibri"/>
          <w:sz w:val="22"/>
          <w:szCs w:val="22"/>
          <w:lang w:eastAsia="en-US"/>
        </w:rPr>
        <w:t>In practice, some diagnoses are likely to be checked with other diagnostic tools before treatment change, which will the minimise impact of false positives</w:t>
      </w:r>
      <w:r w:rsidR="00CF0C65" w:rsidRPr="00EF4EB9">
        <w:rPr>
          <w:rFonts w:eastAsia="Calibri"/>
          <w:sz w:val="22"/>
          <w:szCs w:val="22"/>
          <w:lang w:eastAsia="en-US"/>
        </w:rPr>
        <w:t>, a</w:t>
      </w:r>
      <w:r w:rsidR="00BD2BD7" w:rsidRPr="00EF4EB9">
        <w:rPr>
          <w:rFonts w:eastAsia="Calibri"/>
          <w:sz w:val="22"/>
          <w:szCs w:val="22"/>
          <w:lang w:eastAsia="en-US"/>
        </w:rPr>
        <w:t>lthough false positives may lead to some unnecessary diagnostic tests.</w:t>
      </w:r>
    </w:p>
    <w:p w:rsidR="00C376AF" w:rsidRPr="00EF4EB9" w:rsidRDefault="00C376AF" w:rsidP="00FA53BE">
      <w:pPr>
        <w:jc w:val="both"/>
        <w:rPr>
          <w:rFonts w:eastAsia="Calibri"/>
          <w:sz w:val="22"/>
          <w:szCs w:val="22"/>
          <w:lang w:eastAsia="en-US"/>
        </w:rPr>
      </w:pPr>
    </w:p>
    <w:p w:rsidR="00DD03FA" w:rsidRPr="00EF4EB9" w:rsidRDefault="00DD03FA" w:rsidP="003D3A44">
      <w:pPr>
        <w:pStyle w:val="Header"/>
        <w:tabs>
          <w:tab w:val="clear" w:pos="4153"/>
          <w:tab w:val="clear" w:pos="8306"/>
        </w:tabs>
        <w:spacing w:before="180" w:line="360" w:lineRule="auto"/>
        <w:ind w:left="720" w:hanging="720"/>
        <w:jc w:val="both"/>
        <w:rPr>
          <w:sz w:val="22"/>
          <w:szCs w:val="22"/>
        </w:rPr>
      </w:pPr>
      <w:r w:rsidRPr="00EF4EB9">
        <w:br w:type="page"/>
      </w:r>
    </w:p>
    <w:p w:rsidR="003D3A44" w:rsidRPr="00B93A1F" w:rsidRDefault="00C73BA8" w:rsidP="003D3A44">
      <w:pPr>
        <w:pStyle w:val="Header"/>
        <w:tabs>
          <w:tab w:val="clear" w:pos="4153"/>
          <w:tab w:val="clear" w:pos="8306"/>
        </w:tabs>
        <w:spacing w:before="180" w:line="360" w:lineRule="auto"/>
        <w:ind w:left="720" w:hanging="720"/>
        <w:jc w:val="both"/>
        <w:rPr>
          <w:b/>
          <w:sz w:val="28"/>
          <w:szCs w:val="28"/>
          <w:highlight w:val="lightGray"/>
        </w:rPr>
      </w:pPr>
      <w:r w:rsidRPr="00B93A1F">
        <w:rPr>
          <w:b/>
          <w:sz w:val="28"/>
          <w:szCs w:val="28"/>
          <w:highlight w:val="lightGray"/>
        </w:rPr>
        <w:t>6</w:t>
      </w:r>
      <w:r w:rsidRPr="00B93A1F">
        <w:rPr>
          <w:b/>
          <w:sz w:val="28"/>
          <w:szCs w:val="28"/>
          <w:highlight w:val="lightGray"/>
        </w:rPr>
        <w:tab/>
      </w:r>
      <w:r w:rsidR="003D3A44" w:rsidRPr="00B93A1F">
        <w:rPr>
          <w:b/>
          <w:sz w:val="28"/>
          <w:szCs w:val="28"/>
          <w:highlight w:val="lightGray"/>
        </w:rPr>
        <w:t>SIMULATING CLINICAL EVENTS AND ESTIMATING COST EFFECTIVENESS RATIOS</w:t>
      </w:r>
    </w:p>
    <w:p w:rsidR="003D3A44" w:rsidRPr="00B93A1F" w:rsidRDefault="003D3A44" w:rsidP="003D3A44">
      <w:pPr>
        <w:spacing w:line="360" w:lineRule="auto"/>
        <w:rPr>
          <w:b/>
          <w:sz w:val="22"/>
          <w:szCs w:val="22"/>
          <w:highlight w:val="lightGray"/>
        </w:rPr>
      </w:pPr>
      <w:bookmarkStart w:id="6" w:name="_Toc316637291"/>
    </w:p>
    <w:p w:rsidR="003D3A44" w:rsidRPr="00B93A1F" w:rsidRDefault="003D3A44" w:rsidP="003D3A44">
      <w:pPr>
        <w:spacing w:line="360" w:lineRule="auto"/>
        <w:rPr>
          <w:b/>
          <w:sz w:val="22"/>
          <w:szCs w:val="22"/>
          <w:highlight w:val="lightGray"/>
        </w:rPr>
      </w:pPr>
      <w:r w:rsidRPr="00B93A1F">
        <w:rPr>
          <w:b/>
          <w:sz w:val="22"/>
          <w:szCs w:val="22"/>
          <w:highlight w:val="lightGray"/>
        </w:rPr>
        <w:t xml:space="preserve">6.1 </w:t>
      </w:r>
      <w:bookmarkEnd w:id="6"/>
      <w:r w:rsidRPr="00B93A1F">
        <w:rPr>
          <w:b/>
          <w:sz w:val="22"/>
          <w:szCs w:val="22"/>
          <w:highlight w:val="lightGray"/>
        </w:rPr>
        <w:tab/>
        <w:t>Introduction</w:t>
      </w:r>
    </w:p>
    <w:p w:rsidR="003D3A44" w:rsidRPr="00B93A1F" w:rsidRDefault="003D3A44" w:rsidP="003D3A44">
      <w:pPr>
        <w:spacing w:line="360" w:lineRule="auto"/>
        <w:rPr>
          <w:i/>
          <w:sz w:val="22"/>
          <w:szCs w:val="22"/>
          <w:highlight w:val="lightGray"/>
        </w:rPr>
      </w:pPr>
    </w:p>
    <w:p w:rsidR="003D3A44" w:rsidRPr="00B93A1F" w:rsidRDefault="003D3A44" w:rsidP="003D3A44">
      <w:pPr>
        <w:spacing w:line="360" w:lineRule="auto"/>
        <w:rPr>
          <w:i/>
          <w:sz w:val="22"/>
          <w:szCs w:val="22"/>
          <w:highlight w:val="lightGray"/>
        </w:rPr>
      </w:pPr>
      <w:r w:rsidRPr="00B93A1F">
        <w:rPr>
          <w:i/>
          <w:sz w:val="22"/>
          <w:szCs w:val="22"/>
          <w:highlight w:val="lightGray"/>
        </w:rPr>
        <w:t xml:space="preserve">6.1.1 </w:t>
      </w:r>
      <w:r w:rsidRPr="00B93A1F">
        <w:rPr>
          <w:i/>
          <w:sz w:val="22"/>
          <w:szCs w:val="22"/>
          <w:highlight w:val="lightGray"/>
        </w:rPr>
        <w:tab/>
        <w:t>Key questions that are investigated</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model described here attempts to determine the cost-effectiveness of conducting TTE in all newly diagnosed patients by answering the following two linked questions:</w:t>
      </w:r>
    </w:p>
    <w:p w:rsidR="003D3A44" w:rsidRPr="00B93A1F" w:rsidRDefault="003D3A44" w:rsidP="003D3A44">
      <w:pPr>
        <w:spacing w:line="360" w:lineRule="auto"/>
        <w:jc w:val="both"/>
        <w:rPr>
          <w:sz w:val="22"/>
          <w:szCs w:val="22"/>
          <w:highlight w:val="lightGray"/>
        </w:rPr>
      </w:pPr>
    </w:p>
    <w:p w:rsidR="003D3A44" w:rsidRPr="00B93A1F" w:rsidRDefault="003D3A44" w:rsidP="003D3A44">
      <w:pPr>
        <w:pStyle w:val="ListParagraph"/>
        <w:numPr>
          <w:ilvl w:val="0"/>
          <w:numId w:val="22"/>
        </w:numPr>
        <w:spacing w:after="200" w:line="360" w:lineRule="auto"/>
        <w:jc w:val="both"/>
        <w:rPr>
          <w:sz w:val="22"/>
          <w:szCs w:val="22"/>
          <w:highlight w:val="lightGray"/>
        </w:rPr>
      </w:pPr>
      <w:r w:rsidRPr="00B93A1F">
        <w:rPr>
          <w:sz w:val="22"/>
          <w:szCs w:val="22"/>
          <w:highlight w:val="lightGray"/>
        </w:rPr>
        <w:t>Does the added information provided by performing TTE on everyone lead to better long-term clinical outcomes for patients with newly diagnosed AF? (Clinical effectiveness)</w:t>
      </w:r>
    </w:p>
    <w:p w:rsidR="003D3A44" w:rsidRPr="00B93A1F" w:rsidRDefault="003D3A44" w:rsidP="003D3A44">
      <w:pPr>
        <w:pStyle w:val="ListParagraph"/>
        <w:numPr>
          <w:ilvl w:val="0"/>
          <w:numId w:val="22"/>
        </w:numPr>
        <w:spacing w:after="200" w:line="360" w:lineRule="auto"/>
        <w:jc w:val="both"/>
        <w:rPr>
          <w:sz w:val="22"/>
          <w:szCs w:val="22"/>
          <w:highlight w:val="lightGray"/>
        </w:rPr>
      </w:pPr>
      <w:r w:rsidRPr="00B93A1F">
        <w:rPr>
          <w:sz w:val="22"/>
          <w:szCs w:val="22"/>
          <w:highlight w:val="lightGray"/>
        </w:rPr>
        <w:t>Is any improvement in long-term clinical outcome (increased quality adjusted life years (QALYs)) worth the additional cost of performing TTE tests in all patients? (Cost effectiveness)</w:t>
      </w:r>
    </w:p>
    <w:p w:rsidR="003D3A44" w:rsidRPr="00B93A1F" w:rsidRDefault="003D3A44" w:rsidP="003D3A44">
      <w:pPr>
        <w:spacing w:line="360" w:lineRule="auto"/>
        <w:rPr>
          <w:i/>
          <w:sz w:val="22"/>
          <w:szCs w:val="22"/>
          <w:highlight w:val="lightGray"/>
        </w:rPr>
      </w:pPr>
      <w:bookmarkStart w:id="7" w:name="_Toc316637293"/>
      <w:r w:rsidRPr="00B93A1F">
        <w:rPr>
          <w:i/>
          <w:sz w:val="22"/>
          <w:szCs w:val="22"/>
          <w:highlight w:val="lightGray"/>
        </w:rPr>
        <w:t xml:space="preserve">6.1.2 </w:t>
      </w:r>
      <w:r w:rsidRPr="00B93A1F">
        <w:rPr>
          <w:i/>
          <w:sz w:val="22"/>
          <w:szCs w:val="22"/>
          <w:highlight w:val="lightGray"/>
        </w:rPr>
        <w:tab/>
        <w:t>The Relationship between information provided by a TTE and clinical outcomes</w:t>
      </w:r>
      <w:bookmarkEnd w:id="7"/>
    </w:p>
    <w:p w:rsidR="003D3A44" w:rsidRPr="00B93A1F" w:rsidRDefault="003D3A44" w:rsidP="003D3A44">
      <w:pPr>
        <w:spacing w:line="360" w:lineRule="auto"/>
        <w:rPr>
          <w:i/>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With regard to the first question, the added information of performing a TTE in all patients can only lead to improvements in clinical outcomes if it leads to altered patient management. If by performing a TTE in a patient additional information about the structure and function of the heart is revealed, but this new information does not lead to any change in medical strategy, then the new information has not improved the clinical effectiveness of the patient’s treatment.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Given this, it is important to identify situations where the identification of particular clinical features through TTE would lead to clear and consistent differences in clinical management. One example of this would be the identification of structural features within the heart that confer a greater risk of stroke than was previously estimated before TTE, where the updated risk level would recommend that pharmaceutical treatment should be provided, contrasting to a decision to not treat prior to the TTE.  A further example would be a change in decision regarding surgical interventions, however, given the complexity of this area and paucity of data, our focus in the model has been on the way additional information provided by TTE is likely to change pharmaceutical management. </w:t>
      </w:r>
    </w:p>
    <w:p w:rsidR="003D3A44" w:rsidRPr="00B93A1F" w:rsidRDefault="003D3A44" w:rsidP="003D3A44">
      <w:pPr>
        <w:spacing w:line="360" w:lineRule="auto"/>
        <w:rPr>
          <w:rFonts w:eastAsiaTheme="majorEastAsia"/>
          <w:b/>
          <w:bCs/>
          <w:sz w:val="22"/>
          <w:szCs w:val="22"/>
          <w:highlight w:val="lightGray"/>
        </w:rPr>
      </w:pPr>
      <w:bookmarkStart w:id="8" w:name="_Toc316637294"/>
      <w:r w:rsidRPr="00B93A1F">
        <w:rPr>
          <w:sz w:val="22"/>
          <w:szCs w:val="22"/>
          <w:highlight w:val="lightGray"/>
        </w:rPr>
        <w:br w:type="page"/>
      </w:r>
    </w:p>
    <w:p w:rsidR="003D3A44" w:rsidRPr="00B93A1F" w:rsidRDefault="003D3A44" w:rsidP="003D3A44">
      <w:pPr>
        <w:spacing w:line="360" w:lineRule="auto"/>
        <w:rPr>
          <w:i/>
          <w:sz w:val="22"/>
          <w:szCs w:val="22"/>
          <w:highlight w:val="lightGray"/>
        </w:rPr>
      </w:pPr>
      <w:r w:rsidRPr="00B93A1F">
        <w:rPr>
          <w:i/>
          <w:sz w:val="22"/>
          <w:szCs w:val="22"/>
          <w:highlight w:val="lightGray"/>
        </w:rPr>
        <w:t>6.1.3</w:t>
      </w:r>
      <w:r w:rsidRPr="00B93A1F">
        <w:rPr>
          <w:i/>
          <w:sz w:val="22"/>
          <w:szCs w:val="22"/>
          <w:highlight w:val="lightGray"/>
        </w:rPr>
        <w:tab/>
        <w:t xml:space="preserve"> The decision to prescribe anticoagulants</w:t>
      </w:r>
      <w:bookmarkEnd w:id="8"/>
    </w:p>
    <w:p w:rsidR="003D3A44" w:rsidRPr="00B93A1F" w:rsidRDefault="003D3A44" w:rsidP="003D3A44">
      <w:pPr>
        <w:spacing w:line="360" w:lineRule="auto"/>
        <w:rPr>
          <w:sz w:val="22"/>
          <w:szCs w:val="22"/>
          <w:highlight w:val="lightGray"/>
        </w:rPr>
      </w:pPr>
      <w:r w:rsidRPr="00B93A1F">
        <w:rPr>
          <w:sz w:val="22"/>
          <w:szCs w:val="22"/>
          <w:highlight w:val="lightGray"/>
        </w:rPr>
        <w:t>Introduction</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The specific focus of the model is the clinical decision whether or not to prescribe an oral anticoagulant (OAC) to a patient. Three types of OAC are considered: warfarin; dabigatran; and rivaroxaban. The decision involves balancing competing clinical risks, as these drugs reduce the risk of stroke, but as an adverse effect increase the risk of major bleeding events, which in some cases can lead to clinical outcomes as, or more, severe than the strokes the treatment aims to prevent. In patients with an underlying low risk of stroke, the added risks of treatment in terms of bleeding events can outweigh the additional benefit caused by the reduced risk of stroke, and so it is neither clinically nor cost effective to prescribe anticoagulants in this patient group. Within the context of this model, the added clinical benefit of performing TTE in a patient is a direct result of the increased appropriateness of the decision whether or not to prescribe anticoagulants, measured in terms of estimated QALYs. </w:t>
      </w:r>
    </w:p>
    <w:p w:rsidR="003D3A44" w:rsidRPr="00B93A1F" w:rsidRDefault="003D3A44" w:rsidP="003D3A44">
      <w:pPr>
        <w:spacing w:line="360" w:lineRule="auto"/>
        <w:rPr>
          <w:sz w:val="22"/>
          <w:szCs w:val="22"/>
          <w:highlight w:val="lightGray"/>
        </w:rPr>
      </w:pPr>
      <w:r w:rsidRPr="00B93A1F">
        <w:rPr>
          <w:sz w:val="22"/>
          <w:szCs w:val="22"/>
          <w:highlight w:val="lightGray"/>
        </w:rPr>
        <w:t>Uncertainty about appropriate anticoagulants</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Introduction</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An important point to note is that the choice of OAC available to newly diagnosed AF patients may affect the cost-effectiveness of the diagnostic technology. Three OACs are currently recommended for this patient group. These are warfarin, dabigatran, and rivaroxaban. Each drug differs in terms of costs, clinical effectiveness in preventing strokes, and major bleeding event risks.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rPr>
          <w:rFonts w:eastAsiaTheme="majorEastAsia"/>
          <w:b/>
          <w:bCs/>
          <w:sz w:val="22"/>
          <w:szCs w:val="22"/>
          <w:highlight w:val="lightGray"/>
        </w:rPr>
      </w:pPr>
      <w:bookmarkStart w:id="9" w:name="_Toc316637295"/>
    </w:p>
    <w:p w:rsidR="003D3A44" w:rsidRPr="00B93A1F" w:rsidRDefault="003D3A44" w:rsidP="003D3A44">
      <w:pPr>
        <w:spacing w:line="360" w:lineRule="auto"/>
        <w:rPr>
          <w:i/>
          <w:sz w:val="22"/>
          <w:szCs w:val="22"/>
          <w:highlight w:val="lightGray"/>
        </w:rPr>
      </w:pPr>
      <w:r w:rsidRPr="00B93A1F">
        <w:rPr>
          <w:i/>
          <w:sz w:val="22"/>
          <w:szCs w:val="22"/>
          <w:highlight w:val="lightGray"/>
        </w:rPr>
        <w:t>6.1.4</w:t>
      </w:r>
      <w:r w:rsidRPr="00B93A1F">
        <w:rPr>
          <w:i/>
          <w:sz w:val="22"/>
          <w:szCs w:val="22"/>
          <w:highlight w:val="lightGray"/>
        </w:rPr>
        <w:tab/>
        <w:t xml:space="preserve"> Diagnostic strategies</w:t>
      </w:r>
      <w:bookmarkEnd w:id="9"/>
    </w:p>
    <w:p w:rsidR="003D3A44" w:rsidRPr="00B93A1F" w:rsidRDefault="003D3A44" w:rsidP="003D3A44">
      <w:pPr>
        <w:spacing w:line="360" w:lineRule="auto"/>
        <w:jc w:val="both"/>
        <w:rPr>
          <w:sz w:val="22"/>
          <w:szCs w:val="22"/>
          <w:highlight w:val="lightGray"/>
        </w:rPr>
      </w:pPr>
      <w:r w:rsidRPr="00B93A1F">
        <w:rPr>
          <w:sz w:val="22"/>
          <w:szCs w:val="22"/>
          <w:highlight w:val="lightGray"/>
        </w:rPr>
        <w:t>In the context of this clinical decision, TTE is best conceived as part of a diagnostic strategy. Two versions of the diagnostic strategy are compared: a ‘baseline’ strategy assuming that TTE is not undertaken; and a ‘baseline + TTE’ strategy that incorporates additional information provided by TTE. The diagnostic strategy will indicate that some patients should receive the drug, and others should not. This indication is appropriate in some cases (‘true positives’ and ‘true negatives’) and not appropriate in others (‘false positives’ and ‘false negatives’), as indicated in Table 19.  This table focuses purely on the clinical issues, whether additional benefits are worth any additional costs will be detailed in later sections of the report.</w:t>
      </w:r>
    </w:p>
    <w:p w:rsidR="003D3A44" w:rsidRPr="00B93A1F" w:rsidRDefault="003D3A44" w:rsidP="003D3A44">
      <w:pPr>
        <w:spacing w:line="360" w:lineRule="auto"/>
        <w:jc w:val="both"/>
        <w:rPr>
          <w:sz w:val="22"/>
          <w:szCs w:val="22"/>
          <w:highlight w:val="lightGray"/>
        </w:rPr>
      </w:pPr>
    </w:p>
    <w:p w:rsidR="00AB6957" w:rsidRPr="00B93A1F" w:rsidRDefault="00AB6957">
      <w:pPr>
        <w:rPr>
          <w:b/>
          <w:sz w:val="22"/>
          <w:szCs w:val="22"/>
          <w:highlight w:val="lightGray"/>
        </w:rPr>
      </w:pPr>
      <w:r w:rsidRPr="00B93A1F">
        <w:rPr>
          <w:b/>
          <w:sz w:val="22"/>
          <w:szCs w:val="22"/>
          <w:highlight w:val="lightGray"/>
        </w:rPr>
        <w:br w:type="page"/>
      </w: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19:</w:t>
      </w:r>
      <w:r w:rsidRPr="00B93A1F">
        <w:rPr>
          <w:b/>
          <w:sz w:val="22"/>
          <w:szCs w:val="22"/>
          <w:highlight w:val="lightGray"/>
        </w:rPr>
        <w:tab/>
        <w:t>The conceptual accuracy associated with TTE</w:t>
      </w:r>
    </w:p>
    <w:tbl>
      <w:tblPr>
        <w:tblStyle w:val="TableGrid"/>
        <w:tblW w:w="0" w:type="auto"/>
        <w:tblLook w:val="04A0" w:firstRow="1" w:lastRow="0" w:firstColumn="1" w:lastColumn="0" w:noHBand="0" w:noVBand="1"/>
      </w:tblPr>
      <w:tblGrid>
        <w:gridCol w:w="3080"/>
        <w:gridCol w:w="3081"/>
        <w:gridCol w:w="3081"/>
      </w:tblGrid>
      <w:tr w:rsidR="003D3A44" w:rsidRPr="00B93A1F" w:rsidTr="003D3A44">
        <w:tc>
          <w:tcPr>
            <w:tcW w:w="3080" w:type="dxa"/>
            <w:tcBorders>
              <w:top w:val="nil"/>
              <w:left w:val="nil"/>
              <w:bottom w:val="nil"/>
            </w:tcBorders>
          </w:tcPr>
          <w:p w:rsidR="003D3A44" w:rsidRPr="00B93A1F" w:rsidRDefault="003D3A44" w:rsidP="003D3A44">
            <w:pPr>
              <w:spacing w:line="360" w:lineRule="auto"/>
              <w:rPr>
                <w:sz w:val="22"/>
                <w:szCs w:val="22"/>
                <w:highlight w:val="lightGray"/>
              </w:rPr>
            </w:pPr>
          </w:p>
        </w:tc>
        <w:tc>
          <w:tcPr>
            <w:tcW w:w="6162" w:type="dxa"/>
            <w:gridSpan w:val="2"/>
          </w:tcPr>
          <w:p w:rsidR="003D3A44" w:rsidRPr="00B93A1F" w:rsidRDefault="003D3A44" w:rsidP="003D3A44">
            <w:pPr>
              <w:spacing w:line="360" w:lineRule="auto"/>
              <w:jc w:val="center"/>
              <w:rPr>
                <w:sz w:val="22"/>
                <w:szCs w:val="22"/>
                <w:highlight w:val="lightGray"/>
              </w:rPr>
            </w:pPr>
            <w:r w:rsidRPr="00B93A1F">
              <w:rPr>
                <w:sz w:val="22"/>
                <w:szCs w:val="22"/>
                <w:highlight w:val="lightGray"/>
              </w:rPr>
              <w:t>In reality</w:t>
            </w:r>
          </w:p>
        </w:tc>
      </w:tr>
      <w:tr w:rsidR="003D3A44" w:rsidRPr="00B93A1F" w:rsidTr="003D3A44">
        <w:tc>
          <w:tcPr>
            <w:tcW w:w="3080" w:type="dxa"/>
            <w:tcBorders>
              <w:top w:val="nil"/>
              <w:left w:val="nil"/>
            </w:tcBorders>
          </w:tcPr>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p>
        </w:tc>
        <w:tc>
          <w:tcPr>
            <w:tcW w:w="3081" w:type="dxa"/>
          </w:tcPr>
          <w:p w:rsidR="003D3A44" w:rsidRPr="00B93A1F" w:rsidRDefault="003D3A44" w:rsidP="003D3A44">
            <w:pPr>
              <w:spacing w:line="360" w:lineRule="auto"/>
              <w:rPr>
                <w:sz w:val="22"/>
                <w:szCs w:val="22"/>
                <w:highlight w:val="lightGray"/>
              </w:rPr>
            </w:pPr>
            <w:r w:rsidRPr="00B93A1F">
              <w:rPr>
                <w:sz w:val="22"/>
                <w:szCs w:val="22"/>
                <w:highlight w:val="lightGray"/>
              </w:rPr>
              <w:t>the additional benefit of treatment outweighs additional risk.</w:t>
            </w:r>
          </w:p>
          <w:p w:rsidR="003D3A44" w:rsidRPr="00B93A1F" w:rsidRDefault="003D3A44" w:rsidP="003D3A44">
            <w:pPr>
              <w:spacing w:line="360" w:lineRule="auto"/>
              <w:rPr>
                <w:b/>
                <w:sz w:val="22"/>
                <w:szCs w:val="22"/>
                <w:highlight w:val="lightGray"/>
              </w:rPr>
            </w:pPr>
            <w:r w:rsidRPr="00B93A1F">
              <w:rPr>
                <w:b/>
                <w:sz w:val="22"/>
                <w:szCs w:val="22"/>
                <w:highlight w:val="lightGray"/>
              </w:rPr>
              <w:t>Patient should receive drug</w:t>
            </w:r>
          </w:p>
        </w:tc>
        <w:tc>
          <w:tcPr>
            <w:tcW w:w="3081" w:type="dxa"/>
          </w:tcPr>
          <w:p w:rsidR="003D3A44" w:rsidRPr="00B93A1F" w:rsidRDefault="003D3A44" w:rsidP="003D3A44">
            <w:pPr>
              <w:spacing w:line="360" w:lineRule="auto"/>
              <w:rPr>
                <w:sz w:val="22"/>
                <w:szCs w:val="22"/>
                <w:highlight w:val="lightGray"/>
              </w:rPr>
            </w:pPr>
            <w:r w:rsidRPr="00B93A1F">
              <w:rPr>
                <w:sz w:val="22"/>
                <w:szCs w:val="22"/>
                <w:highlight w:val="lightGray"/>
              </w:rPr>
              <w:t>the additional benefit of treatment does not outweigh additional risk.</w:t>
            </w:r>
          </w:p>
          <w:p w:rsidR="003D3A44" w:rsidRPr="00B93A1F" w:rsidRDefault="003D3A44" w:rsidP="003D3A44">
            <w:pPr>
              <w:spacing w:line="360" w:lineRule="auto"/>
              <w:rPr>
                <w:b/>
                <w:sz w:val="22"/>
                <w:szCs w:val="22"/>
                <w:highlight w:val="lightGray"/>
              </w:rPr>
            </w:pPr>
            <w:r w:rsidRPr="00B93A1F">
              <w:rPr>
                <w:b/>
                <w:sz w:val="22"/>
                <w:szCs w:val="22"/>
                <w:highlight w:val="lightGray"/>
              </w:rPr>
              <w:t>Patient should not receive drug</w:t>
            </w:r>
          </w:p>
        </w:tc>
      </w:tr>
      <w:tr w:rsidR="003D3A44" w:rsidRPr="00B93A1F" w:rsidTr="003D3A44">
        <w:tc>
          <w:tcPr>
            <w:tcW w:w="3080" w:type="dxa"/>
          </w:tcPr>
          <w:p w:rsidR="003D3A44" w:rsidRPr="00B93A1F" w:rsidRDefault="003D3A44" w:rsidP="003D3A44">
            <w:pPr>
              <w:spacing w:line="360" w:lineRule="auto"/>
              <w:rPr>
                <w:sz w:val="22"/>
                <w:szCs w:val="22"/>
                <w:highlight w:val="lightGray"/>
              </w:rPr>
            </w:pPr>
            <w:r w:rsidRPr="00B93A1F">
              <w:rPr>
                <w:sz w:val="22"/>
                <w:szCs w:val="22"/>
                <w:highlight w:val="lightGray"/>
              </w:rPr>
              <w:t xml:space="preserve">Diagnostic Strategy indicates additional benefit outweighs additional risk. </w:t>
            </w:r>
          </w:p>
          <w:p w:rsidR="003D3A44" w:rsidRPr="00B93A1F" w:rsidRDefault="003D3A44" w:rsidP="003D3A44">
            <w:pPr>
              <w:spacing w:line="360" w:lineRule="auto"/>
              <w:rPr>
                <w:b/>
                <w:sz w:val="22"/>
                <w:szCs w:val="22"/>
                <w:highlight w:val="lightGray"/>
              </w:rPr>
            </w:pPr>
            <w:r w:rsidRPr="00B93A1F">
              <w:rPr>
                <w:b/>
                <w:sz w:val="22"/>
                <w:szCs w:val="22"/>
                <w:highlight w:val="lightGray"/>
              </w:rPr>
              <w:t>Patient Prescribed drug</w:t>
            </w:r>
          </w:p>
        </w:tc>
        <w:tc>
          <w:tcPr>
            <w:tcW w:w="3081" w:type="dxa"/>
          </w:tcPr>
          <w:p w:rsidR="003D3A44" w:rsidRPr="00B93A1F" w:rsidRDefault="003D3A44" w:rsidP="003D3A44">
            <w:pPr>
              <w:spacing w:line="360" w:lineRule="auto"/>
              <w:rPr>
                <w:sz w:val="22"/>
                <w:szCs w:val="22"/>
                <w:highlight w:val="lightGray"/>
              </w:rPr>
            </w:pPr>
            <w:r w:rsidRPr="00B93A1F">
              <w:rPr>
                <w:sz w:val="22"/>
                <w:szCs w:val="22"/>
                <w:highlight w:val="lightGray"/>
              </w:rPr>
              <w:t>Correct decision to prescribe.</w:t>
            </w:r>
          </w:p>
          <w:p w:rsidR="003D3A44" w:rsidRPr="00B93A1F" w:rsidRDefault="003D3A44" w:rsidP="003D3A44">
            <w:pPr>
              <w:spacing w:line="360" w:lineRule="auto"/>
              <w:rPr>
                <w:b/>
                <w:sz w:val="22"/>
                <w:szCs w:val="22"/>
                <w:highlight w:val="lightGray"/>
              </w:rPr>
            </w:pPr>
            <w:r w:rsidRPr="00B93A1F">
              <w:rPr>
                <w:b/>
                <w:sz w:val="22"/>
                <w:szCs w:val="22"/>
                <w:highlight w:val="lightGray"/>
              </w:rPr>
              <w:t>True Positive (TP)</w:t>
            </w:r>
          </w:p>
        </w:tc>
        <w:tc>
          <w:tcPr>
            <w:tcW w:w="3081" w:type="dxa"/>
          </w:tcPr>
          <w:p w:rsidR="003D3A44" w:rsidRPr="00B93A1F" w:rsidRDefault="003D3A44" w:rsidP="003D3A44">
            <w:pPr>
              <w:spacing w:line="360" w:lineRule="auto"/>
              <w:rPr>
                <w:sz w:val="22"/>
                <w:szCs w:val="22"/>
                <w:highlight w:val="lightGray"/>
              </w:rPr>
            </w:pPr>
            <w:r w:rsidRPr="00B93A1F">
              <w:rPr>
                <w:sz w:val="22"/>
                <w:szCs w:val="22"/>
                <w:highlight w:val="lightGray"/>
              </w:rPr>
              <w:t>Incorrect decision to prescribe.</w:t>
            </w:r>
          </w:p>
          <w:p w:rsidR="003D3A44" w:rsidRPr="00B93A1F" w:rsidRDefault="003D3A44" w:rsidP="003D3A44">
            <w:pPr>
              <w:spacing w:line="360" w:lineRule="auto"/>
              <w:rPr>
                <w:b/>
                <w:sz w:val="22"/>
                <w:szCs w:val="22"/>
                <w:highlight w:val="lightGray"/>
              </w:rPr>
            </w:pPr>
            <w:r w:rsidRPr="00B93A1F">
              <w:rPr>
                <w:b/>
                <w:sz w:val="22"/>
                <w:szCs w:val="22"/>
                <w:highlight w:val="lightGray"/>
              </w:rPr>
              <w:t>False Positive (FP)</w:t>
            </w:r>
          </w:p>
        </w:tc>
      </w:tr>
      <w:tr w:rsidR="003D3A44" w:rsidRPr="00B93A1F" w:rsidTr="003D3A44">
        <w:tc>
          <w:tcPr>
            <w:tcW w:w="3080" w:type="dxa"/>
          </w:tcPr>
          <w:p w:rsidR="003D3A44" w:rsidRPr="00B93A1F" w:rsidRDefault="003D3A44" w:rsidP="003D3A44">
            <w:pPr>
              <w:spacing w:line="360" w:lineRule="auto"/>
              <w:rPr>
                <w:sz w:val="22"/>
                <w:szCs w:val="22"/>
                <w:highlight w:val="lightGray"/>
              </w:rPr>
            </w:pPr>
            <w:r w:rsidRPr="00B93A1F">
              <w:rPr>
                <w:sz w:val="22"/>
                <w:szCs w:val="22"/>
                <w:highlight w:val="lightGray"/>
              </w:rPr>
              <w:t>Diagnostic Strategy indicates additional benefit does not outweigh additional risk.</w:t>
            </w:r>
          </w:p>
          <w:p w:rsidR="003D3A44" w:rsidRPr="00B93A1F" w:rsidRDefault="003D3A44" w:rsidP="003D3A44">
            <w:pPr>
              <w:spacing w:line="360" w:lineRule="auto"/>
              <w:rPr>
                <w:b/>
                <w:sz w:val="22"/>
                <w:szCs w:val="22"/>
                <w:highlight w:val="lightGray"/>
              </w:rPr>
            </w:pPr>
            <w:r w:rsidRPr="00B93A1F">
              <w:rPr>
                <w:b/>
                <w:sz w:val="22"/>
                <w:szCs w:val="22"/>
                <w:highlight w:val="lightGray"/>
              </w:rPr>
              <w:t>Do not prescribe drug</w:t>
            </w:r>
          </w:p>
        </w:tc>
        <w:tc>
          <w:tcPr>
            <w:tcW w:w="3081" w:type="dxa"/>
          </w:tcPr>
          <w:p w:rsidR="003D3A44" w:rsidRPr="00B93A1F" w:rsidRDefault="003D3A44" w:rsidP="003D3A44">
            <w:pPr>
              <w:spacing w:line="360" w:lineRule="auto"/>
              <w:rPr>
                <w:sz w:val="22"/>
                <w:szCs w:val="22"/>
                <w:highlight w:val="lightGray"/>
              </w:rPr>
            </w:pPr>
            <w:r w:rsidRPr="00B93A1F">
              <w:rPr>
                <w:sz w:val="22"/>
                <w:szCs w:val="22"/>
                <w:highlight w:val="lightGray"/>
              </w:rPr>
              <w:t xml:space="preserve">Incorrect decision not to prescribe. </w:t>
            </w:r>
          </w:p>
          <w:p w:rsidR="003D3A44" w:rsidRPr="00B93A1F" w:rsidRDefault="003D3A44" w:rsidP="003D3A44">
            <w:pPr>
              <w:spacing w:line="360" w:lineRule="auto"/>
              <w:rPr>
                <w:b/>
                <w:sz w:val="22"/>
                <w:szCs w:val="22"/>
                <w:highlight w:val="lightGray"/>
              </w:rPr>
            </w:pPr>
            <w:r w:rsidRPr="00B93A1F">
              <w:rPr>
                <w:b/>
                <w:sz w:val="22"/>
                <w:szCs w:val="22"/>
                <w:highlight w:val="lightGray"/>
              </w:rPr>
              <w:t>False negative (FN)</w:t>
            </w:r>
          </w:p>
        </w:tc>
        <w:tc>
          <w:tcPr>
            <w:tcW w:w="3081" w:type="dxa"/>
          </w:tcPr>
          <w:p w:rsidR="003D3A44" w:rsidRPr="00B93A1F" w:rsidRDefault="003D3A44" w:rsidP="003D3A44">
            <w:pPr>
              <w:spacing w:line="360" w:lineRule="auto"/>
              <w:rPr>
                <w:sz w:val="22"/>
                <w:szCs w:val="22"/>
                <w:highlight w:val="lightGray"/>
              </w:rPr>
            </w:pPr>
            <w:r w:rsidRPr="00B93A1F">
              <w:rPr>
                <w:sz w:val="22"/>
                <w:szCs w:val="22"/>
                <w:highlight w:val="lightGray"/>
              </w:rPr>
              <w:t>Correct decision not to prescribe.</w:t>
            </w:r>
          </w:p>
          <w:p w:rsidR="003D3A44" w:rsidRPr="00B93A1F" w:rsidRDefault="003D3A44" w:rsidP="003D3A44">
            <w:pPr>
              <w:keepNext/>
              <w:spacing w:line="360" w:lineRule="auto"/>
              <w:rPr>
                <w:b/>
                <w:sz w:val="22"/>
                <w:szCs w:val="22"/>
                <w:highlight w:val="lightGray"/>
              </w:rPr>
            </w:pPr>
            <w:r w:rsidRPr="00B93A1F">
              <w:rPr>
                <w:b/>
                <w:sz w:val="22"/>
                <w:szCs w:val="22"/>
                <w:highlight w:val="lightGray"/>
              </w:rPr>
              <w:t>True Negative (TN)</w:t>
            </w:r>
          </w:p>
        </w:tc>
      </w:tr>
    </w:tbl>
    <w:p w:rsidR="003D3A44" w:rsidRPr="00B93A1F" w:rsidRDefault="003D3A44" w:rsidP="003D3A44">
      <w:pPr>
        <w:spacing w:line="360" w:lineRule="auto"/>
        <w:rPr>
          <w:sz w:val="22"/>
          <w:szCs w:val="22"/>
          <w:highlight w:val="lightGray"/>
        </w:rPr>
      </w:pPr>
      <w:bookmarkStart w:id="10" w:name="_Toc316637296"/>
    </w:p>
    <w:p w:rsidR="003D3A44" w:rsidRPr="00B93A1F" w:rsidRDefault="003D3A44" w:rsidP="003D3A44">
      <w:pPr>
        <w:spacing w:line="360" w:lineRule="auto"/>
        <w:rPr>
          <w:i/>
          <w:sz w:val="22"/>
          <w:szCs w:val="22"/>
          <w:highlight w:val="lightGray"/>
        </w:rPr>
      </w:pPr>
    </w:p>
    <w:p w:rsidR="003D3A44" w:rsidRPr="00B93A1F" w:rsidRDefault="003D3A44" w:rsidP="003D3A44">
      <w:pPr>
        <w:spacing w:line="360" w:lineRule="auto"/>
        <w:rPr>
          <w:i/>
          <w:sz w:val="22"/>
          <w:szCs w:val="22"/>
          <w:highlight w:val="lightGray"/>
        </w:rPr>
      </w:pPr>
      <w:r w:rsidRPr="00B93A1F">
        <w:rPr>
          <w:i/>
          <w:sz w:val="22"/>
          <w:szCs w:val="22"/>
          <w:highlight w:val="lightGray"/>
        </w:rPr>
        <w:t>6.1.5</w:t>
      </w:r>
      <w:r w:rsidRPr="00B93A1F">
        <w:rPr>
          <w:i/>
          <w:sz w:val="22"/>
          <w:szCs w:val="22"/>
          <w:highlight w:val="lightGray"/>
        </w:rPr>
        <w:tab/>
        <w:t xml:space="preserve"> The CHADS</w:t>
      </w:r>
      <w:r w:rsidRPr="00B93A1F">
        <w:rPr>
          <w:sz w:val="22"/>
          <w:szCs w:val="22"/>
          <w:highlight w:val="lightGray"/>
          <w:vertAlign w:val="subscript"/>
        </w:rPr>
        <w:t>2</w:t>
      </w:r>
      <w:r w:rsidRPr="00B93A1F">
        <w:rPr>
          <w:i/>
          <w:sz w:val="22"/>
          <w:szCs w:val="22"/>
          <w:highlight w:val="lightGray"/>
          <w:vertAlign w:val="subscript"/>
        </w:rPr>
        <w:t xml:space="preserve"> </w:t>
      </w:r>
      <w:r w:rsidRPr="00B93A1F">
        <w:rPr>
          <w:sz w:val="22"/>
          <w:szCs w:val="22"/>
          <w:highlight w:val="lightGray"/>
        </w:rPr>
        <w:t xml:space="preserve">diagnostic tool for assessing the </w:t>
      </w:r>
      <w:r w:rsidRPr="00B93A1F">
        <w:rPr>
          <w:i/>
          <w:sz w:val="22"/>
          <w:szCs w:val="22"/>
          <w:highlight w:val="lightGray"/>
        </w:rPr>
        <w:t xml:space="preserve">risk of stroke in AF patients </w:t>
      </w:r>
      <w:bookmarkEnd w:id="10"/>
    </w:p>
    <w:p w:rsidR="003D3A44" w:rsidRPr="00B93A1F" w:rsidRDefault="003D3A44" w:rsidP="003D3A44">
      <w:pPr>
        <w:spacing w:line="360" w:lineRule="auto"/>
        <w:jc w:val="both"/>
        <w:rPr>
          <w:sz w:val="22"/>
          <w:szCs w:val="22"/>
          <w:highlight w:val="lightGray"/>
        </w:rPr>
      </w:pPr>
      <w:r w:rsidRPr="00B93A1F">
        <w:rPr>
          <w:sz w:val="22"/>
          <w:szCs w:val="22"/>
          <w:highlight w:val="lightGray"/>
        </w:rPr>
        <w:t>The main diagnostic tool currently used to make the decision about whether to prescribe anticoagulants in newly diagnosed AF patients is the CHADS</w:t>
      </w:r>
      <w:r w:rsidRPr="00B93A1F">
        <w:rPr>
          <w:sz w:val="22"/>
          <w:szCs w:val="22"/>
          <w:highlight w:val="lightGray"/>
          <w:vertAlign w:val="subscript"/>
        </w:rPr>
        <w:t>2</w:t>
      </w:r>
      <w:r w:rsidRPr="00B93A1F">
        <w:rPr>
          <w:sz w:val="22"/>
          <w:szCs w:val="22"/>
          <w:highlight w:val="lightGray"/>
        </w:rPr>
        <w:t xml:space="preserve"> insrument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 xml:space="preserve">6.1.5.1 </w:t>
      </w:r>
      <w:r w:rsidRPr="00B93A1F">
        <w:rPr>
          <w:sz w:val="22"/>
          <w:szCs w:val="22"/>
          <w:highlight w:val="lightGray"/>
        </w:rPr>
        <w:tab/>
      </w:r>
      <w:r w:rsidR="00AB6957" w:rsidRPr="00B93A1F">
        <w:rPr>
          <w:sz w:val="22"/>
          <w:szCs w:val="22"/>
          <w:highlight w:val="lightGray"/>
        </w:rPr>
        <w:tab/>
      </w:r>
      <w:r w:rsidRPr="00B93A1F">
        <w:rPr>
          <w:sz w:val="22"/>
          <w:szCs w:val="22"/>
          <w:highlight w:val="lightGray"/>
        </w:rPr>
        <w:t>CHADS</w:t>
      </w:r>
      <w:r w:rsidRPr="00B93A1F">
        <w:rPr>
          <w:sz w:val="22"/>
          <w:szCs w:val="22"/>
          <w:highlight w:val="lightGray"/>
          <w:vertAlign w:val="subscript"/>
        </w:rPr>
        <w:t>2</w:t>
      </w:r>
    </w:p>
    <w:p w:rsidR="003D3A44" w:rsidRPr="00B93A1F" w:rsidRDefault="003D3A44" w:rsidP="003D3A44">
      <w:pPr>
        <w:spacing w:line="360" w:lineRule="auto"/>
        <w:rPr>
          <w:sz w:val="22"/>
          <w:szCs w:val="22"/>
          <w:highlight w:val="lightGray"/>
        </w:rPr>
      </w:pPr>
      <w:r w:rsidRPr="00B93A1F">
        <w:rPr>
          <w:sz w:val="22"/>
          <w:szCs w:val="22"/>
          <w:highlight w:val="lightGray"/>
        </w:rPr>
        <w:t>The CHADS</w:t>
      </w:r>
      <w:r w:rsidRPr="00B93A1F">
        <w:rPr>
          <w:sz w:val="22"/>
          <w:szCs w:val="22"/>
          <w:highlight w:val="lightGray"/>
          <w:vertAlign w:val="subscript"/>
        </w:rPr>
        <w:t>2</w:t>
      </w:r>
      <w:r w:rsidRPr="00B93A1F">
        <w:rPr>
          <w:sz w:val="22"/>
          <w:szCs w:val="22"/>
          <w:highlight w:val="lightGray"/>
        </w:rPr>
        <w:t xml:space="preserve"> instrument produces a risk score for each patient ranging from zero to six points inclusive according to the criteria shown in Table 20:</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20:</w:t>
      </w:r>
      <w:r w:rsidRPr="00B93A1F">
        <w:rPr>
          <w:b/>
          <w:sz w:val="22"/>
          <w:szCs w:val="22"/>
          <w:highlight w:val="lightGray"/>
        </w:rPr>
        <w:tab/>
        <w:t>The criteria used in performing a CHADS</w:t>
      </w:r>
      <w:r w:rsidRPr="00B93A1F">
        <w:rPr>
          <w:b/>
          <w:sz w:val="22"/>
          <w:szCs w:val="22"/>
          <w:highlight w:val="lightGray"/>
          <w:vertAlign w:val="subscript"/>
        </w:rPr>
        <w:t>2</w:t>
      </w:r>
      <w:r w:rsidRPr="00B93A1F">
        <w:rPr>
          <w:b/>
          <w:sz w:val="22"/>
          <w:szCs w:val="22"/>
          <w:highlight w:val="lightGray"/>
        </w:rPr>
        <w:t xml:space="preserve"> assessment</w:t>
      </w:r>
    </w:p>
    <w:tbl>
      <w:tblPr>
        <w:tblStyle w:val="TableGrid"/>
        <w:tblW w:w="0" w:type="auto"/>
        <w:tblLook w:val="04A0" w:firstRow="1" w:lastRow="0" w:firstColumn="1" w:lastColumn="0" w:noHBand="0" w:noVBand="1"/>
      </w:tblPr>
      <w:tblGrid>
        <w:gridCol w:w="705"/>
        <w:gridCol w:w="2552"/>
        <w:gridCol w:w="803"/>
      </w:tblGrid>
      <w:tr w:rsidR="003D3A44" w:rsidRPr="00B93A1F" w:rsidTr="003D3A44">
        <w:tc>
          <w:tcPr>
            <w:tcW w:w="680" w:type="dxa"/>
          </w:tcPr>
          <w:p w:rsidR="003D3A44" w:rsidRPr="00B93A1F" w:rsidRDefault="003D3A44" w:rsidP="003D3A44">
            <w:pPr>
              <w:spacing w:line="360" w:lineRule="auto"/>
              <w:rPr>
                <w:b/>
                <w:sz w:val="22"/>
                <w:szCs w:val="22"/>
                <w:highlight w:val="lightGray"/>
              </w:rPr>
            </w:pPr>
            <w:r w:rsidRPr="00B93A1F">
              <w:rPr>
                <w:b/>
                <w:sz w:val="22"/>
                <w:szCs w:val="22"/>
                <w:highlight w:val="lightGray"/>
              </w:rPr>
              <w:t>Code</w:t>
            </w:r>
          </w:p>
        </w:tc>
        <w:tc>
          <w:tcPr>
            <w:tcW w:w="2552" w:type="dxa"/>
          </w:tcPr>
          <w:p w:rsidR="003D3A44" w:rsidRPr="00B93A1F" w:rsidRDefault="003D3A44" w:rsidP="003D3A44">
            <w:pPr>
              <w:spacing w:line="360" w:lineRule="auto"/>
              <w:rPr>
                <w:b/>
                <w:sz w:val="22"/>
                <w:szCs w:val="22"/>
                <w:highlight w:val="lightGray"/>
              </w:rPr>
            </w:pPr>
            <w:r w:rsidRPr="00B93A1F">
              <w:rPr>
                <w:b/>
                <w:sz w:val="22"/>
                <w:szCs w:val="22"/>
                <w:highlight w:val="lightGray"/>
              </w:rPr>
              <w:t>Condition</w:t>
            </w:r>
          </w:p>
        </w:tc>
        <w:tc>
          <w:tcPr>
            <w:tcW w:w="788" w:type="dxa"/>
          </w:tcPr>
          <w:p w:rsidR="003D3A44" w:rsidRPr="00B93A1F" w:rsidRDefault="003D3A44" w:rsidP="003D3A44">
            <w:pPr>
              <w:spacing w:line="360" w:lineRule="auto"/>
              <w:rPr>
                <w:b/>
                <w:sz w:val="22"/>
                <w:szCs w:val="22"/>
                <w:highlight w:val="lightGray"/>
              </w:rPr>
            </w:pPr>
            <w:r w:rsidRPr="00B93A1F">
              <w:rPr>
                <w:b/>
                <w:sz w:val="22"/>
                <w:szCs w:val="22"/>
                <w:highlight w:val="lightGray"/>
              </w:rPr>
              <w:t>Points</w:t>
            </w:r>
          </w:p>
        </w:tc>
      </w:tr>
      <w:tr w:rsidR="003D3A44" w:rsidRPr="00B93A1F" w:rsidTr="003D3A44">
        <w:tc>
          <w:tcPr>
            <w:tcW w:w="680" w:type="dxa"/>
          </w:tcPr>
          <w:p w:rsidR="003D3A44" w:rsidRPr="00B93A1F" w:rsidRDefault="003D3A44" w:rsidP="003D3A44">
            <w:pPr>
              <w:spacing w:line="360" w:lineRule="auto"/>
              <w:rPr>
                <w:b/>
                <w:sz w:val="22"/>
                <w:szCs w:val="22"/>
                <w:highlight w:val="lightGray"/>
              </w:rPr>
            </w:pPr>
            <w:r w:rsidRPr="00B93A1F">
              <w:rPr>
                <w:b/>
                <w:sz w:val="22"/>
                <w:szCs w:val="22"/>
                <w:highlight w:val="lightGray"/>
              </w:rPr>
              <w:t>C</w:t>
            </w:r>
          </w:p>
        </w:tc>
        <w:tc>
          <w:tcPr>
            <w:tcW w:w="2552" w:type="dxa"/>
          </w:tcPr>
          <w:p w:rsidR="003D3A44" w:rsidRPr="00B93A1F" w:rsidRDefault="003D3A44" w:rsidP="003D3A44">
            <w:pPr>
              <w:spacing w:line="360" w:lineRule="auto"/>
              <w:rPr>
                <w:sz w:val="22"/>
                <w:szCs w:val="22"/>
                <w:highlight w:val="lightGray"/>
              </w:rPr>
            </w:pPr>
            <w:r w:rsidRPr="00B93A1F">
              <w:rPr>
                <w:sz w:val="22"/>
                <w:szCs w:val="22"/>
                <w:highlight w:val="lightGray"/>
              </w:rPr>
              <w:t>Congestive heart failure</w:t>
            </w:r>
          </w:p>
        </w:tc>
        <w:tc>
          <w:tcPr>
            <w:tcW w:w="788" w:type="dxa"/>
          </w:tcPr>
          <w:p w:rsidR="003D3A44" w:rsidRPr="00B93A1F" w:rsidRDefault="003D3A44" w:rsidP="003D3A44">
            <w:pPr>
              <w:spacing w:line="360" w:lineRule="auto"/>
              <w:rPr>
                <w:sz w:val="22"/>
                <w:szCs w:val="22"/>
                <w:highlight w:val="lightGray"/>
              </w:rPr>
            </w:pPr>
            <w:r w:rsidRPr="00B93A1F">
              <w:rPr>
                <w:sz w:val="22"/>
                <w:szCs w:val="22"/>
                <w:highlight w:val="lightGray"/>
              </w:rPr>
              <w:t>1</w:t>
            </w:r>
          </w:p>
        </w:tc>
      </w:tr>
      <w:tr w:rsidR="003D3A44" w:rsidRPr="00B93A1F" w:rsidTr="003D3A44">
        <w:tc>
          <w:tcPr>
            <w:tcW w:w="680" w:type="dxa"/>
          </w:tcPr>
          <w:p w:rsidR="003D3A44" w:rsidRPr="00B93A1F" w:rsidRDefault="003D3A44" w:rsidP="003D3A44">
            <w:pPr>
              <w:spacing w:line="360" w:lineRule="auto"/>
              <w:rPr>
                <w:b/>
                <w:sz w:val="22"/>
                <w:szCs w:val="22"/>
                <w:highlight w:val="lightGray"/>
              </w:rPr>
            </w:pPr>
            <w:r w:rsidRPr="00B93A1F">
              <w:rPr>
                <w:b/>
                <w:sz w:val="22"/>
                <w:szCs w:val="22"/>
                <w:highlight w:val="lightGray"/>
              </w:rPr>
              <w:t>H</w:t>
            </w:r>
          </w:p>
        </w:tc>
        <w:tc>
          <w:tcPr>
            <w:tcW w:w="2552" w:type="dxa"/>
          </w:tcPr>
          <w:p w:rsidR="003D3A44" w:rsidRPr="00B93A1F" w:rsidRDefault="003D3A44" w:rsidP="003D3A44">
            <w:pPr>
              <w:spacing w:line="360" w:lineRule="auto"/>
              <w:rPr>
                <w:sz w:val="22"/>
                <w:szCs w:val="22"/>
                <w:highlight w:val="lightGray"/>
              </w:rPr>
            </w:pPr>
            <w:r w:rsidRPr="00B93A1F">
              <w:rPr>
                <w:sz w:val="22"/>
                <w:szCs w:val="22"/>
                <w:highlight w:val="lightGray"/>
              </w:rPr>
              <w:t>Hypertension</w:t>
            </w:r>
          </w:p>
        </w:tc>
        <w:tc>
          <w:tcPr>
            <w:tcW w:w="788" w:type="dxa"/>
          </w:tcPr>
          <w:p w:rsidR="003D3A44" w:rsidRPr="00B93A1F" w:rsidRDefault="003D3A44" w:rsidP="003D3A44">
            <w:pPr>
              <w:spacing w:line="360" w:lineRule="auto"/>
              <w:rPr>
                <w:sz w:val="22"/>
                <w:szCs w:val="22"/>
                <w:highlight w:val="lightGray"/>
              </w:rPr>
            </w:pPr>
            <w:r w:rsidRPr="00B93A1F">
              <w:rPr>
                <w:sz w:val="22"/>
                <w:szCs w:val="22"/>
                <w:highlight w:val="lightGray"/>
              </w:rPr>
              <w:t>1</w:t>
            </w:r>
          </w:p>
        </w:tc>
      </w:tr>
      <w:tr w:rsidR="003D3A44" w:rsidRPr="00B93A1F" w:rsidTr="003D3A44">
        <w:tc>
          <w:tcPr>
            <w:tcW w:w="680" w:type="dxa"/>
          </w:tcPr>
          <w:p w:rsidR="003D3A44" w:rsidRPr="00B93A1F" w:rsidRDefault="003D3A44" w:rsidP="003D3A44">
            <w:pPr>
              <w:spacing w:line="360" w:lineRule="auto"/>
              <w:rPr>
                <w:b/>
                <w:sz w:val="22"/>
                <w:szCs w:val="22"/>
                <w:highlight w:val="lightGray"/>
              </w:rPr>
            </w:pPr>
            <w:r w:rsidRPr="00B93A1F">
              <w:rPr>
                <w:b/>
                <w:sz w:val="22"/>
                <w:szCs w:val="22"/>
                <w:highlight w:val="lightGray"/>
              </w:rPr>
              <w:t>A</w:t>
            </w:r>
          </w:p>
        </w:tc>
        <w:tc>
          <w:tcPr>
            <w:tcW w:w="2552" w:type="dxa"/>
          </w:tcPr>
          <w:p w:rsidR="003D3A44" w:rsidRPr="00B93A1F" w:rsidRDefault="003D3A44" w:rsidP="003D3A44">
            <w:pPr>
              <w:spacing w:line="360" w:lineRule="auto"/>
              <w:rPr>
                <w:sz w:val="22"/>
                <w:szCs w:val="22"/>
                <w:highlight w:val="lightGray"/>
              </w:rPr>
            </w:pPr>
            <w:r w:rsidRPr="00B93A1F">
              <w:rPr>
                <w:sz w:val="22"/>
                <w:szCs w:val="22"/>
                <w:highlight w:val="lightGray"/>
              </w:rPr>
              <w:t>Age ≥ 75 years</w:t>
            </w:r>
          </w:p>
        </w:tc>
        <w:tc>
          <w:tcPr>
            <w:tcW w:w="788" w:type="dxa"/>
          </w:tcPr>
          <w:p w:rsidR="003D3A44" w:rsidRPr="00B93A1F" w:rsidRDefault="003D3A44" w:rsidP="003D3A44">
            <w:pPr>
              <w:spacing w:line="360" w:lineRule="auto"/>
              <w:rPr>
                <w:sz w:val="22"/>
                <w:szCs w:val="22"/>
                <w:highlight w:val="lightGray"/>
              </w:rPr>
            </w:pPr>
            <w:r w:rsidRPr="00B93A1F">
              <w:rPr>
                <w:sz w:val="22"/>
                <w:szCs w:val="22"/>
                <w:highlight w:val="lightGray"/>
              </w:rPr>
              <w:t>1</w:t>
            </w:r>
          </w:p>
        </w:tc>
      </w:tr>
      <w:tr w:rsidR="003D3A44" w:rsidRPr="00B93A1F" w:rsidTr="003D3A44">
        <w:tc>
          <w:tcPr>
            <w:tcW w:w="680" w:type="dxa"/>
          </w:tcPr>
          <w:p w:rsidR="003D3A44" w:rsidRPr="00B93A1F" w:rsidRDefault="003D3A44" w:rsidP="003D3A44">
            <w:pPr>
              <w:spacing w:line="360" w:lineRule="auto"/>
              <w:rPr>
                <w:b/>
                <w:sz w:val="22"/>
                <w:szCs w:val="22"/>
                <w:highlight w:val="lightGray"/>
              </w:rPr>
            </w:pPr>
            <w:r w:rsidRPr="00B93A1F">
              <w:rPr>
                <w:b/>
                <w:sz w:val="22"/>
                <w:szCs w:val="22"/>
                <w:highlight w:val="lightGray"/>
              </w:rPr>
              <w:t>D</w:t>
            </w:r>
          </w:p>
        </w:tc>
        <w:tc>
          <w:tcPr>
            <w:tcW w:w="2552" w:type="dxa"/>
          </w:tcPr>
          <w:p w:rsidR="003D3A44" w:rsidRPr="00B93A1F" w:rsidRDefault="003D3A44" w:rsidP="003D3A44">
            <w:pPr>
              <w:spacing w:line="360" w:lineRule="auto"/>
              <w:rPr>
                <w:sz w:val="22"/>
                <w:szCs w:val="22"/>
                <w:highlight w:val="lightGray"/>
              </w:rPr>
            </w:pPr>
            <w:r w:rsidRPr="00B93A1F">
              <w:rPr>
                <w:sz w:val="22"/>
                <w:szCs w:val="22"/>
                <w:highlight w:val="lightGray"/>
              </w:rPr>
              <w:t>Diabetes mellitus</w:t>
            </w:r>
          </w:p>
        </w:tc>
        <w:tc>
          <w:tcPr>
            <w:tcW w:w="788" w:type="dxa"/>
          </w:tcPr>
          <w:p w:rsidR="003D3A44" w:rsidRPr="00B93A1F" w:rsidRDefault="003D3A44" w:rsidP="003D3A44">
            <w:pPr>
              <w:spacing w:line="360" w:lineRule="auto"/>
              <w:rPr>
                <w:sz w:val="22"/>
                <w:szCs w:val="22"/>
                <w:highlight w:val="lightGray"/>
              </w:rPr>
            </w:pPr>
            <w:r w:rsidRPr="00B93A1F">
              <w:rPr>
                <w:sz w:val="22"/>
                <w:szCs w:val="22"/>
                <w:highlight w:val="lightGray"/>
              </w:rPr>
              <w:t>1</w:t>
            </w:r>
          </w:p>
        </w:tc>
      </w:tr>
      <w:tr w:rsidR="003D3A44" w:rsidRPr="00B93A1F" w:rsidTr="003D3A44">
        <w:tc>
          <w:tcPr>
            <w:tcW w:w="680" w:type="dxa"/>
          </w:tcPr>
          <w:p w:rsidR="003D3A44" w:rsidRPr="00B93A1F" w:rsidRDefault="003D3A44" w:rsidP="003D3A44">
            <w:pPr>
              <w:spacing w:line="360" w:lineRule="auto"/>
              <w:rPr>
                <w:b/>
                <w:sz w:val="22"/>
                <w:szCs w:val="22"/>
                <w:highlight w:val="lightGray"/>
              </w:rPr>
            </w:pPr>
            <w:r w:rsidRPr="00B93A1F">
              <w:rPr>
                <w:b/>
                <w:sz w:val="22"/>
                <w:szCs w:val="22"/>
                <w:highlight w:val="lightGray"/>
              </w:rPr>
              <w:t>S</w:t>
            </w:r>
            <w:r w:rsidRPr="00B93A1F">
              <w:rPr>
                <w:b/>
                <w:sz w:val="22"/>
                <w:szCs w:val="22"/>
                <w:highlight w:val="lightGray"/>
              </w:rPr>
              <w:softHyphen/>
            </w:r>
            <w:r w:rsidRPr="00B93A1F">
              <w:rPr>
                <w:b/>
                <w:sz w:val="22"/>
                <w:szCs w:val="22"/>
                <w:highlight w:val="lightGray"/>
                <w:vertAlign w:val="superscript"/>
              </w:rPr>
              <w:softHyphen/>
            </w:r>
            <w:r w:rsidRPr="00B93A1F">
              <w:rPr>
                <w:b/>
                <w:sz w:val="22"/>
                <w:szCs w:val="22"/>
                <w:highlight w:val="lightGray"/>
              </w:rPr>
              <w:softHyphen/>
            </w:r>
            <w:r w:rsidRPr="00B93A1F">
              <w:rPr>
                <w:b/>
                <w:sz w:val="22"/>
                <w:szCs w:val="22"/>
                <w:highlight w:val="lightGray"/>
                <w:vertAlign w:val="subscript"/>
              </w:rPr>
              <w:t>2</w:t>
            </w:r>
          </w:p>
        </w:tc>
        <w:tc>
          <w:tcPr>
            <w:tcW w:w="2552" w:type="dxa"/>
          </w:tcPr>
          <w:p w:rsidR="003D3A44" w:rsidRPr="00B93A1F" w:rsidRDefault="003D3A44" w:rsidP="003D3A44">
            <w:pPr>
              <w:spacing w:line="360" w:lineRule="auto"/>
              <w:rPr>
                <w:sz w:val="22"/>
                <w:szCs w:val="22"/>
                <w:highlight w:val="lightGray"/>
              </w:rPr>
            </w:pPr>
            <w:r w:rsidRPr="00B93A1F">
              <w:rPr>
                <w:sz w:val="22"/>
                <w:szCs w:val="22"/>
                <w:highlight w:val="lightGray"/>
              </w:rPr>
              <w:t>Prior stroke or TIA</w:t>
            </w:r>
          </w:p>
        </w:tc>
        <w:tc>
          <w:tcPr>
            <w:tcW w:w="788" w:type="dxa"/>
          </w:tcPr>
          <w:p w:rsidR="003D3A44" w:rsidRPr="00B93A1F" w:rsidRDefault="003D3A44" w:rsidP="003D3A44">
            <w:pPr>
              <w:keepNext/>
              <w:spacing w:line="360" w:lineRule="auto"/>
              <w:rPr>
                <w:sz w:val="22"/>
                <w:szCs w:val="22"/>
                <w:highlight w:val="lightGray"/>
              </w:rPr>
            </w:pPr>
            <w:r w:rsidRPr="00B93A1F">
              <w:rPr>
                <w:sz w:val="22"/>
                <w:szCs w:val="22"/>
                <w:highlight w:val="lightGray"/>
              </w:rPr>
              <w:t>2</w:t>
            </w:r>
          </w:p>
        </w:tc>
      </w:tr>
    </w:tbl>
    <w:p w:rsidR="003D3A44" w:rsidRPr="00B93A1F" w:rsidRDefault="003D3A44" w:rsidP="003D3A44">
      <w:pPr>
        <w:pStyle w:val="Heading5"/>
        <w:spacing w:line="360" w:lineRule="auto"/>
        <w:rPr>
          <w:rFonts w:ascii="Times New Roman" w:hAnsi="Times New Roman" w:cs="Times New Roman"/>
          <w:sz w:val="22"/>
          <w:szCs w:val="22"/>
          <w:highlight w:val="lightGray"/>
        </w:rPr>
      </w:pPr>
    </w:p>
    <w:p w:rsidR="00AB6957" w:rsidRPr="00B93A1F" w:rsidRDefault="00AB6957">
      <w:pPr>
        <w:rPr>
          <w:sz w:val="22"/>
          <w:szCs w:val="22"/>
          <w:highlight w:val="lightGray"/>
        </w:rPr>
      </w:pPr>
      <w:r w:rsidRPr="00B93A1F">
        <w:rPr>
          <w:sz w:val="22"/>
          <w:szCs w:val="22"/>
          <w:highlight w:val="lightGray"/>
        </w:rPr>
        <w:br w:type="page"/>
      </w:r>
    </w:p>
    <w:p w:rsidR="003D3A44" w:rsidRPr="00B93A1F" w:rsidRDefault="003D3A44" w:rsidP="0085086B">
      <w:pPr>
        <w:spacing w:line="360" w:lineRule="auto"/>
        <w:outlineLvl w:val="0"/>
        <w:rPr>
          <w:sz w:val="22"/>
          <w:szCs w:val="22"/>
          <w:highlight w:val="lightGray"/>
        </w:rPr>
      </w:pPr>
      <w:r w:rsidRPr="00B93A1F">
        <w:rPr>
          <w:sz w:val="22"/>
          <w:szCs w:val="22"/>
          <w:highlight w:val="lightGray"/>
        </w:rPr>
        <w:t>CHADS</w:t>
      </w:r>
      <w:r w:rsidRPr="00B93A1F">
        <w:rPr>
          <w:sz w:val="22"/>
          <w:szCs w:val="22"/>
          <w:highlight w:val="lightGray"/>
          <w:vertAlign w:val="subscript"/>
        </w:rPr>
        <w:t>2</w:t>
      </w:r>
      <w:r w:rsidRPr="00B93A1F">
        <w:rPr>
          <w:sz w:val="22"/>
          <w:szCs w:val="22"/>
          <w:highlight w:val="lightGray"/>
        </w:rPr>
        <w:t xml:space="preserve"> decision rule and choice of OACs</w:t>
      </w:r>
    </w:p>
    <w:p w:rsidR="003D3A44" w:rsidRPr="00B93A1F" w:rsidRDefault="003D3A44" w:rsidP="003D3A44">
      <w:pPr>
        <w:spacing w:line="360" w:lineRule="auto"/>
        <w:rPr>
          <w:sz w:val="22"/>
          <w:szCs w:val="22"/>
          <w:highlight w:val="lightGray"/>
        </w:rPr>
      </w:pPr>
      <w:r w:rsidRPr="00B93A1F">
        <w:rPr>
          <w:sz w:val="22"/>
          <w:szCs w:val="22"/>
          <w:highlight w:val="lightGray"/>
        </w:rPr>
        <w:t xml:space="preserve">Although dabigatran and rivaroxaban are generally considered to be very similar OACs in terms of costs, clinical effectiveness, and risk of major bleeding events, the indications provided in the NICE guidance for each OAC differ slightly. </w:t>
      </w:r>
    </w:p>
    <w:p w:rsidR="003D3A44" w:rsidRPr="00B93A1F" w:rsidRDefault="003D3A44" w:rsidP="003D3A44">
      <w:pPr>
        <w:spacing w:line="360" w:lineRule="auto"/>
        <w:rPr>
          <w:sz w:val="22"/>
          <w:szCs w:val="22"/>
          <w:highlight w:val="lightGray"/>
        </w:rPr>
      </w:pPr>
      <w:r w:rsidRPr="00B93A1F">
        <w:rPr>
          <w:sz w:val="22"/>
          <w:szCs w:val="22"/>
          <w:highlight w:val="lightGray"/>
        </w:rPr>
        <w:t>The guidance for rivaraoxaban states:</w:t>
      </w:r>
    </w:p>
    <w:p w:rsidR="003D3A44" w:rsidRPr="00B93A1F" w:rsidRDefault="003D3A44" w:rsidP="003D3A44">
      <w:pPr>
        <w:spacing w:line="360" w:lineRule="auto"/>
        <w:ind w:left="720"/>
        <w:rPr>
          <w:sz w:val="22"/>
          <w:szCs w:val="22"/>
          <w:highlight w:val="lightGray"/>
        </w:rPr>
      </w:pPr>
      <w:r w:rsidRPr="00B93A1F">
        <w:rPr>
          <w:sz w:val="22"/>
          <w:szCs w:val="22"/>
          <w:highlight w:val="lightGray"/>
        </w:rPr>
        <w:t>Rivaroxaban is recommended as an option for the prevention of stroke and systemic embolism within its licensed indication, that is, people with nonvalvular atrial fibrillation with one or more risk factors such as</w:t>
      </w:r>
    </w:p>
    <w:p w:rsidR="003D3A44" w:rsidRPr="00B93A1F" w:rsidRDefault="003D3A44" w:rsidP="003D3A44">
      <w:pPr>
        <w:pStyle w:val="ListParagraph"/>
        <w:numPr>
          <w:ilvl w:val="0"/>
          <w:numId w:val="44"/>
        </w:numPr>
        <w:spacing w:line="360" w:lineRule="auto"/>
        <w:rPr>
          <w:sz w:val="22"/>
          <w:szCs w:val="22"/>
          <w:highlight w:val="lightGray"/>
        </w:rPr>
      </w:pPr>
      <w:r w:rsidRPr="00B93A1F">
        <w:rPr>
          <w:sz w:val="22"/>
          <w:szCs w:val="22"/>
          <w:highlight w:val="lightGray"/>
        </w:rPr>
        <w:t>Congestive heart failure</w:t>
      </w:r>
    </w:p>
    <w:p w:rsidR="003D3A44" w:rsidRPr="00B93A1F" w:rsidRDefault="003D3A44" w:rsidP="003D3A44">
      <w:pPr>
        <w:pStyle w:val="ListParagraph"/>
        <w:numPr>
          <w:ilvl w:val="0"/>
          <w:numId w:val="44"/>
        </w:numPr>
        <w:spacing w:line="360" w:lineRule="auto"/>
        <w:rPr>
          <w:sz w:val="22"/>
          <w:szCs w:val="22"/>
          <w:highlight w:val="lightGray"/>
        </w:rPr>
      </w:pPr>
      <w:r w:rsidRPr="00B93A1F">
        <w:rPr>
          <w:sz w:val="22"/>
          <w:szCs w:val="22"/>
          <w:highlight w:val="lightGray"/>
        </w:rPr>
        <w:t>Hypertension</w:t>
      </w:r>
    </w:p>
    <w:p w:rsidR="003D3A44" w:rsidRPr="00B93A1F" w:rsidRDefault="003D3A44" w:rsidP="003D3A44">
      <w:pPr>
        <w:pStyle w:val="ListParagraph"/>
        <w:numPr>
          <w:ilvl w:val="0"/>
          <w:numId w:val="44"/>
        </w:numPr>
        <w:spacing w:line="360" w:lineRule="auto"/>
        <w:rPr>
          <w:sz w:val="22"/>
          <w:szCs w:val="22"/>
          <w:highlight w:val="lightGray"/>
        </w:rPr>
      </w:pPr>
      <w:r w:rsidRPr="00B93A1F">
        <w:rPr>
          <w:sz w:val="22"/>
          <w:szCs w:val="22"/>
          <w:highlight w:val="lightGray"/>
        </w:rPr>
        <w:t xml:space="preserve">Age 75 or older </w:t>
      </w:r>
    </w:p>
    <w:p w:rsidR="003D3A44" w:rsidRPr="00B93A1F" w:rsidRDefault="003D3A44" w:rsidP="003D3A44">
      <w:pPr>
        <w:pStyle w:val="ListParagraph"/>
        <w:numPr>
          <w:ilvl w:val="0"/>
          <w:numId w:val="44"/>
        </w:numPr>
        <w:spacing w:line="360" w:lineRule="auto"/>
        <w:rPr>
          <w:sz w:val="22"/>
          <w:szCs w:val="22"/>
          <w:highlight w:val="lightGray"/>
        </w:rPr>
      </w:pPr>
      <w:r w:rsidRPr="00B93A1F">
        <w:rPr>
          <w:sz w:val="22"/>
          <w:szCs w:val="22"/>
          <w:highlight w:val="lightGray"/>
        </w:rPr>
        <w:t>Diabetes mellitus</w:t>
      </w:r>
    </w:p>
    <w:p w:rsidR="003D3A44" w:rsidRPr="00B93A1F" w:rsidRDefault="003D3A44" w:rsidP="003D3A44">
      <w:pPr>
        <w:pStyle w:val="ListParagraph"/>
        <w:numPr>
          <w:ilvl w:val="0"/>
          <w:numId w:val="44"/>
        </w:numPr>
        <w:spacing w:line="360" w:lineRule="auto"/>
        <w:rPr>
          <w:sz w:val="22"/>
          <w:szCs w:val="22"/>
          <w:highlight w:val="lightGray"/>
        </w:rPr>
      </w:pPr>
      <w:r w:rsidRPr="00B93A1F">
        <w:rPr>
          <w:sz w:val="22"/>
          <w:szCs w:val="22"/>
          <w:highlight w:val="lightGray"/>
        </w:rPr>
        <w:t>Prior stroke or transient ishaemic attack</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NICE&lt;/Author&gt;&lt;Year&gt;2012&lt;/Year&gt;&lt;RecNum&gt;55&lt;/RecNum&gt;&lt;IDText&gt;Atrial fibrillation (stroke prevention) - rivaroxaban&lt;/IDText&gt;&lt;MDL Ref_Type="Report"&gt;&lt;Ref_Type&gt;Report&lt;/Ref_Type&gt;&lt;Ref_ID&gt;55&lt;/Ref_ID&gt;&lt;Title_Primary&gt;Atrial fibrillation (stroke prevention) - rivaroxaban&lt;/Title_Primary&gt;&lt;Authors_Primary&gt;NICE&lt;/Authors_Primary&gt;&lt;Date_Primary&gt;2012&lt;/Date_Primary&gt;&lt;Keywords&gt;andy&lt;/Keywords&gt;&lt;Keywords&gt;- 101&lt;/Keywords&gt;&lt;Keywords&gt;Atrial fibrillation&lt;/Keywords&gt;&lt;Keywords&gt;stroke&lt;/Keywords&gt;&lt;Keywords&gt;prevention&lt;/Keywords&gt;&lt;Reprint&gt;Not in File&lt;/Reprint&gt;&lt;Web_URL&gt;&lt;u&gt;http://guidance.nice.org.uk/TA/Wave24/18.&lt;/u&gt;  [Accessed 18.01.12]&lt;/Web_URL&gt;&lt;ZZ_WorkformID&gt;24&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47</w:t>
      </w:r>
      <w:r w:rsidR="00FC2DC5" w:rsidRPr="00B93A1F">
        <w:rPr>
          <w:sz w:val="22"/>
          <w:szCs w:val="22"/>
          <w:highlight w:val="lightGray"/>
        </w:rPr>
        <w:fldChar w:fldCharType="end"/>
      </w:r>
    </w:p>
    <w:p w:rsidR="003D3A44" w:rsidRPr="00B93A1F" w:rsidRDefault="003D3A44" w:rsidP="003D3A44">
      <w:pPr>
        <w:pStyle w:val="ListParagraph"/>
        <w:spacing w:line="360" w:lineRule="auto"/>
        <w:ind w:left="1080"/>
        <w:rPr>
          <w:sz w:val="22"/>
          <w:szCs w:val="22"/>
          <w:highlight w:val="lightGray"/>
        </w:rPr>
      </w:pPr>
    </w:p>
    <w:p w:rsidR="003D3A44" w:rsidRPr="00B93A1F" w:rsidRDefault="003D3A44" w:rsidP="003D3A44">
      <w:pPr>
        <w:spacing w:line="360" w:lineRule="auto"/>
        <w:rPr>
          <w:sz w:val="22"/>
          <w:szCs w:val="22"/>
          <w:highlight w:val="lightGray"/>
        </w:rPr>
      </w:pPr>
      <w:r w:rsidRPr="00B93A1F">
        <w:rPr>
          <w:sz w:val="22"/>
          <w:szCs w:val="22"/>
          <w:highlight w:val="lightGray"/>
        </w:rPr>
        <w:t>It is noted that this guidance is equivalent to stating that rivaroxaban is recommended for atrial fibrillation patients with a CHADS</w:t>
      </w:r>
      <w:r w:rsidRPr="00B93A1F">
        <w:rPr>
          <w:sz w:val="22"/>
          <w:szCs w:val="22"/>
          <w:highlight w:val="lightGray"/>
          <w:vertAlign w:val="subscript"/>
        </w:rPr>
        <w:t>2</w:t>
      </w:r>
      <w:r w:rsidRPr="00B93A1F">
        <w:rPr>
          <w:sz w:val="22"/>
          <w:szCs w:val="22"/>
          <w:highlight w:val="lightGray"/>
        </w:rPr>
        <w:t xml:space="preserve"> score of one point or more. </w:t>
      </w:r>
      <w:r w:rsidRPr="00B93A1F">
        <w:rPr>
          <w:sz w:val="22"/>
          <w:szCs w:val="22"/>
          <w:highlight w:val="lightGray"/>
          <w:vertAlign w:val="subscript"/>
        </w:rPr>
        <w:t xml:space="preserve"> </w:t>
      </w:r>
    </w:p>
    <w:p w:rsidR="003D3A44" w:rsidRPr="00B93A1F" w:rsidRDefault="003D3A44" w:rsidP="003D3A44">
      <w:pPr>
        <w:spacing w:line="360" w:lineRule="auto"/>
        <w:rPr>
          <w:sz w:val="22"/>
          <w:szCs w:val="22"/>
          <w:highlight w:val="lightGray"/>
        </w:rPr>
      </w:pPr>
      <w:r w:rsidRPr="00B93A1F">
        <w:rPr>
          <w:sz w:val="22"/>
          <w:szCs w:val="22"/>
          <w:highlight w:val="lightGray"/>
        </w:rPr>
        <w:t>The guidance for dabigatran states that:</w:t>
      </w:r>
    </w:p>
    <w:p w:rsidR="003D3A44" w:rsidRPr="00B93A1F" w:rsidRDefault="003D3A44" w:rsidP="003D3A44">
      <w:pPr>
        <w:spacing w:line="360" w:lineRule="auto"/>
        <w:ind w:left="720"/>
        <w:rPr>
          <w:sz w:val="22"/>
          <w:szCs w:val="22"/>
          <w:highlight w:val="lightGray"/>
        </w:rPr>
      </w:pPr>
      <w:r w:rsidRPr="00B93A1F">
        <w:rPr>
          <w:sz w:val="22"/>
          <w:szCs w:val="22"/>
          <w:highlight w:val="lightGray"/>
        </w:rPr>
        <w:t>Dabigatran etexilate is recommended as an option for the prevention of stroke and systemic embolism within its licensed indication, that is, in people with nonvalvular atrial fibrillation with one or more of the following risk factors:</w:t>
      </w:r>
    </w:p>
    <w:p w:rsidR="003D3A44" w:rsidRPr="00B93A1F" w:rsidRDefault="003D3A44" w:rsidP="003D3A44">
      <w:pPr>
        <w:pStyle w:val="ListParagraph"/>
        <w:numPr>
          <w:ilvl w:val="0"/>
          <w:numId w:val="43"/>
        </w:numPr>
        <w:spacing w:line="360" w:lineRule="auto"/>
        <w:rPr>
          <w:rFonts w:eastAsiaTheme="majorEastAsia"/>
          <w:b/>
          <w:bCs/>
          <w:sz w:val="22"/>
          <w:szCs w:val="22"/>
          <w:highlight w:val="lightGray"/>
        </w:rPr>
      </w:pPr>
      <w:r w:rsidRPr="00B93A1F">
        <w:rPr>
          <w:sz w:val="22"/>
          <w:szCs w:val="22"/>
          <w:highlight w:val="lightGray"/>
        </w:rPr>
        <w:t>Previous stroke, transient ischaemic attach or systemic embolism</w:t>
      </w:r>
    </w:p>
    <w:p w:rsidR="003D3A44" w:rsidRPr="00B93A1F" w:rsidRDefault="003D3A44" w:rsidP="003D3A44">
      <w:pPr>
        <w:pStyle w:val="ListParagraph"/>
        <w:numPr>
          <w:ilvl w:val="0"/>
          <w:numId w:val="43"/>
        </w:numPr>
        <w:spacing w:line="360" w:lineRule="auto"/>
        <w:rPr>
          <w:rFonts w:eastAsiaTheme="majorEastAsia"/>
          <w:b/>
          <w:bCs/>
          <w:sz w:val="22"/>
          <w:szCs w:val="22"/>
          <w:highlight w:val="lightGray"/>
        </w:rPr>
      </w:pPr>
      <w:r w:rsidRPr="00B93A1F">
        <w:rPr>
          <w:sz w:val="22"/>
          <w:szCs w:val="22"/>
          <w:highlight w:val="lightGray"/>
        </w:rPr>
        <w:t>Left ventricular ejection fraction below 40%</w:t>
      </w:r>
    </w:p>
    <w:p w:rsidR="003D3A44" w:rsidRPr="00B93A1F" w:rsidRDefault="003D3A44" w:rsidP="003D3A44">
      <w:pPr>
        <w:pStyle w:val="ListParagraph"/>
        <w:numPr>
          <w:ilvl w:val="0"/>
          <w:numId w:val="43"/>
        </w:numPr>
        <w:spacing w:line="360" w:lineRule="auto"/>
        <w:rPr>
          <w:rFonts w:eastAsiaTheme="majorEastAsia"/>
          <w:b/>
          <w:bCs/>
          <w:sz w:val="22"/>
          <w:szCs w:val="22"/>
          <w:highlight w:val="lightGray"/>
        </w:rPr>
      </w:pPr>
      <w:r w:rsidRPr="00B93A1F">
        <w:rPr>
          <w:sz w:val="22"/>
          <w:szCs w:val="22"/>
          <w:highlight w:val="lightGray"/>
        </w:rPr>
        <w:t>Symptomatic heart failure of Ney York Heart Association (NYHA) class 2 or above</w:t>
      </w:r>
    </w:p>
    <w:p w:rsidR="003D3A44" w:rsidRPr="00B93A1F" w:rsidRDefault="003D3A44" w:rsidP="003D3A44">
      <w:pPr>
        <w:pStyle w:val="ListParagraph"/>
        <w:numPr>
          <w:ilvl w:val="0"/>
          <w:numId w:val="43"/>
        </w:numPr>
        <w:spacing w:line="360" w:lineRule="auto"/>
        <w:rPr>
          <w:rFonts w:eastAsiaTheme="majorEastAsia"/>
          <w:b/>
          <w:bCs/>
          <w:sz w:val="22"/>
          <w:szCs w:val="22"/>
          <w:highlight w:val="lightGray"/>
        </w:rPr>
      </w:pPr>
      <w:r w:rsidRPr="00B93A1F">
        <w:rPr>
          <w:sz w:val="22"/>
          <w:szCs w:val="22"/>
          <w:highlight w:val="lightGray"/>
        </w:rPr>
        <w:t>Age 75 year or older</w:t>
      </w:r>
    </w:p>
    <w:p w:rsidR="003D3A44" w:rsidRPr="00B93A1F" w:rsidRDefault="003D3A44" w:rsidP="003D3A44">
      <w:pPr>
        <w:pStyle w:val="ListParagraph"/>
        <w:numPr>
          <w:ilvl w:val="0"/>
          <w:numId w:val="43"/>
        </w:numPr>
        <w:spacing w:line="360" w:lineRule="auto"/>
        <w:rPr>
          <w:rFonts w:eastAsiaTheme="majorEastAsia"/>
          <w:b/>
          <w:bCs/>
          <w:sz w:val="22"/>
          <w:szCs w:val="22"/>
          <w:highlight w:val="lightGray"/>
        </w:rPr>
      </w:pPr>
      <w:r w:rsidRPr="00B93A1F">
        <w:rPr>
          <w:sz w:val="22"/>
          <w:szCs w:val="22"/>
          <w:highlight w:val="lightGray"/>
        </w:rPr>
        <w:t>Age 65 years or older with one of the following: diabetes mellitus, coronary artery disease or hypertension</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Year&gt;2011&lt;/Year&gt;&lt;RecNum&gt;19824&lt;/RecNum&gt;&lt;IDText&gt;Dabigatran etexilate for the prevention of stroke and systemic embolism in atrial fibrillation&lt;/IDText&gt;&lt;MDL Ref_Type="Electronic Citation"&gt;&lt;Ref_Type&gt;Electronic Citation&lt;/Ref_Type&gt;&lt;Ref_ID&gt;19824&lt;/Ref_ID&gt;&lt;Title_Primary&gt;Dabigatran etexilate for the prevention of stroke and systemic embolism in atrial fibrillation&lt;/Title_Primary&gt;&lt;Date_Primary&gt;2011&lt;/Date_Primary&gt;&lt;Keywords&gt;prevention&lt;/Keywords&gt;&lt;Keywords&gt;stroke&lt;/Keywords&gt;&lt;Keywords&gt;embolism&lt;/Keywords&gt;&lt;Keywords&gt;Atrial fibrillation&lt;/Keywords&gt;&lt;Reprint&gt;Not in File&lt;/Reprint&gt;&lt;Periodical&gt;NICE&lt;/Periodical&gt;&lt;Web_URL&gt;&lt;f name="Calibri"&gt;&lt;u&gt;http://www.nice.org.uk/nicemedia/live/12225/56899/56899.pdf&lt;/u&gt;&lt;/f&gt;&lt;/Web_URL&gt;&lt;ZZ_JournalFull&gt;&lt;f name="System"&gt;NICE&lt;/f&gt;&lt;/ZZ_JournalFull&gt;&lt;ZZ_WorkformID&gt;34&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2</w:t>
      </w:r>
      <w:r w:rsidR="00FC2DC5" w:rsidRPr="00B93A1F">
        <w:rPr>
          <w:sz w:val="22"/>
          <w:szCs w:val="22"/>
          <w:highlight w:val="lightGray"/>
        </w:rPr>
        <w:fldChar w:fldCharType="end"/>
      </w:r>
    </w:p>
    <w:p w:rsidR="00441E34" w:rsidRPr="00B93A1F" w:rsidRDefault="00441E34" w:rsidP="00441E34">
      <w:pPr>
        <w:spacing w:line="360" w:lineRule="auto"/>
        <w:ind w:left="720"/>
        <w:rPr>
          <w:rFonts w:eastAsiaTheme="majorEastAsia"/>
          <w:b/>
          <w:bCs/>
          <w:sz w:val="22"/>
          <w:szCs w:val="22"/>
          <w:highlight w:val="lightGray"/>
        </w:rPr>
      </w:pPr>
    </w:p>
    <w:p w:rsidR="003D3A44" w:rsidRPr="00B93A1F" w:rsidRDefault="003D3A44" w:rsidP="00AB6957">
      <w:pPr>
        <w:spacing w:line="360" w:lineRule="auto"/>
        <w:jc w:val="both"/>
        <w:rPr>
          <w:sz w:val="22"/>
          <w:szCs w:val="22"/>
          <w:highlight w:val="lightGray"/>
        </w:rPr>
      </w:pPr>
      <w:r w:rsidRPr="00B93A1F">
        <w:rPr>
          <w:sz w:val="22"/>
          <w:szCs w:val="22"/>
          <w:highlight w:val="lightGray"/>
        </w:rPr>
        <w:t>It is noted that an implication of the guidance is that dabigatran is indicated in patients who have a CHADS</w:t>
      </w:r>
      <w:r w:rsidRPr="00B93A1F">
        <w:rPr>
          <w:sz w:val="22"/>
          <w:szCs w:val="22"/>
          <w:highlight w:val="lightGray"/>
          <w:vertAlign w:val="subscript"/>
        </w:rPr>
        <w:t>2</w:t>
      </w:r>
      <w:r w:rsidRPr="00B93A1F">
        <w:rPr>
          <w:sz w:val="22"/>
          <w:szCs w:val="22"/>
          <w:highlight w:val="lightGray"/>
        </w:rPr>
        <w:t xml:space="preserve"> score of one point or more if they are aged 65 years or older. In people aged under 65 years, the correspondence between CHADS</w:t>
      </w:r>
      <w:r w:rsidRPr="00B93A1F">
        <w:rPr>
          <w:sz w:val="22"/>
          <w:szCs w:val="22"/>
          <w:highlight w:val="lightGray"/>
          <w:vertAlign w:val="subscript"/>
        </w:rPr>
        <w:t>2</w:t>
      </w:r>
      <w:r w:rsidRPr="00B93A1F">
        <w:rPr>
          <w:sz w:val="22"/>
          <w:szCs w:val="22"/>
          <w:highlight w:val="lightGray"/>
        </w:rPr>
        <w:t xml:space="preserve"> score and OAC decision is not clear cut. For simplicity, and because the mathematical model developed does not model the progression of each individual disease state that is incorporated in the CHADS</w:t>
      </w:r>
      <w:r w:rsidRPr="00B93A1F">
        <w:rPr>
          <w:sz w:val="22"/>
          <w:szCs w:val="22"/>
          <w:highlight w:val="lightGray"/>
          <w:vertAlign w:val="subscript"/>
        </w:rPr>
        <w:t>2</w:t>
      </w:r>
      <w:r w:rsidRPr="00B93A1F">
        <w:rPr>
          <w:sz w:val="22"/>
          <w:szCs w:val="22"/>
          <w:highlight w:val="lightGray"/>
        </w:rPr>
        <w:t xml:space="preserve"> score, the mathematical model will only be run in patients aged 65 years or over when considering dabigatran as the OAC of choice.</w:t>
      </w:r>
    </w:p>
    <w:p w:rsidR="00441E34" w:rsidRPr="00B93A1F" w:rsidRDefault="00441E3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Based on the above NICE recommendations, recent ESC guidance</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NICE&lt;/Author&gt;&lt;Year&gt;2012&lt;/Year&gt;&lt;RecNum&gt;55&lt;/RecNum&gt;&lt;IDText&gt;Atrial fibrillation (stroke prevention) - rivaroxaban&lt;/IDText&gt;&lt;MDL Ref_Type="Report"&gt;&lt;Ref_Type&gt;Report&lt;/Ref_Type&gt;&lt;Ref_ID&gt;55&lt;/Ref_ID&gt;&lt;Title_Primary&gt;Atrial fibrillation (stroke prevention) - rivaroxaban&lt;/Title_Primary&gt;&lt;Authors_Primary&gt;NICE&lt;/Authors_Primary&gt;&lt;Date_Primary&gt;2012&lt;/Date_Primary&gt;&lt;Keywords&gt;andy&lt;/Keywords&gt;&lt;Keywords&gt;- 101&lt;/Keywords&gt;&lt;Keywords&gt;Atrial fibrillation&lt;/Keywords&gt;&lt;Keywords&gt;stroke&lt;/Keywords&gt;&lt;Keywords&gt;prevention&lt;/Keywords&gt;&lt;Reprint&gt;Not in File&lt;/Reprint&gt;&lt;Web_URL&gt;&lt;u&gt;http://guidance.nice.org.uk/TA/Wave24/18.&lt;/u&gt;  [Accessed 18.01.12]&lt;/Web_URL&gt;&lt;ZZ_WorkformID&gt;24&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47</w:t>
      </w:r>
      <w:r w:rsidR="00FC2DC5" w:rsidRPr="00B93A1F">
        <w:rPr>
          <w:sz w:val="22"/>
          <w:szCs w:val="22"/>
          <w:highlight w:val="lightGray"/>
        </w:rPr>
        <w:fldChar w:fldCharType="end"/>
      </w:r>
      <w:r w:rsidRPr="00B93A1F">
        <w:rPr>
          <w:sz w:val="22"/>
          <w:szCs w:val="22"/>
          <w:highlight w:val="lightGray"/>
        </w:rPr>
        <w:t xml:space="preserve"> and broad recognition that warfarin carries a higher risk of major bleeding events for most patient groups than either dabigatran or rivaroxaban</w:t>
      </w:r>
      <w:r w:rsidR="00FC2DC5" w:rsidRPr="00B93A1F">
        <w:rPr>
          <w:sz w:val="22"/>
          <w:szCs w:val="22"/>
          <w:highlight w:val="lightGray"/>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sidRPr="00B93A1F">
        <w:rPr>
          <w:sz w:val="22"/>
          <w:szCs w:val="22"/>
          <w:highlight w:val="lightGray"/>
        </w:rPr>
        <w:instrText xml:space="preserve"> ADDIN REFMGR.CITE </w:instrText>
      </w:r>
      <w:r w:rsidR="00FC2DC5" w:rsidRPr="00B93A1F">
        <w:rPr>
          <w:sz w:val="22"/>
          <w:szCs w:val="22"/>
          <w:highlight w:val="lightGray"/>
        </w:rPr>
        <w:fldChar w:fldCharType="begin">
          <w:fldData xml:space="preserve">PFJlZm1hbj48Q2l0ZT48QXV0aG9yPkRldmVsb3BlZCB3aXRoIHRoZSBzcGVjaWFsIGNvbnRyaWJ1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</w:fldData>
        </w:fldChar>
      </w:r>
      <w:r w:rsidR="00C555BF" w:rsidRPr="00B93A1F">
        <w:rPr>
          <w:sz w:val="22"/>
          <w:szCs w:val="22"/>
          <w:highlight w:val="lightGray"/>
        </w:rPr>
        <w:instrText xml:space="preserve"> ADDIN EN.CITE.DATA </w:instrText>
      </w:r>
      <w:r w:rsidR="00FC2DC5" w:rsidRPr="00B93A1F">
        <w:rPr>
          <w:sz w:val="22"/>
          <w:szCs w:val="22"/>
          <w:highlight w:val="lightGray"/>
        </w:rPr>
      </w:r>
      <w:r w:rsidR="00FC2DC5" w:rsidRPr="00B93A1F">
        <w:rPr>
          <w:sz w:val="22"/>
          <w:szCs w:val="22"/>
          <w:highlight w:val="lightGray"/>
        </w:rPr>
        <w:fldChar w:fldCharType="end"/>
      </w:r>
      <w:r w:rsidR="00FC2DC5" w:rsidRPr="00B93A1F">
        <w:rPr>
          <w:sz w:val="22"/>
          <w:szCs w:val="22"/>
          <w:highlight w:val="lightGray"/>
        </w:rPr>
      </w:r>
      <w:r w:rsidR="00FC2DC5" w:rsidRPr="00B93A1F">
        <w:rPr>
          <w:sz w:val="22"/>
          <w:szCs w:val="22"/>
          <w:highlight w:val="lightGray"/>
        </w:rPr>
        <w:fldChar w:fldCharType="separate"/>
      </w:r>
      <w:r w:rsidR="005A1380" w:rsidRPr="00B93A1F">
        <w:rPr>
          <w:noProof/>
          <w:sz w:val="22"/>
          <w:szCs w:val="22"/>
          <w:highlight w:val="lightGray"/>
          <w:vertAlign w:val="superscript"/>
        </w:rPr>
        <w:t>6</w:t>
      </w:r>
      <w:r w:rsidR="00FC2DC5" w:rsidRPr="00B93A1F">
        <w:rPr>
          <w:sz w:val="22"/>
          <w:szCs w:val="22"/>
          <w:highlight w:val="lightGray"/>
        </w:rPr>
        <w:fldChar w:fldCharType="end"/>
      </w:r>
      <w:r w:rsidRPr="00B93A1F">
        <w:rPr>
          <w:sz w:val="22"/>
          <w:szCs w:val="22"/>
          <w:highlight w:val="lightGray"/>
        </w:rPr>
        <w:t xml:space="preserve"> difference CHADS</w:t>
      </w:r>
      <w:r w:rsidRPr="00B93A1F">
        <w:rPr>
          <w:sz w:val="22"/>
          <w:szCs w:val="22"/>
          <w:highlight w:val="lightGray"/>
          <w:vertAlign w:val="subscript"/>
        </w:rPr>
        <w:t>2</w:t>
      </w:r>
      <w:r w:rsidRPr="00B93A1F">
        <w:rPr>
          <w:sz w:val="22"/>
          <w:szCs w:val="22"/>
          <w:highlight w:val="lightGray"/>
        </w:rPr>
        <w:t xml:space="preserve"> thresholds were used for each OAC, as shown in Table 21 below.</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21:</w:t>
      </w:r>
      <w:r w:rsidRPr="00B93A1F">
        <w:rPr>
          <w:b/>
          <w:sz w:val="22"/>
          <w:szCs w:val="22"/>
          <w:highlight w:val="lightGray"/>
        </w:rPr>
        <w:tab/>
        <w:t>The assumed level of CHADS</w:t>
      </w:r>
      <w:r w:rsidRPr="00B93A1F">
        <w:rPr>
          <w:b/>
          <w:sz w:val="22"/>
          <w:szCs w:val="22"/>
          <w:highlight w:val="lightGray"/>
          <w:vertAlign w:val="subscript"/>
        </w:rPr>
        <w:t>2</w:t>
      </w:r>
      <w:r w:rsidRPr="00B93A1F">
        <w:rPr>
          <w:b/>
          <w:sz w:val="22"/>
          <w:szCs w:val="22"/>
          <w:highlight w:val="lightGray"/>
        </w:rPr>
        <w:t xml:space="preserve"> at which </w:t>
      </w:r>
      <w:r w:rsidR="00341BE4" w:rsidRPr="00B93A1F">
        <w:rPr>
          <w:b/>
          <w:sz w:val="22"/>
          <w:szCs w:val="22"/>
          <w:highlight w:val="lightGray"/>
        </w:rPr>
        <w:t>specific OAC would be performed</w:t>
      </w:r>
    </w:p>
    <w:tbl>
      <w:tblPr>
        <w:tblStyle w:val="TableGrid"/>
        <w:tblW w:w="0" w:type="auto"/>
        <w:tblLook w:val="04A0" w:firstRow="1" w:lastRow="0" w:firstColumn="1" w:lastColumn="0" w:noHBand="0" w:noVBand="1"/>
      </w:tblPr>
      <w:tblGrid>
        <w:gridCol w:w="2310"/>
        <w:gridCol w:w="2310"/>
        <w:gridCol w:w="2311"/>
        <w:gridCol w:w="2311"/>
      </w:tblGrid>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CHADS</w:t>
            </w:r>
            <w:r w:rsidRPr="00B93A1F">
              <w:rPr>
                <w:sz w:val="22"/>
                <w:szCs w:val="22"/>
                <w:highlight w:val="lightGray"/>
                <w:vertAlign w:val="subscript"/>
              </w:rPr>
              <w:t>2</w:t>
            </w:r>
            <w:r w:rsidRPr="00B93A1F">
              <w:rPr>
                <w:sz w:val="22"/>
                <w:szCs w:val="22"/>
                <w:highlight w:val="lightGray"/>
              </w:rPr>
              <w:t xml:space="preserve"> score</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Prescribe Dabigatran</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Prescribe Warfarin</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Prescribe Rivaroxaban</w:t>
            </w:r>
          </w:p>
        </w:tc>
      </w:tr>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No</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No</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No</w:t>
            </w:r>
          </w:p>
        </w:tc>
      </w:tr>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1</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Yes (age 65 or over)</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No</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Yes</w:t>
            </w:r>
          </w:p>
        </w:tc>
      </w:tr>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2 or more</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Yes</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Yes</w:t>
            </w:r>
          </w:p>
        </w:tc>
        <w:tc>
          <w:tcPr>
            <w:tcW w:w="2311" w:type="dxa"/>
          </w:tcPr>
          <w:p w:rsidR="003D3A44" w:rsidRPr="00B93A1F" w:rsidRDefault="003D3A44" w:rsidP="003D3A44">
            <w:pPr>
              <w:keepNext/>
              <w:spacing w:line="360" w:lineRule="auto"/>
              <w:rPr>
                <w:sz w:val="22"/>
                <w:szCs w:val="22"/>
                <w:highlight w:val="lightGray"/>
              </w:rPr>
            </w:pPr>
            <w:r w:rsidRPr="00B93A1F">
              <w:rPr>
                <w:sz w:val="22"/>
                <w:szCs w:val="22"/>
                <w:highlight w:val="lightGray"/>
              </w:rPr>
              <w:t>Yes</w:t>
            </w:r>
          </w:p>
        </w:tc>
      </w:tr>
    </w:tbl>
    <w:p w:rsidR="003D3A44" w:rsidRPr="00B93A1F" w:rsidRDefault="003D3A44" w:rsidP="003D3A44">
      <w:pPr>
        <w:pStyle w:val="Heading5"/>
        <w:spacing w:line="360" w:lineRule="auto"/>
        <w:rPr>
          <w:rFonts w:ascii="Times New Roman" w:hAnsi="Times New Roman" w:cs="Times New Roman"/>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omparator strategy CHADS</w:t>
      </w:r>
      <w:r w:rsidRPr="00B93A1F">
        <w:rPr>
          <w:sz w:val="22"/>
          <w:szCs w:val="22"/>
          <w:highlight w:val="lightGray"/>
          <w:vertAlign w:val="subscript"/>
        </w:rPr>
        <w:t>2</w:t>
      </w:r>
      <w:r w:rsidRPr="00B93A1F">
        <w:rPr>
          <w:sz w:val="22"/>
          <w:szCs w:val="22"/>
          <w:highlight w:val="lightGray"/>
        </w:rPr>
        <w:t xml:space="preserve"> + TTE</w:t>
      </w:r>
    </w:p>
    <w:p w:rsidR="003D3A44" w:rsidRPr="00B93A1F" w:rsidRDefault="003D3A44" w:rsidP="003D3A44">
      <w:pPr>
        <w:spacing w:line="360" w:lineRule="auto"/>
        <w:jc w:val="both"/>
        <w:rPr>
          <w:sz w:val="22"/>
          <w:szCs w:val="22"/>
          <w:highlight w:val="lightGray"/>
        </w:rPr>
      </w:pPr>
      <w:r w:rsidRPr="00B93A1F">
        <w:rPr>
          <w:sz w:val="22"/>
          <w:szCs w:val="22"/>
          <w:highlight w:val="lightGray"/>
        </w:rPr>
        <w:t>In our comparator strategy, ‘CHADS</w:t>
      </w:r>
      <w:r w:rsidRPr="00B93A1F">
        <w:rPr>
          <w:sz w:val="22"/>
          <w:szCs w:val="22"/>
          <w:highlight w:val="lightGray"/>
          <w:vertAlign w:val="subscript"/>
        </w:rPr>
        <w:t>2</w:t>
      </w:r>
      <w:r w:rsidRPr="00B93A1F">
        <w:rPr>
          <w:sz w:val="22"/>
          <w:szCs w:val="22"/>
          <w:highlight w:val="lightGray"/>
        </w:rPr>
        <w:t xml:space="preserve"> + TTE’, the decision to coagulate can also be made as a result of TTE identifying a structural feature of left atrial abnormality (LA ABN) that predisposes an individual to a high risk of stroke.</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The Stroke Prevention in Atrial Fibrillation Investigators Committee on Echocardiography.&lt;/Author&gt;&lt;Year&gt;1998&lt;/Year&gt;&lt;RecNum&gt;29&lt;/RecNum&gt;&lt;IDText&gt;Transesophageal echocardiographic correlates of thromboembolism in high-risk patients with nonvalvular atrial fibrillation.&lt;/IDText&gt;&lt;MDL Ref_Type="Journal"&gt;&lt;Ref_Type&gt;Journal&lt;/Ref_Type&gt;&lt;Ref_ID&gt;29&lt;/Ref_ID&gt;&lt;Title_Primary&gt;&lt;f name="Calibri"&gt;Transesophageal echocardiographic correlates of thromboembolism in high-risk patients with nonvalvular atrial fibrillation.&lt;/f&gt;&lt;/Title_Primary&gt;&lt;Authors_Primary&gt;The Stroke Prevention in Atrial Fibrillation Investigators Committee on Echocardiography.&lt;/Authors_Primary&gt;&lt;Date_Primary&gt;1998&lt;/Date_Primary&gt;&lt;Keywords&gt;thromboembolism&lt;/Keywords&gt;&lt;Keywords&gt;high risk patient&lt;/Keywords&gt;&lt;Keywords&gt;patient&lt;/Keywords&gt;&lt;Reprint&gt;Not in File&lt;/Reprint&gt;&lt;Start_Page&gt;639&lt;/Start_Page&gt;&lt;End_Page&gt;647&lt;/End_Page&gt;&lt;Periodical&gt;Annals of Internal Medicine&lt;/Periodical&gt;&lt;Volume&gt;128&lt;/Volume&gt;&lt;ZZ_JournalFull&gt;&lt;f name="System"&gt;Annals of Internal Medicine&lt;/f&gt;&lt;/ZZ_JournalFull&gt;&lt;ZZ_JournalStdAbbrev&gt;&lt;f name="System"&gt;Ann Intern Med&lt;/f&gt;&lt;/ZZ_JournalStdAbbrev&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3</w:t>
      </w:r>
      <w:r w:rsidR="00FC2DC5" w:rsidRPr="00B93A1F">
        <w:rPr>
          <w:sz w:val="22"/>
          <w:szCs w:val="22"/>
          <w:highlight w:val="lightGray"/>
        </w:rPr>
        <w:fldChar w:fldCharType="end"/>
      </w:r>
      <w:r w:rsidRPr="00B93A1F">
        <w:rPr>
          <w:sz w:val="22"/>
          <w:szCs w:val="22"/>
          <w:highlight w:val="lightGray"/>
        </w:rPr>
        <w:t xml:space="preserve">  For the purposes of this report we define LA ABN as a patient having one or more of the following conditions</w:t>
      </w:r>
    </w:p>
    <w:p w:rsidR="003D3A44" w:rsidRPr="00B93A1F" w:rsidRDefault="003D3A44" w:rsidP="003D3A44">
      <w:pPr>
        <w:pStyle w:val="ListParagraph"/>
        <w:numPr>
          <w:ilvl w:val="0"/>
          <w:numId w:val="25"/>
        </w:numPr>
        <w:spacing w:after="200" w:line="360" w:lineRule="auto"/>
        <w:jc w:val="both"/>
        <w:rPr>
          <w:sz w:val="22"/>
          <w:szCs w:val="22"/>
          <w:highlight w:val="lightGray"/>
        </w:rPr>
      </w:pPr>
      <w:r w:rsidRPr="00B93A1F">
        <w:rPr>
          <w:sz w:val="22"/>
          <w:szCs w:val="22"/>
          <w:highlight w:val="lightGray"/>
        </w:rPr>
        <w:t xml:space="preserve">left atrial appendage thrombi; </w:t>
      </w:r>
    </w:p>
    <w:p w:rsidR="003D3A44" w:rsidRPr="00B93A1F" w:rsidRDefault="003D3A44" w:rsidP="003D3A44">
      <w:pPr>
        <w:pStyle w:val="ListParagraph"/>
        <w:numPr>
          <w:ilvl w:val="0"/>
          <w:numId w:val="25"/>
        </w:numPr>
        <w:spacing w:after="200" w:line="360" w:lineRule="auto"/>
        <w:jc w:val="both"/>
        <w:rPr>
          <w:sz w:val="22"/>
          <w:szCs w:val="22"/>
          <w:highlight w:val="lightGray"/>
        </w:rPr>
      </w:pPr>
      <w:r w:rsidRPr="00B93A1F">
        <w:rPr>
          <w:sz w:val="22"/>
          <w:szCs w:val="22"/>
          <w:highlight w:val="lightGray"/>
        </w:rPr>
        <w:t>dense spontaneous echo contrast;</w:t>
      </w:r>
    </w:p>
    <w:p w:rsidR="003D3A44" w:rsidRPr="00B93A1F" w:rsidRDefault="003D3A44" w:rsidP="003D3A44">
      <w:pPr>
        <w:pStyle w:val="ListParagraph"/>
        <w:numPr>
          <w:ilvl w:val="0"/>
          <w:numId w:val="25"/>
        </w:numPr>
        <w:spacing w:after="200" w:line="360" w:lineRule="auto"/>
        <w:jc w:val="both"/>
        <w:rPr>
          <w:sz w:val="22"/>
          <w:szCs w:val="22"/>
          <w:highlight w:val="lightGray"/>
        </w:rPr>
      </w:pPr>
      <w:r w:rsidRPr="00B93A1F">
        <w:rPr>
          <w:sz w:val="22"/>
          <w:szCs w:val="22"/>
          <w:highlight w:val="lightGray"/>
        </w:rPr>
        <w:t>left atrial appendage low flow velocities</w:t>
      </w:r>
    </w:p>
    <w:p w:rsidR="003D3A44" w:rsidRPr="00B93A1F" w:rsidRDefault="003D3A44" w:rsidP="003D3A44">
      <w:pPr>
        <w:spacing w:line="360" w:lineRule="auto"/>
        <w:jc w:val="both"/>
        <w:rPr>
          <w:sz w:val="22"/>
          <w:szCs w:val="22"/>
          <w:highlight w:val="lightGray"/>
        </w:rPr>
      </w:pPr>
      <w:r w:rsidRPr="00B93A1F">
        <w:rPr>
          <w:sz w:val="22"/>
          <w:szCs w:val="22"/>
          <w:highlight w:val="lightGray"/>
        </w:rPr>
        <w:t>These conditions have been chosen as they are the ones used in a recent publication by Provedencia et al.,</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Providencia&lt;/Author&gt;&lt;Year&gt;2012&lt;/Year&gt;&lt;RecNum&gt;19879&lt;/RecNum&gt;&lt;IDText&gt;Possible refinement of clinical thromboembolism assessment in patients with atrial fibrillation using echocardiographic parameters&lt;/IDText&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4</w:t>
      </w:r>
      <w:r w:rsidR="00FC2DC5" w:rsidRPr="00B93A1F">
        <w:rPr>
          <w:sz w:val="22"/>
          <w:szCs w:val="22"/>
          <w:highlight w:val="lightGray"/>
        </w:rPr>
        <w:fldChar w:fldCharType="end"/>
      </w:r>
      <w:r w:rsidRPr="00B93A1F">
        <w:rPr>
          <w:sz w:val="22"/>
          <w:szCs w:val="22"/>
          <w:highlight w:val="lightGray"/>
        </w:rPr>
        <w:t xml:space="preserve"> which provides key data for populating the model.</w:t>
      </w:r>
    </w:p>
    <w:p w:rsidR="003D3A44" w:rsidRPr="00B93A1F" w:rsidRDefault="003D3A44" w:rsidP="003D3A44">
      <w:pPr>
        <w:spacing w:line="360" w:lineRule="auto"/>
        <w:jc w:val="both"/>
        <w:rPr>
          <w:sz w:val="22"/>
          <w:szCs w:val="22"/>
          <w:highlight w:val="lightGray"/>
        </w:rPr>
      </w:pPr>
      <w:r w:rsidRPr="00B93A1F">
        <w:rPr>
          <w:sz w:val="22"/>
          <w:szCs w:val="22"/>
          <w:highlight w:val="lightGray"/>
        </w:rPr>
        <w:t>This means the comparator offers two alternative routes by which a decision to recommend OACs can be made:</w:t>
      </w:r>
    </w:p>
    <w:p w:rsidR="003D3A44" w:rsidRPr="00B93A1F" w:rsidRDefault="003D3A44" w:rsidP="003D3A44">
      <w:pPr>
        <w:pStyle w:val="ListParagraph"/>
        <w:numPr>
          <w:ilvl w:val="0"/>
          <w:numId w:val="33"/>
        </w:numPr>
        <w:spacing w:after="200" w:line="360" w:lineRule="auto"/>
        <w:jc w:val="both"/>
        <w:rPr>
          <w:sz w:val="22"/>
          <w:szCs w:val="22"/>
          <w:highlight w:val="lightGray"/>
        </w:rPr>
      </w:pPr>
      <w:r w:rsidRPr="00B93A1F">
        <w:rPr>
          <w:sz w:val="22"/>
          <w:szCs w:val="22"/>
          <w:highlight w:val="lightGray"/>
        </w:rPr>
        <w:t>A CHADS</w:t>
      </w:r>
      <w:r w:rsidRPr="00B93A1F">
        <w:rPr>
          <w:sz w:val="22"/>
          <w:szCs w:val="22"/>
          <w:highlight w:val="lightGray"/>
          <w:vertAlign w:val="subscript"/>
        </w:rPr>
        <w:t>2</w:t>
      </w:r>
      <w:r w:rsidRPr="00B93A1F">
        <w:rPr>
          <w:sz w:val="22"/>
          <w:szCs w:val="22"/>
          <w:highlight w:val="lightGray"/>
        </w:rPr>
        <w:t xml:space="preserve"> score at or above the threshold required to recommend OACs.</w:t>
      </w:r>
    </w:p>
    <w:p w:rsidR="003D3A44" w:rsidRPr="00B93A1F" w:rsidRDefault="003D3A44" w:rsidP="003D3A44">
      <w:pPr>
        <w:pStyle w:val="ListParagraph"/>
        <w:numPr>
          <w:ilvl w:val="0"/>
          <w:numId w:val="33"/>
        </w:numPr>
        <w:spacing w:after="200" w:line="360" w:lineRule="auto"/>
        <w:jc w:val="both"/>
        <w:rPr>
          <w:sz w:val="22"/>
          <w:szCs w:val="22"/>
          <w:highlight w:val="lightGray"/>
        </w:rPr>
      </w:pPr>
      <w:r w:rsidRPr="00B93A1F">
        <w:rPr>
          <w:sz w:val="22"/>
          <w:szCs w:val="22"/>
          <w:highlight w:val="lightGray"/>
        </w:rPr>
        <w:t xml:space="preserve">A TTE indicating the presence of LA ABN. </w:t>
      </w:r>
    </w:p>
    <w:p w:rsidR="003D3A44" w:rsidRPr="00B93A1F" w:rsidRDefault="003D3A44" w:rsidP="003D3A44">
      <w:pPr>
        <w:spacing w:line="360" w:lineRule="auto"/>
        <w:jc w:val="both"/>
        <w:rPr>
          <w:sz w:val="22"/>
          <w:szCs w:val="22"/>
          <w:highlight w:val="lightGray"/>
        </w:rPr>
      </w:pPr>
      <w:r w:rsidRPr="00B93A1F">
        <w:rPr>
          <w:sz w:val="22"/>
          <w:szCs w:val="22"/>
          <w:highlight w:val="lightGray"/>
        </w:rPr>
        <w:t>In effect, this means that some individuals that would not have received OAC with CHADS</w:t>
      </w:r>
      <w:r w:rsidRPr="00B93A1F">
        <w:rPr>
          <w:sz w:val="22"/>
          <w:szCs w:val="22"/>
          <w:highlight w:val="lightGray"/>
          <w:vertAlign w:val="subscript"/>
        </w:rPr>
        <w:t>2</w:t>
      </w:r>
      <w:r w:rsidRPr="00B93A1F">
        <w:rPr>
          <w:sz w:val="22"/>
          <w:szCs w:val="22"/>
          <w:highlight w:val="lightGray"/>
        </w:rPr>
        <w:t xml:space="preserve"> alone  will receive OAC following CHADS</w:t>
      </w:r>
      <w:r w:rsidRPr="00B93A1F">
        <w:rPr>
          <w:sz w:val="22"/>
          <w:szCs w:val="22"/>
          <w:highlight w:val="lightGray"/>
          <w:vertAlign w:val="subscript"/>
        </w:rPr>
        <w:t>2</w:t>
      </w:r>
      <w:r w:rsidRPr="00B93A1F">
        <w:rPr>
          <w:sz w:val="22"/>
          <w:szCs w:val="22"/>
          <w:highlight w:val="lightGray"/>
        </w:rPr>
        <w:t>+TTE due to detection of LA ABN. It is noted that in no instance would patients who would have received OAC using CHADS</w:t>
      </w:r>
      <w:r w:rsidRPr="00B93A1F">
        <w:rPr>
          <w:sz w:val="22"/>
          <w:szCs w:val="22"/>
          <w:highlight w:val="lightGray"/>
          <w:vertAlign w:val="subscript"/>
        </w:rPr>
        <w:t>2</w:t>
      </w:r>
      <w:r w:rsidRPr="00B93A1F">
        <w:rPr>
          <w:sz w:val="22"/>
          <w:szCs w:val="22"/>
          <w:highlight w:val="lightGray"/>
        </w:rPr>
        <w:t xml:space="preserve"> alone have treatment withheld. As such, it has been assumed that TTE will only provide information that can alter patient management where the CHADS</w:t>
      </w:r>
      <w:r w:rsidRPr="00B93A1F">
        <w:rPr>
          <w:sz w:val="22"/>
          <w:szCs w:val="22"/>
          <w:highlight w:val="lightGray"/>
          <w:vertAlign w:val="subscript"/>
        </w:rPr>
        <w:t>2</w:t>
      </w:r>
      <w:r w:rsidRPr="00B93A1F">
        <w:rPr>
          <w:sz w:val="22"/>
          <w:szCs w:val="22"/>
          <w:highlight w:val="lightGray"/>
        </w:rPr>
        <w:t xml:space="preserve"> score does not indicate treatment with OAC. In the remaining patients we have not formally assessed the cost effectiveness of TTE, noting that costs would be incurred for no assumed gain.</w:t>
      </w:r>
    </w:p>
    <w:p w:rsidR="00AB6957" w:rsidRPr="00B93A1F" w:rsidRDefault="00AB6957" w:rsidP="003D3A44">
      <w:pPr>
        <w:spacing w:line="360" w:lineRule="auto"/>
        <w:jc w:val="both"/>
        <w:rPr>
          <w:sz w:val="22"/>
          <w:szCs w:val="22"/>
          <w:highlight w:val="lightGray"/>
        </w:rPr>
      </w:pPr>
    </w:p>
    <w:p w:rsidR="003D3A44" w:rsidRPr="00B93A1F" w:rsidRDefault="003D3A44" w:rsidP="00AB6957">
      <w:pPr>
        <w:spacing w:line="360" w:lineRule="auto"/>
        <w:jc w:val="both"/>
        <w:rPr>
          <w:sz w:val="22"/>
          <w:szCs w:val="22"/>
          <w:highlight w:val="lightGray"/>
        </w:rPr>
      </w:pPr>
      <w:bookmarkStart w:id="11" w:name="_Toc316637297"/>
      <w:r w:rsidRPr="00B93A1F">
        <w:rPr>
          <w:sz w:val="22"/>
          <w:szCs w:val="22"/>
          <w:highlight w:val="lightGray"/>
        </w:rPr>
        <w:t>Scenarios modelled:The risks of each of the discrete events modelled in the DES depend on factors such as the OAC chosen, the initial age of the patient when newly diagnosed with AF, gender, and whether or not the patient has another CHADS</w:t>
      </w:r>
      <w:r w:rsidRPr="00B93A1F">
        <w:rPr>
          <w:sz w:val="22"/>
          <w:szCs w:val="22"/>
          <w:highlight w:val="lightGray"/>
          <w:vertAlign w:val="subscript"/>
        </w:rPr>
        <w:t>2</w:t>
      </w:r>
      <w:r w:rsidRPr="00B93A1F">
        <w:rPr>
          <w:sz w:val="22"/>
          <w:szCs w:val="22"/>
          <w:highlight w:val="lightGray"/>
        </w:rPr>
        <w:t xml:space="preserve"> risk factor. Because of this, a number of different scenarios were considered incorporating different combinations of OAC, age, gender, and initial CHADS</w:t>
      </w:r>
      <w:r w:rsidRPr="00B93A1F">
        <w:rPr>
          <w:sz w:val="22"/>
          <w:szCs w:val="22"/>
          <w:highlight w:val="lightGray"/>
          <w:vertAlign w:val="subscript"/>
        </w:rPr>
        <w:t>2</w:t>
      </w:r>
      <w:r w:rsidRPr="00B93A1F">
        <w:rPr>
          <w:sz w:val="22"/>
          <w:szCs w:val="22"/>
          <w:highlight w:val="lightGray"/>
        </w:rPr>
        <w:t xml:space="preserve"> score. A total of 14 scenarios are presented, as described in </w:t>
      </w:r>
      <w:r w:rsidR="00863E2A" w:rsidRPr="00B93A1F">
        <w:rPr>
          <w:sz w:val="22"/>
          <w:szCs w:val="22"/>
          <w:highlight w:val="lightGray"/>
        </w:rPr>
        <w:t xml:space="preserve">Table 22 </w:t>
      </w:r>
      <w:r w:rsidRPr="00B93A1F">
        <w:rPr>
          <w:sz w:val="22"/>
          <w:szCs w:val="22"/>
          <w:highlight w:val="lightGray"/>
        </w:rPr>
        <w:t xml:space="preserve">below: </w:t>
      </w:r>
    </w:p>
    <w:p w:rsidR="003D3A44" w:rsidRPr="00B93A1F" w:rsidRDefault="003D3A44" w:rsidP="003D3A44">
      <w:pPr>
        <w:spacing w:line="360" w:lineRule="auto"/>
        <w:rPr>
          <w:sz w:val="22"/>
          <w:szCs w:val="22"/>
          <w:highlight w:val="lightGray"/>
        </w:rPr>
      </w:pPr>
    </w:p>
    <w:p w:rsidR="00F86D79" w:rsidRPr="00B93A1F" w:rsidRDefault="00F86D79" w:rsidP="0085086B">
      <w:pPr>
        <w:pStyle w:val="CommentText"/>
        <w:outlineLvl w:val="0"/>
        <w:rPr>
          <w:b/>
          <w:sz w:val="22"/>
          <w:szCs w:val="22"/>
          <w:highlight w:val="lightGray"/>
        </w:rPr>
      </w:pPr>
      <w:r w:rsidRPr="00B93A1F">
        <w:rPr>
          <w:b/>
          <w:sz w:val="22"/>
          <w:szCs w:val="22"/>
          <w:highlight w:val="lightGray"/>
        </w:rPr>
        <w:t>Table</w:t>
      </w:r>
      <w:r w:rsidR="00341BE4" w:rsidRPr="00B93A1F">
        <w:rPr>
          <w:b/>
          <w:sz w:val="22"/>
          <w:szCs w:val="22"/>
          <w:highlight w:val="lightGray"/>
        </w:rPr>
        <w:t xml:space="preserve"> 22</w:t>
      </w:r>
      <w:r w:rsidRPr="00B93A1F">
        <w:rPr>
          <w:b/>
          <w:sz w:val="22"/>
          <w:szCs w:val="22"/>
          <w:highlight w:val="lightGray"/>
        </w:rPr>
        <w:t xml:space="preserve">: </w:t>
      </w:r>
      <w:r w:rsidRPr="00B93A1F">
        <w:rPr>
          <w:b/>
          <w:sz w:val="22"/>
          <w:szCs w:val="22"/>
          <w:highlight w:val="lightGray"/>
        </w:rPr>
        <w:tab/>
        <w:t>Summary of the 14 comparisons modelled using the mathemat</w:t>
      </w:r>
      <w:r w:rsidR="00AB6957" w:rsidRPr="00B93A1F">
        <w:rPr>
          <w:b/>
          <w:sz w:val="22"/>
          <w:szCs w:val="22"/>
          <w:highlight w:val="lightGray"/>
        </w:rPr>
        <w:t>ical mode</w:t>
      </w:r>
    </w:p>
    <w:tbl>
      <w:tblPr>
        <w:tblStyle w:val="TableGrid"/>
        <w:tblW w:w="0" w:type="auto"/>
        <w:tblLook w:val="04A0" w:firstRow="1" w:lastRow="0" w:firstColumn="1" w:lastColumn="0" w:noHBand="0" w:noVBand="1"/>
      </w:tblPr>
      <w:tblGrid>
        <w:gridCol w:w="1384"/>
        <w:gridCol w:w="1559"/>
        <w:gridCol w:w="993"/>
        <w:gridCol w:w="2268"/>
        <w:gridCol w:w="1134"/>
      </w:tblGrid>
      <w:tr w:rsidR="003D3A44" w:rsidRPr="00B93A1F" w:rsidTr="003D3A44">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Scenario</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OAC</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Age</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Initial CHADS</w:t>
            </w:r>
            <w:r w:rsidRPr="00B93A1F">
              <w:rPr>
                <w:sz w:val="22"/>
                <w:szCs w:val="22"/>
                <w:highlight w:val="lightGray"/>
                <w:vertAlign w:val="subscript"/>
              </w:rPr>
              <w:t>2</w:t>
            </w:r>
            <w:r w:rsidRPr="00B93A1F">
              <w:rPr>
                <w:sz w:val="22"/>
                <w:szCs w:val="22"/>
                <w:highlight w:val="lightGray"/>
              </w:rPr>
              <w:t xml:space="preserve"> score</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Gender</w:t>
            </w:r>
          </w:p>
        </w:tc>
      </w:tr>
      <w:tr w:rsidR="003D3A44" w:rsidRPr="00B93A1F" w:rsidTr="003D3A44">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W_50_0_M</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warfari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50</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male</w:t>
            </w:r>
          </w:p>
        </w:tc>
      </w:tr>
      <w:tr w:rsidR="003D3A44" w:rsidRPr="00B93A1F" w:rsidTr="003D3A44">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W_50_0_F</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warfari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50</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female</w:t>
            </w:r>
          </w:p>
        </w:tc>
      </w:tr>
      <w:tr w:rsidR="003D3A44" w:rsidRPr="00B93A1F" w:rsidTr="003D3A44">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W_50_1_M</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warfari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50</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1</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male</w:t>
            </w:r>
          </w:p>
        </w:tc>
      </w:tr>
      <w:tr w:rsidR="003D3A44" w:rsidRPr="00B93A1F" w:rsidTr="003D3A44">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W_50_1_F</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warfari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50</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1</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female</w:t>
            </w:r>
          </w:p>
        </w:tc>
      </w:tr>
      <w:tr w:rsidR="003D3A44" w:rsidRPr="00B93A1F" w:rsidTr="003D3A44">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W_65_0_M</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warfari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65</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male</w:t>
            </w:r>
          </w:p>
        </w:tc>
      </w:tr>
      <w:tr w:rsidR="003D3A44" w:rsidRPr="00B93A1F" w:rsidTr="003D3A44">
        <w:trPr>
          <w:trHeight w:val="180"/>
        </w:trPr>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W_65_0_F</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warfari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65</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female</w:t>
            </w:r>
          </w:p>
        </w:tc>
      </w:tr>
      <w:tr w:rsidR="003D3A44" w:rsidRPr="00B93A1F" w:rsidTr="003D3A44">
        <w:trPr>
          <w:trHeight w:val="169"/>
        </w:trPr>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W_65_1_M</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warfari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65</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1</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male</w:t>
            </w:r>
          </w:p>
        </w:tc>
      </w:tr>
      <w:tr w:rsidR="003D3A44" w:rsidRPr="00B93A1F" w:rsidTr="003D3A44">
        <w:trPr>
          <w:trHeight w:val="169"/>
        </w:trPr>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W_65_1_F</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warfari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65</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1</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female</w:t>
            </w:r>
          </w:p>
        </w:tc>
      </w:tr>
      <w:tr w:rsidR="003D3A44" w:rsidRPr="00B93A1F" w:rsidTr="003D3A44">
        <w:trPr>
          <w:trHeight w:val="124"/>
        </w:trPr>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R_50_0_M</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rivaroxaba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50</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male</w:t>
            </w:r>
          </w:p>
        </w:tc>
      </w:tr>
      <w:tr w:rsidR="003D3A44" w:rsidRPr="00B93A1F" w:rsidTr="003D3A44">
        <w:trPr>
          <w:trHeight w:val="225"/>
        </w:trPr>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R_50_0_F</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rivaroxaba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50</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female</w:t>
            </w:r>
          </w:p>
        </w:tc>
      </w:tr>
      <w:tr w:rsidR="003D3A44" w:rsidRPr="00B93A1F" w:rsidTr="003D3A44">
        <w:trPr>
          <w:trHeight w:val="195"/>
        </w:trPr>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R_65_0_M</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rivaroxaba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65</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male</w:t>
            </w:r>
          </w:p>
        </w:tc>
      </w:tr>
      <w:tr w:rsidR="003D3A44" w:rsidRPr="00B93A1F" w:rsidTr="003D3A44">
        <w:trPr>
          <w:trHeight w:val="169"/>
        </w:trPr>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R_65_0_F</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rivaroxaba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65</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female</w:t>
            </w:r>
          </w:p>
        </w:tc>
      </w:tr>
      <w:tr w:rsidR="003D3A44" w:rsidRPr="00B93A1F" w:rsidTr="003D3A44">
        <w:trPr>
          <w:trHeight w:val="139"/>
        </w:trPr>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D_65_0_M</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dabigatra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65</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male</w:t>
            </w:r>
          </w:p>
        </w:tc>
      </w:tr>
      <w:tr w:rsidR="003D3A44" w:rsidRPr="00B93A1F" w:rsidTr="003D3A44">
        <w:trPr>
          <w:trHeight w:val="169"/>
        </w:trPr>
        <w:tc>
          <w:tcPr>
            <w:tcW w:w="1384" w:type="dxa"/>
          </w:tcPr>
          <w:p w:rsidR="003D3A44" w:rsidRPr="00B93A1F" w:rsidRDefault="003D3A44" w:rsidP="003D3A44">
            <w:pPr>
              <w:spacing w:line="360" w:lineRule="auto"/>
              <w:rPr>
                <w:sz w:val="22"/>
                <w:szCs w:val="22"/>
                <w:highlight w:val="lightGray"/>
              </w:rPr>
            </w:pPr>
            <w:r w:rsidRPr="00B93A1F">
              <w:rPr>
                <w:sz w:val="22"/>
                <w:szCs w:val="22"/>
                <w:highlight w:val="lightGray"/>
              </w:rPr>
              <w:t>D_65_0_F</w:t>
            </w:r>
          </w:p>
        </w:tc>
        <w:tc>
          <w:tcPr>
            <w:tcW w:w="1559" w:type="dxa"/>
          </w:tcPr>
          <w:p w:rsidR="003D3A44" w:rsidRPr="00B93A1F" w:rsidRDefault="003D3A44" w:rsidP="003D3A44">
            <w:pPr>
              <w:spacing w:line="360" w:lineRule="auto"/>
              <w:rPr>
                <w:sz w:val="22"/>
                <w:szCs w:val="22"/>
                <w:highlight w:val="lightGray"/>
              </w:rPr>
            </w:pPr>
            <w:r w:rsidRPr="00B93A1F">
              <w:rPr>
                <w:sz w:val="22"/>
                <w:szCs w:val="22"/>
                <w:highlight w:val="lightGray"/>
              </w:rPr>
              <w:t>dabigatran</w:t>
            </w:r>
          </w:p>
        </w:tc>
        <w:tc>
          <w:tcPr>
            <w:tcW w:w="993" w:type="dxa"/>
          </w:tcPr>
          <w:p w:rsidR="003D3A44" w:rsidRPr="00B93A1F" w:rsidRDefault="003D3A44" w:rsidP="003D3A44">
            <w:pPr>
              <w:spacing w:line="360" w:lineRule="auto"/>
              <w:rPr>
                <w:sz w:val="22"/>
                <w:szCs w:val="22"/>
                <w:highlight w:val="lightGray"/>
              </w:rPr>
            </w:pPr>
            <w:r w:rsidRPr="00B93A1F">
              <w:rPr>
                <w:sz w:val="22"/>
                <w:szCs w:val="22"/>
                <w:highlight w:val="lightGray"/>
              </w:rPr>
              <w:t>65</w:t>
            </w:r>
          </w:p>
        </w:tc>
        <w:tc>
          <w:tcPr>
            <w:tcW w:w="2268" w:type="dxa"/>
          </w:tcPr>
          <w:p w:rsidR="003D3A44" w:rsidRPr="00B93A1F" w:rsidRDefault="003D3A44" w:rsidP="003D3A44">
            <w:pPr>
              <w:spacing w:line="360" w:lineRule="auto"/>
              <w:rPr>
                <w:sz w:val="22"/>
                <w:szCs w:val="22"/>
                <w:highlight w:val="lightGray"/>
              </w:rPr>
            </w:pPr>
            <w:r w:rsidRPr="00B93A1F">
              <w:rPr>
                <w:sz w:val="22"/>
                <w:szCs w:val="22"/>
                <w:highlight w:val="lightGray"/>
              </w:rPr>
              <w:t>0</w:t>
            </w:r>
          </w:p>
        </w:tc>
        <w:tc>
          <w:tcPr>
            <w:tcW w:w="1134" w:type="dxa"/>
          </w:tcPr>
          <w:p w:rsidR="003D3A44" w:rsidRPr="00B93A1F" w:rsidRDefault="003D3A44" w:rsidP="003D3A44">
            <w:pPr>
              <w:spacing w:line="360" w:lineRule="auto"/>
              <w:rPr>
                <w:sz w:val="22"/>
                <w:szCs w:val="22"/>
                <w:highlight w:val="lightGray"/>
              </w:rPr>
            </w:pPr>
            <w:r w:rsidRPr="00B93A1F">
              <w:rPr>
                <w:sz w:val="22"/>
                <w:szCs w:val="22"/>
                <w:highlight w:val="lightGray"/>
              </w:rPr>
              <w:t>female</w:t>
            </w:r>
          </w:p>
        </w:tc>
      </w:tr>
    </w:tbl>
    <w:p w:rsidR="003D3A44" w:rsidRPr="00B93A1F" w:rsidRDefault="00F86D79" w:rsidP="003D3A44">
      <w:pPr>
        <w:spacing w:line="360" w:lineRule="auto"/>
        <w:rPr>
          <w:highlight w:val="lightGray"/>
        </w:rPr>
      </w:pPr>
      <w:r w:rsidRPr="00B93A1F">
        <w:rPr>
          <w:highlight w:val="lightGray"/>
        </w:rPr>
        <w:t>OAC: Oral anticoagulant</w:t>
      </w:r>
    </w:p>
    <w:p w:rsidR="00F86D79" w:rsidRPr="00B93A1F" w:rsidRDefault="00F86D79"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 xml:space="preserve">6.1.5.2 </w:t>
      </w:r>
      <w:r w:rsidRPr="00B93A1F">
        <w:rPr>
          <w:sz w:val="22"/>
          <w:szCs w:val="22"/>
          <w:highlight w:val="lightGray"/>
        </w:rPr>
        <w:tab/>
        <w:t>CHA</w:t>
      </w:r>
      <w:r w:rsidRPr="00B93A1F">
        <w:rPr>
          <w:sz w:val="22"/>
          <w:szCs w:val="22"/>
          <w:highlight w:val="lightGray"/>
          <w:vertAlign w:val="subscript"/>
        </w:rPr>
        <w:t>2</w:t>
      </w:r>
      <w:r w:rsidRPr="00B93A1F">
        <w:rPr>
          <w:sz w:val="22"/>
          <w:szCs w:val="22"/>
          <w:highlight w:val="lightGray"/>
        </w:rPr>
        <w:t>DS</w:t>
      </w:r>
      <w:r w:rsidRPr="00B93A1F">
        <w:rPr>
          <w:sz w:val="22"/>
          <w:szCs w:val="22"/>
          <w:highlight w:val="lightGray"/>
          <w:vertAlign w:val="subscript"/>
        </w:rPr>
        <w:t>2</w:t>
      </w:r>
      <w:r w:rsidRPr="00B93A1F">
        <w:rPr>
          <w:sz w:val="22"/>
          <w:szCs w:val="22"/>
          <w:highlight w:val="lightGray"/>
        </w:rPr>
        <w:t>-VASc</w:t>
      </w:r>
    </w:p>
    <w:p w:rsidR="00C73BA8" w:rsidRPr="00B93A1F" w:rsidRDefault="003D3A44" w:rsidP="00AB6957">
      <w:pPr>
        <w:spacing w:line="360" w:lineRule="auto"/>
        <w:jc w:val="both"/>
        <w:rPr>
          <w:sz w:val="22"/>
          <w:szCs w:val="22"/>
          <w:highlight w:val="lightGray"/>
        </w:rPr>
      </w:pPr>
      <w:r w:rsidRPr="00B93A1F">
        <w:rPr>
          <w:sz w:val="22"/>
          <w:szCs w:val="22"/>
          <w:highlight w:val="lightGray"/>
        </w:rPr>
        <w:t>An alternative variation of the CHADS</w:t>
      </w:r>
      <w:r w:rsidRPr="00B93A1F">
        <w:rPr>
          <w:sz w:val="22"/>
          <w:szCs w:val="22"/>
          <w:highlight w:val="lightGray"/>
          <w:vertAlign w:val="subscript"/>
        </w:rPr>
        <w:t>2</w:t>
      </w:r>
      <w:r w:rsidRPr="00B93A1F">
        <w:rPr>
          <w:sz w:val="22"/>
          <w:szCs w:val="22"/>
          <w:highlight w:val="lightGray"/>
        </w:rPr>
        <w:t xml:space="preserve"> instrument exists, which uses additional information such as gender to make the decision. It was decided not to produce an additional 14 scenarios using CHA</w:t>
      </w:r>
      <w:r w:rsidRPr="00B93A1F">
        <w:rPr>
          <w:sz w:val="22"/>
          <w:szCs w:val="22"/>
          <w:highlight w:val="lightGray"/>
          <w:vertAlign w:val="subscript"/>
        </w:rPr>
        <w:t>2</w:t>
      </w:r>
      <w:r w:rsidRPr="00B93A1F">
        <w:rPr>
          <w:sz w:val="22"/>
          <w:szCs w:val="22"/>
          <w:highlight w:val="lightGray"/>
        </w:rPr>
        <w:t>DS</w:t>
      </w:r>
      <w:r w:rsidRPr="00B93A1F">
        <w:rPr>
          <w:sz w:val="22"/>
          <w:szCs w:val="22"/>
          <w:highlight w:val="lightGray"/>
          <w:vertAlign w:val="subscript"/>
        </w:rPr>
        <w:t>2</w:t>
      </w:r>
      <w:r w:rsidRPr="00B93A1F">
        <w:rPr>
          <w:sz w:val="22"/>
          <w:szCs w:val="22"/>
          <w:highlight w:val="lightGray"/>
        </w:rPr>
        <w:t>-VASc rather than CHADS</w:t>
      </w:r>
      <w:r w:rsidRPr="00B93A1F">
        <w:rPr>
          <w:sz w:val="22"/>
          <w:szCs w:val="22"/>
          <w:highlight w:val="lightGray"/>
          <w:vertAlign w:val="subscript"/>
        </w:rPr>
        <w:t>2</w:t>
      </w:r>
      <w:r w:rsidRPr="00B93A1F">
        <w:rPr>
          <w:sz w:val="22"/>
          <w:szCs w:val="22"/>
          <w:highlight w:val="lightGray"/>
        </w:rPr>
        <w:t xml:space="preserve"> as the baseline strategy for a number of reasons. These include: the already large number of scenarios considered; the fact the recent NICE guidance on rivaroxaban and dabigatran relate more clearly to CHADS</w:t>
      </w:r>
      <w:r w:rsidRPr="00B93A1F">
        <w:rPr>
          <w:sz w:val="22"/>
          <w:szCs w:val="22"/>
          <w:highlight w:val="lightGray"/>
          <w:vertAlign w:val="subscript"/>
        </w:rPr>
        <w:t>2</w:t>
      </w:r>
      <w:r w:rsidRPr="00B93A1F">
        <w:rPr>
          <w:sz w:val="22"/>
          <w:szCs w:val="22"/>
          <w:highlight w:val="lightGray"/>
        </w:rPr>
        <w:t xml:space="preserve"> than CHA</w:t>
      </w:r>
      <w:r w:rsidRPr="00B93A1F">
        <w:rPr>
          <w:sz w:val="22"/>
          <w:szCs w:val="22"/>
          <w:highlight w:val="lightGray"/>
          <w:vertAlign w:val="subscript"/>
        </w:rPr>
        <w:t>2</w:t>
      </w:r>
      <w:r w:rsidRPr="00B93A1F">
        <w:rPr>
          <w:sz w:val="22"/>
          <w:szCs w:val="22"/>
          <w:highlight w:val="lightGray"/>
        </w:rPr>
        <w:t>DS</w:t>
      </w:r>
      <w:r w:rsidRPr="00B93A1F">
        <w:rPr>
          <w:sz w:val="22"/>
          <w:szCs w:val="22"/>
          <w:highlight w:val="lightGray"/>
          <w:vertAlign w:val="subscript"/>
        </w:rPr>
        <w:t>2</w:t>
      </w:r>
      <w:r w:rsidRPr="00B93A1F">
        <w:rPr>
          <w:sz w:val="22"/>
          <w:szCs w:val="22"/>
          <w:highlight w:val="lightGray"/>
        </w:rPr>
        <w:t>-VASc scores, and the fact that CHADS</w:t>
      </w:r>
      <w:r w:rsidRPr="00B93A1F">
        <w:rPr>
          <w:sz w:val="22"/>
          <w:szCs w:val="22"/>
          <w:highlight w:val="lightGray"/>
          <w:vertAlign w:val="subscript"/>
        </w:rPr>
        <w:t>2</w:t>
      </w:r>
      <w:r w:rsidRPr="00B93A1F">
        <w:rPr>
          <w:sz w:val="22"/>
          <w:szCs w:val="22"/>
          <w:highlight w:val="lightGray"/>
        </w:rPr>
        <w:t xml:space="preserve"> is the more established of the two instruments. </w:t>
      </w:r>
    </w:p>
    <w:p w:rsidR="00C73BA8" w:rsidRPr="00B93A1F" w:rsidRDefault="00C73BA8" w:rsidP="003D3A44">
      <w:pPr>
        <w:spacing w:line="360" w:lineRule="auto"/>
        <w:rPr>
          <w:sz w:val="22"/>
          <w:szCs w:val="22"/>
          <w:highlight w:val="lightGray"/>
        </w:rPr>
      </w:pPr>
    </w:p>
    <w:p w:rsidR="003D3A44" w:rsidRPr="00B93A1F" w:rsidRDefault="003D3A44" w:rsidP="003D3A44">
      <w:pPr>
        <w:spacing w:line="360" w:lineRule="auto"/>
        <w:rPr>
          <w:b/>
          <w:sz w:val="22"/>
          <w:szCs w:val="22"/>
          <w:highlight w:val="lightGray"/>
        </w:rPr>
      </w:pPr>
      <w:r w:rsidRPr="00B93A1F">
        <w:rPr>
          <w:b/>
          <w:sz w:val="22"/>
          <w:szCs w:val="22"/>
          <w:highlight w:val="lightGray"/>
        </w:rPr>
        <w:t xml:space="preserve">6.2 </w:t>
      </w:r>
      <w:r w:rsidRPr="00B93A1F">
        <w:rPr>
          <w:b/>
          <w:sz w:val="22"/>
          <w:szCs w:val="22"/>
          <w:highlight w:val="lightGray"/>
        </w:rPr>
        <w:tab/>
        <w:t>Detailing the mathematical model</w:t>
      </w:r>
      <w:bookmarkEnd w:id="11"/>
    </w:p>
    <w:p w:rsidR="003D3A44" w:rsidRPr="00B93A1F" w:rsidRDefault="003D3A44" w:rsidP="0085086B">
      <w:pPr>
        <w:spacing w:line="360" w:lineRule="auto"/>
        <w:outlineLvl w:val="0"/>
        <w:rPr>
          <w:i/>
          <w:sz w:val="22"/>
          <w:szCs w:val="22"/>
          <w:highlight w:val="lightGray"/>
        </w:rPr>
      </w:pPr>
      <w:bookmarkStart w:id="12" w:name="_Toc316637298"/>
      <w:r w:rsidRPr="00B93A1F">
        <w:rPr>
          <w:i/>
          <w:sz w:val="22"/>
          <w:szCs w:val="22"/>
          <w:highlight w:val="lightGray"/>
        </w:rPr>
        <w:t>6.2.1</w:t>
      </w:r>
      <w:r w:rsidRPr="00B93A1F">
        <w:rPr>
          <w:i/>
          <w:sz w:val="22"/>
          <w:szCs w:val="22"/>
          <w:highlight w:val="lightGray"/>
        </w:rPr>
        <w:tab/>
        <w:t xml:space="preserve"> Overall structure of model</w:t>
      </w:r>
      <w:bookmarkEnd w:id="12"/>
    </w:p>
    <w:p w:rsidR="003D3A44" w:rsidRPr="00B93A1F" w:rsidRDefault="003D3A44" w:rsidP="003D3A44">
      <w:pPr>
        <w:spacing w:line="360" w:lineRule="auto"/>
        <w:jc w:val="both"/>
        <w:rPr>
          <w:sz w:val="22"/>
          <w:szCs w:val="22"/>
          <w:highlight w:val="lightGray"/>
        </w:rPr>
      </w:pPr>
      <w:r w:rsidRPr="00B93A1F">
        <w:rPr>
          <w:sz w:val="22"/>
          <w:szCs w:val="22"/>
          <w:highlight w:val="lightGray"/>
        </w:rPr>
        <w:t>An overview of the model is presented in Figure 3. The model involves two distinct stages:</w:t>
      </w:r>
    </w:p>
    <w:p w:rsidR="003D3A44" w:rsidRPr="00B93A1F" w:rsidRDefault="003D3A44" w:rsidP="003D3A44">
      <w:pPr>
        <w:pStyle w:val="ListParagraph"/>
        <w:numPr>
          <w:ilvl w:val="0"/>
          <w:numId w:val="23"/>
        </w:numPr>
        <w:spacing w:after="200" w:line="360" w:lineRule="auto"/>
        <w:jc w:val="both"/>
        <w:rPr>
          <w:sz w:val="22"/>
          <w:szCs w:val="22"/>
          <w:highlight w:val="lightGray"/>
        </w:rPr>
      </w:pPr>
      <w:r w:rsidRPr="00B93A1F">
        <w:rPr>
          <w:sz w:val="22"/>
          <w:szCs w:val="22"/>
          <w:highlight w:val="lightGray"/>
        </w:rPr>
        <w:t>a short-term stage in which the clinical characteristics of a patient are generated, and the decision whether or not to prescribe OAC is made for both the baseline and the baseline + TTE strategy;</w:t>
      </w:r>
    </w:p>
    <w:p w:rsidR="003D3A44" w:rsidRPr="00B93A1F" w:rsidRDefault="003D3A44" w:rsidP="003D3A44">
      <w:pPr>
        <w:pStyle w:val="ListParagraph"/>
        <w:numPr>
          <w:ilvl w:val="0"/>
          <w:numId w:val="23"/>
        </w:numPr>
        <w:spacing w:after="200" w:line="360" w:lineRule="auto"/>
        <w:jc w:val="both"/>
        <w:rPr>
          <w:sz w:val="22"/>
          <w:szCs w:val="22"/>
          <w:highlight w:val="lightGray"/>
        </w:rPr>
      </w:pPr>
      <w:r w:rsidRPr="00B93A1F">
        <w:rPr>
          <w:sz w:val="22"/>
          <w:szCs w:val="22"/>
          <w:highlight w:val="lightGray"/>
        </w:rPr>
        <w:t>a long-term simulation of the clinical outcomes, and associated costs and utilities, that follow from the patient’s clinical characteristics and the decision whether or not to prescribe OAC.</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The cost-effectiveness of TTE in this context results from the differences in the long-term outcomes in a large cohort of individuals following the baseline +TTE diagnostic strategy compared with long-term outcomes in a similar cohort of individuals following the baseline diagnostic strategy.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Key structural assumptions made by the model are</w:t>
      </w:r>
    </w:p>
    <w:p w:rsidR="003D3A44" w:rsidRPr="00B93A1F" w:rsidRDefault="003D3A44" w:rsidP="003D3A44">
      <w:pPr>
        <w:pStyle w:val="ListParagraph"/>
        <w:numPr>
          <w:ilvl w:val="0"/>
          <w:numId w:val="38"/>
        </w:numPr>
        <w:spacing w:after="200" w:line="360" w:lineRule="auto"/>
        <w:jc w:val="both"/>
        <w:rPr>
          <w:sz w:val="22"/>
          <w:szCs w:val="22"/>
          <w:highlight w:val="lightGray"/>
        </w:rPr>
      </w:pPr>
      <w:r w:rsidRPr="00B93A1F">
        <w:rPr>
          <w:sz w:val="22"/>
          <w:szCs w:val="22"/>
          <w:highlight w:val="lightGray"/>
        </w:rPr>
        <w:t>patients who have a major clinical bleed whilst on OAC, have treatment with OACs stopped</w:t>
      </w:r>
    </w:p>
    <w:p w:rsidR="003D3A44" w:rsidRPr="00B93A1F" w:rsidRDefault="003D3A44" w:rsidP="003D3A44">
      <w:pPr>
        <w:pStyle w:val="ListParagraph"/>
        <w:numPr>
          <w:ilvl w:val="0"/>
          <w:numId w:val="38"/>
        </w:numPr>
        <w:spacing w:after="200" w:line="360" w:lineRule="auto"/>
        <w:jc w:val="both"/>
        <w:rPr>
          <w:sz w:val="22"/>
          <w:szCs w:val="22"/>
          <w:highlight w:val="lightGray"/>
        </w:rPr>
      </w:pPr>
      <w:r w:rsidRPr="00B93A1F">
        <w:rPr>
          <w:sz w:val="22"/>
          <w:szCs w:val="22"/>
          <w:highlight w:val="lightGray"/>
        </w:rPr>
        <w:t>patients who have a stroke receive OAC, unless they have had a major clinical prior bleed.</w:t>
      </w:r>
    </w:p>
    <w:p w:rsidR="003D3A44" w:rsidRPr="00B93A1F" w:rsidRDefault="003D3A44" w:rsidP="003D3A44">
      <w:pPr>
        <w:spacing w:line="360" w:lineRule="auto"/>
        <w:rPr>
          <w:sz w:val="22"/>
          <w:szCs w:val="22"/>
          <w:highlight w:val="lightGray"/>
        </w:rPr>
      </w:pPr>
    </w:p>
    <w:p w:rsidR="003D3A44" w:rsidRPr="00B93A1F" w:rsidRDefault="003D3A44" w:rsidP="00AB6957">
      <w:pPr>
        <w:spacing w:line="360" w:lineRule="auto"/>
        <w:jc w:val="both"/>
        <w:rPr>
          <w:sz w:val="22"/>
          <w:szCs w:val="22"/>
          <w:highlight w:val="lightGray"/>
        </w:rPr>
      </w:pPr>
      <w:r w:rsidRPr="00B93A1F">
        <w:rPr>
          <w:sz w:val="22"/>
          <w:szCs w:val="22"/>
          <w:highlight w:val="lightGray"/>
        </w:rPr>
        <w:t>In populating the model we elected to use data reported by Providencia et al.</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Providencia&lt;/Author&gt;&lt;Year&gt;2012&lt;/Year&gt;&lt;RecNum&gt;19879&lt;/RecNum&gt;&lt;IDText&gt;Possible refinement of clinical thromboembolism assessment in patients with atrial fibrillation using echocardiographic parameters&lt;/IDText&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4</w:t>
      </w:r>
      <w:r w:rsidR="00FC2DC5" w:rsidRPr="00B93A1F">
        <w:rPr>
          <w:sz w:val="22"/>
          <w:szCs w:val="22"/>
          <w:highlight w:val="lightGray"/>
        </w:rPr>
        <w:fldChar w:fldCharType="end"/>
      </w:r>
      <w:r w:rsidRPr="00B93A1F">
        <w:rPr>
          <w:sz w:val="22"/>
          <w:szCs w:val="22"/>
          <w:highlight w:val="lightGray"/>
        </w:rPr>
        <w:t xml:space="preserve"> as this was a recent, internally consistent study which used the CHADS</w:t>
      </w:r>
      <w:r w:rsidRPr="00B93A1F">
        <w:rPr>
          <w:sz w:val="22"/>
          <w:szCs w:val="22"/>
          <w:highlight w:val="lightGray"/>
          <w:vertAlign w:val="subscript"/>
        </w:rPr>
        <w:t>2</w:t>
      </w:r>
      <w:r w:rsidRPr="00B93A1F">
        <w:rPr>
          <w:sz w:val="22"/>
          <w:szCs w:val="22"/>
          <w:highlight w:val="lightGray"/>
        </w:rPr>
        <w:t xml:space="preserve"> tool and had also conducted TOE. Whilst the study was not large (n=405) it was deemed to outweigh the limitations associated with using data from heterogeneous studies which would have required numerous assumptions.</w:t>
      </w:r>
    </w:p>
    <w:p w:rsidR="00AB6957" w:rsidRPr="00B93A1F" w:rsidRDefault="00AB6957" w:rsidP="00AB6957">
      <w:pPr>
        <w:spacing w:line="360" w:lineRule="auto"/>
        <w:jc w:val="both"/>
        <w:rPr>
          <w:sz w:val="22"/>
          <w:szCs w:val="22"/>
          <w:highlight w:val="lightGray"/>
        </w:rPr>
        <w:sectPr w:rsidR="00AB6957" w:rsidRPr="00B93A1F" w:rsidSect="003D3A44">
          <w:footerReference w:type="default" r:id="rId15"/>
          <w:pgSz w:w="11906" w:h="16838"/>
          <w:pgMar w:top="1440" w:right="1440" w:bottom="1440" w:left="1440" w:header="708" w:footer="708" w:gutter="0"/>
          <w:pgNumType w:start="1"/>
          <w:cols w:space="708"/>
          <w:docGrid w:linePitch="360"/>
        </w:sectPr>
      </w:pPr>
    </w:p>
    <w:p w:rsidR="003D3A44" w:rsidRPr="00B93A1F" w:rsidRDefault="003D3A44" w:rsidP="003D3A44">
      <w:pPr>
        <w:keepNext/>
        <w:spacing w:line="360" w:lineRule="auto"/>
        <w:rPr>
          <w:sz w:val="22"/>
          <w:szCs w:val="22"/>
          <w:highlight w:val="lightGray"/>
        </w:rPr>
      </w:pPr>
    </w:p>
    <w:p w:rsidR="003D3A44" w:rsidRPr="00B93A1F" w:rsidRDefault="003D3A44" w:rsidP="0085086B">
      <w:pPr>
        <w:keepNext/>
        <w:spacing w:line="360" w:lineRule="auto"/>
        <w:outlineLvl w:val="0"/>
        <w:rPr>
          <w:b/>
          <w:sz w:val="22"/>
          <w:szCs w:val="22"/>
          <w:highlight w:val="lightGray"/>
        </w:rPr>
      </w:pPr>
      <w:r w:rsidRPr="00B93A1F">
        <w:rPr>
          <w:b/>
          <w:sz w:val="22"/>
          <w:szCs w:val="22"/>
          <w:highlight w:val="lightGray"/>
        </w:rPr>
        <w:t>Figure 3:</w:t>
      </w:r>
      <w:r w:rsidRPr="00B93A1F">
        <w:rPr>
          <w:b/>
          <w:sz w:val="22"/>
          <w:szCs w:val="22"/>
          <w:highlight w:val="lightGray"/>
        </w:rPr>
        <w:tab/>
        <w:t>Graphical Representation of the mathematical model</w:t>
      </w:r>
    </w:p>
    <w:p w:rsidR="003D3A44" w:rsidRPr="00B93A1F" w:rsidRDefault="003D3A44" w:rsidP="003D3A44">
      <w:pPr>
        <w:keepNext/>
        <w:spacing w:line="360" w:lineRule="auto"/>
        <w:rPr>
          <w:sz w:val="22"/>
          <w:szCs w:val="22"/>
          <w:highlight w:val="lightGray"/>
        </w:rPr>
      </w:pPr>
      <w:r w:rsidRPr="00B93A1F">
        <w:rPr>
          <w:noProof/>
          <w:sz w:val="22"/>
          <w:szCs w:val="22"/>
          <w:highlight w:val="lightGray"/>
        </w:rPr>
        <w:drawing>
          <wp:inline distT="0" distB="0" distL="0" distR="0">
            <wp:extent cx="8863330" cy="3696970"/>
            <wp:effectExtent l="19050" t="0" r="0" b="0"/>
            <wp:docPr id="6"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6" cstate="print"/>
                    <a:stretch>
                      <a:fillRect/>
                    </a:stretch>
                  </pic:blipFill>
                  <pic:spPr>
                    <a:xfrm>
                      <a:off x="0" y="0"/>
                      <a:ext cx="8863330" cy="3696970"/>
                    </a:xfrm>
                    <a:prstGeom prst="rect">
                      <a:avLst/>
                    </a:prstGeom>
                  </pic:spPr>
                </pic:pic>
              </a:graphicData>
            </a:graphic>
          </wp:inline>
        </w:drawing>
      </w:r>
    </w:p>
    <w:p w:rsidR="003D3A44" w:rsidRPr="00B93A1F" w:rsidRDefault="003D3A44" w:rsidP="003D3A44">
      <w:pPr>
        <w:pStyle w:val="Caption"/>
        <w:spacing w:line="360" w:lineRule="auto"/>
        <w:rPr>
          <w:rFonts w:ascii="Times New Roman" w:hAnsi="Times New Roman" w:cs="Times New Roman"/>
          <w:sz w:val="22"/>
          <w:szCs w:val="22"/>
          <w:highlight w:val="lightGray"/>
        </w:rPr>
        <w:sectPr w:rsidR="003D3A44" w:rsidRPr="00B93A1F" w:rsidSect="003D3A44">
          <w:pgSz w:w="16838" w:h="11906" w:orient="landscape"/>
          <w:pgMar w:top="1440" w:right="1440" w:bottom="1440" w:left="1440" w:header="708" w:footer="708" w:gutter="0"/>
          <w:cols w:space="708"/>
          <w:docGrid w:linePitch="360"/>
        </w:sectPr>
      </w:pPr>
    </w:p>
    <w:p w:rsidR="003D3A44" w:rsidRPr="00B93A1F" w:rsidRDefault="003D3A44" w:rsidP="0085086B">
      <w:pPr>
        <w:spacing w:line="360" w:lineRule="auto"/>
        <w:outlineLvl w:val="0"/>
        <w:rPr>
          <w:i/>
          <w:sz w:val="22"/>
          <w:szCs w:val="22"/>
          <w:highlight w:val="lightGray"/>
        </w:rPr>
      </w:pPr>
      <w:bookmarkStart w:id="13" w:name="_Toc316637300"/>
      <w:r w:rsidRPr="00B93A1F">
        <w:rPr>
          <w:i/>
          <w:sz w:val="22"/>
          <w:szCs w:val="22"/>
          <w:highlight w:val="lightGray"/>
        </w:rPr>
        <w:t>6.2.</w:t>
      </w:r>
      <w:r w:rsidR="00B937D2" w:rsidRPr="00B93A1F">
        <w:rPr>
          <w:i/>
          <w:sz w:val="22"/>
          <w:szCs w:val="22"/>
          <w:highlight w:val="lightGray"/>
        </w:rPr>
        <w:t>2</w:t>
      </w:r>
      <w:r w:rsidRPr="00B93A1F">
        <w:rPr>
          <w:i/>
          <w:sz w:val="22"/>
          <w:szCs w:val="22"/>
          <w:highlight w:val="lightGray"/>
        </w:rPr>
        <w:tab/>
        <w:t xml:space="preserve"> Simulating patient characteristics</w:t>
      </w:r>
      <w:bookmarkEnd w:id="13"/>
    </w:p>
    <w:p w:rsidR="003D3A44" w:rsidRPr="00B93A1F" w:rsidRDefault="003D3A44" w:rsidP="003D3A44">
      <w:pPr>
        <w:spacing w:line="360" w:lineRule="auto"/>
        <w:rPr>
          <w:sz w:val="22"/>
          <w:szCs w:val="22"/>
          <w:highlight w:val="lightGray"/>
        </w:rPr>
      </w:pPr>
      <w:r w:rsidRPr="00B93A1F">
        <w:rPr>
          <w:sz w:val="22"/>
          <w:szCs w:val="22"/>
          <w:highlight w:val="lightGray"/>
        </w:rPr>
        <w:t>Introduction</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short-term diagnostic section of the model begins by simulating a series of male and female cohorts aged either 50 of 65 years old with newly diagnosed AF but with none of the following conditions: congestive heart failure; hypertension; diabetes mellitus; prior stroke or TIA; or vascular disease: This patient group has been selected as they would have a CHADS</w:t>
      </w:r>
      <w:r w:rsidRPr="00B93A1F">
        <w:rPr>
          <w:sz w:val="22"/>
          <w:szCs w:val="22"/>
          <w:highlight w:val="lightGray"/>
          <w:vertAlign w:val="subscript"/>
        </w:rPr>
        <w:t>2</w:t>
      </w:r>
      <w:r w:rsidRPr="00B93A1F">
        <w:rPr>
          <w:sz w:val="22"/>
          <w:szCs w:val="22"/>
          <w:highlight w:val="lightGray"/>
        </w:rPr>
        <w:t xml:space="preserve"> score of 0, and thus would not be currently recommended treatment with an OAC. Additionally, otherwise identical cohorts of individuals with a CHADS</w:t>
      </w:r>
      <w:r w:rsidRPr="00B93A1F">
        <w:rPr>
          <w:sz w:val="22"/>
          <w:szCs w:val="22"/>
          <w:highlight w:val="lightGray"/>
          <w:vertAlign w:val="subscript"/>
        </w:rPr>
        <w:t>2</w:t>
      </w:r>
      <w:r w:rsidRPr="00B93A1F">
        <w:rPr>
          <w:sz w:val="22"/>
          <w:szCs w:val="22"/>
          <w:highlight w:val="lightGray"/>
        </w:rPr>
        <w:t xml:space="preserve"> score of 1 are considered in the case of warfarin.</w:t>
      </w:r>
    </w:p>
    <w:p w:rsidR="00B346BB" w:rsidRPr="00B93A1F" w:rsidRDefault="00B346BB" w:rsidP="003D3A44">
      <w:pPr>
        <w:spacing w:line="360" w:lineRule="auto"/>
        <w:jc w:val="both"/>
        <w:rPr>
          <w:sz w:val="22"/>
          <w:szCs w:val="22"/>
          <w:highlight w:val="lightGray"/>
        </w:rPr>
      </w:pPr>
    </w:p>
    <w:p w:rsidR="003D3A44" w:rsidRPr="00B93A1F" w:rsidRDefault="003D3A44" w:rsidP="0085086B">
      <w:pPr>
        <w:spacing w:line="360" w:lineRule="auto"/>
        <w:jc w:val="both"/>
        <w:outlineLvl w:val="0"/>
        <w:rPr>
          <w:sz w:val="22"/>
          <w:szCs w:val="22"/>
          <w:highlight w:val="lightGray"/>
        </w:rPr>
      </w:pPr>
      <w:r w:rsidRPr="00B93A1F">
        <w:rPr>
          <w:sz w:val="22"/>
          <w:szCs w:val="22"/>
          <w:highlight w:val="lightGray"/>
        </w:rPr>
        <w:t xml:space="preserve">A summary of the sources of data used to populate the model is provided in appendix </w:t>
      </w:r>
      <w:r w:rsidR="00D10DEE" w:rsidRPr="00B93A1F">
        <w:rPr>
          <w:sz w:val="22"/>
          <w:szCs w:val="22"/>
          <w:highlight w:val="lightGray"/>
        </w:rPr>
        <w:t>10.</w:t>
      </w:r>
    </w:p>
    <w:p w:rsidR="00D10DEE" w:rsidRPr="00B93A1F" w:rsidRDefault="00D10DEE" w:rsidP="00B346BB">
      <w:pPr>
        <w:spacing w:line="360" w:lineRule="auto"/>
        <w:jc w:val="both"/>
        <w:rPr>
          <w:sz w:val="22"/>
          <w:szCs w:val="22"/>
          <w:highlight w:val="lightGray"/>
        </w:rPr>
      </w:pPr>
    </w:p>
    <w:p w:rsidR="003D3A44" w:rsidRPr="00B93A1F" w:rsidRDefault="003D3A44" w:rsidP="00B346BB">
      <w:pPr>
        <w:spacing w:line="360" w:lineRule="auto"/>
        <w:jc w:val="both"/>
        <w:rPr>
          <w:rFonts w:eastAsiaTheme="minorEastAsia"/>
          <w:sz w:val="22"/>
          <w:szCs w:val="22"/>
          <w:highlight w:val="lightGray"/>
        </w:rPr>
      </w:pPr>
      <w:r w:rsidRPr="00B93A1F">
        <w:rPr>
          <w:rFonts w:eastAsiaTheme="minorEastAsia"/>
          <w:sz w:val="22"/>
          <w:szCs w:val="22"/>
          <w:highlight w:val="lightGray"/>
        </w:rPr>
        <w:t>For this patient group the age at death (assuming no AF-, or AF treatment related mortality) was simulated. The diagnosis, or not, of LA ABN following TTE was additionally simulated.</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Risk of all cause mortality</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risks of all cause mortality were estimated separately for males and females using gender-specific UK lifetable data. These were converted into probabilities of males and females dying in each forthcoming year assuming initial ages of 50 and 65. These produced a range of distributions of death given</w:t>
      </w:r>
      <w:r w:rsidR="00962DE8" w:rsidRPr="00B93A1F">
        <w:rPr>
          <w:sz w:val="22"/>
          <w:szCs w:val="22"/>
          <w:highlight w:val="lightGray"/>
        </w:rPr>
        <w:t>.</w:t>
      </w:r>
      <w:r w:rsidRPr="00B93A1F">
        <w:rPr>
          <w:sz w:val="22"/>
          <w:szCs w:val="22"/>
          <w:highlight w:val="lightGray"/>
        </w:rPr>
        <w:t xml:space="preserve"> </w:t>
      </w:r>
      <w:r w:rsidR="00962DE8" w:rsidRPr="00B93A1F">
        <w:rPr>
          <w:sz w:val="22"/>
          <w:szCs w:val="22"/>
          <w:highlight w:val="lightGray"/>
        </w:rPr>
        <w:t xml:space="preserve"> </w:t>
      </w:r>
      <w:r w:rsidRPr="00B93A1F">
        <w:rPr>
          <w:sz w:val="22"/>
          <w:szCs w:val="22"/>
          <w:highlight w:val="lightGray"/>
        </w:rPr>
        <w:t>For simplicity, it was assumed that all remaining patients would die within their 101</w:t>
      </w:r>
      <w:r w:rsidRPr="00B93A1F">
        <w:rPr>
          <w:sz w:val="22"/>
          <w:szCs w:val="22"/>
          <w:highlight w:val="lightGray"/>
          <w:vertAlign w:val="superscript"/>
        </w:rPr>
        <w:t>st</w:t>
      </w:r>
      <w:r w:rsidRPr="00B93A1F">
        <w:rPr>
          <w:sz w:val="22"/>
          <w:szCs w:val="22"/>
          <w:highlight w:val="lightGray"/>
        </w:rPr>
        <w:t xml:space="preserve"> year. </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The assumed sensitivity and specificity of TTE of diagnosing LA ABN</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able 2 in the paper by Providencia et al.,</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Providencia&lt;/Author&gt;&lt;Year&gt;2012&lt;/Year&gt;&lt;RecNum&gt;19879&lt;/RecNum&gt;&lt;IDText&gt;Possible refinement of clinical thromboembolism assessment in patients with atrial fibrillation using echocardiographic parameters&lt;/IDText&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4</w:t>
      </w:r>
      <w:r w:rsidR="00FC2DC5" w:rsidRPr="00B93A1F">
        <w:rPr>
          <w:sz w:val="22"/>
          <w:szCs w:val="22"/>
          <w:highlight w:val="lightGray"/>
        </w:rPr>
        <w:fldChar w:fldCharType="end"/>
      </w:r>
      <w:r w:rsidRPr="00B93A1F">
        <w:rPr>
          <w:sz w:val="22"/>
          <w:szCs w:val="22"/>
          <w:highlight w:val="lightGray"/>
        </w:rPr>
        <w:t xml:space="preserve"> provides sufficient information to calculate an estimate of sensitivity and specificity of TTE in diagnosing LA ABN. This data was used this to derive Tables 23 and 24. Patients were assessed using both TTE and TOE, and for TTE were assigned an echocardiographic risk score ranging depending on how many structural features that are constituents of LA ABN were identified through TTE. It was assumed that TOE was the gold standard and identified all patients with LA ABN.</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ind w:left="1440" w:hanging="1440"/>
        <w:rPr>
          <w:b/>
          <w:sz w:val="22"/>
          <w:szCs w:val="22"/>
          <w:highlight w:val="lightGray"/>
        </w:rPr>
      </w:pPr>
      <w:r w:rsidRPr="00B93A1F">
        <w:rPr>
          <w:b/>
          <w:sz w:val="22"/>
          <w:szCs w:val="22"/>
          <w:highlight w:val="lightGray"/>
        </w:rPr>
        <w:t>Table 23:</w:t>
      </w:r>
      <w:r w:rsidRPr="00B93A1F">
        <w:rPr>
          <w:b/>
          <w:sz w:val="22"/>
          <w:szCs w:val="22"/>
          <w:highlight w:val="lightGray"/>
        </w:rPr>
        <w:tab/>
        <w:t>The data used to estimate sensitivity and specificity of TTE in diagnosing LA ABN</w:t>
      </w:r>
    </w:p>
    <w:tbl>
      <w:tblPr>
        <w:tblStyle w:val="TableGrid"/>
        <w:tblW w:w="0" w:type="auto"/>
        <w:tblLook w:val="04A0" w:firstRow="1" w:lastRow="0" w:firstColumn="1" w:lastColumn="0" w:noHBand="0" w:noVBand="1"/>
      </w:tblPr>
      <w:tblGrid>
        <w:gridCol w:w="2310"/>
        <w:gridCol w:w="2310"/>
        <w:gridCol w:w="2311"/>
      </w:tblGrid>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Echocardiographic parameters: Score</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Number of patients</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Number of patients with LA ABN</w:t>
            </w:r>
          </w:p>
        </w:tc>
      </w:tr>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 xml:space="preserve">0 </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 xml:space="preserve">88 </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 xml:space="preserve">5 </w:t>
            </w:r>
          </w:p>
        </w:tc>
      </w:tr>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1 or more</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 xml:space="preserve">246 </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 xml:space="preserve">87 </w:t>
            </w:r>
          </w:p>
        </w:tc>
      </w:tr>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Total</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334</w:t>
            </w:r>
          </w:p>
        </w:tc>
        <w:tc>
          <w:tcPr>
            <w:tcW w:w="2311" w:type="dxa"/>
          </w:tcPr>
          <w:p w:rsidR="003D3A44" w:rsidRPr="00B93A1F" w:rsidRDefault="003D3A44" w:rsidP="003D3A44">
            <w:pPr>
              <w:keepNext/>
              <w:spacing w:line="360" w:lineRule="auto"/>
              <w:rPr>
                <w:sz w:val="22"/>
                <w:szCs w:val="22"/>
                <w:highlight w:val="lightGray"/>
              </w:rPr>
            </w:pPr>
            <w:r w:rsidRPr="00B93A1F">
              <w:rPr>
                <w:sz w:val="22"/>
                <w:szCs w:val="22"/>
                <w:highlight w:val="lightGray"/>
              </w:rPr>
              <w:t>92</w:t>
            </w:r>
          </w:p>
        </w:tc>
      </w:tr>
    </w:tbl>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24:</w:t>
      </w:r>
      <w:r w:rsidRPr="00B93A1F">
        <w:rPr>
          <w:b/>
          <w:sz w:val="22"/>
          <w:szCs w:val="22"/>
          <w:highlight w:val="lightGray"/>
        </w:rPr>
        <w:tab/>
        <w:t>The estimated accuracy of TTE in diagnosing LA ABN</w:t>
      </w:r>
    </w:p>
    <w:tbl>
      <w:tblPr>
        <w:tblStyle w:val="TableGrid"/>
        <w:tblW w:w="0" w:type="auto"/>
        <w:tblLook w:val="04A0" w:firstRow="1" w:lastRow="0" w:firstColumn="1" w:lastColumn="0" w:noHBand="0" w:noVBand="1"/>
      </w:tblPr>
      <w:tblGrid>
        <w:gridCol w:w="2310"/>
        <w:gridCol w:w="2310"/>
        <w:gridCol w:w="2311"/>
      </w:tblGrid>
      <w:tr w:rsidR="003D3A44" w:rsidRPr="00B93A1F" w:rsidTr="003D3A44">
        <w:tc>
          <w:tcPr>
            <w:tcW w:w="2310" w:type="dxa"/>
            <w:tcBorders>
              <w:top w:val="nil"/>
              <w:left w:val="nil"/>
            </w:tcBorders>
          </w:tcPr>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p>
        </w:tc>
        <w:tc>
          <w:tcPr>
            <w:tcW w:w="2310" w:type="dxa"/>
          </w:tcPr>
          <w:p w:rsidR="003D3A44" w:rsidRPr="00B93A1F" w:rsidRDefault="003D3A44" w:rsidP="003D3A44">
            <w:pPr>
              <w:spacing w:line="360" w:lineRule="auto"/>
              <w:rPr>
                <w:b/>
                <w:sz w:val="22"/>
                <w:szCs w:val="22"/>
                <w:highlight w:val="lightGray"/>
              </w:rPr>
            </w:pPr>
            <w:r w:rsidRPr="00B93A1F">
              <w:rPr>
                <w:b/>
                <w:sz w:val="22"/>
                <w:szCs w:val="22"/>
                <w:highlight w:val="lightGray"/>
              </w:rPr>
              <w:t>Patients with high risk feature</w:t>
            </w:r>
          </w:p>
        </w:tc>
        <w:tc>
          <w:tcPr>
            <w:tcW w:w="2311" w:type="dxa"/>
          </w:tcPr>
          <w:p w:rsidR="003D3A44" w:rsidRPr="00B93A1F" w:rsidRDefault="003D3A44" w:rsidP="003D3A44">
            <w:pPr>
              <w:spacing w:line="360" w:lineRule="auto"/>
              <w:rPr>
                <w:b/>
                <w:sz w:val="22"/>
                <w:szCs w:val="22"/>
                <w:highlight w:val="lightGray"/>
              </w:rPr>
            </w:pPr>
            <w:r w:rsidRPr="00B93A1F">
              <w:rPr>
                <w:b/>
                <w:sz w:val="22"/>
                <w:szCs w:val="22"/>
                <w:highlight w:val="lightGray"/>
              </w:rPr>
              <w:t>Patients without high risk feature</w:t>
            </w:r>
          </w:p>
        </w:tc>
      </w:tr>
      <w:tr w:rsidR="003D3A44" w:rsidRPr="00B93A1F" w:rsidTr="003D3A44">
        <w:tc>
          <w:tcPr>
            <w:tcW w:w="2310" w:type="dxa"/>
          </w:tcPr>
          <w:p w:rsidR="003D3A44" w:rsidRPr="00B93A1F" w:rsidRDefault="003D3A44" w:rsidP="003D3A44">
            <w:pPr>
              <w:spacing w:line="360" w:lineRule="auto"/>
              <w:rPr>
                <w:b/>
                <w:sz w:val="22"/>
                <w:szCs w:val="22"/>
                <w:highlight w:val="lightGray"/>
              </w:rPr>
            </w:pPr>
            <w:r w:rsidRPr="00B93A1F">
              <w:rPr>
                <w:b/>
                <w:sz w:val="22"/>
                <w:szCs w:val="22"/>
                <w:highlight w:val="lightGray"/>
              </w:rPr>
              <w:t xml:space="preserve">No high risk feature identified by TTE </w:t>
            </w:r>
          </w:p>
        </w:tc>
        <w:tc>
          <w:tcPr>
            <w:tcW w:w="2310" w:type="dxa"/>
          </w:tcPr>
          <w:p w:rsidR="003D3A44" w:rsidRPr="00B93A1F" w:rsidRDefault="003D3A44" w:rsidP="003D3A44">
            <w:pPr>
              <w:spacing w:line="360" w:lineRule="auto"/>
              <w:rPr>
                <w:sz w:val="22"/>
                <w:szCs w:val="22"/>
                <w:highlight w:val="lightGray"/>
              </w:rPr>
            </w:pPr>
            <w:r w:rsidRPr="00B93A1F">
              <w:rPr>
                <w:b/>
                <w:sz w:val="22"/>
                <w:szCs w:val="22"/>
                <w:highlight w:val="lightGray"/>
              </w:rPr>
              <w:t>FN</w:t>
            </w:r>
            <w:r w:rsidRPr="00B93A1F">
              <w:rPr>
                <w:sz w:val="22"/>
                <w:szCs w:val="22"/>
                <w:highlight w:val="lightGray"/>
              </w:rPr>
              <w:t xml:space="preserve">: </w:t>
            </w:r>
            <w:r w:rsidRPr="00B93A1F">
              <w:rPr>
                <w:sz w:val="22"/>
                <w:szCs w:val="22"/>
                <w:highlight w:val="lightGray"/>
                <w:u w:val="single"/>
              </w:rPr>
              <w:t>5</w:t>
            </w:r>
            <w:r w:rsidRPr="00B93A1F">
              <w:rPr>
                <w:sz w:val="22"/>
                <w:szCs w:val="22"/>
                <w:highlight w:val="lightGray"/>
              </w:rPr>
              <w:t xml:space="preserve"> </w:t>
            </w:r>
          </w:p>
        </w:tc>
        <w:tc>
          <w:tcPr>
            <w:tcW w:w="2311" w:type="dxa"/>
          </w:tcPr>
          <w:p w:rsidR="003D3A44" w:rsidRPr="00B93A1F" w:rsidRDefault="003D3A44" w:rsidP="003D3A44">
            <w:pPr>
              <w:spacing w:line="360" w:lineRule="auto"/>
              <w:rPr>
                <w:sz w:val="22"/>
                <w:szCs w:val="22"/>
                <w:highlight w:val="lightGray"/>
              </w:rPr>
            </w:pPr>
            <w:r w:rsidRPr="00B93A1F">
              <w:rPr>
                <w:b/>
                <w:sz w:val="22"/>
                <w:szCs w:val="22"/>
                <w:highlight w:val="lightGray"/>
              </w:rPr>
              <w:t>TN</w:t>
            </w:r>
            <w:r w:rsidRPr="00B93A1F">
              <w:rPr>
                <w:sz w:val="22"/>
                <w:szCs w:val="22"/>
                <w:highlight w:val="lightGray"/>
              </w:rPr>
              <w:t xml:space="preserve">: 88 – 5 = </w:t>
            </w:r>
            <w:r w:rsidRPr="00B93A1F">
              <w:rPr>
                <w:sz w:val="22"/>
                <w:szCs w:val="22"/>
                <w:highlight w:val="lightGray"/>
                <w:u w:val="single"/>
              </w:rPr>
              <w:t>83</w:t>
            </w:r>
            <w:r w:rsidRPr="00B93A1F">
              <w:rPr>
                <w:sz w:val="22"/>
                <w:szCs w:val="22"/>
                <w:highlight w:val="lightGray"/>
              </w:rPr>
              <w:t xml:space="preserve"> </w:t>
            </w:r>
          </w:p>
        </w:tc>
      </w:tr>
      <w:tr w:rsidR="003D3A44" w:rsidRPr="00B93A1F" w:rsidTr="003D3A44">
        <w:tc>
          <w:tcPr>
            <w:tcW w:w="2310" w:type="dxa"/>
          </w:tcPr>
          <w:p w:rsidR="003D3A44" w:rsidRPr="00B93A1F" w:rsidRDefault="003D3A44" w:rsidP="003D3A44">
            <w:pPr>
              <w:spacing w:line="360" w:lineRule="auto"/>
              <w:rPr>
                <w:b/>
                <w:sz w:val="22"/>
                <w:szCs w:val="22"/>
                <w:highlight w:val="lightGray"/>
              </w:rPr>
            </w:pPr>
            <w:r w:rsidRPr="00B93A1F">
              <w:rPr>
                <w:b/>
                <w:sz w:val="22"/>
                <w:szCs w:val="22"/>
                <w:highlight w:val="lightGray"/>
              </w:rPr>
              <w:t>High risk feature identified by TTE</w:t>
            </w:r>
          </w:p>
        </w:tc>
        <w:tc>
          <w:tcPr>
            <w:tcW w:w="2310" w:type="dxa"/>
          </w:tcPr>
          <w:p w:rsidR="003D3A44" w:rsidRPr="00B93A1F" w:rsidRDefault="003D3A44" w:rsidP="003D3A44">
            <w:pPr>
              <w:spacing w:line="360" w:lineRule="auto"/>
              <w:rPr>
                <w:sz w:val="22"/>
                <w:szCs w:val="22"/>
                <w:highlight w:val="lightGray"/>
              </w:rPr>
            </w:pPr>
            <w:r w:rsidRPr="00B93A1F">
              <w:rPr>
                <w:b/>
                <w:sz w:val="22"/>
                <w:szCs w:val="22"/>
                <w:highlight w:val="lightGray"/>
              </w:rPr>
              <w:t>TP</w:t>
            </w:r>
            <w:r w:rsidRPr="00B93A1F">
              <w:rPr>
                <w:sz w:val="22"/>
                <w:szCs w:val="22"/>
                <w:highlight w:val="lightGray"/>
              </w:rPr>
              <w:t xml:space="preserve">: </w:t>
            </w:r>
            <w:r w:rsidRPr="00B93A1F">
              <w:rPr>
                <w:sz w:val="22"/>
                <w:szCs w:val="22"/>
                <w:highlight w:val="lightGray"/>
                <w:u w:val="single"/>
              </w:rPr>
              <w:t>87</w:t>
            </w:r>
            <w:r w:rsidRPr="00B93A1F">
              <w:rPr>
                <w:sz w:val="22"/>
                <w:szCs w:val="22"/>
                <w:highlight w:val="lightGray"/>
              </w:rPr>
              <w:t xml:space="preserve"> </w:t>
            </w:r>
          </w:p>
        </w:tc>
        <w:tc>
          <w:tcPr>
            <w:tcW w:w="2311" w:type="dxa"/>
          </w:tcPr>
          <w:p w:rsidR="003D3A44" w:rsidRPr="00B93A1F" w:rsidRDefault="003D3A44" w:rsidP="003D3A44">
            <w:pPr>
              <w:keepNext/>
              <w:spacing w:line="360" w:lineRule="auto"/>
              <w:rPr>
                <w:sz w:val="22"/>
                <w:szCs w:val="22"/>
                <w:highlight w:val="lightGray"/>
              </w:rPr>
            </w:pPr>
            <w:r w:rsidRPr="00B93A1F">
              <w:rPr>
                <w:b/>
                <w:sz w:val="22"/>
                <w:szCs w:val="22"/>
                <w:highlight w:val="lightGray"/>
              </w:rPr>
              <w:t>FP</w:t>
            </w:r>
            <w:r w:rsidRPr="00B93A1F">
              <w:rPr>
                <w:sz w:val="22"/>
                <w:szCs w:val="22"/>
                <w:highlight w:val="lightGray"/>
              </w:rPr>
              <w:t xml:space="preserve">: 246 – 87 = </w:t>
            </w:r>
            <w:r w:rsidRPr="00B93A1F">
              <w:rPr>
                <w:sz w:val="22"/>
                <w:szCs w:val="22"/>
                <w:highlight w:val="lightGray"/>
                <w:u w:val="single"/>
              </w:rPr>
              <w:t>159</w:t>
            </w:r>
            <w:r w:rsidRPr="00B93A1F">
              <w:rPr>
                <w:sz w:val="22"/>
                <w:szCs w:val="22"/>
                <w:highlight w:val="lightGray"/>
              </w:rPr>
              <w:t xml:space="preserve"> </w:t>
            </w:r>
          </w:p>
        </w:tc>
      </w:tr>
    </w:tbl>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r w:rsidRPr="00B93A1F">
        <w:rPr>
          <w:sz w:val="22"/>
          <w:szCs w:val="22"/>
          <w:highlight w:val="lightGray"/>
        </w:rPr>
        <w:t>This allows calculation of sensitivity and specificity for this patient group:</w:t>
      </w:r>
    </w:p>
    <w:p w:rsidR="003D3A44" w:rsidRPr="00B93A1F" w:rsidRDefault="003D3A44" w:rsidP="003D3A44">
      <w:pPr>
        <w:pStyle w:val="ListParagraph"/>
        <w:numPr>
          <w:ilvl w:val="0"/>
          <w:numId w:val="36"/>
        </w:numPr>
        <w:spacing w:after="200" w:line="360" w:lineRule="auto"/>
        <w:rPr>
          <w:sz w:val="22"/>
          <w:szCs w:val="22"/>
          <w:highlight w:val="lightGray"/>
        </w:rPr>
      </w:pPr>
      <w:r w:rsidRPr="00B93A1F">
        <w:rPr>
          <w:sz w:val="22"/>
          <w:szCs w:val="22"/>
          <w:highlight w:val="lightGray"/>
        </w:rPr>
        <w:t>Sensitivity = TP / (TP + FN) = 87 / (87 + 5) = 0.946 (to 3 d.p.)</w:t>
      </w:r>
    </w:p>
    <w:p w:rsidR="003D3A44" w:rsidRPr="00B93A1F" w:rsidRDefault="003D3A44" w:rsidP="003D3A44">
      <w:pPr>
        <w:pStyle w:val="ListParagraph"/>
        <w:numPr>
          <w:ilvl w:val="0"/>
          <w:numId w:val="36"/>
        </w:numPr>
        <w:spacing w:after="200" w:line="360" w:lineRule="auto"/>
        <w:rPr>
          <w:sz w:val="22"/>
          <w:szCs w:val="22"/>
          <w:highlight w:val="lightGray"/>
        </w:rPr>
      </w:pPr>
      <w:r w:rsidRPr="00B93A1F">
        <w:rPr>
          <w:sz w:val="22"/>
          <w:szCs w:val="22"/>
          <w:highlight w:val="lightGray"/>
        </w:rPr>
        <w:t>Specificity = TN / (TN + FP) = 83 / (83 + 159) = 0.343 (to 3 d.p.)</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The four cells in Table 25 also allow uncertainty to be estimated for the joint distribution of sensitivity and specificity. One thousand draws from a Dirichlet distribution using the cell counts as parameter values were used to jointly calculate sensitivity and specificity. The resulting joint distribution of sensitivity and specificity estimates is shown in Figure </w:t>
      </w:r>
      <w:r w:rsidR="00341BE4" w:rsidRPr="00B93A1F">
        <w:rPr>
          <w:sz w:val="22"/>
          <w:szCs w:val="22"/>
          <w:highlight w:val="lightGray"/>
        </w:rPr>
        <w:t>4</w:t>
      </w:r>
      <w:r w:rsidRPr="00B93A1F">
        <w:rPr>
          <w:sz w:val="22"/>
          <w:szCs w:val="22"/>
          <w:highlight w:val="lightGray"/>
        </w:rPr>
        <w:t xml:space="preserve"> as a contour plot. A contour plot represents variation in density by joining together points on the surface with equal heights, allowing three -dimensional information to be presented in a monochrome graph. This method of presenting the data was preferred to a scatter plot as the relative density would have been relatively difficult to ascertain in a scatter plot containing 1,000 points. In Figure </w:t>
      </w:r>
      <w:r w:rsidR="00341BE4" w:rsidRPr="00B93A1F">
        <w:rPr>
          <w:sz w:val="22"/>
          <w:szCs w:val="22"/>
          <w:highlight w:val="lightGray"/>
        </w:rPr>
        <w:t>4</w:t>
      </w:r>
      <w:r w:rsidRPr="00B93A1F">
        <w:rPr>
          <w:sz w:val="22"/>
          <w:szCs w:val="22"/>
          <w:highlight w:val="lightGray"/>
        </w:rPr>
        <w:t xml:space="preserve"> the peak density of the plot is, unsurprisingly, close to the point estimates of 0.95 for sensitivity and 0.34 for specificity.</w:t>
      </w:r>
    </w:p>
    <w:p w:rsidR="003D3A44" w:rsidRPr="00B93A1F" w:rsidRDefault="003D3A44" w:rsidP="003D3A44">
      <w:pPr>
        <w:spacing w:line="360" w:lineRule="auto"/>
        <w:jc w:val="both"/>
        <w:rPr>
          <w:sz w:val="22"/>
          <w:szCs w:val="22"/>
          <w:highlight w:val="lightGray"/>
        </w:rPr>
      </w:pPr>
    </w:p>
    <w:p w:rsidR="003D3A44" w:rsidRPr="00B93A1F" w:rsidRDefault="003D3A44" w:rsidP="003D3A44">
      <w:pPr>
        <w:rPr>
          <w:b/>
          <w:sz w:val="22"/>
          <w:szCs w:val="22"/>
          <w:highlight w:val="lightGray"/>
        </w:rPr>
      </w:pPr>
      <w:r w:rsidRPr="00B93A1F">
        <w:rPr>
          <w:b/>
          <w:sz w:val="22"/>
          <w:szCs w:val="22"/>
          <w:highlight w:val="lightGray"/>
        </w:rPr>
        <w:br w:type="page"/>
      </w:r>
    </w:p>
    <w:p w:rsidR="003D3A44" w:rsidRPr="00B93A1F" w:rsidRDefault="003D3A44" w:rsidP="003D3A44">
      <w:pPr>
        <w:spacing w:line="360" w:lineRule="auto"/>
        <w:ind w:left="1440" w:hanging="1440"/>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4</w:t>
      </w:r>
      <w:r w:rsidRPr="00B93A1F">
        <w:rPr>
          <w:b/>
          <w:sz w:val="22"/>
          <w:szCs w:val="22"/>
          <w:highlight w:val="lightGray"/>
        </w:rPr>
        <w:t>:</w:t>
      </w:r>
      <w:r w:rsidRPr="00B93A1F">
        <w:rPr>
          <w:b/>
          <w:sz w:val="22"/>
          <w:szCs w:val="22"/>
          <w:highlight w:val="lightGray"/>
        </w:rPr>
        <w:tab/>
        <w:t>Joint distribution of sensitivity and specificity based on 1000 draws from a Dirichlet distribution</w:t>
      </w:r>
    </w:p>
    <w:p w:rsidR="003D3A44" w:rsidRPr="00B93A1F" w:rsidRDefault="003D3A44" w:rsidP="003D3A44">
      <w:pPr>
        <w:keepNext/>
        <w:spacing w:line="360" w:lineRule="auto"/>
        <w:rPr>
          <w:sz w:val="22"/>
          <w:szCs w:val="22"/>
          <w:highlight w:val="lightGray"/>
        </w:rPr>
      </w:pPr>
      <w:r w:rsidRPr="00B93A1F">
        <w:rPr>
          <w:noProof/>
          <w:sz w:val="22"/>
          <w:szCs w:val="22"/>
          <w:highlight w:val="lightGray"/>
        </w:rPr>
        <w:drawing>
          <wp:inline distT="0" distB="0" distL="0" distR="0">
            <wp:extent cx="5732890" cy="5295569"/>
            <wp:effectExtent l="19050" t="0" r="1160" b="0"/>
            <wp:docPr id="13" name="Picture 13" descr="C:\Users\User\AppData\Local\Temp\SensSpecContou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Temp\SensSpecContour.jpeg"/>
                    <pic:cNvPicPr>
                      <a:picLocks noChangeAspect="1" noChangeArrowheads="1"/>
                    </pic:cNvPicPr>
                  </pic:nvPicPr>
                  <pic:blipFill>
                    <a:blip r:embed="rId17" cstate="print">
                      <a:extLst>
                        <a:ext uri="{28A0092B-C50C-407E-A947-70E740481C1C}">
                          <a14:useLocalDpi xmlns:a14="http://schemas.microsoft.com/office/drawing/2010/main" val="0"/>
                        </a:ext>
                      </a:extLst>
                    </a:blip>
                    <a:srcRect t="7628"/>
                    <a:stretch>
                      <a:fillRect/>
                    </a:stretch>
                  </pic:blipFill>
                  <pic:spPr bwMode="auto">
                    <a:xfrm>
                      <a:off x="0" y="0"/>
                      <a:ext cx="5732890" cy="5295569"/>
                    </a:xfrm>
                    <a:prstGeom prst="rect">
                      <a:avLst/>
                    </a:prstGeom>
                    <a:noFill/>
                    <a:ln>
                      <a:noFill/>
                    </a:ln>
                  </pic:spPr>
                </pic:pic>
              </a:graphicData>
            </a:graphic>
          </wp:inline>
        </w:drawing>
      </w:r>
    </w:p>
    <w:p w:rsidR="003D3A44" w:rsidRPr="00B93A1F" w:rsidRDefault="003D3A44" w:rsidP="003D3A44">
      <w:pPr>
        <w:spacing w:line="360" w:lineRule="auto"/>
        <w:jc w:val="both"/>
        <w:rPr>
          <w:sz w:val="22"/>
          <w:szCs w:val="22"/>
          <w:highlight w:val="lightGray"/>
        </w:rPr>
      </w:pPr>
      <w:r w:rsidRPr="00B93A1F">
        <w:rPr>
          <w:sz w:val="22"/>
          <w:szCs w:val="22"/>
          <w:highlight w:val="lightGray"/>
        </w:rPr>
        <w:t>It was assumed that the derived distributions of sensitivity and specificity was applicable to all patients and was thus assumed applicable to patients who had a CHADS</w:t>
      </w:r>
      <w:r w:rsidRPr="00B93A1F">
        <w:rPr>
          <w:sz w:val="22"/>
          <w:szCs w:val="22"/>
          <w:highlight w:val="lightGray"/>
          <w:vertAlign w:val="subscript"/>
        </w:rPr>
        <w:t>2</w:t>
      </w:r>
      <w:r w:rsidRPr="00B93A1F">
        <w:rPr>
          <w:sz w:val="22"/>
          <w:szCs w:val="22"/>
          <w:highlight w:val="lightGray"/>
        </w:rPr>
        <w:t xml:space="preserve"> score of 0.</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Data reported in Table 2 of Provedencia et al.,</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Providencia&lt;/Author&gt;&lt;Year&gt;2012&lt;/Year&gt;&lt;RecNum&gt;19879&lt;/RecNum&gt;&lt;IDText&gt;Possible refinement of clinical thromboembolism assessment in patients with atrial fibrillation using echocardiographic parameters&lt;/IDText&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4</w:t>
      </w:r>
      <w:r w:rsidR="00FC2DC5" w:rsidRPr="00B93A1F">
        <w:rPr>
          <w:sz w:val="22"/>
          <w:szCs w:val="22"/>
          <w:highlight w:val="lightGray"/>
        </w:rPr>
        <w:fldChar w:fldCharType="end"/>
      </w:r>
      <w:r w:rsidRPr="00B93A1F">
        <w:rPr>
          <w:sz w:val="22"/>
          <w:szCs w:val="22"/>
          <w:highlight w:val="lightGray"/>
        </w:rPr>
        <w:t xml:space="preserve"> indicate that of 24 patients with a CHADS</w:t>
      </w:r>
      <w:r w:rsidRPr="00B93A1F">
        <w:rPr>
          <w:sz w:val="22"/>
          <w:szCs w:val="22"/>
          <w:highlight w:val="lightGray"/>
          <w:vertAlign w:val="subscript"/>
        </w:rPr>
        <w:t>2</w:t>
      </w:r>
      <w:r w:rsidRPr="00B93A1F">
        <w:rPr>
          <w:sz w:val="22"/>
          <w:szCs w:val="22"/>
          <w:highlight w:val="lightGray"/>
        </w:rPr>
        <w:t xml:space="preserve"> score of 0, 2 had a LA ABN. Given the small data available (the number in the LA ABN group being less than 5) an uninformative prior of 0.5 was added to each paired data set culminating in an expected 2.5 out of 25 patients expected to have a LA ABN amongst those with CHADS</w:t>
      </w:r>
      <w:r w:rsidRPr="00B93A1F">
        <w:rPr>
          <w:sz w:val="22"/>
          <w:szCs w:val="22"/>
          <w:highlight w:val="lightGray"/>
          <w:vertAlign w:val="subscript"/>
        </w:rPr>
        <w:t>2</w:t>
      </w:r>
      <w:r w:rsidRPr="00B93A1F">
        <w:rPr>
          <w:sz w:val="22"/>
          <w:szCs w:val="22"/>
          <w:highlight w:val="lightGray"/>
        </w:rPr>
        <w:t xml:space="preserve"> score of 0. These values were used to populate beta distributions to allow for uncertainty in the true proportion of patients with LA ABN within the CHADS</w:t>
      </w:r>
      <w:r w:rsidRPr="00B93A1F">
        <w:rPr>
          <w:sz w:val="22"/>
          <w:szCs w:val="22"/>
          <w:highlight w:val="lightGray"/>
          <w:vertAlign w:val="subscript"/>
        </w:rPr>
        <w:t>2</w:t>
      </w:r>
      <w:r w:rsidRPr="00B93A1F">
        <w:rPr>
          <w:sz w:val="22"/>
          <w:szCs w:val="22"/>
          <w:highlight w:val="lightGray"/>
        </w:rPr>
        <w:t xml:space="preserve"> equal 0.</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jc w:val="both"/>
        <w:outlineLvl w:val="0"/>
        <w:rPr>
          <w:sz w:val="22"/>
          <w:szCs w:val="22"/>
          <w:highlight w:val="lightGray"/>
        </w:rPr>
      </w:pPr>
      <w:r w:rsidRPr="00B93A1F">
        <w:rPr>
          <w:sz w:val="22"/>
          <w:szCs w:val="22"/>
          <w:highlight w:val="lightGray"/>
        </w:rPr>
        <w:t>For patients with a CHADS</w:t>
      </w:r>
      <w:r w:rsidRPr="00B93A1F">
        <w:rPr>
          <w:sz w:val="22"/>
          <w:szCs w:val="22"/>
          <w:highlight w:val="lightGray"/>
          <w:vertAlign w:val="subscript"/>
        </w:rPr>
        <w:t>2</w:t>
      </w:r>
      <w:r w:rsidRPr="00B93A1F">
        <w:rPr>
          <w:sz w:val="22"/>
          <w:szCs w:val="22"/>
          <w:highlight w:val="lightGray"/>
        </w:rPr>
        <w:t xml:space="preserve"> score of 0 there were 17 patients out of 79 with a LA ABN. </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6.2.</w:t>
      </w:r>
      <w:r w:rsidR="00B937D2" w:rsidRPr="00B93A1F">
        <w:rPr>
          <w:sz w:val="22"/>
          <w:szCs w:val="22"/>
          <w:highlight w:val="lightGray"/>
        </w:rPr>
        <w:t>3</w:t>
      </w:r>
      <w:r w:rsidRPr="00B93A1F">
        <w:rPr>
          <w:sz w:val="22"/>
          <w:szCs w:val="22"/>
          <w:highlight w:val="lightGray"/>
        </w:rPr>
        <w:t xml:space="preserve"> Estimating a patient’s underlying risk of stroke</w:t>
      </w:r>
    </w:p>
    <w:p w:rsidR="003D3A44" w:rsidRPr="00B93A1F" w:rsidRDefault="003D3A44" w:rsidP="003D3A44">
      <w:pPr>
        <w:spacing w:line="360" w:lineRule="auto"/>
        <w:jc w:val="both"/>
        <w:rPr>
          <w:sz w:val="22"/>
          <w:szCs w:val="22"/>
          <w:highlight w:val="lightGray"/>
        </w:rPr>
      </w:pPr>
      <w:r w:rsidRPr="00B93A1F">
        <w:rPr>
          <w:sz w:val="22"/>
          <w:szCs w:val="22"/>
          <w:highlight w:val="lightGray"/>
        </w:rPr>
        <w:t>This section describes the risk of a stroke. The breakdown of types of stroke and the associated costs and utilities are detailed in later sections.</w:t>
      </w:r>
    </w:p>
    <w:p w:rsidR="003D3A44" w:rsidRPr="00B93A1F" w:rsidRDefault="003D3A44" w:rsidP="003D3A44">
      <w:pPr>
        <w:pStyle w:val="Heading4"/>
        <w:spacing w:line="360" w:lineRule="auto"/>
        <w:rPr>
          <w:rFonts w:ascii="Times New Roman" w:hAnsi="Times New Roman" w:cs="Times New Roman"/>
          <w:i w:val="0"/>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HADS</w:t>
      </w:r>
      <w:r w:rsidRPr="00B93A1F">
        <w:rPr>
          <w:sz w:val="22"/>
          <w:szCs w:val="22"/>
          <w:highlight w:val="lightGray"/>
          <w:vertAlign w:val="subscript"/>
        </w:rPr>
        <w:t>2</w:t>
      </w:r>
      <w:r w:rsidRPr="00B93A1F">
        <w:rPr>
          <w:sz w:val="22"/>
          <w:szCs w:val="22"/>
          <w:highlight w:val="lightGray"/>
        </w:rPr>
        <w:t>-related stroke risk</w:t>
      </w:r>
    </w:p>
    <w:p w:rsidR="003D3A44" w:rsidRPr="00B93A1F" w:rsidRDefault="003D3A44" w:rsidP="003D3A44">
      <w:pPr>
        <w:spacing w:line="360" w:lineRule="auto"/>
        <w:jc w:val="both"/>
        <w:rPr>
          <w:sz w:val="22"/>
          <w:szCs w:val="22"/>
          <w:highlight w:val="lightGray"/>
        </w:rPr>
      </w:pPr>
      <w:r w:rsidRPr="00B93A1F">
        <w:rPr>
          <w:sz w:val="22"/>
          <w:szCs w:val="22"/>
          <w:highlight w:val="lightGray"/>
        </w:rPr>
        <w:t>We assumed that higher CHADS</w:t>
      </w:r>
      <w:r w:rsidRPr="00B93A1F">
        <w:rPr>
          <w:sz w:val="22"/>
          <w:szCs w:val="22"/>
          <w:highlight w:val="lightGray"/>
          <w:vertAlign w:val="subscript"/>
        </w:rPr>
        <w:t>2</w:t>
      </w:r>
      <w:r w:rsidRPr="00B93A1F">
        <w:rPr>
          <w:sz w:val="22"/>
          <w:szCs w:val="22"/>
          <w:highlight w:val="lightGray"/>
        </w:rPr>
        <w:t xml:space="preserve"> scores were associated with a higher risk of stroke. Our estimates were based on unadjusted stroke risk estimates presented in Friberg et al</w:t>
      </w:r>
      <w:r w:rsidR="00F86D79" w:rsidRPr="00B93A1F">
        <w:rPr>
          <w:sz w:val="22"/>
          <w:szCs w:val="22"/>
          <w:highlight w:val="lightGray"/>
        </w:rPr>
        <w:t>.</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Friberg&lt;/Author&gt;&lt;Year&gt;2012&lt;/Year&gt;&lt;RecNum&gt;45141&lt;/RecNum&gt;&lt;IDText&gt;Evaluation of risk stratification schemes for ischaemic stroke and bleeding in 182 678 patients with atrial fibrillation: the Swedish Atrial Fibrillation cohort study.&lt;/IDText&gt;&lt;MDL Ref_Type="Journal"&gt;&lt;Ref_Type&gt;Journal&lt;/Ref_Type&gt;&lt;Ref_ID&gt;45141&lt;/Ref_ID&gt;&lt;Title_Primary&gt;&lt;f name="Times New Roman"&gt;Evaluation of risk stratification schemes for ischaemic stroke and bleeding in 182 678 patients with atrial fibrillation: the Swedish Atrial Fibrillation cohort study.&lt;/f&gt;&lt;/Title_Primary&gt;&lt;Authors_Primary&gt;Friberg,L&lt;/Authors_Primary&gt;&lt;Authors_Primary&gt;Rosenqvist,M.&lt;/Authors_Primary&gt;&lt;Authors_Primary&gt;Lip,GY&lt;/Authors_Primary&gt;&lt;Date_Primary&gt;2012&lt;/Date_Primary&gt;&lt;Keywords&gt;evaluation&lt;/Keywords&gt;&lt;Keywords&gt;risk&lt;/Keywords&gt;&lt;Keywords&gt;stratification&lt;/Keywords&gt;&lt;Keywords&gt;stroke&lt;/Keywords&gt;&lt;Keywords&gt;bleeding&lt;/Keywords&gt;&lt;Keywords&gt;patient&lt;/Keywords&gt;&lt;Keywords&gt;Atrial fibrillation&lt;/Keywords&gt;&lt;Reprint&gt;Not in File&lt;/Reprint&gt;&lt;Start_Page&gt;1500&lt;/Start_Page&gt;&lt;End_Page&gt;1510&lt;/End_Page&gt;&lt;Periodical&gt;Eur Heart J.&lt;/Periodical&gt;&lt;Volume&gt;33&lt;/Volume&gt;&lt;Issue&gt;12&lt;/Issue&gt;&lt;ZZ_JournalStdAbbrev&gt;&lt;f name="System"&gt;Eur Heart J.&lt;/f&gt;&lt;/ZZ_JournalStdAbbrev&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5</w:t>
      </w:r>
      <w:r w:rsidR="00FC2DC5" w:rsidRPr="00B93A1F">
        <w:rPr>
          <w:sz w:val="22"/>
          <w:szCs w:val="22"/>
          <w:highlight w:val="lightGray"/>
        </w:rPr>
        <w:fldChar w:fldCharType="end"/>
      </w:r>
      <w:r w:rsidRPr="00B93A1F">
        <w:rPr>
          <w:sz w:val="22"/>
          <w:szCs w:val="22"/>
          <w:highlight w:val="lightGray"/>
        </w:rPr>
        <w:t xml:space="preserve"> These estimates are presented in Table 25. 95% CIs were estimated from Beta distributions.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Table 25:</w:t>
      </w:r>
      <w:r w:rsidRPr="00B93A1F">
        <w:rPr>
          <w:b/>
          <w:sz w:val="22"/>
          <w:szCs w:val="22"/>
          <w:highlight w:val="lightGray"/>
        </w:rPr>
        <w:tab/>
        <w:t>The assumed risk of stroke associated with CHADS</w:t>
      </w:r>
      <w:r w:rsidRPr="00B93A1F">
        <w:rPr>
          <w:b/>
          <w:sz w:val="22"/>
          <w:szCs w:val="22"/>
          <w:highlight w:val="lightGray"/>
          <w:vertAlign w:val="subscript"/>
        </w:rPr>
        <w:t>2</w:t>
      </w:r>
      <w:r w:rsidRPr="00B93A1F">
        <w:rPr>
          <w:b/>
          <w:sz w:val="22"/>
          <w:szCs w:val="22"/>
          <w:highlight w:val="lightGray"/>
        </w:rPr>
        <w:t xml:space="preserve"> score</w:t>
      </w:r>
    </w:p>
    <w:tbl>
      <w:tblPr>
        <w:tblStyle w:val="TableGrid"/>
        <w:tblW w:w="0" w:type="auto"/>
        <w:tblLook w:val="04A0" w:firstRow="1" w:lastRow="0" w:firstColumn="1" w:lastColumn="0" w:noHBand="0" w:noVBand="1"/>
      </w:tblPr>
      <w:tblGrid>
        <w:gridCol w:w="1668"/>
        <w:gridCol w:w="2409"/>
      </w:tblGrid>
      <w:tr w:rsidR="003D3A44" w:rsidRPr="00B93A1F" w:rsidTr="003D3A44">
        <w:tc>
          <w:tcPr>
            <w:tcW w:w="1668"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CHADS</w:t>
            </w:r>
            <w:r w:rsidRPr="00B93A1F">
              <w:rPr>
                <w:sz w:val="22"/>
                <w:szCs w:val="22"/>
                <w:highlight w:val="lightGray"/>
                <w:vertAlign w:val="subscript"/>
              </w:rPr>
              <w:t>2</w:t>
            </w:r>
            <w:r w:rsidRPr="00B93A1F">
              <w:rPr>
                <w:sz w:val="22"/>
                <w:szCs w:val="22"/>
                <w:highlight w:val="lightGray"/>
              </w:rPr>
              <w:t xml:space="preserve"> score</w:t>
            </w:r>
          </w:p>
        </w:tc>
        <w:tc>
          <w:tcPr>
            <w:tcW w:w="240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Annual Risk (95% CI)</w:t>
            </w:r>
          </w:p>
        </w:tc>
      </w:tr>
      <w:tr w:rsidR="003D3A44" w:rsidRPr="00B93A1F" w:rsidTr="003D3A44">
        <w:tc>
          <w:tcPr>
            <w:tcW w:w="1668"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w:t>
            </w:r>
          </w:p>
        </w:tc>
        <w:tc>
          <w:tcPr>
            <w:tcW w:w="240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6 (0.5 to 0.7)</w:t>
            </w:r>
          </w:p>
        </w:tc>
      </w:tr>
      <w:tr w:rsidR="003D3A44" w:rsidRPr="00B93A1F" w:rsidTr="003D3A44">
        <w:tc>
          <w:tcPr>
            <w:tcW w:w="1668"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1</w:t>
            </w:r>
          </w:p>
        </w:tc>
        <w:tc>
          <w:tcPr>
            <w:tcW w:w="240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3.0 (2.9  to 3.2)</w:t>
            </w:r>
          </w:p>
        </w:tc>
      </w:tr>
      <w:tr w:rsidR="003D3A44" w:rsidRPr="00B93A1F" w:rsidTr="003D3A44">
        <w:tc>
          <w:tcPr>
            <w:tcW w:w="1668"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2</w:t>
            </w:r>
          </w:p>
        </w:tc>
        <w:tc>
          <w:tcPr>
            <w:tcW w:w="240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4.2 (4.0 to 4.4)</w:t>
            </w:r>
          </w:p>
        </w:tc>
      </w:tr>
      <w:tr w:rsidR="003D3A44" w:rsidRPr="00B93A1F" w:rsidTr="003D3A44">
        <w:tc>
          <w:tcPr>
            <w:tcW w:w="1668"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3</w:t>
            </w:r>
          </w:p>
        </w:tc>
        <w:tc>
          <w:tcPr>
            <w:tcW w:w="240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7.1 (6.7 to 7.5)</w:t>
            </w:r>
          </w:p>
        </w:tc>
      </w:tr>
      <w:tr w:rsidR="003D3A44" w:rsidRPr="00B93A1F" w:rsidTr="003D3A44">
        <w:tc>
          <w:tcPr>
            <w:tcW w:w="1668"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4</w:t>
            </w:r>
          </w:p>
        </w:tc>
        <w:tc>
          <w:tcPr>
            <w:tcW w:w="2409" w:type="dxa"/>
          </w:tcPr>
          <w:p w:rsidR="003D3A44" w:rsidRPr="00B93A1F" w:rsidRDefault="003D3A44" w:rsidP="003D3A44">
            <w:pPr>
              <w:keepNext/>
              <w:spacing w:line="360" w:lineRule="auto"/>
              <w:jc w:val="both"/>
              <w:rPr>
                <w:sz w:val="22"/>
                <w:szCs w:val="22"/>
                <w:highlight w:val="lightGray"/>
              </w:rPr>
            </w:pPr>
            <w:r w:rsidRPr="00B93A1F">
              <w:rPr>
                <w:sz w:val="22"/>
                <w:szCs w:val="22"/>
                <w:highlight w:val="lightGray"/>
              </w:rPr>
              <w:t>11.1 (10.4 to 11.8)</w:t>
            </w:r>
          </w:p>
        </w:tc>
      </w:tr>
    </w:tbl>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Patients with LAA were assumed to have a risk of stroke independent of CHADS</w:t>
      </w:r>
      <w:r w:rsidRPr="00B93A1F">
        <w:rPr>
          <w:sz w:val="22"/>
          <w:szCs w:val="22"/>
          <w:highlight w:val="lightGray"/>
          <w:vertAlign w:val="subscript"/>
        </w:rPr>
        <w:t>2</w:t>
      </w:r>
      <w:r w:rsidRPr="00B93A1F">
        <w:rPr>
          <w:sz w:val="22"/>
          <w:szCs w:val="22"/>
          <w:highlight w:val="lightGray"/>
        </w:rPr>
        <w:t xml:space="preserve"> score.  The risk was set as 8.0% (95% CI 7.26 - 8:31) per annum, as reported in Connelly et al.</w:t>
      </w:r>
      <w:r w:rsidR="00FC2DC5" w:rsidRPr="00B93A1F">
        <w:rPr>
          <w:sz w:val="22"/>
          <w:szCs w:val="22"/>
          <w:highlight w:val="lightGray"/>
        </w:rPr>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C555BF" w:rsidRPr="00B93A1F">
        <w:rPr>
          <w:sz w:val="22"/>
          <w:szCs w:val="22"/>
          <w:highlight w:val="lightGray"/>
        </w:rPr>
        <w:instrText xml:space="preserve"> ADDIN REFMGR.CITE </w:instrText>
      </w:r>
      <w:r w:rsidR="00FC2DC5" w:rsidRPr="00B93A1F">
        <w:rPr>
          <w:sz w:val="22"/>
          <w:szCs w:val="22"/>
          <w:highlight w:val="lightGray"/>
        </w:rPr>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C555BF" w:rsidRPr="00B93A1F">
        <w:rPr>
          <w:sz w:val="22"/>
          <w:szCs w:val="22"/>
          <w:highlight w:val="lightGray"/>
        </w:rPr>
        <w:instrText xml:space="preserve"> ADDIN EN.CITE.DATA </w:instrText>
      </w:r>
      <w:r w:rsidR="00FC2DC5" w:rsidRPr="00B93A1F">
        <w:rPr>
          <w:sz w:val="22"/>
          <w:szCs w:val="22"/>
          <w:highlight w:val="lightGray"/>
        </w:rPr>
      </w:r>
      <w:r w:rsidR="00FC2DC5" w:rsidRPr="00B93A1F">
        <w:rPr>
          <w:sz w:val="22"/>
          <w:szCs w:val="22"/>
          <w:highlight w:val="lightGray"/>
        </w:rPr>
        <w:fldChar w:fldCharType="end"/>
      </w:r>
      <w:r w:rsidR="00FC2DC5" w:rsidRPr="00B93A1F">
        <w:rPr>
          <w:sz w:val="22"/>
          <w:szCs w:val="22"/>
          <w:highlight w:val="lightGray"/>
        </w:rPr>
      </w:r>
      <w:r w:rsidR="00FC2DC5" w:rsidRPr="00B93A1F">
        <w:rPr>
          <w:sz w:val="22"/>
          <w:szCs w:val="22"/>
          <w:highlight w:val="lightGray"/>
        </w:rPr>
        <w:fldChar w:fldCharType="separate"/>
      </w:r>
      <w:r w:rsidR="005A1380" w:rsidRPr="00B93A1F">
        <w:rPr>
          <w:noProof/>
          <w:sz w:val="22"/>
          <w:szCs w:val="22"/>
          <w:highlight w:val="lightGray"/>
          <w:vertAlign w:val="superscript"/>
        </w:rPr>
        <w:t>146</w:t>
      </w:r>
      <w:r w:rsidR="00FC2DC5" w:rsidRPr="00B93A1F">
        <w:rPr>
          <w:sz w:val="22"/>
          <w:szCs w:val="22"/>
          <w:highlight w:val="lightGray"/>
        </w:rPr>
        <w:fldChar w:fldCharType="end"/>
      </w:r>
      <w:r w:rsidRPr="00B93A1F">
        <w:rPr>
          <w:sz w:val="22"/>
          <w:szCs w:val="22"/>
          <w:highlight w:val="lightGray"/>
        </w:rPr>
        <w:t xml:space="preserve">  For simplicity the risk of stroke was assumed to apply throughout the lifetime of the patient.</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Estimating uncertainty in CHADS</w:t>
      </w:r>
      <w:r w:rsidRPr="00B93A1F">
        <w:rPr>
          <w:sz w:val="22"/>
          <w:szCs w:val="22"/>
          <w:highlight w:val="lightGray"/>
          <w:vertAlign w:val="subscript"/>
        </w:rPr>
        <w:t>2</w:t>
      </w:r>
      <w:r w:rsidRPr="00B93A1F">
        <w:rPr>
          <w:sz w:val="22"/>
          <w:szCs w:val="22"/>
          <w:highlight w:val="lightGray"/>
        </w:rPr>
        <w:t>-related stroke risk</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Using CHADS</w:t>
      </w:r>
      <w:r w:rsidRPr="00B93A1F">
        <w:rPr>
          <w:sz w:val="22"/>
          <w:szCs w:val="22"/>
          <w:highlight w:val="lightGray"/>
          <w:vertAlign w:val="subscript"/>
        </w:rPr>
        <w:t>2</w:t>
      </w:r>
      <w:r w:rsidRPr="00B93A1F">
        <w:rPr>
          <w:sz w:val="22"/>
          <w:szCs w:val="22"/>
          <w:highlight w:val="lightGray"/>
        </w:rPr>
        <w:t xml:space="preserve"> score</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Introduction</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Simulating values</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 xml:space="preserve">In order to ensure no estimated risks were less than zero, we assumed the above estimates followed a lognormal </w:t>
      </w:r>
      <w:r w:rsidRPr="00B93A1F">
        <w:rPr>
          <w:sz w:val="22"/>
          <w:szCs w:val="22"/>
          <w:highlight w:val="lightGray"/>
        </w:rPr>
        <w:t xml:space="preserve">distribution, producing 10,000 simulated values for the stroke risk associated with each score, as shown in Figure </w:t>
      </w:r>
      <w:r w:rsidR="00341BE4" w:rsidRPr="00B93A1F">
        <w:rPr>
          <w:sz w:val="22"/>
          <w:szCs w:val="22"/>
          <w:highlight w:val="lightGray"/>
        </w:rPr>
        <w:t>5</w:t>
      </w:r>
      <w:r w:rsidRPr="00B93A1F">
        <w:rPr>
          <w:sz w:val="22"/>
          <w:szCs w:val="22"/>
          <w:highlight w:val="lightGray"/>
        </w:rPr>
        <w:t>.</w:t>
      </w:r>
      <w:r w:rsidRPr="00B93A1F">
        <w:rPr>
          <w:color w:val="000000" w:themeColor="text1"/>
          <w:sz w:val="22"/>
          <w:szCs w:val="22"/>
          <w:highlight w:val="lightGray"/>
        </w:rPr>
        <w:t xml:space="preserve"> </w:t>
      </w:r>
    </w:p>
    <w:p w:rsidR="003D3A44" w:rsidRPr="00B93A1F" w:rsidRDefault="003D3A44" w:rsidP="003D3A44">
      <w:pPr>
        <w:spacing w:line="360" w:lineRule="auto"/>
        <w:rPr>
          <w:color w:val="000000" w:themeColor="text1"/>
          <w:sz w:val="22"/>
          <w:szCs w:val="22"/>
          <w:highlight w:val="lightGray"/>
        </w:rPr>
      </w:pPr>
    </w:p>
    <w:p w:rsidR="00D10DEE" w:rsidRPr="00B93A1F" w:rsidRDefault="00D10DEE">
      <w:pPr>
        <w:rPr>
          <w:b/>
          <w:color w:val="000000" w:themeColor="text1"/>
          <w:sz w:val="22"/>
          <w:szCs w:val="22"/>
          <w:highlight w:val="lightGray"/>
        </w:rPr>
      </w:pPr>
      <w:r w:rsidRPr="00B93A1F">
        <w:rPr>
          <w:b/>
          <w:color w:val="000000" w:themeColor="text1"/>
          <w:sz w:val="22"/>
          <w:szCs w:val="22"/>
          <w:highlight w:val="lightGray"/>
        </w:rPr>
        <w:br w:type="page"/>
      </w:r>
    </w:p>
    <w:p w:rsidR="003D3A44" w:rsidRPr="00B93A1F" w:rsidRDefault="003D3A44" w:rsidP="0085086B">
      <w:pPr>
        <w:spacing w:line="360" w:lineRule="auto"/>
        <w:outlineLvl w:val="0"/>
        <w:rPr>
          <w:sz w:val="22"/>
          <w:szCs w:val="22"/>
          <w:highlight w:val="lightGray"/>
        </w:rPr>
      </w:pPr>
      <w:r w:rsidRPr="00B93A1F">
        <w:rPr>
          <w:b/>
          <w:color w:val="000000" w:themeColor="text1"/>
          <w:sz w:val="22"/>
          <w:szCs w:val="22"/>
          <w:highlight w:val="lightGray"/>
        </w:rPr>
        <w:t xml:space="preserve">Figure </w:t>
      </w:r>
      <w:r w:rsidR="00341BE4" w:rsidRPr="00B93A1F">
        <w:rPr>
          <w:b/>
          <w:color w:val="000000" w:themeColor="text1"/>
          <w:sz w:val="22"/>
          <w:szCs w:val="22"/>
          <w:highlight w:val="lightGray"/>
        </w:rPr>
        <w:t>5</w:t>
      </w:r>
      <w:r w:rsidRPr="00B93A1F">
        <w:rPr>
          <w:b/>
          <w:color w:val="000000" w:themeColor="text1"/>
          <w:sz w:val="22"/>
          <w:szCs w:val="22"/>
          <w:highlight w:val="lightGray"/>
        </w:rPr>
        <w:t>:</w:t>
      </w:r>
      <w:r w:rsidRPr="00B93A1F">
        <w:rPr>
          <w:b/>
          <w:color w:val="000000" w:themeColor="text1"/>
          <w:sz w:val="22"/>
          <w:szCs w:val="22"/>
          <w:highlight w:val="lightGray"/>
        </w:rPr>
        <w:tab/>
        <w:t>The estimated distribution of annual stroke risk by CHADS</w:t>
      </w:r>
      <w:r w:rsidRPr="00B93A1F">
        <w:rPr>
          <w:b/>
          <w:color w:val="000000" w:themeColor="text1"/>
          <w:sz w:val="22"/>
          <w:szCs w:val="22"/>
          <w:highlight w:val="lightGray"/>
          <w:vertAlign w:val="subscript"/>
        </w:rPr>
        <w:t>2</w:t>
      </w:r>
      <w:r w:rsidRPr="00B93A1F">
        <w:rPr>
          <w:b/>
          <w:color w:val="000000" w:themeColor="text1"/>
          <w:sz w:val="22"/>
          <w:szCs w:val="22"/>
          <w:highlight w:val="lightGray"/>
        </w:rPr>
        <w:t xml:space="preserve"> score</w:t>
      </w:r>
    </w:p>
    <w:p w:rsidR="003D3A44" w:rsidRPr="00B93A1F" w:rsidRDefault="003D3A44" w:rsidP="003D3A44">
      <w:pPr>
        <w:spacing w:line="360" w:lineRule="auto"/>
        <w:rPr>
          <w:sz w:val="22"/>
          <w:szCs w:val="22"/>
          <w:highlight w:val="lightGray"/>
        </w:rPr>
      </w:pPr>
      <w:r w:rsidRPr="00B93A1F">
        <w:rPr>
          <w:noProof/>
          <w:sz w:val="22"/>
          <w:szCs w:val="22"/>
          <w:highlight w:val="lightGray"/>
        </w:rPr>
        <w:drawing>
          <wp:inline distT="0" distB="0" distL="0" distR="0">
            <wp:extent cx="5095875" cy="5095875"/>
            <wp:effectExtent l="0" t="0" r="9525" b="9525"/>
            <wp:docPr id="29" name="Picture 29" descr="J:\Echo AF\R_scripts\graphs\updatedStrokeRis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Echo AF\R_scripts\graphs\updatedStrokeRisk.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95875" cy="5095875"/>
                    </a:xfrm>
                    <a:prstGeom prst="rect">
                      <a:avLst/>
                    </a:prstGeom>
                    <a:noFill/>
                    <a:ln>
                      <a:noFill/>
                    </a:ln>
                  </pic:spPr>
                </pic:pic>
              </a:graphicData>
            </a:graphic>
          </wp:inline>
        </w:drawing>
      </w:r>
    </w:p>
    <w:p w:rsidR="003D3A44" w:rsidRPr="00B93A1F" w:rsidRDefault="003D3A44" w:rsidP="003D3A44">
      <w:pPr>
        <w:spacing w:line="360" w:lineRule="auto"/>
        <w:rPr>
          <w:sz w:val="22"/>
          <w:szCs w:val="22"/>
          <w:highlight w:val="lightGray"/>
        </w:rPr>
      </w:pPr>
      <w:bookmarkStart w:id="14" w:name="_Toc316637301"/>
    </w:p>
    <w:p w:rsidR="003D3A44" w:rsidRPr="00B93A1F" w:rsidRDefault="003D3A44" w:rsidP="0085086B">
      <w:pPr>
        <w:spacing w:line="360" w:lineRule="auto"/>
        <w:outlineLvl w:val="0"/>
        <w:rPr>
          <w:i/>
          <w:sz w:val="22"/>
          <w:szCs w:val="22"/>
          <w:highlight w:val="lightGray"/>
        </w:rPr>
      </w:pPr>
      <w:r w:rsidRPr="00B93A1F">
        <w:rPr>
          <w:i/>
          <w:sz w:val="22"/>
          <w:szCs w:val="22"/>
          <w:highlight w:val="lightGray"/>
        </w:rPr>
        <w:t>6.2.</w:t>
      </w:r>
      <w:r w:rsidR="00B937D2" w:rsidRPr="00B93A1F">
        <w:rPr>
          <w:i/>
          <w:sz w:val="22"/>
          <w:szCs w:val="22"/>
          <w:highlight w:val="lightGray"/>
        </w:rPr>
        <w:t>4</w:t>
      </w:r>
      <w:r w:rsidRPr="00B93A1F">
        <w:rPr>
          <w:i/>
          <w:sz w:val="22"/>
          <w:szCs w:val="22"/>
          <w:highlight w:val="lightGray"/>
        </w:rPr>
        <w:tab/>
        <w:t xml:space="preserve"> The estimated efficacy of each OAC in preventing strokes.</w:t>
      </w:r>
    </w:p>
    <w:p w:rsidR="003D3A44" w:rsidRPr="00B93A1F" w:rsidRDefault="003D3A44" w:rsidP="0085086B">
      <w:pPr>
        <w:spacing w:line="360" w:lineRule="auto"/>
        <w:outlineLvl w:val="0"/>
        <w:rPr>
          <w:noProof/>
          <w:sz w:val="22"/>
          <w:szCs w:val="22"/>
          <w:highlight w:val="lightGray"/>
        </w:rPr>
      </w:pPr>
      <w:r w:rsidRPr="00B93A1F">
        <w:rPr>
          <w:noProof/>
          <w:sz w:val="22"/>
          <w:szCs w:val="22"/>
          <w:highlight w:val="lightGray"/>
        </w:rPr>
        <w:t>Effect of dabigatran on stroke risk</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effect of warfarin at preventing strokes was taken from a 2006 meta-analysi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Lip&lt;/Author&gt;&lt;Year&gt;2006&lt;/Year&gt;&lt;RecNum&gt;39&lt;/RecNum&gt;&lt;IDText&gt;Stroke prevention with aspirin, warfarin and ximelagatran in patients with non-valvular atrial fibrillation: A systematic review and meta-analysis&lt;/IDText&gt;&lt;MDL Ref_Type="Journal"&gt;&lt;Ref_Type&gt;Journal&lt;/Ref_Type&gt;&lt;Ref_ID&gt;39&lt;/Ref_ID&gt;&lt;Title_Primary&gt;Stroke prevention with aspirin, warfarin and ximelagatran in patients with non-valvular atrial fibrillation: A systematic review and meta-analysis&lt;/Title_Primary&gt;&lt;Authors_Primary&gt;Lip,G.&lt;/Authors_Primary&gt;&lt;Authors_Primary&gt;Edwards,S.&lt;/Authors_Primary&gt;&lt;Date_Primary&gt;2006&lt;/Date_Primary&gt;&lt;Keywords&gt;andy&lt;/Keywords&gt;&lt;Keywords&gt;- 75&lt;/Keywords&gt;&lt;Keywords&gt;stroke&lt;/Keywords&gt;&lt;Keywords&gt;prevention&lt;/Keywords&gt;&lt;Keywords&gt;Aspirin&lt;/Keywords&gt;&lt;Keywords&gt;warfarin&lt;/Keywords&gt;&lt;Keywords&gt;patient&lt;/Keywords&gt;&lt;Keywords&gt;Atrial fibrillation&lt;/Keywords&gt;&lt;Keywords&gt;Systematic review&lt;/Keywords&gt;&lt;Keywords&gt;review&lt;/Keywords&gt;&lt;Keywords&gt;meta analysis&lt;/Keywords&gt;&lt;Reprint&gt;Not in File&lt;/Reprint&gt;&lt;Start_Page&gt;321&lt;/Start_Page&gt;&lt;End_Page&gt;333&lt;/End_Page&gt;&lt;Periodical&gt;Thrombosis Research&lt;/Periodical&gt;&lt;Volume&gt;118&lt;/Volume&gt;&lt;Issue&gt;3&lt;/Issue&gt;&lt;ISSN_ISBN&gt;- 0049-3848&lt;/ISSN_ISBN&gt;&lt;ZZ_JournalFull&gt;&lt;f name="System"&gt;Thrombosis Research&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7</w:t>
      </w:r>
      <w:r w:rsidR="00FC2DC5" w:rsidRPr="00B93A1F">
        <w:rPr>
          <w:sz w:val="22"/>
          <w:szCs w:val="22"/>
          <w:highlight w:val="lightGray"/>
        </w:rPr>
        <w:fldChar w:fldCharType="end"/>
      </w:r>
      <w:r w:rsidRPr="00B93A1F">
        <w:rPr>
          <w:sz w:val="22"/>
          <w:szCs w:val="22"/>
          <w:highlight w:val="lightGray"/>
        </w:rPr>
        <w:t xml:space="preserve">  The effects of dabigatran and rivaroxaban compared to placebo (i.e. no treatment) was estimated using an indirect comparison approach. Estimates for the annual risk ratio (RR) of a stroke for patients given 150mg dabigatran twice daily compared with warfarin taken from a paper based on the Randomized Evaluation of Long-Term Anticoagulation Therapy (RE-LY) study.</w:t>
      </w:r>
      <w:r w:rsidR="00FC2DC5" w:rsidRPr="00B93A1F">
        <w:rPr>
          <w:sz w:val="22"/>
          <w:szCs w:val="22"/>
          <w:highlight w:val="lightGray"/>
        </w:rPr>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C555BF" w:rsidRPr="00B93A1F">
        <w:rPr>
          <w:sz w:val="22"/>
          <w:szCs w:val="22"/>
          <w:highlight w:val="lightGray"/>
        </w:rPr>
        <w:instrText xml:space="preserve"> ADDIN REFMGR.CITE </w:instrText>
      </w:r>
      <w:r w:rsidR="00FC2DC5" w:rsidRPr="00B93A1F">
        <w:rPr>
          <w:sz w:val="22"/>
          <w:szCs w:val="22"/>
          <w:highlight w:val="lightGray"/>
        </w:rPr>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C555BF" w:rsidRPr="00B93A1F">
        <w:rPr>
          <w:sz w:val="22"/>
          <w:szCs w:val="22"/>
          <w:highlight w:val="lightGray"/>
        </w:rPr>
        <w:instrText xml:space="preserve"> ADDIN EN.CITE.DATA </w:instrText>
      </w:r>
      <w:r w:rsidR="00FC2DC5" w:rsidRPr="00B93A1F">
        <w:rPr>
          <w:sz w:val="22"/>
          <w:szCs w:val="22"/>
          <w:highlight w:val="lightGray"/>
        </w:rPr>
      </w:r>
      <w:r w:rsidR="00FC2DC5" w:rsidRPr="00B93A1F">
        <w:rPr>
          <w:sz w:val="22"/>
          <w:szCs w:val="22"/>
          <w:highlight w:val="lightGray"/>
        </w:rPr>
        <w:fldChar w:fldCharType="end"/>
      </w:r>
      <w:r w:rsidR="00FC2DC5" w:rsidRPr="00B93A1F">
        <w:rPr>
          <w:sz w:val="22"/>
          <w:szCs w:val="22"/>
          <w:highlight w:val="lightGray"/>
        </w:rPr>
      </w:r>
      <w:r w:rsidR="00FC2DC5" w:rsidRPr="00B93A1F">
        <w:rPr>
          <w:sz w:val="22"/>
          <w:szCs w:val="22"/>
          <w:highlight w:val="lightGray"/>
        </w:rPr>
        <w:fldChar w:fldCharType="separate"/>
      </w:r>
      <w:r w:rsidR="005A1380" w:rsidRPr="00B93A1F">
        <w:rPr>
          <w:noProof/>
          <w:sz w:val="22"/>
          <w:szCs w:val="22"/>
          <w:highlight w:val="lightGray"/>
          <w:vertAlign w:val="superscript"/>
        </w:rPr>
        <w:t>146</w:t>
      </w:r>
      <w:r w:rsidR="00FC2DC5" w:rsidRPr="00B93A1F">
        <w:rPr>
          <w:sz w:val="22"/>
          <w:szCs w:val="22"/>
          <w:highlight w:val="lightGray"/>
        </w:rPr>
        <w:fldChar w:fldCharType="end"/>
      </w:r>
      <w:r w:rsidRPr="00B93A1F">
        <w:rPr>
          <w:sz w:val="22"/>
          <w:szCs w:val="22"/>
          <w:highlight w:val="lightGray"/>
        </w:rPr>
        <w:t xml:space="preserve">  Data on the effect of rivaroxaban were taken from Patel et al.</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Patel&lt;/Author&gt;&lt;Year&gt;2011&lt;/Year&gt;&lt;RecNum&gt;19878&lt;/RecNum&gt;&lt;IDText&gt;Rivaroxaban versus Warfarin in Nonvalvular Atrial Fibrillation&lt;/IDText&gt;&lt;MDL Ref_Type="Journal"&gt;&lt;Ref_Type&gt;Journal&lt;/Ref_Type&gt;&lt;Ref_ID&gt;19878&lt;/Ref_ID&gt;&lt;Title_Primary&gt;Rivaroxaban versus Warfarin in Nonvalvular Atrial Fibrillation&lt;/Title_Primary&gt;&lt;Authors_Primary&gt;Patel,Manesh R.&lt;/Authors_Primary&gt;&lt;Authors_Primary&gt;Mahaffey,Kenneth W.&lt;/Authors_Primary&gt;&lt;Authors_Primary&gt;Garg,Jyotsna&lt;/Authors_Primary&gt;&lt;Authors_Primary&gt;Pan,Guohua&lt;/Authors_Primary&gt;&lt;Authors_Primary&gt;Singer,Daniel E.&lt;/Authors_Primary&gt;&lt;Authors_Primary&gt;Hacke,Werner&lt;/Authors_Primary&gt;&lt;Authors_Primary&gt;Breithardt,G&amp;#xFC;nter&lt;/Authors_Primary&gt;&lt;Authors_Primary&gt;Halperin,Jonathan L.&lt;/Authors_Primary&gt;&lt;Authors_Primary&gt;Hankey,Graeme J.&lt;/Authors_Primary&gt;&lt;Authors_Primary&gt;Piccini,Jonathan P.&lt;/Authors_Primary&gt;&lt;Authors_Primary&gt;Becker,Richard C.&lt;/Authors_Primary&gt;&lt;Authors_Primary&gt;Nessel,Christopher C.&lt;/Authors_Primary&gt;&lt;Authors_Primary&gt;Paolini,John F.&lt;/Authors_Primary&gt;&lt;Authors_Primary&gt;Berkowitz,Scott D.&lt;/Authors_Primary&gt;&lt;Authors_Primary&gt;Fox,Keith A.&lt;/Authors_Primary&gt;&lt;Authors_Primary&gt;Califf,Robert M.&lt;/Authors_Primary&gt;&lt;Date_Primary&gt;2011&lt;/Date_Primary&gt;&lt;Keywords&gt;andy&lt;/Keywords&gt;&lt;Keywords&gt;- 91&lt;/Keywords&gt;&lt;Keywords&gt;warfarin&lt;/Keywords&gt;&lt;Keywords&gt;Atrial fibrillation&lt;/Keywords&gt;&lt;Reprint&gt;Not in File&lt;/Reprint&gt;&lt;Start_Page&gt;883&lt;/Start_Page&gt;&lt;End_Page&gt;891&lt;/End_Page&gt;&lt;Periodical&gt;New England Journal of Medicine&lt;/Periodical&gt;&lt;Volume&gt;365&lt;/Volume&gt;&lt;Issue&gt;10&lt;/Issue&gt;&lt;ZZ_JournalFull&gt;&lt;f name="System"&gt;New England Journal of Medicine&lt;/f&gt;&lt;/ZZ_JournalFull&gt;&lt;ZZ_JournalStdAbbrev&gt;&lt;f name="System"&gt;N Engl J Med&lt;/f&gt;&lt;/ZZ_JournalStdAbbrev&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8</w:t>
      </w:r>
      <w:r w:rsidR="00FC2DC5" w:rsidRPr="00B93A1F">
        <w:rPr>
          <w:sz w:val="22"/>
          <w:szCs w:val="22"/>
          <w:highlight w:val="lightGray"/>
        </w:rPr>
        <w:fldChar w:fldCharType="end"/>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One thousand  simulated values were sampled from each distribution, with derived values for dabigatran vs. placebo estimated from multiply the relative risks (RR) of the sampled warfarin vs. placebo value and the dabigatran vs. warfarin value, to produce a distribution of estimates of the RR of dabigatran compared with placebo.  An identical methodology was used to produce a distribution of the RR of rivaroxaban compared with placebo.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able 2</w:t>
      </w:r>
      <w:r w:rsidR="00341BE4" w:rsidRPr="00B93A1F">
        <w:rPr>
          <w:sz w:val="22"/>
          <w:szCs w:val="22"/>
          <w:highlight w:val="lightGray"/>
        </w:rPr>
        <w:t>6</w:t>
      </w:r>
      <w:r w:rsidRPr="00B93A1F">
        <w:rPr>
          <w:sz w:val="22"/>
          <w:szCs w:val="22"/>
          <w:highlight w:val="lightGray"/>
        </w:rPr>
        <w:t xml:space="preserve"> shows summary statistics from these two papers, as well as for the simulated distribution produced by combining the two. Table 27 shows the density functions of the three distributions.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2</w:t>
      </w:r>
      <w:r w:rsidR="00341BE4" w:rsidRPr="00B93A1F">
        <w:rPr>
          <w:b/>
          <w:sz w:val="22"/>
          <w:szCs w:val="22"/>
          <w:highlight w:val="lightGray"/>
        </w:rPr>
        <w:t>6</w:t>
      </w:r>
      <w:r w:rsidRPr="00B93A1F">
        <w:rPr>
          <w:b/>
          <w:sz w:val="22"/>
          <w:szCs w:val="22"/>
          <w:highlight w:val="lightGray"/>
        </w:rPr>
        <w:t>:</w:t>
      </w:r>
      <w:r w:rsidRPr="00B93A1F">
        <w:rPr>
          <w:b/>
          <w:sz w:val="22"/>
          <w:szCs w:val="22"/>
          <w:highlight w:val="lightGray"/>
        </w:rPr>
        <w:tab/>
        <w:t>Data on the reduction in stroke risk associated with each OAC</w:t>
      </w:r>
    </w:p>
    <w:tbl>
      <w:tblPr>
        <w:tblStyle w:val="TableGrid"/>
        <w:tblW w:w="0" w:type="auto"/>
        <w:tblLook w:val="04A0" w:firstRow="1" w:lastRow="0" w:firstColumn="1" w:lastColumn="0" w:noHBand="0" w:noVBand="1"/>
      </w:tblPr>
      <w:tblGrid>
        <w:gridCol w:w="2802"/>
        <w:gridCol w:w="2268"/>
        <w:gridCol w:w="1861"/>
        <w:gridCol w:w="2311"/>
      </w:tblGrid>
      <w:tr w:rsidR="003D3A44" w:rsidRPr="00B93A1F" w:rsidTr="003D3A44">
        <w:tc>
          <w:tcPr>
            <w:tcW w:w="2802" w:type="dxa"/>
          </w:tcPr>
          <w:p w:rsidR="003D3A44" w:rsidRPr="00B93A1F" w:rsidRDefault="003D3A44" w:rsidP="003D3A44">
            <w:pPr>
              <w:rPr>
                <w:b/>
                <w:sz w:val="22"/>
                <w:szCs w:val="22"/>
                <w:highlight w:val="lightGray"/>
              </w:rPr>
            </w:pPr>
            <w:r w:rsidRPr="00B93A1F">
              <w:rPr>
                <w:b/>
                <w:sz w:val="22"/>
                <w:szCs w:val="22"/>
                <w:highlight w:val="lightGray"/>
              </w:rPr>
              <w:t>Comparison</w:t>
            </w:r>
          </w:p>
        </w:tc>
        <w:tc>
          <w:tcPr>
            <w:tcW w:w="2268" w:type="dxa"/>
          </w:tcPr>
          <w:p w:rsidR="003D3A44" w:rsidRPr="00B93A1F" w:rsidRDefault="003D3A44" w:rsidP="003D3A44">
            <w:pPr>
              <w:rPr>
                <w:b/>
                <w:sz w:val="22"/>
                <w:szCs w:val="22"/>
                <w:highlight w:val="lightGray"/>
              </w:rPr>
            </w:pPr>
            <w:r w:rsidRPr="00B93A1F">
              <w:rPr>
                <w:b/>
                <w:sz w:val="22"/>
                <w:szCs w:val="22"/>
                <w:highlight w:val="lightGray"/>
              </w:rPr>
              <w:t>RR (95% CI or CrI)</w:t>
            </w:r>
          </w:p>
        </w:tc>
        <w:tc>
          <w:tcPr>
            <w:tcW w:w="1861" w:type="dxa"/>
          </w:tcPr>
          <w:p w:rsidR="003D3A44" w:rsidRPr="00B93A1F" w:rsidRDefault="003D3A44" w:rsidP="003D3A44">
            <w:pPr>
              <w:rPr>
                <w:b/>
                <w:sz w:val="22"/>
                <w:szCs w:val="22"/>
                <w:highlight w:val="lightGray"/>
              </w:rPr>
            </w:pPr>
            <w:r w:rsidRPr="00B93A1F">
              <w:rPr>
                <w:b/>
                <w:sz w:val="22"/>
                <w:szCs w:val="22"/>
                <w:highlight w:val="lightGray"/>
              </w:rPr>
              <w:t>Assumed distribution</w:t>
            </w:r>
          </w:p>
        </w:tc>
        <w:tc>
          <w:tcPr>
            <w:tcW w:w="2311" w:type="dxa"/>
          </w:tcPr>
          <w:p w:rsidR="003D3A44" w:rsidRPr="00B93A1F" w:rsidRDefault="003D3A44" w:rsidP="003D3A44">
            <w:pPr>
              <w:rPr>
                <w:b/>
                <w:sz w:val="22"/>
                <w:szCs w:val="22"/>
                <w:highlight w:val="lightGray"/>
              </w:rPr>
            </w:pPr>
            <w:r w:rsidRPr="00B93A1F">
              <w:rPr>
                <w:b/>
                <w:sz w:val="22"/>
                <w:szCs w:val="22"/>
                <w:highlight w:val="lightGray"/>
              </w:rPr>
              <w:t>Source</w:t>
            </w:r>
          </w:p>
        </w:tc>
      </w:tr>
      <w:tr w:rsidR="003D3A44" w:rsidRPr="00B93A1F" w:rsidTr="003D3A44">
        <w:tc>
          <w:tcPr>
            <w:tcW w:w="2802" w:type="dxa"/>
          </w:tcPr>
          <w:p w:rsidR="003D3A44" w:rsidRPr="00B93A1F" w:rsidRDefault="003D3A44" w:rsidP="003D3A44">
            <w:pPr>
              <w:rPr>
                <w:sz w:val="22"/>
                <w:szCs w:val="22"/>
                <w:highlight w:val="lightGray"/>
              </w:rPr>
            </w:pPr>
            <w:r w:rsidRPr="00B93A1F">
              <w:rPr>
                <w:sz w:val="22"/>
                <w:szCs w:val="22"/>
                <w:highlight w:val="lightGray"/>
              </w:rPr>
              <w:t>RR: warfarin vs. placebo</w:t>
            </w:r>
          </w:p>
        </w:tc>
        <w:tc>
          <w:tcPr>
            <w:tcW w:w="2268" w:type="dxa"/>
          </w:tcPr>
          <w:p w:rsidR="003D3A44" w:rsidRPr="00B93A1F" w:rsidRDefault="003D3A44" w:rsidP="003D3A44">
            <w:pPr>
              <w:rPr>
                <w:sz w:val="22"/>
                <w:szCs w:val="22"/>
                <w:highlight w:val="lightGray"/>
              </w:rPr>
            </w:pPr>
            <w:r w:rsidRPr="00B93A1F">
              <w:rPr>
                <w:sz w:val="22"/>
                <w:szCs w:val="22"/>
                <w:highlight w:val="lightGray"/>
              </w:rPr>
              <w:t>0.33 (0.24 to 0.45)</w:t>
            </w:r>
          </w:p>
        </w:tc>
        <w:tc>
          <w:tcPr>
            <w:tcW w:w="1861" w:type="dxa"/>
          </w:tcPr>
          <w:p w:rsidR="003D3A44" w:rsidRPr="00B93A1F" w:rsidRDefault="003D3A44" w:rsidP="003D3A44">
            <w:pPr>
              <w:rPr>
                <w:sz w:val="22"/>
                <w:szCs w:val="22"/>
                <w:highlight w:val="lightGray"/>
              </w:rPr>
            </w:pPr>
            <w:r w:rsidRPr="00B93A1F">
              <w:rPr>
                <w:sz w:val="22"/>
                <w:szCs w:val="22"/>
                <w:highlight w:val="lightGray"/>
              </w:rPr>
              <w:t>Lognormal</w:t>
            </w:r>
          </w:p>
        </w:tc>
        <w:tc>
          <w:tcPr>
            <w:tcW w:w="2311" w:type="dxa"/>
          </w:tcPr>
          <w:p w:rsidR="003D3A44" w:rsidRPr="00B93A1F" w:rsidRDefault="003D3A44" w:rsidP="005A1380">
            <w:pPr>
              <w:rPr>
                <w:sz w:val="22"/>
                <w:szCs w:val="22"/>
                <w:highlight w:val="lightGray"/>
              </w:rPr>
            </w:pPr>
            <w:r w:rsidRPr="00B93A1F">
              <w:rPr>
                <w:sz w:val="22"/>
                <w:szCs w:val="22"/>
                <w:highlight w:val="lightGray"/>
              </w:rPr>
              <w:t>Lip &amp; Edwards 2006</w:t>
            </w:r>
            <w:r w:rsidR="00FC2DC5" w:rsidRPr="00B93A1F">
              <w:rPr>
                <w:sz w:val="22"/>
                <w:szCs w:val="22"/>
                <w:highlight w:val="lightGray"/>
              </w:rPr>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C555BF" w:rsidRPr="00B93A1F">
              <w:rPr>
                <w:sz w:val="22"/>
                <w:szCs w:val="22"/>
                <w:highlight w:val="lightGray"/>
              </w:rPr>
              <w:instrText xml:space="preserve"> ADDIN REFMGR.CITE </w:instrText>
            </w:r>
            <w:r w:rsidR="00FC2DC5" w:rsidRPr="00B93A1F">
              <w:rPr>
                <w:sz w:val="22"/>
                <w:szCs w:val="22"/>
                <w:highlight w:val="lightGray"/>
              </w:rPr>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C555BF" w:rsidRPr="00B93A1F">
              <w:rPr>
                <w:sz w:val="22"/>
                <w:szCs w:val="22"/>
                <w:highlight w:val="lightGray"/>
              </w:rPr>
              <w:instrText xml:space="preserve"> ADDIN EN.CITE.DATA </w:instrText>
            </w:r>
            <w:r w:rsidR="00FC2DC5" w:rsidRPr="00B93A1F">
              <w:rPr>
                <w:sz w:val="22"/>
                <w:szCs w:val="22"/>
                <w:highlight w:val="lightGray"/>
              </w:rPr>
            </w:r>
            <w:r w:rsidR="00FC2DC5" w:rsidRPr="00B93A1F">
              <w:rPr>
                <w:sz w:val="22"/>
                <w:szCs w:val="22"/>
                <w:highlight w:val="lightGray"/>
              </w:rPr>
              <w:fldChar w:fldCharType="end"/>
            </w:r>
            <w:r w:rsidR="00FC2DC5" w:rsidRPr="00B93A1F">
              <w:rPr>
                <w:sz w:val="22"/>
                <w:szCs w:val="22"/>
                <w:highlight w:val="lightGray"/>
              </w:rPr>
            </w:r>
            <w:r w:rsidR="00FC2DC5" w:rsidRPr="00B93A1F">
              <w:rPr>
                <w:sz w:val="22"/>
                <w:szCs w:val="22"/>
                <w:highlight w:val="lightGray"/>
              </w:rPr>
              <w:fldChar w:fldCharType="separate"/>
            </w:r>
            <w:r w:rsidR="005A1380" w:rsidRPr="00B93A1F">
              <w:rPr>
                <w:noProof/>
                <w:sz w:val="22"/>
                <w:szCs w:val="22"/>
                <w:highlight w:val="lightGray"/>
                <w:vertAlign w:val="superscript"/>
              </w:rPr>
              <w:t>146</w:t>
            </w:r>
            <w:r w:rsidR="00FC2DC5" w:rsidRPr="00B93A1F">
              <w:rPr>
                <w:sz w:val="22"/>
                <w:szCs w:val="22"/>
                <w:highlight w:val="lightGray"/>
              </w:rPr>
              <w:fldChar w:fldCharType="end"/>
            </w:r>
          </w:p>
        </w:tc>
      </w:tr>
      <w:tr w:rsidR="003D3A44" w:rsidRPr="00B93A1F" w:rsidTr="003D3A44">
        <w:tc>
          <w:tcPr>
            <w:tcW w:w="2802" w:type="dxa"/>
          </w:tcPr>
          <w:p w:rsidR="003D3A44" w:rsidRPr="00B93A1F" w:rsidRDefault="003D3A44" w:rsidP="003D3A44">
            <w:pPr>
              <w:rPr>
                <w:sz w:val="22"/>
                <w:szCs w:val="22"/>
                <w:highlight w:val="lightGray"/>
              </w:rPr>
            </w:pPr>
            <w:r w:rsidRPr="00B93A1F">
              <w:rPr>
                <w:sz w:val="22"/>
                <w:szCs w:val="22"/>
                <w:highlight w:val="lightGray"/>
              </w:rPr>
              <w:t>RR: dabigatran vs. warfarin</w:t>
            </w:r>
          </w:p>
        </w:tc>
        <w:tc>
          <w:tcPr>
            <w:tcW w:w="2268" w:type="dxa"/>
          </w:tcPr>
          <w:p w:rsidR="003D3A44" w:rsidRPr="00B93A1F" w:rsidRDefault="003D3A44" w:rsidP="003D3A44">
            <w:pPr>
              <w:rPr>
                <w:sz w:val="22"/>
                <w:szCs w:val="22"/>
                <w:highlight w:val="lightGray"/>
              </w:rPr>
            </w:pPr>
            <w:r w:rsidRPr="00B93A1F">
              <w:rPr>
                <w:sz w:val="22"/>
                <w:szCs w:val="22"/>
                <w:highlight w:val="lightGray"/>
              </w:rPr>
              <w:t>0.66 (0.53 to 0.82)</w:t>
            </w:r>
          </w:p>
        </w:tc>
        <w:tc>
          <w:tcPr>
            <w:tcW w:w="1861" w:type="dxa"/>
          </w:tcPr>
          <w:p w:rsidR="003D3A44" w:rsidRPr="00B93A1F" w:rsidRDefault="003D3A44" w:rsidP="003D3A44">
            <w:pPr>
              <w:rPr>
                <w:sz w:val="22"/>
                <w:szCs w:val="22"/>
                <w:highlight w:val="lightGray"/>
              </w:rPr>
            </w:pPr>
            <w:r w:rsidRPr="00B93A1F">
              <w:rPr>
                <w:sz w:val="22"/>
                <w:szCs w:val="22"/>
                <w:highlight w:val="lightGray"/>
              </w:rPr>
              <w:t>Lognormal</w:t>
            </w:r>
          </w:p>
        </w:tc>
        <w:tc>
          <w:tcPr>
            <w:tcW w:w="2311" w:type="dxa"/>
          </w:tcPr>
          <w:p w:rsidR="003D3A44" w:rsidRPr="00B93A1F" w:rsidRDefault="003D3A44" w:rsidP="005A1380">
            <w:pPr>
              <w:rPr>
                <w:sz w:val="22"/>
                <w:szCs w:val="22"/>
                <w:highlight w:val="lightGray"/>
              </w:rPr>
            </w:pPr>
            <w:r w:rsidRPr="00B93A1F">
              <w:rPr>
                <w:sz w:val="22"/>
                <w:szCs w:val="22"/>
                <w:highlight w:val="lightGray"/>
              </w:rPr>
              <w:t>Connolly et al 2009</w:t>
            </w:r>
            <w:r w:rsidR="00FC2DC5" w:rsidRPr="00B93A1F">
              <w:rPr>
                <w:sz w:val="22"/>
                <w:szCs w:val="22"/>
                <w:highlight w:val="lightGray"/>
              </w:rPr>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C555BF" w:rsidRPr="00B93A1F">
              <w:rPr>
                <w:sz w:val="22"/>
                <w:szCs w:val="22"/>
                <w:highlight w:val="lightGray"/>
              </w:rPr>
              <w:instrText xml:space="preserve"> ADDIN REFMGR.CITE </w:instrText>
            </w:r>
            <w:r w:rsidR="00FC2DC5" w:rsidRPr="00B93A1F">
              <w:rPr>
                <w:sz w:val="22"/>
                <w:szCs w:val="22"/>
                <w:highlight w:val="lightGray"/>
              </w:rPr>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C555BF" w:rsidRPr="00B93A1F">
              <w:rPr>
                <w:sz w:val="22"/>
                <w:szCs w:val="22"/>
                <w:highlight w:val="lightGray"/>
              </w:rPr>
              <w:instrText xml:space="preserve"> ADDIN EN.CITE.DATA </w:instrText>
            </w:r>
            <w:r w:rsidR="00FC2DC5" w:rsidRPr="00B93A1F">
              <w:rPr>
                <w:sz w:val="22"/>
                <w:szCs w:val="22"/>
                <w:highlight w:val="lightGray"/>
              </w:rPr>
            </w:r>
            <w:r w:rsidR="00FC2DC5" w:rsidRPr="00B93A1F">
              <w:rPr>
                <w:sz w:val="22"/>
                <w:szCs w:val="22"/>
                <w:highlight w:val="lightGray"/>
              </w:rPr>
              <w:fldChar w:fldCharType="end"/>
            </w:r>
            <w:r w:rsidR="00FC2DC5" w:rsidRPr="00B93A1F">
              <w:rPr>
                <w:sz w:val="22"/>
                <w:szCs w:val="22"/>
                <w:highlight w:val="lightGray"/>
              </w:rPr>
            </w:r>
            <w:r w:rsidR="00FC2DC5" w:rsidRPr="00B93A1F">
              <w:rPr>
                <w:sz w:val="22"/>
                <w:szCs w:val="22"/>
                <w:highlight w:val="lightGray"/>
              </w:rPr>
              <w:fldChar w:fldCharType="separate"/>
            </w:r>
            <w:r w:rsidR="005A1380" w:rsidRPr="00B93A1F">
              <w:rPr>
                <w:noProof/>
                <w:sz w:val="22"/>
                <w:szCs w:val="22"/>
                <w:highlight w:val="lightGray"/>
                <w:vertAlign w:val="superscript"/>
              </w:rPr>
              <w:t>146</w:t>
            </w:r>
            <w:r w:rsidR="00FC2DC5" w:rsidRPr="00B93A1F">
              <w:rPr>
                <w:sz w:val="22"/>
                <w:szCs w:val="22"/>
                <w:highlight w:val="lightGray"/>
              </w:rPr>
              <w:fldChar w:fldCharType="end"/>
            </w:r>
          </w:p>
        </w:tc>
      </w:tr>
      <w:tr w:rsidR="003D3A44" w:rsidRPr="00B93A1F" w:rsidTr="003D3A44">
        <w:tc>
          <w:tcPr>
            <w:tcW w:w="2802" w:type="dxa"/>
          </w:tcPr>
          <w:p w:rsidR="003D3A44" w:rsidRPr="00B93A1F" w:rsidRDefault="003D3A44" w:rsidP="003D3A44">
            <w:pPr>
              <w:rPr>
                <w:sz w:val="22"/>
                <w:szCs w:val="22"/>
                <w:highlight w:val="lightGray"/>
              </w:rPr>
            </w:pPr>
            <w:r w:rsidRPr="00B93A1F">
              <w:rPr>
                <w:sz w:val="22"/>
                <w:szCs w:val="22"/>
                <w:highlight w:val="lightGray"/>
              </w:rPr>
              <w:t>RR: dabigatran vs. placebo</w:t>
            </w:r>
          </w:p>
        </w:tc>
        <w:tc>
          <w:tcPr>
            <w:tcW w:w="2268" w:type="dxa"/>
          </w:tcPr>
          <w:p w:rsidR="003D3A44" w:rsidRPr="00B93A1F" w:rsidRDefault="003D3A44" w:rsidP="003D3A44">
            <w:pPr>
              <w:rPr>
                <w:sz w:val="22"/>
                <w:szCs w:val="22"/>
                <w:highlight w:val="lightGray"/>
              </w:rPr>
            </w:pPr>
            <w:r w:rsidRPr="00B93A1F">
              <w:rPr>
                <w:sz w:val="22"/>
                <w:szCs w:val="22"/>
                <w:highlight w:val="lightGray"/>
              </w:rPr>
              <w:t>0.22 (0.15 to 0.32)</w:t>
            </w:r>
          </w:p>
        </w:tc>
        <w:tc>
          <w:tcPr>
            <w:tcW w:w="1861" w:type="dxa"/>
          </w:tcPr>
          <w:p w:rsidR="003D3A44" w:rsidRPr="00B93A1F" w:rsidRDefault="003D3A44" w:rsidP="003D3A44">
            <w:pPr>
              <w:rPr>
                <w:sz w:val="22"/>
                <w:szCs w:val="22"/>
                <w:highlight w:val="lightGray"/>
              </w:rPr>
            </w:pPr>
            <w:r w:rsidRPr="00B93A1F">
              <w:rPr>
                <w:sz w:val="22"/>
                <w:szCs w:val="22"/>
                <w:highlight w:val="lightGray"/>
              </w:rPr>
              <w:t>Lognormal</w:t>
            </w:r>
          </w:p>
        </w:tc>
        <w:tc>
          <w:tcPr>
            <w:tcW w:w="2311" w:type="dxa"/>
          </w:tcPr>
          <w:p w:rsidR="003D3A44" w:rsidRPr="00B93A1F" w:rsidRDefault="003D3A44" w:rsidP="003D3A44">
            <w:pPr>
              <w:keepNext/>
              <w:rPr>
                <w:sz w:val="22"/>
                <w:szCs w:val="22"/>
                <w:highlight w:val="lightGray"/>
              </w:rPr>
            </w:pPr>
            <w:r w:rsidRPr="00B93A1F">
              <w:rPr>
                <w:sz w:val="22"/>
                <w:szCs w:val="22"/>
                <w:highlight w:val="lightGray"/>
              </w:rPr>
              <w:t>Derived from above</w:t>
            </w:r>
          </w:p>
        </w:tc>
      </w:tr>
      <w:tr w:rsidR="003D3A44" w:rsidRPr="00B93A1F" w:rsidTr="003D3A44">
        <w:tc>
          <w:tcPr>
            <w:tcW w:w="2802" w:type="dxa"/>
          </w:tcPr>
          <w:p w:rsidR="003D3A44" w:rsidRPr="00B93A1F" w:rsidRDefault="003D3A44" w:rsidP="003D3A44">
            <w:pPr>
              <w:spacing w:after="200"/>
              <w:rPr>
                <w:sz w:val="22"/>
                <w:szCs w:val="22"/>
                <w:highlight w:val="lightGray"/>
              </w:rPr>
            </w:pPr>
            <w:r w:rsidRPr="00B93A1F">
              <w:rPr>
                <w:sz w:val="22"/>
                <w:szCs w:val="22"/>
                <w:highlight w:val="lightGray"/>
              </w:rPr>
              <w:t>RR: Rivaroxaban vs. warfarin</w:t>
            </w:r>
          </w:p>
        </w:tc>
        <w:tc>
          <w:tcPr>
            <w:tcW w:w="2268" w:type="dxa"/>
          </w:tcPr>
          <w:p w:rsidR="003D3A44" w:rsidRPr="00B93A1F" w:rsidRDefault="003D3A44" w:rsidP="003D3A44">
            <w:pPr>
              <w:spacing w:after="200"/>
              <w:rPr>
                <w:sz w:val="22"/>
                <w:szCs w:val="22"/>
                <w:highlight w:val="lightGray"/>
              </w:rPr>
            </w:pPr>
            <w:r w:rsidRPr="00B93A1F">
              <w:rPr>
                <w:sz w:val="22"/>
                <w:szCs w:val="22"/>
                <w:highlight w:val="lightGray"/>
              </w:rPr>
              <w:t>0.88 (0.74 to 1.03)</w:t>
            </w:r>
          </w:p>
        </w:tc>
        <w:tc>
          <w:tcPr>
            <w:tcW w:w="1861" w:type="dxa"/>
          </w:tcPr>
          <w:p w:rsidR="003D3A44" w:rsidRPr="00B93A1F" w:rsidRDefault="003D3A44" w:rsidP="003D3A44">
            <w:pPr>
              <w:spacing w:after="200"/>
              <w:rPr>
                <w:sz w:val="22"/>
                <w:szCs w:val="22"/>
                <w:highlight w:val="lightGray"/>
              </w:rPr>
            </w:pPr>
            <w:r w:rsidRPr="00B93A1F">
              <w:rPr>
                <w:sz w:val="22"/>
                <w:szCs w:val="22"/>
                <w:highlight w:val="lightGray"/>
              </w:rPr>
              <w:t>Lognormal</w:t>
            </w:r>
          </w:p>
        </w:tc>
        <w:tc>
          <w:tcPr>
            <w:tcW w:w="2311" w:type="dxa"/>
          </w:tcPr>
          <w:p w:rsidR="003D3A44" w:rsidRPr="00B93A1F" w:rsidRDefault="003D3A44" w:rsidP="005A1380">
            <w:pPr>
              <w:keepNext/>
              <w:spacing w:after="200"/>
              <w:rPr>
                <w:sz w:val="22"/>
                <w:szCs w:val="22"/>
                <w:highlight w:val="lightGray"/>
              </w:rPr>
            </w:pPr>
            <w:r w:rsidRPr="00B93A1F">
              <w:rPr>
                <w:sz w:val="22"/>
                <w:szCs w:val="22"/>
                <w:highlight w:val="lightGray"/>
              </w:rPr>
              <w:t>Patel et al 2011</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Patel&lt;/Author&gt;&lt;Year&gt;2011&lt;/Year&gt;&lt;RecNum&gt;19878&lt;/RecNum&gt;&lt;IDText&gt;Rivaroxaban versus Warfarin in Nonvalvular Atrial Fibrillation&lt;/IDText&gt;&lt;MDL Ref_Type="Journal"&gt;&lt;Ref_Type&gt;Journal&lt;/Ref_Type&gt;&lt;Ref_ID&gt;19878&lt;/Ref_ID&gt;&lt;Title_Primary&gt;Rivaroxaban versus Warfarin in Nonvalvular Atrial Fibrillation&lt;/Title_Primary&gt;&lt;Authors_Primary&gt;Patel,Manesh R.&lt;/Authors_Primary&gt;&lt;Authors_Primary&gt;Mahaffey,Kenneth W.&lt;/Authors_Primary&gt;&lt;Authors_Primary&gt;Garg,Jyotsna&lt;/Authors_Primary&gt;&lt;Authors_Primary&gt;Pan,Guohua&lt;/Authors_Primary&gt;&lt;Authors_Primary&gt;Singer,Daniel E.&lt;/Authors_Primary&gt;&lt;Authors_Primary&gt;Hacke,Werner&lt;/Authors_Primary&gt;&lt;Authors_Primary&gt;Breithardt,G&amp;#xFC;nter&lt;/Authors_Primary&gt;&lt;Authors_Primary&gt;Halperin,Jonathan L.&lt;/Authors_Primary&gt;&lt;Authors_Primary&gt;Hankey,Graeme J.&lt;/Authors_Primary&gt;&lt;Authors_Primary&gt;Piccini,Jonathan P.&lt;/Authors_Primary&gt;&lt;Authors_Primary&gt;Becker,Richard C.&lt;/Authors_Primary&gt;&lt;Authors_Primary&gt;Nessel,Christopher C.&lt;/Authors_Primary&gt;&lt;Authors_Primary&gt;Paolini,John F.&lt;/Authors_Primary&gt;&lt;Authors_Primary&gt;Berkowitz,Scott D.&lt;/Authors_Primary&gt;&lt;Authors_Primary&gt;Fox,Keith A.&lt;/Authors_Primary&gt;&lt;Authors_Primary&gt;Califf,Robert M.&lt;/Authors_Primary&gt;&lt;Date_Primary&gt;2011&lt;/Date_Primary&gt;&lt;Keywords&gt;andy&lt;/Keywords&gt;&lt;Keywords&gt;- 91&lt;/Keywords&gt;&lt;Keywords&gt;warfarin&lt;/Keywords&gt;&lt;Keywords&gt;Atrial fibrillation&lt;/Keywords&gt;&lt;Reprint&gt;Not in File&lt;/Reprint&gt;&lt;Start_Page&gt;883&lt;/Start_Page&gt;&lt;End_Page&gt;891&lt;/End_Page&gt;&lt;Periodical&gt;New England Journal of Medicine&lt;/Periodical&gt;&lt;Volume&gt;365&lt;/Volume&gt;&lt;Issue&gt;10&lt;/Issue&gt;&lt;ZZ_JournalFull&gt;&lt;f name="System"&gt;New England Journal of Medicine&lt;/f&gt;&lt;/ZZ_JournalFull&gt;&lt;ZZ_JournalStdAbbrev&gt;&lt;f name="System"&gt;N Engl J Med&lt;/f&gt;&lt;/ZZ_JournalStdAbbrev&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8</w:t>
            </w:r>
            <w:r w:rsidR="00FC2DC5" w:rsidRPr="00B93A1F">
              <w:rPr>
                <w:sz w:val="22"/>
                <w:szCs w:val="22"/>
                <w:highlight w:val="lightGray"/>
              </w:rPr>
              <w:fldChar w:fldCharType="end"/>
            </w:r>
          </w:p>
        </w:tc>
      </w:tr>
      <w:tr w:rsidR="003D3A44" w:rsidRPr="00B93A1F" w:rsidTr="003D3A44">
        <w:tc>
          <w:tcPr>
            <w:tcW w:w="2802" w:type="dxa"/>
          </w:tcPr>
          <w:p w:rsidR="003D3A44" w:rsidRPr="00B93A1F" w:rsidRDefault="003D3A44" w:rsidP="003D3A44">
            <w:pPr>
              <w:spacing w:after="200"/>
              <w:rPr>
                <w:sz w:val="22"/>
                <w:szCs w:val="22"/>
                <w:highlight w:val="lightGray"/>
              </w:rPr>
            </w:pPr>
            <w:r w:rsidRPr="00B93A1F">
              <w:rPr>
                <w:sz w:val="22"/>
                <w:szCs w:val="22"/>
                <w:highlight w:val="lightGray"/>
              </w:rPr>
              <w:t>RR: Rivaroxaban vs. placebo</w:t>
            </w:r>
          </w:p>
        </w:tc>
        <w:tc>
          <w:tcPr>
            <w:tcW w:w="2268" w:type="dxa"/>
          </w:tcPr>
          <w:p w:rsidR="003D3A44" w:rsidRPr="00B93A1F" w:rsidRDefault="003D3A44" w:rsidP="003D3A44">
            <w:pPr>
              <w:spacing w:after="200"/>
              <w:rPr>
                <w:sz w:val="22"/>
                <w:szCs w:val="22"/>
                <w:highlight w:val="lightGray"/>
              </w:rPr>
            </w:pPr>
            <w:r w:rsidRPr="00B93A1F">
              <w:rPr>
                <w:sz w:val="22"/>
                <w:szCs w:val="22"/>
                <w:highlight w:val="lightGray"/>
              </w:rPr>
              <w:t>0.30 (0.20 to 0.41)</w:t>
            </w:r>
          </w:p>
        </w:tc>
        <w:tc>
          <w:tcPr>
            <w:tcW w:w="1861" w:type="dxa"/>
          </w:tcPr>
          <w:p w:rsidR="003D3A44" w:rsidRPr="00B93A1F" w:rsidRDefault="003D3A44" w:rsidP="003D3A44">
            <w:pPr>
              <w:spacing w:after="200"/>
              <w:rPr>
                <w:sz w:val="22"/>
                <w:szCs w:val="22"/>
                <w:highlight w:val="lightGray"/>
              </w:rPr>
            </w:pPr>
            <w:r w:rsidRPr="00B93A1F">
              <w:rPr>
                <w:sz w:val="22"/>
                <w:szCs w:val="22"/>
                <w:highlight w:val="lightGray"/>
              </w:rPr>
              <w:t>Lognormal</w:t>
            </w:r>
          </w:p>
        </w:tc>
        <w:tc>
          <w:tcPr>
            <w:tcW w:w="2311" w:type="dxa"/>
          </w:tcPr>
          <w:p w:rsidR="003D3A44" w:rsidRPr="00B93A1F" w:rsidRDefault="003D3A44" w:rsidP="003D3A44">
            <w:pPr>
              <w:keepNext/>
              <w:spacing w:after="200"/>
              <w:rPr>
                <w:sz w:val="22"/>
                <w:szCs w:val="22"/>
                <w:highlight w:val="lightGray"/>
              </w:rPr>
            </w:pPr>
            <w:r w:rsidRPr="00B93A1F">
              <w:rPr>
                <w:sz w:val="22"/>
                <w:szCs w:val="22"/>
                <w:highlight w:val="lightGray"/>
              </w:rPr>
              <w:t>Derived from above</w:t>
            </w:r>
          </w:p>
        </w:tc>
      </w:tr>
    </w:tbl>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r w:rsidRPr="00B93A1F">
        <w:rPr>
          <w:b/>
          <w:sz w:val="22"/>
          <w:szCs w:val="22"/>
          <w:highlight w:val="lightGray"/>
        </w:rPr>
        <w:t xml:space="preserve">Figure </w:t>
      </w:r>
      <w:r w:rsidR="00341BE4" w:rsidRPr="00B93A1F">
        <w:rPr>
          <w:b/>
          <w:sz w:val="22"/>
          <w:szCs w:val="22"/>
          <w:highlight w:val="lightGray"/>
        </w:rPr>
        <w:t>6</w:t>
      </w:r>
      <w:r w:rsidRPr="00B93A1F">
        <w:rPr>
          <w:b/>
          <w:sz w:val="22"/>
          <w:szCs w:val="22"/>
          <w:highlight w:val="lightGray"/>
        </w:rPr>
        <w:t>:</w:t>
      </w:r>
      <w:r w:rsidRPr="00B93A1F">
        <w:rPr>
          <w:b/>
          <w:sz w:val="22"/>
          <w:szCs w:val="22"/>
          <w:highlight w:val="lightGray"/>
        </w:rPr>
        <w:tab/>
        <w:t>The assumed distributions of each OAC versus placebo</w:t>
      </w:r>
      <w:r w:rsidRPr="00B93A1F">
        <w:rPr>
          <w:noProof/>
          <w:sz w:val="22"/>
          <w:szCs w:val="22"/>
          <w:highlight w:val="lightGray"/>
        </w:rPr>
        <w:drawing>
          <wp:inline distT="0" distB="0" distL="0" distR="0">
            <wp:extent cx="4672220" cy="4325510"/>
            <wp:effectExtent l="19050" t="0" r="0" b="0"/>
            <wp:docPr id="10" name="Picture 4" descr="Indirect_dab_vs_placeb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irect_dab_vs_placebo.jpeg"/>
                    <pic:cNvPicPr/>
                  </pic:nvPicPr>
                  <pic:blipFill>
                    <a:blip r:embed="rId19" cstate="print"/>
                    <a:srcRect t="7325"/>
                    <a:stretch>
                      <a:fillRect/>
                    </a:stretch>
                  </pic:blipFill>
                  <pic:spPr>
                    <a:xfrm>
                      <a:off x="0" y="0"/>
                      <a:ext cx="4672220" cy="4325510"/>
                    </a:xfrm>
                    <a:prstGeom prst="rect">
                      <a:avLst/>
                    </a:prstGeom>
                  </pic:spPr>
                </pic:pic>
              </a:graphicData>
            </a:graphic>
          </wp:inline>
        </w:drawing>
      </w:r>
    </w:p>
    <w:p w:rsidR="00D10DEE" w:rsidRPr="00B93A1F" w:rsidRDefault="00D10DEE">
      <w:pPr>
        <w:rPr>
          <w:i/>
          <w:sz w:val="22"/>
          <w:szCs w:val="22"/>
          <w:highlight w:val="lightGray"/>
        </w:rPr>
      </w:pPr>
      <w:r w:rsidRPr="00B93A1F">
        <w:rPr>
          <w:i/>
          <w:sz w:val="22"/>
          <w:szCs w:val="22"/>
          <w:highlight w:val="lightGray"/>
        </w:rPr>
        <w:br w:type="page"/>
      </w:r>
    </w:p>
    <w:p w:rsidR="003D3A44" w:rsidRPr="00B93A1F" w:rsidRDefault="003D3A44" w:rsidP="0085086B">
      <w:pPr>
        <w:spacing w:line="360" w:lineRule="auto"/>
        <w:outlineLvl w:val="0"/>
        <w:rPr>
          <w:i/>
          <w:sz w:val="22"/>
          <w:szCs w:val="22"/>
          <w:highlight w:val="lightGray"/>
        </w:rPr>
      </w:pPr>
      <w:r w:rsidRPr="00B93A1F">
        <w:rPr>
          <w:i/>
          <w:sz w:val="22"/>
          <w:szCs w:val="22"/>
          <w:highlight w:val="lightGray"/>
        </w:rPr>
        <w:t>6.2.</w:t>
      </w:r>
      <w:r w:rsidR="00B937D2" w:rsidRPr="00B93A1F">
        <w:rPr>
          <w:i/>
          <w:sz w:val="22"/>
          <w:szCs w:val="22"/>
          <w:highlight w:val="lightGray"/>
        </w:rPr>
        <w:t>5</w:t>
      </w:r>
      <w:r w:rsidRPr="00B93A1F">
        <w:rPr>
          <w:i/>
          <w:sz w:val="22"/>
          <w:szCs w:val="22"/>
          <w:highlight w:val="lightGray"/>
        </w:rPr>
        <w:tab/>
        <w:t xml:space="preserve"> The estimated risk of bleed associated with each OAC </w:t>
      </w:r>
    </w:p>
    <w:p w:rsidR="003D3A44" w:rsidRPr="00B93A1F" w:rsidRDefault="003D3A44" w:rsidP="003D3A44">
      <w:pPr>
        <w:spacing w:line="360" w:lineRule="auto"/>
        <w:jc w:val="both"/>
        <w:rPr>
          <w:sz w:val="22"/>
          <w:szCs w:val="22"/>
          <w:highlight w:val="lightGray"/>
        </w:rPr>
      </w:pPr>
      <w:r w:rsidRPr="00B93A1F">
        <w:rPr>
          <w:sz w:val="22"/>
          <w:szCs w:val="22"/>
          <w:highlight w:val="lightGray"/>
        </w:rPr>
        <w:t>This section describes the risk of a major bleeding event. The breakdown of types of bleed and the associated costs and utilities are detailed in later sections.</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The estimated risk of bleeding associated with dabigatran</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color w:val="000000" w:themeColor="text1"/>
          <w:sz w:val="22"/>
          <w:szCs w:val="22"/>
          <w:highlight w:val="lightGray"/>
        </w:rPr>
        <w:t>The risk of major bleeding events in patients receiving dabigatran was based on results published using data from the RE-LY trial.</w:t>
      </w:r>
      <w:r w:rsidR="00FC2DC5" w:rsidRPr="00B93A1F">
        <w:rPr>
          <w:color w:val="000000" w:themeColor="text1"/>
          <w:sz w:val="22"/>
          <w:szCs w:val="22"/>
          <w:highlight w:val="lightGray"/>
        </w:rPr>
        <w:fldChar w:fldCharType="begin">
          <w:fldData xml:space="preserve">PFJlZm1hbj48Q2l0ZT48QXV0aG9yPkVpa2VsYm9vbTwvQXV0aG9yPjxZZWFyPjIwMTE8L1llYXI+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=
</w:fldData>
        </w:fldChar>
      </w:r>
      <w:r w:rsidR="00C555BF" w:rsidRPr="00B93A1F">
        <w:rPr>
          <w:color w:val="000000" w:themeColor="text1"/>
          <w:sz w:val="22"/>
          <w:szCs w:val="22"/>
          <w:highlight w:val="lightGray"/>
        </w:rPr>
        <w:instrText xml:space="preserve"> ADDIN REFMGR.CITE </w:instrText>
      </w:r>
      <w:r w:rsidR="00FC2DC5" w:rsidRPr="00B93A1F">
        <w:rPr>
          <w:color w:val="000000" w:themeColor="text1"/>
          <w:sz w:val="22"/>
          <w:szCs w:val="22"/>
          <w:highlight w:val="lightGray"/>
        </w:rPr>
        <w:fldChar w:fldCharType="begin">
          <w:fldData xml:space="preserve">PFJlZm1hbj48Q2l0ZT48QXV0aG9yPkVpa2VsYm9vbTwvQXV0aG9yPjxZZWFyPjIwMTE8L1llYXI+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=
</w:fldData>
        </w:fldChar>
      </w:r>
      <w:r w:rsidR="00C555BF" w:rsidRPr="00B93A1F">
        <w:rPr>
          <w:color w:val="000000" w:themeColor="text1"/>
          <w:sz w:val="22"/>
          <w:szCs w:val="22"/>
          <w:highlight w:val="lightGray"/>
        </w:rPr>
        <w:instrText xml:space="preserve"> ADDIN EN.CITE.DATA </w:instrText>
      </w:r>
      <w:r w:rsidR="00FC2DC5" w:rsidRPr="00B93A1F">
        <w:rPr>
          <w:color w:val="000000" w:themeColor="text1"/>
          <w:sz w:val="22"/>
          <w:szCs w:val="22"/>
          <w:highlight w:val="lightGray"/>
        </w:rPr>
      </w:r>
      <w:r w:rsidR="00FC2DC5" w:rsidRPr="00B93A1F">
        <w:rPr>
          <w:color w:val="000000" w:themeColor="text1"/>
          <w:sz w:val="22"/>
          <w:szCs w:val="22"/>
          <w:highlight w:val="lightGray"/>
        </w:rPr>
        <w:fldChar w:fldCharType="end"/>
      </w:r>
      <w:r w:rsidR="00FC2DC5" w:rsidRPr="00B93A1F">
        <w:rPr>
          <w:color w:val="000000" w:themeColor="text1"/>
          <w:sz w:val="22"/>
          <w:szCs w:val="22"/>
          <w:highlight w:val="lightGray"/>
        </w:rPr>
      </w:r>
      <w:r w:rsidR="00FC2DC5" w:rsidRPr="00B93A1F">
        <w:rPr>
          <w:color w:val="000000" w:themeColor="text1"/>
          <w:sz w:val="22"/>
          <w:szCs w:val="22"/>
          <w:highlight w:val="lightGray"/>
        </w:rPr>
        <w:fldChar w:fldCharType="separate"/>
      </w:r>
      <w:r w:rsidR="005A1380" w:rsidRPr="00B93A1F">
        <w:rPr>
          <w:noProof/>
          <w:color w:val="000000" w:themeColor="text1"/>
          <w:sz w:val="22"/>
          <w:szCs w:val="22"/>
          <w:highlight w:val="lightGray"/>
          <w:vertAlign w:val="superscript"/>
        </w:rPr>
        <w:t>149</w:t>
      </w:r>
      <w:r w:rsidR="00FC2DC5" w:rsidRPr="00B93A1F">
        <w:rPr>
          <w:color w:val="000000" w:themeColor="text1"/>
          <w:sz w:val="22"/>
          <w:szCs w:val="22"/>
          <w:highlight w:val="lightGray"/>
        </w:rPr>
        <w:fldChar w:fldCharType="end"/>
      </w:r>
      <w:r w:rsidRPr="00B93A1F">
        <w:rPr>
          <w:color w:val="000000" w:themeColor="text1"/>
          <w:sz w:val="22"/>
          <w:szCs w:val="22"/>
          <w:highlight w:val="lightGray"/>
        </w:rPr>
        <w:t xml:space="preserve">  This reported that major bleeding events occurred at a rate of 2.12% per year in patients given dabigatran and under 75 years of age, and at a rate of 5.10% in patients aged 75 years or older. A simulation approach, based on the binomial distribution and incorporating information about the different sample sizes of these two age groups within the trial, was used to represent uncertainty around these estimates for use within the PSA.</w:t>
      </w:r>
      <w:r w:rsidR="00D10DEE" w:rsidRPr="00B93A1F">
        <w:rPr>
          <w:color w:val="000000" w:themeColor="text1"/>
          <w:sz w:val="22"/>
          <w:szCs w:val="22"/>
          <w:highlight w:val="lightGray"/>
        </w:rPr>
        <w:t xml:space="preserve">  Table 2</w:t>
      </w:r>
      <w:r w:rsidR="00341BE4" w:rsidRPr="00B93A1F">
        <w:rPr>
          <w:color w:val="000000" w:themeColor="text1"/>
          <w:sz w:val="22"/>
          <w:szCs w:val="22"/>
          <w:highlight w:val="lightGray"/>
        </w:rPr>
        <w:t>7</w:t>
      </w:r>
      <w:r w:rsidRPr="00B93A1F">
        <w:rPr>
          <w:color w:val="000000" w:themeColor="text1"/>
          <w:sz w:val="22"/>
          <w:szCs w:val="22"/>
          <w:highlight w:val="lightGray"/>
        </w:rPr>
        <w:t xml:space="preserve"> presents credible intervals for these two age groups, and Figure </w:t>
      </w:r>
      <w:r w:rsidR="00341BE4" w:rsidRPr="00B93A1F">
        <w:rPr>
          <w:color w:val="000000" w:themeColor="text1"/>
          <w:sz w:val="22"/>
          <w:szCs w:val="22"/>
          <w:highlight w:val="lightGray"/>
        </w:rPr>
        <w:t>7</w:t>
      </w:r>
      <w:r w:rsidRPr="00B93A1F">
        <w:rPr>
          <w:color w:val="000000" w:themeColor="text1"/>
          <w:sz w:val="22"/>
          <w:szCs w:val="22"/>
          <w:highlight w:val="lightGray"/>
        </w:rPr>
        <w:t xml:space="preserve"> shows these results graphically. </w:t>
      </w:r>
      <w:r w:rsidRPr="00B93A1F">
        <w:rPr>
          <w:sz w:val="22"/>
          <w:szCs w:val="22"/>
          <w:highlight w:val="lightGray"/>
        </w:rPr>
        <w:t>Credible intervals were calculated using an presumed sample size: the paper reports 10,855 participants under the age of 75 years and 7258 participants aged over 75 years and that there was an equal probability of assignment between the three trial arms.</w:t>
      </w:r>
    </w:p>
    <w:p w:rsidR="003D3A44" w:rsidRPr="00B93A1F" w:rsidRDefault="003D3A44" w:rsidP="003D3A44">
      <w:pPr>
        <w:spacing w:line="360" w:lineRule="auto"/>
        <w:jc w:val="both"/>
        <w:rPr>
          <w:color w:val="000000" w:themeColor="text1"/>
          <w:sz w:val="22"/>
          <w:szCs w:val="22"/>
          <w:highlight w:val="lightGray"/>
        </w:rPr>
      </w:pPr>
    </w:p>
    <w:p w:rsidR="003D3A44" w:rsidRPr="00B93A1F" w:rsidRDefault="003D3A44" w:rsidP="0085086B">
      <w:pPr>
        <w:spacing w:line="360" w:lineRule="auto"/>
        <w:jc w:val="both"/>
        <w:outlineLvl w:val="0"/>
        <w:rPr>
          <w:b/>
          <w:sz w:val="22"/>
          <w:szCs w:val="22"/>
          <w:highlight w:val="lightGray"/>
        </w:rPr>
      </w:pPr>
      <w:r w:rsidRPr="00B93A1F">
        <w:rPr>
          <w:b/>
          <w:color w:val="000000" w:themeColor="text1"/>
          <w:sz w:val="22"/>
          <w:szCs w:val="22"/>
          <w:highlight w:val="lightGray"/>
        </w:rPr>
        <w:t>Table 2</w:t>
      </w:r>
      <w:r w:rsidR="00341BE4" w:rsidRPr="00B93A1F">
        <w:rPr>
          <w:b/>
          <w:color w:val="000000" w:themeColor="text1"/>
          <w:sz w:val="22"/>
          <w:szCs w:val="22"/>
          <w:highlight w:val="lightGray"/>
        </w:rPr>
        <w:t>7</w:t>
      </w:r>
      <w:r w:rsidRPr="00B93A1F">
        <w:rPr>
          <w:b/>
          <w:color w:val="000000" w:themeColor="text1"/>
          <w:sz w:val="22"/>
          <w:szCs w:val="22"/>
          <w:highlight w:val="lightGray"/>
        </w:rPr>
        <w:t>:</w:t>
      </w:r>
      <w:r w:rsidRPr="00B93A1F">
        <w:rPr>
          <w:b/>
          <w:color w:val="000000" w:themeColor="text1"/>
          <w:sz w:val="22"/>
          <w:szCs w:val="22"/>
          <w:highlight w:val="lightGray"/>
        </w:rPr>
        <w:tab/>
        <w:t>Simulated Credible Intervals (CrI) for the annual risk of bleed on dabigatran</w:t>
      </w:r>
    </w:p>
    <w:tbl>
      <w:tblPr>
        <w:tblStyle w:val="TableGrid"/>
        <w:tblW w:w="0" w:type="auto"/>
        <w:tblLook w:val="04A0" w:firstRow="1" w:lastRow="0" w:firstColumn="1" w:lastColumn="0" w:noHBand="0" w:noVBand="1"/>
      </w:tblPr>
      <w:tblGrid>
        <w:gridCol w:w="2310"/>
        <w:gridCol w:w="2310"/>
        <w:gridCol w:w="2311"/>
        <w:gridCol w:w="2311"/>
      </w:tblGrid>
      <w:tr w:rsidR="003D3A44" w:rsidRPr="00B93A1F" w:rsidTr="003D3A44">
        <w:tc>
          <w:tcPr>
            <w:tcW w:w="2310"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Age group</w:t>
            </w:r>
          </w:p>
        </w:tc>
        <w:tc>
          <w:tcPr>
            <w:tcW w:w="2310"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Central estimate</w:t>
            </w:r>
          </w:p>
        </w:tc>
        <w:tc>
          <w:tcPr>
            <w:tcW w:w="2311"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Presumed Sample size</w:t>
            </w:r>
          </w:p>
        </w:tc>
        <w:tc>
          <w:tcPr>
            <w:tcW w:w="2311"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95% CrIs</w:t>
            </w:r>
          </w:p>
        </w:tc>
      </w:tr>
      <w:tr w:rsidR="003D3A44" w:rsidRPr="00B93A1F" w:rsidTr="003D3A44">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Under 75 years</w:t>
            </w:r>
          </w:p>
        </w:tc>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2.12%</w:t>
            </w:r>
          </w:p>
        </w:tc>
        <w:tc>
          <w:tcPr>
            <w:tcW w:w="2311" w:type="dxa"/>
          </w:tcPr>
          <w:p w:rsidR="003D3A44" w:rsidRPr="00B93A1F" w:rsidRDefault="003D3A44" w:rsidP="005A1380">
            <w:pPr>
              <w:spacing w:line="360" w:lineRule="auto"/>
              <w:jc w:val="both"/>
              <w:rPr>
                <w:color w:val="000000" w:themeColor="text1"/>
                <w:sz w:val="22"/>
                <w:szCs w:val="22"/>
                <w:highlight w:val="lightGray"/>
              </w:rPr>
            </w:pPr>
            <w:r w:rsidRPr="00B93A1F">
              <w:rPr>
                <w:color w:val="000000" w:themeColor="text1"/>
                <w:sz w:val="22"/>
                <w:szCs w:val="22"/>
                <w:highlight w:val="lightGray"/>
              </w:rPr>
              <w:t>3618</w:t>
            </w:r>
            <w:r w:rsidR="00FC2DC5" w:rsidRPr="00B93A1F">
              <w:rPr>
                <w:color w:val="000000" w:themeColor="text1"/>
                <w:sz w:val="22"/>
                <w:szCs w:val="22"/>
                <w:highlight w:val="lightGray"/>
              </w:rPr>
              <w:fldChar w:fldCharType="begin"/>
            </w:r>
            <w:r w:rsidR="00C555BF" w:rsidRPr="00B93A1F">
              <w:rPr>
                <w:color w:val="000000" w:themeColor="text1"/>
                <w:sz w:val="22"/>
                <w:szCs w:val="22"/>
                <w:highlight w:val="lightGray"/>
              </w:rPr>
              <w:instrText xml:space="preserve"> ADDIN REFMGR.CITE &lt;Refman&gt;&lt;Cite&gt;&lt;Year&gt;2012&lt;/Year&gt;&lt;RecNum&gt;19887&lt;/RecNum&gt;&lt;IDText&gt;Total participants reported aged under 75 years of 10,855. Three arms in trial with equal probability of assignment.&lt;/IDText&gt;&lt;MDL Ref_Type="Journal"&gt;&lt;Ref_Type&gt;Journal&lt;/Ref_Type&gt;&lt;Ref_ID&gt;19887&lt;/Ref_ID&gt;&lt;Title_Primary&gt;&lt;f name="Calibri"&gt;Total participants reported aged under 75 years of 10&lt;/f&gt;&lt;f name="Times New Roman"&gt;,&lt;/f&gt;&lt;f name="Calibri"&gt;855. Three arms in trial with equal probability of assignment.&lt;/f&gt;&lt;/Title_Primary&gt;&lt;Date_Primary&gt;2012&lt;/Date_Primary&gt;&lt;Keywords&gt;aged&lt;/Keywords&gt;&lt;Keywords&gt;arm&lt;/Keywords&gt;&lt;Keywords&gt;probability&lt;/Keywords&gt;&lt;Reprint&gt;Not in File&lt;/Reprint&gt;&lt;Periodical&gt;*&lt;/Periodical&gt;&lt;ZZ_JournalFull&gt;&lt;f name="System"&gt;*&lt;/f&gt;&lt;/ZZ_JournalFull&gt;&lt;ZZ_WorkformID&gt;1&lt;/ZZ_WorkformID&gt;&lt;/MDL&gt;&lt;/Cite&gt;&lt;/Refman&gt;</w:instrText>
            </w:r>
            <w:r w:rsidR="00FC2DC5" w:rsidRPr="00B93A1F">
              <w:rPr>
                <w:color w:val="000000" w:themeColor="text1"/>
                <w:sz w:val="22"/>
                <w:szCs w:val="22"/>
                <w:highlight w:val="lightGray"/>
              </w:rPr>
              <w:fldChar w:fldCharType="separate"/>
            </w:r>
            <w:r w:rsidR="005A1380" w:rsidRPr="00B93A1F">
              <w:rPr>
                <w:noProof/>
                <w:color w:val="000000" w:themeColor="text1"/>
                <w:sz w:val="22"/>
                <w:szCs w:val="22"/>
                <w:highlight w:val="lightGray"/>
                <w:vertAlign w:val="superscript"/>
              </w:rPr>
              <w:t>150</w:t>
            </w:r>
            <w:r w:rsidR="00FC2DC5" w:rsidRPr="00B93A1F">
              <w:rPr>
                <w:color w:val="000000" w:themeColor="text1"/>
                <w:sz w:val="22"/>
                <w:szCs w:val="22"/>
                <w:highlight w:val="lightGray"/>
              </w:rPr>
              <w:fldChar w:fldCharType="end"/>
            </w:r>
          </w:p>
        </w:tc>
        <w:tc>
          <w:tcPr>
            <w:tcW w:w="2311"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1.66% to 2.60%</w:t>
            </w:r>
          </w:p>
        </w:tc>
      </w:tr>
      <w:tr w:rsidR="003D3A44" w:rsidRPr="00B93A1F" w:rsidTr="003D3A44">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75 years or above</w:t>
            </w:r>
          </w:p>
        </w:tc>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5.10 %</w:t>
            </w:r>
          </w:p>
        </w:tc>
        <w:tc>
          <w:tcPr>
            <w:tcW w:w="2311" w:type="dxa"/>
          </w:tcPr>
          <w:p w:rsidR="003D3A44" w:rsidRPr="00B93A1F" w:rsidRDefault="003D3A44" w:rsidP="005A1380">
            <w:pPr>
              <w:spacing w:line="360" w:lineRule="auto"/>
              <w:jc w:val="both"/>
              <w:rPr>
                <w:color w:val="000000" w:themeColor="text1"/>
                <w:sz w:val="22"/>
                <w:szCs w:val="22"/>
                <w:highlight w:val="lightGray"/>
              </w:rPr>
            </w:pPr>
            <w:r w:rsidRPr="00B93A1F">
              <w:rPr>
                <w:color w:val="000000" w:themeColor="text1"/>
                <w:sz w:val="22"/>
                <w:szCs w:val="22"/>
                <w:highlight w:val="lightGray"/>
              </w:rPr>
              <w:t>2419</w:t>
            </w:r>
            <w:r w:rsidR="00FC2DC5" w:rsidRPr="00B93A1F">
              <w:rPr>
                <w:color w:val="000000" w:themeColor="text1"/>
                <w:sz w:val="22"/>
                <w:szCs w:val="22"/>
                <w:highlight w:val="lightGray"/>
              </w:rPr>
              <w:fldChar w:fldCharType="begin"/>
            </w:r>
            <w:r w:rsidR="00C555BF" w:rsidRPr="00B93A1F">
              <w:rPr>
                <w:color w:val="000000" w:themeColor="text1"/>
                <w:sz w:val="22"/>
                <w:szCs w:val="22"/>
                <w:highlight w:val="lightGray"/>
              </w:rPr>
              <w:instrText xml:space="preserve"> ADDIN REFMGR.CITE &lt;Refman&gt;&lt;Cite&gt;&lt;Year&gt;2012&lt;/Year&gt;&lt;RecNum&gt;19888&lt;/RecNum&gt;&lt;IDText&gt;Total participants reported aged under 75 years of 7,258. Three arms in trial with equal probability of assignment.&lt;/IDText&gt;&lt;MDL Ref_Type="Journal"&gt;&lt;Ref_Type&gt;Journal&lt;/Ref_Type&gt;&lt;Ref_ID&gt;19888&lt;/Ref_ID&gt;&lt;Title_Primary&gt;&lt;f name="Calibri"&gt;Total participants reported aged under 75 years of 7&lt;/f&gt;&lt;f name="Times New Roman"&gt;,&lt;/f&gt;&lt;f name="Calibri"&gt;258. Three arms in trial with equal probability of assignment.&lt;/f&gt;&lt;/Title_Primary&gt;&lt;Date_Primary&gt;2012&lt;/Date_Primary&gt;&lt;Keywords&gt;aged&lt;/Keywords&gt;&lt;Keywords&gt;arm&lt;/Keywords&gt;&lt;Keywords&gt;probability&lt;/Keywords&gt;&lt;Reprint&gt;Not in File&lt;/Reprint&gt;&lt;Periodical&gt;*&lt;/Periodical&gt;&lt;ZZ_JournalFull&gt;&lt;f name="System"&gt;*&lt;/f&gt;&lt;/ZZ_JournalFull&gt;&lt;ZZ_WorkformID&gt;1&lt;/ZZ_WorkformID&gt;&lt;/MDL&gt;&lt;/Cite&gt;&lt;/Refman&gt;</w:instrText>
            </w:r>
            <w:r w:rsidR="00FC2DC5" w:rsidRPr="00B93A1F">
              <w:rPr>
                <w:color w:val="000000" w:themeColor="text1"/>
                <w:sz w:val="22"/>
                <w:szCs w:val="22"/>
                <w:highlight w:val="lightGray"/>
              </w:rPr>
              <w:fldChar w:fldCharType="separate"/>
            </w:r>
            <w:r w:rsidR="005A1380" w:rsidRPr="00B93A1F">
              <w:rPr>
                <w:noProof/>
                <w:color w:val="000000" w:themeColor="text1"/>
                <w:sz w:val="22"/>
                <w:szCs w:val="22"/>
                <w:highlight w:val="lightGray"/>
                <w:vertAlign w:val="superscript"/>
              </w:rPr>
              <w:t>151</w:t>
            </w:r>
            <w:r w:rsidR="00FC2DC5" w:rsidRPr="00B93A1F">
              <w:rPr>
                <w:color w:val="000000" w:themeColor="text1"/>
                <w:sz w:val="22"/>
                <w:szCs w:val="22"/>
                <w:highlight w:val="lightGray"/>
              </w:rPr>
              <w:fldChar w:fldCharType="end"/>
            </w:r>
          </w:p>
        </w:tc>
        <w:tc>
          <w:tcPr>
            <w:tcW w:w="2311" w:type="dxa"/>
          </w:tcPr>
          <w:p w:rsidR="003D3A44" w:rsidRPr="00B93A1F" w:rsidRDefault="003D3A44" w:rsidP="003D3A44">
            <w:pPr>
              <w:keepNext/>
              <w:spacing w:line="360" w:lineRule="auto"/>
              <w:jc w:val="both"/>
              <w:rPr>
                <w:color w:val="000000" w:themeColor="text1"/>
                <w:sz w:val="22"/>
                <w:szCs w:val="22"/>
                <w:highlight w:val="lightGray"/>
              </w:rPr>
            </w:pPr>
            <w:r w:rsidRPr="00B93A1F">
              <w:rPr>
                <w:color w:val="000000" w:themeColor="text1"/>
                <w:sz w:val="22"/>
                <w:szCs w:val="22"/>
                <w:highlight w:val="lightGray"/>
              </w:rPr>
              <w:t>4.22% to 5.99%</w:t>
            </w:r>
          </w:p>
        </w:tc>
      </w:tr>
    </w:tbl>
    <w:p w:rsidR="003D3A44" w:rsidRPr="00B93A1F" w:rsidRDefault="003D3A44" w:rsidP="003D3A44">
      <w:pPr>
        <w:keepNext/>
        <w:spacing w:line="360" w:lineRule="auto"/>
        <w:rPr>
          <w:b/>
          <w:noProof/>
          <w:sz w:val="22"/>
          <w:szCs w:val="22"/>
          <w:highlight w:val="lightGray"/>
        </w:rPr>
      </w:pPr>
    </w:p>
    <w:p w:rsidR="003D3A44" w:rsidRPr="00B93A1F" w:rsidRDefault="003D3A44" w:rsidP="0085086B">
      <w:pPr>
        <w:keepNext/>
        <w:spacing w:line="360" w:lineRule="auto"/>
        <w:outlineLvl w:val="0"/>
        <w:rPr>
          <w:b/>
          <w:noProof/>
          <w:sz w:val="22"/>
          <w:szCs w:val="22"/>
          <w:highlight w:val="lightGray"/>
        </w:rPr>
      </w:pPr>
      <w:r w:rsidRPr="00B93A1F">
        <w:rPr>
          <w:b/>
          <w:noProof/>
          <w:sz w:val="22"/>
          <w:szCs w:val="22"/>
          <w:highlight w:val="lightGray"/>
        </w:rPr>
        <w:t xml:space="preserve">Figure </w:t>
      </w:r>
      <w:r w:rsidR="00341BE4" w:rsidRPr="00B93A1F">
        <w:rPr>
          <w:b/>
          <w:noProof/>
          <w:sz w:val="22"/>
          <w:szCs w:val="22"/>
          <w:highlight w:val="lightGray"/>
        </w:rPr>
        <w:t>7</w:t>
      </w:r>
      <w:r w:rsidRPr="00B93A1F">
        <w:rPr>
          <w:b/>
          <w:noProof/>
          <w:sz w:val="22"/>
          <w:szCs w:val="22"/>
          <w:highlight w:val="lightGray"/>
        </w:rPr>
        <w:t>:</w:t>
      </w:r>
      <w:r w:rsidRPr="00B93A1F">
        <w:rPr>
          <w:b/>
          <w:noProof/>
          <w:sz w:val="22"/>
          <w:szCs w:val="22"/>
          <w:highlight w:val="lightGray"/>
        </w:rPr>
        <w:tab/>
        <w:t>Distribution of simulated estimates for the annual risk of bleed on dabigatran</w:t>
      </w:r>
    </w:p>
    <w:p w:rsidR="003D3A44" w:rsidRPr="00B93A1F" w:rsidRDefault="003D3A44" w:rsidP="003D3A44">
      <w:pPr>
        <w:keepNext/>
        <w:spacing w:line="360" w:lineRule="auto"/>
        <w:rPr>
          <w:sz w:val="22"/>
          <w:szCs w:val="22"/>
          <w:highlight w:val="lightGray"/>
        </w:rPr>
      </w:pPr>
      <w:r w:rsidRPr="00B93A1F">
        <w:rPr>
          <w:noProof/>
          <w:sz w:val="22"/>
          <w:szCs w:val="22"/>
          <w:highlight w:val="lightGray"/>
        </w:rPr>
        <w:drawing>
          <wp:inline distT="0" distB="0" distL="0" distR="0">
            <wp:extent cx="4370070" cy="4039263"/>
            <wp:effectExtent l="19050" t="0" r="0" b="0"/>
            <wp:docPr id="11" name="Picture 3" descr="BleedRis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eedRisk.jpeg"/>
                    <pic:cNvPicPr/>
                  </pic:nvPicPr>
                  <pic:blipFill>
                    <a:blip r:embed="rId20" cstate="print"/>
                    <a:srcRect t="7468"/>
                    <a:stretch>
                      <a:fillRect/>
                    </a:stretch>
                  </pic:blipFill>
                  <pic:spPr>
                    <a:xfrm>
                      <a:off x="0" y="0"/>
                      <a:ext cx="4370070" cy="4039263"/>
                    </a:xfrm>
                    <a:prstGeom prst="rect">
                      <a:avLst/>
                    </a:prstGeom>
                  </pic:spPr>
                </pic:pic>
              </a:graphicData>
            </a:graphic>
          </wp:inline>
        </w:drawing>
      </w:r>
    </w:p>
    <w:p w:rsidR="003D3A44" w:rsidRPr="00B93A1F" w:rsidRDefault="003D3A44" w:rsidP="0085086B">
      <w:pPr>
        <w:spacing w:line="360" w:lineRule="auto"/>
        <w:outlineLvl w:val="0"/>
        <w:rPr>
          <w:sz w:val="22"/>
          <w:szCs w:val="22"/>
          <w:highlight w:val="lightGray"/>
        </w:rPr>
      </w:pPr>
      <w:r w:rsidRPr="00B93A1F">
        <w:rPr>
          <w:sz w:val="22"/>
          <w:szCs w:val="22"/>
          <w:highlight w:val="lightGray"/>
        </w:rPr>
        <w:t>The estimated risk of bleeding associated with warfarin</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Results from the RE-LY study</w:t>
      </w:r>
      <w:r w:rsidR="00FC2DC5" w:rsidRPr="00B93A1F">
        <w:rPr>
          <w:sz w:val="22"/>
          <w:szCs w:val="22"/>
          <w:highlight w:val="lightGray"/>
        </w:rPr>
        <w:fldChar w:fldCharType="begin">
          <w:fldData xml:space="preserve">PFJlZm1hbj48Q2l0ZT48QXV0aG9yPkVpa2VsYm9vbTwvQXV0aG9yPjxZZWFyPjIwMTE8L1llYXI+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=
</w:fldData>
        </w:fldChar>
      </w:r>
      <w:r w:rsidR="00C555BF" w:rsidRPr="00B93A1F">
        <w:rPr>
          <w:sz w:val="22"/>
          <w:szCs w:val="22"/>
          <w:highlight w:val="lightGray"/>
        </w:rPr>
        <w:instrText xml:space="preserve"> ADDIN REFMGR.CITE </w:instrText>
      </w:r>
      <w:r w:rsidR="00FC2DC5" w:rsidRPr="00B93A1F">
        <w:rPr>
          <w:sz w:val="22"/>
          <w:szCs w:val="22"/>
          <w:highlight w:val="lightGray"/>
        </w:rPr>
        <w:fldChar w:fldCharType="begin">
          <w:fldData xml:space="preserve">PFJlZm1hbj48Q2l0ZT48QXV0aG9yPkVpa2VsYm9vbTwvQXV0aG9yPjxZZWFyPjIwMTE8L1llYXI+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=
</w:fldData>
        </w:fldChar>
      </w:r>
      <w:r w:rsidR="00C555BF" w:rsidRPr="00B93A1F">
        <w:rPr>
          <w:sz w:val="22"/>
          <w:szCs w:val="22"/>
          <w:highlight w:val="lightGray"/>
        </w:rPr>
        <w:instrText xml:space="preserve"> ADDIN EN.CITE.DATA </w:instrText>
      </w:r>
      <w:r w:rsidR="00FC2DC5" w:rsidRPr="00B93A1F">
        <w:rPr>
          <w:sz w:val="22"/>
          <w:szCs w:val="22"/>
          <w:highlight w:val="lightGray"/>
        </w:rPr>
      </w:r>
      <w:r w:rsidR="00FC2DC5" w:rsidRPr="00B93A1F">
        <w:rPr>
          <w:sz w:val="22"/>
          <w:szCs w:val="22"/>
          <w:highlight w:val="lightGray"/>
        </w:rPr>
        <w:fldChar w:fldCharType="end"/>
      </w:r>
      <w:r w:rsidR="00FC2DC5" w:rsidRPr="00B93A1F">
        <w:rPr>
          <w:sz w:val="22"/>
          <w:szCs w:val="22"/>
          <w:highlight w:val="lightGray"/>
        </w:rPr>
      </w:r>
      <w:r w:rsidR="00FC2DC5" w:rsidRPr="00B93A1F">
        <w:rPr>
          <w:sz w:val="22"/>
          <w:szCs w:val="22"/>
          <w:highlight w:val="lightGray"/>
        </w:rPr>
        <w:fldChar w:fldCharType="separate"/>
      </w:r>
      <w:r w:rsidR="005A1380" w:rsidRPr="00B93A1F">
        <w:rPr>
          <w:noProof/>
          <w:sz w:val="22"/>
          <w:szCs w:val="22"/>
          <w:highlight w:val="lightGray"/>
          <w:vertAlign w:val="superscript"/>
        </w:rPr>
        <w:t>149</w:t>
      </w:r>
      <w:r w:rsidR="00FC2DC5" w:rsidRPr="00B93A1F">
        <w:rPr>
          <w:sz w:val="22"/>
          <w:szCs w:val="22"/>
          <w:highlight w:val="lightGray"/>
        </w:rPr>
        <w:fldChar w:fldCharType="end"/>
      </w:r>
      <w:r w:rsidRPr="00B93A1F">
        <w:rPr>
          <w:sz w:val="22"/>
          <w:szCs w:val="22"/>
          <w:highlight w:val="lightGray"/>
        </w:rPr>
        <w:t xml:space="preserve"> were used to estimate the annual risk of bleed associated with warfarin, as shown in Table 2</w:t>
      </w:r>
      <w:r w:rsidR="00341BE4" w:rsidRPr="00B93A1F">
        <w:rPr>
          <w:sz w:val="22"/>
          <w:szCs w:val="22"/>
          <w:highlight w:val="lightGray"/>
        </w:rPr>
        <w:t>8</w:t>
      </w:r>
      <w:r w:rsidRPr="00B93A1F">
        <w:rPr>
          <w:sz w:val="22"/>
          <w:szCs w:val="22"/>
          <w:highlight w:val="lightGray"/>
        </w:rPr>
        <w:t>. The presumed sample sizes used for estimating the risk of bleeding in patients treated with dabigatran were also used in estimating the risk of bleeding associated with warfarin.</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2</w:t>
      </w:r>
      <w:r w:rsidR="00341BE4" w:rsidRPr="00B93A1F">
        <w:rPr>
          <w:b/>
          <w:sz w:val="22"/>
          <w:szCs w:val="22"/>
          <w:highlight w:val="lightGray"/>
        </w:rPr>
        <w:t>8</w:t>
      </w:r>
      <w:r w:rsidRPr="00B93A1F">
        <w:rPr>
          <w:b/>
          <w:sz w:val="22"/>
          <w:szCs w:val="22"/>
          <w:highlight w:val="lightGray"/>
        </w:rPr>
        <w:t>:</w:t>
      </w:r>
      <w:r w:rsidRPr="00B93A1F">
        <w:rPr>
          <w:b/>
          <w:sz w:val="22"/>
          <w:szCs w:val="22"/>
          <w:highlight w:val="lightGray"/>
        </w:rPr>
        <w:tab/>
        <w:t>The assumed risk of bleeding associated with warfarin treatment</w:t>
      </w:r>
    </w:p>
    <w:tbl>
      <w:tblPr>
        <w:tblStyle w:val="TableGrid"/>
        <w:tblW w:w="0" w:type="auto"/>
        <w:tblLook w:val="04A0" w:firstRow="1" w:lastRow="0" w:firstColumn="1" w:lastColumn="0" w:noHBand="0" w:noVBand="1"/>
      </w:tblPr>
      <w:tblGrid>
        <w:gridCol w:w="2310"/>
        <w:gridCol w:w="2310"/>
        <w:gridCol w:w="2311"/>
      </w:tblGrid>
      <w:tr w:rsidR="003D3A44" w:rsidRPr="00B93A1F" w:rsidTr="003D3A44">
        <w:tc>
          <w:tcPr>
            <w:tcW w:w="2310"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Age group</w:t>
            </w:r>
          </w:p>
        </w:tc>
        <w:tc>
          <w:tcPr>
            <w:tcW w:w="2310"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Central estimate</w:t>
            </w:r>
          </w:p>
        </w:tc>
        <w:tc>
          <w:tcPr>
            <w:tcW w:w="2311"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95% CrIs</w:t>
            </w:r>
          </w:p>
        </w:tc>
      </w:tr>
      <w:tr w:rsidR="003D3A44" w:rsidRPr="00B93A1F" w:rsidTr="003D3A44">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Under 75 years</w:t>
            </w:r>
          </w:p>
        </w:tc>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3.04%</w:t>
            </w:r>
          </w:p>
        </w:tc>
        <w:tc>
          <w:tcPr>
            <w:tcW w:w="2311"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2.49% to 3.62%</w:t>
            </w:r>
          </w:p>
        </w:tc>
      </w:tr>
      <w:tr w:rsidR="003D3A44" w:rsidRPr="00B93A1F" w:rsidTr="003D3A44">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75 years or above</w:t>
            </w:r>
          </w:p>
        </w:tc>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4.38 %</w:t>
            </w:r>
          </w:p>
        </w:tc>
        <w:tc>
          <w:tcPr>
            <w:tcW w:w="2311" w:type="dxa"/>
          </w:tcPr>
          <w:p w:rsidR="003D3A44" w:rsidRPr="00B93A1F" w:rsidRDefault="003D3A44" w:rsidP="003D3A44">
            <w:pPr>
              <w:keepNext/>
              <w:spacing w:line="360" w:lineRule="auto"/>
              <w:jc w:val="both"/>
              <w:rPr>
                <w:color w:val="000000" w:themeColor="text1"/>
                <w:sz w:val="22"/>
                <w:szCs w:val="22"/>
                <w:highlight w:val="lightGray"/>
              </w:rPr>
            </w:pPr>
            <w:r w:rsidRPr="00B93A1F">
              <w:rPr>
                <w:color w:val="000000" w:themeColor="text1"/>
                <w:sz w:val="22"/>
                <w:szCs w:val="22"/>
                <w:highlight w:val="lightGray"/>
              </w:rPr>
              <w:t>3.60% to 5.21%</w:t>
            </w:r>
          </w:p>
        </w:tc>
      </w:tr>
    </w:tbl>
    <w:p w:rsidR="003D3A44" w:rsidRPr="00B93A1F" w:rsidRDefault="003D3A44" w:rsidP="003D3A44">
      <w:pPr>
        <w:spacing w:line="360" w:lineRule="auto"/>
        <w:rPr>
          <w:rFonts w:eastAsiaTheme="majorEastAsia"/>
          <w:b/>
          <w:bCs/>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br w:type="page"/>
        <w:t>The estimated risk of bleeding associated with rivaroxaban</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annual risk of bleeding given rivaroxaban was estimated indirectly by combining estimates of the risk of bleed given warfarin compared with placebo</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Lip&lt;/Author&gt;&lt;Year&gt;2006&lt;/Year&gt;&lt;RecNum&gt;39&lt;/RecNum&gt;&lt;IDText&gt;Stroke prevention with aspirin, warfarin and ximelagatran in patients with non-valvular atrial fibrillation: A systematic review and meta-analysis&lt;/IDText&gt;&lt;MDL Ref_Type="Journal"&gt;&lt;Ref_Type&gt;Journal&lt;/Ref_Type&gt;&lt;Ref_ID&gt;39&lt;/Ref_ID&gt;&lt;Title_Primary&gt;Stroke prevention with aspirin, warfarin and ximelagatran in patients with non-valvular atrial fibrillation: A systematic review and meta-analysis&lt;/Title_Primary&gt;&lt;Authors_Primary&gt;Lip,G.&lt;/Authors_Primary&gt;&lt;Authors_Primary&gt;Edwards,S.&lt;/Authors_Primary&gt;&lt;Date_Primary&gt;2006&lt;/Date_Primary&gt;&lt;Keywords&gt;andy&lt;/Keywords&gt;&lt;Keywords&gt;- 75&lt;/Keywords&gt;&lt;Keywords&gt;stroke&lt;/Keywords&gt;&lt;Keywords&gt;prevention&lt;/Keywords&gt;&lt;Keywords&gt;Aspirin&lt;/Keywords&gt;&lt;Keywords&gt;warfarin&lt;/Keywords&gt;&lt;Keywords&gt;patient&lt;/Keywords&gt;&lt;Keywords&gt;Atrial fibrillation&lt;/Keywords&gt;&lt;Keywords&gt;Systematic review&lt;/Keywords&gt;&lt;Keywords&gt;review&lt;/Keywords&gt;&lt;Keywords&gt;meta analysis&lt;/Keywords&gt;&lt;Reprint&gt;Not in File&lt;/Reprint&gt;&lt;Start_Page&gt;321&lt;/Start_Page&gt;&lt;End_Page&gt;333&lt;/End_Page&gt;&lt;Periodical&gt;Thrombosis Research&lt;/Periodical&gt;&lt;Volume&gt;118&lt;/Volume&gt;&lt;Issue&gt;3&lt;/Issue&gt;&lt;ISSN_ISBN&gt;- 0049-3848&lt;/ISSN_ISBN&gt;&lt;ZZ_JournalFull&gt;&lt;f name="System"&gt;Thrombosis Research&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7</w:t>
      </w:r>
      <w:r w:rsidR="00FC2DC5" w:rsidRPr="00B93A1F">
        <w:rPr>
          <w:sz w:val="22"/>
          <w:szCs w:val="22"/>
          <w:highlight w:val="lightGray"/>
        </w:rPr>
        <w:fldChar w:fldCharType="end"/>
      </w:r>
      <w:r w:rsidRPr="00B93A1F">
        <w:rPr>
          <w:sz w:val="22"/>
          <w:szCs w:val="22"/>
          <w:highlight w:val="lightGray"/>
        </w:rPr>
        <w:t xml:space="preserve"> with estimates of the risk of bleed given rivaroxiban compared with warfarin.</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Patel&lt;/Author&gt;&lt;Year&gt;2011&lt;/Year&gt;&lt;RecNum&gt;19878&lt;/RecNum&gt;&lt;IDText&gt;Rivaroxaban versus Warfarin in Nonvalvular Atrial Fibrillation&lt;/IDText&gt;&lt;MDL Ref_Type="Journal"&gt;&lt;Ref_Type&gt;Journal&lt;/Ref_Type&gt;&lt;Ref_ID&gt;19878&lt;/Ref_ID&gt;&lt;Title_Primary&gt;Rivaroxaban versus Warfarin in Nonvalvular Atrial Fibrillation&lt;/Title_Primary&gt;&lt;Authors_Primary&gt;Patel,Manesh R.&lt;/Authors_Primary&gt;&lt;Authors_Primary&gt;Mahaffey,Kenneth W.&lt;/Authors_Primary&gt;&lt;Authors_Primary&gt;Garg,Jyotsna&lt;/Authors_Primary&gt;&lt;Authors_Primary&gt;Pan,Guohua&lt;/Authors_Primary&gt;&lt;Authors_Primary&gt;Singer,Daniel E.&lt;/Authors_Primary&gt;&lt;Authors_Primary&gt;Hacke,Werner&lt;/Authors_Primary&gt;&lt;Authors_Primary&gt;Breithardt,G&amp;#xFC;nter&lt;/Authors_Primary&gt;&lt;Authors_Primary&gt;Halperin,Jonathan L.&lt;/Authors_Primary&gt;&lt;Authors_Primary&gt;Hankey,Graeme J.&lt;/Authors_Primary&gt;&lt;Authors_Primary&gt;Piccini,Jonathan P.&lt;/Authors_Primary&gt;&lt;Authors_Primary&gt;Becker,Richard C.&lt;/Authors_Primary&gt;&lt;Authors_Primary&gt;Nessel,Christopher C.&lt;/Authors_Primary&gt;&lt;Authors_Primary&gt;Paolini,John F.&lt;/Authors_Primary&gt;&lt;Authors_Primary&gt;Berkowitz,Scott D.&lt;/Authors_Primary&gt;&lt;Authors_Primary&gt;Fox,Keith A.&lt;/Authors_Primary&gt;&lt;Authors_Primary&gt;Califf,Robert M.&lt;/Authors_Primary&gt;&lt;Date_Primary&gt;2011&lt;/Date_Primary&gt;&lt;Keywords&gt;andy&lt;/Keywords&gt;&lt;Keywords&gt;- 91&lt;/Keywords&gt;&lt;Keywords&gt;warfarin&lt;/Keywords&gt;&lt;Keywords&gt;Atrial fibrillation&lt;/Keywords&gt;&lt;Reprint&gt;Not in File&lt;/Reprint&gt;&lt;Start_Page&gt;883&lt;/Start_Page&gt;&lt;End_Page&gt;891&lt;/End_Page&gt;&lt;Periodical&gt;New England Journal of Medicine&lt;/Periodical&gt;&lt;Volume&gt;365&lt;/Volume&gt;&lt;Issue&gt;10&lt;/Issue&gt;&lt;ZZ_JournalFull&gt;&lt;f name="System"&gt;New England Journal of Medicine&lt;/f&gt;&lt;/ZZ_JournalFull&gt;&lt;ZZ_JournalStdAbbrev&gt;&lt;f name="System"&gt;N Engl J Med&lt;/f&gt;&lt;/ZZ_JournalStdAbbrev&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48</w:t>
      </w:r>
      <w:r w:rsidR="00FC2DC5" w:rsidRPr="00B93A1F">
        <w:rPr>
          <w:sz w:val="22"/>
          <w:szCs w:val="22"/>
          <w:highlight w:val="lightGray"/>
        </w:rPr>
        <w:fldChar w:fldCharType="end"/>
      </w:r>
      <w:r w:rsidRPr="00B93A1F">
        <w:rPr>
          <w:sz w:val="22"/>
          <w:szCs w:val="22"/>
          <w:highlight w:val="lightGray"/>
        </w:rPr>
        <w:t xml:space="preserve"> The central estimates and credible intervals are shown in Table </w:t>
      </w:r>
      <w:r w:rsidR="00341BE4" w:rsidRPr="00B93A1F">
        <w:rPr>
          <w:sz w:val="22"/>
          <w:szCs w:val="22"/>
          <w:highlight w:val="lightGray"/>
        </w:rPr>
        <w:t>29</w:t>
      </w:r>
      <w:r w:rsidRPr="00B93A1F">
        <w:rPr>
          <w:sz w:val="22"/>
          <w:szCs w:val="22"/>
          <w:highlight w:val="lightGray"/>
        </w:rPr>
        <w:t>. The presumed sample sizes used for estimating the risk of bleeding in patients treated with dabigatran were also used in estimating the risk of bleeding associated with warfarin.</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29</w:t>
      </w:r>
      <w:r w:rsidRPr="00B93A1F">
        <w:rPr>
          <w:b/>
          <w:sz w:val="22"/>
          <w:szCs w:val="22"/>
          <w:highlight w:val="lightGray"/>
        </w:rPr>
        <w:t>:</w:t>
      </w:r>
      <w:r w:rsidRPr="00B93A1F">
        <w:rPr>
          <w:b/>
          <w:sz w:val="22"/>
          <w:szCs w:val="22"/>
          <w:highlight w:val="lightGray"/>
        </w:rPr>
        <w:tab/>
        <w:t>The assumed risk of bleeding associated with rivaroxaban treatment</w:t>
      </w:r>
    </w:p>
    <w:tbl>
      <w:tblPr>
        <w:tblStyle w:val="TableGrid"/>
        <w:tblW w:w="0" w:type="auto"/>
        <w:tblLook w:val="04A0" w:firstRow="1" w:lastRow="0" w:firstColumn="1" w:lastColumn="0" w:noHBand="0" w:noVBand="1"/>
      </w:tblPr>
      <w:tblGrid>
        <w:gridCol w:w="2310"/>
        <w:gridCol w:w="2310"/>
        <w:gridCol w:w="2311"/>
      </w:tblGrid>
      <w:tr w:rsidR="003D3A44" w:rsidRPr="00B93A1F" w:rsidTr="003D3A44">
        <w:tc>
          <w:tcPr>
            <w:tcW w:w="2310"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Age group</w:t>
            </w:r>
          </w:p>
        </w:tc>
        <w:tc>
          <w:tcPr>
            <w:tcW w:w="2310"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Central estimate</w:t>
            </w:r>
          </w:p>
        </w:tc>
        <w:tc>
          <w:tcPr>
            <w:tcW w:w="2311" w:type="dxa"/>
          </w:tcPr>
          <w:p w:rsidR="003D3A44" w:rsidRPr="00B93A1F" w:rsidRDefault="003D3A44" w:rsidP="003D3A44">
            <w:pPr>
              <w:spacing w:line="360" w:lineRule="auto"/>
              <w:jc w:val="both"/>
              <w:rPr>
                <w:b/>
                <w:color w:val="000000" w:themeColor="text1"/>
                <w:sz w:val="22"/>
                <w:szCs w:val="22"/>
                <w:highlight w:val="lightGray"/>
              </w:rPr>
            </w:pPr>
            <w:r w:rsidRPr="00B93A1F">
              <w:rPr>
                <w:b/>
                <w:color w:val="000000" w:themeColor="text1"/>
                <w:sz w:val="22"/>
                <w:szCs w:val="22"/>
                <w:highlight w:val="lightGray"/>
              </w:rPr>
              <w:t>95% CrIs</w:t>
            </w:r>
          </w:p>
        </w:tc>
      </w:tr>
      <w:tr w:rsidR="003D3A44" w:rsidRPr="00B93A1F" w:rsidTr="003D3A44">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Under 75 years</w:t>
            </w:r>
          </w:p>
        </w:tc>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3.15%</w:t>
            </w:r>
          </w:p>
        </w:tc>
        <w:tc>
          <w:tcPr>
            <w:tcW w:w="2311"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2.46% to 3.96%</w:t>
            </w:r>
          </w:p>
        </w:tc>
      </w:tr>
      <w:tr w:rsidR="003D3A44" w:rsidRPr="00B93A1F" w:rsidTr="003D3A44">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75 years or above</w:t>
            </w:r>
          </w:p>
        </w:tc>
        <w:tc>
          <w:tcPr>
            <w:tcW w:w="2310" w:type="dxa"/>
          </w:tcPr>
          <w:p w:rsidR="003D3A44" w:rsidRPr="00B93A1F" w:rsidRDefault="003D3A44" w:rsidP="003D3A44">
            <w:pPr>
              <w:spacing w:line="360" w:lineRule="auto"/>
              <w:jc w:val="both"/>
              <w:rPr>
                <w:color w:val="000000" w:themeColor="text1"/>
                <w:sz w:val="22"/>
                <w:szCs w:val="22"/>
                <w:highlight w:val="lightGray"/>
              </w:rPr>
            </w:pPr>
            <w:r w:rsidRPr="00B93A1F">
              <w:rPr>
                <w:color w:val="000000" w:themeColor="text1"/>
                <w:sz w:val="22"/>
                <w:szCs w:val="22"/>
                <w:highlight w:val="lightGray"/>
              </w:rPr>
              <w:t>4.55 %</w:t>
            </w:r>
          </w:p>
        </w:tc>
        <w:tc>
          <w:tcPr>
            <w:tcW w:w="2311" w:type="dxa"/>
          </w:tcPr>
          <w:p w:rsidR="003D3A44" w:rsidRPr="00B93A1F" w:rsidRDefault="003D3A44" w:rsidP="003D3A44">
            <w:pPr>
              <w:keepNext/>
              <w:spacing w:line="360" w:lineRule="auto"/>
              <w:jc w:val="both"/>
              <w:rPr>
                <w:color w:val="000000" w:themeColor="text1"/>
                <w:sz w:val="22"/>
                <w:szCs w:val="22"/>
                <w:highlight w:val="lightGray"/>
              </w:rPr>
            </w:pPr>
            <w:r w:rsidRPr="00B93A1F">
              <w:rPr>
                <w:color w:val="000000" w:themeColor="text1"/>
                <w:sz w:val="22"/>
                <w:szCs w:val="22"/>
                <w:highlight w:val="lightGray"/>
              </w:rPr>
              <w:t>3.57% to 5.70%</w:t>
            </w:r>
          </w:p>
        </w:tc>
      </w:tr>
    </w:tbl>
    <w:p w:rsidR="003D3A44" w:rsidRPr="00B93A1F" w:rsidRDefault="003D3A44" w:rsidP="003D3A44">
      <w:pPr>
        <w:spacing w:line="360" w:lineRule="auto"/>
        <w:rPr>
          <w:color w:val="FF0000"/>
          <w:sz w:val="22"/>
          <w:szCs w:val="22"/>
          <w:highlight w:val="lightGray"/>
        </w:rPr>
      </w:pPr>
    </w:p>
    <w:p w:rsidR="003D3A44" w:rsidRPr="00B93A1F" w:rsidRDefault="003D3A44" w:rsidP="0085086B">
      <w:pPr>
        <w:spacing w:line="360" w:lineRule="auto"/>
        <w:outlineLvl w:val="0"/>
        <w:rPr>
          <w:i/>
          <w:sz w:val="22"/>
          <w:szCs w:val="22"/>
          <w:highlight w:val="lightGray"/>
        </w:rPr>
      </w:pPr>
      <w:r w:rsidRPr="00B93A1F">
        <w:rPr>
          <w:i/>
          <w:sz w:val="22"/>
          <w:szCs w:val="22"/>
          <w:highlight w:val="lightGray"/>
        </w:rPr>
        <w:t>6.2.</w:t>
      </w:r>
      <w:r w:rsidR="00B937D2" w:rsidRPr="00B93A1F">
        <w:rPr>
          <w:i/>
          <w:sz w:val="22"/>
          <w:szCs w:val="22"/>
          <w:highlight w:val="lightGray"/>
        </w:rPr>
        <w:t>6</w:t>
      </w:r>
      <w:r w:rsidRPr="00B93A1F">
        <w:rPr>
          <w:i/>
          <w:sz w:val="22"/>
          <w:szCs w:val="22"/>
          <w:highlight w:val="lightGray"/>
        </w:rPr>
        <w:t xml:space="preserve"> </w:t>
      </w:r>
      <w:r w:rsidRPr="00B93A1F">
        <w:rPr>
          <w:i/>
          <w:sz w:val="22"/>
          <w:szCs w:val="22"/>
          <w:highlight w:val="lightGray"/>
        </w:rPr>
        <w:tab/>
        <w:t>The assumed costs associated with each OAC and with TTE</w:t>
      </w:r>
    </w:p>
    <w:p w:rsidR="003D3A44" w:rsidRPr="00B93A1F" w:rsidRDefault="003D3A44" w:rsidP="0085086B">
      <w:pPr>
        <w:spacing w:line="360" w:lineRule="auto"/>
        <w:outlineLvl w:val="0"/>
        <w:rPr>
          <w:sz w:val="22"/>
          <w:szCs w:val="22"/>
          <w:highlight w:val="lightGray"/>
        </w:rPr>
      </w:pPr>
      <w:r w:rsidRPr="00B93A1F">
        <w:rPr>
          <w:sz w:val="22"/>
          <w:szCs w:val="22"/>
          <w:highlight w:val="lightGray"/>
        </w:rPr>
        <w:t>Cost of dabigatran</w:t>
      </w:r>
    </w:p>
    <w:p w:rsidR="003D3A44" w:rsidRPr="00B93A1F" w:rsidRDefault="003D3A44" w:rsidP="003D3A44">
      <w:pPr>
        <w:spacing w:line="360" w:lineRule="auto"/>
        <w:jc w:val="both"/>
        <w:rPr>
          <w:sz w:val="22"/>
          <w:szCs w:val="22"/>
          <w:highlight w:val="lightGray"/>
        </w:rPr>
      </w:pPr>
      <w:r w:rsidRPr="00B93A1F">
        <w:rPr>
          <w:sz w:val="22"/>
          <w:szCs w:val="22"/>
          <w:highlight w:val="lightGray"/>
        </w:rPr>
        <w:t>This is assumed to cost £920.43 per year, assuming two 150mg tablets daily at a cost of £2.52 per day.</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NICE&lt;/Author&gt;&lt;Year&gt;2011&lt;/Year&gt;&lt;RecNum&gt;54&lt;/RecNum&gt;&lt;IDText&gt;Dabigatran etexilate for the prevention of stroke and systemic embolism in atrial fibrillation: Final appraisal determination&lt;/IDText&gt;&lt;MDL Ref_Type="Report"&gt;&lt;Ref_Type&gt;Report&lt;/Ref_Type&gt;&lt;Ref_ID&gt;54&lt;/Ref_ID&gt;&lt;Title_Primary&gt;Dabigatran etexilate for the prevention of stroke and systemic embolism in atrial fibrillation: Final appraisal determination&lt;/Title_Primary&gt;&lt;Authors_Primary&gt;NICE&lt;/Authors_Primary&gt;&lt;Date_Primary&gt;2011&lt;/Date_Primary&gt;&lt;Keywords&gt;andy&lt;/Keywords&gt;&lt;Keywords&gt;- 73&lt;/Keywords&gt;&lt;Keywords&gt;prevention&lt;/Keywords&gt;&lt;Keywords&gt;stroke&lt;/Keywords&gt;&lt;Keywords&gt;embolism&lt;/Keywords&gt;&lt;Keywords&gt;Atrial fibrillation&lt;/Keywords&gt;&lt;Reprint&gt;Not in File&lt;/Reprint&gt;&lt;Web_URL&gt;&lt;u&gt;http://www.nice.org.uk/nicemedia/live/12225/56899/56899.pdf.&lt;/u&gt; [Accessed 12.01.12]&lt;/Web_URL&gt;&lt;ZZ_WorkformID&gt;24&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2</w:t>
      </w:r>
      <w:r w:rsidR="00FC2DC5" w:rsidRPr="00B93A1F">
        <w:rPr>
          <w:sz w:val="22"/>
          <w:szCs w:val="22"/>
          <w:highlight w:val="lightGray"/>
        </w:rPr>
        <w:fldChar w:fldCharType="end"/>
      </w:r>
      <w:r w:rsidRPr="00B93A1F">
        <w:rPr>
          <w:sz w:val="22"/>
          <w:szCs w:val="22"/>
          <w:highlight w:val="lightGray"/>
        </w:rPr>
        <w:t xml:space="preserve">  This cost is fixed within all runs of the PSA.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ost of rivaroxaban</w:t>
      </w:r>
    </w:p>
    <w:p w:rsidR="003D3A44" w:rsidRPr="00B93A1F" w:rsidRDefault="003D3A44" w:rsidP="003D3A44">
      <w:pPr>
        <w:pStyle w:val="Default"/>
        <w:spacing w:line="360" w:lineRule="auto"/>
        <w:jc w:val="both"/>
        <w:rPr>
          <w:rFonts w:ascii="Times New Roman" w:hAnsi="Times New Roman" w:cs="Times New Roman"/>
          <w:sz w:val="22"/>
          <w:szCs w:val="22"/>
          <w:highlight w:val="lightGray"/>
          <w:lang w:val="en-GB"/>
        </w:rPr>
      </w:pPr>
      <w:r w:rsidRPr="00B93A1F">
        <w:rPr>
          <w:rFonts w:ascii="Times New Roman" w:hAnsi="Times New Roman" w:cs="Times New Roman"/>
          <w:color w:val="auto"/>
          <w:sz w:val="22"/>
          <w:szCs w:val="22"/>
          <w:highlight w:val="lightGray"/>
          <w:lang w:val="en-GB"/>
        </w:rPr>
        <w:t>The cost of rivaroxaban was assumed to be £767</w:t>
      </w:r>
      <w:r w:rsidRPr="00B93A1F">
        <w:rPr>
          <w:rFonts w:ascii="Times New Roman" w:hAnsi="Times New Roman" w:cs="Times New Roman"/>
          <w:sz w:val="22"/>
          <w:szCs w:val="22"/>
          <w:highlight w:val="lightGray"/>
          <w:lang w:val="en-GB"/>
        </w:rPr>
        <w:t xml:space="preserve"> per year, based on 20mg per day.</w:t>
      </w:r>
      <w:r w:rsidR="00FC2DC5" w:rsidRPr="00B93A1F">
        <w:rPr>
          <w:rFonts w:ascii="Times New Roman" w:hAnsi="Times New Roman" w:cs="Times New Roman"/>
          <w:sz w:val="22"/>
          <w:szCs w:val="22"/>
          <w:highlight w:val="lightGray"/>
          <w:lang w:val="en-GB"/>
        </w:rPr>
        <w:fldChar w:fldCharType="begin"/>
      </w:r>
      <w:r w:rsidR="00C555BF" w:rsidRPr="00B93A1F">
        <w:rPr>
          <w:rFonts w:ascii="Times New Roman" w:hAnsi="Times New Roman" w:cs="Times New Roman"/>
          <w:sz w:val="22"/>
          <w:szCs w:val="22"/>
          <w:highlight w:val="lightGray"/>
          <w:lang w:val="en-GB"/>
        </w:rPr>
        <w:instrText xml:space="preserve"> ADDIN REFMGR.CITE &lt;Refman&gt;&lt;Cite&gt;&lt;Author&gt;London New Drugs Group&lt;/Author&gt;&lt;Year&gt;2012&lt;/Year&gt;&lt;RecNum&gt;19864&lt;/RecNum&gt;&lt;IDText&gt;A briefing paper on Dabigatran and Rivaroxaban: What we know so far..&lt;/IDText&gt;&lt;MDL Ref_Type="Journal"&gt;&lt;Ref_Type&gt;Journal&lt;/Ref_Type&gt;&lt;Ref_ID&gt;19864&lt;/Ref_ID&gt;&lt;Title_Primary&gt;A briefing paper on Dabigatran and Rivaroxaban: What we know so far..&lt;/Title_Primary&gt;&lt;Authors_Primary&gt;London New Drugs Group&lt;/Authors_Primary&gt;&lt;Date_Primary&gt;2012&lt;/Date_Primary&gt;&lt;Keywords&gt;andy&lt;/Keywords&gt;&lt;Keywords&gt;- 104&lt;/Keywords&gt;&lt;Reprint&gt;Not in File&lt;/Reprint&gt;&lt;Periodical&gt;UKMi (UK Medicines Information)&lt;/Periodical&gt;&lt;Web_URL&gt;&lt;u&gt;http://www.nelm.nhs.uk/en/NeLM-Area/Evidence/Drug-Specific-Reviews/A-briefing-paper-on-dabigatran-and-rivaroxaban/&lt;/u&gt;&lt;/Web_URL&gt;&lt;Web_URL_Link1&gt;file://C:\Documents and Settings\User\Desktop\Dabigatran_and_rivaroxaban_briefing_Jan12.pdf&lt;/Web_URL_Link1&gt;&lt;ZZ_JournalFull&gt;&lt;f name="System"&gt;UKMi (UK Medicines Information)&lt;/f&gt;&lt;/ZZ_JournalFull&gt;&lt;ZZ_WorkformID&gt;1&lt;/ZZ_WorkformID&gt;&lt;/MDL&gt;&lt;/Cite&gt;&lt;/Refman&gt;</w:instrText>
      </w:r>
      <w:r w:rsidR="00FC2DC5" w:rsidRPr="00B93A1F">
        <w:rPr>
          <w:rFonts w:ascii="Times New Roman" w:hAnsi="Times New Roman" w:cs="Times New Roman"/>
          <w:sz w:val="22"/>
          <w:szCs w:val="22"/>
          <w:highlight w:val="lightGray"/>
          <w:lang w:val="en-GB"/>
        </w:rPr>
        <w:fldChar w:fldCharType="separate"/>
      </w:r>
      <w:r w:rsidR="005A1380" w:rsidRPr="00B93A1F">
        <w:rPr>
          <w:rFonts w:ascii="Times New Roman" w:hAnsi="Times New Roman" w:cs="Times New Roman"/>
          <w:noProof/>
          <w:sz w:val="22"/>
          <w:szCs w:val="22"/>
          <w:highlight w:val="lightGray"/>
          <w:vertAlign w:val="superscript"/>
          <w:lang w:val="en-GB"/>
        </w:rPr>
        <w:t>153</w:t>
      </w:r>
      <w:r w:rsidR="00FC2DC5" w:rsidRPr="00B93A1F">
        <w:rPr>
          <w:rFonts w:ascii="Times New Roman" w:hAnsi="Times New Roman" w:cs="Times New Roman"/>
          <w:sz w:val="22"/>
          <w:szCs w:val="22"/>
          <w:highlight w:val="lightGray"/>
          <w:lang w:val="en-GB"/>
        </w:rPr>
        <w:fldChar w:fldCharType="end"/>
      </w:r>
      <w:r w:rsidRPr="00B93A1F">
        <w:rPr>
          <w:rFonts w:ascii="Times New Roman" w:hAnsi="Times New Roman" w:cs="Times New Roman"/>
          <w:sz w:val="22"/>
          <w:szCs w:val="22"/>
          <w:highlight w:val="lightGray"/>
          <w:lang w:val="en-GB"/>
        </w:rPr>
        <w:t xml:space="preserve"> This price was fixed in all runs.  </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ost of warfarin</w:t>
      </w:r>
    </w:p>
    <w:p w:rsidR="003D3A44" w:rsidRPr="00B93A1F" w:rsidRDefault="003D3A44" w:rsidP="003D3A44">
      <w:pPr>
        <w:spacing w:line="360" w:lineRule="auto"/>
        <w:jc w:val="both"/>
        <w:rPr>
          <w:bCs/>
          <w:color w:val="000000" w:themeColor="text1"/>
          <w:sz w:val="22"/>
          <w:szCs w:val="22"/>
          <w:highlight w:val="lightGray"/>
        </w:rPr>
      </w:pPr>
      <w:r w:rsidRPr="00B93A1F">
        <w:rPr>
          <w:color w:val="000000" w:themeColor="text1"/>
          <w:sz w:val="22"/>
          <w:szCs w:val="22"/>
          <w:highlight w:val="lightGray"/>
        </w:rPr>
        <w:t>The annual cost of warfarin includes both drug costs and monitoring costs. The dosage received depends on the results of monitoring, although the costs of different dosages of drugs differ only marginally in comparison to the costs of monitoring. The annual monitoring costs were assumed to be £241 per annum, in line with assumptions made by the appraisal committee in the review of dabigatran.</w:t>
      </w:r>
      <w:r w:rsidR="00FC2DC5" w:rsidRPr="00B93A1F">
        <w:rPr>
          <w:color w:val="000000" w:themeColor="text1"/>
          <w:sz w:val="22"/>
          <w:szCs w:val="22"/>
          <w:highlight w:val="lightGray"/>
        </w:rPr>
        <w:fldChar w:fldCharType="begin"/>
      </w:r>
      <w:r w:rsidR="00C555BF" w:rsidRPr="00B93A1F">
        <w:rPr>
          <w:color w:val="000000" w:themeColor="text1"/>
          <w:sz w:val="22"/>
          <w:szCs w:val="22"/>
          <w:highlight w:val="lightGray"/>
        </w:rPr>
        <w:instrText xml:space="preserve"> ADDIN REFMGR.CITE &lt;Refman&gt;&lt;Cite&gt;&lt;Author&gt;NICE&lt;/Author&gt;&lt;Year&gt;2011&lt;/Year&gt;&lt;RecNum&gt;54&lt;/RecNum&gt;&lt;IDText&gt;Dabigatran etexilate for the prevention of stroke and systemic embolism in atrial fibrillation: Final appraisal determination&lt;/IDText&gt;&lt;MDL Ref_Type="Report"&gt;&lt;Ref_Type&gt;Report&lt;/Ref_Type&gt;&lt;Ref_ID&gt;54&lt;/Ref_ID&gt;&lt;Title_Primary&gt;Dabigatran etexilate for the prevention of stroke and systemic embolism in atrial fibrillation: Final appraisal determination&lt;/Title_Primary&gt;&lt;Authors_Primary&gt;NICE&lt;/Authors_Primary&gt;&lt;Date_Primary&gt;2011&lt;/Date_Primary&gt;&lt;Keywords&gt;andy&lt;/Keywords&gt;&lt;Keywords&gt;- 73&lt;/Keywords&gt;&lt;Keywords&gt;prevention&lt;/Keywords&gt;&lt;Keywords&gt;stroke&lt;/Keywords&gt;&lt;Keywords&gt;embolism&lt;/Keywords&gt;&lt;Keywords&gt;Atrial fibrillation&lt;/Keywords&gt;&lt;Reprint&gt;Not in File&lt;/Reprint&gt;&lt;Web_URL&gt;&lt;u&gt;http://www.nice.org.uk/nicemedia/live/12225/56899/56899.pdf.&lt;/u&gt; [Accessed 12.01.12]&lt;/Web_URL&gt;&lt;ZZ_WorkformID&gt;24&lt;/ZZ_WorkformID&gt;&lt;/MDL&gt;&lt;/Cite&gt;&lt;/Refman&gt;</w:instrText>
      </w:r>
      <w:r w:rsidR="00FC2DC5" w:rsidRPr="00B93A1F">
        <w:rPr>
          <w:color w:val="000000" w:themeColor="text1"/>
          <w:sz w:val="22"/>
          <w:szCs w:val="22"/>
          <w:highlight w:val="lightGray"/>
        </w:rPr>
        <w:fldChar w:fldCharType="separate"/>
      </w:r>
      <w:r w:rsidR="005A1380" w:rsidRPr="00B93A1F">
        <w:rPr>
          <w:noProof/>
          <w:color w:val="000000" w:themeColor="text1"/>
          <w:sz w:val="22"/>
          <w:szCs w:val="22"/>
          <w:highlight w:val="lightGray"/>
          <w:vertAlign w:val="superscript"/>
        </w:rPr>
        <w:t>152</w:t>
      </w:r>
      <w:r w:rsidR="00FC2DC5" w:rsidRPr="00B93A1F">
        <w:rPr>
          <w:color w:val="000000" w:themeColor="text1"/>
          <w:sz w:val="22"/>
          <w:szCs w:val="22"/>
          <w:highlight w:val="lightGray"/>
        </w:rPr>
        <w:fldChar w:fldCharType="end"/>
      </w:r>
      <w:r w:rsidRPr="00B93A1F">
        <w:rPr>
          <w:color w:val="000000" w:themeColor="text1"/>
          <w:sz w:val="22"/>
          <w:szCs w:val="22"/>
          <w:highlight w:val="lightGray"/>
        </w:rPr>
        <w:t xml:space="preserve"> The annual cost of the drug was taken from the </w:t>
      </w:r>
      <w:r w:rsidRPr="00B93A1F">
        <w:rPr>
          <w:bCs/>
          <w:color w:val="000000" w:themeColor="text1"/>
          <w:sz w:val="22"/>
          <w:szCs w:val="22"/>
          <w:highlight w:val="lightGray"/>
        </w:rPr>
        <w:t>British National Formulary website, and suggested prices varied from 3.1 to 4.8 pence per tablet depending on dose, equivalent to between £11.22 and £17.87 per year.</w:t>
      </w:r>
      <w:r w:rsidR="00FC2DC5" w:rsidRPr="00B93A1F">
        <w:rPr>
          <w:bCs/>
          <w:color w:val="000000" w:themeColor="text1"/>
          <w:sz w:val="22"/>
          <w:szCs w:val="22"/>
          <w:highlight w:val="lightGray"/>
        </w:rPr>
        <w:fldChar w:fldCharType="begin"/>
      </w:r>
      <w:r w:rsidR="00C555BF" w:rsidRPr="00B93A1F">
        <w:rPr>
          <w:bCs/>
          <w:color w:val="000000" w:themeColor="text1"/>
          <w:sz w:val="22"/>
          <w:szCs w:val="22"/>
          <w:highlight w:val="lightGray"/>
        </w:rPr>
        <w:instrText xml:space="preserve"> ADDIN REFMGR.CITE &lt;Refman&gt;&lt;Cite&gt;&lt;Author&gt;BNF&lt;/Author&gt;&lt;Year&gt;2011&lt;/Year&gt;&lt;RecNum&gt;19844&lt;/RecNum&gt;&lt;IDText&gt;Warfarin&lt;/IDText&gt;&lt;MDL Ref_Type="Journal"&gt;&lt;Ref_Type&gt;Journal&lt;/Ref_Type&gt;&lt;Ref_ID&gt;19844&lt;/Ref_ID&gt;&lt;Title_Primary&gt;Warfarin&lt;/Title_Primary&gt;&lt;Authors_Primary&gt;BNF&lt;/Authors_Primary&gt;&lt;Date_Primary&gt;2011&lt;/Date_Primary&gt;&lt;Keywords&gt;andy&lt;/Keywords&gt;&lt;Keywords&gt;- 93&lt;/Keywords&gt;&lt;Keywords&gt;warfarin&lt;/Keywords&gt;&lt;Reprint&gt;Not in File&lt;/Reprint&gt;&lt;Periodical&gt;BNF&lt;/Periodical&gt;&lt;Web_URL&gt;&lt;u&gt;https://mail.google.com/mail/u/1/#inbox/134f06255f3f63de.&lt;/u&gt;  [Accessed 18.01.21]&lt;/Web_URL&gt;&lt;ZZ_JournalFull&gt;&lt;f name="System"&gt;BNF&lt;/f&gt;&lt;/ZZ_JournalFull&gt;&lt;ZZ_WorkformID&gt;1&lt;/ZZ_WorkformID&gt;&lt;/MDL&gt;&lt;/Cite&gt;&lt;/Refman&gt;</w:instrText>
      </w:r>
      <w:r w:rsidR="00FC2DC5" w:rsidRPr="00B93A1F">
        <w:rPr>
          <w:bCs/>
          <w:color w:val="000000" w:themeColor="text1"/>
          <w:sz w:val="22"/>
          <w:szCs w:val="22"/>
          <w:highlight w:val="lightGray"/>
        </w:rPr>
        <w:fldChar w:fldCharType="separate"/>
      </w:r>
      <w:r w:rsidR="005A1380" w:rsidRPr="00B93A1F">
        <w:rPr>
          <w:bCs/>
          <w:noProof/>
          <w:color w:val="000000" w:themeColor="text1"/>
          <w:sz w:val="22"/>
          <w:szCs w:val="22"/>
          <w:highlight w:val="lightGray"/>
          <w:vertAlign w:val="superscript"/>
        </w:rPr>
        <w:t>154</w:t>
      </w:r>
      <w:r w:rsidR="00FC2DC5" w:rsidRPr="00B93A1F">
        <w:rPr>
          <w:bCs/>
          <w:color w:val="000000" w:themeColor="text1"/>
          <w:sz w:val="22"/>
          <w:szCs w:val="22"/>
          <w:highlight w:val="lightGray"/>
        </w:rPr>
        <w:fldChar w:fldCharType="end"/>
      </w:r>
      <w:r w:rsidRPr="00B93A1F">
        <w:rPr>
          <w:bCs/>
          <w:color w:val="000000" w:themeColor="text1"/>
          <w:sz w:val="22"/>
          <w:szCs w:val="22"/>
          <w:highlight w:val="lightGray"/>
        </w:rPr>
        <w:t xml:space="preserve"> </w:t>
      </w:r>
    </w:p>
    <w:p w:rsidR="003D3A44" w:rsidRPr="00B93A1F" w:rsidRDefault="003D3A44" w:rsidP="003D3A44">
      <w:pPr>
        <w:spacing w:line="360" w:lineRule="auto"/>
        <w:jc w:val="both"/>
        <w:rPr>
          <w:bCs/>
          <w:color w:val="000000" w:themeColor="text1"/>
          <w:sz w:val="22"/>
          <w:szCs w:val="22"/>
          <w:highlight w:val="lightGray"/>
        </w:rPr>
      </w:pPr>
    </w:p>
    <w:p w:rsidR="003D3A44" w:rsidRPr="00B93A1F" w:rsidRDefault="003D3A44" w:rsidP="003D3A44">
      <w:pPr>
        <w:spacing w:line="360" w:lineRule="auto"/>
        <w:jc w:val="both"/>
        <w:rPr>
          <w:color w:val="000000" w:themeColor="text1"/>
          <w:sz w:val="22"/>
          <w:szCs w:val="22"/>
          <w:highlight w:val="lightGray"/>
        </w:rPr>
      </w:pPr>
      <w:r w:rsidRPr="00B93A1F">
        <w:rPr>
          <w:bCs/>
          <w:color w:val="000000" w:themeColor="text1"/>
          <w:sz w:val="22"/>
          <w:szCs w:val="22"/>
          <w:highlight w:val="lightGray"/>
        </w:rPr>
        <w:t xml:space="preserve">Including monitoring costs, this suggests range for average total costs of between £252.22 and £258.87 per year. The average of this range (£255.54) was used as the central estimate. In the PSA the total costs were assumed to be drawn from a uniform distribution ranging from £252.22 and £258.87. </w:t>
      </w:r>
    </w:p>
    <w:bookmarkEnd w:id="14"/>
    <w:p w:rsidR="003D3A44" w:rsidRPr="00B93A1F" w:rsidRDefault="003D3A44" w:rsidP="003D3A44">
      <w:pPr>
        <w:spacing w:line="360" w:lineRule="auto"/>
        <w:rPr>
          <w:rFonts w:eastAsiaTheme="majorEastAsia"/>
          <w:b/>
          <w:bCs/>
          <w:i/>
          <w:iCs/>
          <w:color w:val="000000" w:themeColor="text1"/>
          <w:sz w:val="22"/>
          <w:szCs w:val="22"/>
          <w:highlight w:val="lightGray"/>
        </w:rPr>
      </w:pPr>
    </w:p>
    <w:p w:rsidR="00D10DEE" w:rsidRPr="00B93A1F" w:rsidRDefault="00D10DEE">
      <w:pPr>
        <w:rPr>
          <w:sz w:val="22"/>
          <w:szCs w:val="22"/>
          <w:highlight w:val="lightGray"/>
        </w:rPr>
      </w:pPr>
      <w:r w:rsidRPr="00B93A1F">
        <w:rPr>
          <w:sz w:val="22"/>
          <w:szCs w:val="22"/>
          <w:highlight w:val="lightGray"/>
        </w:rPr>
        <w:br w:type="page"/>
      </w:r>
    </w:p>
    <w:p w:rsidR="003D3A44" w:rsidRPr="00B93A1F" w:rsidRDefault="003D3A44" w:rsidP="0085086B">
      <w:pPr>
        <w:spacing w:line="360" w:lineRule="auto"/>
        <w:outlineLvl w:val="0"/>
        <w:rPr>
          <w:sz w:val="22"/>
          <w:szCs w:val="22"/>
          <w:highlight w:val="lightGray"/>
        </w:rPr>
      </w:pPr>
      <w:r w:rsidRPr="00B93A1F">
        <w:rPr>
          <w:sz w:val="22"/>
          <w:szCs w:val="22"/>
          <w:highlight w:val="lightGray"/>
        </w:rPr>
        <w:t>Cost of TTE</w:t>
      </w:r>
    </w:p>
    <w:p w:rsidR="003D3A44" w:rsidRPr="00B93A1F" w:rsidRDefault="003D3A44" w:rsidP="003D3A44">
      <w:pPr>
        <w:spacing w:line="360" w:lineRule="auto"/>
        <w:jc w:val="both"/>
        <w:rPr>
          <w:sz w:val="22"/>
          <w:szCs w:val="22"/>
          <w:highlight w:val="lightGray"/>
        </w:rPr>
      </w:pPr>
      <w:r w:rsidRPr="00B93A1F">
        <w:rPr>
          <w:sz w:val="22"/>
          <w:szCs w:val="22"/>
          <w:highlight w:val="lightGray"/>
        </w:rPr>
        <w:t>A TTE has been estimated to cost £66 using HRG code RA60Z Simple Echocardiogram.</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Year&gt;2010&lt;/Year&gt;&lt;RecNum&gt;19889&lt;/RecNum&gt;&lt;IDText&gt;NHS Reference Costs 2009-2010.&lt;/IDText&gt;&lt;MDL Ref_Type="Journal"&gt;&lt;Ref_Type&gt;Journal&lt;/Ref_Type&gt;&lt;Ref_ID&gt;19889&lt;/Ref_ID&gt;&lt;Title_Primary&gt;NHS Reference Costs 2009-2010.&lt;/Title_Primary&gt;&lt;Date_Primary&gt;2010&lt;/Date_Primary&gt;&lt;Keywords&gt;health&lt;/Keywords&gt;&lt;Reprint&gt;Not in File&lt;/Reprint&gt;&lt;Periodical&gt;Department of Health&lt;/Periodical&gt;&lt;ZZ_JournalFull&gt;&lt;f name="System"&gt;Department of Health&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5</w:t>
      </w:r>
      <w:r w:rsidR="00FC2DC5" w:rsidRPr="00B93A1F">
        <w:rPr>
          <w:sz w:val="22"/>
          <w:szCs w:val="22"/>
          <w:highlight w:val="lightGray"/>
        </w:rPr>
        <w:fldChar w:fldCharType="end"/>
      </w:r>
      <w:r w:rsidRPr="00B93A1F">
        <w:rPr>
          <w:sz w:val="22"/>
          <w:szCs w:val="22"/>
          <w:highlight w:val="lightGray"/>
        </w:rPr>
        <w:t xml:space="preserve"> A second more expensive estimate of £425 was listed for HRG code EA45Z Complex Echocardiogram (include Congenital, Transoesophageal and Fetal Echocardiography), which was deemed not appropriate for TTE.  Consideration was given to the use of alternative values for the cost of a TTE, such as £100 to allow for variation in cost. However, on viewing the initial results it was seen that a small change in the cost of TTE would not materially alter the cost per QALY. This was due to the main component of incremental costs being the costs associated with prescribing OACs minus any savings in the reduced numbers of stroke plus any additional costs associated with bleeding episodes. </w:t>
      </w:r>
    </w:p>
    <w:p w:rsidR="003D3A44" w:rsidRPr="00B93A1F" w:rsidRDefault="003D3A44" w:rsidP="003D3A44">
      <w:pPr>
        <w:spacing w:line="360" w:lineRule="auto"/>
        <w:rPr>
          <w:sz w:val="22"/>
          <w:szCs w:val="22"/>
          <w:highlight w:val="lightGray"/>
        </w:rPr>
      </w:pPr>
      <w:bookmarkStart w:id="15" w:name="_Toc316637303"/>
    </w:p>
    <w:bookmarkEnd w:id="15"/>
    <w:p w:rsidR="003D3A44" w:rsidRPr="00B93A1F" w:rsidRDefault="003D3A44" w:rsidP="0085086B">
      <w:pPr>
        <w:spacing w:line="360" w:lineRule="auto"/>
        <w:outlineLvl w:val="0"/>
        <w:rPr>
          <w:i/>
          <w:sz w:val="22"/>
          <w:szCs w:val="22"/>
          <w:highlight w:val="lightGray"/>
        </w:rPr>
      </w:pPr>
      <w:r w:rsidRPr="00B93A1F">
        <w:rPr>
          <w:i/>
          <w:sz w:val="22"/>
          <w:szCs w:val="22"/>
          <w:highlight w:val="lightGray"/>
        </w:rPr>
        <w:t>6.2.</w:t>
      </w:r>
      <w:r w:rsidR="00B937D2" w:rsidRPr="00B93A1F">
        <w:rPr>
          <w:i/>
          <w:sz w:val="22"/>
          <w:szCs w:val="22"/>
          <w:highlight w:val="lightGray"/>
        </w:rPr>
        <w:t>7</w:t>
      </w:r>
      <w:r w:rsidRPr="00B93A1F">
        <w:rPr>
          <w:i/>
          <w:sz w:val="22"/>
          <w:szCs w:val="22"/>
          <w:highlight w:val="lightGray"/>
        </w:rPr>
        <w:t xml:space="preserve"> </w:t>
      </w:r>
      <w:r w:rsidRPr="00B93A1F">
        <w:rPr>
          <w:i/>
          <w:sz w:val="22"/>
          <w:szCs w:val="22"/>
          <w:highlight w:val="lightGray"/>
        </w:rPr>
        <w:tab/>
        <w:t>Simulating the patient experience.</w:t>
      </w:r>
    </w:p>
    <w:p w:rsidR="003D3A44" w:rsidRPr="00B93A1F" w:rsidRDefault="003D3A44" w:rsidP="0085086B">
      <w:pPr>
        <w:spacing w:line="360" w:lineRule="auto"/>
        <w:outlineLvl w:val="0"/>
        <w:rPr>
          <w:sz w:val="22"/>
          <w:szCs w:val="22"/>
          <w:highlight w:val="lightGray"/>
        </w:rPr>
      </w:pPr>
      <w:r w:rsidRPr="00B93A1F">
        <w:rPr>
          <w:sz w:val="22"/>
          <w:szCs w:val="22"/>
          <w:highlight w:val="lightGray"/>
        </w:rPr>
        <w:t>6.2.</w:t>
      </w:r>
      <w:r w:rsidR="00B937D2" w:rsidRPr="00B93A1F">
        <w:rPr>
          <w:sz w:val="22"/>
          <w:szCs w:val="22"/>
          <w:highlight w:val="lightGray"/>
        </w:rPr>
        <w:t>7</w:t>
      </w:r>
      <w:r w:rsidRPr="00B93A1F">
        <w:rPr>
          <w:sz w:val="22"/>
          <w:szCs w:val="22"/>
          <w:highlight w:val="lightGray"/>
        </w:rPr>
        <w:t xml:space="preserve">.1 </w:t>
      </w:r>
      <w:r w:rsidRPr="00B93A1F">
        <w:rPr>
          <w:sz w:val="22"/>
          <w:szCs w:val="22"/>
          <w:highlight w:val="lightGray"/>
        </w:rPr>
        <w:tab/>
        <w:t>Introduction</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The long-term part of the model uses an individual level discrete event simulation (DES) approach to simulate health trajectories experienced by a large series of patients who experience competing risks of major health events.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Within a DES, an individual begins in one of a range of discrete states. They remain in this state until the ‘next event’ occurs. The next event the individual experiences, and the time they remain in their current state, are both determined by the competing risks of possible events that may occur next given the individual’s current state. In this DES, the individual begins aged 60 years. They are assumed to be newly diagnosed AF patients, and not to have previously taken OACs, and thus not to have a risk of experiencing a major bleeding event.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Extended example</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Within the DES, the patient who enters the model is assigned a life expectancy using data from national lifetables. This produces a time to event against which other competing risks are compared. For example, for a patient aged 60 and assigned a life expectancy of 75 years, this baseline next event is assigned a value of 15 years (75-60).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rPr>
          <w:sz w:val="22"/>
          <w:szCs w:val="22"/>
          <w:highlight w:val="lightGray"/>
        </w:rPr>
      </w:pPr>
      <w:r w:rsidRPr="00B93A1F">
        <w:rPr>
          <w:sz w:val="22"/>
          <w:szCs w:val="22"/>
          <w:highlight w:val="lightGray"/>
        </w:rPr>
        <w:t>This value of 15 years is compared against the risk of alternative next events. The two alternative next events in this model are:</w:t>
      </w:r>
    </w:p>
    <w:p w:rsidR="003D3A44" w:rsidRPr="00B93A1F" w:rsidRDefault="003D3A44" w:rsidP="003D3A44">
      <w:pPr>
        <w:pStyle w:val="ListParagraph"/>
        <w:numPr>
          <w:ilvl w:val="0"/>
          <w:numId w:val="26"/>
        </w:numPr>
        <w:spacing w:after="200" w:line="360" w:lineRule="auto"/>
        <w:rPr>
          <w:sz w:val="22"/>
          <w:szCs w:val="22"/>
          <w:highlight w:val="lightGray"/>
        </w:rPr>
      </w:pPr>
      <w:r w:rsidRPr="00B93A1F">
        <w:rPr>
          <w:sz w:val="22"/>
          <w:szCs w:val="22"/>
          <w:highlight w:val="lightGray"/>
        </w:rPr>
        <w:t>Risk of stroke</w:t>
      </w:r>
    </w:p>
    <w:p w:rsidR="003D3A44" w:rsidRPr="00B93A1F" w:rsidRDefault="003D3A44" w:rsidP="003D3A44">
      <w:pPr>
        <w:pStyle w:val="ListParagraph"/>
        <w:numPr>
          <w:ilvl w:val="0"/>
          <w:numId w:val="26"/>
        </w:numPr>
        <w:spacing w:after="200" w:line="360" w:lineRule="auto"/>
        <w:rPr>
          <w:sz w:val="22"/>
          <w:szCs w:val="22"/>
          <w:highlight w:val="lightGray"/>
        </w:rPr>
      </w:pPr>
      <w:r w:rsidRPr="00B93A1F">
        <w:rPr>
          <w:sz w:val="22"/>
          <w:szCs w:val="22"/>
          <w:highlight w:val="lightGray"/>
        </w:rPr>
        <w:t>Risk of major bleeds due to OAC.</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Only if a patient is receiving OAC do they experience a risk of major bleeds due to OAC, and so this event will not occur in patients who are not receiving OACs. As previously discussed, taking an OAC reduces the risk of stroke, so patients not treated with an OAC have no risk of bleed but a higher risk of stroke.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In the DES, higher risks are represented by, on average, shorter times to competing next events. For example, if an event has a 20% risk of occurring per year, then it has an expected time to occurrence of five years (1 / 0.2). An event with a 50% risk of occurring per year, however, has an expected time to occurrence of just two years (1/ 0.5). As events do not all occur at the expected time to occurrence, and have a range of times to occurrence around this expected time, simulated values for each of these times of events are sampled from exponential distributions parameterised by the expected time to occurrence.</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Within the DES, the ‘next event’ an individual experiences is the event out of a series of candidate events with the shortest simulated time to occurrence. As a hypothetical example, consider Table 3</w:t>
      </w:r>
      <w:r w:rsidR="00341BE4" w:rsidRPr="00B93A1F">
        <w:rPr>
          <w:sz w:val="22"/>
          <w:szCs w:val="22"/>
          <w:highlight w:val="lightGray"/>
        </w:rPr>
        <w:t>0</w:t>
      </w:r>
      <w:r w:rsidRPr="00B93A1F">
        <w:rPr>
          <w:sz w:val="22"/>
          <w:szCs w:val="22"/>
          <w:highlight w:val="lightGray"/>
        </w:rPr>
        <w:t xml:space="preserve"> below for a 60 year old patient on OACs.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3</w:t>
      </w:r>
      <w:r w:rsidR="00341BE4" w:rsidRPr="00B93A1F">
        <w:rPr>
          <w:b/>
          <w:sz w:val="22"/>
          <w:szCs w:val="22"/>
          <w:highlight w:val="lightGray"/>
        </w:rPr>
        <w:t>0</w:t>
      </w:r>
      <w:r w:rsidRPr="00B93A1F">
        <w:rPr>
          <w:b/>
          <w:sz w:val="22"/>
          <w:szCs w:val="22"/>
          <w:highlight w:val="lightGray"/>
        </w:rPr>
        <w:t>:</w:t>
      </w:r>
      <w:r w:rsidRPr="00B93A1F">
        <w:rPr>
          <w:b/>
          <w:sz w:val="22"/>
          <w:szCs w:val="22"/>
          <w:highlight w:val="lightGray"/>
        </w:rPr>
        <w:tab/>
        <w:t>Hypothetical first 'next event' candidates for a 60 year old patient in the model</w:t>
      </w:r>
    </w:p>
    <w:tbl>
      <w:tblPr>
        <w:tblStyle w:val="TableGrid"/>
        <w:tblW w:w="0" w:type="auto"/>
        <w:tblLook w:val="04A0" w:firstRow="1" w:lastRow="0" w:firstColumn="1" w:lastColumn="0" w:noHBand="0" w:noVBand="1"/>
      </w:tblPr>
      <w:tblGrid>
        <w:gridCol w:w="2310"/>
        <w:gridCol w:w="2310"/>
        <w:gridCol w:w="2311"/>
        <w:gridCol w:w="2311"/>
      </w:tblGrid>
      <w:tr w:rsidR="003D3A44" w:rsidRPr="00B93A1F" w:rsidTr="003D3A44">
        <w:tc>
          <w:tcPr>
            <w:tcW w:w="2310" w:type="dxa"/>
          </w:tcPr>
          <w:p w:rsidR="003D3A44" w:rsidRPr="00B93A1F" w:rsidRDefault="003D3A44" w:rsidP="003D3A44">
            <w:pPr>
              <w:spacing w:line="360" w:lineRule="auto"/>
              <w:rPr>
                <w:b/>
                <w:sz w:val="22"/>
                <w:szCs w:val="22"/>
                <w:highlight w:val="lightGray"/>
              </w:rPr>
            </w:pPr>
            <w:r w:rsidRPr="00B93A1F">
              <w:rPr>
                <w:sz w:val="22"/>
                <w:szCs w:val="22"/>
                <w:highlight w:val="lightGray"/>
              </w:rPr>
              <w:br w:type="page"/>
            </w:r>
            <w:r w:rsidRPr="00B93A1F">
              <w:rPr>
                <w:b/>
                <w:sz w:val="22"/>
                <w:szCs w:val="22"/>
                <w:highlight w:val="lightGray"/>
              </w:rPr>
              <w:t>Candidate Event name</w:t>
            </w:r>
          </w:p>
        </w:tc>
        <w:tc>
          <w:tcPr>
            <w:tcW w:w="2310" w:type="dxa"/>
          </w:tcPr>
          <w:p w:rsidR="003D3A44" w:rsidRPr="00B93A1F" w:rsidRDefault="003D3A44" w:rsidP="003D3A44">
            <w:pPr>
              <w:spacing w:line="360" w:lineRule="auto"/>
              <w:rPr>
                <w:b/>
                <w:sz w:val="22"/>
                <w:szCs w:val="22"/>
                <w:highlight w:val="lightGray"/>
              </w:rPr>
            </w:pPr>
            <w:r w:rsidRPr="00B93A1F">
              <w:rPr>
                <w:b/>
                <w:sz w:val="22"/>
                <w:szCs w:val="22"/>
                <w:highlight w:val="lightGray"/>
              </w:rPr>
              <w:t>Annual probability</w:t>
            </w:r>
          </w:p>
        </w:tc>
        <w:tc>
          <w:tcPr>
            <w:tcW w:w="2311" w:type="dxa"/>
          </w:tcPr>
          <w:p w:rsidR="003D3A44" w:rsidRPr="00B93A1F" w:rsidRDefault="003D3A44" w:rsidP="003D3A44">
            <w:pPr>
              <w:spacing w:line="360" w:lineRule="auto"/>
              <w:rPr>
                <w:b/>
                <w:sz w:val="22"/>
                <w:szCs w:val="22"/>
                <w:highlight w:val="lightGray"/>
              </w:rPr>
            </w:pPr>
            <w:r w:rsidRPr="00B93A1F">
              <w:rPr>
                <w:b/>
                <w:sz w:val="22"/>
                <w:szCs w:val="22"/>
                <w:highlight w:val="lightGray"/>
              </w:rPr>
              <w:t>Sampled Time to occurrence</w:t>
            </w:r>
          </w:p>
        </w:tc>
        <w:tc>
          <w:tcPr>
            <w:tcW w:w="2311" w:type="dxa"/>
          </w:tcPr>
          <w:p w:rsidR="003D3A44" w:rsidRPr="00B93A1F" w:rsidRDefault="003D3A44" w:rsidP="003D3A44">
            <w:pPr>
              <w:spacing w:line="360" w:lineRule="auto"/>
              <w:rPr>
                <w:b/>
                <w:sz w:val="22"/>
                <w:szCs w:val="22"/>
                <w:highlight w:val="lightGray"/>
              </w:rPr>
            </w:pPr>
            <w:r w:rsidRPr="00B93A1F">
              <w:rPr>
                <w:b/>
                <w:sz w:val="22"/>
                <w:szCs w:val="22"/>
                <w:highlight w:val="lightGray"/>
              </w:rPr>
              <w:t>Candidate Event selected</w:t>
            </w:r>
          </w:p>
        </w:tc>
      </w:tr>
      <w:tr w:rsidR="003D3A44" w:rsidRPr="00B93A1F" w:rsidTr="003D3A44">
        <w:tc>
          <w:tcPr>
            <w:tcW w:w="2310"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Death, not bleed or stroke related</w:t>
            </w:r>
          </w:p>
        </w:tc>
        <w:tc>
          <w:tcPr>
            <w:tcW w:w="2310"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NA (using lifetable data)</w:t>
            </w:r>
          </w:p>
        </w:tc>
        <w:tc>
          <w:tcPr>
            <w:tcW w:w="2311"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15 years</w:t>
            </w:r>
          </w:p>
        </w:tc>
        <w:tc>
          <w:tcPr>
            <w:tcW w:w="2311"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No</w:t>
            </w:r>
          </w:p>
        </w:tc>
      </w:tr>
      <w:tr w:rsidR="003D3A44" w:rsidRPr="00B93A1F" w:rsidTr="003D3A44">
        <w:tc>
          <w:tcPr>
            <w:tcW w:w="2310"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 xml:space="preserve">Stroke </w:t>
            </w:r>
          </w:p>
        </w:tc>
        <w:tc>
          <w:tcPr>
            <w:tcW w:w="2310"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0.050</w:t>
            </w:r>
          </w:p>
        </w:tc>
        <w:tc>
          <w:tcPr>
            <w:tcW w:w="2311"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18 years</w:t>
            </w:r>
          </w:p>
        </w:tc>
        <w:tc>
          <w:tcPr>
            <w:tcW w:w="2311"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No</w:t>
            </w:r>
          </w:p>
        </w:tc>
      </w:tr>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Bleed</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0.100</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12 years</w:t>
            </w:r>
          </w:p>
        </w:tc>
        <w:tc>
          <w:tcPr>
            <w:tcW w:w="2311" w:type="dxa"/>
          </w:tcPr>
          <w:p w:rsidR="003D3A44" w:rsidRPr="00B93A1F" w:rsidRDefault="003D3A44" w:rsidP="003D3A44">
            <w:pPr>
              <w:keepNext/>
              <w:spacing w:line="360" w:lineRule="auto"/>
              <w:rPr>
                <w:sz w:val="22"/>
                <w:szCs w:val="22"/>
                <w:highlight w:val="lightGray"/>
              </w:rPr>
            </w:pPr>
            <w:r w:rsidRPr="00B93A1F">
              <w:rPr>
                <w:sz w:val="22"/>
                <w:szCs w:val="22"/>
                <w:highlight w:val="lightGray"/>
              </w:rPr>
              <w:t>Yes</w:t>
            </w:r>
          </w:p>
        </w:tc>
      </w:tr>
    </w:tbl>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Out of the three candidate next events, the event with shortest time to occurrence, is that of a bleed. This means the next event the individual experiences is a bleed, and that this event occurs 12 years from the patient’s current age. In the model, the candidate’s profile is updated to increase their age by 12 years and their most recent event to ‘bleed’.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Assuming the bleed is non-fatal (discussed later), this updating of the patient’s profile has knock-on effects for the subsequent next events too. As the individual is now 12 years older, the time to occurrence of the baseline candidate “Death due to other causes” has to be reduced by 12 years, from 15 years to 3 years. Having experienced a major side effect from the OAC, it is assumed the individual will no longer be prescribed the drug, as later detailed, so the risk of major bleeds is set to zero. However, in no longer being prescribed the OAC, the risk of stroke is increased. Assuming, for example, the annual risk of stroke increases as a result of this from 5% per year to 12.5% per year, the table of candidate next events that the individual (now 72 years old) could experience is as follows:</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b/>
          <w:sz w:val="22"/>
          <w:szCs w:val="22"/>
          <w:highlight w:val="lightGray"/>
        </w:rPr>
      </w:pPr>
      <w:bookmarkStart w:id="16" w:name="_Toc314236320"/>
      <w:r w:rsidRPr="00B93A1F">
        <w:rPr>
          <w:b/>
          <w:sz w:val="22"/>
          <w:szCs w:val="22"/>
          <w:highlight w:val="lightGray"/>
        </w:rPr>
        <w:t>Table 3</w:t>
      </w:r>
      <w:r w:rsidR="00341BE4" w:rsidRPr="00B93A1F">
        <w:rPr>
          <w:b/>
          <w:sz w:val="22"/>
          <w:szCs w:val="22"/>
          <w:highlight w:val="lightGray"/>
        </w:rPr>
        <w:t>1</w:t>
      </w:r>
      <w:r w:rsidRPr="00B93A1F">
        <w:rPr>
          <w:b/>
          <w:sz w:val="22"/>
          <w:szCs w:val="22"/>
          <w:highlight w:val="lightGray"/>
        </w:rPr>
        <w:t>:</w:t>
      </w:r>
      <w:r w:rsidRPr="00B93A1F">
        <w:rPr>
          <w:b/>
          <w:sz w:val="22"/>
          <w:szCs w:val="22"/>
          <w:highlight w:val="lightGray"/>
        </w:rPr>
        <w:tab/>
        <w:t>Hypothetical second 'next event' candidates for the above patient, now aged 72</w:t>
      </w:r>
      <w:bookmarkEnd w:id="16"/>
    </w:p>
    <w:tbl>
      <w:tblPr>
        <w:tblStyle w:val="TableGrid"/>
        <w:tblW w:w="0" w:type="auto"/>
        <w:tblLook w:val="04A0" w:firstRow="1" w:lastRow="0" w:firstColumn="1" w:lastColumn="0" w:noHBand="0" w:noVBand="1"/>
      </w:tblPr>
      <w:tblGrid>
        <w:gridCol w:w="2310"/>
        <w:gridCol w:w="2310"/>
        <w:gridCol w:w="2311"/>
        <w:gridCol w:w="2311"/>
      </w:tblGrid>
      <w:tr w:rsidR="003D3A44" w:rsidRPr="00B93A1F" w:rsidTr="003D3A44">
        <w:tc>
          <w:tcPr>
            <w:tcW w:w="2310" w:type="dxa"/>
          </w:tcPr>
          <w:p w:rsidR="003D3A44" w:rsidRPr="00B93A1F" w:rsidRDefault="003D3A44" w:rsidP="003D3A44">
            <w:pPr>
              <w:spacing w:line="360" w:lineRule="auto"/>
              <w:rPr>
                <w:b/>
                <w:sz w:val="22"/>
                <w:szCs w:val="22"/>
                <w:highlight w:val="lightGray"/>
              </w:rPr>
            </w:pPr>
            <w:r w:rsidRPr="00B93A1F">
              <w:rPr>
                <w:b/>
                <w:sz w:val="22"/>
                <w:szCs w:val="22"/>
                <w:highlight w:val="lightGray"/>
              </w:rPr>
              <w:t>Candidate Event name</w:t>
            </w:r>
          </w:p>
        </w:tc>
        <w:tc>
          <w:tcPr>
            <w:tcW w:w="2310" w:type="dxa"/>
          </w:tcPr>
          <w:p w:rsidR="003D3A44" w:rsidRPr="00B93A1F" w:rsidRDefault="003D3A44" w:rsidP="003D3A44">
            <w:pPr>
              <w:spacing w:line="360" w:lineRule="auto"/>
              <w:rPr>
                <w:b/>
                <w:sz w:val="22"/>
                <w:szCs w:val="22"/>
                <w:highlight w:val="lightGray"/>
              </w:rPr>
            </w:pPr>
            <w:r w:rsidRPr="00B93A1F">
              <w:rPr>
                <w:b/>
                <w:sz w:val="22"/>
                <w:szCs w:val="22"/>
                <w:highlight w:val="lightGray"/>
              </w:rPr>
              <w:t>Annual probability</w:t>
            </w:r>
          </w:p>
        </w:tc>
        <w:tc>
          <w:tcPr>
            <w:tcW w:w="2311" w:type="dxa"/>
          </w:tcPr>
          <w:p w:rsidR="003D3A44" w:rsidRPr="00B93A1F" w:rsidRDefault="003D3A44" w:rsidP="003D3A44">
            <w:pPr>
              <w:spacing w:line="360" w:lineRule="auto"/>
              <w:rPr>
                <w:b/>
                <w:sz w:val="22"/>
                <w:szCs w:val="22"/>
                <w:highlight w:val="lightGray"/>
              </w:rPr>
            </w:pPr>
            <w:r w:rsidRPr="00B93A1F">
              <w:rPr>
                <w:b/>
                <w:sz w:val="22"/>
                <w:szCs w:val="22"/>
                <w:highlight w:val="lightGray"/>
              </w:rPr>
              <w:t>Sampled Time to occurrence</w:t>
            </w:r>
          </w:p>
        </w:tc>
        <w:tc>
          <w:tcPr>
            <w:tcW w:w="2311" w:type="dxa"/>
          </w:tcPr>
          <w:p w:rsidR="003D3A44" w:rsidRPr="00B93A1F" w:rsidRDefault="003D3A44" w:rsidP="003D3A44">
            <w:pPr>
              <w:spacing w:line="360" w:lineRule="auto"/>
              <w:rPr>
                <w:b/>
                <w:sz w:val="22"/>
                <w:szCs w:val="22"/>
                <w:highlight w:val="lightGray"/>
              </w:rPr>
            </w:pPr>
            <w:r w:rsidRPr="00B93A1F">
              <w:rPr>
                <w:b/>
                <w:sz w:val="22"/>
                <w:szCs w:val="22"/>
                <w:highlight w:val="lightGray"/>
              </w:rPr>
              <w:t>Candidate Event selected</w:t>
            </w:r>
          </w:p>
        </w:tc>
      </w:tr>
      <w:tr w:rsidR="003D3A44" w:rsidRPr="00B93A1F" w:rsidTr="003D3A44">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Death, not bleed or stroke related</w:t>
            </w:r>
          </w:p>
        </w:tc>
        <w:tc>
          <w:tcPr>
            <w:tcW w:w="2310" w:type="dxa"/>
          </w:tcPr>
          <w:p w:rsidR="003D3A44" w:rsidRPr="00B93A1F" w:rsidRDefault="003D3A44" w:rsidP="003D3A44">
            <w:pPr>
              <w:spacing w:line="360" w:lineRule="auto"/>
              <w:rPr>
                <w:sz w:val="22"/>
                <w:szCs w:val="22"/>
                <w:highlight w:val="lightGray"/>
              </w:rPr>
            </w:pPr>
            <w:r w:rsidRPr="00B93A1F">
              <w:rPr>
                <w:sz w:val="22"/>
                <w:szCs w:val="22"/>
                <w:highlight w:val="lightGray"/>
              </w:rPr>
              <w:t>NA (using lifetable data)</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3 years</w:t>
            </w:r>
          </w:p>
        </w:tc>
        <w:tc>
          <w:tcPr>
            <w:tcW w:w="2311" w:type="dxa"/>
          </w:tcPr>
          <w:p w:rsidR="003D3A44" w:rsidRPr="00B93A1F" w:rsidRDefault="003D3A44" w:rsidP="003D3A44">
            <w:pPr>
              <w:spacing w:line="360" w:lineRule="auto"/>
              <w:rPr>
                <w:sz w:val="22"/>
                <w:szCs w:val="22"/>
                <w:highlight w:val="lightGray"/>
              </w:rPr>
            </w:pPr>
            <w:r w:rsidRPr="00B93A1F">
              <w:rPr>
                <w:sz w:val="22"/>
                <w:szCs w:val="22"/>
                <w:highlight w:val="lightGray"/>
              </w:rPr>
              <w:t>Yes</w:t>
            </w:r>
          </w:p>
        </w:tc>
      </w:tr>
      <w:tr w:rsidR="003D3A44" w:rsidRPr="00B93A1F" w:rsidTr="003D3A44">
        <w:tc>
          <w:tcPr>
            <w:tcW w:w="2310"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 xml:space="preserve">Stroke </w:t>
            </w:r>
          </w:p>
        </w:tc>
        <w:tc>
          <w:tcPr>
            <w:tcW w:w="2310"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0.125</w:t>
            </w:r>
          </w:p>
        </w:tc>
        <w:tc>
          <w:tcPr>
            <w:tcW w:w="2311"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6 years</w:t>
            </w:r>
          </w:p>
        </w:tc>
        <w:tc>
          <w:tcPr>
            <w:tcW w:w="2311"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No</w:t>
            </w:r>
          </w:p>
        </w:tc>
      </w:tr>
      <w:tr w:rsidR="003D3A44" w:rsidRPr="00B93A1F" w:rsidTr="003D3A44">
        <w:tc>
          <w:tcPr>
            <w:tcW w:w="2310"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Bleed</w:t>
            </w:r>
          </w:p>
        </w:tc>
        <w:tc>
          <w:tcPr>
            <w:tcW w:w="2310"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0.000</w:t>
            </w:r>
          </w:p>
        </w:tc>
        <w:tc>
          <w:tcPr>
            <w:tcW w:w="2311" w:type="dxa"/>
            <w:shd w:val="clear" w:color="auto" w:fill="F2F2F2" w:themeFill="background1" w:themeFillShade="F2"/>
          </w:tcPr>
          <w:p w:rsidR="003D3A44" w:rsidRPr="00B93A1F" w:rsidRDefault="003D3A44" w:rsidP="003D3A44">
            <w:pPr>
              <w:spacing w:line="360" w:lineRule="auto"/>
              <w:rPr>
                <w:sz w:val="22"/>
                <w:szCs w:val="22"/>
                <w:highlight w:val="lightGray"/>
              </w:rPr>
            </w:pPr>
            <w:r w:rsidRPr="00B93A1F">
              <w:rPr>
                <w:sz w:val="22"/>
                <w:szCs w:val="22"/>
                <w:highlight w:val="lightGray"/>
              </w:rPr>
              <w:t>Infinite</w:t>
            </w:r>
          </w:p>
        </w:tc>
        <w:tc>
          <w:tcPr>
            <w:tcW w:w="2311" w:type="dxa"/>
            <w:shd w:val="clear" w:color="auto" w:fill="F2F2F2" w:themeFill="background1" w:themeFillShade="F2"/>
          </w:tcPr>
          <w:p w:rsidR="003D3A44" w:rsidRPr="00B93A1F" w:rsidRDefault="003D3A44" w:rsidP="003D3A44">
            <w:pPr>
              <w:keepNext/>
              <w:spacing w:line="360" w:lineRule="auto"/>
              <w:rPr>
                <w:sz w:val="22"/>
                <w:szCs w:val="22"/>
                <w:highlight w:val="lightGray"/>
              </w:rPr>
            </w:pPr>
            <w:r w:rsidRPr="00B93A1F">
              <w:rPr>
                <w:sz w:val="22"/>
                <w:szCs w:val="22"/>
                <w:highlight w:val="lightGray"/>
              </w:rPr>
              <w:t>No</w:t>
            </w:r>
          </w:p>
        </w:tc>
      </w:tr>
    </w:tbl>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As ‘Death from other causes’ is the next event candidate with the shortest time to occurrence, it is this next event for this individual, and occurs three years after the previous event, at the age of 75.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Over the course of the 15 years from age 60 to age 75 that this simulated individual lives, it is assumed that resources are consumed and QALYs accrued. These patterns of resource use and utility depend on the events experienced and the order they are experienced in, which is partly determined both by the patient’s underlying risk of stroke, and the decision made about whether or not to prescribe OACs, on the basis either of the CHADS</w:t>
      </w:r>
      <w:r w:rsidRPr="00B93A1F">
        <w:rPr>
          <w:sz w:val="22"/>
          <w:szCs w:val="22"/>
          <w:highlight w:val="lightGray"/>
          <w:vertAlign w:val="subscript"/>
        </w:rPr>
        <w:t>2</w:t>
      </w:r>
      <w:r w:rsidRPr="00B93A1F">
        <w:rPr>
          <w:sz w:val="22"/>
          <w:szCs w:val="22"/>
          <w:highlight w:val="lightGray"/>
        </w:rPr>
        <w:t xml:space="preserve"> alone diagnostic strategy, or the CHADS</w:t>
      </w:r>
      <w:r w:rsidRPr="00B93A1F">
        <w:rPr>
          <w:sz w:val="22"/>
          <w:szCs w:val="22"/>
          <w:highlight w:val="lightGray"/>
          <w:vertAlign w:val="subscript"/>
        </w:rPr>
        <w:t>2</w:t>
      </w:r>
      <w:r w:rsidRPr="00B93A1F">
        <w:rPr>
          <w:sz w:val="22"/>
          <w:szCs w:val="22"/>
          <w:highlight w:val="lightGray"/>
        </w:rPr>
        <w:t xml:space="preserve">+TTE diagnostic strategy.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The differences between the costs and utilities following these two diagnostic strategies are considered to result from the addition of TTE to the diagnostic package. As this is just one of a range of ways that information from TTE could improve clinical management of the patient, the estimates provided are thus partial and conservative estimates of the cost-effectiveness of TTE for this patient group. </w:t>
      </w:r>
    </w:p>
    <w:p w:rsidR="003D3A44" w:rsidRPr="00B93A1F" w:rsidRDefault="003D3A44" w:rsidP="003D3A44">
      <w:pPr>
        <w:spacing w:line="360" w:lineRule="auto"/>
        <w:rPr>
          <w:rFonts w:eastAsiaTheme="majorEastAsia"/>
          <w:b/>
          <w:bCs/>
          <w:i/>
          <w:iCs/>
          <w:sz w:val="22"/>
          <w:szCs w:val="22"/>
          <w:highlight w:val="lightGray"/>
        </w:rPr>
      </w:pPr>
    </w:p>
    <w:p w:rsidR="003D3A44" w:rsidRPr="00B93A1F" w:rsidRDefault="003D3A44" w:rsidP="0085086B">
      <w:pPr>
        <w:spacing w:line="360" w:lineRule="auto"/>
        <w:outlineLvl w:val="0"/>
        <w:rPr>
          <w:noProof/>
          <w:sz w:val="22"/>
          <w:szCs w:val="22"/>
          <w:highlight w:val="lightGray"/>
        </w:rPr>
      </w:pPr>
      <w:r w:rsidRPr="00B93A1F">
        <w:rPr>
          <w:sz w:val="22"/>
          <w:szCs w:val="22"/>
          <w:highlight w:val="lightGray"/>
        </w:rPr>
        <w:t>6.2.</w:t>
      </w:r>
      <w:r w:rsidR="00B937D2" w:rsidRPr="00B93A1F">
        <w:rPr>
          <w:sz w:val="22"/>
          <w:szCs w:val="22"/>
          <w:highlight w:val="lightGray"/>
        </w:rPr>
        <w:t>7</w:t>
      </w:r>
      <w:r w:rsidRPr="00B93A1F">
        <w:rPr>
          <w:sz w:val="22"/>
          <w:szCs w:val="22"/>
          <w:highlight w:val="lightGray"/>
        </w:rPr>
        <w:t xml:space="preserve">.2 </w:t>
      </w:r>
      <w:r w:rsidRPr="00B93A1F">
        <w:rPr>
          <w:sz w:val="22"/>
          <w:szCs w:val="22"/>
          <w:highlight w:val="lightGray"/>
        </w:rPr>
        <w:tab/>
      </w:r>
      <w:r w:rsidRPr="00B93A1F">
        <w:rPr>
          <w:noProof/>
          <w:sz w:val="22"/>
          <w:szCs w:val="22"/>
          <w:highlight w:val="lightGray"/>
        </w:rPr>
        <w:t>Dynamic features of the model</w:t>
      </w:r>
    </w:p>
    <w:p w:rsidR="003D3A44" w:rsidRPr="00B93A1F" w:rsidRDefault="003D3A44" w:rsidP="003D3A44">
      <w:pPr>
        <w:spacing w:line="360" w:lineRule="auto"/>
        <w:jc w:val="both"/>
        <w:rPr>
          <w:sz w:val="22"/>
          <w:szCs w:val="22"/>
          <w:highlight w:val="lightGray"/>
        </w:rPr>
      </w:pPr>
      <w:r w:rsidRPr="00B93A1F">
        <w:rPr>
          <w:sz w:val="22"/>
          <w:szCs w:val="22"/>
          <w:highlight w:val="lightGray"/>
        </w:rPr>
        <w:t>Dynamic features of the model include:</w:t>
      </w:r>
    </w:p>
    <w:p w:rsidR="003D3A44" w:rsidRPr="00B93A1F" w:rsidRDefault="003D3A44" w:rsidP="003D3A44">
      <w:pPr>
        <w:pStyle w:val="ListParagraph"/>
        <w:numPr>
          <w:ilvl w:val="0"/>
          <w:numId w:val="34"/>
        </w:numPr>
        <w:spacing w:after="200" w:line="360" w:lineRule="auto"/>
        <w:jc w:val="both"/>
        <w:rPr>
          <w:sz w:val="22"/>
          <w:szCs w:val="22"/>
          <w:highlight w:val="lightGray"/>
        </w:rPr>
      </w:pPr>
      <w:r w:rsidRPr="00B93A1F">
        <w:rPr>
          <w:sz w:val="22"/>
          <w:szCs w:val="22"/>
          <w:highlight w:val="lightGray"/>
        </w:rPr>
        <w:t>Updating the CHADS</w:t>
      </w:r>
      <w:r w:rsidRPr="00B93A1F">
        <w:rPr>
          <w:sz w:val="22"/>
          <w:szCs w:val="22"/>
          <w:highlight w:val="lightGray"/>
          <w:vertAlign w:val="subscript"/>
        </w:rPr>
        <w:t>2</w:t>
      </w:r>
      <w:r w:rsidRPr="00B93A1F">
        <w:rPr>
          <w:sz w:val="22"/>
          <w:szCs w:val="22"/>
          <w:highlight w:val="lightGray"/>
        </w:rPr>
        <w:t xml:space="preserve"> score when a patient reaches the age of 75. This is because being aged 75 or above is a risk factor within CHADS</w:t>
      </w:r>
      <w:r w:rsidRPr="00B93A1F">
        <w:rPr>
          <w:sz w:val="22"/>
          <w:szCs w:val="22"/>
          <w:highlight w:val="lightGray"/>
          <w:vertAlign w:val="subscript"/>
        </w:rPr>
        <w:t>2</w:t>
      </w:r>
      <w:r w:rsidRPr="00B93A1F">
        <w:rPr>
          <w:sz w:val="22"/>
          <w:szCs w:val="22"/>
          <w:highlight w:val="lightGray"/>
        </w:rPr>
        <w:t>, and increases the CHADS</w:t>
      </w:r>
      <w:r w:rsidRPr="00B93A1F">
        <w:rPr>
          <w:sz w:val="22"/>
          <w:szCs w:val="22"/>
          <w:highlight w:val="lightGray"/>
          <w:vertAlign w:val="subscript"/>
        </w:rPr>
        <w:t>2</w:t>
      </w:r>
      <w:r w:rsidRPr="00B93A1F">
        <w:rPr>
          <w:sz w:val="22"/>
          <w:szCs w:val="22"/>
          <w:highlight w:val="lightGray"/>
        </w:rPr>
        <w:t xml:space="preserve"> score by one point. This means the annual risk of stroke increases at the age of 75. </w:t>
      </w:r>
    </w:p>
    <w:p w:rsidR="003D3A44" w:rsidRPr="00B93A1F" w:rsidRDefault="003D3A44" w:rsidP="003D3A44">
      <w:pPr>
        <w:pStyle w:val="ListParagraph"/>
        <w:numPr>
          <w:ilvl w:val="0"/>
          <w:numId w:val="34"/>
        </w:numPr>
        <w:spacing w:after="200" w:line="360" w:lineRule="auto"/>
        <w:jc w:val="both"/>
        <w:rPr>
          <w:sz w:val="22"/>
          <w:szCs w:val="22"/>
          <w:highlight w:val="lightGray"/>
        </w:rPr>
      </w:pPr>
      <w:r w:rsidRPr="00B93A1F">
        <w:rPr>
          <w:sz w:val="22"/>
          <w:szCs w:val="22"/>
          <w:highlight w:val="lightGray"/>
        </w:rPr>
        <w:t>Updating both the CHADS</w:t>
      </w:r>
      <w:r w:rsidRPr="00B93A1F">
        <w:rPr>
          <w:sz w:val="22"/>
          <w:szCs w:val="22"/>
          <w:highlight w:val="lightGray"/>
          <w:vertAlign w:val="subscript"/>
        </w:rPr>
        <w:t>2</w:t>
      </w:r>
      <w:r w:rsidRPr="00B93A1F">
        <w:rPr>
          <w:sz w:val="22"/>
          <w:szCs w:val="22"/>
          <w:highlight w:val="lightGray"/>
        </w:rPr>
        <w:t xml:space="preserve"> score by 2 points when a patient has a first stroke thus resulting in an increased risk of subsequent strokes.</w:t>
      </w:r>
    </w:p>
    <w:p w:rsidR="003D3A44" w:rsidRPr="00B93A1F" w:rsidRDefault="003D3A44" w:rsidP="003D3A44">
      <w:pPr>
        <w:pStyle w:val="ListParagraph"/>
        <w:numPr>
          <w:ilvl w:val="0"/>
          <w:numId w:val="34"/>
        </w:numPr>
        <w:spacing w:after="200" w:line="360" w:lineRule="auto"/>
        <w:jc w:val="both"/>
        <w:rPr>
          <w:sz w:val="22"/>
          <w:szCs w:val="22"/>
          <w:highlight w:val="lightGray"/>
        </w:rPr>
      </w:pPr>
      <w:r w:rsidRPr="00B93A1F">
        <w:rPr>
          <w:sz w:val="22"/>
          <w:szCs w:val="22"/>
          <w:highlight w:val="lightGray"/>
        </w:rPr>
        <w:t>If a patient suffers a major bleeding event after taking OACs, they stop being prescribed the OACs, leading to the risk of bleeds reducing to zero, but the risk of stroke increasing.</w:t>
      </w:r>
    </w:p>
    <w:p w:rsidR="003D3A44" w:rsidRPr="00B93A1F" w:rsidRDefault="003D3A44" w:rsidP="003D3A44">
      <w:pPr>
        <w:pStyle w:val="ListParagraph"/>
        <w:numPr>
          <w:ilvl w:val="0"/>
          <w:numId w:val="34"/>
        </w:numPr>
        <w:spacing w:after="200" w:line="360" w:lineRule="auto"/>
        <w:jc w:val="both"/>
        <w:rPr>
          <w:sz w:val="22"/>
          <w:szCs w:val="22"/>
          <w:highlight w:val="lightGray"/>
        </w:rPr>
      </w:pPr>
      <w:r w:rsidRPr="00B93A1F">
        <w:rPr>
          <w:sz w:val="22"/>
          <w:szCs w:val="22"/>
          <w:highlight w:val="lightGray"/>
        </w:rPr>
        <w:t>If a patient experiences a stroke and are not already taking an OAC, they are prescribed OACs, reducing the risk of stroke but increasing the risk of bleeds assuming that the patient had not previously had a bleed event.</w:t>
      </w:r>
    </w:p>
    <w:p w:rsidR="003D3A44" w:rsidRPr="00B93A1F" w:rsidRDefault="003D3A44" w:rsidP="003D3A44">
      <w:pPr>
        <w:pStyle w:val="ListParagraph"/>
        <w:numPr>
          <w:ilvl w:val="0"/>
          <w:numId w:val="34"/>
        </w:numPr>
        <w:spacing w:after="200" w:line="360" w:lineRule="auto"/>
        <w:jc w:val="both"/>
        <w:rPr>
          <w:sz w:val="22"/>
          <w:szCs w:val="22"/>
          <w:highlight w:val="lightGray"/>
        </w:rPr>
      </w:pPr>
      <w:r w:rsidRPr="00B93A1F">
        <w:rPr>
          <w:sz w:val="22"/>
          <w:szCs w:val="22"/>
          <w:highlight w:val="lightGray"/>
        </w:rPr>
        <w:t>The risk of a major bleeding event when taking Dabigatran (150mg twice daily) was also assumed to change at the age of 75.</w:t>
      </w:r>
    </w:p>
    <w:p w:rsidR="003D3A44" w:rsidRPr="00B93A1F" w:rsidRDefault="003D3A44" w:rsidP="003D3A44">
      <w:pPr>
        <w:pStyle w:val="ListParagraph"/>
        <w:numPr>
          <w:ilvl w:val="0"/>
          <w:numId w:val="34"/>
        </w:numPr>
        <w:spacing w:after="200" w:line="360" w:lineRule="auto"/>
        <w:jc w:val="both"/>
        <w:rPr>
          <w:sz w:val="22"/>
          <w:szCs w:val="22"/>
          <w:highlight w:val="lightGray"/>
        </w:rPr>
      </w:pPr>
      <w:r w:rsidRPr="00B93A1F">
        <w:rPr>
          <w:sz w:val="22"/>
          <w:szCs w:val="22"/>
          <w:highlight w:val="lightGray"/>
        </w:rPr>
        <w:t xml:space="preserve">The life expectancy given a GOS 2 state was reduced to a maximum of 3.4 years. </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i/>
          <w:sz w:val="22"/>
          <w:szCs w:val="22"/>
          <w:highlight w:val="lightGray"/>
        </w:rPr>
      </w:pPr>
      <w:r w:rsidRPr="00B93A1F">
        <w:rPr>
          <w:i/>
          <w:sz w:val="22"/>
          <w:szCs w:val="22"/>
          <w:highlight w:val="lightGray"/>
        </w:rPr>
        <w:t>6.2.</w:t>
      </w:r>
      <w:r w:rsidR="00B937D2" w:rsidRPr="00B93A1F">
        <w:rPr>
          <w:i/>
          <w:sz w:val="22"/>
          <w:szCs w:val="22"/>
          <w:highlight w:val="lightGray"/>
        </w:rPr>
        <w:t>8</w:t>
      </w:r>
      <w:r w:rsidRPr="00B93A1F">
        <w:rPr>
          <w:i/>
          <w:sz w:val="22"/>
          <w:szCs w:val="22"/>
          <w:highlight w:val="lightGray"/>
        </w:rPr>
        <w:tab/>
        <w:t xml:space="preserve"> </w:t>
      </w:r>
      <w:r w:rsidRPr="00B93A1F">
        <w:rPr>
          <w:i/>
          <w:noProof/>
          <w:sz w:val="22"/>
          <w:szCs w:val="22"/>
          <w:highlight w:val="lightGray"/>
        </w:rPr>
        <w:t>The outcome following stroke</w:t>
      </w:r>
    </w:p>
    <w:p w:rsidR="003D3A44" w:rsidRPr="00B93A1F" w:rsidRDefault="003D3A44" w:rsidP="003D3A44">
      <w:pPr>
        <w:spacing w:line="360" w:lineRule="auto"/>
        <w:rPr>
          <w:sz w:val="22"/>
          <w:szCs w:val="22"/>
          <w:highlight w:val="lightGray"/>
        </w:rPr>
      </w:pPr>
      <w:r w:rsidRPr="00B93A1F">
        <w:rPr>
          <w:sz w:val="22"/>
          <w:szCs w:val="22"/>
          <w:highlight w:val="lightGray"/>
        </w:rPr>
        <w:t>Not all strokes are the same in their consequences. The immediate outcome following a stroke is divided into three categories:</w:t>
      </w:r>
    </w:p>
    <w:p w:rsidR="003D3A44" w:rsidRPr="00B93A1F" w:rsidRDefault="003D3A44" w:rsidP="003D3A44">
      <w:pPr>
        <w:pStyle w:val="ListParagraph"/>
        <w:numPr>
          <w:ilvl w:val="0"/>
          <w:numId w:val="28"/>
        </w:numPr>
        <w:spacing w:after="200" w:line="360" w:lineRule="auto"/>
        <w:rPr>
          <w:sz w:val="22"/>
          <w:szCs w:val="22"/>
          <w:highlight w:val="lightGray"/>
        </w:rPr>
      </w:pPr>
      <w:r w:rsidRPr="00B93A1F">
        <w:rPr>
          <w:sz w:val="22"/>
          <w:szCs w:val="22"/>
          <w:highlight w:val="lightGray"/>
        </w:rPr>
        <w:t>Death from stroke</w:t>
      </w:r>
    </w:p>
    <w:p w:rsidR="003D3A44" w:rsidRPr="00B93A1F" w:rsidRDefault="003D3A44" w:rsidP="003D3A44">
      <w:pPr>
        <w:pStyle w:val="ListParagraph"/>
        <w:numPr>
          <w:ilvl w:val="0"/>
          <w:numId w:val="28"/>
        </w:numPr>
        <w:spacing w:after="200" w:line="360" w:lineRule="auto"/>
        <w:rPr>
          <w:sz w:val="22"/>
          <w:szCs w:val="22"/>
          <w:highlight w:val="lightGray"/>
        </w:rPr>
      </w:pPr>
      <w:r w:rsidRPr="00B93A1F">
        <w:rPr>
          <w:sz w:val="22"/>
          <w:szCs w:val="22"/>
          <w:highlight w:val="lightGray"/>
        </w:rPr>
        <w:t>Dependent state following stroke</w:t>
      </w:r>
    </w:p>
    <w:p w:rsidR="003D3A44" w:rsidRPr="00B93A1F" w:rsidRDefault="003D3A44" w:rsidP="003D3A44">
      <w:pPr>
        <w:pStyle w:val="ListParagraph"/>
        <w:numPr>
          <w:ilvl w:val="0"/>
          <w:numId w:val="28"/>
        </w:numPr>
        <w:spacing w:after="200" w:line="360" w:lineRule="auto"/>
        <w:rPr>
          <w:sz w:val="22"/>
          <w:szCs w:val="22"/>
          <w:highlight w:val="lightGray"/>
        </w:rPr>
      </w:pPr>
      <w:r w:rsidRPr="00B93A1F">
        <w:rPr>
          <w:sz w:val="22"/>
          <w:szCs w:val="22"/>
          <w:highlight w:val="lightGray"/>
        </w:rPr>
        <w:t>Independent state following stroke</w:t>
      </w:r>
    </w:p>
    <w:p w:rsidR="003D3A44" w:rsidRPr="00B93A1F" w:rsidRDefault="003D3A44" w:rsidP="003D3A44">
      <w:pPr>
        <w:spacing w:line="360" w:lineRule="auto"/>
        <w:ind w:left="360"/>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6.2.</w:t>
      </w:r>
      <w:r w:rsidR="00B937D2" w:rsidRPr="00B93A1F">
        <w:rPr>
          <w:sz w:val="22"/>
          <w:szCs w:val="22"/>
          <w:highlight w:val="lightGray"/>
        </w:rPr>
        <w:t>8</w:t>
      </w:r>
      <w:r w:rsidRPr="00B93A1F">
        <w:rPr>
          <w:sz w:val="22"/>
          <w:szCs w:val="22"/>
          <w:highlight w:val="lightGray"/>
        </w:rPr>
        <w:t xml:space="preserve">.1 </w:t>
      </w:r>
      <w:r w:rsidRPr="00B93A1F">
        <w:rPr>
          <w:sz w:val="22"/>
          <w:szCs w:val="22"/>
          <w:highlight w:val="lightGray"/>
        </w:rPr>
        <w:tab/>
        <w:t>Determining the category of stroke</w:t>
      </w:r>
    </w:p>
    <w:p w:rsidR="003D3A44" w:rsidRPr="00B93A1F" w:rsidRDefault="003D3A44" w:rsidP="003D3A44">
      <w:pPr>
        <w:spacing w:line="360" w:lineRule="auto"/>
        <w:jc w:val="both"/>
        <w:rPr>
          <w:sz w:val="22"/>
          <w:szCs w:val="22"/>
          <w:highlight w:val="lightGray"/>
        </w:rPr>
      </w:pPr>
      <w:r w:rsidRPr="00B93A1F">
        <w:rPr>
          <w:sz w:val="22"/>
          <w:szCs w:val="22"/>
          <w:highlight w:val="lightGray"/>
        </w:rPr>
        <w:t>This section describes the methods used to estimate the probabilities of different mutually exclusive states following a stroke, and the costs and utilities associated with each of these states.</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outcome following a stroke is estimated using a two stage process, using data from Rivero-Aria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Rivero-Arias&lt;/Author&gt;&lt;Year&gt;2010&lt;/Year&gt;&lt;RecNum&gt;63&lt;/RecNum&gt;&lt;IDText&gt;Mapping the Modified Rankin Scale (mRS) Measurement into the Generic EuroQol (EQ-5D) Health Outcome&lt;/IDText&gt;&lt;MDL Ref_Type="Journal"&gt;&lt;Ref_Type&gt;Journal&lt;/Ref_Type&gt;&lt;Ref_ID&gt;63&lt;/Ref_ID&gt;&lt;Title_Primary&gt;Mapping the Modified Rankin Scale (mRS) Measurement into the Generic EuroQol (EQ-5D) Health Outcome&lt;/Title_Primary&gt;&lt;Authors_Primary&gt;Rivero-Arias,O.&lt;/Authors_Primary&gt;&lt;Authors_Primary&gt;Ouellet,M.&lt;/Authors_Primary&gt;&lt;Authors_Primary&gt;Gray,A.&lt;/Authors_Primary&gt;&lt;Authors_Primary&gt;Wolstenholme,J.&lt;/Authors_Primary&gt;&lt;Authors_Primary&gt;Rothwell,P.&lt;/Authors_Primary&gt;&lt;Authors_Primary&gt;Luengo-Fernandez,R.&lt;/Authors_Primary&gt;&lt;Date_Primary&gt;2010&lt;/Date_Primary&gt;&lt;Keywords&gt;andy&lt;/Keywords&gt;&lt;Keywords&gt;- 5&lt;/Keywords&gt;&lt;Keywords&gt;measurement&lt;/Keywords&gt;&lt;Keywords&gt;health&lt;/Keywords&gt;&lt;Keywords&gt;economics&lt;/Keywords&gt;&lt;Keywords&gt;article&lt;/Keywords&gt;&lt;Keywords&gt;Methods&lt;/Keywords&gt;&lt;Keywords&gt;information&lt;/Keywords&gt;&lt;Keywords&gt;stroke&lt;/Keywords&gt;&lt;Keywords&gt;transient ischemic attack&lt;/Keywords&gt;&lt;Keywords&gt;patient&lt;/Keywords&gt;&lt;Keywords&gt;study&lt;/Keywords&gt;&lt;Keywords&gt;performance&lt;/Keywords&gt;&lt;Keywords&gt;model&lt;/Keywords&gt;&lt;Keywords&gt;confidence interval&lt;/Keywords&gt;&lt;Keywords&gt;Disease&lt;/Keywords&gt;&lt;Keywords&gt;United Kingdom&lt;/Keywords&gt;&lt;Reprint&gt;Not in File&lt;/Reprint&gt;&lt;Start_Page&gt;341&lt;/Start_Page&gt;&lt;End_Page&gt;354&lt;/End_Page&gt;&lt;Periodical&gt;Medical Decision Making&lt;/Periodical&gt;&lt;Volume&gt;30&lt;/Volume&gt;&lt;Issue&gt;3&lt;/Issue&gt;&lt;ISSN_ISBN&gt;- 0272-989X&lt;/ISSN_ISBN&gt;&lt;Web_URL&gt;&lt;u&gt;http://mdm.sagepub.com/content/30/3/341.abstract&lt;/u&gt;&lt;/Web_URL&gt;&lt;ZZ_JournalFull&gt;&lt;f name="System"&gt;Medical Decision Making&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6</w:t>
      </w:r>
      <w:r w:rsidR="00FC2DC5" w:rsidRPr="00B93A1F">
        <w:rPr>
          <w:sz w:val="22"/>
          <w:szCs w:val="22"/>
          <w:highlight w:val="lightGray"/>
        </w:rPr>
        <w:fldChar w:fldCharType="end"/>
      </w:r>
      <w:r w:rsidRPr="00B93A1F">
        <w:rPr>
          <w:sz w:val="22"/>
          <w:szCs w:val="22"/>
          <w:highlight w:val="lightGray"/>
        </w:rPr>
        <w:t xml:space="preserve"> This paper reported that of 1,283 patients who had a stroke within the Oxford vascular study (OXVASc) cohort, 24.8% (319 / 1,283) were dead within 24 months. Of those who survived, the degree of disability following the stroke was graded according to the modified Rankin Scale (mRS) 24 months after the event in 425 patients. For simplicity this 24 month state is assumed to be the patient’s permanent state until another event occurs, and the patients for whom mRS outcomes were reported were assumed to be representative of those for whom the data were not collected. The mRS has six discrete non-dead states, categorised 0 to 5, as shown in Table 3</w:t>
      </w:r>
      <w:r w:rsidR="00341BE4" w:rsidRPr="00B93A1F">
        <w:rPr>
          <w:sz w:val="22"/>
          <w:szCs w:val="22"/>
          <w:highlight w:val="lightGray"/>
        </w:rPr>
        <w:t>2</w:t>
      </w:r>
      <w:r w:rsidRPr="00B93A1F">
        <w:rPr>
          <w:sz w:val="22"/>
          <w:szCs w:val="22"/>
          <w:highlight w:val="lightGray"/>
        </w:rPr>
        <w:t xml:space="preserve">. </w:t>
      </w:r>
    </w:p>
    <w:p w:rsidR="003D3A44" w:rsidRPr="00B93A1F" w:rsidRDefault="003D3A44" w:rsidP="003D3A44">
      <w:pPr>
        <w:spacing w:line="360" w:lineRule="auto"/>
        <w:jc w:val="both"/>
        <w:rPr>
          <w:sz w:val="22"/>
          <w:szCs w:val="22"/>
          <w:highlight w:val="lightGray"/>
        </w:rPr>
      </w:pPr>
    </w:p>
    <w:p w:rsidR="003D3A44" w:rsidRPr="00B93A1F" w:rsidRDefault="003D3A44" w:rsidP="003D3A44">
      <w:pPr>
        <w:rPr>
          <w:b/>
          <w:sz w:val="22"/>
          <w:szCs w:val="22"/>
          <w:highlight w:val="lightGray"/>
        </w:rPr>
      </w:pPr>
      <w:r w:rsidRPr="00B93A1F">
        <w:rPr>
          <w:b/>
          <w:sz w:val="22"/>
          <w:szCs w:val="22"/>
          <w:highlight w:val="lightGray"/>
        </w:rPr>
        <w:br w:type="page"/>
      </w: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Table 3</w:t>
      </w:r>
      <w:r w:rsidR="00341BE4" w:rsidRPr="00B93A1F">
        <w:rPr>
          <w:b/>
          <w:sz w:val="22"/>
          <w:szCs w:val="22"/>
          <w:highlight w:val="lightGray"/>
        </w:rPr>
        <w:t>2</w:t>
      </w:r>
      <w:r w:rsidRPr="00B93A1F">
        <w:rPr>
          <w:b/>
          <w:sz w:val="22"/>
          <w:szCs w:val="22"/>
          <w:highlight w:val="lightGray"/>
        </w:rPr>
        <w:t>:</w:t>
      </w:r>
      <w:r w:rsidRPr="00B93A1F">
        <w:rPr>
          <w:b/>
          <w:sz w:val="22"/>
          <w:szCs w:val="22"/>
          <w:highlight w:val="lightGray"/>
        </w:rPr>
        <w:tab/>
        <w:t>The modified Rankin Score (mRS) categories</w:t>
      </w:r>
    </w:p>
    <w:tbl>
      <w:tblPr>
        <w:tblStyle w:val="TableGrid"/>
        <w:tblW w:w="0" w:type="auto"/>
        <w:tblLook w:val="04A0" w:firstRow="1" w:lastRow="0" w:firstColumn="1" w:lastColumn="0" w:noHBand="0" w:noVBand="1"/>
      </w:tblPr>
      <w:tblGrid>
        <w:gridCol w:w="1526"/>
        <w:gridCol w:w="2410"/>
        <w:gridCol w:w="5306"/>
      </w:tblGrid>
      <w:tr w:rsidR="003D3A44" w:rsidRPr="00B93A1F" w:rsidTr="003D3A44">
        <w:tc>
          <w:tcPr>
            <w:tcW w:w="1526" w:type="dxa"/>
          </w:tcPr>
          <w:p w:rsidR="003D3A44" w:rsidRPr="00B93A1F" w:rsidRDefault="003D3A44" w:rsidP="003D3A44">
            <w:pPr>
              <w:jc w:val="both"/>
              <w:rPr>
                <w:b/>
                <w:sz w:val="22"/>
                <w:szCs w:val="22"/>
                <w:highlight w:val="lightGray"/>
              </w:rPr>
            </w:pPr>
            <w:r w:rsidRPr="00B93A1F">
              <w:rPr>
                <w:b/>
                <w:sz w:val="22"/>
                <w:szCs w:val="22"/>
                <w:highlight w:val="lightGray"/>
              </w:rPr>
              <w:t>mRS Score</w:t>
            </w:r>
          </w:p>
        </w:tc>
        <w:tc>
          <w:tcPr>
            <w:tcW w:w="2410" w:type="dxa"/>
          </w:tcPr>
          <w:p w:rsidR="003D3A44" w:rsidRPr="00B93A1F" w:rsidRDefault="003D3A44" w:rsidP="003D3A44">
            <w:pPr>
              <w:jc w:val="both"/>
              <w:rPr>
                <w:b/>
                <w:sz w:val="22"/>
                <w:szCs w:val="22"/>
                <w:highlight w:val="lightGray"/>
              </w:rPr>
            </w:pPr>
            <w:r w:rsidRPr="00B93A1F">
              <w:rPr>
                <w:b/>
                <w:sz w:val="22"/>
                <w:szCs w:val="22"/>
                <w:highlight w:val="lightGray"/>
              </w:rPr>
              <w:t>Category</w:t>
            </w:r>
          </w:p>
        </w:tc>
        <w:tc>
          <w:tcPr>
            <w:tcW w:w="5306" w:type="dxa"/>
          </w:tcPr>
          <w:p w:rsidR="003D3A44" w:rsidRPr="00B93A1F" w:rsidRDefault="003D3A44" w:rsidP="003D3A44">
            <w:pPr>
              <w:jc w:val="both"/>
              <w:rPr>
                <w:b/>
                <w:sz w:val="22"/>
                <w:szCs w:val="22"/>
                <w:highlight w:val="lightGray"/>
              </w:rPr>
            </w:pPr>
            <w:r w:rsidRPr="00B93A1F">
              <w:rPr>
                <w:b/>
                <w:sz w:val="22"/>
                <w:szCs w:val="22"/>
                <w:highlight w:val="lightGray"/>
              </w:rPr>
              <w:t>Description</w:t>
            </w:r>
          </w:p>
        </w:tc>
      </w:tr>
      <w:tr w:rsidR="003D3A44" w:rsidRPr="00B93A1F" w:rsidTr="003D3A44">
        <w:tc>
          <w:tcPr>
            <w:tcW w:w="1526" w:type="dxa"/>
          </w:tcPr>
          <w:p w:rsidR="003D3A44" w:rsidRPr="00B93A1F" w:rsidRDefault="003D3A44" w:rsidP="003D3A44">
            <w:pPr>
              <w:jc w:val="both"/>
              <w:rPr>
                <w:sz w:val="22"/>
                <w:szCs w:val="22"/>
                <w:highlight w:val="lightGray"/>
              </w:rPr>
            </w:pPr>
            <w:r w:rsidRPr="00B93A1F">
              <w:rPr>
                <w:sz w:val="22"/>
                <w:szCs w:val="22"/>
                <w:highlight w:val="lightGray"/>
              </w:rPr>
              <w:t>0</w:t>
            </w:r>
          </w:p>
        </w:tc>
        <w:tc>
          <w:tcPr>
            <w:tcW w:w="2410" w:type="dxa"/>
          </w:tcPr>
          <w:p w:rsidR="003D3A44" w:rsidRPr="00B93A1F" w:rsidRDefault="003D3A44" w:rsidP="003D3A44">
            <w:pPr>
              <w:rPr>
                <w:sz w:val="22"/>
                <w:szCs w:val="22"/>
                <w:highlight w:val="lightGray"/>
              </w:rPr>
            </w:pPr>
            <w:r w:rsidRPr="00B93A1F">
              <w:rPr>
                <w:sz w:val="22"/>
                <w:szCs w:val="22"/>
                <w:highlight w:val="lightGray"/>
              </w:rPr>
              <w:t>No Symptoms</w:t>
            </w:r>
          </w:p>
        </w:tc>
        <w:tc>
          <w:tcPr>
            <w:tcW w:w="5306" w:type="dxa"/>
          </w:tcPr>
          <w:p w:rsidR="003D3A44" w:rsidRPr="00B93A1F" w:rsidRDefault="003D3A44" w:rsidP="003D3A44">
            <w:pPr>
              <w:jc w:val="both"/>
              <w:rPr>
                <w:sz w:val="22"/>
                <w:szCs w:val="22"/>
                <w:highlight w:val="lightGray"/>
              </w:rPr>
            </w:pPr>
            <w:r w:rsidRPr="00B93A1F">
              <w:rPr>
                <w:sz w:val="22"/>
                <w:szCs w:val="22"/>
                <w:highlight w:val="lightGray"/>
              </w:rPr>
              <w:t>No symptoms at all.</w:t>
            </w:r>
          </w:p>
        </w:tc>
      </w:tr>
      <w:tr w:rsidR="003D3A44" w:rsidRPr="00B93A1F" w:rsidTr="003D3A44">
        <w:tc>
          <w:tcPr>
            <w:tcW w:w="1526" w:type="dxa"/>
          </w:tcPr>
          <w:p w:rsidR="003D3A44" w:rsidRPr="00B93A1F" w:rsidRDefault="003D3A44" w:rsidP="003D3A44">
            <w:pPr>
              <w:jc w:val="both"/>
              <w:rPr>
                <w:sz w:val="22"/>
                <w:szCs w:val="22"/>
                <w:highlight w:val="lightGray"/>
              </w:rPr>
            </w:pPr>
            <w:r w:rsidRPr="00B93A1F">
              <w:rPr>
                <w:sz w:val="22"/>
                <w:szCs w:val="22"/>
                <w:highlight w:val="lightGray"/>
              </w:rPr>
              <w:t>1</w:t>
            </w:r>
          </w:p>
        </w:tc>
        <w:tc>
          <w:tcPr>
            <w:tcW w:w="2410" w:type="dxa"/>
          </w:tcPr>
          <w:p w:rsidR="003D3A44" w:rsidRPr="00B93A1F" w:rsidRDefault="003D3A44" w:rsidP="003D3A44">
            <w:pPr>
              <w:rPr>
                <w:sz w:val="22"/>
                <w:szCs w:val="22"/>
                <w:highlight w:val="lightGray"/>
              </w:rPr>
            </w:pPr>
            <w:r w:rsidRPr="00B93A1F">
              <w:rPr>
                <w:sz w:val="22"/>
                <w:szCs w:val="22"/>
                <w:highlight w:val="lightGray"/>
              </w:rPr>
              <w:t>No Significant Disability</w:t>
            </w:r>
          </w:p>
        </w:tc>
        <w:tc>
          <w:tcPr>
            <w:tcW w:w="5306" w:type="dxa"/>
          </w:tcPr>
          <w:p w:rsidR="003D3A44" w:rsidRPr="00B93A1F" w:rsidRDefault="003D3A44" w:rsidP="003D3A44">
            <w:pPr>
              <w:jc w:val="both"/>
              <w:rPr>
                <w:sz w:val="22"/>
                <w:szCs w:val="22"/>
                <w:highlight w:val="lightGray"/>
              </w:rPr>
            </w:pPr>
            <w:r w:rsidRPr="00B93A1F">
              <w:rPr>
                <w:sz w:val="22"/>
                <w:szCs w:val="22"/>
                <w:highlight w:val="lightGray"/>
              </w:rPr>
              <w:t>No significant disability despite symptoms; able to perform all usual duties and activities.</w:t>
            </w:r>
          </w:p>
        </w:tc>
      </w:tr>
      <w:tr w:rsidR="003D3A44" w:rsidRPr="00B93A1F" w:rsidTr="003D3A44">
        <w:tc>
          <w:tcPr>
            <w:tcW w:w="1526" w:type="dxa"/>
          </w:tcPr>
          <w:p w:rsidR="003D3A44" w:rsidRPr="00B93A1F" w:rsidRDefault="003D3A44" w:rsidP="003D3A44">
            <w:pPr>
              <w:jc w:val="both"/>
              <w:rPr>
                <w:sz w:val="22"/>
                <w:szCs w:val="22"/>
                <w:highlight w:val="lightGray"/>
              </w:rPr>
            </w:pPr>
            <w:r w:rsidRPr="00B93A1F">
              <w:rPr>
                <w:sz w:val="22"/>
                <w:szCs w:val="22"/>
                <w:highlight w:val="lightGray"/>
              </w:rPr>
              <w:t>2</w:t>
            </w:r>
          </w:p>
        </w:tc>
        <w:tc>
          <w:tcPr>
            <w:tcW w:w="2410" w:type="dxa"/>
          </w:tcPr>
          <w:p w:rsidR="003D3A44" w:rsidRPr="00B93A1F" w:rsidRDefault="003D3A44" w:rsidP="003D3A44">
            <w:pPr>
              <w:rPr>
                <w:sz w:val="22"/>
                <w:szCs w:val="22"/>
                <w:highlight w:val="lightGray"/>
              </w:rPr>
            </w:pPr>
            <w:r w:rsidRPr="00B93A1F">
              <w:rPr>
                <w:sz w:val="22"/>
                <w:szCs w:val="22"/>
                <w:highlight w:val="lightGray"/>
              </w:rPr>
              <w:t>Slight Disability</w:t>
            </w:r>
          </w:p>
        </w:tc>
        <w:tc>
          <w:tcPr>
            <w:tcW w:w="5306" w:type="dxa"/>
          </w:tcPr>
          <w:p w:rsidR="003D3A44" w:rsidRPr="00B93A1F" w:rsidRDefault="003D3A44" w:rsidP="003D3A44">
            <w:pPr>
              <w:jc w:val="both"/>
              <w:rPr>
                <w:sz w:val="22"/>
                <w:szCs w:val="22"/>
                <w:highlight w:val="lightGray"/>
              </w:rPr>
            </w:pPr>
            <w:r w:rsidRPr="00B93A1F">
              <w:rPr>
                <w:sz w:val="22"/>
                <w:szCs w:val="22"/>
                <w:highlight w:val="lightGray"/>
              </w:rPr>
              <w:t>Slight disability; unable to perform all normal activities but able to look after own affairs without assistance</w:t>
            </w:r>
          </w:p>
        </w:tc>
      </w:tr>
      <w:tr w:rsidR="003D3A44" w:rsidRPr="00B93A1F" w:rsidTr="003D3A44">
        <w:tc>
          <w:tcPr>
            <w:tcW w:w="1526" w:type="dxa"/>
          </w:tcPr>
          <w:p w:rsidR="003D3A44" w:rsidRPr="00B93A1F" w:rsidRDefault="003D3A44" w:rsidP="003D3A44">
            <w:pPr>
              <w:jc w:val="both"/>
              <w:rPr>
                <w:sz w:val="22"/>
                <w:szCs w:val="22"/>
                <w:highlight w:val="lightGray"/>
              </w:rPr>
            </w:pPr>
            <w:r w:rsidRPr="00B93A1F">
              <w:rPr>
                <w:sz w:val="22"/>
                <w:szCs w:val="22"/>
                <w:highlight w:val="lightGray"/>
              </w:rPr>
              <w:t>3</w:t>
            </w:r>
          </w:p>
        </w:tc>
        <w:tc>
          <w:tcPr>
            <w:tcW w:w="2410" w:type="dxa"/>
          </w:tcPr>
          <w:p w:rsidR="003D3A44" w:rsidRPr="00B93A1F" w:rsidRDefault="003D3A44" w:rsidP="003D3A44">
            <w:pPr>
              <w:rPr>
                <w:sz w:val="22"/>
                <w:szCs w:val="22"/>
                <w:highlight w:val="lightGray"/>
              </w:rPr>
            </w:pPr>
            <w:r w:rsidRPr="00B93A1F">
              <w:rPr>
                <w:sz w:val="22"/>
                <w:szCs w:val="22"/>
                <w:highlight w:val="lightGray"/>
              </w:rPr>
              <w:t>Moderate Disability</w:t>
            </w:r>
          </w:p>
        </w:tc>
        <w:tc>
          <w:tcPr>
            <w:tcW w:w="5306" w:type="dxa"/>
          </w:tcPr>
          <w:p w:rsidR="003D3A44" w:rsidRPr="00B93A1F" w:rsidRDefault="003D3A44" w:rsidP="003D3A44">
            <w:pPr>
              <w:jc w:val="both"/>
              <w:rPr>
                <w:sz w:val="22"/>
                <w:szCs w:val="22"/>
                <w:highlight w:val="lightGray"/>
              </w:rPr>
            </w:pPr>
            <w:r w:rsidRPr="00B93A1F">
              <w:rPr>
                <w:sz w:val="22"/>
                <w:szCs w:val="22"/>
                <w:highlight w:val="lightGray"/>
              </w:rPr>
              <w:t>Moderate disability requiring some help but able to walk without assistance.</w:t>
            </w:r>
          </w:p>
        </w:tc>
      </w:tr>
      <w:tr w:rsidR="003D3A44" w:rsidRPr="00B93A1F" w:rsidTr="003D3A44">
        <w:tc>
          <w:tcPr>
            <w:tcW w:w="1526" w:type="dxa"/>
          </w:tcPr>
          <w:p w:rsidR="003D3A44" w:rsidRPr="00B93A1F" w:rsidRDefault="003D3A44" w:rsidP="003D3A44">
            <w:pPr>
              <w:jc w:val="both"/>
              <w:rPr>
                <w:sz w:val="22"/>
                <w:szCs w:val="22"/>
                <w:highlight w:val="lightGray"/>
              </w:rPr>
            </w:pPr>
            <w:r w:rsidRPr="00B93A1F">
              <w:rPr>
                <w:sz w:val="22"/>
                <w:szCs w:val="22"/>
                <w:highlight w:val="lightGray"/>
              </w:rPr>
              <w:t>4</w:t>
            </w:r>
          </w:p>
        </w:tc>
        <w:tc>
          <w:tcPr>
            <w:tcW w:w="2410" w:type="dxa"/>
          </w:tcPr>
          <w:p w:rsidR="003D3A44" w:rsidRPr="00B93A1F" w:rsidRDefault="003D3A44" w:rsidP="003D3A44">
            <w:pPr>
              <w:rPr>
                <w:sz w:val="22"/>
                <w:szCs w:val="22"/>
                <w:highlight w:val="lightGray"/>
              </w:rPr>
            </w:pPr>
            <w:r w:rsidRPr="00B93A1F">
              <w:rPr>
                <w:sz w:val="22"/>
                <w:szCs w:val="22"/>
                <w:highlight w:val="lightGray"/>
              </w:rPr>
              <w:t>Moderately Severe Disability</w:t>
            </w:r>
          </w:p>
        </w:tc>
        <w:tc>
          <w:tcPr>
            <w:tcW w:w="5306" w:type="dxa"/>
          </w:tcPr>
          <w:p w:rsidR="003D3A44" w:rsidRPr="00B93A1F" w:rsidRDefault="003D3A44" w:rsidP="003D3A44">
            <w:pPr>
              <w:jc w:val="both"/>
              <w:rPr>
                <w:sz w:val="22"/>
                <w:szCs w:val="22"/>
                <w:highlight w:val="lightGray"/>
              </w:rPr>
            </w:pPr>
            <w:r w:rsidRPr="00B93A1F">
              <w:rPr>
                <w:sz w:val="22"/>
                <w:szCs w:val="22"/>
                <w:highlight w:val="lightGray"/>
              </w:rPr>
              <w:t>Moderately severe disability; unable to walk without assistance and unable to attend to own bodily needs without assistance.</w:t>
            </w:r>
          </w:p>
        </w:tc>
      </w:tr>
      <w:tr w:rsidR="003D3A44" w:rsidRPr="00B93A1F" w:rsidTr="003D3A44">
        <w:tc>
          <w:tcPr>
            <w:tcW w:w="1526" w:type="dxa"/>
          </w:tcPr>
          <w:p w:rsidR="003D3A44" w:rsidRPr="00B93A1F" w:rsidRDefault="003D3A44" w:rsidP="003D3A44">
            <w:pPr>
              <w:jc w:val="both"/>
              <w:rPr>
                <w:sz w:val="22"/>
                <w:szCs w:val="22"/>
                <w:highlight w:val="lightGray"/>
              </w:rPr>
            </w:pPr>
            <w:r w:rsidRPr="00B93A1F">
              <w:rPr>
                <w:sz w:val="22"/>
                <w:szCs w:val="22"/>
                <w:highlight w:val="lightGray"/>
              </w:rPr>
              <w:t>5</w:t>
            </w:r>
          </w:p>
        </w:tc>
        <w:tc>
          <w:tcPr>
            <w:tcW w:w="2410" w:type="dxa"/>
          </w:tcPr>
          <w:p w:rsidR="003D3A44" w:rsidRPr="00B93A1F" w:rsidRDefault="003D3A44" w:rsidP="003D3A44">
            <w:pPr>
              <w:rPr>
                <w:sz w:val="22"/>
                <w:szCs w:val="22"/>
                <w:highlight w:val="lightGray"/>
              </w:rPr>
            </w:pPr>
            <w:r w:rsidRPr="00B93A1F">
              <w:rPr>
                <w:sz w:val="22"/>
                <w:szCs w:val="22"/>
                <w:highlight w:val="lightGray"/>
              </w:rPr>
              <w:t xml:space="preserve">Severe Disability </w:t>
            </w:r>
          </w:p>
        </w:tc>
        <w:tc>
          <w:tcPr>
            <w:tcW w:w="5306" w:type="dxa"/>
          </w:tcPr>
          <w:p w:rsidR="003D3A44" w:rsidRPr="00B93A1F" w:rsidRDefault="003D3A44" w:rsidP="003D3A44">
            <w:pPr>
              <w:keepNext/>
              <w:jc w:val="both"/>
              <w:rPr>
                <w:sz w:val="22"/>
                <w:szCs w:val="22"/>
                <w:highlight w:val="lightGray"/>
              </w:rPr>
            </w:pPr>
            <w:r w:rsidRPr="00B93A1F">
              <w:rPr>
                <w:sz w:val="22"/>
                <w:szCs w:val="22"/>
                <w:highlight w:val="lightGray"/>
              </w:rPr>
              <w:t>Severe disability; bedridden, incontinent, and requiring constant nursing care and attention.</w:t>
            </w:r>
          </w:p>
        </w:tc>
      </w:tr>
    </w:tbl>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By convention mRS states 0-2 are categorised as ‘independent’ states, and states 3-5 as ‘dependent’ states. Of those with mRS states recorded at 24 months, 74.1% of those living after a stroke were in an independent state, and 25.9% were in a dependent state, as indicated in Figure </w:t>
      </w:r>
      <w:r w:rsidR="00341BE4" w:rsidRPr="00B93A1F">
        <w:rPr>
          <w:sz w:val="22"/>
          <w:szCs w:val="22"/>
          <w:highlight w:val="lightGray"/>
        </w:rPr>
        <w:t>8</w:t>
      </w:r>
      <w:r w:rsidRPr="00B93A1F">
        <w:rPr>
          <w:sz w:val="22"/>
          <w:szCs w:val="22"/>
          <w:highlight w:val="lightGray"/>
        </w:rPr>
        <w:t>.</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8</w:t>
      </w:r>
      <w:r w:rsidRPr="00B93A1F">
        <w:rPr>
          <w:b/>
          <w:sz w:val="22"/>
          <w:szCs w:val="22"/>
          <w:highlight w:val="lightGray"/>
        </w:rPr>
        <w:t>:</w:t>
      </w:r>
      <w:r w:rsidRPr="00B93A1F">
        <w:rPr>
          <w:b/>
          <w:sz w:val="22"/>
          <w:szCs w:val="22"/>
          <w:highlight w:val="lightGray"/>
        </w:rPr>
        <w:tab/>
        <w:t xml:space="preserve">Distribution of stroke outcomes at 24 months (survivors at 24 months only) </w:t>
      </w:r>
    </w:p>
    <w:p w:rsidR="003D3A44" w:rsidRPr="00B93A1F" w:rsidRDefault="003D3A44" w:rsidP="003D3A44">
      <w:pPr>
        <w:keepNext/>
        <w:spacing w:line="360" w:lineRule="auto"/>
        <w:jc w:val="both"/>
        <w:rPr>
          <w:sz w:val="22"/>
          <w:szCs w:val="22"/>
          <w:highlight w:val="lightGray"/>
        </w:rPr>
      </w:pPr>
      <w:r w:rsidRPr="00B93A1F">
        <w:rPr>
          <w:noProof/>
          <w:sz w:val="22"/>
          <w:szCs w:val="22"/>
          <w:highlight w:val="lightGray"/>
        </w:rPr>
        <w:drawing>
          <wp:inline distT="0" distB="0" distL="0" distR="0">
            <wp:extent cx="5426075" cy="3627120"/>
            <wp:effectExtent l="19050" t="0" r="317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5426075" cy="3627120"/>
                    </a:xfrm>
                    <a:prstGeom prst="rect">
                      <a:avLst/>
                    </a:prstGeom>
                    <a:noFill/>
                  </pic:spPr>
                </pic:pic>
              </a:graphicData>
            </a:graphic>
          </wp:inline>
        </w:drawing>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Uncertainty in the proportion of patients who survive a stroke was represented using a Binomial distribution. As it is required for the accurate calculation of utility multipliers associated with dependent and independent states, the proportion of patients in each of the six mRS outcome states was used to parameterise a Dirichlet distribution in order to represent uncertainty in the distribution of non-dead outcome states following a stroke. These values were then converted back into estimated proportions of those alive in dependent and independent states following stroke. Results from the two state (dead/alive) Binomial simulation and the six state (mRS 0-6) Dirichlet simulation were used to estimate uncertainty in the proportions of patient outcomes following stroke in the three mutually exclusive categories: ‘Dead’, ‘Dependent Stroke’, and ‘Independent Stroke’. The estimated proportions, together with 95% CrIs, are shown in Table 3</w:t>
      </w:r>
      <w:r w:rsidR="00341BE4" w:rsidRPr="00B93A1F">
        <w:rPr>
          <w:sz w:val="22"/>
          <w:szCs w:val="22"/>
          <w:highlight w:val="lightGray"/>
        </w:rPr>
        <w:t>3</w:t>
      </w:r>
      <w:r w:rsidRPr="00B93A1F">
        <w:rPr>
          <w:sz w:val="22"/>
          <w:szCs w:val="22"/>
          <w:highlight w:val="lightGray"/>
        </w:rPr>
        <w:t xml:space="preserve"> and graphically in Figure </w:t>
      </w:r>
      <w:r w:rsidR="00341BE4" w:rsidRPr="00B93A1F">
        <w:rPr>
          <w:sz w:val="22"/>
          <w:szCs w:val="22"/>
          <w:highlight w:val="lightGray"/>
        </w:rPr>
        <w:t>9</w:t>
      </w:r>
      <w:r w:rsidRPr="00B93A1F">
        <w:rPr>
          <w:sz w:val="22"/>
          <w:szCs w:val="22"/>
          <w:highlight w:val="lightGray"/>
        </w:rPr>
        <w:t>.</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Table 3</w:t>
      </w:r>
      <w:r w:rsidR="00341BE4" w:rsidRPr="00B93A1F">
        <w:rPr>
          <w:b/>
          <w:sz w:val="22"/>
          <w:szCs w:val="22"/>
          <w:highlight w:val="lightGray"/>
        </w:rPr>
        <w:t>3</w:t>
      </w:r>
      <w:r w:rsidRPr="00B93A1F">
        <w:rPr>
          <w:b/>
          <w:sz w:val="22"/>
          <w:szCs w:val="22"/>
          <w:highlight w:val="lightGray"/>
        </w:rPr>
        <w:t>:</w:t>
      </w:r>
      <w:r w:rsidRPr="00B93A1F">
        <w:rPr>
          <w:b/>
          <w:sz w:val="22"/>
          <w:szCs w:val="22"/>
          <w:highlight w:val="lightGray"/>
        </w:rPr>
        <w:tab/>
        <w:t>Estimated proportions of patient states following a stroke</w:t>
      </w:r>
    </w:p>
    <w:tbl>
      <w:tblPr>
        <w:tblStyle w:val="TableGrid"/>
        <w:tblW w:w="0" w:type="auto"/>
        <w:tblLook w:val="04A0" w:firstRow="1" w:lastRow="0" w:firstColumn="1" w:lastColumn="0" w:noHBand="0" w:noVBand="1"/>
      </w:tblPr>
      <w:tblGrid>
        <w:gridCol w:w="1526"/>
        <w:gridCol w:w="1843"/>
        <w:gridCol w:w="1559"/>
      </w:tblGrid>
      <w:tr w:rsidR="003D3A44" w:rsidRPr="00B93A1F" w:rsidTr="003D3A44">
        <w:tc>
          <w:tcPr>
            <w:tcW w:w="1526"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State</w:t>
            </w:r>
          </w:p>
        </w:tc>
        <w:tc>
          <w:tcPr>
            <w:tcW w:w="1843"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Central Estimate</w:t>
            </w:r>
          </w:p>
        </w:tc>
        <w:tc>
          <w:tcPr>
            <w:tcW w:w="1559"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95% intervals</w:t>
            </w:r>
          </w:p>
        </w:tc>
      </w:tr>
      <w:tr w:rsidR="003D3A44" w:rsidRPr="00B93A1F" w:rsidTr="003D3A44">
        <w:tc>
          <w:tcPr>
            <w:tcW w:w="1526"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Dead</w:t>
            </w:r>
          </w:p>
        </w:tc>
        <w:tc>
          <w:tcPr>
            <w:tcW w:w="184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25</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23 to 0.27</w:t>
            </w:r>
          </w:p>
        </w:tc>
      </w:tr>
      <w:tr w:rsidR="003D3A44" w:rsidRPr="00B93A1F" w:rsidTr="003D3A44">
        <w:tc>
          <w:tcPr>
            <w:tcW w:w="1526"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Independent</w:t>
            </w:r>
          </w:p>
        </w:tc>
        <w:tc>
          <w:tcPr>
            <w:tcW w:w="184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56</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52 to 0.59</w:t>
            </w:r>
          </w:p>
        </w:tc>
      </w:tr>
      <w:tr w:rsidR="003D3A44" w:rsidRPr="00B93A1F" w:rsidTr="003D3A44">
        <w:tc>
          <w:tcPr>
            <w:tcW w:w="1526"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Dependent</w:t>
            </w:r>
          </w:p>
        </w:tc>
        <w:tc>
          <w:tcPr>
            <w:tcW w:w="184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19</w:t>
            </w:r>
          </w:p>
        </w:tc>
        <w:tc>
          <w:tcPr>
            <w:tcW w:w="1559" w:type="dxa"/>
          </w:tcPr>
          <w:p w:rsidR="003D3A44" w:rsidRPr="00B93A1F" w:rsidRDefault="003D3A44" w:rsidP="003D3A44">
            <w:pPr>
              <w:keepNext/>
              <w:spacing w:line="360" w:lineRule="auto"/>
              <w:jc w:val="both"/>
              <w:rPr>
                <w:sz w:val="22"/>
                <w:szCs w:val="22"/>
                <w:highlight w:val="lightGray"/>
              </w:rPr>
            </w:pPr>
            <w:r w:rsidRPr="00B93A1F">
              <w:rPr>
                <w:sz w:val="22"/>
                <w:szCs w:val="22"/>
                <w:highlight w:val="lightGray"/>
              </w:rPr>
              <w:t>0.16 to 0.23</w:t>
            </w:r>
          </w:p>
        </w:tc>
      </w:tr>
    </w:tbl>
    <w:p w:rsidR="003D3A44" w:rsidRPr="00B93A1F" w:rsidRDefault="003D3A44" w:rsidP="003D3A44">
      <w:pPr>
        <w:pStyle w:val="Heading4"/>
        <w:spacing w:line="360" w:lineRule="auto"/>
        <w:rPr>
          <w:rFonts w:ascii="Times New Roman" w:hAnsi="Times New Roman" w:cs="Times New Roman"/>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9</w:t>
      </w:r>
      <w:r w:rsidRPr="00B93A1F">
        <w:rPr>
          <w:b/>
          <w:sz w:val="22"/>
          <w:szCs w:val="22"/>
          <w:highlight w:val="lightGray"/>
        </w:rPr>
        <w:t>:</w:t>
      </w:r>
      <w:r w:rsidRPr="00B93A1F">
        <w:rPr>
          <w:b/>
          <w:sz w:val="22"/>
          <w:szCs w:val="22"/>
          <w:highlight w:val="lightGray"/>
        </w:rPr>
        <w:tab/>
        <w:t>The estimated distribution of pa</w:t>
      </w:r>
      <w:r w:rsidR="00341BE4" w:rsidRPr="00B93A1F">
        <w:rPr>
          <w:b/>
          <w:sz w:val="22"/>
          <w:szCs w:val="22"/>
          <w:highlight w:val="lightGray"/>
        </w:rPr>
        <w:t>tients 24 months after a stroke</w:t>
      </w:r>
    </w:p>
    <w:p w:rsidR="003D3A44" w:rsidRPr="00B93A1F" w:rsidRDefault="003D3A44" w:rsidP="003D3A44">
      <w:pPr>
        <w:spacing w:line="360" w:lineRule="auto"/>
        <w:rPr>
          <w:sz w:val="22"/>
          <w:szCs w:val="22"/>
          <w:highlight w:val="lightGray"/>
        </w:rPr>
      </w:pPr>
      <w:r w:rsidRPr="00B93A1F">
        <w:rPr>
          <w:noProof/>
          <w:sz w:val="22"/>
          <w:szCs w:val="22"/>
          <w:highlight w:val="lightGray"/>
        </w:rPr>
        <w:drawing>
          <wp:inline distT="0" distB="0" distL="0" distR="0">
            <wp:extent cx="5038311" cy="4627659"/>
            <wp:effectExtent l="19050" t="0" r="0" b="0"/>
            <wp:docPr id="18" name="Picture 7" descr="Outcome_probs_following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come_probs_following_stroke.jpeg"/>
                    <pic:cNvPicPr/>
                  </pic:nvPicPr>
                  <pic:blipFill>
                    <a:blip r:embed="rId22" cstate="print"/>
                    <a:srcRect t="8057"/>
                    <a:stretch>
                      <a:fillRect/>
                    </a:stretch>
                  </pic:blipFill>
                  <pic:spPr>
                    <a:xfrm>
                      <a:off x="0" y="0"/>
                      <a:ext cx="5038311" cy="4627659"/>
                    </a:xfrm>
                    <a:prstGeom prst="rect">
                      <a:avLst/>
                    </a:prstGeom>
                  </pic:spPr>
                </pic:pic>
              </a:graphicData>
            </a:graphic>
          </wp:inline>
        </w:drawing>
      </w:r>
    </w:p>
    <w:p w:rsidR="003D3A44" w:rsidRPr="00B93A1F" w:rsidRDefault="003D3A44" w:rsidP="003D3A44">
      <w:pPr>
        <w:rPr>
          <w:sz w:val="22"/>
          <w:szCs w:val="22"/>
          <w:highlight w:val="lightGray"/>
        </w:rPr>
      </w:pPr>
      <w:r w:rsidRPr="00B93A1F">
        <w:rPr>
          <w:sz w:val="22"/>
          <w:szCs w:val="22"/>
          <w:highlight w:val="lightGray"/>
        </w:rPr>
        <w:br w:type="page"/>
      </w:r>
    </w:p>
    <w:p w:rsidR="003D3A44" w:rsidRPr="00B93A1F" w:rsidRDefault="003D3A44" w:rsidP="0085086B">
      <w:pPr>
        <w:spacing w:line="360" w:lineRule="auto"/>
        <w:outlineLvl w:val="0"/>
        <w:rPr>
          <w:sz w:val="22"/>
          <w:szCs w:val="22"/>
          <w:highlight w:val="lightGray"/>
        </w:rPr>
      </w:pPr>
      <w:r w:rsidRPr="00B93A1F">
        <w:rPr>
          <w:sz w:val="22"/>
          <w:szCs w:val="22"/>
          <w:highlight w:val="lightGray"/>
        </w:rPr>
        <w:t>6.2.</w:t>
      </w:r>
      <w:r w:rsidR="00B937D2" w:rsidRPr="00B93A1F">
        <w:rPr>
          <w:sz w:val="22"/>
          <w:szCs w:val="22"/>
          <w:highlight w:val="lightGray"/>
        </w:rPr>
        <w:t>8</w:t>
      </w:r>
      <w:r w:rsidRPr="00B93A1F">
        <w:rPr>
          <w:sz w:val="22"/>
          <w:szCs w:val="22"/>
          <w:highlight w:val="lightGray"/>
        </w:rPr>
        <w:t xml:space="preserve">.2 </w:t>
      </w:r>
      <w:r w:rsidRPr="00B93A1F">
        <w:rPr>
          <w:sz w:val="22"/>
          <w:szCs w:val="22"/>
          <w:highlight w:val="lightGray"/>
        </w:rPr>
        <w:tab/>
        <w:t>The effect of a stroke on a patient’s utility</w:t>
      </w:r>
    </w:p>
    <w:p w:rsidR="003D3A44" w:rsidRPr="00B93A1F" w:rsidRDefault="003D3A44" w:rsidP="0085086B">
      <w:pPr>
        <w:pStyle w:val="Heading3"/>
        <w:spacing w:before="0" w:after="0" w:line="360" w:lineRule="auto"/>
        <w:jc w:val="both"/>
        <w:rPr>
          <w:rFonts w:ascii="Times New Roman" w:eastAsiaTheme="minorEastAsia" w:hAnsi="Times New Roman" w:cs="Times New Roman"/>
          <w:b w:val="0"/>
          <w:bCs w:val="0"/>
          <w:sz w:val="22"/>
          <w:szCs w:val="22"/>
          <w:highlight w:val="lightGray"/>
        </w:rPr>
      </w:pPr>
      <w:r w:rsidRPr="00B93A1F">
        <w:rPr>
          <w:rFonts w:ascii="Times New Roman" w:eastAsiaTheme="minorEastAsia" w:hAnsi="Times New Roman" w:cs="Times New Roman"/>
          <w:b w:val="0"/>
          <w:bCs w:val="0"/>
          <w:sz w:val="22"/>
          <w:szCs w:val="22"/>
          <w:highlight w:val="lightGray"/>
        </w:rPr>
        <w:t>The utilities associated with independent and dependent states following strokes were estimated from the same data set used to determine the outcome following stroke.</w:t>
      </w:r>
      <w:r w:rsidR="00FC2DC5" w:rsidRPr="00B93A1F">
        <w:rPr>
          <w:rFonts w:ascii="Times New Roman" w:eastAsiaTheme="minorEastAsia" w:hAnsi="Times New Roman" w:cs="Times New Roman"/>
          <w:b w:val="0"/>
          <w:bCs w:val="0"/>
          <w:sz w:val="22"/>
          <w:szCs w:val="22"/>
          <w:highlight w:val="lightGray"/>
        </w:rPr>
        <w:fldChar w:fldCharType="begin"/>
      </w:r>
      <w:r w:rsidR="00C555BF" w:rsidRPr="00B93A1F">
        <w:rPr>
          <w:rFonts w:ascii="Times New Roman" w:eastAsiaTheme="minorEastAsia" w:hAnsi="Times New Roman" w:cs="Times New Roman"/>
          <w:b w:val="0"/>
          <w:bCs w:val="0"/>
          <w:sz w:val="22"/>
          <w:szCs w:val="22"/>
          <w:highlight w:val="lightGray"/>
        </w:rPr>
        <w:instrText xml:space="preserve"> ADDIN REFMGR.CITE &lt;Refman&gt;&lt;Cite&gt;&lt;Author&gt;Rivero-Arias&lt;/Author&gt;&lt;Year&gt;2010&lt;/Year&gt;&lt;RecNum&gt;63&lt;/RecNum&gt;&lt;IDText&gt;Mapping the Modified Rankin Scale (mRS) Measurement into the Generic EuroQol (EQ-5D) Health Outcome&lt;/IDText&gt;&lt;MDL Ref_Type="Journal"&gt;&lt;Ref_Type&gt;Journal&lt;/Ref_Type&gt;&lt;Ref_ID&gt;63&lt;/Ref_ID&gt;&lt;Title_Primary&gt;Mapping the Modified Rankin Scale (mRS) Measurement into the Generic EuroQol (EQ-5D) Health Outcome&lt;/Title_Primary&gt;&lt;Authors_Primary&gt;Rivero-Arias,O.&lt;/Authors_Primary&gt;&lt;Authors_Primary&gt;Ouellet,M.&lt;/Authors_Primary&gt;&lt;Authors_Primary&gt;Gray,A.&lt;/Authors_Primary&gt;&lt;Authors_Primary&gt;Wolstenholme,J.&lt;/Authors_Primary&gt;&lt;Authors_Primary&gt;Rothwell,P.&lt;/Authors_Primary&gt;&lt;Authors_Primary&gt;Luengo-Fernandez,R.&lt;/Authors_Primary&gt;&lt;Date_Primary&gt;2010&lt;/Date_Primary&gt;&lt;Keywords&gt;andy&lt;/Keywords&gt;&lt;Keywords&gt;- 5&lt;/Keywords&gt;&lt;Keywords&gt;measurement&lt;/Keywords&gt;&lt;Keywords&gt;health&lt;/Keywords&gt;&lt;Keywords&gt;economics&lt;/Keywords&gt;&lt;Keywords&gt;article&lt;/Keywords&gt;&lt;Keywords&gt;Methods&lt;/Keywords&gt;&lt;Keywords&gt;information&lt;/Keywords&gt;&lt;Keywords&gt;stroke&lt;/Keywords&gt;&lt;Keywords&gt;transient ischemic attack&lt;/Keywords&gt;&lt;Keywords&gt;patient&lt;/Keywords&gt;&lt;Keywords&gt;study&lt;/Keywords&gt;&lt;Keywords&gt;performance&lt;/Keywords&gt;&lt;Keywords&gt;model&lt;/Keywords&gt;&lt;Keywords&gt;confidence interval&lt;/Keywords&gt;&lt;Keywords&gt;Disease&lt;/Keywords&gt;&lt;Keywords&gt;United Kingdom&lt;/Keywords&gt;&lt;Reprint&gt;Not in File&lt;/Reprint&gt;&lt;Start_Page&gt;341&lt;/Start_Page&gt;&lt;End_Page&gt;354&lt;/End_Page&gt;&lt;Periodical&gt;Medical Decision Making&lt;/Periodical&gt;&lt;Volume&gt;30&lt;/Volume&gt;&lt;Issue&gt;3&lt;/Issue&gt;&lt;ISSN_ISBN&gt;- 0272-989X&lt;/ISSN_ISBN&gt;&lt;Web_URL&gt;&lt;u&gt;http://mdm.sagepub.com/content/30/3/341.abstract&lt;/u&gt;&lt;/Web_URL&gt;&lt;ZZ_JournalFull&gt;&lt;f name="System"&gt;Medical Decision Making&lt;/f&gt;&lt;/ZZ_JournalFull&gt;&lt;ZZ_WorkformID&gt;1&lt;/ZZ_WorkformID&gt;&lt;/MDL&gt;&lt;/Cite&gt;&lt;/Refman&gt;</w:instrText>
      </w:r>
      <w:r w:rsidR="00FC2DC5" w:rsidRPr="00B93A1F">
        <w:rPr>
          <w:rFonts w:ascii="Times New Roman" w:eastAsiaTheme="minorEastAsia" w:hAnsi="Times New Roman" w:cs="Times New Roman"/>
          <w:b w:val="0"/>
          <w:bCs w:val="0"/>
          <w:sz w:val="22"/>
          <w:szCs w:val="22"/>
          <w:highlight w:val="lightGray"/>
        </w:rPr>
        <w:fldChar w:fldCharType="separate"/>
      </w:r>
      <w:r w:rsidR="005A1380" w:rsidRPr="00B93A1F">
        <w:rPr>
          <w:rFonts w:ascii="Times New Roman" w:eastAsiaTheme="minorEastAsia" w:hAnsi="Times New Roman" w:cs="Times New Roman"/>
          <w:b w:val="0"/>
          <w:bCs w:val="0"/>
          <w:noProof/>
          <w:sz w:val="22"/>
          <w:szCs w:val="22"/>
          <w:highlight w:val="lightGray"/>
          <w:vertAlign w:val="superscript"/>
        </w:rPr>
        <w:t>156</w:t>
      </w:r>
      <w:r w:rsidR="00FC2DC5" w:rsidRPr="00B93A1F">
        <w:rPr>
          <w:rFonts w:ascii="Times New Roman" w:eastAsiaTheme="minorEastAsia" w:hAnsi="Times New Roman" w:cs="Times New Roman"/>
          <w:b w:val="0"/>
          <w:bCs w:val="0"/>
          <w:sz w:val="22"/>
          <w:szCs w:val="22"/>
          <w:highlight w:val="lightGray"/>
        </w:rPr>
        <w:fldChar w:fldCharType="end"/>
      </w:r>
      <w:r w:rsidRPr="00B93A1F">
        <w:rPr>
          <w:rFonts w:ascii="Times New Roman" w:eastAsiaTheme="minorEastAsia" w:hAnsi="Times New Roman" w:cs="Times New Roman"/>
          <w:b w:val="0"/>
          <w:bCs w:val="0"/>
          <w:sz w:val="22"/>
          <w:szCs w:val="22"/>
          <w:highlight w:val="lightGray"/>
        </w:rPr>
        <w:t xml:space="preserve"> </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Utility multipliers following a stroke were estimated from data which presented EQ-5D mapped utility estimates for the utility associated with each of the six modified Rankin Scale (mRS) scores. As the mildest of these categories, mRS 0, is a full recovery, this is assumed to represent baseline patient utility. Multipliers for mRS 1-5 were thus calculated by dividing utility estimates of these worse states by the utility estimates of mRS 0. Uncertainty in both nominators and denominators were estimated using a simulation approach, with 10,000 random draws from EQ-5D estimates of each of the states mRS 1-5 divided by 10,000 random draws from the EQ-5D estimates for state mRS 0.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In order to derive estimates of the utility multiplier associated with both dependent and independent strokes, the proportion of each of the constituent mRS states within the dependent and independent stroke category needs to be estimated. Uncertainty in our knowledge of these proportions thus also needs to be represented. This is done as follows:</w:t>
      </w:r>
    </w:p>
    <w:p w:rsidR="003D3A44" w:rsidRPr="00B93A1F" w:rsidRDefault="003D3A44" w:rsidP="003D3A44">
      <w:pPr>
        <w:pStyle w:val="ListParagraph"/>
        <w:numPr>
          <w:ilvl w:val="0"/>
          <w:numId w:val="12"/>
        </w:numPr>
        <w:spacing w:after="200" w:line="360" w:lineRule="auto"/>
        <w:jc w:val="both"/>
        <w:rPr>
          <w:sz w:val="22"/>
          <w:szCs w:val="22"/>
          <w:highlight w:val="lightGray"/>
        </w:rPr>
      </w:pPr>
      <w:r w:rsidRPr="00B93A1F">
        <w:rPr>
          <w:sz w:val="22"/>
          <w:szCs w:val="22"/>
          <w:highlight w:val="lightGray"/>
        </w:rPr>
        <w:t>Sample from a Dirichlet distribution with all six mRS states (as detailed in 6.2.7.1);</w:t>
      </w:r>
    </w:p>
    <w:p w:rsidR="003D3A44" w:rsidRPr="00B93A1F" w:rsidRDefault="003D3A44" w:rsidP="003D3A44">
      <w:pPr>
        <w:pStyle w:val="ListParagraph"/>
        <w:numPr>
          <w:ilvl w:val="0"/>
          <w:numId w:val="12"/>
        </w:numPr>
        <w:spacing w:after="200" w:line="360" w:lineRule="auto"/>
        <w:jc w:val="both"/>
        <w:rPr>
          <w:sz w:val="22"/>
          <w:szCs w:val="22"/>
          <w:highlight w:val="lightGray"/>
        </w:rPr>
      </w:pPr>
      <w:r w:rsidRPr="00B93A1F">
        <w:rPr>
          <w:sz w:val="22"/>
          <w:szCs w:val="22"/>
          <w:highlight w:val="lightGray"/>
        </w:rPr>
        <w:t>Divide the six states into the independent stroke category (mRS 0-2) and dependent stroke category (mRS 3-5);</w:t>
      </w:r>
    </w:p>
    <w:p w:rsidR="003D3A44" w:rsidRPr="00B93A1F" w:rsidRDefault="003D3A44" w:rsidP="003D3A44">
      <w:pPr>
        <w:pStyle w:val="ListParagraph"/>
        <w:numPr>
          <w:ilvl w:val="0"/>
          <w:numId w:val="12"/>
        </w:numPr>
        <w:spacing w:after="200" w:line="360" w:lineRule="auto"/>
        <w:jc w:val="both"/>
        <w:rPr>
          <w:sz w:val="22"/>
          <w:szCs w:val="22"/>
          <w:highlight w:val="lightGray"/>
        </w:rPr>
      </w:pPr>
      <w:r w:rsidRPr="00B93A1F">
        <w:rPr>
          <w:sz w:val="22"/>
          <w:szCs w:val="22"/>
          <w:highlight w:val="lightGray"/>
        </w:rPr>
        <w:t>Calculate the relative proportion of mRS states 0-2 within the independent stroke category, and relative proportion of  mRS states 3-5 within the dependent stroke category;</w:t>
      </w:r>
    </w:p>
    <w:p w:rsidR="003D3A44" w:rsidRPr="00B93A1F" w:rsidRDefault="003D3A44" w:rsidP="003D3A44">
      <w:pPr>
        <w:pStyle w:val="ListParagraph"/>
        <w:numPr>
          <w:ilvl w:val="0"/>
          <w:numId w:val="12"/>
        </w:numPr>
        <w:spacing w:after="200" w:line="360" w:lineRule="auto"/>
        <w:jc w:val="both"/>
        <w:rPr>
          <w:sz w:val="22"/>
          <w:szCs w:val="22"/>
          <w:highlight w:val="lightGray"/>
        </w:rPr>
      </w:pPr>
      <w:r w:rsidRPr="00B93A1F">
        <w:rPr>
          <w:sz w:val="22"/>
          <w:szCs w:val="22"/>
          <w:highlight w:val="lightGray"/>
        </w:rPr>
        <w:t>Weight utility multiplier estimates of mRS states 0, 1, and 2 in proportion to these states’ relative prevalence within the independent stroke category; and weight utility multiplier estimates of mRS states 3, 4, and 5 in proportion to these states’ relative prevalence within the dependent stroke category.</w:t>
      </w:r>
    </w:p>
    <w:p w:rsidR="003D3A44" w:rsidRPr="00B93A1F" w:rsidRDefault="003D3A44" w:rsidP="003D3A44">
      <w:pPr>
        <w:spacing w:line="360" w:lineRule="auto"/>
        <w:jc w:val="both"/>
        <w:rPr>
          <w:sz w:val="22"/>
          <w:szCs w:val="22"/>
          <w:highlight w:val="lightGray"/>
        </w:rPr>
      </w:pPr>
      <w:r w:rsidRPr="00B93A1F">
        <w:rPr>
          <w:sz w:val="22"/>
          <w:szCs w:val="22"/>
          <w:highlight w:val="lightGray"/>
        </w:rPr>
        <w:t>As our interest is in the mean utility multiplier for dependent and independent stroke multipliers, the mean values of 10,000 bootstraps of the distributions produced were then calculated in order to estimate both the means and uncertainty around the means. The mean utility multipliers produced are shown in Table 3</w:t>
      </w:r>
      <w:r w:rsidR="00341BE4" w:rsidRPr="00B93A1F">
        <w:rPr>
          <w:sz w:val="22"/>
          <w:szCs w:val="22"/>
          <w:highlight w:val="lightGray"/>
        </w:rPr>
        <w:t>4</w:t>
      </w:r>
      <w:r w:rsidRPr="00B93A1F">
        <w:rPr>
          <w:sz w:val="22"/>
          <w:szCs w:val="22"/>
          <w:highlight w:val="lightGray"/>
        </w:rPr>
        <w:t xml:space="preserve">.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Table 3</w:t>
      </w:r>
      <w:r w:rsidR="00341BE4" w:rsidRPr="00B93A1F">
        <w:rPr>
          <w:b/>
          <w:sz w:val="22"/>
          <w:szCs w:val="22"/>
          <w:highlight w:val="lightGray"/>
        </w:rPr>
        <w:t>4</w:t>
      </w:r>
      <w:r w:rsidRPr="00B93A1F">
        <w:rPr>
          <w:b/>
          <w:sz w:val="22"/>
          <w:szCs w:val="22"/>
          <w:highlight w:val="lightGray"/>
        </w:rPr>
        <w:t>:</w:t>
      </w:r>
      <w:r w:rsidRPr="00B93A1F">
        <w:rPr>
          <w:b/>
          <w:sz w:val="22"/>
          <w:szCs w:val="22"/>
          <w:highlight w:val="lightGray"/>
        </w:rPr>
        <w:tab/>
        <w:t>The estimated utility multipliers following a non-fatal stroke</w:t>
      </w:r>
    </w:p>
    <w:tbl>
      <w:tblPr>
        <w:tblStyle w:val="TableGrid"/>
        <w:tblW w:w="0" w:type="auto"/>
        <w:tblLook w:val="04A0" w:firstRow="1" w:lastRow="0" w:firstColumn="1" w:lastColumn="0" w:noHBand="0" w:noVBand="1"/>
      </w:tblPr>
      <w:tblGrid>
        <w:gridCol w:w="2235"/>
        <w:gridCol w:w="3402"/>
      </w:tblGrid>
      <w:tr w:rsidR="003D3A44" w:rsidRPr="00B93A1F" w:rsidTr="003D3A44">
        <w:tc>
          <w:tcPr>
            <w:tcW w:w="2235"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Category</w:t>
            </w:r>
          </w:p>
        </w:tc>
        <w:tc>
          <w:tcPr>
            <w:tcW w:w="3402"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Central utility estimate (95% CrIs)</w:t>
            </w:r>
          </w:p>
        </w:tc>
      </w:tr>
      <w:tr w:rsidR="003D3A44" w:rsidRPr="00B93A1F" w:rsidTr="003D3A44">
        <w:tc>
          <w:tcPr>
            <w:tcW w:w="22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Independent State</w:t>
            </w:r>
          </w:p>
        </w:tc>
        <w:tc>
          <w:tcPr>
            <w:tcW w:w="3402"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822 (0.819 to 0.824)</w:t>
            </w:r>
          </w:p>
        </w:tc>
      </w:tr>
      <w:tr w:rsidR="003D3A44" w:rsidRPr="00B93A1F" w:rsidTr="003D3A44">
        <w:tc>
          <w:tcPr>
            <w:tcW w:w="22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Dependent State</w:t>
            </w:r>
          </w:p>
        </w:tc>
        <w:tc>
          <w:tcPr>
            <w:tcW w:w="3402" w:type="dxa"/>
          </w:tcPr>
          <w:p w:rsidR="003D3A44" w:rsidRPr="00B93A1F" w:rsidRDefault="003D3A44" w:rsidP="003D3A44">
            <w:pPr>
              <w:keepNext/>
              <w:spacing w:line="360" w:lineRule="auto"/>
              <w:jc w:val="both"/>
              <w:rPr>
                <w:sz w:val="22"/>
                <w:szCs w:val="22"/>
                <w:highlight w:val="lightGray"/>
              </w:rPr>
            </w:pPr>
            <w:r w:rsidRPr="00B93A1F">
              <w:rPr>
                <w:sz w:val="22"/>
                <w:szCs w:val="22"/>
                <w:highlight w:val="lightGray"/>
              </w:rPr>
              <w:t>0.482 (0.477 to 0.487)</w:t>
            </w:r>
          </w:p>
        </w:tc>
      </w:tr>
    </w:tbl>
    <w:p w:rsidR="003D3A44" w:rsidRPr="00B93A1F" w:rsidRDefault="003D3A44" w:rsidP="003D3A44">
      <w:pPr>
        <w:spacing w:line="360" w:lineRule="auto"/>
        <w:rPr>
          <w:rFonts w:eastAsiaTheme="minorEastAsia"/>
          <w:sz w:val="22"/>
          <w:szCs w:val="22"/>
          <w:highlight w:val="lightGray"/>
        </w:rPr>
      </w:pPr>
    </w:p>
    <w:p w:rsidR="003D3A44" w:rsidRPr="00B93A1F" w:rsidRDefault="003D3A44" w:rsidP="003D3A44">
      <w:pPr>
        <w:spacing w:line="360" w:lineRule="auto"/>
        <w:rPr>
          <w:rFonts w:eastAsiaTheme="minorEastAsia"/>
          <w:sz w:val="22"/>
          <w:szCs w:val="22"/>
          <w:highlight w:val="lightGray"/>
        </w:rPr>
      </w:pPr>
      <w:r w:rsidRPr="00B93A1F">
        <w:rPr>
          <w:rFonts w:eastAsiaTheme="minorEastAsia"/>
          <w:sz w:val="22"/>
          <w:szCs w:val="22"/>
          <w:highlight w:val="lightGray"/>
        </w:rPr>
        <w:t>For simplicity, it was assumed that patients who have a fatal stroke accrued no further QALYs. This is a limitation as not all patients would have died instantly, however, data were not identified that could be used to accurately populate this parameter.</w:t>
      </w:r>
    </w:p>
    <w:p w:rsidR="003D3A44" w:rsidRPr="00B93A1F" w:rsidRDefault="003D3A44" w:rsidP="003D3A44">
      <w:pPr>
        <w:pStyle w:val="Heading4"/>
        <w:spacing w:line="360" w:lineRule="auto"/>
        <w:rPr>
          <w:rFonts w:ascii="Times New Roman" w:hAnsi="Times New Roman" w:cs="Times New Roman"/>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omparison with previous utility multiplier estimates</w:t>
      </w:r>
    </w:p>
    <w:p w:rsidR="003D3A44" w:rsidRPr="00B93A1F" w:rsidRDefault="003D3A44" w:rsidP="003D3A44">
      <w:pPr>
        <w:spacing w:line="360" w:lineRule="auto"/>
        <w:jc w:val="both"/>
        <w:rPr>
          <w:sz w:val="22"/>
          <w:szCs w:val="22"/>
          <w:highlight w:val="lightGray"/>
        </w:rPr>
      </w:pPr>
      <w:r w:rsidRPr="00B93A1F">
        <w:rPr>
          <w:sz w:val="22"/>
          <w:szCs w:val="22"/>
          <w:highlight w:val="lightGray"/>
        </w:rPr>
        <w:t>Our estimated utility multipliers are very similar to those presented in Dorman et al.,</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Dorman&lt;/Author&gt;&lt;Year&gt;2000&lt;/Year&gt;&lt;RecNum&gt;34&lt;/RecNum&gt;&lt;IDText&gt;Are the modified &amp;quot;simple questions&amp;quot; a valid and reliable measure of health related quality of life after stroke?&lt;/IDText&gt;&lt;MDL Ref_Type="Journal"&gt;&lt;Ref_Type&gt;Journal&lt;/Ref_Type&gt;&lt;Ref_ID&gt;34&lt;/Ref_ID&gt;&lt;Title_Primary&gt;Are the modified &amp;quot;simple questions&amp;quot; a valid and reliable measure of health related quality of life after stroke?&lt;/Title_Primary&gt;&lt;Authors_Primary&gt;Dorman,P.&lt;/Authors_Primary&gt;&lt;Authors_Primary&gt;Dennis,M.&lt;/Authors_Primary&gt;&lt;Authors_Primary&gt;Sandercock,P.&lt;/Authors_Primary&gt;&lt;Date_Primary&gt;2000&lt;/Date_Primary&gt;&lt;Keywords&gt;health&lt;/Keywords&gt;&lt;Keywords&gt;quality of life&lt;/Keywords&gt;&lt;Keywords&gt;life&lt;/Keywords&gt;&lt;Keywords&gt;stroke&lt;/Keywords&gt;&lt;Reprint&gt;Not in File&lt;/Reprint&gt;&lt;Start_Page&gt;487&lt;/Start_Page&gt;&lt;End_Page&gt;493&lt;/End_Page&gt;&lt;Periodical&gt;J Neurol Neurosurg Psychiatry&lt;/Periodical&gt;&lt;Volume&gt;69&lt;/Volume&gt;&lt;Issue&gt;4&lt;/Issue&gt;&lt;ZZ_JournalFull&gt;&lt;f name="System"&gt;J Neurol Neurosurg Psychiatry&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7</w:t>
      </w:r>
      <w:r w:rsidR="00FC2DC5" w:rsidRPr="00B93A1F">
        <w:rPr>
          <w:sz w:val="22"/>
          <w:szCs w:val="22"/>
          <w:highlight w:val="lightGray"/>
        </w:rPr>
        <w:fldChar w:fldCharType="end"/>
      </w:r>
      <w:r w:rsidRPr="00B93A1F">
        <w:rPr>
          <w:sz w:val="22"/>
          <w:szCs w:val="22"/>
          <w:highlight w:val="lightGray"/>
        </w:rPr>
        <w:t xml:space="preserve"> for independent strokes but somewhat higher than those reported in that paper for dependent strokes. This is largely due to the distribution of mRS states within the Independent Stroke and Dependent Stroke categories, which for both categories of stroke are weighted towards less severe mRS states (as shown in Figure </w:t>
      </w:r>
      <w:r w:rsidR="00341BE4" w:rsidRPr="00B93A1F">
        <w:rPr>
          <w:sz w:val="22"/>
          <w:szCs w:val="22"/>
          <w:highlight w:val="lightGray"/>
        </w:rPr>
        <w:t>8</w:t>
      </w:r>
      <w:r w:rsidRPr="00B93A1F">
        <w:rPr>
          <w:sz w:val="22"/>
          <w:szCs w:val="22"/>
          <w:highlight w:val="lightGray"/>
        </w:rPr>
        <w:t xml:space="preserve">). In the case of dependent strokes (mRS 3-5), for example, only around 4% were the worst category mRS 5, which has an estimated EQ-5D score around zero, and around 75% were in the least worst category mRS 3, which has an estimated EQ-5D score over 0.5. The discrepancy may reflect improvements in the prognosis following strokes in the decade that separates the studies used.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sz w:val="22"/>
          <w:szCs w:val="22"/>
          <w:highlight w:val="lightGray"/>
        </w:rPr>
      </w:pPr>
      <w:bookmarkStart w:id="17" w:name="_Toc316637307"/>
      <w:r w:rsidRPr="00B93A1F">
        <w:rPr>
          <w:sz w:val="22"/>
          <w:szCs w:val="22"/>
          <w:highlight w:val="lightGray"/>
        </w:rPr>
        <w:t>6.2.</w:t>
      </w:r>
      <w:r w:rsidR="00B937D2" w:rsidRPr="00B93A1F">
        <w:rPr>
          <w:sz w:val="22"/>
          <w:szCs w:val="22"/>
          <w:highlight w:val="lightGray"/>
        </w:rPr>
        <w:t>8</w:t>
      </w:r>
      <w:r w:rsidRPr="00B93A1F">
        <w:rPr>
          <w:sz w:val="22"/>
          <w:szCs w:val="22"/>
          <w:highlight w:val="lightGray"/>
        </w:rPr>
        <w:t xml:space="preserve">.3 </w:t>
      </w:r>
      <w:r w:rsidRPr="00B93A1F">
        <w:rPr>
          <w:sz w:val="22"/>
          <w:szCs w:val="22"/>
          <w:highlight w:val="lightGray"/>
        </w:rPr>
        <w:tab/>
        <w:t xml:space="preserve">The assumed costs following stroke </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Costs following categories of events were subdivided into one-off costs, such as the cost of admission to an emergency department; and ongoing costs, such as rehabilitation costs, which are assumed to continue indefinitely.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ost of death due to stroke</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immediate costs associated with death due to a stroke were estimated using values reported in table 6 of a 2002 HTA report.</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Sandercock&lt;/Author&gt;&lt;Year&gt;2002&lt;/Year&gt;&lt;RecNum&gt;24&lt;/RecNum&gt;&lt;IDText&gt;A systematic review of the effectiveness, cost-effectiveness and barriers to implementation of thrombolytic and neuroprotective therapy for acute ischaemic stroke in the NHS&lt;/IDText&gt;&lt;MDL Ref_Type="Journal"&gt;&lt;Ref_Type&gt;Journal&lt;/Ref_Type&gt;&lt;Ref_ID&gt;24&lt;/Ref_ID&gt;&lt;Title_Primary&gt;&lt;f name="GillSans-Bold"&gt;A systematic review of the effectiveness, cost-effectiveness and barriers to implementation of thrombolytic and neuroprotective therapy for acute ischaemic stroke in the NHS&lt;/f&gt;&lt;/Title_Primary&gt;&lt;Authors_Primary&gt;Sandercock,P.&lt;/Authors_Primary&gt;&lt;Authors_Primary&gt;Berge,E.&lt;/Authors_Primary&gt;&lt;Authors_Primary&gt;Dennis,M.&lt;/Authors_Primary&gt;&lt;Authors_Primary&gt;Forbes,J.&lt;/Authors_Primary&gt;&lt;Authors_Primary&gt;Hand,P.&lt;/Authors_Primary&gt;&lt;Authors_Primary&gt;Kwan,J.&lt;/Authors_Primary&gt;&lt;Authors_Primary&gt;Lewis,S.&lt;/Authors_Primary&gt;&lt;Authors_Primary&gt;Linley,R.&lt;/Authors_Primary&gt;&lt;Authors_Primary&gt;Neilson,A.&lt;/Authors_Primary&gt;&lt;Authors_Primary&gt;Thomas,B.&lt;/Authors_Primary&gt;&lt;Authors_Primary&gt;Wardlaw,J.&lt;/Authors_Primary&gt;&lt;Date_Primary&gt;2002/11&lt;/Date_Primary&gt;&lt;Keywords&gt;Systematic review&lt;/Keywords&gt;&lt;Keywords&gt;review&lt;/Keywords&gt;&lt;Keywords&gt;therapy&lt;/Keywords&gt;&lt;Keywords&gt;stroke&lt;/Keywords&gt;&lt;Reprint&gt;Not in File&lt;/Reprint&gt;&lt;Start_Page&gt;1&lt;/Start_Page&gt;&lt;End_Page&gt;112&lt;/End_Page&gt;&lt;Periodical&gt;Health Technology Assessment&lt;/Periodical&gt;&lt;Volume&gt;6&lt;/Volume&gt;&lt;Issue&gt;26&lt;/Issue&gt;&lt;Web_URL&gt;&lt;u&gt;http://www.hta.ac.uk/fullmono/mon626.pdf&lt;/u&gt;&lt;/Web_URL&gt;&lt;Web_URL_Link2&gt;&lt;u&gt;http://www.hta.ac.uk/fullmono/mon626.pdf&lt;/u&gt;&lt;/Web_URL_Link2&gt;&lt;ZZ_JournalFull&gt;&lt;f name="System"&gt;Health Technology Assessment&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8</w:t>
      </w:r>
      <w:r w:rsidR="00FC2DC5" w:rsidRPr="00B93A1F">
        <w:rPr>
          <w:sz w:val="22"/>
          <w:szCs w:val="22"/>
          <w:highlight w:val="lightGray"/>
        </w:rPr>
        <w:fldChar w:fldCharType="end"/>
      </w:r>
      <w:r w:rsidRPr="00B93A1F">
        <w:rPr>
          <w:sz w:val="22"/>
          <w:szCs w:val="22"/>
          <w:highlight w:val="lightGray"/>
        </w:rPr>
        <w:t xml:space="preserve">  This reported that the mean length of intensive care hospital stay was between 33 and 34 days, and that the mean cost of stay was around £200 per day (95% CI £150 to £500).  The mean length of stay was assumed to follow a uniform distribution ranging from 33 to 34, and the cost per night to follow a lognormal distribution due to the asymmetry of the confidence intervals and the fact a negative cost is implausible.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en thousand draws from both distributions were combined in a random order in order to produce a distribution of estimated cost per death. Bootstrapping was used to simulate uncertainty in the mean of this distribution; 1,000 draws from this bootstrapped distribution of means was used within the PSA. Costs were then inflation adjusted</w:t>
      </w:r>
      <w:r w:rsidR="005B683F" w:rsidRPr="00B93A1F">
        <w:rPr>
          <w:sz w:val="22"/>
          <w:szCs w:val="22"/>
          <w:highlight w:val="lightGray"/>
        </w:rPr>
        <w:t>.</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Curtis L.&lt;/Author&gt;&lt;Year&gt;2011&lt;/Year&gt;&lt;RecNum&gt;45127&lt;/RecNum&gt;&lt;IDText&gt;Unit Costs of Health  and Social Care 2010&lt;/IDText&gt;&lt;MDL Ref_Type="Report"&gt;&lt;Ref_Type&gt;Report&lt;/Ref_Type&gt;&lt;Ref_ID&gt;45127&lt;/Ref_ID&gt;&lt;Title_Primary&gt;Unit Costs of Health  and Social Care 2010&lt;/Title_Primary&gt;&lt;Authors_Primary&gt;Curtis L.&lt;/Authors_Primary&gt;&lt;Date_Primary&gt;2011&lt;/Date_Primary&gt;&lt;Keywords&gt;cost&lt;/Keywords&gt;&lt;Keywords&gt;health&lt;/Keywords&gt;&lt;Keywords&gt;social care&lt;/Keywords&gt;&lt;Reprint&gt;Not in File&lt;/Reprint&gt;&lt;Pub_Place&gt;Canterbury&lt;/Pub_Place&gt;&lt;Publisher&gt;Personal Social Service Research Unit, The University of Kent.&lt;/Publisher&gt;&lt;Web_URL&gt;&lt;f name="Times New Roman"&gt;&lt;u&gt;http://www.pssru.ac.uk/pdf/uc/uc2011/uc2011.pdf&lt;/u&gt;&lt;/f&gt;&lt;/Web_URL&gt;&lt;ZZ_WorkformID&gt;24&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9</w:t>
      </w:r>
      <w:r w:rsidR="00FC2DC5" w:rsidRPr="00B93A1F">
        <w:rPr>
          <w:sz w:val="22"/>
          <w:szCs w:val="22"/>
          <w:highlight w:val="lightGray"/>
        </w:rPr>
        <w:fldChar w:fldCharType="end"/>
      </w:r>
      <w:r w:rsidRPr="00B93A1F">
        <w:rPr>
          <w:sz w:val="22"/>
          <w:szCs w:val="22"/>
          <w:highlight w:val="lightGray"/>
        </w:rPr>
        <w:t xml:space="preserve"> The estimated mean costs together with 95% CrIs are presented in Table 3</w:t>
      </w:r>
      <w:r w:rsidR="00341BE4" w:rsidRPr="00B93A1F">
        <w:rPr>
          <w:sz w:val="22"/>
          <w:szCs w:val="22"/>
          <w:highlight w:val="lightGray"/>
        </w:rPr>
        <w:t>5</w:t>
      </w:r>
      <w:r w:rsidRPr="00B93A1F">
        <w:rPr>
          <w:sz w:val="22"/>
          <w:szCs w:val="22"/>
          <w:highlight w:val="lightGray"/>
        </w:rPr>
        <w:t>.</w:t>
      </w:r>
    </w:p>
    <w:p w:rsidR="003D3A44" w:rsidRPr="00B93A1F" w:rsidRDefault="003D3A44" w:rsidP="003D3A44">
      <w:pPr>
        <w:rPr>
          <w:b/>
          <w:sz w:val="22"/>
          <w:szCs w:val="22"/>
          <w:highlight w:val="lightGray"/>
        </w:rPr>
      </w:pPr>
    </w:p>
    <w:p w:rsidR="003D3A44" w:rsidRPr="00B93A1F" w:rsidRDefault="00341BE4" w:rsidP="0085086B">
      <w:pPr>
        <w:spacing w:line="360" w:lineRule="auto"/>
        <w:outlineLvl w:val="0"/>
        <w:rPr>
          <w:b/>
          <w:sz w:val="22"/>
          <w:szCs w:val="22"/>
          <w:highlight w:val="lightGray"/>
        </w:rPr>
      </w:pPr>
      <w:r w:rsidRPr="00B93A1F">
        <w:rPr>
          <w:b/>
          <w:sz w:val="22"/>
          <w:szCs w:val="22"/>
          <w:highlight w:val="lightGray"/>
        </w:rPr>
        <w:t>Table 35</w:t>
      </w:r>
      <w:r w:rsidR="003D3A44" w:rsidRPr="00B93A1F">
        <w:rPr>
          <w:b/>
          <w:sz w:val="22"/>
          <w:szCs w:val="22"/>
          <w:highlight w:val="lightGray"/>
        </w:rPr>
        <w:t>:</w:t>
      </w:r>
      <w:r w:rsidR="003D3A44" w:rsidRPr="00B93A1F">
        <w:rPr>
          <w:b/>
          <w:sz w:val="22"/>
          <w:szCs w:val="22"/>
          <w:highlight w:val="lightGray"/>
        </w:rPr>
        <w:tab/>
        <w:t>Estimated mean cost of death due to stroke</w:t>
      </w:r>
    </w:p>
    <w:tbl>
      <w:tblPr>
        <w:tblStyle w:val="TableGrid"/>
        <w:tblW w:w="0" w:type="auto"/>
        <w:tblLook w:val="04A0" w:firstRow="1" w:lastRow="0" w:firstColumn="1" w:lastColumn="0" w:noHBand="0" w:noVBand="1"/>
      </w:tblPr>
      <w:tblGrid>
        <w:gridCol w:w="2802"/>
        <w:gridCol w:w="2976"/>
      </w:tblGrid>
      <w:tr w:rsidR="003D3A44" w:rsidRPr="00B93A1F" w:rsidTr="003D3A44">
        <w:tc>
          <w:tcPr>
            <w:tcW w:w="2802" w:type="dxa"/>
          </w:tcPr>
          <w:p w:rsidR="003D3A44" w:rsidRPr="00B93A1F" w:rsidRDefault="003D3A44" w:rsidP="003D3A44">
            <w:pPr>
              <w:spacing w:line="360" w:lineRule="auto"/>
              <w:rPr>
                <w:b/>
                <w:sz w:val="22"/>
                <w:szCs w:val="22"/>
                <w:highlight w:val="lightGray"/>
              </w:rPr>
            </w:pPr>
            <w:r w:rsidRPr="00B93A1F">
              <w:rPr>
                <w:b/>
                <w:sz w:val="22"/>
                <w:szCs w:val="22"/>
                <w:highlight w:val="lightGray"/>
              </w:rPr>
              <w:t>Value</w:t>
            </w:r>
          </w:p>
        </w:tc>
        <w:tc>
          <w:tcPr>
            <w:tcW w:w="2976" w:type="dxa"/>
          </w:tcPr>
          <w:p w:rsidR="003D3A44" w:rsidRPr="00B93A1F" w:rsidRDefault="003D3A44" w:rsidP="003D3A44">
            <w:pPr>
              <w:spacing w:line="360" w:lineRule="auto"/>
              <w:rPr>
                <w:b/>
                <w:sz w:val="22"/>
                <w:szCs w:val="22"/>
                <w:highlight w:val="lightGray"/>
              </w:rPr>
            </w:pPr>
            <w:r w:rsidRPr="00B93A1F">
              <w:rPr>
                <w:b/>
                <w:sz w:val="22"/>
                <w:szCs w:val="22"/>
                <w:highlight w:val="lightGray"/>
              </w:rPr>
              <w:t>Central estimate (95% CrIs)</w:t>
            </w:r>
          </w:p>
        </w:tc>
      </w:tr>
      <w:tr w:rsidR="003D3A44" w:rsidRPr="00B93A1F" w:rsidTr="003D3A44">
        <w:tc>
          <w:tcPr>
            <w:tcW w:w="2802" w:type="dxa"/>
          </w:tcPr>
          <w:p w:rsidR="003D3A44" w:rsidRPr="00B93A1F" w:rsidRDefault="003D3A44" w:rsidP="003D3A44">
            <w:pPr>
              <w:spacing w:line="360" w:lineRule="auto"/>
              <w:rPr>
                <w:sz w:val="22"/>
                <w:szCs w:val="22"/>
                <w:highlight w:val="lightGray"/>
              </w:rPr>
            </w:pPr>
            <w:r w:rsidRPr="00B93A1F">
              <w:rPr>
                <w:sz w:val="22"/>
                <w:szCs w:val="22"/>
                <w:highlight w:val="lightGray"/>
              </w:rPr>
              <w:t>Cost of death due to stroke</w:t>
            </w:r>
          </w:p>
        </w:tc>
        <w:tc>
          <w:tcPr>
            <w:tcW w:w="2976" w:type="dxa"/>
          </w:tcPr>
          <w:p w:rsidR="003D3A44" w:rsidRPr="00B93A1F" w:rsidRDefault="003D3A44" w:rsidP="003D3A44">
            <w:pPr>
              <w:keepNext/>
              <w:spacing w:line="360" w:lineRule="auto"/>
              <w:rPr>
                <w:sz w:val="22"/>
                <w:szCs w:val="22"/>
                <w:highlight w:val="lightGray"/>
              </w:rPr>
            </w:pPr>
            <w:r w:rsidRPr="00B93A1F">
              <w:rPr>
                <w:sz w:val="22"/>
                <w:szCs w:val="22"/>
                <w:highlight w:val="lightGray"/>
              </w:rPr>
              <w:t xml:space="preserve">£9319( £9259 to £9378) </w:t>
            </w:r>
          </w:p>
        </w:tc>
      </w:tr>
    </w:tbl>
    <w:p w:rsidR="003D3A44" w:rsidRPr="00B93A1F" w:rsidRDefault="003D3A44" w:rsidP="003D3A44">
      <w:pPr>
        <w:pStyle w:val="Heading4"/>
        <w:spacing w:line="360" w:lineRule="auto"/>
        <w:rPr>
          <w:rFonts w:ascii="Times New Roman" w:hAnsi="Times New Roman" w:cs="Times New Roman"/>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ost of dependent state due to stroke</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one-off cost of a patient entering a dependent state due to stroke was estimated using currency code AA22Z (“Non-transient Stroke or Cerebrovascular Accident, Nervous system infections of Encephalopathy”) for long-stay non-elective inpatients, from the 2009-10 NHS reference cost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Year&gt;2010&lt;/Year&gt;&lt;RecNum&gt;19889&lt;/RecNum&gt;&lt;IDText&gt;NHS Reference Costs 2009-2010.&lt;/IDText&gt;&lt;MDL Ref_Type="Journal"&gt;&lt;Ref_Type&gt;Journal&lt;/Ref_Type&gt;&lt;Ref_ID&gt;19889&lt;/Ref_ID&gt;&lt;Title_Primary&gt;NHS Reference Costs 2009-2010.&lt;/Title_Primary&gt;&lt;Date_Primary&gt;2010&lt;/Date_Primary&gt;&lt;Keywords&gt;health&lt;/Keywords&gt;&lt;Reprint&gt;Not in File&lt;/Reprint&gt;&lt;Periodical&gt;Department of Health&lt;/Periodical&gt;&lt;ZZ_JournalFull&gt;&lt;f name="System"&gt;Department of Health&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5</w:t>
      </w:r>
      <w:r w:rsidR="00FC2DC5" w:rsidRPr="00B93A1F">
        <w:rPr>
          <w:sz w:val="22"/>
          <w:szCs w:val="22"/>
          <w:highlight w:val="lightGray"/>
        </w:rPr>
        <w:fldChar w:fldCharType="end"/>
      </w:r>
      <w:r w:rsidRPr="00B93A1F">
        <w:rPr>
          <w:sz w:val="22"/>
          <w:szCs w:val="22"/>
          <w:highlight w:val="lightGray"/>
        </w:rPr>
        <w:t xml:space="preserve">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ongoing cost of a patient in a dependent state due to stroke was estimated using data reported in the National Stroke Strategy Impact Assessment,</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Year&gt;2010&lt;/Year&gt;&lt;RecNum&gt;19889&lt;/RecNum&gt;&lt;IDText&gt;NHS Reference Costs 2009-2010.&lt;/IDText&gt;&lt;MDL Ref_Type="Journal"&gt;&lt;Ref_Type&gt;Journal&lt;/Ref_Type&gt;&lt;Ref_ID&gt;19889&lt;/Ref_ID&gt;&lt;Title_Primary&gt;NHS Reference Costs 2009-2010.&lt;/Title_Primary&gt;&lt;Date_Primary&gt;2010&lt;/Date_Primary&gt;&lt;Keywords&gt;health&lt;/Keywords&gt;&lt;Reprint&gt;Not in File&lt;/Reprint&gt;&lt;Periodical&gt;Department of Health&lt;/Periodical&gt;&lt;ZZ_JournalFull&gt;&lt;f name="System"&gt;Department of Health&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5</w:t>
      </w:r>
      <w:r w:rsidR="00FC2DC5" w:rsidRPr="00B93A1F">
        <w:rPr>
          <w:sz w:val="22"/>
          <w:szCs w:val="22"/>
          <w:highlight w:val="lightGray"/>
        </w:rPr>
        <w:fldChar w:fldCharType="end"/>
      </w:r>
      <w:r w:rsidRPr="00B93A1F">
        <w:rPr>
          <w:sz w:val="22"/>
          <w:szCs w:val="22"/>
          <w:highlight w:val="lightGray"/>
        </w:rPr>
        <w:t xml:space="preserve"> with costs inflation adjusted from 2005-6 to 2009-10 value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Curtis L.&lt;/Author&gt;&lt;Year&gt;2011&lt;/Year&gt;&lt;RecNum&gt;45127&lt;/RecNum&gt;&lt;IDText&gt;Unit Costs of Health  and Social Care 2010&lt;/IDText&gt;&lt;MDL Ref_Type="Report"&gt;&lt;Ref_Type&gt;Report&lt;/Ref_Type&gt;&lt;Ref_ID&gt;45127&lt;/Ref_ID&gt;&lt;Title_Primary&gt;Unit Costs of Health  and Social Care 2010&lt;/Title_Primary&gt;&lt;Authors_Primary&gt;Curtis L.&lt;/Authors_Primary&gt;&lt;Date_Primary&gt;2011&lt;/Date_Primary&gt;&lt;Keywords&gt;cost&lt;/Keywords&gt;&lt;Keywords&gt;health&lt;/Keywords&gt;&lt;Keywords&gt;social care&lt;/Keywords&gt;&lt;Reprint&gt;Not in File&lt;/Reprint&gt;&lt;Pub_Place&gt;Canterbury&lt;/Pub_Place&gt;&lt;Publisher&gt;Personal Social Service Research Unit, The University of Kent.&lt;/Publisher&gt;&lt;Web_URL&gt;&lt;f name="Times New Roman"&gt;&lt;u&gt;http://www.pssru.ac.uk/pdf/uc/uc2011/uc2011.pdf&lt;/u&gt;&lt;/f&gt;&lt;/Web_URL&gt;&lt;ZZ_WorkformID&gt;24&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9</w:t>
      </w:r>
      <w:r w:rsidR="00FC2DC5" w:rsidRPr="00B93A1F">
        <w:rPr>
          <w:sz w:val="22"/>
          <w:szCs w:val="22"/>
          <w:highlight w:val="lightGray"/>
        </w:rPr>
        <w:fldChar w:fldCharType="end"/>
      </w:r>
      <w:r w:rsidRPr="00B93A1F">
        <w:rPr>
          <w:sz w:val="22"/>
          <w:szCs w:val="22"/>
          <w:highlight w:val="lightGray"/>
        </w:rPr>
        <w:t xml:space="preserve">  A summary of these costs is presented in Table </w:t>
      </w:r>
      <w:r w:rsidR="00341BE4" w:rsidRPr="00B93A1F">
        <w:rPr>
          <w:sz w:val="22"/>
          <w:szCs w:val="22"/>
          <w:highlight w:val="lightGray"/>
        </w:rPr>
        <w:t>36</w:t>
      </w:r>
      <w:r w:rsidRPr="00B93A1F">
        <w:rPr>
          <w:sz w:val="22"/>
          <w:szCs w:val="22"/>
          <w:highlight w:val="lightGray"/>
        </w:rPr>
        <w:t>.</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Table 3</w:t>
      </w:r>
      <w:r w:rsidR="00341BE4" w:rsidRPr="00B93A1F">
        <w:rPr>
          <w:b/>
          <w:sz w:val="22"/>
          <w:szCs w:val="22"/>
          <w:highlight w:val="lightGray"/>
        </w:rPr>
        <w:t>6</w:t>
      </w:r>
      <w:r w:rsidRPr="00B93A1F">
        <w:rPr>
          <w:b/>
          <w:sz w:val="22"/>
          <w:szCs w:val="22"/>
          <w:highlight w:val="lightGray"/>
        </w:rPr>
        <w:t>:</w:t>
      </w:r>
      <w:r w:rsidRPr="00B93A1F">
        <w:rPr>
          <w:b/>
          <w:sz w:val="22"/>
          <w:szCs w:val="22"/>
          <w:highlight w:val="lightGray"/>
        </w:rPr>
        <w:tab/>
        <w:t>Estimated mean cost of dependent state due to stroke</w:t>
      </w:r>
    </w:p>
    <w:tbl>
      <w:tblPr>
        <w:tblStyle w:val="TableGrid"/>
        <w:tblW w:w="0" w:type="auto"/>
        <w:tblLook w:val="04A0" w:firstRow="1" w:lastRow="0" w:firstColumn="1" w:lastColumn="0" w:noHBand="0" w:noVBand="1"/>
      </w:tblPr>
      <w:tblGrid>
        <w:gridCol w:w="4077"/>
        <w:gridCol w:w="3119"/>
      </w:tblGrid>
      <w:tr w:rsidR="003D3A44" w:rsidRPr="00B93A1F" w:rsidTr="003D3A44">
        <w:tc>
          <w:tcPr>
            <w:tcW w:w="4077" w:type="dxa"/>
          </w:tcPr>
          <w:p w:rsidR="003D3A44" w:rsidRPr="00B93A1F" w:rsidRDefault="003D3A44" w:rsidP="003D3A44">
            <w:pPr>
              <w:rPr>
                <w:b/>
                <w:sz w:val="22"/>
                <w:szCs w:val="22"/>
                <w:highlight w:val="lightGray"/>
              </w:rPr>
            </w:pPr>
            <w:r w:rsidRPr="00B93A1F">
              <w:rPr>
                <w:b/>
                <w:sz w:val="22"/>
                <w:szCs w:val="22"/>
                <w:highlight w:val="lightGray"/>
              </w:rPr>
              <w:t>Value</w:t>
            </w:r>
          </w:p>
        </w:tc>
        <w:tc>
          <w:tcPr>
            <w:tcW w:w="3119" w:type="dxa"/>
          </w:tcPr>
          <w:p w:rsidR="003D3A44" w:rsidRPr="00B93A1F" w:rsidRDefault="003D3A44" w:rsidP="003D3A44">
            <w:pPr>
              <w:rPr>
                <w:b/>
                <w:sz w:val="22"/>
                <w:szCs w:val="22"/>
                <w:highlight w:val="lightGray"/>
              </w:rPr>
            </w:pPr>
            <w:r w:rsidRPr="00B93A1F">
              <w:rPr>
                <w:b/>
                <w:sz w:val="22"/>
                <w:szCs w:val="22"/>
                <w:highlight w:val="lightGray"/>
              </w:rPr>
              <w:t>Central estimate (95% CrIs)</w:t>
            </w:r>
          </w:p>
        </w:tc>
      </w:tr>
      <w:tr w:rsidR="003D3A44" w:rsidRPr="00B93A1F" w:rsidTr="003D3A44">
        <w:tc>
          <w:tcPr>
            <w:tcW w:w="4077" w:type="dxa"/>
          </w:tcPr>
          <w:p w:rsidR="003D3A44" w:rsidRPr="00B93A1F" w:rsidRDefault="003D3A44" w:rsidP="003D3A44">
            <w:pPr>
              <w:rPr>
                <w:sz w:val="22"/>
                <w:szCs w:val="22"/>
                <w:highlight w:val="lightGray"/>
              </w:rPr>
            </w:pPr>
            <w:r w:rsidRPr="00B93A1F">
              <w:rPr>
                <w:sz w:val="22"/>
                <w:szCs w:val="22"/>
                <w:highlight w:val="lightGray"/>
              </w:rPr>
              <w:t>One-off cost of a patient in a dependent state</w:t>
            </w:r>
          </w:p>
        </w:tc>
        <w:tc>
          <w:tcPr>
            <w:tcW w:w="3119" w:type="dxa"/>
          </w:tcPr>
          <w:p w:rsidR="003D3A44" w:rsidRPr="00B93A1F" w:rsidRDefault="003D3A44" w:rsidP="003D3A44">
            <w:pPr>
              <w:keepNext/>
              <w:rPr>
                <w:sz w:val="22"/>
                <w:szCs w:val="22"/>
                <w:highlight w:val="lightGray"/>
              </w:rPr>
            </w:pPr>
            <w:r w:rsidRPr="00B93A1F">
              <w:rPr>
                <w:sz w:val="22"/>
                <w:szCs w:val="22"/>
                <w:highlight w:val="lightGray"/>
              </w:rPr>
              <w:t xml:space="preserve">£2830 ( £2708 to £2952) </w:t>
            </w:r>
          </w:p>
        </w:tc>
      </w:tr>
      <w:tr w:rsidR="003D3A44" w:rsidRPr="00B93A1F" w:rsidTr="003D3A44">
        <w:tc>
          <w:tcPr>
            <w:tcW w:w="4077" w:type="dxa"/>
          </w:tcPr>
          <w:p w:rsidR="003D3A44" w:rsidRPr="00B93A1F" w:rsidRDefault="003D3A44" w:rsidP="003D3A44">
            <w:pPr>
              <w:rPr>
                <w:sz w:val="22"/>
                <w:szCs w:val="22"/>
                <w:highlight w:val="lightGray"/>
              </w:rPr>
            </w:pPr>
            <w:r w:rsidRPr="00B93A1F">
              <w:rPr>
                <w:sz w:val="22"/>
                <w:szCs w:val="22"/>
                <w:highlight w:val="lightGray"/>
              </w:rPr>
              <w:t>Ongoing annual cost of a patient in a dependent state</w:t>
            </w:r>
          </w:p>
        </w:tc>
        <w:tc>
          <w:tcPr>
            <w:tcW w:w="3119" w:type="dxa"/>
          </w:tcPr>
          <w:p w:rsidR="003D3A44" w:rsidRPr="00B93A1F" w:rsidRDefault="003D3A44" w:rsidP="003D3A44">
            <w:pPr>
              <w:keepNext/>
              <w:rPr>
                <w:sz w:val="22"/>
                <w:szCs w:val="22"/>
                <w:highlight w:val="lightGray"/>
              </w:rPr>
            </w:pPr>
            <w:r w:rsidRPr="00B93A1F">
              <w:rPr>
                <w:sz w:val="22"/>
                <w:szCs w:val="22"/>
                <w:highlight w:val="lightGray"/>
              </w:rPr>
              <w:t>£6386 (£5749 to £7023)</w:t>
            </w:r>
          </w:p>
        </w:tc>
      </w:tr>
    </w:tbl>
    <w:p w:rsidR="003D3A44" w:rsidRPr="00B93A1F" w:rsidRDefault="003D3A44" w:rsidP="003D3A44">
      <w:pPr>
        <w:pStyle w:val="Heading4"/>
        <w:spacing w:line="360" w:lineRule="auto"/>
        <w:rPr>
          <w:rFonts w:ascii="Times New Roman" w:hAnsi="Times New Roman" w:cs="Times New Roman"/>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ost of independent state due to stroke</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one-off cost of a patient entering an independent state due to stroke was estimated using currency code AA22Z (“Non-transient Stroke or Cerebrovascular Accident, Nervous system infections of Encephalopathy”) for short-stay non-elective inpatients, from the 2009-10 NHS reference cost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Year&gt;2010&lt;/Year&gt;&lt;RecNum&gt;19889&lt;/RecNum&gt;&lt;IDText&gt;NHS Reference Costs 2009-2010.&lt;/IDText&gt;&lt;MDL Ref_Type="Journal"&gt;&lt;Ref_Type&gt;Journal&lt;/Ref_Type&gt;&lt;Ref_ID&gt;19889&lt;/Ref_ID&gt;&lt;Title_Primary&gt;NHS Reference Costs 2009-2010.&lt;/Title_Primary&gt;&lt;Date_Primary&gt;2010&lt;/Date_Primary&gt;&lt;Keywords&gt;health&lt;/Keywords&gt;&lt;Reprint&gt;Not in File&lt;/Reprint&gt;&lt;Periodical&gt;Department of Health&lt;/Periodical&gt;&lt;ZZ_JournalFull&gt;&lt;f name="System"&gt;Department of Health&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5</w:t>
      </w:r>
      <w:r w:rsidR="00FC2DC5" w:rsidRPr="00B93A1F">
        <w:rPr>
          <w:sz w:val="22"/>
          <w:szCs w:val="22"/>
          <w:highlight w:val="lightGray"/>
        </w:rPr>
        <w:fldChar w:fldCharType="end"/>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ongoing cost of a patient in an independent state due to stroke was estimated using data reported in the National Stroke Strategy Impact Assessment,</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Curtis L.&lt;/Author&gt;&lt;Year&gt;2011&lt;/Year&gt;&lt;RecNum&gt;45127&lt;/RecNum&gt;&lt;IDText&gt;Unit Costs of Health  and Social Care 2010&lt;/IDText&gt;&lt;MDL Ref_Type="Report"&gt;&lt;Ref_Type&gt;Report&lt;/Ref_Type&gt;&lt;Ref_ID&gt;45127&lt;/Ref_ID&gt;&lt;Title_Primary&gt;Unit Costs of Health  and Social Care 2010&lt;/Title_Primary&gt;&lt;Authors_Primary&gt;Curtis L.&lt;/Authors_Primary&gt;&lt;Date_Primary&gt;2011&lt;/Date_Primary&gt;&lt;Keywords&gt;cost&lt;/Keywords&gt;&lt;Keywords&gt;health&lt;/Keywords&gt;&lt;Keywords&gt;social care&lt;/Keywords&gt;&lt;Reprint&gt;Not in File&lt;/Reprint&gt;&lt;Pub_Place&gt;Canterbury&lt;/Pub_Place&gt;&lt;Publisher&gt;Personal Social Service Research Unit, The University of Kent.&lt;/Publisher&gt;&lt;Web_URL&gt;&lt;f name="Times New Roman"&gt;&lt;u&gt;http://www.pssru.ac.uk/pdf/uc/uc2011/uc2011.pdf&lt;/u&gt;&lt;/f&gt;&lt;/Web_URL&gt;&lt;ZZ_WorkformID&gt;24&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9</w:t>
      </w:r>
      <w:r w:rsidR="00FC2DC5" w:rsidRPr="00B93A1F">
        <w:rPr>
          <w:sz w:val="22"/>
          <w:szCs w:val="22"/>
          <w:highlight w:val="lightGray"/>
        </w:rPr>
        <w:fldChar w:fldCharType="end"/>
      </w:r>
      <w:r w:rsidRPr="00B93A1F">
        <w:rPr>
          <w:sz w:val="22"/>
          <w:szCs w:val="22"/>
          <w:highlight w:val="lightGray"/>
        </w:rPr>
        <w:t xml:space="preserve"> with costs inflation adjusted from 2005-6 to 2009-10 values. A summary of these costs is presented in Table 3</w:t>
      </w:r>
      <w:r w:rsidR="00341BE4" w:rsidRPr="00B93A1F">
        <w:rPr>
          <w:sz w:val="22"/>
          <w:szCs w:val="22"/>
          <w:highlight w:val="lightGray"/>
        </w:rPr>
        <w:t>7</w:t>
      </w:r>
      <w:r w:rsidRPr="00B93A1F">
        <w:rPr>
          <w:sz w:val="22"/>
          <w:szCs w:val="22"/>
          <w:highlight w:val="lightGray"/>
        </w:rPr>
        <w:t>.</w:t>
      </w:r>
    </w:p>
    <w:p w:rsidR="00D10DEE" w:rsidRPr="00B93A1F" w:rsidRDefault="00D10DEE" w:rsidP="003D3A44">
      <w:pPr>
        <w:spacing w:line="360" w:lineRule="auto"/>
        <w:rPr>
          <w:sz w:val="22"/>
          <w:szCs w:val="22"/>
          <w:highlight w:val="lightGray"/>
        </w:rPr>
      </w:pP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Table 3</w:t>
      </w:r>
      <w:r w:rsidR="00341BE4" w:rsidRPr="00B93A1F">
        <w:rPr>
          <w:b/>
          <w:sz w:val="22"/>
          <w:szCs w:val="22"/>
          <w:highlight w:val="lightGray"/>
        </w:rPr>
        <w:t>7</w:t>
      </w:r>
      <w:r w:rsidRPr="00B93A1F">
        <w:rPr>
          <w:b/>
          <w:sz w:val="22"/>
          <w:szCs w:val="22"/>
          <w:highlight w:val="lightGray"/>
        </w:rPr>
        <w:t>:</w:t>
      </w:r>
      <w:r w:rsidRPr="00B93A1F">
        <w:rPr>
          <w:b/>
          <w:sz w:val="22"/>
          <w:szCs w:val="22"/>
          <w:highlight w:val="lightGray"/>
        </w:rPr>
        <w:tab/>
        <w:t>The estimated mean cost following an independent stroke</w:t>
      </w:r>
    </w:p>
    <w:tbl>
      <w:tblPr>
        <w:tblStyle w:val="TableGrid"/>
        <w:tblW w:w="0" w:type="auto"/>
        <w:tblLook w:val="04A0" w:firstRow="1" w:lastRow="0" w:firstColumn="1" w:lastColumn="0" w:noHBand="0" w:noVBand="1"/>
      </w:tblPr>
      <w:tblGrid>
        <w:gridCol w:w="4077"/>
        <w:gridCol w:w="3119"/>
      </w:tblGrid>
      <w:tr w:rsidR="003D3A44" w:rsidRPr="00B93A1F" w:rsidTr="003D3A44">
        <w:tc>
          <w:tcPr>
            <w:tcW w:w="4077" w:type="dxa"/>
          </w:tcPr>
          <w:p w:rsidR="003D3A44" w:rsidRPr="00B93A1F" w:rsidRDefault="003D3A44" w:rsidP="003D3A44">
            <w:pPr>
              <w:spacing w:line="360" w:lineRule="auto"/>
              <w:rPr>
                <w:b/>
                <w:sz w:val="22"/>
                <w:szCs w:val="22"/>
                <w:highlight w:val="lightGray"/>
              </w:rPr>
            </w:pPr>
            <w:r w:rsidRPr="00B93A1F">
              <w:rPr>
                <w:b/>
                <w:sz w:val="22"/>
                <w:szCs w:val="22"/>
                <w:highlight w:val="lightGray"/>
              </w:rPr>
              <w:t>Value</w:t>
            </w:r>
          </w:p>
        </w:tc>
        <w:tc>
          <w:tcPr>
            <w:tcW w:w="3119" w:type="dxa"/>
          </w:tcPr>
          <w:p w:rsidR="003D3A44" w:rsidRPr="00B93A1F" w:rsidRDefault="003D3A44" w:rsidP="003D3A44">
            <w:pPr>
              <w:spacing w:line="360" w:lineRule="auto"/>
              <w:rPr>
                <w:b/>
                <w:sz w:val="22"/>
                <w:szCs w:val="22"/>
                <w:highlight w:val="lightGray"/>
              </w:rPr>
            </w:pPr>
            <w:r w:rsidRPr="00B93A1F">
              <w:rPr>
                <w:b/>
                <w:sz w:val="22"/>
                <w:szCs w:val="22"/>
                <w:highlight w:val="lightGray"/>
              </w:rPr>
              <w:t>Central estimate (95% CrIs)</w:t>
            </w:r>
          </w:p>
        </w:tc>
      </w:tr>
      <w:tr w:rsidR="003D3A44" w:rsidRPr="00B93A1F" w:rsidTr="003D3A44">
        <w:tc>
          <w:tcPr>
            <w:tcW w:w="4077" w:type="dxa"/>
          </w:tcPr>
          <w:p w:rsidR="003D3A44" w:rsidRPr="00B93A1F" w:rsidRDefault="003D3A44" w:rsidP="003D3A44">
            <w:pPr>
              <w:spacing w:line="360" w:lineRule="auto"/>
              <w:rPr>
                <w:sz w:val="22"/>
                <w:szCs w:val="22"/>
                <w:highlight w:val="lightGray"/>
              </w:rPr>
            </w:pPr>
            <w:r w:rsidRPr="00B93A1F">
              <w:rPr>
                <w:sz w:val="22"/>
                <w:szCs w:val="22"/>
                <w:highlight w:val="lightGray"/>
              </w:rPr>
              <w:t>One-off cost of a patient in an independent state</w:t>
            </w:r>
          </w:p>
        </w:tc>
        <w:tc>
          <w:tcPr>
            <w:tcW w:w="3119" w:type="dxa"/>
          </w:tcPr>
          <w:p w:rsidR="003D3A44" w:rsidRPr="00B93A1F" w:rsidRDefault="003D3A44" w:rsidP="003D3A44">
            <w:pPr>
              <w:keepNext/>
              <w:spacing w:line="360" w:lineRule="auto"/>
              <w:rPr>
                <w:sz w:val="22"/>
                <w:szCs w:val="22"/>
                <w:highlight w:val="lightGray"/>
              </w:rPr>
            </w:pPr>
            <w:r w:rsidRPr="00B93A1F">
              <w:rPr>
                <w:sz w:val="22"/>
                <w:szCs w:val="22"/>
                <w:highlight w:val="lightGray"/>
              </w:rPr>
              <w:t xml:space="preserve">£542 ( £513 to £571) </w:t>
            </w:r>
          </w:p>
        </w:tc>
      </w:tr>
      <w:tr w:rsidR="003D3A44" w:rsidRPr="00B93A1F" w:rsidTr="003D3A44">
        <w:tc>
          <w:tcPr>
            <w:tcW w:w="4077" w:type="dxa"/>
          </w:tcPr>
          <w:p w:rsidR="003D3A44" w:rsidRPr="00B93A1F" w:rsidRDefault="003D3A44" w:rsidP="003D3A44">
            <w:pPr>
              <w:spacing w:line="360" w:lineRule="auto"/>
              <w:rPr>
                <w:sz w:val="22"/>
                <w:szCs w:val="22"/>
                <w:highlight w:val="lightGray"/>
              </w:rPr>
            </w:pPr>
            <w:r w:rsidRPr="00B93A1F">
              <w:rPr>
                <w:sz w:val="22"/>
                <w:szCs w:val="22"/>
                <w:highlight w:val="lightGray"/>
              </w:rPr>
              <w:t>Ongoing cost of a patient in an independent state</w:t>
            </w:r>
          </w:p>
        </w:tc>
        <w:tc>
          <w:tcPr>
            <w:tcW w:w="3119" w:type="dxa"/>
          </w:tcPr>
          <w:p w:rsidR="003D3A44" w:rsidRPr="00B93A1F" w:rsidRDefault="003D3A44" w:rsidP="003D3A44">
            <w:pPr>
              <w:keepNext/>
              <w:spacing w:line="360" w:lineRule="auto"/>
              <w:rPr>
                <w:sz w:val="22"/>
                <w:szCs w:val="22"/>
                <w:highlight w:val="lightGray"/>
              </w:rPr>
            </w:pPr>
            <w:r w:rsidRPr="00B93A1F">
              <w:rPr>
                <w:sz w:val="22"/>
                <w:szCs w:val="22"/>
                <w:highlight w:val="lightGray"/>
              </w:rPr>
              <w:t>£3195 (£2871 to £3518)</w:t>
            </w:r>
          </w:p>
        </w:tc>
      </w:tr>
    </w:tbl>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i/>
          <w:sz w:val="22"/>
          <w:szCs w:val="22"/>
          <w:highlight w:val="lightGray"/>
        </w:rPr>
      </w:pPr>
      <w:r w:rsidRPr="00B93A1F">
        <w:rPr>
          <w:i/>
          <w:sz w:val="22"/>
          <w:szCs w:val="22"/>
          <w:highlight w:val="lightGray"/>
        </w:rPr>
        <w:t>6.2.</w:t>
      </w:r>
      <w:r w:rsidR="00B937D2" w:rsidRPr="00B93A1F">
        <w:rPr>
          <w:i/>
          <w:sz w:val="22"/>
          <w:szCs w:val="22"/>
          <w:highlight w:val="lightGray"/>
        </w:rPr>
        <w:t>9</w:t>
      </w:r>
      <w:r w:rsidRPr="00B93A1F">
        <w:rPr>
          <w:i/>
          <w:sz w:val="22"/>
          <w:szCs w:val="22"/>
          <w:highlight w:val="lightGray"/>
        </w:rPr>
        <w:t xml:space="preserve"> </w:t>
      </w:r>
      <w:r w:rsidRPr="00B93A1F">
        <w:rPr>
          <w:i/>
          <w:sz w:val="22"/>
          <w:szCs w:val="22"/>
          <w:highlight w:val="lightGray"/>
        </w:rPr>
        <w:tab/>
      </w:r>
      <w:r w:rsidRPr="00B93A1F">
        <w:rPr>
          <w:i/>
          <w:noProof/>
          <w:sz w:val="22"/>
          <w:szCs w:val="22"/>
          <w:highlight w:val="lightGray"/>
        </w:rPr>
        <w:t>The outcome following major clinical bleed</w:t>
      </w:r>
    </w:p>
    <w:p w:rsidR="003D3A44" w:rsidRPr="00B93A1F" w:rsidRDefault="003D3A44" w:rsidP="0085086B">
      <w:pPr>
        <w:spacing w:line="360" w:lineRule="auto"/>
        <w:outlineLvl w:val="0"/>
        <w:rPr>
          <w:sz w:val="22"/>
          <w:szCs w:val="22"/>
          <w:highlight w:val="lightGray"/>
        </w:rPr>
      </w:pPr>
      <w:r w:rsidRPr="00B93A1F">
        <w:rPr>
          <w:sz w:val="22"/>
          <w:szCs w:val="22"/>
          <w:highlight w:val="lightGray"/>
        </w:rPr>
        <w:t>6.2.</w:t>
      </w:r>
      <w:r w:rsidR="00B937D2" w:rsidRPr="00B93A1F">
        <w:rPr>
          <w:sz w:val="22"/>
          <w:szCs w:val="22"/>
          <w:highlight w:val="lightGray"/>
        </w:rPr>
        <w:t>9</w:t>
      </w:r>
      <w:r w:rsidRPr="00B93A1F">
        <w:rPr>
          <w:sz w:val="22"/>
          <w:szCs w:val="22"/>
          <w:highlight w:val="lightGray"/>
        </w:rPr>
        <w:t xml:space="preserve">.1 </w:t>
      </w:r>
      <w:r w:rsidRPr="00B93A1F">
        <w:rPr>
          <w:sz w:val="22"/>
          <w:szCs w:val="22"/>
          <w:highlight w:val="lightGray"/>
        </w:rPr>
        <w:tab/>
        <w:t>Determining the category of major clinical bleed</w:t>
      </w:r>
    </w:p>
    <w:p w:rsidR="003D3A44" w:rsidRPr="00B93A1F" w:rsidRDefault="003D3A44" w:rsidP="003D3A44">
      <w:pPr>
        <w:spacing w:line="360" w:lineRule="auto"/>
        <w:rPr>
          <w:sz w:val="22"/>
          <w:szCs w:val="22"/>
          <w:highlight w:val="lightGray"/>
        </w:rPr>
      </w:pPr>
      <w:r w:rsidRPr="00B93A1F">
        <w:rPr>
          <w:sz w:val="22"/>
          <w:szCs w:val="22"/>
          <w:highlight w:val="lightGray"/>
        </w:rPr>
        <w:t>Not all major clinical bleeds are the same in their consequences, the immediate outcome following a bleed is divided into three categories:</w:t>
      </w:r>
    </w:p>
    <w:p w:rsidR="003D3A44" w:rsidRPr="00B93A1F" w:rsidRDefault="003D3A44" w:rsidP="003D3A44">
      <w:pPr>
        <w:pStyle w:val="ListParagraph"/>
        <w:numPr>
          <w:ilvl w:val="0"/>
          <w:numId w:val="29"/>
        </w:numPr>
        <w:spacing w:after="200" w:line="360" w:lineRule="auto"/>
        <w:rPr>
          <w:sz w:val="22"/>
          <w:szCs w:val="22"/>
          <w:highlight w:val="lightGray"/>
        </w:rPr>
      </w:pPr>
      <w:r w:rsidRPr="00B93A1F">
        <w:rPr>
          <w:sz w:val="22"/>
          <w:szCs w:val="22"/>
          <w:highlight w:val="lightGray"/>
        </w:rPr>
        <w:t>Death from major bleed</w:t>
      </w:r>
    </w:p>
    <w:p w:rsidR="003D3A44" w:rsidRPr="00B93A1F" w:rsidRDefault="003D3A44" w:rsidP="003D3A44">
      <w:pPr>
        <w:pStyle w:val="ListParagraph"/>
        <w:numPr>
          <w:ilvl w:val="0"/>
          <w:numId w:val="29"/>
        </w:numPr>
        <w:spacing w:after="200" w:line="360" w:lineRule="auto"/>
        <w:rPr>
          <w:sz w:val="22"/>
          <w:szCs w:val="22"/>
          <w:highlight w:val="lightGray"/>
        </w:rPr>
      </w:pPr>
      <w:r w:rsidRPr="00B93A1F">
        <w:rPr>
          <w:sz w:val="22"/>
          <w:szCs w:val="22"/>
          <w:highlight w:val="lightGray"/>
        </w:rPr>
        <w:t>Non-fatal gastrointestinal haemorrhage</w:t>
      </w:r>
    </w:p>
    <w:p w:rsidR="003D3A44" w:rsidRPr="00B93A1F" w:rsidRDefault="003D3A44" w:rsidP="003D3A44">
      <w:pPr>
        <w:pStyle w:val="ListParagraph"/>
        <w:numPr>
          <w:ilvl w:val="0"/>
          <w:numId w:val="29"/>
        </w:numPr>
        <w:spacing w:after="200" w:line="360" w:lineRule="auto"/>
        <w:rPr>
          <w:sz w:val="22"/>
          <w:szCs w:val="22"/>
          <w:highlight w:val="lightGray"/>
        </w:rPr>
      </w:pPr>
      <w:r w:rsidRPr="00B93A1F">
        <w:rPr>
          <w:sz w:val="22"/>
          <w:szCs w:val="22"/>
          <w:highlight w:val="lightGray"/>
        </w:rPr>
        <w:t xml:space="preserve">Non-fatal intracranial haemorrhage  </w:t>
      </w:r>
    </w:p>
    <w:p w:rsidR="003D3A44" w:rsidRPr="00B93A1F" w:rsidRDefault="003D3A44" w:rsidP="003D3A44">
      <w:pPr>
        <w:spacing w:line="360" w:lineRule="auto"/>
        <w:jc w:val="both"/>
        <w:rPr>
          <w:sz w:val="22"/>
          <w:szCs w:val="22"/>
          <w:highlight w:val="lightGray"/>
        </w:rPr>
      </w:pPr>
      <w:r w:rsidRPr="00B93A1F">
        <w:rPr>
          <w:sz w:val="22"/>
          <w:szCs w:val="22"/>
          <w:highlight w:val="lightGray"/>
        </w:rPr>
        <w:t>There is a wide variation in the effects of an intracranial haemorrhage. To represent this variation, outcomes following non-fatal intracranial haemorrhage are further subdivided into four distinct states according to the Glasgow Outcome Scale (described later):</w:t>
      </w:r>
    </w:p>
    <w:p w:rsidR="003D3A44" w:rsidRPr="00B93A1F" w:rsidRDefault="003D3A44" w:rsidP="003D3A44">
      <w:pPr>
        <w:pStyle w:val="ListParagraph"/>
        <w:numPr>
          <w:ilvl w:val="0"/>
          <w:numId w:val="30"/>
        </w:numPr>
        <w:spacing w:after="200" w:line="360" w:lineRule="auto"/>
        <w:rPr>
          <w:sz w:val="22"/>
          <w:szCs w:val="22"/>
          <w:highlight w:val="lightGray"/>
        </w:rPr>
      </w:pPr>
      <w:r w:rsidRPr="00B93A1F">
        <w:rPr>
          <w:sz w:val="22"/>
          <w:szCs w:val="22"/>
          <w:highlight w:val="lightGray"/>
        </w:rPr>
        <w:t>GOS 2: Vegetative State</w:t>
      </w:r>
    </w:p>
    <w:p w:rsidR="003D3A44" w:rsidRPr="00B93A1F" w:rsidRDefault="003D3A44" w:rsidP="003D3A44">
      <w:pPr>
        <w:pStyle w:val="ListParagraph"/>
        <w:numPr>
          <w:ilvl w:val="0"/>
          <w:numId w:val="30"/>
        </w:numPr>
        <w:spacing w:after="200" w:line="360" w:lineRule="auto"/>
        <w:rPr>
          <w:sz w:val="22"/>
          <w:szCs w:val="22"/>
          <w:highlight w:val="lightGray"/>
        </w:rPr>
      </w:pPr>
      <w:r w:rsidRPr="00B93A1F">
        <w:rPr>
          <w:sz w:val="22"/>
          <w:szCs w:val="22"/>
          <w:highlight w:val="lightGray"/>
        </w:rPr>
        <w:t>GOS 3: Severely disabled</w:t>
      </w:r>
    </w:p>
    <w:p w:rsidR="003D3A44" w:rsidRPr="00B93A1F" w:rsidRDefault="003D3A44" w:rsidP="003D3A44">
      <w:pPr>
        <w:pStyle w:val="ListParagraph"/>
        <w:numPr>
          <w:ilvl w:val="0"/>
          <w:numId w:val="30"/>
        </w:numPr>
        <w:spacing w:after="200" w:line="360" w:lineRule="auto"/>
        <w:rPr>
          <w:sz w:val="22"/>
          <w:szCs w:val="22"/>
          <w:highlight w:val="lightGray"/>
        </w:rPr>
      </w:pPr>
      <w:r w:rsidRPr="00B93A1F">
        <w:rPr>
          <w:sz w:val="22"/>
          <w:szCs w:val="22"/>
          <w:highlight w:val="lightGray"/>
        </w:rPr>
        <w:t>GOS 4: Moderately disabled</w:t>
      </w:r>
    </w:p>
    <w:p w:rsidR="003D3A44" w:rsidRPr="00B93A1F" w:rsidRDefault="003D3A44" w:rsidP="003D3A44">
      <w:pPr>
        <w:pStyle w:val="ListParagraph"/>
        <w:numPr>
          <w:ilvl w:val="0"/>
          <w:numId w:val="30"/>
        </w:numPr>
        <w:spacing w:after="200" w:line="360" w:lineRule="auto"/>
        <w:rPr>
          <w:sz w:val="22"/>
          <w:szCs w:val="22"/>
          <w:highlight w:val="lightGray"/>
        </w:rPr>
      </w:pPr>
      <w:r w:rsidRPr="00B93A1F">
        <w:rPr>
          <w:sz w:val="22"/>
          <w:szCs w:val="22"/>
          <w:highlight w:val="lightGray"/>
        </w:rPr>
        <w:t xml:space="preserve">GOS 5: Good recovery </w:t>
      </w:r>
    </w:p>
    <w:bookmarkEnd w:id="17"/>
    <w:p w:rsidR="003D3A44" w:rsidRPr="00B93A1F" w:rsidRDefault="003D3A44" w:rsidP="003D3A44">
      <w:pPr>
        <w:spacing w:line="360" w:lineRule="auto"/>
        <w:rPr>
          <w:sz w:val="22"/>
          <w:szCs w:val="22"/>
          <w:highlight w:val="lightGray"/>
        </w:rPr>
      </w:pPr>
      <w:r w:rsidRPr="00B93A1F">
        <w:rPr>
          <w:sz w:val="22"/>
          <w:szCs w:val="22"/>
          <w:highlight w:val="lightGray"/>
        </w:rPr>
        <w:t>The probabilities of discrete states following a bleed were calculated using a two-stage approach as described below.</w:t>
      </w:r>
    </w:p>
    <w:p w:rsidR="003D3A44" w:rsidRPr="00B93A1F" w:rsidRDefault="003D3A44" w:rsidP="0085086B">
      <w:pPr>
        <w:spacing w:line="360" w:lineRule="auto"/>
        <w:outlineLvl w:val="0"/>
        <w:rPr>
          <w:sz w:val="22"/>
          <w:szCs w:val="22"/>
          <w:highlight w:val="lightGray"/>
        </w:rPr>
      </w:pPr>
      <w:r w:rsidRPr="00B93A1F">
        <w:rPr>
          <w:sz w:val="22"/>
          <w:szCs w:val="22"/>
          <w:highlight w:val="lightGray"/>
        </w:rPr>
        <w:t>Initial Stage</w:t>
      </w:r>
    </w:p>
    <w:p w:rsidR="003D3A44" w:rsidRPr="00B93A1F" w:rsidRDefault="003D3A44" w:rsidP="003D3A44">
      <w:pPr>
        <w:spacing w:line="360" w:lineRule="auto"/>
        <w:jc w:val="both"/>
        <w:rPr>
          <w:sz w:val="22"/>
          <w:szCs w:val="22"/>
          <w:highlight w:val="lightGray"/>
        </w:rPr>
      </w:pPr>
      <w:r w:rsidRPr="00B93A1F">
        <w:rPr>
          <w:sz w:val="22"/>
          <w:szCs w:val="22"/>
          <w:highlight w:val="lightGray"/>
        </w:rPr>
        <w:t>In the model, three possible outcomes are assumed to result from a major bleeding event:</w:t>
      </w:r>
    </w:p>
    <w:p w:rsidR="003D3A44" w:rsidRPr="00B93A1F" w:rsidRDefault="003D3A44" w:rsidP="003D3A44">
      <w:pPr>
        <w:pStyle w:val="ListParagraph"/>
        <w:numPr>
          <w:ilvl w:val="0"/>
          <w:numId w:val="21"/>
        </w:numPr>
        <w:spacing w:after="200" w:line="360" w:lineRule="auto"/>
        <w:jc w:val="both"/>
        <w:rPr>
          <w:sz w:val="22"/>
          <w:szCs w:val="22"/>
          <w:highlight w:val="lightGray"/>
        </w:rPr>
      </w:pPr>
      <w:r w:rsidRPr="00B93A1F">
        <w:rPr>
          <w:sz w:val="22"/>
          <w:szCs w:val="22"/>
          <w:highlight w:val="lightGray"/>
        </w:rPr>
        <w:t>Death from bleed</w:t>
      </w:r>
    </w:p>
    <w:p w:rsidR="003D3A44" w:rsidRPr="00B93A1F" w:rsidRDefault="003D3A44" w:rsidP="003D3A44">
      <w:pPr>
        <w:pStyle w:val="ListParagraph"/>
        <w:numPr>
          <w:ilvl w:val="0"/>
          <w:numId w:val="21"/>
        </w:numPr>
        <w:spacing w:after="200" w:line="360" w:lineRule="auto"/>
        <w:jc w:val="both"/>
        <w:rPr>
          <w:sz w:val="22"/>
          <w:szCs w:val="22"/>
          <w:highlight w:val="lightGray"/>
        </w:rPr>
      </w:pPr>
      <w:r w:rsidRPr="00B93A1F">
        <w:rPr>
          <w:sz w:val="22"/>
          <w:szCs w:val="22"/>
          <w:highlight w:val="lightGray"/>
        </w:rPr>
        <w:t xml:space="preserve">Non-fatal gastrointestinal (GI) haemorrhage  </w:t>
      </w:r>
    </w:p>
    <w:p w:rsidR="003D3A44" w:rsidRPr="00B93A1F" w:rsidRDefault="003D3A44" w:rsidP="003D3A44">
      <w:pPr>
        <w:pStyle w:val="ListParagraph"/>
        <w:numPr>
          <w:ilvl w:val="0"/>
          <w:numId w:val="21"/>
        </w:numPr>
        <w:spacing w:after="200" w:line="360" w:lineRule="auto"/>
        <w:jc w:val="both"/>
        <w:rPr>
          <w:sz w:val="22"/>
          <w:szCs w:val="22"/>
          <w:highlight w:val="lightGray"/>
        </w:rPr>
      </w:pPr>
      <w:r w:rsidRPr="00B93A1F">
        <w:rPr>
          <w:sz w:val="22"/>
          <w:szCs w:val="22"/>
          <w:highlight w:val="lightGray"/>
        </w:rPr>
        <w:t xml:space="preserve">Non-fatal intracranial (IC) haemorrhage </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proportions of these three events are estimated from Table 79 of a 2009 HTA monograph,</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Simpson&lt;/Author&gt;&lt;Year&gt;2009&lt;/Year&gt;&lt;RecNum&gt;70&lt;/RecNum&gt;&lt;IDText&gt;Thrombophilia testing in people with venous thromboembolism: systematic review and cost-effectiveness analysis&lt;/IDText&gt;&lt;MDL Ref_Type="Journal"&gt;&lt;Ref_Type&gt;Journal&lt;/Ref_Type&gt;&lt;Ref_ID&gt;70&lt;/Ref_ID&gt;&lt;Title_Primary&gt;Thrombophilia testing in people with venous thromboembolism: systematic review and cost-effectiveness analysis&lt;/Title_Primary&gt;&lt;Authors_Primary&gt;Simpson,E.&lt;/Authors_Primary&gt;&lt;Authors_Primary&gt;Stevenson,M.&lt;/Authors_Primary&gt;&lt;Authors_Primary&gt;Rawdin,A.&lt;/Authors_Primary&gt;&lt;Authors_Primary&gt;Papaioannou,D.&lt;/Authors_Primary&gt;&lt;Date_Primary&gt;2009&lt;/Date_Primary&gt;&lt;Keywords&gt;andy&lt;/Keywords&gt;&lt;Keywords&gt;- 81&lt;/Keywords&gt;&lt;Keywords&gt;Venous thromboembolism&lt;/Keywords&gt;&lt;Keywords&gt;thromboembolism&lt;/Keywords&gt;&lt;Keywords&gt;Systematic review&lt;/Keywords&gt;&lt;Keywords&gt;review&lt;/Keywords&gt;&lt;Keywords&gt;cost-effectiveness analysis&lt;/Keywords&gt;&lt;Keywords&gt;analysis&lt;/Keywords&gt;&lt;Keywords&gt;health&lt;/Keywords&gt;&lt;Reprint&gt;Not in File&lt;/Reprint&gt;&lt;Periodical&gt;Health Technology Assessment&lt;/Periodical&gt;&lt;Volume&gt;13&lt;/Volume&gt;&lt;Issue&gt;2&lt;/Issue&gt;&lt;ZZ_JournalFull&gt;&lt;f name="System"&gt;Health Technology Assessment&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0</w:t>
      </w:r>
      <w:r w:rsidR="00FC2DC5" w:rsidRPr="00B93A1F">
        <w:rPr>
          <w:sz w:val="22"/>
          <w:szCs w:val="22"/>
          <w:highlight w:val="lightGray"/>
        </w:rPr>
        <w:fldChar w:fldCharType="end"/>
      </w:r>
      <w:r w:rsidRPr="00B93A1F">
        <w:rPr>
          <w:sz w:val="22"/>
          <w:szCs w:val="22"/>
          <w:highlight w:val="lightGray"/>
        </w:rPr>
        <w:t xml:space="preserve"> which is derived from a 2003 meta-analysi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Linkins&lt;/Author&gt;&lt;Year&gt;2003&lt;/Year&gt;&lt;RecNum&gt;37&lt;/RecNum&gt;&lt;IDText&gt;Clinical Impact of Bleeding in Patients Taking Oral Anticoagulant Therapy for Venous Thromboembolism&lt;/IDText&gt;&lt;MDL Ref_Type="Journal"&gt;&lt;Ref_Type&gt;Journal&lt;/Ref_Type&gt;&lt;Ref_ID&gt;37&lt;/Ref_ID&gt;&lt;Title_Primary&gt;Clinical Impact of Bleeding in Patients Taking Oral Anticoagulant Therapy for Venous Thromboembolism&lt;/Title_Primary&gt;&lt;Authors_Primary&gt;Linkins,Lori Ann&lt;/Authors_Primary&gt;&lt;Authors_Primary&gt;Choi,Peter T.&lt;/Authors_Primary&gt;&lt;Authors_Primary&gt;Douketis,James D.&lt;/Authors_Primary&gt;&lt;Date_Primary&gt;2003&lt;/Date_Primary&gt;&lt;Keywords&gt;andy&lt;/Keywords&gt;&lt;Keywords&gt;- 82&lt;/Keywords&gt;&lt;Keywords&gt;bleeding&lt;/Keywords&gt;&lt;Keywords&gt;patient&lt;/Keywords&gt;&lt;Keywords&gt;anticoagulant therapy&lt;/Keywords&gt;&lt;Keywords&gt;therapy&lt;/Keywords&gt;&lt;Keywords&gt;Venous thromboembolism&lt;/Keywords&gt;&lt;Keywords&gt;thromboembolism&lt;/Keywords&gt;&lt;Keywords&gt;major bleeding&lt;/Keywords&gt;&lt;Keywords&gt;risk&lt;/Keywords&gt;&lt;Keywords&gt;intracranial&lt;/Keywords&gt;&lt;Keywords&gt;literature&lt;/Keywords&gt;&lt;Keywords&gt;Cohort Studies&lt;/Keywords&gt;&lt;Keywords&gt;study&lt;/Keywords&gt;&lt;Keywords&gt;international normalized ratio&lt;/Keywords&gt;&lt;Keywords&gt;death&lt;/Keywords&gt;&lt;Keywords&gt;fatal&lt;/Keywords&gt;&lt;Reprint&gt;Not in File&lt;/Reprint&gt;&lt;Start_Page&gt;893&lt;/Start_Page&gt;&lt;End_Page&gt;900&lt;/End_Page&gt;&lt;Periodical&gt;Annals of Internal Medicine&lt;/Periodical&gt;&lt;Volume&gt;139&lt;/Volume&gt;&lt;Issue&gt;11&lt;/Issue&gt;&lt;ZZ_JournalFull&gt;&lt;f name="System"&gt;Annals of Internal Medicine&lt;/f&gt;&lt;/ZZ_JournalFull&gt;&lt;ZZ_JournalStdAbbrev&gt;&lt;f name="System"&gt;Ann Intern Med&lt;/f&gt;&lt;/ZZ_JournalStdAbbrev&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1</w:t>
      </w:r>
      <w:r w:rsidR="00FC2DC5" w:rsidRPr="00B93A1F">
        <w:rPr>
          <w:sz w:val="22"/>
          <w:szCs w:val="22"/>
          <w:highlight w:val="lightGray"/>
        </w:rPr>
        <w:fldChar w:fldCharType="end"/>
      </w:r>
      <w:r w:rsidRPr="00B93A1F">
        <w:rPr>
          <w:sz w:val="22"/>
          <w:szCs w:val="22"/>
          <w:highlight w:val="lightGray"/>
        </w:rPr>
        <w:t xml:space="preserve"> Uncertainty about the relative distribution of these three outcomes was represented using a Dirichlet distribution. These results are shown in Table 3</w:t>
      </w:r>
      <w:r w:rsidR="00341BE4" w:rsidRPr="00B93A1F">
        <w:rPr>
          <w:sz w:val="22"/>
          <w:szCs w:val="22"/>
          <w:highlight w:val="lightGray"/>
        </w:rPr>
        <w:t>8</w:t>
      </w:r>
      <w:r w:rsidRPr="00B93A1F">
        <w:rPr>
          <w:sz w:val="22"/>
          <w:szCs w:val="22"/>
          <w:highlight w:val="lightGray"/>
        </w:rPr>
        <w:t>.</w:t>
      </w:r>
    </w:p>
    <w:p w:rsidR="003D3A44" w:rsidRPr="00B93A1F" w:rsidRDefault="003D3A44" w:rsidP="003D3A44">
      <w:pPr>
        <w:rPr>
          <w:b/>
          <w:sz w:val="22"/>
          <w:szCs w:val="22"/>
          <w:highlight w:val="lightGray"/>
        </w:rPr>
      </w:pP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Table 3</w:t>
      </w:r>
      <w:r w:rsidR="00341BE4" w:rsidRPr="00B93A1F">
        <w:rPr>
          <w:b/>
          <w:sz w:val="22"/>
          <w:szCs w:val="22"/>
          <w:highlight w:val="lightGray"/>
        </w:rPr>
        <w:t>8</w:t>
      </w:r>
      <w:r w:rsidRPr="00B93A1F">
        <w:rPr>
          <w:b/>
          <w:sz w:val="22"/>
          <w:szCs w:val="22"/>
          <w:highlight w:val="lightGray"/>
        </w:rPr>
        <w:t>:</w:t>
      </w:r>
      <w:r w:rsidRPr="00B93A1F">
        <w:rPr>
          <w:b/>
          <w:sz w:val="22"/>
          <w:szCs w:val="22"/>
          <w:highlight w:val="lightGray"/>
        </w:rPr>
        <w:tab/>
        <w:t>Probability of event categories following a major bleeding episode</w:t>
      </w:r>
    </w:p>
    <w:tbl>
      <w:tblPr>
        <w:tblStyle w:val="TableGrid"/>
        <w:tblW w:w="0" w:type="auto"/>
        <w:tblLook w:val="04A0" w:firstRow="1" w:lastRow="0" w:firstColumn="1" w:lastColumn="0" w:noHBand="0" w:noVBand="1"/>
      </w:tblPr>
      <w:tblGrid>
        <w:gridCol w:w="2660"/>
        <w:gridCol w:w="2693"/>
        <w:gridCol w:w="2977"/>
      </w:tblGrid>
      <w:tr w:rsidR="003D3A44" w:rsidRPr="00B93A1F" w:rsidTr="003D3A44">
        <w:tc>
          <w:tcPr>
            <w:tcW w:w="2660"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Event category</w:t>
            </w:r>
          </w:p>
        </w:tc>
        <w:tc>
          <w:tcPr>
            <w:tcW w:w="2693"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Dirichlet distribution value</w:t>
            </w:r>
          </w:p>
        </w:tc>
        <w:tc>
          <w:tcPr>
            <w:tcW w:w="2977"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Central estimate (95% CrIs)</w:t>
            </w:r>
          </w:p>
        </w:tc>
      </w:tr>
      <w:tr w:rsidR="003D3A44" w:rsidRPr="00B93A1F" w:rsidTr="003D3A44">
        <w:tc>
          <w:tcPr>
            <w:tcW w:w="2660"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atal bleed</w:t>
            </w:r>
          </w:p>
        </w:tc>
        <w:tc>
          <w:tcPr>
            <w:tcW w:w="269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22.7</w:t>
            </w:r>
          </w:p>
        </w:tc>
        <w:tc>
          <w:tcPr>
            <w:tcW w:w="2977"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114 (0.777 to 0.157)</w:t>
            </w:r>
          </w:p>
        </w:tc>
      </w:tr>
      <w:tr w:rsidR="003D3A44" w:rsidRPr="00B93A1F" w:rsidTr="003D3A44">
        <w:tc>
          <w:tcPr>
            <w:tcW w:w="2660"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n-fatal gastrointestinal</w:t>
            </w:r>
          </w:p>
        </w:tc>
        <w:tc>
          <w:tcPr>
            <w:tcW w:w="269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28.4</w:t>
            </w:r>
          </w:p>
        </w:tc>
        <w:tc>
          <w:tcPr>
            <w:tcW w:w="2977"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795 (0.743 to 0.843)</w:t>
            </w:r>
          </w:p>
        </w:tc>
      </w:tr>
      <w:tr w:rsidR="003D3A44" w:rsidRPr="00B93A1F" w:rsidTr="003D3A44">
        <w:tc>
          <w:tcPr>
            <w:tcW w:w="2660"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n-fatal intracranial</w:t>
            </w:r>
          </w:p>
        </w:tc>
        <w:tc>
          <w:tcPr>
            <w:tcW w:w="269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198.9</w:t>
            </w:r>
          </w:p>
        </w:tc>
        <w:tc>
          <w:tcPr>
            <w:tcW w:w="2977" w:type="dxa"/>
          </w:tcPr>
          <w:p w:rsidR="003D3A44" w:rsidRPr="00B93A1F" w:rsidRDefault="003D3A44" w:rsidP="003D3A44">
            <w:pPr>
              <w:keepNext/>
              <w:spacing w:line="360" w:lineRule="auto"/>
              <w:jc w:val="both"/>
              <w:rPr>
                <w:sz w:val="22"/>
                <w:szCs w:val="22"/>
                <w:highlight w:val="lightGray"/>
              </w:rPr>
            </w:pPr>
            <w:r w:rsidRPr="00B93A1F">
              <w:rPr>
                <w:sz w:val="22"/>
                <w:szCs w:val="22"/>
                <w:highlight w:val="lightGray"/>
              </w:rPr>
              <w:t>0.091 (0.059 to 0.129)</w:t>
            </w:r>
          </w:p>
        </w:tc>
      </w:tr>
    </w:tbl>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If a non-fatal intracranial haemorrhage occurs, the effect of this bleed on patient outcome is simulated using data that maps outcomes onto the Glasgow Outcome Scale (GOS), which categorises a patient’s state after a traumatic brain injury.</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Haselsberger&lt;/Author&gt;&lt;Year&gt;1988&lt;/Year&gt;&lt;RecNum&gt;45128&lt;/RecNum&gt;&lt;IDText&gt;Prognosis after acute subdural or epiduralhaemorrhage. &lt;/IDText&gt;&lt;MDL Ref_Type="Journal"&gt;&lt;Ref_Type&gt;Journal&lt;/Ref_Type&gt;&lt;Ref_ID&gt;45128&lt;/Ref_ID&gt;&lt;Title_Primary&gt;&lt;f name="AdvP4DF60E"&gt;Prognosis after acute subdural or epiduralhaemorrhage. &lt;/f&gt;&lt;/Title_Primary&gt;&lt;Authors_Primary&gt;Haselsberger,K.&lt;/Authors_Primary&gt;&lt;Authors_Primary&gt;Pucher,R.&lt;/Authors_Primary&gt;&lt;Authors_Primary&gt;Auer,LM.&lt;/Authors_Primary&gt;&lt;Date_Primary&gt;1988&lt;/Date_Primary&gt;&lt;Keywords&gt;prognosis&lt;/Keywords&gt;&lt;Reprint&gt;Not in File&lt;/Reprint&gt;&lt;Start_Page&gt;111&lt;/Start_Page&gt;&lt;End_Page&gt;116&lt;/End_Page&gt;&lt;Periodical&gt;Acta Neurochir (Wien)&lt;/Periodical&gt;&lt;Volume&gt;90&lt;/Volume&gt;&lt;ZZ_JournalFull&gt;&lt;f name="System"&gt;Acta Neurochir (Wien)&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2</w:t>
      </w:r>
      <w:r w:rsidR="00FC2DC5" w:rsidRPr="00B93A1F">
        <w:rPr>
          <w:sz w:val="22"/>
          <w:szCs w:val="22"/>
          <w:highlight w:val="lightGray"/>
        </w:rPr>
        <w:fldChar w:fldCharType="end"/>
      </w:r>
      <w:r w:rsidRPr="00B93A1F">
        <w:rPr>
          <w:sz w:val="22"/>
          <w:szCs w:val="22"/>
          <w:highlight w:val="lightGray"/>
        </w:rPr>
        <w:t xml:space="preserve"> Uncertainty about the relative distribution of these three outcomes was represented using a Dirichlet distribution. These results are shown in Table </w:t>
      </w:r>
      <w:r w:rsidR="00341BE4" w:rsidRPr="00B93A1F">
        <w:rPr>
          <w:sz w:val="22"/>
          <w:szCs w:val="22"/>
          <w:highlight w:val="lightGray"/>
        </w:rPr>
        <w:t>39</w:t>
      </w:r>
      <w:r w:rsidRPr="00B93A1F">
        <w:rPr>
          <w:sz w:val="22"/>
          <w:szCs w:val="22"/>
          <w:highlight w:val="lightGray"/>
        </w:rPr>
        <w:t xml:space="preserve"> and use data in Holmes et al.</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Holmes&lt;/Author&gt;&lt;Year&gt;2011&lt;/Year&gt;&lt;RecNum&gt;19866&lt;/RecNum&gt;&lt;IDText&gt;The cost-effectiveness of diagnostic management strategies for adults with minor head injury&lt;/IDText&gt;&lt;MDL Ref_Type="Journal"&gt;&lt;Ref_Type&gt;Journal&lt;/Ref_Type&gt;&lt;Ref_ID&gt;19866&lt;/Ref_ID&gt;&lt;Title_Primary&gt;The cost-effectiveness of diagnostic management strategies for adults with minor head injury&lt;/Title_Primary&gt;&lt;Authors_Primary&gt;Holmes,M.&lt;/Authors_Primary&gt;&lt;Authors_Primary&gt;Goodacre,S.&lt;/Authors_Primary&gt;&lt;Authors_Primary&gt;Stevenson,M.&lt;/Authors_Primary&gt;&lt;Authors_Primary&gt;Pandor,A.&lt;/Authors_Primary&gt;&lt;Authors_Primary&gt;Pickering,A.&lt;/Authors_Primary&gt;&lt;Date_Primary&gt;2011&lt;/Date_Primary&gt;&lt;Keywords&gt;andy&lt;/Keywords&gt;&lt;Keywords&gt;- 79&lt;/Keywords&gt;&lt;Keywords&gt;adult&lt;/Keywords&gt;&lt;Keywords&gt;study&lt;/Keywords&gt;&lt;Keywords&gt;Methods&lt;/Keywords&gt;&lt;Keywords&gt;model&lt;/Keywords&gt;&lt;Keywords&gt;life&lt;/Keywords&gt;&lt;Keywords&gt;hospital&lt;/Keywords&gt;&lt;Keywords&gt;hospital admission&lt;/Keywords&gt;&lt;Keywords&gt;patient&lt;/Keywords&gt;&lt;Keywords&gt;risk&lt;/Keywords&gt;&lt;Keywords&gt;analysis&lt;/Keywords&gt;&lt;Keywords&gt;guidelines&lt;/Keywords&gt;&lt;Reprint&gt;Not in File&lt;/Reprint&gt;&lt;Periodical&gt;Injury&lt;/Periodical&gt;&lt;ISSN_ISBN&gt;- 0020-1383&lt;/ISSN_ISBN&gt;&lt;ZZ_JournalFull&gt;&lt;f name="System"&gt;Injury&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3</w:t>
      </w:r>
      <w:r w:rsidR="00FC2DC5" w:rsidRPr="00B93A1F">
        <w:rPr>
          <w:sz w:val="22"/>
          <w:szCs w:val="22"/>
          <w:highlight w:val="lightGray"/>
        </w:rPr>
        <w:fldChar w:fldCharType="end"/>
      </w:r>
    </w:p>
    <w:p w:rsidR="003D3A44" w:rsidRPr="00B93A1F" w:rsidRDefault="003D3A44" w:rsidP="003D3A44">
      <w:pPr>
        <w:spacing w:line="360" w:lineRule="auto"/>
        <w:jc w:val="both"/>
        <w:rPr>
          <w:sz w:val="22"/>
          <w:szCs w:val="22"/>
          <w:highlight w:val="lightGray"/>
        </w:rPr>
      </w:pPr>
    </w:p>
    <w:p w:rsidR="00D10DEE" w:rsidRPr="00B93A1F" w:rsidRDefault="00D10DEE">
      <w:pPr>
        <w:rPr>
          <w:b/>
          <w:sz w:val="22"/>
          <w:szCs w:val="22"/>
          <w:highlight w:val="lightGray"/>
        </w:rPr>
      </w:pPr>
      <w:r w:rsidRPr="00B93A1F">
        <w:rPr>
          <w:b/>
          <w:sz w:val="22"/>
          <w:szCs w:val="22"/>
          <w:highlight w:val="lightGray"/>
        </w:rPr>
        <w:br w:type="page"/>
      </w: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39</w:t>
      </w:r>
      <w:r w:rsidRPr="00B93A1F">
        <w:rPr>
          <w:b/>
          <w:sz w:val="22"/>
          <w:szCs w:val="22"/>
          <w:highlight w:val="lightGray"/>
        </w:rPr>
        <w:t>:</w:t>
      </w:r>
      <w:r w:rsidRPr="00B93A1F">
        <w:rPr>
          <w:b/>
          <w:sz w:val="22"/>
          <w:szCs w:val="22"/>
          <w:highlight w:val="lightGray"/>
        </w:rPr>
        <w:tab/>
        <w:t>Probability of GOS categories following non-fatal intracranial haemorrhage</w:t>
      </w:r>
    </w:p>
    <w:tbl>
      <w:tblPr>
        <w:tblStyle w:val="TableGrid"/>
        <w:tblW w:w="0" w:type="auto"/>
        <w:tblLook w:val="04A0" w:firstRow="1" w:lastRow="0" w:firstColumn="1" w:lastColumn="0" w:noHBand="0" w:noVBand="1"/>
      </w:tblPr>
      <w:tblGrid>
        <w:gridCol w:w="2660"/>
        <w:gridCol w:w="2693"/>
        <w:gridCol w:w="2977"/>
      </w:tblGrid>
      <w:tr w:rsidR="003D3A44" w:rsidRPr="00B93A1F" w:rsidTr="003D3A44">
        <w:tc>
          <w:tcPr>
            <w:tcW w:w="2660"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Event category</w:t>
            </w:r>
          </w:p>
        </w:tc>
        <w:tc>
          <w:tcPr>
            <w:tcW w:w="2693"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Dirichlet distribution value</w:t>
            </w:r>
          </w:p>
        </w:tc>
        <w:tc>
          <w:tcPr>
            <w:tcW w:w="2977" w:type="dxa"/>
          </w:tcPr>
          <w:p w:rsidR="003D3A44" w:rsidRPr="00B93A1F" w:rsidRDefault="003D3A44" w:rsidP="003D3A44">
            <w:pPr>
              <w:spacing w:line="360" w:lineRule="auto"/>
              <w:jc w:val="both"/>
              <w:rPr>
                <w:b/>
                <w:sz w:val="22"/>
                <w:szCs w:val="22"/>
                <w:highlight w:val="lightGray"/>
              </w:rPr>
            </w:pPr>
            <w:r w:rsidRPr="00B93A1F">
              <w:rPr>
                <w:b/>
                <w:sz w:val="22"/>
                <w:szCs w:val="22"/>
                <w:highlight w:val="lightGray"/>
              </w:rPr>
              <w:t>Central estimate (95% CrIs)</w:t>
            </w:r>
          </w:p>
        </w:tc>
      </w:tr>
      <w:tr w:rsidR="003D3A44" w:rsidRPr="00B93A1F" w:rsidTr="003D3A44">
        <w:tc>
          <w:tcPr>
            <w:tcW w:w="2660"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GOS 2</w:t>
            </w:r>
          </w:p>
        </w:tc>
        <w:tc>
          <w:tcPr>
            <w:tcW w:w="269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115.5</w:t>
            </w:r>
          </w:p>
        </w:tc>
        <w:tc>
          <w:tcPr>
            <w:tcW w:w="2977"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116 (0.097 to 0.136)</w:t>
            </w:r>
          </w:p>
        </w:tc>
      </w:tr>
      <w:tr w:rsidR="003D3A44" w:rsidRPr="00B93A1F" w:rsidTr="003D3A44">
        <w:tc>
          <w:tcPr>
            <w:tcW w:w="2660"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GOS 3</w:t>
            </w:r>
          </w:p>
        </w:tc>
        <w:tc>
          <w:tcPr>
            <w:tcW w:w="269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140</w:t>
            </w:r>
          </w:p>
        </w:tc>
        <w:tc>
          <w:tcPr>
            <w:tcW w:w="2977"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0.140 (0.119 to 0.162)</w:t>
            </w:r>
          </w:p>
        </w:tc>
      </w:tr>
      <w:tr w:rsidR="003D3A44" w:rsidRPr="00B93A1F" w:rsidTr="003D3A44">
        <w:tc>
          <w:tcPr>
            <w:tcW w:w="2660"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GOS 4</w:t>
            </w:r>
          </w:p>
        </w:tc>
        <w:tc>
          <w:tcPr>
            <w:tcW w:w="269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79.3</w:t>
            </w:r>
          </w:p>
        </w:tc>
        <w:tc>
          <w:tcPr>
            <w:tcW w:w="2977" w:type="dxa"/>
          </w:tcPr>
          <w:p w:rsidR="003D3A44" w:rsidRPr="00B93A1F" w:rsidRDefault="003D3A44" w:rsidP="003D3A44">
            <w:pPr>
              <w:keepNext/>
              <w:spacing w:line="360" w:lineRule="auto"/>
              <w:jc w:val="both"/>
              <w:rPr>
                <w:sz w:val="22"/>
                <w:szCs w:val="22"/>
                <w:highlight w:val="lightGray"/>
              </w:rPr>
            </w:pPr>
            <w:r w:rsidRPr="00B93A1F">
              <w:rPr>
                <w:sz w:val="22"/>
                <w:szCs w:val="22"/>
                <w:highlight w:val="lightGray"/>
              </w:rPr>
              <w:t>0.079 (0.063 to 0.097)</w:t>
            </w:r>
          </w:p>
        </w:tc>
      </w:tr>
      <w:tr w:rsidR="003D3A44" w:rsidRPr="00B93A1F" w:rsidTr="003D3A44">
        <w:tc>
          <w:tcPr>
            <w:tcW w:w="2660"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GOS 5</w:t>
            </w:r>
          </w:p>
        </w:tc>
        <w:tc>
          <w:tcPr>
            <w:tcW w:w="2693"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665.1</w:t>
            </w:r>
          </w:p>
        </w:tc>
        <w:tc>
          <w:tcPr>
            <w:tcW w:w="2977" w:type="dxa"/>
          </w:tcPr>
          <w:p w:rsidR="003D3A44" w:rsidRPr="00B93A1F" w:rsidRDefault="003D3A44" w:rsidP="003D3A44">
            <w:pPr>
              <w:keepNext/>
              <w:spacing w:line="360" w:lineRule="auto"/>
              <w:jc w:val="both"/>
              <w:rPr>
                <w:sz w:val="22"/>
                <w:szCs w:val="22"/>
                <w:highlight w:val="lightGray"/>
              </w:rPr>
            </w:pPr>
            <w:r w:rsidRPr="00B93A1F">
              <w:rPr>
                <w:sz w:val="22"/>
                <w:szCs w:val="22"/>
                <w:highlight w:val="lightGray"/>
              </w:rPr>
              <w:t>0.665 (0.636 to 0.694)</w:t>
            </w:r>
          </w:p>
        </w:tc>
      </w:tr>
    </w:tbl>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A GOS state of 2 is associated with a severely reduced life expectancy This was taken into account in the model by replicating an assumption in Holmes et al</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Holmes&lt;/Author&gt;&lt;Year&gt;2011&lt;/Year&gt;&lt;RecNum&gt;19866&lt;/RecNum&gt;&lt;IDText&gt;The cost-effectiveness of diagnostic management strategies for adults with minor head injury&lt;/IDText&gt;&lt;MDL Ref_Type="Journal"&gt;&lt;Ref_Type&gt;Journal&lt;/Ref_Type&gt;&lt;Ref_ID&gt;19866&lt;/Ref_ID&gt;&lt;Title_Primary&gt;The cost-effectiveness of diagnostic management strategies for adults with minor head injury&lt;/Title_Primary&gt;&lt;Authors_Primary&gt;Holmes,M.&lt;/Authors_Primary&gt;&lt;Authors_Primary&gt;Goodacre,S.&lt;/Authors_Primary&gt;&lt;Authors_Primary&gt;Stevenson,M.&lt;/Authors_Primary&gt;&lt;Authors_Primary&gt;Pandor,A.&lt;/Authors_Primary&gt;&lt;Authors_Primary&gt;Pickering,A.&lt;/Authors_Primary&gt;&lt;Date_Primary&gt;2011&lt;/Date_Primary&gt;&lt;Keywords&gt;andy&lt;/Keywords&gt;&lt;Keywords&gt;- 79&lt;/Keywords&gt;&lt;Keywords&gt;adult&lt;/Keywords&gt;&lt;Keywords&gt;study&lt;/Keywords&gt;&lt;Keywords&gt;Methods&lt;/Keywords&gt;&lt;Keywords&gt;model&lt;/Keywords&gt;&lt;Keywords&gt;life&lt;/Keywords&gt;&lt;Keywords&gt;hospital&lt;/Keywords&gt;&lt;Keywords&gt;hospital admission&lt;/Keywords&gt;&lt;Keywords&gt;patient&lt;/Keywords&gt;&lt;Keywords&gt;risk&lt;/Keywords&gt;&lt;Keywords&gt;analysis&lt;/Keywords&gt;&lt;Keywords&gt;guidelines&lt;/Keywords&gt;&lt;Reprint&gt;Not in File&lt;/Reprint&gt;&lt;Periodical&gt;Injury&lt;/Periodical&gt;&lt;ISSN_ISBN&gt;- 0020-1383&lt;/ISSN_ISBN&gt;&lt;ZZ_JournalFull&gt;&lt;f name="System"&gt;Injury&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3</w:t>
      </w:r>
      <w:r w:rsidR="00FC2DC5" w:rsidRPr="00B93A1F">
        <w:rPr>
          <w:sz w:val="22"/>
          <w:szCs w:val="22"/>
          <w:highlight w:val="lightGray"/>
        </w:rPr>
        <w:fldChar w:fldCharType="end"/>
      </w:r>
      <w:r w:rsidRPr="00B93A1F">
        <w:rPr>
          <w:sz w:val="22"/>
          <w:szCs w:val="22"/>
          <w:highlight w:val="lightGray"/>
        </w:rPr>
        <w:t xml:space="preserve"> reducing the life expectancy to 3.4 years, where it was otherwise expected to be greater.</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Holmes&lt;/Author&gt;&lt;Year&gt;2011&lt;/Year&gt;&lt;RecNum&gt;19866&lt;/RecNum&gt;&lt;IDText&gt;The cost-effectiveness of diagnostic management strategies for adults with minor head injury&lt;/IDText&gt;&lt;MDL Ref_Type="Journal"&gt;&lt;Ref_Type&gt;Journal&lt;/Ref_Type&gt;&lt;Ref_ID&gt;19866&lt;/Ref_ID&gt;&lt;Title_Primary&gt;The cost-effectiveness of diagnostic management strategies for adults with minor head injury&lt;/Title_Primary&gt;&lt;Authors_Primary&gt;Holmes,M.&lt;/Authors_Primary&gt;&lt;Authors_Primary&gt;Goodacre,S.&lt;/Authors_Primary&gt;&lt;Authors_Primary&gt;Stevenson,M.&lt;/Authors_Primary&gt;&lt;Authors_Primary&gt;Pandor,A.&lt;/Authors_Primary&gt;&lt;Authors_Primary&gt;Pickering,A.&lt;/Authors_Primary&gt;&lt;Date_Primary&gt;2011&lt;/Date_Primary&gt;&lt;Keywords&gt;andy&lt;/Keywords&gt;&lt;Keywords&gt;- 79&lt;/Keywords&gt;&lt;Keywords&gt;adult&lt;/Keywords&gt;&lt;Keywords&gt;study&lt;/Keywords&gt;&lt;Keywords&gt;Methods&lt;/Keywords&gt;&lt;Keywords&gt;model&lt;/Keywords&gt;&lt;Keywords&gt;life&lt;/Keywords&gt;&lt;Keywords&gt;hospital&lt;/Keywords&gt;&lt;Keywords&gt;hospital admission&lt;/Keywords&gt;&lt;Keywords&gt;patient&lt;/Keywords&gt;&lt;Keywords&gt;risk&lt;/Keywords&gt;&lt;Keywords&gt;analysis&lt;/Keywords&gt;&lt;Keywords&gt;guidelines&lt;/Keywords&gt;&lt;Reprint&gt;Not in File&lt;/Reprint&gt;&lt;Periodical&gt;Injury&lt;/Periodical&gt;&lt;ISSN_ISBN&gt;- 0020-1383&lt;/ISSN_ISBN&gt;&lt;ZZ_JournalFull&gt;&lt;f name="System"&gt;Injury&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3</w:t>
      </w:r>
      <w:r w:rsidR="00FC2DC5" w:rsidRPr="00B93A1F">
        <w:rPr>
          <w:sz w:val="22"/>
          <w:szCs w:val="22"/>
          <w:highlight w:val="lightGray"/>
        </w:rPr>
        <w:fldChar w:fldCharType="end"/>
      </w:r>
      <w:r w:rsidRPr="00B93A1F">
        <w:rPr>
          <w:sz w:val="22"/>
          <w:szCs w:val="22"/>
          <w:highlight w:val="lightGray"/>
        </w:rPr>
        <w:t xml:space="preserve">  </w:t>
      </w:r>
    </w:p>
    <w:p w:rsidR="003D3A44" w:rsidRPr="00B93A1F" w:rsidRDefault="003D3A44" w:rsidP="003D3A44">
      <w:pPr>
        <w:spacing w:line="360" w:lineRule="auto"/>
        <w:rPr>
          <w:rFonts w:eastAsiaTheme="majorEastAsia"/>
          <w:b/>
          <w:bCs/>
          <w:sz w:val="22"/>
          <w:szCs w:val="22"/>
          <w:highlight w:val="lightGray"/>
        </w:rPr>
      </w:pPr>
      <w:bookmarkStart w:id="18" w:name="_Toc316637312"/>
    </w:p>
    <w:bookmarkEnd w:id="18"/>
    <w:p w:rsidR="003D3A44" w:rsidRPr="00B93A1F" w:rsidRDefault="003D3A44" w:rsidP="0085086B">
      <w:pPr>
        <w:spacing w:line="360" w:lineRule="auto"/>
        <w:outlineLvl w:val="0"/>
        <w:rPr>
          <w:sz w:val="22"/>
          <w:szCs w:val="22"/>
          <w:highlight w:val="lightGray"/>
        </w:rPr>
      </w:pPr>
      <w:r w:rsidRPr="00B93A1F">
        <w:rPr>
          <w:sz w:val="22"/>
          <w:szCs w:val="22"/>
          <w:highlight w:val="lightGray"/>
        </w:rPr>
        <w:t>6.2.</w:t>
      </w:r>
      <w:r w:rsidR="00B937D2" w:rsidRPr="00B93A1F">
        <w:rPr>
          <w:sz w:val="22"/>
          <w:szCs w:val="22"/>
          <w:highlight w:val="lightGray"/>
        </w:rPr>
        <w:t>9</w:t>
      </w:r>
      <w:r w:rsidRPr="00B93A1F">
        <w:rPr>
          <w:sz w:val="22"/>
          <w:szCs w:val="22"/>
          <w:highlight w:val="lightGray"/>
        </w:rPr>
        <w:t xml:space="preserve">.2 </w:t>
      </w:r>
      <w:r w:rsidRPr="00B93A1F">
        <w:rPr>
          <w:sz w:val="22"/>
          <w:szCs w:val="22"/>
          <w:highlight w:val="lightGray"/>
        </w:rPr>
        <w:tab/>
        <w:t>Utility multiplier following a major clinical bleed</w:t>
      </w:r>
    </w:p>
    <w:p w:rsidR="003D3A44" w:rsidRPr="00B93A1F" w:rsidRDefault="003D3A44" w:rsidP="003D3A44">
      <w:pPr>
        <w:spacing w:line="360" w:lineRule="auto"/>
        <w:rPr>
          <w:sz w:val="22"/>
          <w:szCs w:val="22"/>
          <w:highlight w:val="lightGray"/>
        </w:rPr>
      </w:pPr>
      <w:r w:rsidRPr="00B93A1F">
        <w:rPr>
          <w:sz w:val="22"/>
          <w:szCs w:val="22"/>
          <w:highlight w:val="lightGray"/>
        </w:rPr>
        <w:t>Utility multiplier following a fatal bleed</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rFonts w:eastAsiaTheme="minorEastAsia"/>
          <w:sz w:val="22"/>
          <w:szCs w:val="22"/>
          <w:highlight w:val="lightGray"/>
        </w:rPr>
      </w:pPr>
      <w:r w:rsidRPr="00B93A1F">
        <w:rPr>
          <w:rFonts w:eastAsiaTheme="minorEastAsia"/>
          <w:sz w:val="22"/>
          <w:szCs w:val="22"/>
          <w:highlight w:val="lightGray"/>
        </w:rPr>
        <w:t>It was assumed that the patient would die immediately following a bleeding related mortality and that no further QALYs would be accrued.</w:t>
      </w:r>
    </w:p>
    <w:p w:rsidR="003D3A44" w:rsidRPr="00B93A1F" w:rsidRDefault="003D3A44" w:rsidP="003D3A44">
      <w:pPr>
        <w:rPr>
          <w:rFonts w:eastAsiaTheme="minorEastAsia"/>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Utility multiplier following a gastrointestinal haemorrhage</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effect of a gastrointestinal haemorrhage on long-term quality of life are generally considered to be very small. A decision analysis by Goodacre et al.,</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Goodacre&lt;/Author&gt;&lt;Year&gt;2006&lt;/Year&gt;&lt;RecNum&gt;21&lt;/RecNum&gt;&lt;IDText&gt;How should we diagnose suspected deep-vein thrombosis?&lt;/IDText&gt;&lt;MDL Ref_Type="Journal"&gt;&lt;Ref_Type&gt;Journal&lt;/Ref_Type&gt;&lt;Ref_ID&gt;21&lt;/Ref_ID&gt;&lt;Title_Primary&gt;How should we diagnose suspected deep-vein thrombosis?&lt;/Title_Primary&gt;&lt;Authors_Primary&gt;Goodacre,S.&lt;/Authors_Primary&gt;&lt;Authors_Primary&gt;Stevenson,M.&lt;/Authors_Primary&gt;&lt;Authors_Primary&gt;Wailoo,A.&lt;/Authors_Primary&gt;&lt;Authors_Primary&gt;Sampson,F.&lt;/Authors_Primary&gt;&lt;Authors_Primary&gt;Sutton,A.J.&lt;/Authors_Primary&gt;&lt;Authors_Primary&gt;Thomas,S.&lt;/Authors_Primary&gt;&lt;Date_Primary&gt;2006/6/1&lt;/Date_Primary&gt;&lt;Keywords&gt;thrombosis&lt;/Keywords&gt;&lt;Keywords&gt;health&lt;/Keywords&gt;&lt;Keywords&gt;Systematic review&lt;/Keywords&gt;&lt;Keywords&gt;review&lt;/Keywords&gt;&lt;Keywords&gt;meta analysis&lt;/Keywords&gt;&lt;Keywords&gt;performance&lt;/Keywords&gt;&lt;Keywords&gt;decision analysis&lt;/Keywords&gt;&lt;Keywords&gt;model&lt;/Keywords&gt;&lt;Keywords&gt;analysis&lt;/Keywords&gt;&lt;Keywords&gt;patient&lt;/Keywords&gt;&lt;Keywords&gt;D dimer&lt;/Keywords&gt;&lt;Keywords&gt;ultrasound&lt;/Keywords&gt;&lt;Keywords&gt;diagnosis&lt;/Keywords&gt;&lt;Keywords&gt;risk&lt;/Keywords&gt;&lt;Reprint&gt;Not in File&lt;/Reprint&gt;&lt;Start_Page&gt;377&lt;/Start_Page&gt;&lt;End_Page&gt;388&lt;/End_Page&gt;&lt;Periodical&gt;Qjm&lt;/Periodical&gt;&lt;Volume&gt;99&lt;/Volume&gt;&lt;Issue&gt;6&lt;/Issue&gt;&lt;Web_URL&gt;&lt;u&gt;http://qjmed.oxfordjournals.org/content/99/6/377.abstract&lt;/u&gt;&lt;/Web_URL&gt;&lt;ZZ_JournalFull&gt;&lt;f name="System"&gt;Qjm&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4</w:t>
      </w:r>
      <w:r w:rsidR="00FC2DC5" w:rsidRPr="00B93A1F">
        <w:rPr>
          <w:sz w:val="22"/>
          <w:szCs w:val="22"/>
          <w:highlight w:val="lightGray"/>
        </w:rPr>
        <w:fldChar w:fldCharType="end"/>
      </w:r>
      <w:r w:rsidRPr="00B93A1F">
        <w:rPr>
          <w:sz w:val="22"/>
          <w:szCs w:val="22"/>
          <w:highlight w:val="lightGray"/>
        </w:rPr>
        <w:t xml:space="preserve"> assumed the event resulted in no utility loss. A separate decision analysis model by Meenan et al.,</w:t>
      </w:r>
      <w:r w:rsidR="00FC2DC5" w:rsidRPr="00B93A1F">
        <w:rPr>
          <w:sz w:val="22"/>
          <w:szCs w:val="22"/>
          <w:highlight w:val="lightGray"/>
        </w:rPr>
        <w:fldChar w:fldCharType="begin">
          <w:fldData xml:space="preserve">PFJlZm1hbj48Q2l0ZT48QXV0aG9yPk1lZW5hbjwvQXV0aG9yPjxZZWFyPjIwMDc8L1llYXI+PFJl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</w:fldData>
        </w:fldChar>
      </w:r>
      <w:r w:rsidR="00C555BF" w:rsidRPr="00B93A1F">
        <w:rPr>
          <w:sz w:val="22"/>
          <w:szCs w:val="22"/>
          <w:highlight w:val="lightGray"/>
        </w:rPr>
        <w:instrText xml:space="preserve"> ADDIN REFMGR.CITE </w:instrText>
      </w:r>
      <w:r w:rsidR="00FC2DC5" w:rsidRPr="00B93A1F">
        <w:rPr>
          <w:sz w:val="22"/>
          <w:szCs w:val="22"/>
          <w:highlight w:val="lightGray"/>
        </w:rPr>
        <w:fldChar w:fldCharType="begin">
          <w:fldData xml:space="preserve">PFJlZm1hbj48Q2l0ZT48QXV0aG9yPk1lZW5hbjwvQXV0aG9yPjxZZWFyPjIwMDc8L1llYXI+PFJl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</w:fldData>
        </w:fldChar>
      </w:r>
      <w:r w:rsidR="00C555BF" w:rsidRPr="00B93A1F">
        <w:rPr>
          <w:sz w:val="22"/>
          <w:szCs w:val="22"/>
          <w:highlight w:val="lightGray"/>
        </w:rPr>
        <w:instrText xml:space="preserve"> ADDIN EN.CITE.DATA </w:instrText>
      </w:r>
      <w:r w:rsidR="00FC2DC5" w:rsidRPr="00B93A1F">
        <w:rPr>
          <w:sz w:val="22"/>
          <w:szCs w:val="22"/>
          <w:highlight w:val="lightGray"/>
        </w:rPr>
      </w:r>
      <w:r w:rsidR="00FC2DC5" w:rsidRPr="00B93A1F">
        <w:rPr>
          <w:sz w:val="22"/>
          <w:szCs w:val="22"/>
          <w:highlight w:val="lightGray"/>
        </w:rPr>
        <w:fldChar w:fldCharType="end"/>
      </w:r>
      <w:r w:rsidR="00FC2DC5" w:rsidRPr="00B93A1F">
        <w:rPr>
          <w:sz w:val="22"/>
          <w:szCs w:val="22"/>
          <w:highlight w:val="lightGray"/>
        </w:rPr>
      </w:r>
      <w:r w:rsidR="00FC2DC5" w:rsidRPr="00B93A1F">
        <w:rPr>
          <w:sz w:val="22"/>
          <w:szCs w:val="22"/>
          <w:highlight w:val="lightGray"/>
        </w:rPr>
        <w:fldChar w:fldCharType="separate"/>
      </w:r>
      <w:r w:rsidR="005A1380" w:rsidRPr="00B93A1F">
        <w:rPr>
          <w:noProof/>
          <w:sz w:val="22"/>
          <w:szCs w:val="22"/>
          <w:highlight w:val="lightGray"/>
          <w:vertAlign w:val="superscript"/>
        </w:rPr>
        <w:t>165</w:t>
      </w:r>
      <w:r w:rsidR="00FC2DC5" w:rsidRPr="00B93A1F">
        <w:rPr>
          <w:sz w:val="22"/>
          <w:szCs w:val="22"/>
          <w:highlight w:val="lightGray"/>
        </w:rPr>
        <w:fldChar w:fldCharType="end"/>
      </w:r>
      <w:r w:rsidRPr="00B93A1F">
        <w:rPr>
          <w:sz w:val="22"/>
          <w:szCs w:val="22"/>
          <w:highlight w:val="lightGray"/>
        </w:rPr>
        <w:t xml:space="preserve">  used a utility multiplier of 0.997. Within the PSA, estimates were sampled from a uniform distribution with upper and lower bounds of 0.997 ± 0.003.</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Utility multipliers following an intracranial haemorrhage</w:t>
      </w:r>
    </w:p>
    <w:p w:rsidR="003D3A44" w:rsidRPr="00B93A1F" w:rsidRDefault="003D3A44" w:rsidP="003D3A44">
      <w:pPr>
        <w:autoSpaceDE w:val="0"/>
        <w:autoSpaceDN w:val="0"/>
        <w:adjustRightInd w:val="0"/>
        <w:spacing w:line="360" w:lineRule="auto"/>
        <w:jc w:val="both"/>
        <w:rPr>
          <w:sz w:val="22"/>
          <w:szCs w:val="22"/>
          <w:highlight w:val="lightGray"/>
        </w:rPr>
      </w:pPr>
      <w:r w:rsidRPr="00B93A1F">
        <w:rPr>
          <w:sz w:val="22"/>
          <w:szCs w:val="22"/>
          <w:highlight w:val="lightGray"/>
        </w:rPr>
        <w:t xml:space="preserve">The utility following an ICH depend on the GOS state that follows from the haemorrhage. These range from a long-term vegetative state (GOS 2) to a good recovery. Both the GOS and mRS provide ordinal scales of disability and dependence following damage to the brain. By comparing the outcome descriptions for each of the non-fatal GOS states to those of the mRS states described in Table </w:t>
      </w:r>
      <w:r w:rsidR="00341BE4" w:rsidRPr="00B93A1F">
        <w:rPr>
          <w:sz w:val="22"/>
          <w:szCs w:val="22"/>
          <w:highlight w:val="lightGray"/>
        </w:rPr>
        <w:t>39</w:t>
      </w:r>
      <w:r w:rsidRPr="00B93A1F">
        <w:rPr>
          <w:sz w:val="22"/>
          <w:szCs w:val="22"/>
          <w:highlight w:val="lightGray"/>
        </w:rPr>
        <w:t>, we mapped each GOS state on to one or more mRS states. This allowed us to map utility values onto each GOS state using data from the same patient group that was used to inform the stroke utilitie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Rivero-Arias&lt;/Author&gt;&lt;Year&gt;2010&lt;/Year&gt;&lt;RecNum&gt;63&lt;/RecNum&gt;&lt;IDText&gt;Mapping the Modified Rankin Scale (mRS) Measurement into the Generic EuroQol (EQ-5D) Health Outcome&lt;/IDText&gt;&lt;MDL Ref_Type="Journal"&gt;&lt;Ref_Type&gt;Journal&lt;/Ref_Type&gt;&lt;Ref_ID&gt;63&lt;/Ref_ID&gt;&lt;Title_Primary&gt;Mapping the Modified Rankin Scale (mRS) Measurement into the Generic EuroQol (EQ-5D) Health Outcome&lt;/Title_Primary&gt;&lt;Authors_Primary&gt;Rivero-Arias,O.&lt;/Authors_Primary&gt;&lt;Authors_Primary&gt;Ouellet,M.&lt;/Authors_Primary&gt;&lt;Authors_Primary&gt;Gray,A.&lt;/Authors_Primary&gt;&lt;Authors_Primary&gt;Wolstenholme,J.&lt;/Authors_Primary&gt;&lt;Authors_Primary&gt;Rothwell,P.&lt;/Authors_Primary&gt;&lt;Authors_Primary&gt;Luengo-Fernandez,R.&lt;/Authors_Primary&gt;&lt;Date_Primary&gt;2010&lt;/Date_Primary&gt;&lt;Keywords&gt;andy&lt;/Keywords&gt;&lt;Keywords&gt;- 5&lt;/Keywords&gt;&lt;Keywords&gt;measurement&lt;/Keywords&gt;&lt;Keywords&gt;health&lt;/Keywords&gt;&lt;Keywords&gt;economics&lt;/Keywords&gt;&lt;Keywords&gt;article&lt;/Keywords&gt;&lt;Keywords&gt;Methods&lt;/Keywords&gt;&lt;Keywords&gt;information&lt;/Keywords&gt;&lt;Keywords&gt;stroke&lt;/Keywords&gt;&lt;Keywords&gt;transient ischemic attack&lt;/Keywords&gt;&lt;Keywords&gt;patient&lt;/Keywords&gt;&lt;Keywords&gt;study&lt;/Keywords&gt;&lt;Keywords&gt;performance&lt;/Keywords&gt;&lt;Keywords&gt;model&lt;/Keywords&gt;&lt;Keywords&gt;confidence interval&lt;/Keywords&gt;&lt;Keywords&gt;Disease&lt;/Keywords&gt;&lt;Keywords&gt;United Kingdom&lt;/Keywords&gt;&lt;Reprint&gt;Not in File&lt;/Reprint&gt;&lt;Start_Page&gt;341&lt;/Start_Page&gt;&lt;End_Page&gt;354&lt;/End_Page&gt;&lt;Periodical&gt;Medical Decision Making&lt;/Periodical&gt;&lt;Volume&gt;30&lt;/Volume&gt;&lt;Issue&gt;3&lt;/Issue&gt;&lt;ISSN_ISBN&gt;- 0272-989X&lt;/ISSN_ISBN&gt;&lt;Web_URL&gt;&lt;u&gt;http://mdm.sagepub.com/content/30/3/341.abstract&lt;/u&gt;&lt;/Web_URL&gt;&lt;ZZ_JournalFull&gt;&lt;f name="System"&gt;Medical Decision Making&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6</w:t>
      </w:r>
      <w:r w:rsidR="00FC2DC5" w:rsidRPr="00B93A1F">
        <w:rPr>
          <w:sz w:val="22"/>
          <w:szCs w:val="22"/>
          <w:highlight w:val="lightGray"/>
        </w:rPr>
        <w:fldChar w:fldCharType="end"/>
      </w:r>
      <w:r w:rsidRPr="00B93A1F">
        <w:rPr>
          <w:sz w:val="22"/>
          <w:szCs w:val="22"/>
          <w:highlight w:val="lightGray"/>
        </w:rPr>
        <w:t xml:space="preserve">  The methods used to derive the utility multipliers for each GOS state are very similar to those used to estimate utility multipliers following stroke, and also make the assumption that the distribution of the mRS states that the GOS states map onto is that reported at 24 months within the Rivero-Arias paper.</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Rivero-Arias&lt;/Author&gt;&lt;Year&gt;2010&lt;/Year&gt;&lt;RecNum&gt;63&lt;/RecNum&gt;&lt;IDText&gt;Mapping the Modified Rankin Scale (mRS) Measurement into the Generic EuroQol (EQ-5D) Health Outcome&lt;/IDText&gt;&lt;MDL Ref_Type="Journal"&gt;&lt;Ref_Type&gt;Journal&lt;/Ref_Type&gt;&lt;Ref_ID&gt;63&lt;/Ref_ID&gt;&lt;Title_Primary&gt;Mapping the Modified Rankin Scale (mRS) Measurement into the Generic EuroQol (EQ-5D) Health Outcome&lt;/Title_Primary&gt;&lt;Authors_Primary&gt;Rivero-Arias,O.&lt;/Authors_Primary&gt;&lt;Authors_Primary&gt;Ouellet,M.&lt;/Authors_Primary&gt;&lt;Authors_Primary&gt;Gray,A.&lt;/Authors_Primary&gt;&lt;Authors_Primary&gt;Wolstenholme,J.&lt;/Authors_Primary&gt;&lt;Authors_Primary&gt;Rothwell,P.&lt;/Authors_Primary&gt;&lt;Authors_Primary&gt;Luengo-Fernandez,R.&lt;/Authors_Primary&gt;&lt;Date_Primary&gt;2010&lt;/Date_Primary&gt;&lt;Keywords&gt;andy&lt;/Keywords&gt;&lt;Keywords&gt;- 5&lt;/Keywords&gt;&lt;Keywords&gt;measurement&lt;/Keywords&gt;&lt;Keywords&gt;health&lt;/Keywords&gt;&lt;Keywords&gt;economics&lt;/Keywords&gt;&lt;Keywords&gt;article&lt;/Keywords&gt;&lt;Keywords&gt;Methods&lt;/Keywords&gt;&lt;Keywords&gt;information&lt;/Keywords&gt;&lt;Keywords&gt;stroke&lt;/Keywords&gt;&lt;Keywords&gt;transient ischemic attack&lt;/Keywords&gt;&lt;Keywords&gt;patient&lt;/Keywords&gt;&lt;Keywords&gt;study&lt;/Keywords&gt;&lt;Keywords&gt;performance&lt;/Keywords&gt;&lt;Keywords&gt;model&lt;/Keywords&gt;&lt;Keywords&gt;confidence interval&lt;/Keywords&gt;&lt;Keywords&gt;Disease&lt;/Keywords&gt;&lt;Keywords&gt;United Kingdom&lt;/Keywords&gt;&lt;Reprint&gt;Not in File&lt;/Reprint&gt;&lt;Start_Page&gt;341&lt;/Start_Page&gt;&lt;End_Page&gt;354&lt;/End_Page&gt;&lt;Periodical&gt;Medical Decision Making&lt;/Periodical&gt;&lt;Volume&gt;30&lt;/Volume&gt;&lt;Issue&gt;3&lt;/Issue&gt;&lt;ISSN_ISBN&gt;- 0272-989X&lt;/ISSN_ISBN&gt;&lt;Web_URL&gt;&lt;u&gt;http://mdm.sagepub.com/content/30/3/341.abstract&lt;/u&gt;&lt;/Web_URL&gt;&lt;ZZ_JournalFull&gt;&lt;f name="System"&gt;Medical Decision Making&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6</w:t>
      </w:r>
      <w:r w:rsidR="00FC2DC5" w:rsidRPr="00B93A1F">
        <w:rPr>
          <w:sz w:val="22"/>
          <w:szCs w:val="22"/>
          <w:highlight w:val="lightGray"/>
        </w:rPr>
        <w:fldChar w:fldCharType="end"/>
      </w:r>
      <w:r w:rsidRPr="00B93A1F">
        <w:rPr>
          <w:sz w:val="22"/>
          <w:szCs w:val="22"/>
          <w:highlight w:val="lightGray"/>
        </w:rPr>
        <w:t xml:space="preserve"> The assumed mapping between GOS scores and mRS scores, together with the estimated utility multipliers with 95% CrIs, are presented in Table 4</w:t>
      </w:r>
      <w:r w:rsidR="00341BE4" w:rsidRPr="00B93A1F">
        <w:rPr>
          <w:sz w:val="22"/>
          <w:szCs w:val="22"/>
          <w:highlight w:val="lightGray"/>
        </w:rPr>
        <w:t>0</w:t>
      </w:r>
      <w:r w:rsidRPr="00B93A1F">
        <w:rPr>
          <w:sz w:val="22"/>
          <w:szCs w:val="22"/>
          <w:highlight w:val="lightGray"/>
        </w:rPr>
        <w:t xml:space="preserve">. </w:t>
      </w:r>
    </w:p>
    <w:p w:rsidR="003D3A44" w:rsidRPr="00B93A1F" w:rsidRDefault="003D3A44" w:rsidP="003D3A44">
      <w:pPr>
        <w:autoSpaceDE w:val="0"/>
        <w:autoSpaceDN w:val="0"/>
        <w:adjustRightInd w:val="0"/>
        <w:spacing w:line="360" w:lineRule="auto"/>
        <w:jc w:val="both"/>
        <w:rPr>
          <w:sz w:val="22"/>
          <w:szCs w:val="22"/>
          <w:highlight w:val="lightGray"/>
        </w:rPr>
      </w:pPr>
    </w:p>
    <w:p w:rsidR="003D3A44" w:rsidRPr="00B93A1F" w:rsidRDefault="003D3A44" w:rsidP="003D3A44">
      <w:pPr>
        <w:autoSpaceDE w:val="0"/>
        <w:autoSpaceDN w:val="0"/>
        <w:adjustRightInd w:val="0"/>
        <w:spacing w:line="360" w:lineRule="auto"/>
        <w:ind w:left="1440" w:hanging="1440"/>
        <w:jc w:val="both"/>
        <w:rPr>
          <w:b/>
          <w:sz w:val="22"/>
          <w:szCs w:val="22"/>
          <w:highlight w:val="lightGray"/>
        </w:rPr>
      </w:pPr>
      <w:r w:rsidRPr="00B93A1F">
        <w:rPr>
          <w:b/>
          <w:sz w:val="22"/>
          <w:szCs w:val="22"/>
          <w:highlight w:val="lightGray"/>
        </w:rPr>
        <w:t>Table 4</w:t>
      </w:r>
      <w:r w:rsidR="00341BE4" w:rsidRPr="00B93A1F">
        <w:rPr>
          <w:b/>
          <w:sz w:val="22"/>
          <w:szCs w:val="22"/>
          <w:highlight w:val="lightGray"/>
        </w:rPr>
        <w:t>0</w:t>
      </w:r>
      <w:r w:rsidRPr="00B93A1F">
        <w:rPr>
          <w:b/>
          <w:sz w:val="22"/>
          <w:szCs w:val="22"/>
          <w:highlight w:val="lightGray"/>
        </w:rPr>
        <w:t>:</w:t>
      </w:r>
      <w:r w:rsidRPr="00B93A1F">
        <w:rPr>
          <w:b/>
          <w:sz w:val="22"/>
          <w:szCs w:val="22"/>
          <w:highlight w:val="lightGray"/>
        </w:rPr>
        <w:tab/>
        <w:t>Assumed relationship between GOS and mRS, and estimated utility multipliers for each GOS state</w:t>
      </w:r>
    </w:p>
    <w:tbl>
      <w:tblPr>
        <w:tblStyle w:val="TableGrid"/>
        <w:tblW w:w="0" w:type="auto"/>
        <w:tblLook w:val="04A0" w:firstRow="1" w:lastRow="0" w:firstColumn="1" w:lastColumn="0" w:noHBand="0" w:noVBand="1"/>
      </w:tblPr>
      <w:tblGrid>
        <w:gridCol w:w="2943"/>
        <w:gridCol w:w="2552"/>
        <w:gridCol w:w="3260"/>
      </w:tblGrid>
      <w:tr w:rsidR="003D3A44" w:rsidRPr="00B93A1F" w:rsidTr="003D3A44">
        <w:tc>
          <w:tcPr>
            <w:tcW w:w="2943" w:type="dxa"/>
          </w:tcPr>
          <w:p w:rsidR="003D3A44" w:rsidRPr="00B93A1F" w:rsidRDefault="003D3A44" w:rsidP="003D3A44">
            <w:pPr>
              <w:autoSpaceDE w:val="0"/>
              <w:autoSpaceDN w:val="0"/>
              <w:adjustRightInd w:val="0"/>
              <w:jc w:val="both"/>
              <w:rPr>
                <w:b/>
                <w:sz w:val="22"/>
                <w:szCs w:val="22"/>
                <w:highlight w:val="lightGray"/>
              </w:rPr>
            </w:pPr>
            <w:r w:rsidRPr="00B93A1F">
              <w:rPr>
                <w:b/>
                <w:sz w:val="22"/>
                <w:szCs w:val="22"/>
                <w:highlight w:val="lightGray"/>
              </w:rPr>
              <w:t>Glasgow Outcome Scale</w:t>
            </w:r>
          </w:p>
        </w:tc>
        <w:tc>
          <w:tcPr>
            <w:tcW w:w="2552" w:type="dxa"/>
          </w:tcPr>
          <w:p w:rsidR="003D3A44" w:rsidRPr="00B93A1F" w:rsidRDefault="003D3A44" w:rsidP="003D3A44">
            <w:pPr>
              <w:autoSpaceDE w:val="0"/>
              <w:autoSpaceDN w:val="0"/>
              <w:adjustRightInd w:val="0"/>
              <w:jc w:val="both"/>
              <w:rPr>
                <w:b/>
                <w:sz w:val="22"/>
                <w:szCs w:val="22"/>
                <w:highlight w:val="lightGray"/>
              </w:rPr>
            </w:pPr>
            <w:r w:rsidRPr="00B93A1F">
              <w:rPr>
                <w:b/>
                <w:sz w:val="22"/>
                <w:szCs w:val="22"/>
                <w:highlight w:val="lightGray"/>
              </w:rPr>
              <w:t>Assumed equivalent to</w:t>
            </w:r>
          </w:p>
        </w:tc>
        <w:tc>
          <w:tcPr>
            <w:tcW w:w="3260" w:type="dxa"/>
          </w:tcPr>
          <w:p w:rsidR="003D3A44" w:rsidRPr="00B93A1F" w:rsidRDefault="003D3A44" w:rsidP="003D3A44">
            <w:pPr>
              <w:autoSpaceDE w:val="0"/>
              <w:autoSpaceDN w:val="0"/>
              <w:adjustRightInd w:val="0"/>
              <w:jc w:val="both"/>
              <w:rPr>
                <w:b/>
                <w:sz w:val="22"/>
                <w:szCs w:val="22"/>
                <w:highlight w:val="lightGray"/>
              </w:rPr>
            </w:pPr>
            <w:r w:rsidRPr="00B93A1F">
              <w:rPr>
                <w:b/>
                <w:sz w:val="22"/>
                <w:szCs w:val="22"/>
                <w:highlight w:val="lightGray"/>
              </w:rPr>
              <w:t>Utility multiplier</w:t>
            </w:r>
          </w:p>
        </w:tc>
      </w:tr>
      <w:tr w:rsidR="003D3A44" w:rsidRPr="00B93A1F" w:rsidTr="003D3A44">
        <w:tc>
          <w:tcPr>
            <w:tcW w:w="2943"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 xml:space="preserve">GOS 2: Vegetative State </w:t>
            </w:r>
          </w:p>
        </w:tc>
        <w:tc>
          <w:tcPr>
            <w:tcW w:w="2552"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mRS 6: dead</w:t>
            </w:r>
          </w:p>
        </w:tc>
        <w:tc>
          <w:tcPr>
            <w:tcW w:w="3260"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0</w:t>
            </w:r>
          </w:p>
        </w:tc>
      </w:tr>
      <w:tr w:rsidR="003D3A44" w:rsidRPr="00B93A1F" w:rsidTr="003D3A44">
        <w:tc>
          <w:tcPr>
            <w:tcW w:w="2943"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GOS 3: Severely disabled</w:t>
            </w:r>
          </w:p>
        </w:tc>
        <w:tc>
          <w:tcPr>
            <w:tcW w:w="2552" w:type="dxa"/>
          </w:tcPr>
          <w:p w:rsidR="003D3A44" w:rsidRPr="00B93A1F" w:rsidRDefault="003D3A44" w:rsidP="003D3A44">
            <w:pPr>
              <w:autoSpaceDE w:val="0"/>
              <w:autoSpaceDN w:val="0"/>
              <w:adjustRightInd w:val="0"/>
              <w:rPr>
                <w:sz w:val="22"/>
                <w:szCs w:val="22"/>
                <w:highlight w:val="lightGray"/>
              </w:rPr>
            </w:pPr>
            <w:r w:rsidRPr="00B93A1F">
              <w:rPr>
                <w:sz w:val="22"/>
                <w:szCs w:val="22"/>
                <w:highlight w:val="lightGray"/>
              </w:rPr>
              <w:t>mRS 4: moderately severely disabled; and mRS 5: severely disabled</w:t>
            </w:r>
          </w:p>
        </w:tc>
        <w:tc>
          <w:tcPr>
            <w:tcW w:w="3260"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 xml:space="preserve">0.226 (95% CI 0.221 to 0.231) </w:t>
            </w:r>
          </w:p>
        </w:tc>
      </w:tr>
      <w:tr w:rsidR="003D3A44" w:rsidRPr="00B93A1F" w:rsidTr="003D3A44">
        <w:tc>
          <w:tcPr>
            <w:tcW w:w="2943"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GOS 4: Moderately disabled</w:t>
            </w:r>
          </w:p>
        </w:tc>
        <w:tc>
          <w:tcPr>
            <w:tcW w:w="2552"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mRS 2: slight disability; and</w:t>
            </w:r>
          </w:p>
          <w:p w:rsidR="003D3A44" w:rsidRPr="00B93A1F" w:rsidRDefault="003D3A44" w:rsidP="003D3A44">
            <w:pPr>
              <w:autoSpaceDE w:val="0"/>
              <w:autoSpaceDN w:val="0"/>
              <w:adjustRightInd w:val="0"/>
              <w:rPr>
                <w:sz w:val="22"/>
                <w:szCs w:val="22"/>
                <w:highlight w:val="lightGray"/>
              </w:rPr>
            </w:pPr>
            <w:r w:rsidRPr="00B93A1F">
              <w:rPr>
                <w:sz w:val="22"/>
                <w:szCs w:val="22"/>
                <w:highlight w:val="lightGray"/>
              </w:rPr>
              <w:t>mRS 3: moderate disability</w:t>
            </w:r>
          </w:p>
        </w:tc>
        <w:tc>
          <w:tcPr>
            <w:tcW w:w="3260"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0.642 (95% CI 0.638 to 0.645)</w:t>
            </w:r>
          </w:p>
        </w:tc>
      </w:tr>
      <w:tr w:rsidR="003D3A44" w:rsidRPr="00B93A1F" w:rsidTr="003D3A44">
        <w:tc>
          <w:tcPr>
            <w:tcW w:w="2943"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GOS 5: Good recovery</w:t>
            </w:r>
          </w:p>
        </w:tc>
        <w:tc>
          <w:tcPr>
            <w:tcW w:w="2552" w:type="dxa"/>
          </w:tcPr>
          <w:p w:rsidR="003D3A44" w:rsidRPr="00B93A1F" w:rsidRDefault="003D3A44" w:rsidP="003D3A44">
            <w:pPr>
              <w:autoSpaceDE w:val="0"/>
              <w:autoSpaceDN w:val="0"/>
              <w:adjustRightInd w:val="0"/>
              <w:jc w:val="both"/>
              <w:rPr>
                <w:sz w:val="22"/>
                <w:szCs w:val="22"/>
                <w:highlight w:val="lightGray"/>
              </w:rPr>
            </w:pPr>
            <w:r w:rsidRPr="00B93A1F">
              <w:rPr>
                <w:sz w:val="22"/>
                <w:szCs w:val="22"/>
                <w:highlight w:val="lightGray"/>
              </w:rPr>
              <w:t>mRS 0: no symptoms; and</w:t>
            </w:r>
          </w:p>
          <w:p w:rsidR="003D3A44" w:rsidRPr="00B93A1F" w:rsidRDefault="003D3A44" w:rsidP="003D3A44">
            <w:pPr>
              <w:autoSpaceDE w:val="0"/>
              <w:autoSpaceDN w:val="0"/>
              <w:adjustRightInd w:val="0"/>
              <w:rPr>
                <w:sz w:val="22"/>
                <w:szCs w:val="22"/>
                <w:highlight w:val="lightGray"/>
              </w:rPr>
            </w:pPr>
            <w:r w:rsidRPr="00B93A1F">
              <w:rPr>
                <w:sz w:val="22"/>
                <w:szCs w:val="22"/>
                <w:highlight w:val="lightGray"/>
              </w:rPr>
              <w:t>mRS 1: no significant disability</w:t>
            </w:r>
          </w:p>
        </w:tc>
        <w:tc>
          <w:tcPr>
            <w:tcW w:w="3260" w:type="dxa"/>
          </w:tcPr>
          <w:p w:rsidR="003D3A44" w:rsidRPr="00B93A1F" w:rsidRDefault="003D3A44" w:rsidP="003D3A44">
            <w:pPr>
              <w:keepNext/>
              <w:autoSpaceDE w:val="0"/>
              <w:autoSpaceDN w:val="0"/>
              <w:adjustRightInd w:val="0"/>
              <w:jc w:val="both"/>
              <w:rPr>
                <w:sz w:val="22"/>
                <w:szCs w:val="22"/>
                <w:highlight w:val="lightGray"/>
              </w:rPr>
            </w:pPr>
            <w:r w:rsidRPr="00B93A1F">
              <w:rPr>
                <w:sz w:val="22"/>
                <w:szCs w:val="22"/>
                <w:highlight w:val="lightGray"/>
              </w:rPr>
              <w:t xml:space="preserve">0.895 (95% CI 0.892 to 0.898) </w:t>
            </w:r>
          </w:p>
        </w:tc>
      </w:tr>
    </w:tbl>
    <w:p w:rsidR="003D3A44" w:rsidRPr="00B93A1F" w:rsidRDefault="003D3A44" w:rsidP="003D3A44">
      <w:pPr>
        <w:spacing w:line="360" w:lineRule="auto"/>
        <w:rPr>
          <w:sz w:val="22"/>
          <w:szCs w:val="22"/>
          <w:highlight w:val="lightGray"/>
        </w:rPr>
      </w:pPr>
      <w:bookmarkStart w:id="19" w:name="_Toc316637313"/>
    </w:p>
    <w:p w:rsidR="003D3A44" w:rsidRPr="00B93A1F" w:rsidRDefault="003D3A44" w:rsidP="0085086B">
      <w:pPr>
        <w:spacing w:line="360" w:lineRule="auto"/>
        <w:outlineLvl w:val="0"/>
        <w:rPr>
          <w:sz w:val="22"/>
          <w:szCs w:val="22"/>
          <w:highlight w:val="lightGray"/>
        </w:rPr>
      </w:pPr>
      <w:r w:rsidRPr="00B93A1F">
        <w:rPr>
          <w:sz w:val="22"/>
          <w:szCs w:val="22"/>
          <w:highlight w:val="lightGray"/>
        </w:rPr>
        <w:t>6.2.</w:t>
      </w:r>
      <w:r w:rsidR="00B937D2" w:rsidRPr="00B93A1F">
        <w:rPr>
          <w:sz w:val="22"/>
          <w:szCs w:val="22"/>
          <w:highlight w:val="lightGray"/>
        </w:rPr>
        <w:t>9</w:t>
      </w:r>
      <w:r w:rsidRPr="00B93A1F">
        <w:rPr>
          <w:sz w:val="22"/>
          <w:szCs w:val="22"/>
          <w:highlight w:val="lightGray"/>
        </w:rPr>
        <w:t xml:space="preserve">.3 </w:t>
      </w:r>
      <w:r w:rsidRPr="00B93A1F">
        <w:rPr>
          <w:sz w:val="22"/>
          <w:szCs w:val="22"/>
          <w:highlight w:val="lightGray"/>
        </w:rPr>
        <w:tab/>
        <w:t>The assumed costs following a major clinical bleed</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Costs following categories of events were subdivided into one-off costs, such as the cost of admission to an emergency department; and ongoing costs, such as nursing, which are assumed to continue indefinitely. Mean costs were calculated by adding together distributions from component costs associated with the event then using a bootstrapping approach to identify the mean and uncertainty around the mean of the distribution. </w:t>
      </w:r>
    </w:p>
    <w:p w:rsidR="003D3A44" w:rsidRPr="00B93A1F" w:rsidRDefault="003D3A44" w:rsidP="003D3A44">
      <w:pPr>
        <w:spacing w:line="360" w:lineRule="auto"/>
        <w:jc w:val="both"/>
        <w:rPr>
          <w:sz w:val="22"/>
          <w:szCs w:val="22"/>
          <w:highlight w:val="lightGray"/>
        </w:rPr>
      </w:pPr>
    </w:p>
    <w:bookmarkEnd w:id="19"/>
    <w:p w:rsidR="003D3A44" w:rsidRPr="00B93A1F" w:rsidRDefault="003D3A44" w:rsidP="0085086B">
      <w:pPr>
        <w:spacing w:line="360" w:lineRule="auto"/>
        <w:outlineLvl w:val="0"/>
        <w:rPr>
          <w:sz w:val="22"/>
          <w:szCs w:val="22"/>
          <w:highlight w:val="lightGray"/>
        </w:rPr>
      </w:pPr>
      <w:r w:rsidRPr="00B93A1F">
        <w:rPr>
          <w:sz w:val="22"/>
          <w:szCs w:val="22"/>
          <w:highlight w:val="lightGray"/>
        </w:rPr>
        <w:t>Costs of a fatal major clinical bleed</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costs of a death due to haemorrhage were assumed to be identical to the costs of death due to stroke. This was a mean of £7019 with a 95% CrI of £6975 to £7064.</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osts of a gastrointestinal haemorrhage</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one-off cost of a gastrointestinal haemorrhage was derived from 2009 Reference costs, currency code FZ38E (‘Gastrointestinal Bleed with length of stay two days or more without major CC’) for non-elective inpatient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Year&gt;2010&lt;/Year&gt;&lt;RecNum&gt;19889&lt;/RecNum&gt;&lt;IDText&gt;NHS Reference Costs 2009-2010.&lt;/IDText&gt;&lt;MDL Ref_Type="Journal"&gt;&lt;Ref_Type&gt;Journal&lt;/Ref_Type&gt;&lt;Ref_ID&gt;19889&lt;/Ref_ID&gt;&lt;Title_Primary&gt;NHS Reference Costs 2009-2010.&lt;/Title_Primary&gt;&lt;Date_Primary&gt;2010&lt;/Date_Primary&gt;&lt;Keywords&gt;health&lt;/Keywords&gt;&lt;Reprint&gt;Not in File&lt;/Reprint&gt;&lt;Periodical&gt;Department of Health&lt;/Periodical&gt;&lt;ZZ_JournalFull&gt;&lt;f name="System"&gt;Department of Health&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5</w:t>
      </w:r>
      <w:r w:rsidR="00FC2DC5" w:rsidRPr="00B93A1F">
        <w:rPr>
          <w:sz w:val="22"/>
          <w:szCs w:val="22"/>
          <w:highlight w:val="lightGray"/>
        </w:rPr>
        <w:fldChar w:fldCharType="end"/>
      </w:r>
      <w:r w:rsidRPr="00B93A1F">
        <w:rPr>
          <w:sz w:val="22"/>
          <w:szCs w:val="22"/>
          <w:highlight w:val="lightGray"/>
        </w:rPr>
        <w:t xml:space="preserve"> The central estimate plus 95% CIs are presented in Table </w:t>
      </w:r>
      <w:r w:rsidR="00341BE4" w:rsidRPr="00B93A1F">
        <w:rPr>
          <w:sz w:val="22"/>
          <w:szCs w:val="22"/>
          <w:highlight w:val="lightGray"/>
        </w:rPr>
        <w:t>41</w:t>
      </w:r>
      <w:r w:rsidRPr="00B93A1F">
        <w:rPr>
          <w:sz w:val="22"/>
          <w:szCs w:val="22"/>
          <w:highlight w:val="lightGray"/>
        </w:rPr>
        <w:t>.</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4</w:t>
      </w:r>
      <w:r w:rsidR="00341BE4" w:rsidRPr="00B93A1F">
        <w:rPr>
          <w:b/>
          <w:sz w:val="22"/>
          <w:szCs w:val="22"/>
          <w:highlight w:val="lightGray"/>
        </w:rPr>
        <w:t>1</w:t>
      </w:r>
      <w:r w:rsidRPr="00B93A1F">
        <w:rPr>
          <w:b/>
          <w:sz w:val="22"/>
          <w:szCs w:val="22"/>
          <w:highlight w:val="lightGray"/>
        </w:rPr>
        <w:t>:</w:t>
      </w:r>
      <w:r w:rsidRPr="00B93A1F">
        <w:rPr>
          <w:b/>
          <w:sz w:val="22"/>
          <w:szCs w:val="22"/>
          <w:highlight w:val="lightGray"/>
        </w:rPr>
        <w:tab/>
        <w:t>Mean cost estimates for GI bleeds</w:t>
      </w:r>
    </w:p>
    <w:tbl>
      <w:tblPr>
        <w:tblStyle w:val="TableGrid"/>
        <w:tblW w:w="0" w:type="auto"/>
        <w:tblLook w:val="04A0" w:firstRow="1" w:lastRow="0" w:firstColumn="1" w:lastColumn="0" w:noHBand="0" w:noVBand="1"/>
      </w:tblPr>
      <w:tblGrid>
        <w:gridCol w:w="2802"/>
        <w:gridCol w:w="2976"/>
      </w:tblGrid>
      <w:tr w:rsidR="003D3A44" w:rsidRPr="00B93A1F" w:rsidTr="003D3A44">
        <w:tc>
          <w:tcPr>
            <w:tcW w:w="2802" w:type="dxa"/>
          </w:tcPr>
          <w:p w:rsidR="003D3A44" w:rsidRPr="00B93A1F" w:rsidRDefault="003D3A44" w:rsidP="003D3A44">
            <w:pPr>
              <w:spacing w:line="360" w:lineRule="auto"/>
              <w:rPr>
                <w:b/>
                <w:sz w:val="22"/>
                <w:szCs w:val="22"/>
                <w:highlight w:val="lightGray"/>
              </w:rPr>
            </w:pPr>
            <w:r w:rsidRPr="00B93A1F">
              <w:rPr>
                <w:b/>
                <w:sz w:val="22"/>
                <w:szCs w:val="22"/>
                <w:highlight w:val="lightGray"/>
              </w:rPr>
              <w:t>Value</w:t>
            </w:r>
          </w:p>
        </w:tc>
        <w:tc>
          <w:tcPr>
            <w:tcW w:w="2976" w:type="dxa"/>
          </w:tcPr>
          <w:p w:rsidR="003D3A44" w:rsidRPr="00B93A1F" w:rsidRDefault="003D3A44" w:rsidP="003D3A44">
            <w:pPr>
              <w:spacing w:line="360" w:lineRule="auto"/>
              <w:rPr>
                <w:b/>
                <w:sz w:val="22"/>
                <w:szCs w:val="22"/>
                <w:highlight w:val="lightGray"/>
              </w:rPr>
            </w:pPr>
            <w:r w:rsidRPr="00B93A1F">
              <w:rPr>
                <w:b/>
                <w:sz w:val="22"/>
                <w:szCs w:val="22"/>
                <w:highlight w:val="lightGray"/>
              </w:rPr>
              <w:t>Central estimate (95% CIs)</w:t>
            </w:r>
          </w:p>
        </w:tc>
      </w:tr>
      <w:tr w:rsidR="003D3A44" w:rsidRPr="00B93A1F" w:rsidTr="003D3A44">
        <w:tc>
          <w:tcPr>
            <w:tcW w:w="2802" w:type="dxa"/>
          </w:tcPr>
          <w:p w:rsidR="003D3A44" w:rsidRPr="00B93A1F" w:rsidRDefault="003D3A44" w:rsidP="003D3A44">
            <w:pPr>
              <w:spacing w:line="360" w:lineRule="auto"/>
              <w:rPr>
                <w:sz w:val="22"/>
                <w:szCs w:val="22"/>
                <w:highlight w:val="lightGray"/>
              </w:rPr>
            </w:pPr>
            <w:r w:rsidRPr="00B93A1F">
              <w:rPr>
                <w:sz w:val="22"/>
                <w:szCs w:val="22"/>
                <w:highlight w:val="lightGray"/>
              </w:rPr>
              <w:t>One-off cost of GI bleed</w:t>
            </w:r>
          </w:p>
        </w:tc>
        <w:tc>
          <w:tcPr>
            <w:tcW w:w="2976" w:type="dxa"/>
          </w:tcPr>
          <w:p w:rsidR="003D3A44" w:rsidRPr="00B93A1F" w:rsidRDefault="003D3A44" w:rsidP="003D3A44">
            <w:pPr>
              <w:keepNext/>
              <w:spacing w:line="360" w:lineRule="auto"/>
              <w:rPr>
                <w:sz w:val="22"/>
                <w:szCs w:val="22"/>
                <w:highlight w:val="lightGray"/>
              </w:rPr>
            </w:pPr>
            <w:r w:rsidRPr="00B93A1F">
              <w:rPr>
                <w:sz w:val="22"/>
                <w:szCs w:val="22"/>
                <w:highlight w:val="lightGray"/>
              </w:rPr>
              <w:t xml:space="preserve">£1,261  ( £1,212 to £1,310) </w:t>
            </w:r>
          </w:p>
        </w:tc>
      </w:tr>
    </w:tbl>
    <w:p w:rsidR="003D3A44" w:rsidRPr="00B93A1F" w:rsidRDefault="003D3A44" w:rsidP="003D3A44">
      <w:pPr>
        <w:pStyle w:val="Heading4"/>
        <w:spacing w:after="240" w:line="360" w:lineRule="auto"/>
        <w:rPr>
          <w:rFonts w:ascii="Times New Roman" w:hAnsi="Times New Roman" w:cs="Times New Roman"/>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Costs of an intracranial haemorrhage</w:t>
      </w:r>
    </w:p>
    <w:p w:rsidR="003D3A44" w:rsidRPr="00B93A1F" w:rsidRDefault="003D3A44" w:rsidP="003D3A44">
      <w:pPr>
        <w:spacing w:line="360" w:lineRule="auto"/>
        <w:jc w:val="both"/>
        <w:rPr>
          <w:sz w:val="22"/>
          <w:szCs w:val="22"/>
          <w:highlight w:val="lightGray"/>
        </w:rPr>
      </w:pPr>
      <w:r w:rsidRPr="00B93A1F">
        <w:rPr>
          <w:sz w:val="22"/>
          <w:szCs w:val="22"/>
          <w:highlight w:val="lightGray"/>
        </w:rPr>
        <w:t>The costs of an intracranial haemorrhage were assumed to depend on the effects of the haemorrhage, as assessed using the GOS. As any intracranial bleed was assumed to be more costly than a gastrointestinal haemorrhage, a cost equal to a GI bleed was added to the one-off costs of each of the GOS states. The specific one-off and ongoing costs associated with each GOS state is presented in Table 4</w:t>
      </w:r>
      <w:r w:rsidR="00341BE4" w:rsidRPr="00B93A1F">
        <w:rPr>
          <w:sz w:val="22"/>
          <w:szCs w:val="22"/>
          <w:highlight w:val="lightGray"/>
        </w:rPr>
        <w:t>2</w:t>
      </w:r>
      <w:r w:rsidRPr="00B93A1F">
        <w:rPr>
          <w:sz w:val="22"/>
          <w:szCs w:val="22"/>
          <w:highlight w:val="lightGray"/>
        </w:rPr>
        <w:t>.</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4</w:t>
      </w:r>
      <w:r w:rsidR="00341BE4" w:rsidRPr="00B93A1F">
        <w:rPr>
          <w:b/>
          <w:sz w:val="22"/>
          <w:szCs w:val="22"/>
          <w:highlight w:val="lightGray"/>
        </w:rPr>
        <w:t>2</w:t>
      </w:r>
      <w:r w:rsidRPr="00B93A1F">
        <w:rPr>
          <w:b/>
          <w:sz w:val="22"/>
          <w:szCs w:val="22"/>
          <w:highlight w:val="lightGray"/>
        </w:rPr>
        <w:t>:</w:t>
      </w:r>
      <w:r w:rsidRPr="00B93A1F">
        <w:rPr>
          <w:b/>
          <w:sz w:val="22"/>
          <w:szCs w:val="22"/>
          <w:highlight w:val="lightGray"/>
        </w:rPr>
        <w:tab/>
        <w:t>Cost components for GOS states</w:t>
      </w:r>
    </w:p>
    <w:tbl>
      <w:tblPr>
        <w:tblStyle w:val="TableGrid"/>
        <w:tblW w:w="0" w:type="auto"/>
        <w:tblLook w:val="04A0" w:firstRow="1" w:lastRow="0" w:firstColumn="1" w:lastColumn="0" w:noHBand="0" w:noVBand="1"/>
      </w:tblPr>
      <w:tblGrid>
        <w:gridCol w:w="1242"/>
        <w:gridCol w:w="4919"/>
        <w:gridCol w:w="3081"/>
      </w:tblGrid>
      <w:tr w:rsidR="003D3A44" w:rsidRPr="00B93A1F" w:rsidTr="003D3A44">
        <w:tc>
          <w:tcPr>
            <w:tcW w:w="1242" w:type="dxa"/>
          </w:tcPr>
          <w:p w:rsidR="003D3A44" w:rsidRPr="00B93A1F" w:rsidRDefault="003D3A44" w:rsidP="003D3A44">
            <w:pPr>
              <w:rPr>
                <w:b/>
                <w:sz w:val="22"/>
                <w:szCs w:val="22"/>
                <w:highlight w:val="lightGray"/>
              </w:rPr>
            </w:pPr>
            <w:r w:rsidRPr="00B93A1F">
              <w:rPr>
                <w:b/>
                <w:sz w:val="22"/>
                <w:szCs w:val="22"/>
                <w:highlight w:val="lightGray"/>
              </w:rPr>
              <w:t>State</w:t>
            </w:r>
          </w:p>
        </w:tc>
        <w:tc>
          <w:tcPr>
            <w:tcW w:w="4919" w:type="dxa"/>
          </w:tcPr>
          <w:p w:rsidR="003D3A44" w:rsidRPr="00B93A1F" w:rsidRDefault="003D3A44" w:rsidP="003D3A44">
            <w:pPr>
              <w:rPr>
                <w:b/>
                <w:sz w:val="22"/>
                <w:szCs w:val="22"/>
                <w:highlight w:val="lightGray"/>
              </w:rPr>
            </w:pPr>
            <w:r w:rsidRPr="00B93A1F">
              <w:rPr>
                <w:b/>
                <w:sz w:val="22"/>
                <w:szCs w:val="22"/>
                <w:highlight w:val="lightGray"/>
              </w:rPr>
              <w:t>One-off Costs</w:t>
            </w:r>
          </w:p>
        </w:tc>
        <w:tc>
          <w:tcPr>
            <w:tcW w:w="3081" w:type="dxa"/>
          </w:tcPr>
          <w:p w:rsidR="003D3A44" w:rsidRPr="00B93A1F" w:rsidRDefault="003D3A44" w:rsidP="003D3A44">
            <w:pPr>
              <w:rPr>
                <w:b/>
                <w:sz w:val="22"/>
                <w:szCs w:val="22"/>
                <w:highlight w:val="lightGray"/>
              </w:rPr>
            </w:pPr>
            <w:r w:rsidRPr="00B93A1F">
              <w:rPr>
                <w:b/>
                <w:sz w:val="22"/>
                <w:szCs w:val="22"/>
                <w:highlight w:val="lightGray"/>
              </w:rPr>
              <w:t>Ongoing Costs</w:t>
            </w:r>
          </w:p>
        </w:tc>
      </w:tr>
      <w:tr w:rsidR="003D3A44" w:rsidRPr="00B93A1F" w:rsidTr="003D3A44">
        <w:tc>
          <w:tcPr>
            <w:tcW w:w="1242" w:type="dxa"/>
          </w:tcPr>
          <w:p w:rsidR="003D3A44" w:rsidRPr="00B93A1F" w:rsidRDefault="003D3A44" w:rsidP="003D3A44">
            <w:pPr>
              <w:rPr>
                <w:sz w:val="22"/>
                <w:szCs w:val="22"/>
                <w:highlight w:val="lightGray"/>
              </w:rPr>
            </w:pPr>
            <w:r w:rsidRPr="00B93A1F">
              <w:rPr>
                <w:sz w:val="22"/>
                <w:szCs w:val="22"/>
                <w:highlight w:val="lightGray"/>
              </w:rPr>
              <w:t>GOS 2</w:t>
            </w:r>
          </w:p>
        </w:tc>
        <w:tc>
          <w:tcPr>
            <w:tcW w:w="4919" w:type="dxa"/>
          </w:tcPr>
          <w:p w:rsidR="003D3A44" w:rsidRPr="00B93A1F" w:rsidRDefault="003D3A44" w:rsidP="003D3A44">
            <w:pPr>
              <w:rPr>
                <w:sz w:val="22"/>
                <w:szCs w:val="22"/>
                <w:highlight w:val="lightGray"/>
              </w:rPr>
            </w:pPr>
            <w:r w:rsidRPr="00B93A1F">
              <w:rPr>
                <w:sz w:val="22"/>
                <w:szCs w:val="22"/>
                <w:highlight w:val="lightGray"/>
              </w:rPr>
              <w:t>GI equivalent costs + GOS 2 Intensive Care Costs + GOS 2 Rehabilitation Costs</w:t>
            </w:r>
          </w:p>
        </w:tc>
        <w:tc>
          <w:tcPr>
            <w:tcW w:w="3081" w:type="dxa"/>
          </w:tcPr>
          <w:p w:rsidR="003D3A44" w:rsidRPr="00B93A1F" w:rsidRDefault="003D3A44" w:rsidP="003D3A44">
            <w:pPr>
              <w:rPr>
                <w:sz w:val="22"/>
                <w:szCs w:val="22"/>
                <w:highlight w:val="lightGray"/>
              </w:rPr>
            </w:pPr>
            <w:r w:rsidRPr="00B93A1F">
              <w:rPr>
                <w:sz w:val="22"/>
                <w:szCs w:val="22"/>
                <w:highlight w:val="lightGray"/>
              </w:rPr>
              <w:t>Nursing Home Costs</w:t>
            </w:r>
          </w:p>
        </w:tc>
      </w:tr>
      <w:tr w:rsidR="003D3A44" w:rsidRPr="00B93A1F" w:rsidTr="003D3A44">
        <w:tc>
          <w:tcPr>
            <w:tcW w:w="1242" w:type="dxa"/>
          </w:tcPr>
          <w:p w:rsidR="003D3A44" w:rsidRPr="00B93A1F" w:rsidRDefault="003D3A44" w:rsidP="003D3A44">
            <w:pPr>
              <w:rPr>
                <w:sz w:val="22"/>
                <w:szCs w:val="22"/>
                <w:highlight w:val="lightGray"/>
              </w:rPr>
            </w:pPr>
            <w:r w:rsidRPr="00B93A1F">
              <w:rPr>
                <w:sz w:val="22"/>
                <w:szCs w:val="22"/>
                <w:highlight w:val="lightGray"/>
              </w:rPr>
              <w:t>GOS 3</w:t>
            </w:r>
          </w:p>
        </w:tc>
        <w:tc>
          <w:tcPr>
            <w:tcW w:w="4919" w:type="dxa"/>
          </w:tcPr>
          <w:p w:rsidR="003D3A44" w:rsidRPr="00B93A1F" w:rsidRDefault="003D3A44" w:rsidP="003D3A44">
            <w:pPr>
              <w:rPr>
                <w:sz w:val="22"/>
                <w:szCs w:val="22"/>
                <w:highlight w:val="lightGray"/>
              </w:rPr>
            </w:pPr>
            <w:r w:rsidRPr="00B93A1F">
              <w:rPr>
                <w:sz w:val="22"/>
                <w:szCs w:val="22"/>
                <w:highlight w:val="lightGray"/>
              </w:rPr>
              <w:t>GI equivalent costs + intracranial procedures costs</w:t>
            </w:r>
          </w:p>
        </w:tc>
        <w:tc>
          <w:tcPr>
            <w:tcW w:w="3081" w:type="dxa"/>
          </w:tcPr>
          <w:p w:rsidR="003D3A44" w:rsidRPr="00B93A1F" w:rsidRDefault="003D3A44" w:rsidP="003D3A44">
            <w:pPr>
              <w:rPr>
                <w:sz w:val="22"/>
                <w:szCs w:val="22"/>
                <w:highlight w:val="lightGray"/>
              </w:rPr>
            </w:pPr>
            <w:r w:rsidRPr="00B93A1F">
              <w:rPr>
                <w:sz w:val="22"/>
                <w:szCs w:val="22"/>
                <w:highlight w:val="lightGray"/>
              </w:rPr>
              <w:t>GOS 3 annual care costs</w:t>
            </w:r>
          </w:p>
        </w:tc>
      </w:tr>
      <w:tr w:rsidR="003D3A44" w:rsidRPr="00B93A1F" w:rsidTr="003D3A44">
        <w:tc>
          <w:tcPr>
            <w:tcW w:w="1242" w:type="dxa"/>
          </w:tcPr>
          <w:p w:rsidR="003D3A44" w:rsidRPr="00B93A1F" w:rsidRDefault="003D3A44" w:rsidP="003D3A44">
            <w:pPr>
              <w:rPr>
                <w:sz w:val="22"/>
                <w:szCs w:val="22"/>
                <w:highlight w:val="lightGray"/>
              </w:rPr>
            </w:pPr>
            <w:r w:rsidRPr="00B93A1F">
              <w:rPr>
                <w:sz w:val="22"/>
                <w:szCs w:val="22"/>
                <w:highlight w:val="lightGray"/>
              </w:rPr>
              <w:t>GOS 4</w:t>
            </w:r>
          </w:p>
        </w:tc>
        <w:tc>
          <w:tcPr>
            <w:tcW w:w="4919" w:type="dxa"/>
          </w:tcPr>
          <w:p w:rsidR="003D3A44" w:rsidRPr="00B93A1F" w:rsidRDefault="003D3A44" w:rsidP="003D3A44">
            <w:pPr>
              <w:rPr>
                <w:sz w:val="22"/>
                <w:szCs w:val="22"/>
                <w:highlight w:val="lightGray"/>
              </w:rPr>
            </w:pPr>
            <w:r w:rsidRPr="00B93A1F">
              <w:rPr>
                <w:sz w:val="22"/>
                <w:szCs w:val="22"/>
                <w:highlight w:val="lightGray"/>
              </w:rPr>
              <w:t>GI equivalent costs + intracranial procedures costs + GOS 4 rehabilitation costs</w:t>
            </w:r>
          </w:p>
        </w:tc>
        <w:tc>
          <w:tcPr>
            <w:tcW w:w="3081" w:type="dxa"/>
          </w:tcPr>
          <w:p w:rsidR="003D3A44" w:rsidRPr="00B93A1F" w:rsidRDefault="003D3A44" w:rsidP="003D3A44">
            <w:pPr>
              <w:rPr>
                <w:sz w:val="22"/>
                <w:szCs w:val="22"/>
                <w:highlight w:val="lightGray"/>
              </w:rPr>
            </w:pPr>
            <w:r w:rsidRPr="00B93A1F">
              <w:rPr>
                <w:sz w:val="22"/>
                <w:szCs w:val="22"/>
                <w:highlight w:val="lightGray"/>
              </w:rPr>
              <w:t>None</w:t>
            </w:r>
          </w:p>
        </w:tc>
      </w:tr>
      <w:tr w:rsidR="003D3A44" w:rsidRPr="00B93A1F" w:rsidTr="003D3A44">
        <w:tc>
          <w:tcPr>
            <w:tcW w:w="1242" w:type="dxa"/>
          </w:tcPr>
          <w:p w:rsidR="003D3A44" w:rsidRPr="00B93A1F" w:rsidRDefault="003D3A44" w:rsidP="003D3A44">
            <w:pPr>
              <w:rPr>
                <w:sz w:val="22"/>
                <w:szCs w:val="22"/>
                <w:highlight w:val="lightGray"/>
              </w:rPr>
            </w:pPr>
            <w:r w:rsidRPr="00B93A1F">
              <w:rPr>
                <w:sz w:val="22"/>
                <w:szCs w:val="22"/>
                <w:highlight w:val="lightGray"/>
              </w:rPr>
              <w:t>GOS 5</w:t>
            </w:r>
          </w:p>
        </w:tc>
        <w:tc>
          <w:tcPr>
            <w:tcW w:w="4919" w:type="dxa"/>
          </w:tcPr>
          <w:p w:rsidR="003D3A44" w:rsidRPr="00B93A1F" w:rsidRDefault="003D3A44" w:rsidP="003D3A44">
            <w:pPr>
              <w:rPr>
                <w:sz w:val="22"/>
                <w:szCs w:val="22"/>
                <w:highlight w:val="lightGray"/>
              </w:rPr>
            </w:pPr>
            <w:r w:rsidRPr="00B93A1F">
              <w:rPr>
                <w:sz w:val="22"/>
                <w:szCs w:val="22"/>
                <w:highlight w:val="lightGray"/>
              </w:rPr>
              <w:t>GI equivalent costs</w:t>
            </w:r>
          </w:p>
        </w:tc>
        <w:tc>
          <w:tcPr>
            <w:tcW w:w="3081" w:type="dxa"/>
          </w:tcPr>
          <w:p w:rsidR="003D3A44" w:rsidRPr="00B93A1F" w:rsidRDefault="003D3A44" w:rsidP="003D3A44">
            <w:pPr>
              <w:keepNext/>
              <w:rPr>
                <w:sz w:val="22"/>
                <w:szCs w:val="22"/>
                <w:highlight w:val="lightGray"/>
              </w:rPr>
            </w:pPr>
            <w:r w:rsidRPr="00B93A1F">
              <w:rPr>
                <w:sz w:val="22"/>
                <w:szCs w:val="22"/>
                <w:highlight w:val="lightGray"/>
              </w:rPr>
              <w:t>None</w:t>
            </w:r>
          </w:p>
        </w:tc>
      </w:tr>
    </w:tbl>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r w:rsidRPr="00B93A1F">
        <w:rPr>
          <w:sz w:val="22"/>
          <w:szCs w:val="22"/>
          <w:highlight w:val="lightGray"/>
        </w:rPr>
        <w:t xml:space="preserve">Further details, including the reference sources and distributions of these component costs are presented in Table </w:t>
      </w:r>
      <w:r w:rsidR="00341BE4" w:rsidRPr="00B93A1F">
        <w:rPr>
          <w:sz w:val="22"/>
          <w:szCs w:val="22"/>
          <w:highlight w:val="lightGray"/>
        </w:rPr>
        <w:t>43</w:t>
      </w:r>
      <w:r w:rsidRPr="00B93A1F">
        <w:rPr>
          <w:sz w:val="22"/>
          <w:szCs w:val="22"/>
          <w:highlight w:val="lightGray"/>
        </w:rPr>
        <w:t>.</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4</w:t>
      </w:r>
      <w:r w:rsidR="00341BE4" w:rsidRPr="00B93A1F">
        <w:rPr>
          <w:b/>
          <w:sz w:val="22"/>
          <w:szCs w:val="22"/>
          <w:highlight w:val="lightGray"/>
        </w:rPr>
        <w:t>3</w:t>
      </w:r>
      <w:r w:rsidRPr="00B93A1F">
        <w:rPr>
          <w:b/>
          <w:sz w:val="22"/>
          <w:szCs w:val="22"/>
          <w:highlight w:val="lightGray"/>
        </w:rPr>
        <w:t>:</w:t>
      </w:r>
      <w:r w:rsidRPr="00B93A1F">
        <w:rPr>
          <w:b/>
          <w:sz w:val="22"/>
          <w:szCs w:val="22"/>
          <w:highlight w:val="lightGray"/>
        </w:rPr>
        <w:tab/>
        <w:t>Details and sources of component costs associated with different GOS states</w:t>
      </w:r>
    </w:p>
    <w:tbl>
      <w:tblPr>
        <w:tblStyle w:val="TableGrid"/>
        <w:tblW w:w="0" w:type="auto"/>
        <w:tblLook w:val="04A0" w:firstRow="1" w:lastRow="0" w:firstColumn="1" w:lastColumn="0" w:noHBand="0" w:noVBand="1"/>
      </w:tblPr>
      <w:tblGrid>
        <w:gridCol w:w="2376"/>
        <w:gridCol w:w="3261"/>
        <w:gridCol w:w="1701"/>
        <w:gridCol w:w="1904"/>
      </w:tblGrid>
      <w:tr w:rsidR="003D3A44" w:rsidRPr="00B93A1F" w:rsidTr="003D3A44">
        <w:tc>
          <w:tcPr>
            <w:tcW w:w="2376" w:type="dxa"/>
          </w:tcPr>
          <w:p w:rsidR="003D3A44" w:rsidRPr="00B93A1F" w:rsidRDefault="003D3A44" w:rsidP="003D3A44">
            <w:pPr>
              <w:rPr>
                <w:b/>
                <w:sz w:val="22"/>
                <w:szCs w:val="22"/>
                <w:highlight w:val="lightGray"/>
              </w:rPr>
            </w:pPr>
            <w:r w:rsidRPr="00B93A1F">
              <w:rPr>
                <w:b/>
                <w:sz w:val="22"/>
                <w:szCs w:val="22"/>
                <w:highlight w:val="lightGray"/>
              </w:rPr>
              <w:t>Cost component name</w:t>
            </w:r>
          </w:p>
        </w:tc>
        <w:tc>
          <w:tcPr>
            <w:tcW w:w="3261" w:type="dxa"/>
          </w:tcPr>
          <w:p w:rsidR="003D3A44" w:rsidRPr="00B93A1F" w:rsidRDefault="003D3A44" w:rsidP="003D3A44">
            <w:pPr>
              <w:rPr>
                <w:b/>
                <w:sz w:val="22"/>
                <w:szCs w:val="22"/>
                <w:highlight w:val="lightGray"/>
              </w:rPr>
            </w:pPr>
            <w:r w:rsidRPr="00B93A1F">
              <w:rPr>
                <w:b/>
                <w:sz w:val="22"/>
                <w:szCs w:val="22"/>
                <w:highlight w:val="lightGray"/>
              </w:rPr>
              <w:t>Distribution</w:t>
            </w:r>
          </w:p>
        </w:tc>
        <w:tc>
          <w:tcPr>
            <w:tcW w:w="1701" w:type="dxa"/>
          </w:tcPr>
          <w:p w:rsidR="003D3A44" w:rsidRPr="00B93A1F" w:rsidRDefault="003D3A44" w:rsidP="003D3A44">
            <w:pPr>
              <w:rPr>
                <w:b/>
                <w:sz w:val="22"/>
                <w:szCs w:val="22"/>
                <w:highlight w:val="lightGray"/>
              </w:rPr>
            </w:pPr>
            <w:r w:rsidRPr="00B93A1F">
              <w:rPr>
                <w:b/>
                <w:sz w:val="22"/>
                <w:szCs w:val="22"/>
                <w:highlight w:val="lightGray"/>
              </w:rPr>
              <w:t>Details</w:t>
            </w:r>
          </w:p>
        </w:tc>
        <w:tc>
          <w:tcPr>
            <w:tcW w:w="1904" w:type="dxa"/>
          </w:tcPr>
          <w:p w:rsidR="003D3A44" w:rsidRPr="00B93A1F" w:rsidRDefault="003D3A44" w:rsidP="003D3A44">
            <w:pPr>
              <w:rPr>
                <w:b/>
                <w:sz w:val="22"/>
                <w:szCs w:val="22"/>
                <w:highlight w:val="lightGray"/>
              </w:rPr>
            </w:pPr>
            <w:r w:rsidRPr="00B93A1F">
              <w:rPr>
                <w:b/>
                <w:sz w:val="22"/>
                <w:szCs w:val="22"/>
                <w:highlight w:val="lightGray"/>
              </w:rPr>
              <w:t>Source</w:t>
            </w:r>
          </w:p>
        </w:tc>
      </w:tr>
      <w:tr w:rsidR="003D3A44" w:rsidRPr="00B93A1F" w:rsidTr="003D3A44">
        <w:tc>
          <w:tcPr>
            <w:tcW w:w="2376" w:type="dxa"/>
          </w:tcPr>
          <w:p w:rsidR="003D3A44" w:rsidRPr="00B93A1F" w:rsidRDefault="003D3A44" w:rsidP="003D3A44">
            <w:pPr>
              <w:rPr>
                <w:sz w:val="22"/>
                <w:szCs w:val="22"/>
                <w:highlight w:val="lightGray"/>
              </w:rPr>
            </w:pPr>
            <w:r w:rsidRPr="00B93A1F">
              <w:rPr>
                <w:sz w:val="22"/>
                <w:szCs w:val="22"/>
                <w:highlight w:val="lightGray"/>
              </w:rPr>
              <w:t>GI equivalent costs</w:t>
            </w:r>
          </w:p>
        </w:tc>
        <w:tc>
          <w:tcPr>
            <w:tcW w:w="3261" w:type="dxa"/>
          </w:tcPr>
          <w:p w:rsidR="003D3A44" w:rsidRPr="00B93A1F" w:rsidRDefault="003D3A44" w:rsidP="003D3A44">
            <w:pPr>
              <w:rPr>
                <w:sz w:val="22"/>
                <w:szCs w:val="22"/>
                <w:highlight w:val="lightGray"/>
              </w:rPr>
            </w:pPr>
            <w:r w:rsidRPr="00B93A1F">
              <w:rPr>
                <w:sz w:val="22"/>
                <w:szCs w:val="22"/>
                <w:highlight w:val="lightGray"/>
              </w:rPr>
              <w:t>Normal (μ = 1261, σ = 25)</w:t>
            </w:r>
          </w:p>
        </w:tc>
        <w:tc>
          <w:tcPr>
            <w:tcW w:w="1701" w:type="dxa"/>
          </w:tcPr>
          <w:p w:rsidR="003D3A44" w:rsidRPr="00B93A1F" w:rsidRDefault="003D3A44" w:rsidP="003D3A44">
            <w:pPr>
              <w:rPr>
                <w:sz w:val="22"/>
                <w:szCs w:val="22"/>
                <w:highlight w:val="lightGray"/>
              </w:rPr>
            </w:pPr>
            <w:r w:rsidRPr="00B93A1F">
              <w:rPr>
                <w:sz w:val="22"/>
                <w:szCs w:val="22"/>
                <w:highlight w:val="lightGray"/>
              </w:rPr>
              <w:t>Code FZ38E</w:t>
            </w:r>
          </w:p>
        </w:tc>
        <w:tc>
          <w:tcPr>
            <w:tcW w:w="1904" w:type="dxa"/>
          </w:tcPr>
          <w:p w:rsidR="003D3A44" w:rsidRPr="00B93A1F" w:rsidRDefault="003D3A44" w:rsidP="005A1380">
            <w:pPr>
              <w:rPr>
                <w:sz w:val="22"/>
                <w:szCs w:val="22"/>
                <w:highlight w:val="lightGray"/>
              </w:rPr>
            </w:pPr>
            <w:r w:rsidRPr="00B93A1F">
              <w:rPr>
                <w:sz w:val="22"/>
                <w:szCs w:val="22"/>
                <w:highlight w:val="lightGray"/>
              </w:rPr>
              <w:t>DoH</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Year&gt;2010&lt;/Year&gt;&lt;RecNum&gt;19889&lt;/RecNum&gt;&lt;IDText&gt;NHS Reference Costs 2009-2010.&lt;/IDText&gt;&lt;MDL Ref_Type="Journal"&gt;&lt;Ref_Type&gt;Journal&lt;/Ref_Type&gt;&lt;Ref_ID&gt;19889&lt;/Ref_ID&gt;&lt;Title_Primary&gt;NHS Reference Costs 2009-2010.&lt;/Title_Primary&gt;&lt;Date_Primary&gt;2010&lt;/Date_Primary&gt;&lt;Keywords&gt;health&lt;/Keywords&gt;&lt;Reprint&gt;Not in File&lt;/Reprint&gt;&lt;Periodical&gt;Department of Health&lt;/Periodical&gt;&lt;ZZ_JournalFull&gt;&lt;f name="System"&gt;Department of Health&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5</w:t>
            </w:r>
            <w:r w:rsidR="00FC2DC5" w:rsidRPr="00B93A1F">
              <w:rPr>
                <w:sz w:val="22"/>
                <w:szCs w:val="22"/>
                <w:highlight w:val="lightGray"/>
              </w:rPr>
              <w:fldChar w:fldCharType="end"/>
            </w:r>
            <w:r w:rsidRPr="00B93A1F">
              <w:rPr>
                <w:sz w:val="22"/>
                <w:szCs w:val="22"/>
                <w:highlight w:val="lightGray"/>
              </w:rPr>
              <w:t xml:space="preserve"> </w:t>
            </w:r>
          </w:p>
        </w:tc>
      </w:tr>
      <w:tr w:rsidR="003D3A44" w:rsidRPr="00B93A1F" w:rsidTr="003D3A44">
        <w:tc>
          <w:tcPr>
            <w:tcW w:w="2376" w:type="dxa"/>
          </w:tcPr>
          <w:p w:rsidR="003D3A44" w:rsidRPr="00B93A1F" w:rsidRDefault="003D3A44" w:rsidP="003D3A44">
            <w:pPr>
              <w:rPr>
                <w:sz w:val="22"/>
                <w:szCs w:val="22"/>
                <w:highlight w:val="lightGray"/>
              </w:rPr>
            </w:pPr>
            <w:r w:rsidRPr="00B93A1F">
              <w:rPr>
                <w:sz w:val="22"/>
                <w:szCs w:val="22"/>
                <w:highlight w:val="lightGray"/>
              </w:rPr>
              <w:t>GOS 2 intensive care costs</w:t>
            </w:r>
          </w:p>
        </w:tc>
        <w:tc>
          <w:tcPr>
            <w:tcW w:w="3261" w:type="dxa"/>
          </w:tcPr>
          <w:p w:rsidR="003D3A44" w:rsidRPr="00B93A1F" w:rsidRDefault="003D3A44" w:rsidP="003D3A44">
            <w:pPr>
              <w:rPr>
                <w:sz w:val="22"/>
                <w:szCs w:val="22"/>
                <w:highlight w:val="lightGray"/>
              </w:rPr>
            </w:pPr>
            <w:r w:rsidRPr="00B93A1F">
              <w:rPr>
                <w:sz w:val="22"/>
                <w:szCs w:val="22"/>
                <w:highlight w:val="lightGray"/>
              </w:rPr>
              <w:t>Gamma (α = 165, β = 6)</w:t>
            </w:r>
          </w:p>
        </w:tc>
        <w:tc>
          <w:tcPr>
            <w:tcW w:w="1701" w:type="dxa"/>
          </w:tcPr>
          <w:p w:rsidR="003D3A44" w:rsidRPr="00B93A1F" w:rsidRDefault="003D3A44" w:rsidP="003D3A44">
            <w:pPr>
              <w:rPr>
                <w:sz w:val="22"/>
                <w:szCs w:val="22"/>
                <w:highlight w:val="lightGray"/>
              </w:rPr>
            </w:pPr>
          </w:p>
        </w:tc>
        <w:tc>
          <w:tcPr>
            <w:tcW w:w="1904" w:type="dxa"/>
          </w:tcPr>
          <w:p w:rsidR="003D3A44" w:rsidRPr="00B93A1F" w:rsidRDefault="003D3A44" w:rsidP="005A1380">
            <w:pPr>
              <w:rPr>
                <w:sz w:val="22"/>
                <w:szCs w:val="22"/>
                <w:highlight w:val="lightGray"/>
              </w:rPr>
            </w:pPr>
            <w:r w:rsidRPr="00B93A1F">
              <w:rPr>
                <w:sz w:val="22"/>
                <w:szCs w:val="22"/>
                <w:highlight w:val="lightGray"/>
              </w:rPr>
              <w:t>Holme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Holmes&lt;/Author&gt;&lt;Year&gt;2011&lt;/Year&gt;&lt;RecNum&gt;19866&lt;/RecNum&gt;&lt;IDText&gt;The cost-effectiveness of diagnostic management strategies for adults with minor head injury&lt;/IDText&gt;&lt;MDL Ref_Type="Journal"&gt;&lt;Ref_Type&gt;Journal&lt;/Ref_Type&gt;&lt;Ref_ID&gt;19866&lt;/Ref_ID&gt;&lt;Title_Primary&gt;The cost-effectiveness of diagnostic management strategies for adults with minor head injury&lt;/Title_Primary&gt;&lt;Authors_Primary&gt;Holmes,M.&lt;/Authors_Primary&gt;&lt;Authors_Primary&gt;Goodacre,S.&lt;/Authors_Primary&gt;&lt;Authors_Primary&gt;Stevenson,M.&lt;/Authors_Primary&gt;&lt;Authors_Primary&gt;Pandor,A.&lt;/Authors_Primary&gt;&lt;Authors_Primary&gt;Pickering,A.&lt;/Authors_Primary&gt;&lt;Date_Primary&gt;2011&lt;/Date_Primary&gt;&lt;Keywords&gt;andy&lt;/Keywords&gt;&lt;Keywords&gt;- 79&lt;/Keywords&gt;&lt;Keywords&gt;adult&lt;/Keywords&gt;&lt;Keywords&gt;study&lt;/Keywords&gt;&lt;Keywords&gt;Methods&lt;/Keywords&gt;&lt;Keywords&gt;model&lt;/Keywords&gt;&lt;Keywords&gt;life&lt;/Keywords&gt;&lt;Keywords&gt;hospital&lt;/Keywords&gt;&lt;Keywords&gt;hospital admission&lt;/Keywords&gt;&lt;Keywords&gt;patient&lt;/Keywords&gt;&lt;Keywords&gt;risk&lt;/Keywords&gt;&lt;Keywords&gt;analysis&lt;/Keywords&gt;&lt;Keywords&gt;guidelines&lt;/Keywords&gt;&lt;Reprint&gt;Not in File&lt;/Reprint&gt;&lt;Periodical&gt;Injury&lt;/Periodical&gt;&lt;ISSN_ISBN&gt;- 0020-1383&lt;/ISSN_ISBN&gt;&lt;ZZ_JournalFull&gt;&lt;f name="System"&gt;Injury&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3</w:t>
            </w:r>
            <w:r w:rsidR="00FC2DC5" w:rsidRPr="00B93A1F">
              <w:rPr>
                <w:sz w:val="22"/>
                <w:szCs w:val="22"/>
                <w:highlight w:val="lightGray"/>
              </w:rPr>
              <w:fldChar w:fldCharType="end"/>
            </w:r>
          </w:p>
        </w:tc>
      </w:tr>
      <w:tr w:rsidR="003D3A44" w:rsidRPr="00B93A1F" w:rsidTr="003D3A44">
        <w:tc>
          <w:tcPr>
            <w:tcW w:w="2376" w:type="dxa"/>
          </w:tcPr>
          <w:p w:rsidR="003D3A44" w:rsidRPr="00B93A1F" w:rsidRDefault="003D3A44" w:rsidP="003D3A44">
            <w:pPr>
              <w:rPr>
                <w:sz w:val="22"/>
                <w:szCs w:val="22"/>
                <w:highlight w:val="lightGray"/>
              </w:rPr>
            </w:pPr>
            <w:r w:rsidRPr="00B93A1F">
              <w:rPr>
                <w:sz w:val="22"/>
                <w:szCs w:val="22"/>
                <w:highlight w:val="lightGray"/>
              </w:rPr>
              <w:t>GOS 2 rehabilitation costs</w:t>
            </w:r>
          </w:p>
        </w:tc>
        <w:tc>
          <w:tcPr>
            <w:tcW w:w="3261" w:type="dxa"/>
          </w:tcPr>
          <w:p w:rsidR="003D3A44" w:rsidRPr="00B93A1F" w:rsidRDefault="003D3A44" w:rsidP="003D3A44">
            <w:pPr>
              <w:rPr>
                <w:sz w:val="22"/>
                <w:szCs w:val="22"/>
                <w:highlight w:val="lightGray"/>
              </w:rPr>
            </w:pPr>
            <w:r w:rsidRPr="00B93A1F">
              <w:rPr>
                <w:sz w:val="22"/>
                <w:szCs w:val="22"/>
                <w:highlight w:val="lightGray"/>
              </w:rPr>
              <w:t>Gamma (α = 250, β = 120)</w:t>
            </w:r>
          </w:p>
        </w:tc>
        <w:tc>
          <w:tcPr>
            <w:tcW w:w="1701" w:type="dxa"/>
          </w:tcPr>
          <w:p w:rsidR="003D3A44" w:rsidRPr="00B93A1F" w:rsidRDefault="003D3A44" w:rsidP="003D3A44">
            <w:pPr>
              <w:rPr>
                <w:sz w:val="22"/>
                <w:szCs w:val="22"/>
                <w:highlight w:val="lightGray"/>
              </w:rPr>
            </w:pPr>
          </w:p>
        </w:tc>
        <w:tc>
          <w:tcPr>
            <w:tcW w:w="1904" w:type="dxa"/>
          </w:tcPr>
          <w:p w:rsidR="003D3A44" w:rsidRPr="00B93A1F" w:rsidRDefault="003D3A44" w:rsidP="005A1380">
            <w:pPr>
              <w:rPr>
                <w:sz w:val="22"/>
                <w:szCs w:val="22"/>
                <w:highlight w:val="lightGray"/>
              </w:rPr>
            </w:pPr>
            <w:r w:rsidRPr="00B93A1F">
              <w:rPr>
                <w:sz w:val="22"/>
                <w:szCs w:val="22"/>
                <w:highlight w:val="lightGray"/>
              </w:rPr>
              <w:t>Holme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Holmes&lt;/Author&gt;&lt;Year&gt;2011&lt;/Year&gt;&lt;RecNum&gt;19866&lt;/RecNum&gt;&lt;IDText&gt;The cost-effectiveness of diagnostic management strategies for adults with minor head injury&lt;/IDText&gt;&lt;MDL Ref_Type="Journal"&gt;&lt;Ref_Type&gt;Journal&lt;/Ref_Type&gt;&lt;Ref_ID&gt;19866&lt;/Ref_ID&gt;&lt;Title_Primary&gt;The cost-effectiveness of diagnostic management strategies for adults with minor head injury&lt;/Title_Primary&gt;&lt;Authors_Primary&gt;Holmes,M.&lt;/Authors_Primary&gt;&lt;Authors_Primary&gt;Goodacre,S.&lt;/Authors_Primary&gt;&lt;Authors_Primary&gt;Stevenson,M.&lt;/Authors_Primary&gt;&lt;Authors_Primary&gt;Pandor,A.&lt;/Authors_Primary&gt;&lt;Authors_Primary&gt;Pickering,A.&lt;/Authors_Primary&gt;&lt;Date_Primary&gt;2011&lt;/Date_Primary&gt;&lt;Keywords&gt;andy&lt;/Keywords&gt;&lt;Keywords&gt;- 79&lt;/Keywords&gt;&lt;Keywords&gt;adult&lt;/Keywords&gt;&lt;Keywords&gt;study&lt;/Keywords&gt;&lt;Keywords&gt;Methods&lt;/Keywords&gt;&lt;Keywords&gt;model&lt;/Keywords&gt;&lt;Keywords&gt;life&lt;/Keywords&gt;&lt;Keywords&gt;hospital&lt;/Keywords&gt;&lt;Keywords&gt;hospital admission&lt;/Keywords&gt;&lt;Keywords&gt;patient&lt;/Keywords&gt;&lt;Keywords&gt;risk&lt;/Keywords&gt;&lt;Keywords&gt;analysis&lt;/Keywords&gt;&lt;Keywords&gt;guidelines&lt;/Keywords&gt;&lt;Reprint&gt;Not in File&lt;/Reprint&gt;&lt;Periodical&gt;Injury&lt;/Periodical&gt;&lt;ISSN_ISBN&gt;- 0020-1383&lt;/ISSN_ISBN&gt;&lt;ZZ_JournalFull&gt;&lt;f name="System"&gt;Injury&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3</w:t>
            </w:r>
            <w:r w:rsidR="00FC2DC5" w:rsidRPr="00B93A1F">
              <w:rPr>
                <w:sz w:val="22"/>
                <w:szCs w:val="22"/>
                <w:highlight w:val="lightGray"/>
              </w:rPr>
              <w:fldChar w:fldCharType="end"/>
            </w:r>
          </w:p>
        </w:tc>
      </w:tr>
      <w:tr w:rsidR="003D3A44" w:rsidRPr="00B93A1F" w:rsidTr="003D3A44">
        <w:tc>
          <w:tcPr>
            <w:tcW w:w="2376" w:type="dxa"/>
          </w:tcPr>
          <w:p w:rsidR="003D3A44" w:rsidRPr="00B93A1F" w:rsidRDefault="003D3A44" w:rsidP="003D3A44">
            <w:pPr>
              <w:rPr>
                <w:sz w:val="22"/>
                <w:szCs w:val="22"/>
                <w:highlight w:val="lightGray"/>
              </w:rPr>
            </w:pPr>
            <w:r w:rsidRPr="00B93A1F">
              <w:rPr>
                <w:sz w:val="22"/>
                <w:szCs w:val="22"/>
                <w:highlight w:val="lightGray"/>
              </w:rPr>
              <w:t>Nursing home costs</w:t>
            </w:r>
          </w:p>
        </w:tc>
        <w:tc>
          <w:tcPr>
            <w:tcW w:w="3261" w:type="dxa"/>
          </w:tcPr>
          <w:p w:rsidR="003D3A44" w:rsidRPr="00B93A1F" w:rsidRDefault="003D3A44" w:rsidP="003D3A44">
            <w:pPr>
              <w:rPr>
                <w:sz w:val="22"/>
                <w:szCs w:val="22"/>
                <w:highlight w:val="lightGray"/>
              </w:rPr>
            </w:pPr>
            <w:r w:rsidRPr="00B93A1F">
              <w:rPr>
                <w:sz w:val="22"/>
                <w:szCs w:val="22"/>
                <w:highlight w:val="lightGray"/>
              </w:rPr>
              <w:t>52 x Gamma (α = 159, β = 6)</w:t>
            </w:r>
          </w:p>
        </w:tc>
        <w:tc>
          <w:tcPr>
            <w:tcW w:w="1701" w:type="dxa"/>
          </w:tcPr>
          <w:p w:rsidR="003D3A44" w:rsidRPr="00B93A1F" w:rsidRDefault="003D3A44" w:rsidP="003D3A44">
            <w:pPr>
              <w:rPr>
                <w:sz w:val="22"/>
                <w:szCs w:val="22"/>
                <w:highlight w:val="lightGray"/>
              </w:rPr>
            </w:pPr>
          </w:p>
        </w:tc>
        <w:tc>
          <w:tcPr>
            <w:tcW w:w="1904" w:type="dxa"/>
          </w:tcPr>
          <w:p w:rsidR="003D3A44" w:rsidRPr="00B93A1F" w:rsidRDefault="003D3A44" w:rsidP="005A1380">
            <w:pPr>
              <w:rPr>
                <w:sz w:val="22"/>
                <w:szCs w:val="22"/>
                <w:highlight w:val="lightGray"/>
              </w:rPr>
            </w:pPr>
            <w:r w:rsidRPr="00B93A1F">
              <w:rPr>
                <w:sz w:val="22"/>
                <w:szCs w:val="22"/>
                <w:highlight w:val="lightGray"/>
              </w:rPr>
              <w:t>Holme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Holmes&lt;/Author&gt;&lt;Year&gt;2011&lt;/Year&gt;&lt;RecNum&gt;19866&lt;/RecNum&gt;&lt;IDText&gt;The cost-effectiveness of diagnostic management strategies for adults with minor head injury&lt;/IDText&gt;&lt;MDL Ref_Type="Journal"&gt;&lt;Ref_Type&gt;Journal&lt;/Ref_Type&gt;&lt;Ref_ID&gt;19866&lt;/Ref_ID&gt;&lt;Title_Primary&gt;The cost-effectiveness of diagnostic management strategies for adults with minor head injury&lt;/Title_Primary&gt;&lt;Authors_Primary&gt;Holmes,M.&lt;/Authors_Primary&gt;&lt;Authors_Primary&gt;Goodacre,S.&lt;/Authors_Primary&gt;&lt;Authors_Primary&gt;Stevenson,M.&lt;/Authors_Primary&gt;&lt;Authors_Primary&gt;Pandor,A.&lt;/Authors_Primary&gt;&lt;Authors_Primary&gt;Pickering,A.&lt;/Authors_Primary&gt;&lt;Date_Primary&gt;2011&lt;/Date_Primary&gt;&lt;Keywords&gt;andy&lt;/Keywords&gt;&lt;Keywords&gt;- 79&lt;/Keywords&gt;&lt;Keywords&gt;adult&lt;/Keywords&gt;&lt;Keywords&gt;study&lt;/Keywords&gt;&lt;Keywords&gt;Methods&lt;/Keywords&gt;&lt;Keywords&gt;model&lt;/Keywords&gt;&lt;Keywords&gt;life&lt;/Keywords&gt;&lt;Keywords&gt;hospital&lt;/Keywords&gt;&lt;Keywords&gt;hospital admission&lt;/Keywords&gt;&lt;Keywords&gt;patient&lt;/Keywords&gt;&lt;Keywords&gt;risk&lt;/Keywords&gt;&lt;Keywords&gt;analysis&lt;/Keywords&gt;&lt;Keywords&gt;guidelines&lt;/Keywords&gt;&lt;Reprint&gt;Not in File&lt;/Reprint&gt;&lt;Periodical&gt;Injury&lt;/Periodical&gt;&lt;ISSN_ISBN&gt;- 0020-1383&lt;/ISSN_ISBN&gt;&lt;ZZ_JournalFull&gt;&lt;f name="System"&gt;Injury&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3</w:t>
            </w:r>
            <w:r w:rsidR="00FC2DC5" w:rsidRPr="00B93A1F">
              <w:rPr>
                <w:sz w:val="22"/>
                <w:szCs w:val="22"/>
                <w:highlight w:val="lightGray"/>
              </w:rPr>
              <w:fldChar w:fldCharType="end"/>
            </w:r>
          </w:p>
        </w:tc>
      </w:tr>
      <w:tr w:rsidR="003D3A44" w:rsidRPr="00B93A1F" w:rsidTr="003D3A44">
        <w:tc>
          <w:tcPr>
            <w:tcW w:w="2376" w:type="dxa"/>
          </w:tcPr>
          <w:p w:rsidR="003D3A44" w:rsidRPr="00B93A1F" w:rsidRDefault="003D3A44" w:rsidP="003D3A44">
            <w:pPr>
              <w:rPr>
                <w:sz w:val="22"/>
                <w:szCs w:val="22"/>
                <w:highlight w:val="lightGray"/>
              </w:rPr>
            </w:pPr>
            <w:r w:rsidRPr="00B93A1F">
              <w:rPr>
                <w:sz w:val="22"/>
                <w:szCs w:val="22"/>
                <w:highlight w:val="lightGray"/>
              </w:rPr>
              <w:t xml:space="preserve">Intracranial procedures costs </w:t>
            </w:r>
          </w:p>
        </w:tc>
        <w:tc>
          <w:tcPr>
            <w:tcW w:w="3261" w:type="dxa"/>
          </w:tcPr>
          <w:p w:rsidR="003D3A44" w:rsidRPr="00B93A1F" w:rsidRDefault="003D3A44" w:rsidP="003D3A44">
            <w:pPr>
              <w:rPr>
                <w:sz w:val="22"/>
                <w:szCs w:val="22"/>
                <w:highlight w:val="lightGray"/>
              </w:rPr>
            </w:pPr>
            <w:r w:rsidRPr="00B93A1F">
              <w:rPr>
                <w:sz w:val="22"/>
                <w:szCs w:val="22"/>
                <w:highlight w:val="lightGray"/>
              </w:rPr>
              <w:t>Normal (μ = 8829, σ = 633)</w:t>
            </w:r>
          </w:p>
        </w:tc>
        <w:tc>
          <w:tcPr>
            <w:tcW w:w="1701" w:type="dxa"/>
          </w:tcPr>
          <w:p w:rsidR="003D3A44" w:rsidRPr="00B93A1F" w:rsidRDefault="003D3A44" w:rsidP="003D3A44">
            <w:pPr>
              <w:rPr>
                <w:sz w:val="22"/>
                <w:szCs w:val="22"/>
                <w:highlight w:val="lightGray"/>
              </w:rPr>
            </w:pPr>
            <w:r w:rsidRPr="00B93A1F">
              <w:rPr>
                <w:sz w:val="22"/>
                <w:szCs w:val="22"/>
                <w:highlight w:val="lightGray"/>
              </w:rPr>
              <w:t>Code AA17Z</w:t>
            </w:r>
          </w:p>
        </w:tc>
        <w:tc>
          <w:tcPr>
            <w:tcW w:w="1904" w:type="dxa"/>
          </w:tcPr>
          <w:p w:rsidR="003D3A44" w:rsidRPr="00B93A1F" w:rsidRDefault="003D3A44" w:rsidP="005A1380">
            <w:pPr>
              <w:rPr>
                <w:sz w:val="22"/>
                <w:szCs w:val="22"/>
                <w:highlight w:val="lightGray"/>
              </w:rPr>
            </w:pPr>
            <w:r w:rsidRPr="00B93A1F">
              <w:rPr>
                <w:sz w:val="22"/>
                <w:szCs w:val="22"/>
                <w:highlight w:val="lightGray"/>
              </w:rPr>
              <w:t>DoH</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Year&gt;2010&lt;/Year&gt;&lt;RecNum&gt;19889&lt;/RecNum&gt;&lt;IDText&gt;NHS Reference Costs 2009-2010.&lt;/IDText&gt;&lt;MDL Ref_Type="Journal"&gt;&lt;Ref_Type&gt;Journal&lt;/Ref_Type&gt;&lt;Ref_ID&gt;19889&lt;/Ref_ID&gt;&lt;Title_Primary&gt;NHS Reference Costs 2009-2010.&lt;/Title_Primary&gt;&lt;Date_Primary&gt;2010&lt;/Date_Primary&gt;&lt;Keywords&gt;health&lt;/Keywords&gt;&lt;Reprint&gt;Not in File&lt;/Reprint&gt;&lt;Periodical&gt;Department of Health&lt;/Periodical&gt;&lt;ZZ_JournalFull&gt;&lt;f name="System"&gt;Department of Health&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55</w:t>
            </w:r>
            <w:r w:rsidR="00FC2DC5" w:rsidRPr="00B93A1F">
              <w:rPr>
                <w:sz w:val="22"/>
                <w:szCs w:val="22"/>
                <w:highlight w:val="lightGray"/>
              </w:rPr>
              <w:fldChar w:fldCharType="end"/>
            </w:r>
          </w:p>
        </w:tc>
      </w:tr>
      <w:tr w:rsidR="003D3A44" w:rsidRPr="00B93A1F" w:rsidTr="003D3A44">
        <w:tc>
          <w:tcPr>
            <w:tcW w:w="2376" w:type="dxa"/>
          </w:tcPr>
          <w:p w:rsidR="003D3A44" w:rsidRPr="00B93A1F" w:rsidRDefault="003D3A44" w:rsidP="003D3A44">
            <w:pPr>
              <w:rPr>
                <w:sz w:val="22"/>
                <w:szCs w:val="22"/>
                <w:highlight w:val="lightGray"/>
              </w:rPr>
            </w:pPr>
            <w:r w:rsidRPr="00B93A1F">
              <w:rPr>
                <w:sz w:val="22"/>
                <w:szCs w:val="22"/>
                <w:highlight w:val="lightGray"/>
              </w:rPr>
              <w:t>GOS 3 annual care cost</w:t>
            </w:r>
          </w:p>
        </w:tc>
        <w:tc>
          <w:tcPr>
            <w:tcW w:w="3261" w:type="dxa"/>
          </w:tcPr>
          <w:p w:rsidR="003D3A44" w:rsidRPr="00B93A1F" w:rsidRDefault="003D3A44" w:rsidP="003D3A44">
            <w:pPr>
              <w:rPr>
                <w:sz w:val="22"/>
                <w:szCs w:val="22"/>
                <w:highlight w:val="lightGray"/>
              </w:rPr>
            </w:pPr>
            <w:r w:rsidRPr="00B93A1F">
              <w:rPr>
                <w:sz w:val="22"/>
                <w:szCs w:val="22"/>
                <w:highlight w:val="lightGray"/>
              </w:rPr>
              <w:t>Gamma (α = 326, β = 104)</w:t>
            </w:r>
          </w:p>
        </w:tc>
        <w:tc>
          <w:tcPr>
            <w:tcW w:w="1701" w:type="dxa"/>
          </w:tcPr>
          <w:p w:rsidR="003D3A44" w:rsidRPr="00B93A1F" w:rsidRDefault="003D3A44" w:rsidP="003D3A44">
            <w:pPr>
              <w:rPr>
                <w:sz w:val="22"/>
                <w:szCs w:val="22"/>
                <w:highlight w:val="lightGray"/>
              </w:rPr>
            </w:pPr>
          </w:p>
        </w:tc>
        <w:tc>
          <w:tcPr>
            <w:tcW w:w="1904" w:type="dxa"/>
          </w:tcPr>
          <w:p w:rsidR="003D3A44" w:rsidRPr="00B93A1F" w:rsidRDefault="003D3A44" w:rsidP="005A1380">
            <w:pPr>
              <w:rPr>
                <w:sz w:val="22"/>
                <w:szCs w:val="22"/>
                <w:highlight w:val="lightGray"/>
              </w:rPr>
            </w:pPr>
            <w:r w:rsidRPr="00B93A1F">
              <w:rPr>
                <w:sz w:val="22"/>
                <w:szCs w:val="22"/>
                <w:highlight w:val="lightGray"/>
              </w:rPr>
              <w:t>Holme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Holmes&lt;/Author&gt;&lt;Year&gt;2011&lt;/Year&gt;&lt;RecNum&gt;19866&lt;/RecNum&gt;&lt;IDText&gt;The cost-effectiveness of diagnostic management strategies for adults with minor head injury&lt;/IDText&gt;&lt;MDL Ref_Type="Journal"&gt;&lt;Ref_Type&gt;Journal&lt;/Ref_Type&gt;&lt;Ref_ID&gt;19866&lt;/Ref_ID&gt;&lt;Title_Primary&gt;The cost-effectiveness of diagnostic management strategies for adults with minor head injury&lt;/Title_Primary&gt;&lt;Authors_Primary&gt;Holmes,M.&lt;/Authors_Primary&gt;&lt;Authors_Primary&gt;Goodacre,S.&lt;/Authors_Primary&gt;&lt;Authors_Primary&gt;Stevenson,M.&lt;/Authors_Primary&gt;&lt;Authors_Primary&gt;Pandor,A.&lt;/Authors_Primary&gt;&lt;Authors_Primary&gt;Pickering,A.&lt;/Authors_Primary&gt;&lt;Date_Primary&gt;2011&lt;/Date_Primary&gt;&lt;Keywords&gt;andy&lt;/Keywords&gt;&lt;Keywords&gt;- 79&lt;/Keywords&gt;&lt;Keywords&gt;adult&lt;/Keywords&gt;&lt;Keywords&gt;study&lt;/Keywords&gt;&lt;Keywords&gt;Methods&lt;/Keywords&gt;&lt;Keywords&gt;model&lt;/Keywords&gt;&lt;Keywords&gt;life&lt;/Keywords&gt;&lt;Keywords&gt;hospital&lt;/Keywords&gt;&lt;Keywords&gt;hospital admission&lt;/Keywords&gt;&lt;Keywords&gt;patient&lt;/Keywords&gt;&lt;Keywords&gt;risk&lt;/Keywords&gt;&lt;Keywords&gt;analysis&lt;/Keywords&gt;&lt;Keywords&gt;guidelines&lt;/Keywords&gt;&lt;Reprint&gt;Not in File&lt;/Reprint&gt;&lt;Periodical&gt;Injury&lt;/Periodical&gt;&lt;ISSN_ISBN&gt;- 0020-1383&lt;/ISSN_ISBN&gt;&lt;ZZ_JournalFull&gt;&lt;f name="System"&gt;Injury&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3</w:t>
            </w:r>
            <w:r w:rsidR="00FC2DC5" w:rsidRPr="00B93A1F">
              <w:rPr>
                <w:sz w:val="22"/>
                <w:szCs w:val="22"/>
                <w:highlight w:val="lightGray"/>
              </w:rPr>
              <w:fldChar w:fldCharType="end"/>
            </w:r>
            <w:r w:rsidRPr="00B93A1F">
              <w:rPr>
                <w:sz w:val="22"/>
                <w:szCs w:val="22"/>
                <w:highlight w:val="lightGray"/>
              </w:rPr>
              <w:t xml:space="preserve"> </w:t>
            </w:r>
          </w:p>
        </w:tc>
      </w:tr>
      <w:tr w:rsidR="003D3A44" w:rsidRPr="00B93A1F" w:rsidTr="003D3A44">
        <w:tc>
          <w:tcPr>
            <w:tcW w:w="2376" w:type="dxa"/>
          </w:tcPr>
          <w:p w:rsidR="003D3A44" w:rsidRPr="00B93A1F" w:rsidRDefault="003D3A44" w:rsidP="003D3A44">
            <w:pPr>
              <w:rPr>
                <w:sz w:val="22"/>
                <w:szCs w:val="22"/>
                <w:highlight w:val="lightGray"/>
              </w:rPr>
            </w:pPr>
            <w:r w:rsidRPr="00B93A1F">
              <w:rPr>
                <w:sz w:val="22"/>
                <w:szCs w:val="22"/>
                <w:highlight w:val="lightGray"/>
              </w:rPr>
              <w:t>GOS 4 rehabilitation costs</w:t>
            </w:r>
          </w:p>
        </w:tc>
        <w:tc>
          <w:tcPr>
            <w:tcW w:w="3261" w:type="dxa"/>
          </w:tcPr>
          <w:p w:rsidR="003D3A44" w:rsidRPr="00B93A1F" w:rsidRDefault="003D3A44" w:rsidP="003D3A44">
            <w:pPr>
              <w:rPr>
                <w:sz w:val="22"/>
                <w:szCs w:val="22"/>
                <w:highlight w:val="lightGray"/>
              </w:rPr>
            </w:pPr>
            <w:r w:rsidRPr="00B93A1F">
              <w:rPr>
                <w:sz w:val="22"/>
                <w:szCs w:val="22"/>
                <w:highlight w:val="lightGray"/>
              </w:rPr>
              <w:t>Gamma (α = 385, β = 45)</w:t>
            </w:r>
          </w:p>
        </w:tc>
        <w:tc>
          <w:tcPr>
            <w:tcW w:w="1701" w:type="dxa"/>
          </w:tcPr>
          <w:p w:rsidR="003D3A44" w:rsidRPr="00B93A1F" w:rsidRDefault="003D3A44" w:rsidP="003D3A44">
            <w:pPr>
              <w:rPr>
                <w:sz w:val="22"/>
                <w:szCs w:val="22"/>
                <w:highlight w:val="lightGray"/>
              </w:rPr>
            </w:pPr>
          </w:p>
        </w:tc>
        <w:tc>
          <w:tcPr>
            <w:tcW w:w="1904" w:type="dxa"/>
          </w:tcPr>
          <w:p w:rsidR="003D3A44" w:rsidRPr="00B93A1F" w:rsidRDefault="003D3A44" w:rsidP="005A1380">
            <w:pPr>
              <w:keepNext/>
              <w:rPr>
                <w:sz w:val="22"/>
                <w:szCs w:val="22"/>
                <w:highlight w:val="lightGray"/>
              </w:rPr>
            </w:pPr>
            <w:r w:rsidRPr="00B93A1F">
              <w:rPr>
                <w:sz w:val="22"/>
                <w:szCs w:val="22"/>
                <w:highlight w:val="lightGray"/>
              </w:rPr>
              <w:t>Holmes</w:t>
            </w:r>
            <w:r w:rsidR="00FC2DC5" w:rsidRPr="00B93A1F">
              <w:rPr>
                <w:sz w:val="22"/>
                <w:szCs w:val="22"/>
                <w:highlight w:val="lightGray"/>
              </w:rPr>
              <w:fldChar w:fldCharType="begin"/>
            </w:r>
            <w:r w:rsidR="00C555BF" w:rsidRPr="00B93A1F">
              <w:rPr>
                <w:sz w:val="22"/>
                <w:szCs w:val="22"/>
                <w:highlight w:val="lightGray"/>
              </w:rPr>
              <w:instrText xml:space="preserve"> ADDIN REFMGR.CITE &lt;Refman&gt;&lt;Cite&gt;&lt;Author&gt;Holmes&lt;/Author&gt;&lt;Year&gt;2011&lt;/Year&gt;&lt;RecNum&gt;19866&lt;/RecNum&gt;&lt;IDText&gt;The cost-effectiveness of diagnostic management strategies for adults with minor head injury&lt;/IDText&gt;&lt;MDL Ref_Type="Journal"&gt;&lt;Ref_Type&gt;Journal&lt;/Ref_Type&gt;&lt;Ref_ID&gt;19866&lt;/Ref_ID&gt;&lt;Title_Primary&gt;The cost-effectiveness of diagnostic management strategies for adults with minor head injury&lt;/Title_Primary&gt;&lt;Authors_Primary&gt;Holmes,M.&lt;/Authors_Primary&gt;&lt;Authors_Primary&gt;Goodacre,S.&lt;/Authors_Primary&gt;&lt;Authors_Primary&gt;Stevenson,M.&lt;/Authors_Primary&gt;&lt;Authors_Primary&gt;Pandor,A.&lt;/Authors_Primary&gt;&lt;Authors_Primary&gt;Pickering,A.&lt;/Authors_Primary&gt;&lt;Date_Primary&gt;2011&lt;/Date_Primary&gt;&lt;Keywords&gt;andy&lt;/Keywords&gt;&lt;Keywords&gt;- 79&lt;/Keywords&gt;&lt;Keywords&gt;adult&lt;/Keywords&gt;&lt;Keywords&gt;study&lt;/Keywords&gt;&lt;Keywords&gt;Methods&lt;/Keywords&gt;&lt;Keywords&gt;model&lt;/Keywords&gt;&lt;Keywords&gt;life&lt;/Keywords&gt;&lt;Keywords&gt;hospital&lt;/Keywords&gt;&lt;Keywords&gt;hospital admission&lt;/Keywords&gt;&lt;Keywords&gt;patient&lt;/Keywords&gt;&lt;Keywords&gt;risk&lt;/Keywords&gt;&lt;Keywords&gt;analysis&lt;/Keywords&gt;&lt;Keywords&gt;guidelines&lt;/Keywords&gt;&lt;Reprint&gt;Not in File&lt;/Reprint&gt;&lt;Periodical&gt;Injury&lt;/Periodical&gt;&lt;ISSN_ISBN&gt;- 0020-1383&lt;/ISSN_ISBN&gt;&lt;ZZ_JournalFull&gt;&lt;f name="System"&gt;Injury&lt;/f&gt;&lt;/ZZ_JournalFull&gt;&lt;ZZ_WorkformID&gt;1&lt;/ZZ_WorkformID&gt;&lt;/MDL&gt;&lt;/Cite&gt;&lt;/Refman&gt;</w:instrText>
            </w:r>
            <w:r w:rsidR="00FC2DC5" w:rsidRPr="00B93A1F">
              <w:rPr>
                <w:sz w:val="22"/>
                <w:szCs w:val="22"/>
                <w:highlight w:val="lightGray"/>
              </w:rPr>
              <w:fldChar w:fldCharType="separate"/>
            </w:r>
            <w:r w:rsidR="005A1380" w:rsidRPr="00B93A1F">
              <w:rPr>
                <w:noProof/>
                <w:sz w:val="22"/>
                <w:szCs w:val="22"/>
                <w:highlight w:val="lightGray"/>
                <w:vertAlign w:val="superscript"/>
              </w:rPr>
              <w:t>163</w:t>
            </w:r>
            <w:r w:rsidR="00FC2DC5" w:rsidRPr="00B93A1F">
              <w:rPr>
                <w:sz w:val="22"/>
                <w:szCs w:val="22"/>
                <w:highlight w:val="lightGray"/>
              </w:rPr>
              <w:fldChar w:fldCharType="end"/>
            </w:r>
          </w:p>
        </w:tc>
      </w:tr>
    </w:tbl>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r w:rsidRPr="00B93A1F">
        <w:rPr>
          <w:sz w:val="22"/>
          <w:szCs w:val="22"/>
          <w:highlight w:val="lightGray"/>
        </w:rPr>
        <w:t>The resulting combined cost estimates were bootstrapped. The bootstrapped estimates are shown in Table 4</w:t>
      </w:r>
      <w:r w:rsidR="00341BE4" w:rsidRPr="00B93A1F">
        <w:rPr>
          <w:sz w:val="22"/>
          <w:szCs w:val="22"/>
          <w:highlight w:val="lightGray"/>
        </w:rPr>
        <w:t>4</w:t>
      </w:r>
      <w:r w:rsidRPr="00B93A1F">
        <w:rPr>
          <w:sz w:val="22"/>
          <w:szCs w:val="22"/>
          <w:highlight w:val="lightGray"/>
        </w:rPr>
        <w:t>.</w:t>
      </w:r>
    </w:p>
    <w:p w:rsidR="003D3A44" w:rsidRPr="00B93A1F" w:rsidRDefault="003D3A44" w:rsidP="003D3A44">
      <w:pPr>
        <w:spacing w:line="360" w:lineRule="auto"/>
        <w:rPr>
          <w:sz w:val="22"/>
          <w:szCs w:val="22"/>
          <w:highlight w:val="lightGray"/>
        </w:rPr>
      </w:pPr>
    </w:p>
    <w:p w:rsidR="003D3A44" w:rsidRPr="00B93A1F" w:rsidRDefault="003D3A44" w:rsidP="0085086B">
      <w:pPr>
        <w:spacing w:line="360" w:lineRule="auto"/>
        <w:outlineLvl w:val="0"/>
        <w:rPr>
          <w:b/>
          <w:sz w:val="22"/>
          <w:szCs w:val="22"/>
          <w:highlight w:val="lightGray"/>
        </w:rPr>
      </w:pPr>
      <w:r w:rsidRPr="00B93A1F">
        <w:rPr>
          <w:b/>
          <w:sz w:val="22"/>
          <w:szCs w:val="22"/>
          <w:highlight w:val="lightGray"/>
        </w:rPr>
        <w:t>Table 4</w:t>
      </w:r>
      <w:r w:rsidR="00341BE4" w:rsidRPr="00B93A1F">
        <w:rPr>
          <w:b/>
          <w:sz w:val="22"/>
          <w:szCs w:val="22"/>
          <w:highlight w:val="lightGray"/>
        </w:rPr>
        <w:t>4</w:t>
      </w:r>
      <w:r w:rsidRPr="00B93A1F">
        <w:rPr>
          <w:b/>
          <w:sz w:val="22"/>
          <w:szCs w:val="22"/>
          <w:highlight w:val="lightGray"/>
        </w:rPr>
        <w:t>:</w:t>
      </w:r>
      <w:r w:rsidRPr="00B93A1F">
        <w:rPr>
          <w:b/>
          <w:sz w:val="22"/>
          <w:szCs w:val="22"/>
          <w:highlight w:val="lightGray"/>
        </w:rPr>
        <w:tab/>
        <w:t>Estimated costs associated with different GOS outcomes</w:t>
      </w:r>
    </w:p>
    <w:tbl>
      <w:tblPr>
        <w:tblStyle w:val="TableGrid"/>
        <w:tblW w:w="0" w:type="auto"/>
        <w:tblLook w:val="04A0" w:firstRow="1" w:lastRow="0" w:firstColumn="1" w:lastColumn="0" w:noHBand="0" w:noVBand="1"/>
      </w:tblPr>
      <w:tblGrid>
        <w:gridCol w:w="1242"/>
        <w:gridCol w:w="3686"/>
        <w:gridCol w:w="4314"/>
      </w:tblGrid>
      <w:tr w:rsidR="003D3A44" w:rsidRPr="00B93A1F" w:rsidTr="003D3A44">
        <w:tc>
          <w:tcPr>
            <w:tcW w:w="1242" w:type="dxa"/>
          </w:tcPr>
          <w:p w:rsidR="003D3A44" w:rsidRPr="00B93A1F" w:rsidRDefault="003D3A44" w:rsidP="003D3A44">
            <w:pPr>
              <w:spacing w:line="360" w:lineRule="auto"/>
              <w:rPr>
                <w:b/>
                <w:sz w:val="22"/>
                <w:szCs w:val="22"/>
                <w:highlight w:val="lightGray"/>
              </w:rPr>
            </w:pPr>
            <w:r w:rsidRPr="00B93A1F">
              <w:rPr>
                <w:b/>
                <w:sz w:val="22"/>
                <w:szCs w:val="22"/>
                <w:highlight w:val="lightGray"/>
              </w:rPr>
              <w:t>State</w:t>
            </w:r>
          </w:p>
        </w:tc>
        <w:tc>
          <w:tcPr>
            <w:tcW w:w="3686" w:type="dxa"/>
          </w:tcPr>
          <w:p w:rsidR="003D3A44" w:rsidRPr="00B93A1F" w:rsidRDefault="003D3A44" w:rsidP="003D3A44">
            <w:pPr>
              <w:spacing w:line="360" w:lineRule="auto"/>
              <w:rPr>
                <w:b/>
                <w:sz w:val="22"/>
                <w:szCs w:val="22"/>
                <w:highlight w:val="lightGray"/>
              </w:rPr>
            </w:pPr>
            <w:r w:rsidRPr="00B93A1F">
              <w:rPr>
                <w:b/>
                <w:sz w:val="22"/>
                <w:szCs w:val="22"/>
                <w:highlight w:val="lightGray"/>
              </w:rPr>
              <w:t>Mean One-off Costs (95% CrIs)</w:t>
            </w:r>
          </w:p>
        </w:tc>
        <w:tc>
          <w:tcPr>
            <w:tcW w:w="4314" w:type="dxa"/>
          </w:tcPr>
          <w:p w:rsidR="003D3A44" w:rsidRPr="00B93A1F" w:rsidRDefault="003D3A44" w:rsidP="003D3A44">
            <w:pPr>
              <w:spacing w:line="360" w:lineRule="auto"/>
              <w:rPr>
                <w:b/>
                <w:sz w:val="22"/>
                <w:szCs w:val="22"/>
                <w:highlight w:val="lightGray"/>
              </w:rPr>
            </w:pPr>
            <w:r w:rsidRPr="00B93A1F">
              <w:rPr>
                <w:b/>
                <w:sz w:val="22"/>
                <w:szCs w:val="22"/>
                <w:highlight w:val="lightGray"/>
              </w:rPr>
              <w:t>Mean Ongoing Costs (95% CrIs)</w:t>
            </w:r>
          </w:p>
        </w:tc>
      </w:tr>
      <w:tr w:rsidR="003D3A44" w:rsidRPr="00B93A1F" w:rsidTr="003D3A44">
        <w:tc>
          <w:tcPr>
            <w:tcW w:w="1242" w:type="dxa"/>
          </w:tcPr>
          <w:p w:rsidR="003D3A44" w:rsidRPr="00B93A1F" w:rsidRDefault="003D3A44" w:rsidP="003D3A44">
            <w:pPr>
              <w:spacing w:line="360" w:lineRule="auto"/>
              <w:rPr>
                <w:sz w:val="22"/>
                <w:szCs w:val="22"/>
                <w:highlight w:val="lightGray"/>
              </w:rPr>
            </w:pPr>
            <w:r w:rsidRPr="00B93A1F">
              <w:rPr>
                <w:sz w:val="22"/>
                <w:szCs w:val="22"/>
                <w:highlight w:val="lightGray"/>
              </w:rPr>
              <w:t>GOS 2</w:t>
            </w:r>
          </w:p>
        </w:tc>
        <w:tc>
          <w:tcPr>
            <w:tcW w:w="3686" w:type="dxa"/>
          </w:tcPr>
          <w:p w:rsidR="003D3A44" w:rsidRPr="00B93A1F" w:rsidRDefault="003D3A44" w:rsidP="003D3A44">
            <w:pPr>
              <w:spacing w:line="360" w:lineRule="auto"/>
              <w:rPr>
                <w:sz w:val="22"/>
                <w:szCs w:val="22"/>
                <w:highlight w:val="lightGray"/>
              </w:rPr>
            </w:pPr>
            <w:r w:rsidRPr="00B93A1F">
              <w:rPr>
                <w:sz w:val="22"/>
                <w:szCs w:val="22"/>
                <w:highlight w:val="lightGray"/>
              </w:rPr>
              <w:t>£46,785 (£40,895 to £53,250)</w:t>
            </w:r>
          </w:p>
        </w:tc>
        <w:tc>
          <w:tcPr>
            <w:tcW w:w="4314" w:type="dxa"/>
          </w:tcPr>
          <w:p w:rsidR="003D3A44" w:rsidRPr="00B93A1F" w:rsidRDefault="003D3A44" w:rsidP="003D3A44">
            <w:pPr>
              <w:spacing w:line="360" w:lineRule="auto"/>
              <w:rPr>
                <w:sz w:val="22"/>
                <w:szCs w:val="22"/>
                <w:highlight w:val="lightGray"/>
              </w:rPr>
            </w:pPr>
            <w:r w:rsidRPr="00B93A1F">
              <w:rPr>
                <w:sz w:val="22"/>
                <w:szCs w:val="22"/>
                <w:highlight w:val="lightGray"/>
              </w:rPr>
              <w:t>£50,047 (£49,645 to £50,434)</w:t>
            </w:r>
          </w:p>
        </w:tc>
      </w:tr>
      <w:tr w:rsidR="003D3A44" w:rsidRPr="00B93A1F" w:rsidTr="003D3A44">
        <w:tc>
          <w:tcPr>
            <w:tcW w:w="1242" w:type="dxa"/>
          </w:tcPr>
          <w:p w:rsidR="003D3A44" w:rsidRPr="00B93A1F" w:rsidRDefault="003D3A44" w:rsidP="003D3A44">
            <w:pPr>
              <w:spacing w:line="360" w:lineRule="auto"/>
              <w:rPr>
                <w:sz w:val="22"/>
                <w:szCs w:val="22"/>
                <w:highlight w:val="lightGray"/>
              </w:rPr>
            </w:pPr>
            <w:r w:rsidRPr="00B93A1F">
              <w:rPr>
                <w:sz w:val="22"/>
                <w:szCs w:val="22"/>
                <w:highlight w:val="lightGray"/>
              </w:rPr>
              <w:t>GOS 3</w:t>
            </w:r>
          </w:p>
        </w:tc>
        <w:tc>
          <w:tcPr>
            <w:tcW w:w="3686" w:type="dxa"/>
          </w:tcPr>
          <w:p w:rsidR="003D3A44" w:rsidRPr="00B93A1F" w:rsidRDefault="003D3A44" w:rsidP="003D3A44">
            <w:pPr>
              <w:spacing w:line="360" w:lineRule="auto"/>
              <w:rPr>
                <w:sz w:val="22"/>
                <w:szCs w:val="22"/>
                <w:highlight w:val="lightGray"/>
              </w:rPr>
            </w:pPr>
            <w:r w:rsidRPr="00B93A1F">
              <w:rPr>
                <w:sz w:val="22"/>
                <w:szCs w:val="22"/>
                <w:highlight w:val="lightGray"/>
              </w:rPr>
              <w:t>£10,096 (£8,849 to £11,363)</w:t>
            </w:r>
          </w:p>
        </w:tc>
        <w:tc>
          <w:tcPr>
            <w:tcW w:w="4314" w:type="dxa"/>
          </w:tcPr>
          <w:p w:rsidR="003D3A44" w:rsidRPr="00B93A1F" w:rsidRDefault="003D3A44" w:rsidP="003D3A44">
            <w:pPr>
              <w:spacing w:line="360" w:lineRule="auto"/>
              <w:rPr>
                <w:sz w:val="22"/>
                <w:szCs w:val="22"/>
                <w:highlight w:val="lightGray"/>
              </w:rPr>
            </w:pPr>
            <w:r w:rsidRPr="00B93A1F">
              <w:rPr>
                <w:sz w:val="22"/>
                <w:szCs w:val="22"/>
                <w:highlight w:val="lightGray"/>
              </w:rPr>
              <w:t>£33,949 (£33,843 to £33,969)</w:t>
            </w:r>
          </w:p>
        </w:tc>
      </w:tr>
      <w:tr w:rsidR="003D3A44" w:rsidRPr="00B93A1F" w:rsidTr="003D3A44">
        <w:tc>
          <w:tcPr>
            <w:tcW w:w="1242" w:type="dxa"/>
          </w:tcPr>
          <w:p w:rsidR="003D3A44" w:rsidRPr="00B93A1F" w:rsidRDefault="003D3A44" w:rsidP="003D3A44">
            <w:pPr>
              <w:spacing w:line="360" w:lineRule="auto"/>
              <w:rPr>
                <w:sz w:val="22"/>
                <w:szCs w:val="22"/>
                <w:highlight w:val="lightGray"/>
              </w:rPr>
            </w:pPr>
            <w:r w:rsidRPr="00B93A1F">
              <w:rPr>
                <w:sz w:val="22"/>
                <w:szCs w:val="22"/>
                <w:highlight w:val="lightGray"/>
              </w:rPr>
              <w:t>GOS 4</w:t>
            </w:r>
          </w:p>
        </w:tc>
        <w:tc>
          <w:tcPr>
            <w:tcW w:w="3686" w:type="dxa"/>
          </w:tcPr>
          <w:p w:rsidR="003D3A44" w:rsidRPr="00B93A1F" w:rsidRDefault="003D3A44" w:rsidP="003D3A44">
            <w:pPr>
              <w:spacing w:line="360" w:lineRule="auto"/>
              <w:rPr>
                <w:sz w:val="22"/>
                <w:szCs w:val="22"/>
                <w:highlight w:val="lightGray"/>
              </w:rPr>
            </w:pPr>
            <w:r w:rsidRPr="00B93A1F">
              <w:rPr>
                <w:sz w:val="22"/>
                <w:szCs w:val="22"/>
                <w:highlight w:val="lightGray"/>
              </w:rPr>
              <w:t>£27,419 (£22,582 to £32,964)</w:t>
            </w:r>
          </w:p>
        </w:tc>
        <w:tc>
          <w:tcPr>
            <w:tcW w:w="4314" w:type="dxa"/>
          </w:tcPr>
          <w:p w:rsidR="003D3A44" w:rsidRPr="00B93A1F" w:rsidRDefault="003D3A44" w:rsidP="003D3A44">
            <w:pPr>
              <w:spacing w:line="360" w:lineRule="auto"/>
              <w:rPr>
                <w:sz w:val="22"/>
                <w:szCs w:val="22"/>
                <w:highlight w:val="lightGray"/>
              </w:rPr>
            </w:pPr>
            <w:r w:rsidRPr="00B93A1F">
              <w:rPr>
                <w:sz w:val="22"/>
                <w:szCs w:val="22"/>
                <w:highlight w:val="lightGray"/>
              </w:rPr>
              <w:t>None</w:t>
            </w:r>
          </w:p>
        </w:tc>
      </w:tr>
      <w:tr w:rsidR="003D3A44" w:rsidRPr="00B93A1F" w:rsidTr="003D3A44">
        <w:tc>
          <w:tcPr>
            <w:tcW w:w="1242" w:type="dxa"/>
          </w:tcPr>
          <w:p w:rsidR="003D3A44" w:rsidRPr="00B93A1F" w:rsidRDefault="003D3A44" w:rsidP="003D3A44">
            <w:pPr>
              <w:spacing w:line="360" w:lineRule="auto"/>
              <w:rPr>
                <w:sz w:val="22"/>
                <w:szCs w:val="22"/>
                <w:highlight w:val="lightGray"/>
              </w:rPr>
            </w:pPr>
            <w:r w:rsidRPr="00B93A1F">
              <w:rPr>
                <w:sz w:val="22"/>
                <w:szCs w:val="22"/>
                <w:highlight w:val="lightGray"/>
              </w:rPr>
              <w:t>GOS 5</w:t>
            </w:r>
          </w:p>
        </w:tc>
        <w:tc>
          <w:tcPr>
            <w:tcW w:w="3686" w:type="dxa"/>
          </w:tcPr>
          <w:p w:rsidR="003D3A44" w:rsidRPr="00B93A1F" w:rsidRDefault="003D3A44" w:rsidP="003D3A44">
            <w:pPr>
              <w:spacing w:line="360" w:lineRule="auto"/>
              <w:rPr>
                <w:sz w:val="22"/>
                <w:szCs w:val="22"/>
                <w:highlight w:val="lightGray"/>
              </w:rPr>
            </w:pPr>
            <w:r w:rsidRPr="00B93A1F">
              <w:rPr>
                <w:sz w:val="22"/>
                <w:szCs w:val="22"/>
                <w:highlight w:val="lightGray"/>
              </w:rPr>
              <w:t>£1,261 (£1,211 to £1,309)</w:t>
            </w:r>
          </w:p>
        </w:tc>
        <w:tc>
          <w:tcPr>
            <w:tcW w:w="4314" w:type="dxa"/>
          </w:tcPr>
          <w:p w:rsidR="003D3A44" w:rsidRPr="00B93A1F" w:rsidRDefault="003D3A44" w:rsidP="003D3A44">
            <w:pPr>
              <w:keepNext/>
              <w:spacing w:line="360" w:lineRule="auto"/>
              <w:rPr>
                <w:sz w:val="22"/>
                <w:szCs w:val="22"/>
                <w:highlight w:val="lightGray"/>
              </w:rPr>
            </w:pPr>
            <w:r w:rsidRPr="00B93A1F">
              <w:rPr>
                <w:sz w:val="22"/>
                <w:szCs w:val="22"/>
                <w:highlight w:val="lightGray"/>
              </w:rPr>
              <w:t>None</w:t>
            </w:r>
          </w:p>
        </w:tc>
      </w:tr>
    </w:tbl>
    <w:p w:rsidR="003D3A44" w:rsidRPr="00B93A1F" w:rsidRDefault="003D3A44" w:rsidP="003D3A44">
      <w:pPr>
        <w:spacing w:line="360" w:lineRule="auto"/>
        <w:rPr>
          <w:sz w:val="22"/>
          <w:szCs w:val="22"/>
          <w:highlight w:val="lightGray"/>
        </w:rPr>
      </w:pPr>
      <w:bookmarkStart w:id="20" w:name="_Toc316637314"/>
    </w:p>
    <w:p w:rsidR="00D10DEE" w:rsidRPr="00B93A1F" w:rsidRDefault="00D10DEE">
      <w:pPr>
        <w:rPr>
          <w:b/>
          <w:sz w:val="22"/>
          <w:szCs w:val="22"/>
          <w:highlight w:val="lightGray"/>
        </w:rPr>
      </w:pPr>
      <w:r w:rsidRPr="00B93A1F">
        <w:rPr>
          <w:b/>
          <w:sz w:val="22"/>
          <w:szCs w:val="22"/>
          <w:highlight w:val="lightGray"/>
        </w:rPr>
        <w:br w:type="page"/>
      </w:r>
    </w:p>
    <w:p w:rsidR="003D3A44" w:rsidRPr="00B93A1F" w:rsidRDefault="003D3A44" w:rsidP="003D3A44">
      <w:pPr>
        <w:spacing w:line="360" w:lineRule="auto"/>
        <w:rPr>
          <w:b/>
          <w:sz w:val="22"/>
          <w:szCs w:val="22"/>
          <w:highlight w:val="lightGray"/>
        </w:rPr>
      </w:pPr>
      <w:r w:rsidRPr="00B93A1F">
        <w:rPr>
          <w:b/>
          <w:sz w:val="22"/>
          <w:szCs w:val="22"/>
          <w:highlight w:val="lightGray"/>
        </w:rPr>
        <w:t xml:space="preserve">6.3 </w:t>
      </w:r>
      <w:r w:rsidRPr="00B93A1F">
        <w:rPr>
          <w:b/>
          <w:sz w:val="22"/>
          <w:szCs w:val="22"/>
          <w:highlight w:val="lightGray"/>
        </w:rPr>
        <w:tab/>
        <w:t>Analyses undertaken</w:t>
      </w:r>
    </w:p>
    <w:p w:rsidR="003D3A44" w:rsidRPr="00B93A1F" w:rsidRDefault="003D3A44" w:rsidP="003D3A44">
      <w:pPr>
        <w:spacing w:line="360" w:lineRule="auto"/>
        <w:jc w:val="both"/>
        <w:rPr>
          <w:sz w:val="22"/>
          <w:szCs w:val="22"/>
          <w:highlight w:val="lightGray"/>
        </w:rPr>
      </w:pPr>
      <w:r w:rsidRPr="00B93A1F">
        <w:rPr>
          <w:sz w:val="22"/>
          <w:szCs w:val="22"/>
          <w:highlight w:val="lightGray"/>
        </w:rPr>
        <w:t>To facilitate the interpretation of results four cohorts of patients were simulated assuming that CHADS</w:t>
      </w:r>
      <w:r w:rsidRPr="00B93A1F">
        <w:rPr>
          <w:sz w:val="22"/>
          <w:szCs w:val="22"/>
          <w:highlight w:val="lightGray"/>
          <w:vertAlign w:val="subscript"/>
        </w:rPr>
        <w:t>2</w:t>
      </w:r>
      <w:r w:rsidRPr="00B93A1F">
        <w:rPr>
          <w:sz w:val="22"/>
          <w:szCs w:val="22"/>
          <w:highlight w:val="lightGray"/>
        </w:rPr>
        <w:t xml:space="preserve"> was the prevalent tool. These four cohorts were:</w:t>
      </w:r>
    </w:p>
    <w:p w:rsidR="003D3A44" w:rsidRPr="00B93A1F" w:rsidRDefault="003D3A44" w:rsidP="003D3A44">
      <w:pPr>
        <w:spacing w:line="360" w:lineRule="auto"/>
        <w:jc w:val="both"/>
        <w:rPr>
          <w:sz w:val="22"/>
          <w:szCs w:val="22"/>
          <w:highlight w:val="lightGray"/>
        </w:rPr>
      </w:pPr>
    </w:p>
    <w:p w:rsidR="003D3A44" w:rsidRPr="00B93A1F" w:rsidRDefault="003D3A44" w:rsidP="003D3A44">
      <w:pPr>
        <w:pStyle w:val="ListParagraph"/>
        <w:numPr>
          <w:ilvl w:val="0"/>
          <w:numId w:val="41"/>
        </w:numPr>
        <w:spacing w:after="200" w:line="360" w:lineRule="auto"/>
        <w:rPr>
          <w:sz w:val="22"/>
          <w:szCs w:val="22"/>
          <w:highlight w:val="lightGray"/>
        </w:rPr>
      </w:pPr>
      <w:r w:rsidRPr="00B93A1F">
        <w:rPr>
          <w:sz w:val="22"/>
          <w:szCs w:val="22"/>
          <w:highlight w:val="lightGray"/>
        </w:rPr>
        <w:t>Patients with a  CHADS</w:t>
      </w:r>
      <w:r w:rsidRPr="00B93A1F">
        <w:rPr>
          <w:sz w:val="22"/>
          <w:szCs w:val="22"/>
          <w:highlight w:val="lightGray"/>
          <w:vertAlign w:val="subscript"/>
        </w:rPr>
        <w:t>2</w:t>
      </w:r>
      <w:r w:rsidRPr="00B93A1F">
        <w:rPr>
          <w:sz w:val="22"/>
          <w:szCs w:val="22"/>
          <w:highlight w:val="lightGray"/>
        </w:rPr>
        <w:t xml:space="preserve"> score of 0 (or 1 when considering warfarin)  who have LA ABN which was detected by TTE</w:t>
      </w:r>
    </w:p>
    <w:p w:rsidR="003D3A44" w:rsidRPr="00B93A1F" w:rsidRDefault="003D3A44" w:rsidP="003D3A44">
      <w:pPr>
        <w:pStyle w:val="ListParagraph"/>
        <w:numPr>
          <w:ilvl w:val="0"/>
          <w:numId w:val="41"/>
        </w:numPr>
        <w:spacing w:after="200" w:line="360" w:lineRule="auto"/>
        <w:rPr>
          <w:sz w:val="22"/>
          <w:szCs w:val="22"/>
          <w:highlight w:val="lightGray"/>
        </w:rPr>
      </w:pPr>
      <w:r w:rsidRPr="00B93A1F">
        <w:rPr>
          <w:sz w:val="22"/>
          <w:szCs w:val="22"/>
          <w:highlight w:val="lightGray"/>
        </w:rPr>
        <w:t>Patients with a  CHADS</w:t>
      </w:r>
      <w:r w:rsidRPr="00B93A1F">
        <w:rPr>
          <w:sz w:val="22"/>
          <w:szCs w:val="22"/>
          <w:highlight w:val="lightGray"/>
          <w:vertAlign w:val="subscript"/>
        </w:rPr>
        <w:t>2</w:t>
      </w:r>
      <w:r w:rsidRPr="00B93A1F">
        <w:rPr>
          <w:sz w:val="22"/>
          <w:szCs w:val="22"/>
          <w:highlight w:val="lightGray"/>
        </w:rPr>
        <w:t xml:space="preserve"> score of 0 (1 when considering warfarin)  who have LA ABN which was not detected by TTE</w:t>
      </w:r>
    </w:p>
    <w:p w:rsidR="003D3A44" w:rsidRPr="00B93A1F" w:rsidRDefault="003D3A44" w:rsidP="003D3A44">
      <w:pPr>
        <w:pStyle w:val="ListParagraph"/>
        <w:numPr>
          <w:ilvl w:val="0"/>
          <w:numId w:val="41"/>
        </w:numPr>
        <w:spacing w:after="200" w:line="360" w:lineRule="auto"/>
        <w:rPr>
          <w:sz w:val="22"/>
          <w:szCs w:val="22"/>
          <w:highlight w:val="lightGray"/>
        </w:rPr>
      </w:pPr>
      <w:r w:rsidRPr="00B93A1F">
        <w:rPr>
          <w:sz w:val="22"/>
          <w:szCs w:val="22"/>
          <w:highlight w:val="lightGray"/>
        </w:rPr>
        <w:t>Patients with a  CHADS</w:t>
      </w:r>
      <w:r w:rsidRPr="00B93A1F">
        <w:rPr>
          <w:sz w:val="22"/>
          <w:szCs w:val="22"/>
          <w:highlight w:val="lightGray"/>
          <w:vertAlign w:val="subscript"/>
        </w:rPr>
        <w:t>2</w:t>
      </w:r>
      <w:r w:rsidRPr="00B93A1F">
        <w:rPr>
          <w:sz w:val="22"/>
          <w:szCs w:val="22"/>
          <w:highlight w:val="lightGray"/>
        </w:rPr>
        <w:t xml:space="preserve"> score of 0 (1 when considering warfarin)  who do not have LA ABN which was not detected by TTE</w:t>
      </w:r>
    </w:p>
    <w:p w:rsidR="003D3A44" w:rsidRPr="00B93A1F" w:rsidRDefault="003D3A44" w:rsidP="003D3A44">
      <w:pPr>
        <w:pStyle w:val="ListParagraph"/>
        <w:numPr>
          <w:ilvl w:val="0"/>
          <w:numId w:val="41"/>
        </w:numPr>
        <w:spacing w:after="200" w:line="360" w:lineRule="auto"/>
        <w:rPr>
          <w:sz w:val="22"/>
          <w:szCs w:val="22"/>
          <w:highlight w:val="lightGray"/>
        </w:rPr>
      </w:pPr>
      <w:r w:rsidRPr="00B93A1F">
        <w:rPr>
          <w:sz w:val="22"/>
          <w:szCs w:val="22"/>
          <w:highlight w:val="lightGray"/>
        </w:rPr>
        <w:t>Patients with a CHADS</w:t>
      </w:r>
      <w:r w:rsidRPr="00B93A1F">
        <w:rPr>
          <w:sz w:val="22"/>
          <w:szCs w:val="22"/>
          <w:highlight w:val="lightGray"/>
          <w:vertAlign w:val="subscript"/>
        </w:rPr>
        <w:t>2</w:t>
      </w:r>
      <w:r w:rsidRPr="00B93A1F">
        <w:rPr>
          <w:sz w:val="22"/>
          <w:szCs w:val="22"/>
          <w:highlight w:val="lightGray"/>
        </w:rPr>
        <w:t xml:space="preserve"> score of 0 (1 when considering warfarin) who do not have LA ABN but where a TTE indicated that LA ABN was present.</w:t>
      </w:r>
    </w:p>
    <w:p w:rsidR="003D3A44" w:rsidRPr="00B93A1F" w:rsidRDefault="003D3A44" w:rsidP="003D3A44">
      <w:pPr>
        <w:pStyle w:val="ListParagraph"/>
        <w:spacing w:line="360" w:lineRule="auto"/>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first two cohorts represent higher risk patients, the remaining two cohorts represent low-risk patients. Cohort 1 represents a true positive, cohort 2 represents a false negative, cohort 3 represents a true negative and cohort 4 represents a false negative. For the baseline strategy where TTE is not used, all patients will be in cohorts 2 and 3, with the proportion in cohort 2 equal to the number of patients who actually have LA ABN.</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results for each cohort were then weighted by the numbers of people in each cohort to form an overall estimation of costs and QALY for the entire population with the given CHADS</w:t>
      </w:r>
      <w:r w:rsidRPr="00B93A1F">
        <w:rPr>
          <w:sz w:val="22"/>
          <w:szCs w:val="22"/>
          <w:highlight w:val="lightGray"/>
          <w:vertAlign w:val="subscript"/>
        </w:rPr>
        <w:t>2</w:t>
      </w:r>
      <w:r w:rsidRPr="00B93A1F">
        <w:rPr>
          <w:sz w:val="22"/>
          <w:szCs w:val="22"/>
          <w:highlight w:val="lightGray"/>
        </w:rPr>
        <w:t xml:space="preserve"> score.</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main results section of the report presents, for each of the 14 pairs of comparisons made: summary statistics of the patient experience simulated in both the no TTE and TTE strategy: a scatterplot of the output of the PSA;</w:t>
      </w:r>
      <w:r w:rsidRPr="00B93A1F">
        <w:rPr>
          <w:rFonts w:eastAsiaTheme="minorEastAsia"/>
          <w:b/>
          <w:bCs/>
          <w:sz w:val="22"/>
          <w:szCs w:val="22"/>
          <w:highlight w:val="lightGray"/>
        </w:rPr>
        <w:t xml:space="preserve"> .</w:t>
      </w:r>
      <w:r w:rsidR="00FC2DC5" w:rsidRPr="00B93A1F">
        <w:rPr>
          <w:rFonts w:eastAsiaTheme="minorEastAsia"/>
          <w:b/>
          <w:bCs/>
          <w:sz w:val="22"/>
          <w:szCs w:val="22"/>
          <w:highlight w:val="lightGray"/>
        </w:rPr>
        <w:fldChar w:fldCharType="begin"/>
      </w:r>
      <w:r w:rsidR="00C555BF" w:rsidRPr="00B93A1F">
        <w:rPr>
          <w:rFonts w:eastAsiaTheme="minorEastAsia"/>
          <w:b/>
          <w:bCs/>
          <w:sz w:val="22"/>
          <w:szCs w:val="22"/>
          <w:highlight w:val="lightGray"/>
        </w:rPr>
        <w:instrText xml:space="preserve"> ADDIN REFMGR.CITE &lt;Refman&gt;&lt;Cite&gt;&lt;Year&gt;2008&lt;/Year&gt;&lt;RecNum&gt;19892&lt;/RecNum&gt;&lt;IDText&gt;Guide to the methods of technology appraisals. &lt;/IDText&gt;&lt;MDL Ref_Type="Journal"&gt;&lt;Ref_Type&gt;Journal&lt;/Ref_Type&gt;&lt;Ref_ID&gt;19892&lt;/Ref_ID&gt;&lt;Title_Primary&gt;&lt;f name="Calibri"&gt;Guide to the methods of technology appraisals. &lt;/f&gt;&lt;/Title_Primary&gt;&lt;Date_Primary&gt;2008&lt;/Date_Primary&gt;&lt;Keywords&gt;Methods&lt;/Keywords&gt;&lt;Reprint&gt;Not in File&lt;/Reprint&gt;&lt;Periodical&gt;NICE&lt;/Periodical&gt;&lt;Web_URL&gt;&lt;f name="Calibri"&gt;&lt;u&gt;http://www.nice.org.uk/media/B52/A7/TAMethodsGuideUpdatedJune2008.pdf&lt;/u&gt;&lt;/f&gt;&lt;/Web_URL&gt;&lt;ZZ_JournalFull&gt;&lt;f name="System"&gt;NICE&lt;/f&gt;&lt;/ZZ_JournalFull&gt;&lt;ZZ_WorkformID&gt;1&lt;/ZZ_WorkformID&gt;&lt;/MDL&gt;&lt;/Cite&gt;&lt;/Refman&gt;</w:instrText>
      </w:r>
      <w:r w:rsidR="00FC2DC5" w:rsidRPr="00B93A1F">
        <w:rPr>
          <w:rFonts w:eastAsiaTheme="minorEastAsia"/>
          <w:b/>
          <w:bCs/>
          <w:sz w:val="22"/>
          <w:szCs w:val="22"/>
          <w:highlight w:val="lightGray"/>
        </w:rPr>
        <w:fldChar w:fldCharType="separate"/>
      </w:r>
      <w:r w:rsidR="005A1380" w:rsidRPr="00B93A1F">
        <w:rPr>
          <w:rFonts w:eastAsiaTheme="minorEastAsia"/>
          <w:b/>
          <w:bCs/>
          <w:noProof/>
          <w:sz w:val="22"/>
          <w:szCs w:val="22"/>
          <w:highlight w:val="lightGray"/>
          <w:vertAlign w:val="superscript"/>
        </w:rPr>
        <w:t>166</w:t>
      </w:r>
      <w:r w:rsidR="00FC2DC5" w:rsidRPr="00B93A1F">
        <w:rPr>
          <w:rFonts w:eastAsiaTheme="minorEastAsia"/>
          <w:b/>
          <w:bCs/>
          <w:sz w:val="22"/>
          <w:szCs w:val="22"/>
          <w:highlight w:val="lightGray"/>
        </w:rPr>
        <w:fldChar w:fldCharType="end"/>
      </w:r>
      <w:r w:rsidRPr="00B93A1F">
        <w:rPr>
          <w:sz w:val="22"/>
          <w:szCs w:val="22"/>
          <w:highlight w:val="lightGray"/>
        </w:rPr>
        <w:t xml:space="preserve"> the cost-effectiveness acceptability frontier (CEAF) over willingness to pay thresholds ranging from £0/QALY to £50,000/QALY;</w:t>
      </w:r>
      <w:r w:rsidRPr="00B93A1F">
        <w:rPr>
          <w:rFonts w:eastAsiaTheme="minorEastAsia"/>
          <w:b/>
          <w:bCs/>
          <w:sz w:val="22"/>
          <w:szCs w:val="22"/>
          <w:highlight w:val="lightGray"/>
        </w:rPr>
        <w:t xml:space="preserve"> </w:t>
      </w:r>
      <w:r w:rsidR="00FC2DC5" w:rsidRPr="00B93A1F">
        <w:rPr>
          <w:rFonts w:eastAsiaTheme="minorEastAsia"/>
          <w:b/>
          <w:bCs/>
          <w:sz w:val="22"/>
          <w:szCs w:val="22"/>
          <w:highlight w:val="lightGray"/>
        </w:rPr>
        <w:fldChar w:fldCharType="begin"/>
      </w:r>
      <w:r w:rsidR="00C555BF" w:rsidRPr="00B93A1F">
        <w:rPr>
          <w:rFonts w:eastAsiaTheme="minorEastAsia"/>
          <w:b/>
          <w:bCs/>
          <w:sz w:val="22"/>
          <w:szCs w:val="22"/>
          <w:highlight w:val="lightGray"/>
        </w:rPr>
        <w:instrText xml:space="preserve"> ADDIN REFMGR.CITE &lt;Refman&gt;&lt;Cite&gt;&lt;Author&gt;Fenwick&lt;/Author&gt;&lt;Year&gt;2001&lt;/Year&gt;&lt;RecNum&gt;19890&lt;/RecNum&gt;&lt;IDText&gt;Representing uncertainty: The role of cost-effectiveness acceptability curves.&lt;/IDText&gt;&lt;MDL Ref_Type="Journal"&gt;&lt;Ref_Type&gt;Journal&lt;/Ref_Type&gt;&lt;Ref_ID&gt;19890&lt;/Ref_ID&gt;&lt;Title_Primary&gt;&lt;f name="Times New Roman"&gt;Representing uncertainty: The role of cost-effectiveness acceptability curves.&lt;/f&gt;&lt;/Title_Primary&gt;&lt;Authors_Primary&gt;Fenwick,E.&lt;/Authors_Primary&gt;&lt;Authors_Primary&gt;Claxton,K.&lt;/Authors_Primary&gt;&lt;Authors_Primary&gt;Sculpher,MJ.&lt;/Authors_Primary&gt;&lt;Date_Primary&gt;2001&lt;/Date_Primary&gt;&lt;Keywords&gt;health&lt;/Keywords&gt;&lt;Reprint&gt;Not in File&lt;/Reprint&gt;&lt;Start_Page&gt;779&lt;/Start_Page&gt;&lt;End_Page&gt;787&lt;/End_Page&gt;&lt;Periodical&gt;Health Econ&lt;/Periodical&gt;&lt;Volume&gt;10&lt;/Volume&gt;&lt;ZZ_JournalFull&gt;&lt;f name="System"&gt;Health Econ&lt;/f&gt;&lt;/ZZ_JournalFull&gt;&lt;ZZ_WorkformID&gt;1&lt;/ZZ_WorkformID&gt;&lt;/MDL&gt;&lt;/Cite&gt;&lt;/Refman&gt;</w:instrText>
      </w:r>
      <w:r w:rsidR="00FC2DC5" w:rsidRPr="00B93A1F">
        <w:rPr>
          <w:rFonts w:eastAsiaTheme="minorEastAsia"/>
          <w:b/>
          <w:bCs/>
          <w:sz w:val="22"/>
          <w:szCs w:val="22"/>
          <w:highlight w:val="lightGray"/>
        </w:rPr>
        <w:fldChar w:fldCharType="separate"/>
      </w:r>
      <w:r w:rsidR="005A1380" w:rsidRPr="00B93A1F">
        <w:rPr>
          <w:rFonts w:eastAsiaTheme="minorEastAsia"/>
          <w:b/>
          <w:bCs/>
          <w:noProof/>
          <w:sz w:val="22"/>
          <w:szCs w:val="22"/>
          <w:highlight w:val="lightGray"/>
          <w:vertAlign w:val="superscript"/>
        </w:rPr>
        <w:t>167</w:t>
      </w:r>
      <w:r w:rsidR="00FC2DC5" w:rsidRPr="00B93A1F">
        <w:rPr>
          <w:rFonts w:eastAsiaTheme="minorEastAsia"/>
          <w:b/>
          <w:bCs/>
          <w:sz w:val="22"/>
          <w:szCs w:val="22"/>
          <w:highlight w:val="lightGray"/>
        </w:rPr>
        <w:fldChar w:fldCharType="end"/>
      </w:r>
      <w:r w:rsidRPr="00B93A1F">
        <w:rPr>
          <w:sz w:val="22"/>
          <w:szCs w:val="22"/>
          <w:highlight w:val="lightGray"/>
        </w:rPr>
        <w:t xml:space="preserve"> and mean costs, QALYs and ICERs estimated from the mathematic models. The CEAF was used is it incorporates information from both expected value of perfect information (EVPI) analyses and cost-effectiveness acceptability curves in a single measure. cur summary statistics of the patient </w:t>
      </w:r>
    </w:p>
    <w:p w:rsidR="003D3A44" w:rsidRPr="00B93A1F" w:rsidRDefault="003D3A44" w:rsidP="003D3A44">
      <w:pPr>
        <w:autoSpaceDE w:val="0"/>
        <w:autoSpaceDN w:val="0"/>
        <w:adjustRightInd w:val="0"/>
        <w:spacing w:line="360" w:lineRule="auto"/>
        <w:jc w:val="both"/>
        <w:rPr>
          <w:sz w:val="22"/>
          <w:szCs w:val="22"/>
          <w:highlight w:val="lightGray"/>
        </w:rPr>
      </w:pPr>
      <w:bookmarkStart w:id="21" w:name="_Toc316637315"/>
      <w:bookmarkEnd w:id="20"/>
    </w:p>
    <w:p w:rsidR="003D3A44" w:rsidRPr="00B93A1F" w:rsidRDefault="003D3A44" w:rsidP="003D3A44">
      <w:pPr>
        <w:spacing w:line="360" w:lineRule="auto"/>
        <w:jc w:val="both"/>
        <w:rPr>
          <w:sz w:val="22"/>
          <w:szCs w:val="22"/>
          <w:highlight w:val="lightGray"/>
        </w:rPr>
      </w:pPr>
      <w:r w:rsidRPr="00B93A1F">
        <w:rPr>
          <w:sz w:val="22"/>
          <w:szCs w:val="22"/>
          <w:highlight w:val="lightGray"/>
        </w:rPr>
        <w:t>The expected value of perfect information (EVPI) was estimated. This provides the maximum level of investment that a funding body would be prepared to pay to eliminate all uncertainty in the decision problem.</w:t>
      </w:r>
      <w:r w:rsidR="00FC2DC5" w:rsidRPr="00B93A1F">
        <w:rPr>
          <w:sz w:val="22"/>
          <w:szCs w:val="22"/>
          <w:highlight w:val="lightGray"/>
          <w:vertAlign w:val="superscript"/>
        </w:rPr>
        <w:fldChar w:fldCharType="begin"/>
      </w:r>
      <w:r w:rsidR="00C555BF" w:rsidRPr="00B93A1F">
        <w:rPr>
          <w:sz w:val="22"/>
          <w:szCs w:val="22"/>
          <w:highlight w:val="lightGray"/>
          <w:vertAlign w:val="superscript"/>
        </w:rPr>
        <w:instrText xml:space="preserve"> ADDIN REFMGR.CITE &lt;Refman&gt;&lt;Cite&gt;&lt;Author&gt;Claxton&lt;/Author&gt;&lt;Year&gt;1996&lt;/Year&gt;&lt;RecNum&gt;19891&lt;/RecNum&gt;&lt;IDText&gt;An economic approach to clinical trial design and research priority-setting.&lt;/IDText&gt;&lt;MDL Ref_Type="Journal"&gt;&lt;Ref_Type&gt;Journal&lt;/Ref_Type&gt;&lt;Ref_ID&gt;19891&lt;/Ref_ID&gt;&lt;Title_Primary&gt;&lt;f name="Times New Roman"&gt;An economic approach to clinical trial design and research priority-setting.&lt;/f&gt;&lt;/Title_Primary&gt;&lt;Authors_Primary&gt;Claxton,K.&lt;/Authors_Primary&gt;&lt;Authors_Primary&gt;Posnett,J.&lt;/Authors_Primary&gt;&lt;Date_Primary&gt;1996&lt;/Date_Primary&gt;&lt;Keywords&gt;clinical trial&lt;/Keywords&gt;&lt;Keywords&gt;research&lt;/Keywords&gt;&lt;Keywords&gt;health&lt;/Keywords&gt;&lt;Reprint&gt;Not in File&lt;/Reprint&gt;&lt;Start_Page&gt;513&lt;/Start_Page&gt;&lt;End_Page&gt;524&lt;/End_Page&gt;&lt;Periodical&gt;Health Econ.&lt;/Periodical&gt;&lt;Volume&gt;5&lt;/Volume&gt;&lt;ZZ_JournalStdAbbrev&gt;&lt;f name="System"&gt;Health Econ.&lt;/f&gt;&lt;/ZZ_JournalStdAbbrev&gt;&lt;ZZ_WorkformID&gt;1&lt;/ZZ_WorkformID&gt;&lt;/MDL&gt;&lt;/Cite&gt;&lt;/Refman&gt;</w:instrText>
      </w:r>
      <w:r w:rsidR="00FC2DC5" w:rsidRPr="00B93A1F">
        <w:rPr>
          <w:sz w:val="22"/>
          <w:szCs w:val="22"/>
          <w:highlight w:val="lightGray"/>
          <w:vertAlign w:val="superscript"/>
        </w:rPr>
        <w:fldChar w:fldCharType="separate"/>
      </w:r>
      <w:r w:rsidR="005A1380" w:rsidRPr="00B93A1F">
        <w:rPr>
          <w:noProof/>
          <w:sz w:val="22"/>
          <w:szCs w:val="22"/>
          <w:highlight w:val="lightGray"/>
          <w:vertAlign w:val="superscript"/>
        </w:rPr>
        <w:t>168</w:t>
      </w:r>
      <w:r w:rsidR="00FC2DC5" w:rsidRPr="00B93A1F">
        <w:rPr>
          <w:sz w:val="22"/>
          <w:szCs w:val="22"/>
          <w:highlight w:val="lightGray"/>
          <w:vertAlign w:val="superscript"/>
        </w:rPr>
        <w:fldChar w:fldCharType="end"/>
      </w:r>
      <w:r w:rsidRPr="00B93A1F">
        <w:rPr>
          <w:sz w:val="22"/>
          <w:szCs w:val="22"/>
          <w:highlight w:val="lightGray"/>
        </w:rPr>
        <w:t>. In calculating EVPI an estimation of the number of patients who will be affected by the decision is required. We have performed a crude estimate assuming that the incidence of AF was 1 per 1,000 person years (approximately the pooled rate for women and men aged 55 to 64 years reported by the Renfrew Paisley study).</w:t>
      </w:r>
      <w:r w:rsidR="00FC2DC5" w:rsidRPr="00B93A1F">
        <w:rPr>
          <w:sz w:val="22"/>
          <w:szCs w:val="22"/>
          <w:highlight w:val="lightGray"/>
          <w:vertAlign w:val="superscript"/>
        </w:rPr>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00C555BF" w:rsidRPr="00B93A1F">
        <w:rPr>
          <w:sz w:val="22"/>
          <w:szCs w:val="22"/>
          <w:highlight w:val="lightGray"/>
          <w:vertAlign w:val="superscript"/>
        </w:rPr>
        <w:instrText xml:space="preserve"> ADDIN REFMGR.CITE </w:instrText>
      </w:r>
      <w:r w:rsidR="00FC2DC5" w:rsidRPr="00B93A1F">
        <w:rPr>
          <w:sz w:val="22"/>
          <w:szCs w:val="22"/>
          <w:highlight w:val="lightGray"/>
          <w:vertAlign w:val="superscript"/>
        </w:rPr>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00C555BF" w:rsidRPr="00B93A1F">
        <w:rPr>
          <w:sz w:val="22"/>
          <w:szCs w:val="22"/>
          <w:highlight w:val="lightGray"/>
          <w:vertAlign w:val="superscript"/>
        </w:rPr>
        <w:instrText xml:space="preserve"> ADDIN EN.CITE.DATA </w:instrText>
      </w:r>
      <w:r w:rsidR="00FC2DC5" w:rsidRPr="00B93A1F">
        <w:rPr>
          <w:sz w:val="22"/>
          <w:szCs w:val="22"/>
          <w:highlight w:val="lightGray"/>
          <w:vertAlign w:val="superscript"/>
        </w:rPr>
      </w:r>
      <w:r w:rsidR="00FC2DC5" w:rsidRPr="00B93A1F">
        <w:rPr>
          <w:sz w:val="22"/>
          <w:szCs w:val="22"/>
          <w:highlight w:val="lightGray"/>
          <w:vertAlign w:val="superscript"/>
        </w:rPr>
        <w:fldChar w:fldCharType="end"/>
      </w:r>
      <w:r w:rsidR="00FC2DC5" w:rsidRPr="00B93A1F">
        <w:rPr>
          <w:sz w:val="22"/>
          <w:szCs w:val="22"/>
          <w:highlight w:val="lightGray"/>
          <w:vertAlign w:val="superscript"/>
        </w:rPr>
      </w:r>
      <w:r w:rsidR="00FC2DC5" w:rsidRPr="00B93A1F">
        <w:rPr>
          <w:sz w:val="22"/>
          <w:szCs w:val="22"/>
          <w:highlight w:val="lightGray"/>
          <w:vertAlign w:val="superscript"/>
        </w:rPr>
        <w:fldChar w:fldCharType="separate"/>
      </w:r>
      <w:r w:rsidRPr="00B93A1F">
        <w:rPr>
          <w:noProof/>
          <w:sz w:val="22"/>
          <w:szCs w:val="22"/>
          <w:highlight w:val="lightGray"/>
          <w:vertAlign w:val="superscript"/>
        </w:rPr>
        <w:t>16</w:t>
      </w:r>
      <w:r w:rsidR="00FC2DC5" w:rsidRPr="00B93A1F">
        <w:rPr>
          <w:sz w:val="22"/>
          <w:szCs w:val="22"/>
          <w:highlight w:val="lightGray"/>
          <w:vertAlign w:val="superscript"/>
        </w:rPr>
        <w:fldChar w:fldCharType="end"/>
      </w:r>
      <w:r w:rsidRPr="00B93A1F">
        <w:rPr>
          <w:sz w:val="22"/>
          <w:szCs w:val="22"/>
          <w:highlight w:val="lightGray"/>
        </w:rPr>
        <w:t xml:space="preserve"> that there are 6.7 million people aged between 55 and 64 years in England and Wales,</w:t>
      </w:r>
      <w:r w:rsidR="00FC2DC5" w:rsidRPr="00B93A1F">
        <w:rPr>
          <w:sz w:val="22"/>
          <w:szCs w:val="22"/>
          <w:highlight w:val="lightGray"/>
          <w:vertAlign w:val="superscript"/>
        </w:rPr>
        <w:fldChar w:fldCharType="begin"/>
      </w:r>
      <w:r w:rsidR="00C555BF" w:rsidRPr="00B93A1F">
        <w:rPr>
          <w:sz w:val="22"/>
          <w:szCs w:val="22"/>
          <w:highlight w:val="lightGray"/>
          <w:vertAlign w:val="superscript"/>
        </w:rPr>
        <w:instrText xml:space="preserve"> ADDIN REFMGR.CITE &lt;Refman&gt;&lt;Cite&gt;&lt;Author&gt;Office for National Statistics&lt;/Author&gt;&lt;Year&gt;2012&lt;/Year&gt;&lt;RecNum&gt;45129&lt;/RecNum&gt;&lt;IDText&gt;Population Estimates by Marital Status, Mid-2010&lt;/IDText&gt;&lt;MDL Ref_Type="Online Source"&gt;&lt;Ref_Type&gt;Online Source&lt;/Ref_Type&gt;&lt;Ref_ID&gt;45129&lt;/Ref_ID&gt;&lt;Title_Primary&gt;&lt;f name="Times New Roman"&gt;&lt;b&gt;Population Estimates by Marital Status, Mid-2010&lt;/b&gt;&lt;/f&gt;&lt;/Title_Primary&gt;&lt;Authors_Primary&gt;Office for National Statistics&lt;/Authors_Primary&gt;&lt;Date_Primary&gt;2012&lt;/Date_Primary&gt;&lt;Keywords&gt;population&lt;/Keywords&gt;&lt;Reprint&gt;Not in File&lt;/Reprint&gt;&lt;Date_Secondary&gt;2012/2/1&lt;/Date_Secondary&gt;&lt;Web_URL&gt;&lt;u&gt;http://www.ons.gov.uk/ons/publications/re-reference-tables.html?edition=tcm%3A77-231283&lt;/u&gt;&lt;/Web_URL&gt;&lt;ZZ_WorkformID&gt;31&lt;/ZZ_WorkformID&gt;&lt;/MDL&gt;&lt;/Cite&gt;&lt;/Refman&gt;</w:instrText>
      </w:r>
      <w:r w:rsidR="00FC2DC5" w:rsidRPr="00B93A1F">
        <w:rPr>
          <w:sz w:val="22"/>
          <w:szCs w:val="22"/>
          <w:highlight w:val="lightGray"/>
          <w:vertAlign w:val="superscript"/>
        </w:rPr>
        <w:fldChar w:fldCharType="separate"/>
      </w:r>
      <w:r w:rsidR="005A1380" w:rsidRPr="00B93A1F">
        <w:rPr>
          <w:noProof/>
          <w:sz w:val="22"/>
          <w:szCs w:val="22"/>
          <w:highlight w:val="lightGray"/>
          <w:vertAlign w:val="superscript"/>
        </w:rPr>
        <w:t>169</w:t>
      </w:r>
      <w:r w:rsidR="00FC2DC5" w:rsidRPr="00B93A1F">
        <w:rPr>
          <w:sz w:val="22"/>
          <w:szCs w:val="22"/>
          <w:highlight w:val="lightGray"/>
          <w:vertAlign w:val="superscript"/>
        </w:rPr>
        <w:fldChar w:fldCharType="end"/>
      </w:r>
      <w:r w:rsidRPr="00B93A1F">
        <w:rPr>
          <w:sz w:val="22"/>
          <w:szCs w:val="22"/>
          <w:highlight w:val="lightGray"/>
        </w:rPr>
        <w:t xml:space="preserve"> that 6% of people are in the CHADS</w:t>
      </w:r>
      <w:r w:rsidRPr="00B93A1F">
        <w:rPr>
          <w:sz w:val="22"/>
          <w:szCs w:val="22"/>
          <w:highlight w:val="lightGray"/>
          <w:vertAlign w:val="subscript"/>
        </w:rPr>
        <w:t>2</w:t>
      </w:r>
      <w:r w:rsidRPr="00B93A1F">
        <w:rPr>
          <w:sz w:val="22"/>
          <w:szCs w:val="22"/>
          <w:highlight w:val="lightGray"/>
        </w:rPr>
        <w:t xml:space="preserve"> 0 category,</w:t>
      </w:r>
      <w:r w:rsidR="00FC2DC5" w:rsidRPr="00B93A1F">
        <w:rPr>
          <w:sz w:val="22"/>
          <w:szCs w:val="22"/>
          <w:highlight w:val="lightGray"/>
          <w:vertAlign w:val="superscript"/>
        </w:rPr>
        <w:fldChar w:fldCharType="begin"/>
      </w:r>
      <w:r w:rsidR="00C555BF" w:rsidRPr="00B93A1F">
        <w:rPr>
          <w:sz w:val="22"/>
          <w:szCs w:val="22"/>
          <w:highlight w:val="lightGray"/>
          <w:vertAlign w:val="superscript"/>
        </w:rPr>
        <w:instrText xml:space="preserve"> ADDIN REFMGR.CITE &lt;Refman&gt;&lt;Cite&gt;&lt;Author&gt;Providencia&lt;/Author&gt;&lt;Year&gt;2012&lt;/Year&gt;&lt;RecNum&gt;19879&lt;/RecNum&gt;&lt;IDText&gt;Possible refinement of clinical thromboembolism assessment in patients with atrial fibrillation using echocardiographic parameters&lt;/IDText&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B93A1F">
        <w:rPr>
          <w:sz w:val="22"/>
          <w:szCs w:val="22"/>
          <w:highlight w:val="lightGray"/>
          <w:vertAlign w:val="superscript"/>
        </w:rPr>
        <w:fldChar w:fldCharType="separate"/>
      </w:r>
      <w:r w:rsidR="005A1380" w:rsidRPr="00B93A1F">
        <w:rPr>
          <w:noProof/>
          <w:sz w:val="22"/>
          <w:szCs w:val="22"/>
          <w:highlight w:val="lightGray"/>
          <w:vertAlign w:val="superscript"/>
        </w:rPr>
        <w:t>144</w:t>
      </w:r>
      <w:r w:rsidR="00FC2DC5" w:rsidRPr="00B93A1F">
        <w:rPr>
          <w:sz w:val="22"/>
          <w:szCs w:val="22"/>
          <w:highlight w:val="lightGray"/>
          <w:vertAlign w:val="superscript"/>
        </w:rPr>
        <w:fldChar w:fldCharType="end"/>
      </w:r>
      <w:r w:rsidRPr="00B93A1F">
        <w:rPr>
          <w:sz w:val="22"/>
          <w:szCs w:val="22"/>
          <w:highlight w:val="lightGray"/>
        </w:rPr>
        <w:t xml:space="preserve"> and that the information is relevant for 10 years. These broad estimates indicate that around 70,000 people would benefit from there being no uncertainty regarding whether TTE is cost effective. Because a large number of sub-populations were considered, this was considered an upper estimate of the population EVPI to consider in each comparison. For illustration, the population EVPI is presented for each comparison assuming population sizes of 25, 000, 50,000 and 75,000 people.</w:t>
      </w:r>
    </w:p>
    <w:p w:rsidR="003D3A44" w:rsidRPr="00B93A1F" w:rsidRDefault="003D3A44" w:rsidP="003D3A44">
      <w:pPr>
        <w:spacing w:line="360" w:lineRule="auto"/>
        <w:jc w:val="both"/>
        <w:rPr>
          <w:sz w:val="22"/>
          <w:szCs w:val="22"/>
          <w:highlight w:val="lightGray"/>
        </w:rPr>
      </w:pPr>
    </w:p>
    <w:p w:rsidR="003D3A44" w:rsidRPr="00B93A1F" w:rsidRDefault="003D3A44" w:rsidP="003D3A44">
      <w:pPr>
        <w:autoSpaceDE w:val="0"/>
        <w:autoSpaceDN w:val="0"/>
        <w:adjustRightInd w:val="0"/>
        <w:spacing w:line="360" w:lineRule="auto"/>
        <w:jc w:val="both"/>
        <w:rPr>
          <w:color w:val="292526"/>
          <w:sz w:val="22"/>
          <w:szCs w:val="22"/>
          <w:highlight w:val="lightGray"/>
        </w:rPr>
      </w:pPr>
      <w:r w:rsidRPr="00B93A1F">
        <w:rPr>
          <w:color w:val="292526"/>
          <w:sz w:val="22"/>
          <w:szCs w:val="22"/>
          <w:highlight w:val="lightGray"/>
        </w:rPr>
        <w:t>A more complex value of information analyses, EVPPI which indicates the maximum level of investment to reduce uncertainty in a subset of one or more parameters</w:t>
      </w:r>
      <w:r w:rsidR="00FC2DC5" w:rsidRPr="00B93A1F">
        <w:rPr>
          <w:color w:val="292526"/>
          <w:sz w:val="22"/>
          <w:szCs w:val="22"/>
          <w:highlight w:val="lightGray"/>
        </w:rPr>
        <w:fldChar w:fldCharType="begin"/>
      </w:r>
      <w:r w:rsidR="00C555BF" w:rsidRPr="00B93A1F">
        <w:rPr>
          <w:color w:val="292526"/>
          <w:sz w:val="22"/>
          <w:szCs w:val="22"/>
          <w:highlight w:val="lightGray"/>
        </w:rPr>
        <w:instrText xml:space="preserve"> ADDIN REFMGR.CITE &lt;Refman&gt;&lt;Cite&gt;&lt;Author&gt;Felli&lt;/Author&gt;&lt;Year&gt;1998&lt;/Year&gt;&lt;RecNum&gt;19893&lt;/RecNum&gt;&lt;IDText&gt;Sensitivity analysis and the expected value of perfect information.&lt;/IDText&gt;&lt;MDL Ref_Type="Journal"&gt;&lt;Ref_Type&gt;Journal&lt;/Ref_Type&gt;&lt;Ref_ID&gt;19893&lt;/Ref_ID&gt;&lt;Title_Primary&gt;&lt;f name="Times New Roman"&gt;Sensitivity analysis and the expected value of perfect information.&lt;/f&gt;&lt;/Title_Primary&gt;&lt;Authors_Primary&gt;Felli,JC.&lt;/Authors_Primary&gt;&lt;Authors_Primary&gt;Hazen,BG.&lt;/Authors_Primary&gt;&lt;Date_Primary&gt;1998&lt;/Date_Primary&gt;&lt;Keywords&gt;analysis&lt;/Keywords&gt;&lt;Keywords&gt;information&lt;/Keywords&gt;&lt;Keywords&gt;medical decision making&lt;/Keywords&gt;&lt;Keywords&gt;decision making&lt;/Keywords&gt;&lt;Reprint&gt;Not in File&lt;/Reprint&gt;&lt;Start_Page&gt;95&lt;/Start_Page&gt;&lt;End_Page&gt;109&lt;/End_Page&gt;&lt;Periodical&gt;Medical Decision Making&lt;/Periodical&gt;&lt;Volume&gt;18&lt;/Volume&gt;&lt;ZZ_JournalFull&gt;&lt;f name="System"&gt;Medical Decision Making&lt;/f&gt;&lt;/ZZ_JournalFull&gt;&lt;ZZ_WorkformID&gt;1&lt;/ZZ_WorkformID&gt;&lt;/MDL&gt;&lt;/Cite&gt;&lt;/Refman&gt;</w:instrText>
      </w:r>
      <w:r w:rsidR="00FC2DC5" w:rsidRPr="00B93A1F">
        <w:rPr>
          <w:color w:val="292526"/>
          <w:sz w:val="22"/>
          <w:szCs w:val="22"/>
          <w:highlight w:val="lightGray"/>
        </w:rPr>
        <w:fldChar w:fldCharType="separate"/>
      </w:r>
      <w:r w:rsidR="005A1380" w:rsidRPr="00B93A1F">
        <w:rPr>
          <w:noProof/>
          <w:color w:val="292526"/>
          <w:sz w:val="22"/>
          <w:szCs w:val="22"/>
          <w:highlight w:val="lightGray"/>
          <w:vertAlign w:val="superscript"/>
        </w:rPr>
        <w:t>170</w:t>
      </w:r>
      <w:r w:rsidR="00FC2DC5" w:rsidRPr="00B93A1F">
        <w:rPr>
          <w:color w:val="292526"/>
          <w:sz w:val="22"/>
          <w:szCs w:val="22"/>
          <w:highlight w:val="lightGray"/>
        </w:rPr>
        <w:fldChar w:fldCharType="end"/>
      </w:r>
      <w:r w:rsidRPr="00B93A1F">
        <w:rPr>
          <w:color w:val="292526"/>
          <w:sz w:val="22"/>
          <w:szCs w:val="22"/>
          <w:highlight w:val="lightGray"/>
        </w:rPr>
        <w:t xml:space="preserve"> could not be undertaken for computational reasons. This is because each PSA run of 1,000 iterations, for each of the 14 groups considered, took approximately one hour to run, meaning EVPPI would take approximately 14,000 hours to run,, equivalent to over one and a half years  of uninterrupted computing time.</w:t>
      </w:r>
    </w:p>
    <w:p w:rsidR="00962DE8" w:rsidRPr="00B93A1F" w:rsidRDefault="00962DE8" w:rsidP="003D3A44">
      <w:pPr>
        <w:autoSpaceDE w:val="0"/>
        <w:autoSpaceDN w:val="0"/>
        <w:adjustRightInd w:val="0"/>
        <w:spacing w:line="360" w:lineRule="auto"/>
        <w:jc w:val="both"/>
        <w:rPr>
          <w:color w:val="292526"/>
          <w:sz w:val="22"/>
          <w:szCs w:val="22"/>
          <w:highlight w:val="lightGray"/>
        </w:rPr>
      </w:pPr>
    </w:p>
    <w:p w:rsidR="003D3A44" w:rsidRPr="00B93A1F" w:rsidRDefault="003D3A44" w:rsidP="003D3A44">
      <w:pPr>
        <w:autoSpaceDE w:val="0"/>
        <w:autoSpaceDN w:val="0"/>
        <w:adjustRightInd w:val="0"/>
        <w:spacing w:line="360" w:lineRule="auto"/>
        <w:jc w:val="both"/>
        <w:rPr>
          <w:sz w:val="22"/>
          <w:szCs w:val="22"/>
          <w:highlight w:val="lightGray"/>
        </w:rPr>
      </w:pPr>
      <w:r w:rsidRPr="00B93A1F">
        <w:rPr>
          <w:color w:val="292526"/>
          <w:sz w:val="22"/>
          <w:szCs w:val="22"/>
          <w:highlight w:val="lightGray"/>
        </w:rPr>
        <w:t>Instead, to provide further information, sensitivity analyses were undertaken on two key parameters, the proportion of patients with LA ABN and the joint uncertainty in the sensitivity and specificity of TTE in detecting LA ABN.</w:t>
      </w:r>
    </w:p>
    <w:p w:rsidR="003D3A44" w:rsidRPr="00B93A1F" w:rsidRDefault="003D3A44" w:rsidP="003D3A44">
      <w:pPr>
        <w:spacing w:line="360" w:lineRule="auto"/>
        <w:jc w:val="both"/>
        <w:rPr>
          <w:rFonts w:eastAsiaTheme="majorEastAsia"/>
          <w:bCs/>
          <w:sz w:val="22"/>
          <w:szCs w:val="22"/>
          <w:highlight w:val="lightGray"/>
        </w:rPr>
      </w:pPr>
    </w:p>
    <w:p w:rsidR="003D3A44" w:rsidRPr="00B93A1F" w:rsidRDefault="003D3A44" w:rsidP="003D3A44">
      <w:pPr>
        <w:spacing w:line="360" w:lineRule="auto"/>
        <w:jc w:val="both"/>
        <w:rPr>
          <w:rFonts w:eastAsiaTheme="majorEastAsia"/>
          <w:bCs/>
          <w:sz w:val="22"/>
          <w:szCs w:val="22"/>
          <w:highlight w:val="lightGray"/>
        </w:rPr>
      </w:pPr>
      <w:r w:rsidRPr="00B93A1F">
        <w:rPr>
          <w:rFonts w:eastAsiaTheme="majorEastAsia"/>
          <w:bCs/>
          <w:sz w:val="22"/>
          <w:szCs w:val="22"/>
          <w:highlight w:val="lightGray"/>
        </w:rPr>
        <w:t>An alternative simplified methodology was also undertaken. This simply divided the assumed cost per QALY threshold £20,000 by the cost of performing a TTE (£66) to provide the threshold QALYs required for TTE to be cost effective, were it assumed that there would be further benefits than in identifying LA ABN.</w:t>
      </w:r>
    </w:p>
    <w:p w:rsidR="003D3A44" w:rsidRPr="00B93A1F" w:rsidRDefault="003D3A44" w:rsidP="003D3A44">
      <w:pPr>
        <w:spacing w:line="360" w:lineRule="auto"/>
        <w:rPr>
          <w:rFonts w:eastAsiaTheme="majorEastAsia"/>
          <w:b/>
          <w:bCs/>
          <w:sz w:val="22"/>
          <w:szCs w:val="22"/>
          <w:highlight w:val="lightGray"/>
        </w:rPr>
      </w:pPr>
      <w:bookmarkStart w:id="22" w:name="_Toc316637316"/>
      <w:bookmarkEnd w:id="21"/>
    </w:p>
    <w:p w:rsidR="003D3A44" w:rsidRPr="00B93A1F" w:rsidRDefault="003D3A44" w:rsidP="003D3A44">
      <w:pPr>
        <w:spacing w:line="360" w:lineRule="auto"/>
        <w:rPr>
          <w:b/>
          <w:sz w:val="22"/>
          <w:szCs w:val="22"/>
          <w:highlight w:val="lightGray"/>
        </w:rPr>
      </w:pPr>
      <w:r w:rsidRPr="00B93A1F">
        <w:rPr>
          <w:b/>
          <w:sz w:val="22"/>
          <w:szCs w:val="22"/>
          <w:highlight w:val="lightGray"/>
        </w:rPr>
        <w:t>6.4</w:t>
      </w:r>
      <w:r w:rsidRPr="00B93A1F">
        <w:rPr>
          <w:b/>
          <w:sz w:val="22"/>
          <w:szCs w:val="22"/>
          <w:highlight w:val="lightGray"/>
        </w:rPr>
        <w:tab/>
        <w:t>Results</w:t>
      </w:r>
    </w:p>
    <w:p w:rsidR="003D3A44" w:rsidRPr="00B93A1F" w:rsidRDefault="003D3A44" w:rsidP="0085086B">
      <w:pPr>
        <w:spacing w:line="360" w:lineRule="auto"/>
        <w:outlineLvl w:val="0"/>
        <w:rPr>
          <w:sz w:val="22"/>
          <w:szCs w:val="22"/>
          <w:highlight w:val="lightGray"/>
        </w:rPr>
      </w:pPr>
      <w:r w:rsidRPr="00B93A1F">
        <w:rPr>
          <w:sz w:val="22"/>
          <w:szCs w:val="22"/>
          <w:highlight w:val="lightGray"/>
        </w:rPr>
        <w:t xml:space="preserve">6.4.1 </w:t>
      </w:r>
      <w:r w:rsidR="00C82798" w:rsidRPr="00B93A1F">
        <w:rPr>
          <w:sz w:val="22"/>
          <w:szCs w:val="22"/>
          <w:highlight w:val="lightGray"/>
        </w:rPr>
        <w:tab/>
      </w:r>
      <w:r w:rsidRPr="00B93A1F">
        <w:rPr>
          <w:sz w:val="22"/>
          <w:szCs w:val="22"/>
          <w:highlight w:val="lightGray"/>
        </w:rPr>
        <w:t>Main clinical and cost effectiveness results</w:t>
      </w:r>
    </w:p>
    <w:p w:rsidR="00080D5A" w:rsidRPr="00B93A1F" w:rsidRDefault="00080D5A" w:rsidP="00080D5A">
      <w:pPr>
        <w:spacing w:line="360" w:lineRule="auto"/>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Summary results for this treatment option and patient group are shown in table </w:t>
      </w:r>
      <w:r w:rsidR="00341BE4" w:rsidRPr="00B93A1F">
        <w:rPr>
          <w:sz w:val="22"/>
          <w:szCs w:val="22"/>
          <w:highlight w:val="lightGray"/>
        </w:rPr>
        <w:t>45</w:t>
      </w:r>
      <w:r w:rsidRPr="00B93A1F">
        <w:rPr>
          <w:sz w:val="22"/>
          <w:szCs w:val="22"/>
          <w:highlight w:val="lightGray"/>
        </w:rPr>
        <w:t xml:space="preserve"> and </w:t>
      </w:r>
      <w:r w:rsidR="00341BE4" w:rsidRPr="00B93A1F">
        <w:rPr>
          <w:sz w:val="22"/>
          <w:szCs w:val="22"/>
          <w:highlight w:val="lightGray"/>
        </w:rPr>
        <w:t>figure</w:t>
      </w:r>
      <w:r w:rsidRPr="00B93A1F">
        <w:rPr>
          <w:sz w:val="22"/>
          <w:szCs w:val="22"/>
          <w:highlight w:val="lightGray"/>
        </w:rPr>
        <w:t xml:space="preserve"> </w:t>
      </w:r>
      <w:r w:rsidR="00341BE4" w:rsidRPr="00B93A1F">
        <w:rPr>
          <w:sz w:val="22"/>
          <w:szCs w:val="22"/>
          <w:highlight w:val="lightGray"/>
        </w:rPr>
        <w:t>10</w:t>
      </w:r>
      <w:r w:rsidRPr="00B93A1F">
        <w:rPr>
          <w:sz w:val="22"/>
          <w:szCs w:val="22"/>
          <w:highlight w:val="lightGray"/>
        </w:rPr>
        <w:t xml:space="preserve"> below. They indicate that the majority of the PSA scatter is in the north-west quadrant, suggested the addition of TTE is ruled out by simple dominance in this patient group when using Warfarin as the OAC. This is confirmed in the table of results, indicating that the mean cost of conducting full TTE screening is greater than not screening, whereas the mean QALY score is lower.  Summary statistics from the patient experience simulation indicate that although the number of deaths from stroke is predicted to reduce as a result of using TTE in this way, the number of deaths due to major bleeding events is predicted to increase.</w:t>
      </w:r>
    </w:p>
    <w:p w:rsidR="00080D5A" w:rsidRPr="00B93A1F" w:rsidRDefault="00080D5A" w:rsidP="00080D5A">
      <w:pPr>
        <w:spacing w:line="360" w:lineRule="auto"/>
        <w:jc w:val="both"/>
        <w:rPr>
          <w:sz w:val="22"/>
          <w:szCs w:val="22"/>
          <w:highlight w:val="lightGray"/>
        </w:rPr>
      </w:pP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 The CEAF indicates that not screening (dashed line) remains the optimal choice compared with screening (solid line) at willingness to pay thresholds varying from £0/QALY to £50,000/QALY. In this case, the addition of TTE is not predicted to be the optional choice at willingness to pay thresholds of either £20,000/QALY or £30,000/QALY. </w:t>
      </w:r>
    </w:p>
    <w:p w:rsidR="00E2744E" w:rsidRPr="00B93A1F" w:rsidRDefault="00E2744E" w:rsidP="00080D5A">
      <w:pPr>
        <w:spacing w:line="360" w:lineRule="auto"/>
        <w:jc w:val="both"/>
        <w:rPr>
          <w:sz w:val="22"/>
          <w:szCs w:val="22"/>
          <w:highlight w:val="lightGray"/>
        </w:rPr>
      </w:pPr>
    </w:p>
    <w:p w:rsidR="00080D5A"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45</w:t>
      </w:r>
      <w:r w:rsidRPr="00B93A1F">
        <w:rPr>
          <w:b/>
          <w:sz w:val="22"/>
          <w:szCs w:val="22"/>
          <w:highlight w:val="lightGray"/>
        </w:rPr>
        <w:t>:</w:t>
      </w:r>
      <w:r w:rsidRPr="00B93A1F">
        <w:rPr>
          <w:b/>
          <w:sz w:val="22"/>
          <w:szCs w:val="22"/>
          <w:highlight w:val="lightGray"/>
        </w:rPr>
        <w:tab/>
      </w:r>
      <w:r w:rsidR="00171139" w:rsidRPr="00B93A1F">
        <w:rPr>
          <w:b/>
          <w:sz w:val="22"/>
          <w:szCs w:val="22"/>
          <w:highlight w:val="lightGray"/>
        </w:rPr>
        <w:t xml:space="preserve">Summary of patient experience simulation comparing TTE and no TTE strategies in 50 year old males, with an initial </w:t>
      </w:r>
      <w:r w:rsidRPr="00B93A1F">
        <w:rPr>
          <w:b/>
          <w:sz w:val="22"/>
          <w:szCs w:val="22"/>
          <w:highlight w:val="lightGray"/>
        </w:rPr>
        <w:t>CHADS</w:t>
      </w:r>
      <w:r w:rsidRPr="00B93A1F">
        <w:rPr>
          <w:b/>
          <w:sz w:val="22"/>
          <w:szCs w:val="22"/>
          <w:highlight w:val="lightGray"/>
          <w:vertAlign w:val="subscript"/>
        </w:rPr>
        <w:t>2</w:t>
      </w:r>
      <w:r w:rsidR="00171139" w:rsidRPr="00B93A1F">
        <w:rPr>
          <w:b/>
          <w:sz w:val="22"/>
          <w:szCs w:val="22"/>
          <w:highlight w:val="lightGray"/>
        </w:rPr>
        <w:t xml:space="preserve"> score of zero, in informing the decision whether to treat patients with warfari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441E34">
        <w:tc>
          <w:tcPr>
            <w:tcW w:w="1809"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441E34">
        <w:tc>
          <w:tcPr>
            <w:tcW w:w="1809"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5"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441E34">
        <w:tc>
          <w:tcPr>
            <w:tcW w:w="1809"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7.1</w:t>
            </w:r>
          </w:p>
        </w:tc>
        <w:tc>
          <w:tcPr>
            <w:tcW w:w="1275"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20</w:t>
            </w:r>
          </w:p>
        </w:tc>
        <w:tc>
          <w:tcPr>
            <w:tcW w:w="14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75</w:t>
            </w:r>
          </w:p>
        </w:tc>
      </w:tr>
      <w:tr w:rsidR="00080D5A" w:rsidRPr="00B93A1F" w:rsidTr="00441E34">
        <w:tc>
          <w:tcPr>
            <w:tcW w:w="1809"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7.4</w:t>
            </w:r>
          </w:p>
        </w:tc>
        <w:tc>
          <w:tcPr>
            <w:tcW w:w="1275"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11</w:t>
            </w:r>
          </w:p>
        </w:tc>
        <w:tc>
          <w:tcPr>
            <w:tcW w:w="14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12</w:t>
            </w:r>
          </w:p>
        </w:tc>
      </w:tr>
      <w:tr w:rsidR="00080D5A" w:rsidRPr="00B93A1F" w:rsidTr="00441E34">
        <w:tc>
          <w:tcPr>
            <w:tcW w:w="9889"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912BBC" w:rsidRPr="00B93A1F" w:rsidRDefault="00912BBC" w:rsidP="00080D5A">
      <w:pPr>
        <w:rPr>
          <w:sz w:val="22"/>
          <w:szCs w:val="22"/>
          <w:highlight w:val="lightGray"/>
        </w:rPr>
        <w:sectPr w:rsidR="00912BBC" w:rsidRPr="00B93A1F">
          <w:pgSz w:w="11906" w:h="16838"/>
          <w:pgMar w:top="1440" w:right="1440" w:bottom="1440" w:left="1440" w:header="708" w:footer="708" w:gutter="0"/>
          <w:cols w:space="708"/>
          <w:docGrid w:linePitch="360"/>
        </w:sectPr>
      </w:pPr>
    </w:p>
    <w:tbl>
      <w:tblPr>
        <w:tblStyle w:val="TableGrid"/>
        <w:tblpPr w:leftFromText="180" w:rightFromText="180" w:tblpY="430"/>
        <w:tblW w:w="0" w:type="auto"/>
        <w:tblLook w:val="04A0" w:firstRow="1" w:lastRow="0" w:firstColumn="1" w:lastColumn="0" w:noHBand="0" w:noVBand="1"/>
      </w:tblPr>
      <w:tblGrid>
        <w:gridCol w:w="7087"/>
        <w:gridCol w:w="7087"/>
      </w:tblGrid>
      <w:tr w:rsidR="00080D5A" w:rsidRPr="00B93A1F" w:rsidTr="00DE41AC">
        <w:trPr>
          <w:trHeight w:val="5519"/>
        </w:trPr>
        <w:tc>
          <w:tcPr>
            <w:tcW w:w="7087" w:type="dxa"/>
          </w:tcPr>
          <w:p w:rsidR="00080D5A" w:rsidRPr="00B93A1F" w:rsidRDefault="00080D5A" w:rsidP="00DE41AC">
            <w:pPr>
              <w:jc w:val="center"/>
              <w:rPr>
                <w:sz w:val="22"/>
                <w:szCs w:val="22"/>
                <w:highlight w:val="lightGray"/>
              </w:rPr>
            </w:pPr>
            <w:r w:rsidRPr="00B93A1F">
              <w:rPr>
                <w:noProof/>
                <w:sz w:val="22"/>
                <w:szCs w:val="22"/>
                <w:highlight w:val="lightGray"/>
              </w:rPr>
              <w:drawing>
                <wp:inline distT="0" distB="0" distL="0" distR="0">
                  <wp:extent cx="3780000" cy="3780000"/>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DE41AC">
            <w:pPr>
              <w:jc w:val="center"/>
              <w:rPr>
                <w:sz w:val="22"/>
                <w:szCs w:val="22"/>
                <w:highlight w:val="lightGray"/>
              </w:rPr>
            </w:pPr>
            <w:r w:rsidRPr="00B93A1F">
              <w:rPr>
                <w:noProof/>
                <w:sz w:val="22"/>
                <w:szCs w:val="22"/>
                <w:highlight w:val="lightGray"/>
              </w:rPr>
              <w:drawing>
                <wp:inline distT="0" distB="0" distL="0" distR="0">
                  <wp:extent cx="3780000" cy="3780000"/>
                  <wp:effectExtent l="0" t="0" r="0" b="0"/>
                  <wp:docPr id="44" name="Picture 4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DE41AC">
        <w:tc>
          <w:tcPr>
            <w:tcW w:w="7087" w:type="dxa"/>
          </w:tcPr>
          <w:p w:rsidR="00080D5A" w:rsidRPr="00B93A1F" w:rsidRDefault="00080D5A" w:rsidP="00DE41AC">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DE41AC">
            <w:pPr>
              <w:rPr>
                <w:sz w:val="22"/>
                <w:szCs w:val="22"/>
                <w:highlight w:val="lightGray"/>
              </w:rPr>
            </w:pPr>
            <w:r w:rsidRPr="00B93A1F">
              <w:rPr>
                <w:sz w:val="22"/>
                <w:szCs w:val="22"/>
                <w:highlight w:val="lightGray"/>
              </w:rPr>
              <w:t>b) Cost-effectiveness Acceptability Frontier</w:t>
            </w:r>
          </w:p>
        </w:tc>
      </w:tr>
      <w:tr w:rsidR="00080D5A" w:rsidRPr="00B93A1F" w:rsidTr="00DE41AC">
        <w:trPr>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w:t>
                  </w:r>
                </w:p>
              </w:tc>
              <w:tc>
                <w:tcPr>
                  <w:tcW w:w="3912" w:type="dxa"/>
                  <w:gridSpan w:val="6"/>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2,459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13.60</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26,408 </w:t>
                  </w:r>
                </w:p>
              </w:tc>
              <w:tc>
                <w:tcPr>
                  <w:tcW w:w="1025"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13.51</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Interpretation:</w:t>
                  </w:r>
                </w:p>
              </w:tc>
              <w:tc>
                <w:tcPr>
                  <w:tcW w:w="2734" w:type="dxa"/>
                  <w:gridSpan w:val="3"/>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Dominated</w:t>
                  </w:r>
                </w:p>
              </w:tc>
              <w:tc>
                <w:tcPr>
                  <w:tcW w:w="500" w:type="dxa"/>
                  <w:gridSpan w:val="2"/>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861"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025"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r>
          </w:tbl>
          <w:p w:rsidR="00080D5A" w:rsidRPr="00B93A1F" w:rsidRDefault="00080D5A" w:rsidP="00DE41AC">
            <w:pPr>
              <w:rPr>
                <w:sz w:val="22"/>
                <w:szCs w:val="22"/>
                <w:highlight w:val="lightGray"/>
              </w:rPr>
            </w:pPr>
          </w:p>
        </w:tc>
      </w:tr>
      <w:tr w:rsidR="00080D5A" w:rsidRPr="00B93A1F" w:rsidTr="00DE41AC">
        <w:trPr>
          <w:trHeight w:val="164"/>
        </w:trPr>
        <w:tc>
          <w:tcPr>
            <w:tcW w:w="14174" w:type="dxa"/>
            <w:gridSpan w:val="2"/>
            <w:tcBorders>
              <w:bottom w:val="single" w:sz="4" w:space="0" w:color="auto"/>
            </w:tcBorders>
          </w:tcPr>
          <w:p w:rsidR="00080D5A" w:rsidRPr="00B93A1F" w:rsidRDefault="00080D5A" w:rsidP="00DE41AC">
            <w:pPr>
              <w:jc w:val="center"/>
              <w:rPr>
                <w:b/>
                <w:bCs/>
                <w:i/>
                <w:iCs/>
                <w:color w:val="000000"/>
                <w:sz w:val="22"/>
                <w:szCs w:val="22"/>
                <w:highlight w:val="lightGray"/>
              </w:rPr>
            </w:pPr>
            <w:r w:rsidRPr="00B93A1F">
              <w:rPr>
                <w:sz w:val="22"/>
                <w:szCs w:val="22"/>
                <w:highlight w:val="lightGray"/>
              </w:rPr>
              <w:t>c) Mean costs, QALYs and ICERs</w:t>
            </w:r>
          </w:p>
        </w:tc>
      </w:tr>
    </w:tbl>
    <w:p w:rsidR="00DE41AC" w:rsidRPr="00B93A1F" w:rsidRDefault="00DE41AC" w:rsidP="00DE41AC">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0</w:t>
      </w:r>
      <w:r w:rsidRPr="00B93A1F">
        <w:rPr>
          <w:b/>
          <w:sz w:val="22"/>
          <w:szCs w:val="22"/>
          <w:highlight w:val="lightGray"/>
        </w:rPr>
        <w:t>:</w:t>
      </w:r>
      <w:r w:rsidRPr="00B93A1F">
        <w:rPr>
          <w:b/>
          <w:sz w:val="22"/>
          <w:szCs w:val="22"/>
          <w:highlight w:val="lightGray"/>
        </w:rPr>
        <w:tab/>
        <w:t>PSA scatterplots, CEAFs and mean ICERs in the W_50_0_M comparison</w:t>
      </w:r>
    </w:p>
    <w:p w:rsidR="00912BBC" w:rsidRPr="00B93A1F" w:rsidRDefault="00DE41AC" w:rsidP="00DE41AC">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912BBC" w:rsidRPr="00B93A1F" w:rsidRDefault="00912BBC" w:rsidP="00080D5A">
      <w:pPr>
        <w:rPr>
          <w:sz w:val="22"/>
          <w:szCs w:val="22"/>
          <w:highlight w:val="lightGray"/>
        </w:rPr>
        <w:sectPr w:rsidR="00912BBC"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Summary results for this treatment option and patient group are shown in table </w:t>
      </w:r>
      <w:r w:rsidR="00341BE4" w:rsidRPr="00B93A1F">
        <w:rPr>
          <w:sz w:val="22"/>
          <w:szCs w:val="22"/>
          <w:highlight w:val="lightGray"/>
        </w:rPr>
        <w:t>46</w:t>
      </w:r>
      <w:r w:rsidRPr="00B93A1F">
        <w:rPr>
          <w:sz w:val="22"/>
          <w:szCs w:val="22"/>
          <w:highlight w:val="lightGray"/>
        </w:rPr>
        <w:t xml:space="preserve"> and </w:t>
      </w:r>
      <w:r w:rsidR="00341BE4" w:rsidRPr="00B93A1F">
        <w:rPr>
          <w:sz w:val="22"/>
          <w:szCs w:val="22"/>
          <w:highlight w:val="lightGray"/>
        </w:rPr>
        <w:t>figure</w:t>
      </w:r>
      <w:r w:rsidRPr="00B93A1F">
        <w:rPr>
          <w:sz w:val="22"/>
          <w:szCs w:val="22"/>
          <w:highlight w:val="lightGray"/>
        </w:rPr>
        <w:t xml:space="preserve"> </w:t>
      </w:r>
      <w:r w:rsidR="00341BE4" w:rsidRPr="00B93A1F">
        <w:rPr>
          <w:sz w:val="22"/>
          <w:szCs w:val="22"/>
          <w:highlight w:val="lightGray"/>
        </w:rPr>
        <w:t>11</w:t>
      </w:r>
      <w:r w:rsidRPr="00B93A1F">
        <w:rPr>
          <w:sz w:val="22"/>
          <w:szCs w:val="22"/>
          <w:highlight w:val="lightGray"/>
        </w:rPr>
        <w:t xml:space="preserve"> below. They also indicate that the majority of the PSA scatter is in the north-west quadrant, suggested the addition of TTE is ruled out by simple dominance in this patient group when using Warfarin as the OAC. This is confirmed in the table of results, indicating that the mean cost of conducting full TTE screening is greater than not screening, whereas the mean QALY score is lower.  Summary statistics from the patient experience simulation indicate that although the number of deaths from stroke is predicted to reduce as a result of using TTE in this way, the number of deaths due to major bleeding events is predicted to increase.</w:t>
      </w:r>
    </w:p>
    <w:p w:rsidR="00080D5A" w:rsidRPr="00B93A1F" w:rsidRDefault="00080D5A" w:rsidP="00080D5A">
      <w:pPr>
        <w:spacing w:line="360" w:lineRule="auto"/>
        <w:jc w:val="both"/>
        <w:rPr>
          <w:sz w:val="22"/>
          <w:szCs w:val="22"/>
          <w:highlight w:val="lightGray"/>
        </w:rPr>
      </w:pP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The CEAF indicates that not screening (dashed line) remains the optimal choice compared with screening (solid line) at willingness to pay thresholds varying from £0/QALY to £50,000/QALY. In this case, the addition of TTE is not predicted to be the optional choice at willingness to pay thresholds of either £20,000/QALY or £30,000/QALY. </w:t>
      </w:r>
    </w:p>
    <w:p w:rsidR="00080D5A" w:rsidRPr="00B93A1F" w:rsidRDefault="00080D5A" w:rsidP="00080D5A">
      <w:pPr>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46</w:t>
      </w:r>
      <w:r w:rsidRPr="00B93A1F">
        <w:rPr>
          <w:b/>
          <w:sz w:val="22"/>
          <w:szCs w:val="22"/>
          <w:highlight w:val="lightGray"/>
        </w:rPr>
        <w:t>:</w:t>
      </w:r>
      <w:r w:rsidRPr="00B93A1F">
        <w:rPr>
          <w:b/>
          <w:sz w:val="22"/>
          <w:szCs w:val="22"/>
          <w:highlight w:val="lightGray"/>
        </w:rPr>
        <w:tab/>
        <w:t>Summary of patient experience simulation comparing TTE and no TTE strategies in 50 year old females with initial CHADS</w:t>
      </w:r>
      <w:r w:rsidRPr="00B93A1F">
        <w:rPr>
          <w:b/>
          <w:sz w:val="22"/>
          <w:szCs w:val="22"/>
          <w:highlight w:val="lightGray"/>
          <w:vertAlign w:val="subscript"/>
        </w:rPr>
        <w:t>2</w:t>
      </w:r>
      <w:r w:rsidRPr="00B93A1F">
        <w:rPr>
          <w:b/>
          <w:sz w:val="22"/>
          <w:szCs w:val="22"/>
          <w:highlight w:val="lightGray"/>
        </w:rPr>
        <w:t xml:space="preserve"> score of zero, treated with Warfari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E2744E">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4.9</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39</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91</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5.2</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30</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30</w:t>
            </w:r>
          </w:p>
        </w:tc>
      </w:tr>
      <w:tr w:rsidR="00080D5A" w:rsidRPr="00B93A1F" w:rsidTr="00E2744E">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tblpY="299"/>
        <w:tblW w:w="0" w:type="auto"/>
        <w:tblLook w:val="04A0" w:firstRow="1" w:lastRow="0" w:firstColumn="1" w:lastColumn="0" w:noHBand="0" w:noVBand="1"/>
      </w:tblPr>
      <w:tblGrid>
        <w:gridCol w:w="7087"/>
        <w:gridCol w:w="7087"/>
      </w:tblGrid>
      <w:tr w:rsidR="00080D5A" w:rsidRPr="00B93A1F" w:rsidTr="00DE41AC">
        <w:trPr>
          <w:trHeight w:val="5519"/>
        </w:trPr>
        <w:tc>
          <w:tcPr>
            <w:tcW w:w="7087" w:type="dxa"/>
          </w:tcPr>
          <w:p w:rsidR="00080D5A" w:rsidRPr="00B93A1F" w:rsidRDefault="00080D5A" w:rsidP="00DE41AC">
            <w:pPr>
              <w:rPr>
                <w:sz w:val="22"/>
                <w:szCs w:val="22"/>
                <w:highlight w:val="lightGray"/>
              </w:rPr>
            </w:pPr>
            <w:r w:rsidRPr="00B93A1F">
              <w:rPr>
                <w:noProof/>
                <w:sz w:val="22"/>
                <w:szCs w:val="22"/>
                <w:highlight w:val="lightGray"/>
              </w:rPr>
              <w:drawing>
                <wp:inline distT="0" distB="0" distL="0" distR="0">
                  <wp:extent cx="3780000" cy="3780000"/>
                  <wp:effectExtent l="0" t="0" r="0" b="0"/>
                  <wp:docPr id="45" name="Picture 4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DE41AC">
            <w:pPr>
              <w:rPr>
                <w:sz w:val="22"/>
                <w:szCs w:val="22"/>
                <w:highlight w:val="lightGray"/>
              </w:rPr>
            </w:pPr>
            <w:r w:rsidRPr="00B93A1F">
              <w:rPr>
                <w:noProof/>
                <w:sz w:val="22"/>
                <w:szCs w:val="22"/>
                <w:highlight w:val="lightGray"/>
              </w:rPr>
              <w:drawing>
                <wp:inline distT="0" distB="0" distL="0" distR="0">
                  <wp:extent cx="3780000" cy="3780000"/>
                  <wp:effectExtent l="0" t="0" r="0" b="0"/>
                  <wp:docPr id="47" name="Picture 47"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DE41AC">
        <w:tc>
          <w:tcPr>
            <w:tcW w:w="7087" w:type="dxa"/>
          </w:tcPr>
          <w:p w:rsidR="00080D5A" w:rsidRPr="00B93A1F" w:rsidRDefault="00080D5A" w:rsidP="00DE41AC">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DE41AC">
            <w:pPr>
              <w:rPr>
                <w:sz w:val="22"/>
                <w:szCs w:val="22"/>
                <w:highlight w:val="lightGray"/>
              </w:rPr>
            </w:pPr>
            <w:r w:rsidRPr="00B93A1F">
              <w:rPr>
                <w:sz w:val="22"/>
                <w:szCs w:val="22"/>
                <w:highlight w:val="lightGray"/>
              </w:rPr>
              <w:t>b) Cost-effectiveness Acceptability Frontier</w:t>
            </w:r>
          </w:p>
        </w:tc>
      </w:tr>
      <w:tr w:rsidR="00080D5A" w:rsidRPr="00B93A1F" w:rsidTr="00DE41AC">
        <w:trPr>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W_50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w:t>
                  </w:r>
                </w:p>
              </w:tc>
              <w:tc>
                <w:tcPr>
                  <w:tcW w:w="3912" w:type="dxa"/>
                  <w:gridSpan w:val="6"/>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2,815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14.27</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34,078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34,175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33,952 </w:t>
                  </w:r>
                </w:p>
              </w:tc>
              <w:tc>
                <w:tcPr>
                  <w:tcW w:w="1025"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5,405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14.19</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Interpretation:</w:t>
                  </w:r>
                </w:p>
              </w:tc>
              <w:tc>
                <w:tcPr>
                  <w:tcW w:w="2734" w:type="dxa"/>
                  <w:gridSpan w:val="3"/>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Dominated</w:t>
                  </w:r>
                </w:p>
              </w:tc>
              <w:tc>
                <w:tcPr>
                  <w:tcW w:w="500" w:type="dxa"/>
                  <w:gridSpan w:val="2"/>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861"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025"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r>
          </w:tbl>
          <w:p w:rsidR="00080D5A" w:rsidRPr="00B93A1F" w:rsidRDefault="00080D5A" w:rsidP="00DE41AC">
            <w:pPr>
              <w:rPr>
                <w:sz w:val="22"/>
                <w:szCs w:val="22"/>
                <w:highlight w:val="lightGray"/>
              </w:rPr>
            </w:pPr>
          </w:p>
        </w:tc>
      </w:tr>
      <w:tr w:rsidR="00080D5A" w:rsidRPr="00B93A1F" w:rsidTr="00DE41AC">
        <w:trPr>
          <w:trHeight w:val="96"/>
        </w:trPr>
        <w:tc>
          <w:tcPr>
            <w:tcW w:w="14174" w:type="dxa"/>
            <w:gridSpan w:val="2"/>
          </w:tcPr>
          <w:p w:rsidR="00080D5A" w:rsidRPr="00B93A1F" w:rsidRDefault="00080D5A" w:rsidP="00DE41AC">
            <w:pPr>
              <w:jc w:val="center"/>
              <w:rPr>
                <w:b/>
                <w:bCs/>
                <w:i/>
                <w:iCs/>
                <w:color w:val="000000"/>
                <w:sz w:val="22"/>
                <w:szCs w:val="22"/>
                <w:highlight w:val="lightGray"/>
              </w:rPr>
            </w:pPr>
            <w:r w:rsidRPr="00B93A1F">
              <w:rPr>
                <w:sz w:val="22"/>
                <w:szCs w:val="22"/>
                <w:highlight w:val="lightGray"/>
              </w:rPr>
              <w:t>c) Mean costs, QALYs and ICERs</w:t>
            </w:r>
          </w:p>
        </w:tc>
      </w:tr>
    </w:tbl>
    <w:p w:rsidR="00DE41AC" w:rsidRPr="00B93A1F" w:rsidRDefault="00DE41AC" w:rsidP="00DE41AC">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1</w:t>
      </w:r>
      <w:r w:rsidRPr="00B93A1F">
        <w:rPr>
          <w:b/>
          <w:sz w:val="22"/>
          <w:szCs w:val="22"/>
          <w:highlight w:val="lightGray"/>
        </w:rPr>
        <w:t>:</w:t>
      </w:r>
      <w:r w:rsidRPr="00B93A1F">
        <w:rPr>
          <w:b/>
          <w:sz w:val="22"/>
          <w:szCs w:val="22"/>
          <w:highlight w:val="lightGray"/>
        </w:rPr>
        <w:tab/>
        <w:t>PSA scatterplots, CEAFs and mean ICERs in the W_50_0_F comparison</w:t>
      </w:r>
    </w:p>
    <w:p w:rsidR="00080D5A"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DE41AC" w:rsidRPr="00B93A1F" w:rsidRDefault="00DE41AC" w:rsidP="00080D5A">
      <w:pPr>
        <w:rPr>
          <w:sz w:val="22"/>
          <w:szCs w:val="22"/>
          <w:highlight w:val="lightGray"/>
        </w:rPr>
      </w:pPr>
    </w:p>
    <w:p w:rsidR="00DE41AC" w:rsidRPr="00B93A1F" w:rsidRDefault="00DE41AC" w:rsidP="00080D5A">
      <w:pPr>
        <w:rPr>
          <w:sz w:val="22"/>
          <w:szCs w:val="22"/>
          <w:highlight w:val="lightGray"/>
        </w:rPr>
        <w:sectPr w:rsidR="00DE41AC"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Summary results for this treatment option and patient group are shown in table </w:t>
      </w:r>
      <w:r w:rsidR="00341BE4" w:rsidRPr="00B93A1F">
        <w:rPr>
          <w:sz w:val="22"/>
          <w:szCs w:val="22"/>
          <w:highlight w:val="lightGray"/>
        </w:rPr>
        <w:t>47</w:t>
      </w:r>
      <w:r w:rsidRPr="00B93A1F">
        <w:rPr>
          <w:sz w:val="22"/>
          <w:szCs w:val="22"/>
          <w:highlight w:val="lightGray"/>
        </w:rPr>
        <w:t xml:space="preserve"> and </w:t>
      </w:r>
      <w:r w:rsidR="00341BE4" w:rsidRPr="00B93A1F">
        <w:rPr>
          <w:sz w:val="22"/>
          <w:szCs w:val="22"/>
          <w:highlight w:val="lightGray"/>
        </w:rPr>
        <w:t>figure</w:t>
      </w:r>
      <w:r w:rsidRPr="00B93A1F">
        <w:rPr>
          <w:sz w:val="22"/>
          <w:szCs w:val="22"/>
          <w:highlight w:val="lightGray"/>
        </w:rPr>
        <w:t xml:space="preserve"> </w:t>
      </w:r>
      <w:r w:rsidR="00341BE4" w:rsidRPr="00B93A1F">
        <w:rPr>
          <w:sz w:val="22"/>
          <w:szCs w:val="22"/>
          <w:highlight w:val="lightGray"/>
        </w:rPr>
        <w:t>12</w:t>
      </w:r>
      <w:r w:rsidRPr="00B93A1F">
        <w:rPr>
          <w:sz w:val="22"/>
          <w:szCs w:val="22"/>
          <w:highlight w:val="lightGray"/>
        </w:rPr>
        <w:t xml:space="preserve"> below. The PSA scatter suggests that although the use of TTE is clearly associated with increased costs, it is not associated with substantially increased predicted QALYs. This is confirmed by table </w:t>
      </w:r>
      <w:r w:rsidR="002A5796" w:rsidRPr="00B93A1F">
        <w:rPr>
          <w:sz w:val="22"/>
          <w:szCs w:val="22"/>
          <w:highlight w:val="lightGray"/>
        </w:rPr>
        <w:t>c in figure 12</w:t>
      </w:r>
      <w:r w:rsidRPr="00B93A1F">
        <w:rPr>
          <w:sz w:val="22"/>
          <w:szCs w:val="22"/>
          <w:highlight w:val="lightGray"/>
        </w:rPr>
        <w:t>, which shows the TTE strategy to cost almost £1000 more than the no TTE strategy, but to result in almost no increase in QALYs. Summary statistics from the patient experience simulation indicate that although the number of deaths from stroke is predicted to reduce as a result of using TTE in this way, the number of deaths due to major bleeding events is predicted to increase.</w:t>
      </w:r>
    </w:p>
    <w:p w:rsidR="00080D5A" w:rsidRPr="00B93A1F" w:rsidRDefault="00080D5A" w:rsidP="00080D5A">
      <w:pPr>
        <w:spacing w:line="360" w:lineRule="auto"/>
        <w:jc w:val="both"/>
        <w:rPr>
          <w:sz w:val="22"/>
          <w:szCs w:val="22"/>
          <w:highlight w:val="lightGray"/>
        </w:rPr>
      </w:pP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The CEAF indicates that not screening (dashed line) remains the optimal choice compared with screening (solid line) at willingness to pay thresholds varying from £0/QALY to £50,000/QALY. In this case, the addition of TTE is not predicted to be the optional choice at willingness to pay thresholds of either £20,000/QALY or £30,000/QALY. </w:t>
      </w:r>
    </w:p>
    <w:p w:rsidR="00080D5A" w:rsidRPr="00B93A1F" w:rsidRDefault="00080D5A" w:rsidP="00080D5A">
      <w:pPr>
        <w:spacing w:line="360" w:lineRule="auto"/>
        <w:jc w:val="both"/>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47</w:t>
      </w:r>
      <w:r w:rsidRPr="00B93A1F">
        <w:rPr>
          <w:b/>
          <w:sz w:val="22"/>
          <w:szCs w:val="22"/>
          <w:highlight w:val="lightGray"/>
        </w:rPr>
        <w:t>:</w:t>
      </w:r>
      <w:r w:rsidRPr="00B93A1F">
        <w:rPr>
          <w:b/>
          <w:sz w:val="22"/>
          <w:szCs w:val="22"/>
          <w:highlight w:val="lightGray"/>
        </w:rPr>
        <w:tab/>
        <w:t>Summary of patient experience simulation comparing TTE and no TTE strategies in 65 year old males with initial CHADS</w:t>
      </w:r>
      <w:r w:rsidRPr="00B93A1F">
        <w:rPr>
          <w:b/>
          <w:sz w:val="22"/>
          <w:szCs w:val="22"/>
          <w:highlight w:val="lightGray"/>
          <w:vertAlign w:val="subscript"/>
        </w:rPr>
        <w:t>2</w:t>
      </w:r>
      <w:r w:rsidRPr="00B93A1F">
        <w:rPr>
          <w:b/>
          <w:sz w:val="22"/>
          <w:szCs w:val="22"/>
          <w:highlight w:val="lightGray"/>
        </w:rPr>
        <w:t xml:space="preserve"> score of zero, treated with Warfari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E2744E">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0.2</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87</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52</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0.7</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78</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79</w:t>
            </w:r>
          </w:p>
        </w:tc>
      </w:tr>
      <w:tr w:rsidR="00080D5A" w:rsidRPr="00B93A1F" w:rsidTr="00E2744E">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430"/>
        <w:tblW w:w="0" w:type="auto"/>
        <w:tblLook w:val="04A0" w:firstRow="1" w:lastRow="0" w:firstColumn="1" w:lastColumn="0" w:noHBand="0" w:noVBand="1"/>
      </w:tblPr>
      <w:tblGrid>
        <w:gridCol w:w="7087"/>
        <w:gridCol w:w="7087"/>
      </w:tblGrid>
      <w:tr w:rsidR="00080D5A" w:rsidRPr="00B93A1F" w:rsidTr="00DE41AC">
        <w:trPr>
          <w:trHeight w:val="5519"/>
        </w:trPr>
        <w:tc>
          <w:tcPr>
            <w:tcW w:w="7087" w:type="dxa"/>
          </w:tcPr>
          <w:p w:rsidR="00080D5A" w:rsidRPr="00B93A1F" w:rsidRDefault="00080D5A" w:rsidP="00DE41AC">
            <w:pPr>
              <w:rPr>
                <w:sz w:val="22"/>
                <w:szCs w:val="22"/>
                <w:highlight w:val="lightGray"/>
              </w:rPr>
            </w:pPr>
            <w:r w:rsidRPr="00B93A1F">
              <w:rPr>
                <w:noProof/>
                <w:sz w:val="22"/>
                <w:szCs w:val="22"/>
                <w:highlight w:val="lightGray"/>
              </w:rPr>
              <w:drawing>
                <wp:inline distT="0" distB="0" distL="0" distR="0">
                  <wp:extent cx="3780000" cy="3780000"/>
                  <wp:effectExtent l="0" t="0" r="0" b="0"/>
                  <wp:docPr id="7"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DE41AC">
            <w:pPr>
              <w:rPr>
                <w:sz w:val="22"/>
                <w:szCs w:val="22"/>
                <w:highlight w:val="lightGray"/>
              </w:rPr>
            </w:pPr>
            <w:r w:rsidRPr="00B93A1F">
              <w:rPr>
                <w:noProof/>
                <w:sz w:val="22"/>
                <w:szCs w:val="22"/>
                <w:highlight w:val="lightGray"/>
              </w:rPr>
              <w:drawing>
                <wp:inline distT="0" distB="0" distL="0" distR="0">
                  <wp:extent cx="3780000" cy="3780000"/>
                  <wp:effectExtent l="0" t="0" r="0" b="0"/>
                  <wp:docPr id="53" name="Picture 53"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DE41AC">
        <w:tc>
          <w:tcPr>
            <w:tcW w:w="7087" w:type="dxa"/>
          </w:tcPr>
          <w:p w:rsidR="00080D5A" w:rsidRPr="00B93A1F" w:rsidRDefault="00080D5A" w:rsidP="00DE41AC">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DE41AC">
            <w:pPr>
              <w:rPr>
                <w:sz w:val="22"/>
                <w:szCs w:val="22"/>
                <w:highlight w:val="lightGray"/>
              </w:rPr>
            </w:pPr>
            <w:r w:rsidRPr="00B93A1F">
              <w:rPr>
                <w:sz w:val="22"/>
                <w:szCs w:val="22"/>
                <w:highlight w:val="lightGray"/>
              </w:rPr>
              <w:t>b) Cost-effectiveness Acceptability Frontier</w:t>
            </w:r>
          </w:p>
        </w:tc>
      </w:tr>
      <w:tr w:rsidR="00080D5A" w:rsidRPr="00B93A1F" w:rsidTr="00DE41AC">
        <w:trPr>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W_65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1,527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9.12</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66,793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66,217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67,599 </w:t>
                  </w:r>
                </w:p>
              </w:tc>
              <w:tc>
                <w:tcPr>
                  <w:tcW w:w="1025"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2,467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9.13</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Interpretation:</w:t>
                  </w:r>
                </w:p>
              </w:tc>
              <w:tc>
                <w:tcPr>
                  <w:tcW w:w="3670" w:type="dxa"/>
                  <w:gridSpan w:val="4"/>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Neither dominated nor dominating</w:t>
                  </w:r>
                </w:p>
              </w:tc>
              <w:tc>
                <w:tcPr>
                  <w:tcW w:w="425" w:type="dxa"/>
                  <w:tcBorders>
                    <w:top w:val="nil"/>
                    <w:left w:val="nil"/>
                    <w:bottom w:val="nil"/>
                    <w:right w:val="nil"/>
                  </w:tcBorders>
                  <w:shd w:val="clear" w:color="auto" w:fill="auto"/>
                  <w:noWrap/>
                  <w:vAlign w:val="bottom"/>
                </w:tcPr>
                <w:p w:rsidR="00080D5A" w:rsidRPr="00B93A1F" w:rsidRDefault="00080D5A" w:rsidP="00DE41AC">
                  <w:pPr>
                    <w:rPr>
                      <w:color w:val="000000"/>
                      <w:highlight w:val="lightGray"/>
                    </w:rPr>
                  </w:pPr>
                </w:p>
              </w:tc>
              <w:tc>
                <w:tcPr>
                  <w:tcW w:w="1025" w:type="dxa"/>
                  <w:tcBorders>
                    <w:top w:val="nil"/>
                    <w:left w:val="nil"/>
                    <w:bottom w:val="nil"/>
                    <w:right w:val="nil"/>
                  </w:tcBorders>
                  <w:shd w:val="clear" w:color="auto" w:fill="auto"/>
                  <w:noWrap/>
                  <w:vAlign w:val="bottom"/>
                </w:tcPr>
                <w:p w:rsidR="00080D5A" w:rsidRPr="00B93A1F" w:rsidRDefault="00080D5A" w:rsidP="00DE41AC">
                  <w:pPr>
                    <w:rPr>
                      <w:color w:val="000000"/>
                      <w:highlight w:val="lightGray"/>
                    </w:rPr>
                  </w:pPr>
                </w:p>
              </w:tc>
            </w:tr>
          </w:tbl>
          <w:p w:rsidR="00080D5A" w:rsidRPr="00B93A1F" w:rsidRDefault="00080D5A" w:rsidP="00DE41AC">
            <w:pPr>
              <w:rPr>
                <w:sz w:val="22"/>
                <w:szCs w:val="22"/>
                <w:highlight w:val="lightGray"/>
              </w:rPr>
            </w:pPr>
          </w:p>
        </w:tc>
      </w:tr>
      <w:tr w:rsidR="00080D5A" w:rsidRPr="00B93A1F" w:rsidTr="00DE41AC">
        <w:trPr>
          <w:trHeight w:val="165"/>
        </w:trPr>
        <w:tc>
          <w:tcPr>
            <w:tcW w:w="14174" w:type="dxa"/>
            <w:gridSpan w:val="2"/>
            <w:tcBorders>
              <w:bottom w:val="single" w:sz="4" w:space="0" w:color="auto"/>
            </w:tcBorders>
          </w:tcPr>
          <w:p w:rsidR="00080D5A" w:rsidRPr="00B93A1F" w:rsidRDefault="00080D5A" w:rsidP="00DE41AC">
            <w:pPr>
              <w:jc w:val="center"/>
              <w:rPr>
                <w:b/>
                <w:bCs/>
                <w:i/>
                <w:iCs/>
                <w:color w:val="000000"/>
                <w:sz w:val="22"/>
                <w:szCs w:val="22"/>
                <w:highlight w:val="lightGray"/>
              </w:rPr>
            </w:pPr>
            <w:r w:rsidRPr="00B93A1F">
              <w:rPr>
                <w:sz w:val="22"/>
                <w:szCs w:val="22"/>
                <w:highlight w:val="lightGray"/>
              </w:rPr>
              <w:t>c) Mean costs, QALYs and ICERs</w:t>
            </w:r>
          </w:p>
        </w:tc>
      </w:tr>
    </w:tbl>
    <w:p w:rsidR="00DE41AC" w:rsidRPr="00B93A1F" w:rsidRDefault="00DE41AC" w:rsidP="00DE41AC">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2</w:t>
      </w:r>
      <w:r w:rsidRPr="00B93A1F">
        <w:rPr>
          <w:b/>
          <w:sz w:val="22"/>
          <w:szCs w:val="22"/>
          <w:highlight w:val="lightGray"/>
        </w:rPr>
        <w:t>:</w:t>
      </w:r>
      <w:r w:rsidRPr="00B93A1F">
        <w:rPr>
          <w:b/>
          <w:sz w:val="22"/>
          <w:szCs w:val="22"/>
          <w:highlight w:val="lightGray"/>
        </w:rPr>
        <w:tab/>
        <w:t>PSA scatterplots, CEAFs and mean ICERs in the W_65_0_M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DE41AC" w:rsidRPr="00B93A1F" w:rsidRDefault="00DE41AC" w:rsidP="00080D5A">
      <w:pPr>
        <w:rPr>
          <w:sz w:val="22"/>
          <w:szCs w:val="22"/>
          <w:highlight w:val="lightGray"/>
        </w:rPr>
        <w:sectPr w:rsidR="00DE41AC"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Summary results for this treatment option and patient group are shown in table </w:t>
      </w:r>
      <w:r w:rsidR="00341BE4" w:rsidRPr="00B93A1F">
        <w:rPr>
          <w:sz w:val="22"/>
          <w:szCs w:val="22"/>
          <w:highlight w:val="lightGray"/>
        </w:rPr>
        <w:t>48</w:t>
      </w:r>
      <w:r w:rsidRPr="00B93A1F">
        <w:rPr>
          <w:sz w:val="22"/>
          <w:szCs w:val="22"/>
          <w:highlight w:val="lightGray"/>
        </w:rPr>
        <w:t xml:space="preserve"> and </w:t>
      </w:r>
      <w:r w:rsidR="00341BE4" w:rsidRPr="00B93A1F">
        <w:rPr>
          <w:sz w:val="22"/>
          <w:szCs w:val="22"/>
          <w:highlight w:val="lightGray"/>
        </w:rPr>
        <w:t>figure</w:t>
      </w:r>
      <w:r w:rsidRPr="00B93A1F">
        <w:rPr>
          <w:sz w:val="22"/>
          <w:szCs w:val="22"/>
          <w:highlight w:val="lightGray"/>
        </w:rPr>
        <w:t xml:space="preserve"> </w:t>
      </w:r>
      <w:r w:rsidR="00341BE4" w:rsidRPr="00B93A1F">
        <w:rPr>
          <w:sz w:val="22"/>
          <w:szCs w:val="22"/>
          <w:highlight w:val="lightGray"/>
        </w:rPr>
        <w:t>13</w:t>
      </w:r>
      <w:r w:rsidRPr="00B93A1F">
        <w:rPr>
          <w:sz w:val="22"/>
          <w:szCs w:val="22"/>
          <w:highlight w:val="lightGray"/>
        </w:rPr>
        <w:t xml:space="preserve"> below. The PSA scatter indicates that slightly more of the estimates were in the north east than the north west quadrant. T</w:t>
      </w:r>
      <w:r w:rsidR="002A5796" w:rsidRPr="00B93A1F">
        <w:rPr>
          <w:highlight w:val="lightGray"/>
        </w:rPr>
        <w:t>he table in part c of figure 13</w:t>
      </w:r>
      <w:r w:rsidRPr="00B93A1F">
        <w:rPr>
          <w:sz w:val="22"/>
          <w:szCs w:val="22"/>
          <w:highlight w:val="lightGray"/>
        </w:rPr>
        <w:t xml:space="preserve"> shows that the differences in mean costs between strategies are around £1,000 but the differences in mean QALYs are less than one tenth of a QALY. The mean ICER is around £40,000/QALY, and the CEAF indicates that the TTE strategy (solid line) is unlikely to be the optimal decision at standard NICE willingness to pay thresholds of £20,000/QALY and £30,000/QALY.</w:t>
      </w:r>
    </w:p>
    <w:p w:rsidR="00080D5A" w:rsidRPr="00B93A1F" w:rsidRDefault="00080D5A" w:rsidP="00080D5A">
      <w:pPr>
        <w:spacing w:line="360" w:lineRule="auto"/>
        <w:jc w:val="both"/>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48</w:t>
      </w:r>
      <w:r w:rsidRPr="00B93A1F">
        <w:rPr>
          <w:b/>
          <w:sz w:val="22"/>
          <w:szCs w:val="22"/>
          <w:highlight w:val="lightGray"/>
        </w:rPr>
        <w:t>:</w:t>
      </w:r>
      <w:r w:rsidRPr="00B93A1F">
        <w:rPr>
          <w:b/>
          <w:sz w:val="22"/>
          <w:szCs w:val="22"/>
          <w:highlight w:val="lightGray"/>
        </w:rPr>
        <w:tab/>
        <w:t>Summary of patient experience simulation comparing TTE and no TTE strategies in 65 year old females with initial CHADS</w:t>
      </w:r>
      <w:r w:rsidRPr="00B93A1F">
        <w:rPr>
          <w:b/>
          <w:sz w:val="22"/>
          <w:szCs w:val="22"/>
          <w:highlight w:val="lightGray"/>
          <w:vertAlign w:val="subscript"/>
        </w:rPr>
        <w:t>2</w:t>
      </w:r>
      <w:r w:rsidRPr="00B93A1F">
        <w:rPr>
          <w:b/>
          <w:sz w:val="22"/>
          <w:szCs w:val="22"/>
          <w:highlight w:val="lightGray"/>
        </w:rPr>
        <w:t xml:space="preserve"> score of zero, treated with Warfari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E2744E">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8.3</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05</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65</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8.8</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96</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95</w:t>
            </w:r>
          </w:p>
        </w:tc>
      </w:tr>
      <w:tr w:rsidR="00080D5A" w:rsidRPr="00B93A1F" w:rsidTr="00E2744E">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393"/>
        <w:tblW w:w="0" w:type="auto"/>
        <w:tblLook w:val="04A0" w:firstRow="1" w:lastRow="0" w:firstColumn="1" w:lastColumn="0" w:noHBand="0" w:noVBand="1"/>
      </w:tblPr>
      <w:tblGrid>
        <w:gridCol w:w="7087"/>
        <w:gridCol w:w="7087"/>
      </w:tblGrid>
      <w:tr w:rsidR="00080D5A" w:rsidRPr="00B93A1F" w:rsidTr="00DE41AC">
        <w:trPr>
          <w:trHeight w:val="5519"/>
        </w:trPr>
        <w:tc>
          <w:tcPr>
            <w:tcW w:w="7087" w:type="dxa"/>
          </w:tcPr>
          <w:p w:rsidR="00080D5A" w:rsidRPr="00B93A1F" w:rsidRDefault="00080D5A" w:rsidP="00DE41AC">
            <w:pPr>
              <w:rPr>
                <w:sz w:val="22"/>
                <w:szCs w:val="22"/>
                <w:highlight w:val="lightGray"/>
              </w:rPr>
            </w:pPr>
            <w:r w:rsidRPr="00B93A1F">
              <w:rPr>
                <w:noProof/>
                <w:sz w:val="22"/>
                <w:szCs w:val="22"/>
                <w:highlight w:val="lightGray"/>
              </w:rPr>
              <w:drawing>
                <wp:inline distT="0" distB="0" distL="0" distR="0">
                  <wp:extent cx="3780000" cy="3780000"/>
                  <wp:effectExtent l="0" t="0" r="0" b="0"/>
                  <wp:docPr id="9"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DE41AC">
            <w:pPr>
              <w:rPr>
                <w:sz w:val="22"/>
                <w:szCs w:val="22"/>
                <w:highlight w:val="lightGray"/>
              </w:rPr>
            </w:pPr>
            <w:r w:rsidRPr="00B93A1F">
              <w:rPr>
                <w:noProof/>
                <w:sz w:val="22"/>
                <w:szCs w:val="22"/>
                <w:highlight w:val="lightGray"/>
              </w:rPr>
              <w:drawing>
                <wp:inline distT="0" distB="0" distL="0" distR="0">
                  <wp:extent cx="3780000" cy="3780000"/>
                  <wp:effectExtent l="0" t="0" r="0" b="0"/>
                  <wp:docPr id="57" name="Picture 57"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DE41AC">
        <w:tc>
          <w:tcPr>
            <w:tcW w:w="7087" w:type="dxa"/>
          </w:tcPr>
          <w:p w:rsidR="00080D5A" w:rsidRPr="00B93A1F" w:rsidRDefault="00080D5A" w:rsidP="00DE41AC">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DE41AC">
            <w:pPr>
              <w:rPr>
                <w:sz w:val="22"/>
                <w:szCs w:val="22"/>
                <w:highlight w:val="lightGray"/>
              </w:rPr>
            </w:pPr>
            <w:r w:rsidRPr="00B93A1F">
              <w:rPr>
                <w:sz w:val="22"/>
                <w:szCs w:val="22"/>
                <w:highlight w:val="lightGray"/>
              </w:rPr>
              <w:t>b) Cost-effectiveness Acceptability Frontier</w:t>
            </w:r>
          </w:p>
        </w:tc>
      </w:tr>
      <w:tr w:rsidR="00080D5A" w:rsidRPr="00B93A1F" w:rsidTr="00DE41AC">
        <w:trPr>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W_65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1,974</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9.94</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39,485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39,291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39,754 </w:t>
                  </w:r>
                </w:p>
              </w:tc>
              <w:tc>
                <w:tcPr>
                  <w:tcW w:w="1025"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3,106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9.97</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Interpretation:</w:t>
                  </w:r>
                </w:p>
              </w:tc>
              <w:tc>
                <w:tcPr>
                  <w:tcW w:w="3670" w:type="dxa"/>
                  <w:gridSpan w:val="4"/>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Neither dominated nor dominating</w:t>
                  </w:r>
                </w:p>
              </w:tc>
              <w:tc>
                <w:tcPr>
                  <w:tcW w:w="425" w:type="dxa"/>
                  <w:tcBorders>
                    <w:top w:val="nil"/>
                    <w:left w:val="nil"/>
                    <w:bottom w:val="nil"/>
                    <w:right w:val="nil"/>
                  </w:tcBorders>
                  <w:shd w:val="clear" w:color="auto" w:fill="auto"/>
                  <w:noWrap/>
                  <w:vAlign w:val="bottom"/>
                </w:tcPr>
                <w:p w:rsidR="00080D5A" w:rsidRPr="00B93A1F" w:rsidRDefault="00080D5A" w:rsidP="00DE41AC">
                  <w:pPr>
                    <w:rPr>
                      <w:color w:val="000000"/>
                      <w:highlight w:val="lightGray"/>
                    </w:rPr>
                  </w:pPr>
                </w:p>
              </w:tc>
              <w:tc>
                <w:tcPr>
                  <w:tcW w:w="1025" w:type="dxa"/>
                  <w:tcBorders>
                    <w:top w:val="nil"/>
                    <w:left w:val="nil"/>
                    <w:bottom w:val="nil"/>
                    <w:right w:val="nil"/>
                  </w:tcBorders>
                  <w:shd w:val="clear" w:color="auto" w:fill="auto"/>
                  <w:noWrap/>
                  <w:vAlign w:val="bottom"/>
                </w:tcPr>
                <w:p w:rsidR="00080D5A" w:rsidRPr="00B93A1F" w:rsidRDefault="00080D5A" w:rsidP="00DE41AC">
                  <w:pPr>
                    <w:rPr>
                      <w:color w:val="000000"/>
                      <w:highlight w:val="lightGray"/>
                    </w:rPr>
                  </w:pPr>
                </w:p>
              </w:tc>
            </w:tr>
          </w:tbl>
          <w:p w:rsidR="00080D5A" w:rsidRPr="00B93A1F" w:rsidRDefault="00080D5A" w:rsidP="00DE41AC">
            <w:pPr>
              <w:rPr>
                <w:sz w:val="22"/>
                <w:szCs w:val="22"/>
                <w:highlight w:val="lightGray"/>
              </w:rPr>
            </w:pPr>
          </w:p>
        </w:tc>
      </w:tr>
      <w:tr w:rsidR="00080D5A" w:rsidRPr="00B93A1F" w:rsidTr="00DE41AC">
        <w:trPr>
          <w:trHeight w:val="128"/>
        </w:trPr>
        <w:tc>
          <w:tcPr>
            <w:tcW w:w="14174" w:type="dxa"/>
            <w:gridSpan w:val="2"/>
            <w:tcBorders>
              <w:bottom w:val="single" w:sz="4" w:space="0" w:color="auto"/>
            </w:tcBorders>
          </w:tcPr>
          <w:p w:rsidR="00080D5A" w:rsidRPr="00B93A1F" w:rsidRDefault="00080D5A" w:rsidP="00DE41AC">
            <w:pPr>
              <w:jc w:val="center"/>
              <w:rPr>
                <w:b/>
                <w:bCs/>
                <w:i/>
                <w:iCs/>
                <w:color w:val="000000"/>
                <w:sz w:val="22"/>
                <w:szCs w:val="22"/>
                <w:highlight w:val="lightGray"/>
              </w:rPr>
            </w:pPr>
            <w:r w:rsidRPr="00B93A1F">
              <w:rPr>
                <w:sz w:val="22"/>
                <w:szCs w:val="22"/>
                <w:highlight w:val="lightGray"/>
              </w:rPr>
              <w:t>c) Mean costs, QALYs and ICERs</w:t>
            </w:r>
          </w:p>
        </w:tc>
      </w:tr>
    </w:tbl>
    <w:p w:rsidR="00DE41AC" w:rsidRPr="00B93A1F" w:rsidRDefault="00DE41AC" w:rsidP="00DE41AC">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3</w:t>
      </w:r>
      <w:r w:rsidRPr="00B93A1F">
        <w:rPr>
          <w:b/>
          <w:sz w:val="22"/>
          <w:szCs w:val="22"/>
          <w:highlight w:val="lightGray"/>
        </w:rPr>
        <w:t>:</w:t>
      </w:r>
      <w:r w:rsidRPr="00B93A1F">
        <w:rPr>
          <w:b/>
          <w:sz w:val="22"/>
          <w:szCs w:val="22"/>
          <w:highlight w:val="lightGray"/>
        </w:rPr>
        <w:tab/>
        <w:t>PSA scatterplots, CEAFs and mean ICERs in the W_65_0_F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DE41AC" w:rsidRPr="00B93A1F" w:rsidRDefault="00DE41AC" w:rsidP="00080D5A">
      <w:pPr>
        <w:rPr>
          <w:sz w:val="22"/>
          <w:szCs w:val="22"/>
          <w:highlight w:val="lightGray"/>
        </w:rPr>
        <w:sectPr w:rsidR="00DE41AC"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In this patient group and treatment option the mathematical model the majority of the estimates from the PSA (as shown</w:t>
      </w:r>
      <w:r w:rsidR="002A5796" w:rsidRPr="00B93A1F">
        <w:rPr>
          <w:sz w:val="22"/>
          <w:szCs w:val="22"/>
          <w:highlight w:val="lightGray"/>
        </w:rPr>
        <w:t xml:space="preserve"> in figure 14a) </w:t>
      </w:r>
      <w:r w:rsidRPr="00B93A1F">
        <w:rPr>
          <w:sz w:val="22"/>
          <w:szCs w:val="22"/>
          <w:highlight w:val="lightGray"/>
        </w:rPr>
        <w:t>are in the north east quadrant, indicating that the TTE strategy is both more costly and more effective than the no TTE strategy. There is approximately half a QALY difference in means between the two strategies (</w:t>
      </w:r>
      <w:r w:rsidR="002A5796" w:rsidRPr="00B93A1F">
        <w:rPr>
          <w:highlight w:val="lightGray"/>
        </w:rPr>
        <w:t>the table in part c of figure 14</w:t>
      </w:r>
      <w:r w:rsidRPr="00B93A1F">
        <w:rPr>
          <w:sz w:val="22"/>
          <w:szCs w:val="22"/>
          <w:highlight w:val="lightGray"/>
        </w:rPr>
        <w:t>) and approximately a £3,000 difference in mean costs. The mean ICER is estimated to be slightly over £6,000/QALY, and the CEAF indicates that, compared with the no TTE strategy (dashed line) the TTE strategy (solid line) appears optimal at both the £20,000/QALY and £30,000/QALY willingness to pay thresholds; at both thresholds the probability that the TTE strategy is more cost effective is estimated to be over 99%.</w:t>
      </w:r>
    </w:p>
    <w:p w:rsidR="00080D5A" w:rsidRPr="00B93A1F" w:rsidRDefault="00080D5A" w:rsidP="00080D5A">
      <w:pPr>
        <w:spacing w:line="360" w:lineRule="auto"/>
        <w:jc w:val="both"/>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49</w:t>
      </w:r>
      <w:r w:rsidRPr="00B93A1F">
        <w:rPr>
          <w:b/>
          <w:sz w:val="22"/>
          <w:szCs w:val="22"/>
          <w:highlight w:val="lightGray"/>
        </w:rPr>
        <w:t>:</w:t>
      </w:r>
      <w:r w:rsidRPr="00B93A1F">
        <w:rPr>
          <w:b/>
          <w:sz w:val="22"/>
          <w:szCs w:val="22"/>
          <w:highlight w:val="lightGray"/>
        </w:rPr>
        <w:tab/>
        <w:t>Summary of patient experience simulation comparing TTE and no TTE strategies in 50 year old males with initial CHADS</w:t>
      </w:r>
      <w:r w:rsidRPr="00B93A1F">
        <w:rPr>
          <w:b/>
          <w:sz w:val="22"/>
          <w:szCs w:val="22"/>
          <w:highlight w:val="lightGray"/>
          <w:vertAlign w:val="subscript"/>
        </w:rPr>
        <w:t>2</w:t>
      </w:r>
      <w:r w:rsidRPr="00B93A1F">
        <w:rPr>
          <w:b/>
          <w:sz w:val="22"/>
          <w:szCs w:val="22"/>
          <w:highlight w:val="lightGray"/>
        </w:rPr>
        <w:t xml:space="preserve"> score of one, treated with Warfari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441E34">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5.921</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2.6</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7</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74.7</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463</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9</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56</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6.250</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0.8</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3.5</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75.7</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18</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424</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25</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08</w:t>
            </w:r>
          </w:p>
        </w:tc>
      </w:tr>
      <w:tr w:rsidR="00080D5A" w:rsidRPr="00B93A1F" w:rsidTr="00441E34">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393"/>
        <w:tblW w:w="0" w:type="auto"/>
        <w:tblLook w:val="04A0" w:firstRow="1" w:lastRow="0" w:firstColumn="1" w:lastColumn="0" w:noHBand="0" w:noVBand="1"/>
      </w:tblPr>
      <w:tblGrid>
        <w:gridCol w:w="7087"/>
        <w:gridCol w:w="7087"/>
      </w:tblGrid>
      <w:tr w:rsidR="00080D5A" w:rsidRPr="00B93A1F" w:rsidTr="00DE41AC">
        <w:trPr>
          <w:trHeight w:val="5519"/>
        </w:trPr>
        <w:tc>
          <w:tcPr>
            <w:tcW w:w="7087" w:type="dxa"/>
          </w:tcPr>
          <w:p w:rsidR="00080D5A" w:rsidRPr="00B93A1F" w:rsidRDefault="00080D5A" w:rsidP="00DE41AC">
            <w:pPr>
              <w:rPr>
                <w:sz w:val="22"/>
                <w:szCs w:val="22"/>
                <w:highlight w:val="lightGray"/>
              </w:rPr>
            </w:pPr>
            <w:r w:rsidRPr="00B93A1F">
              <w:rPr>
                <w:noProof/>
                <w:sz w:val="22"/>
                <w:szCs w:val="22"/>
                <w:highlight w:val="lightGray"/>
              </w:rPr>
              <w:drawing>
                <wp:inline distT="0" distB="0" distL="0" distR="0">
                  <wp:extent cx="3780000" cy="3780000"/>
                  <wp:effectExtent l="0" t="0" r="0" b="0"/>
                  <wp:docPr id="60" name="Picture 60" descr="X:\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EchoAF\R\Figures\W_50_1_M__PSA.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DE41AC">
            <w:pPr>
              <w:rPr>
                <w:sz w:val="22"/>
                <w:szCs w:val="22"/>
                <w:highlight w:val="lightGray"/>
              </w:rPr>
            </w:pPr>
            <w:r w:rsidRPr="00B93A1F">
              <w:rPr>
                <w:noProof/>
                <w:sz w:val="22"/>
                <w:szCs w:val="22"/>
                <w:highlight w:val="lightGray"/>
              </w:rPr>
              <w:drawing>
                <wp:inline distT="0" distB="0" distL="0" distR="0">
                  <wp:extent cx="3780000" cy="3780000"/>
                  <wp:effectExtent l="0" t="0" r="0" b="0"/>
                  <wp:docPr id="12" name="Picture 12" descr="X:\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X:\EchoAF\R\Figures\W_50_1_M__CEAF.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DE41AC">
        <w:tc>
          <w:tcPr>
            <w:tcW w:w="7087" w:type="dxa"/>
          </w:tcPr>
          <w:p w:rsidR="00080D5A" w:rsidRPr="00B93A1F" w:rsidRDefault="00080D5A" w:rsidP="00DE41AC">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DE41AC">
            <w:pPr>
              <w:rPr>
                <w:sz w:val="22"/>
                <w:szCs w:val="22"/>
                <w:highlight w:val="lightGray"/>
              </w:rPr>
            </w:pPr>
            <w:r w:rsidRPr="00B93A1F">
              <w:rPr>
                <w:sz w:val="22"/>
                <w:szCs w:val="22"/>
                <w:highlight w:val="lightGray"/>
              </w:rPr>
              <w:t>b) Cost-effectiveness Acceptability Frontier</w:t>
            </w:r>
          </w:p>
        </w:tc>
      </w:tr>
      <w:tr w:rsidR="00080D5A" w:rsidRPr="00B93A1F" w:rsidTr="00DE41AC">
        <w:trPr>
          <w:trHeight w:val="142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W_50_1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DE41AC">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7,334</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12.00</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6,274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6,269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6,278 </w:t>
                  </w:r>
                </w:p>
              </w:tc>
              <w:tc>
                <w:tcPr>
                  <w:tcW w:w="1025"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DE41AC">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DE41AC">
                  <w:pPr>
                    <w:rPr>
                      <w:color w:val="000000"/>
                      <w:highlight w:val="lightGray"/>
                    </w:rPr>
                  </w:pPr>
                  <w:r w:rsidRPr="00B93A1F">
                    <w:rPr>
                      <w:color w:val="000000"/>
                      <w:sz w:val="22"/>
                      <w:szCs w:val="22"/>
                      <w:highlight w:val="lightGray"/>
                    </w:rPr>
                    <w:t xml:space="preserve"> £         10,343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DE41AC">
                  <w:pPr>
                    <w:jc w:val="right"/>
                    <w:rPr>
                      <w:color w:val="000000"/>
                      <w:highlight w:val="lightGray"/>
                    </w:rPr>
                  </w:pPr>
                  <w:r w:rsidRPr="00B93A1F">
                    <w:rPr>
                      <w:color w:val="000000"/>
                      <w:sz w:val="22"/>
                      <w:szCs w:val="22"/>
                      <w:highlight w:val="lightGray"/>
                    </w:rPr>
                    <w:t>12.48</w:t>
                  </w:r>
                </w:p>
              </w:tc>
              <w:tc>
                <w:tcPr>
                  <w:tcW w:w="320" w:type="dxa"/>
                  <w:tcBorders>
                    <w:top w:val="nil"/>
                    <w:left w:val="nil"/>
                    <w:bottom w:val="nil"/>
                    <w:right w:val="nil"/>
                  </w:tcBorders>
                  <w:shd w:val="clear" w:color="auto" w:fill="auto"/>
                  <w:noWrap/>
                  <w:vAlign w:val="bottom"/>
                  <w:hideMark/>
                </w:tcPr>
                <w:p w:rsidR="00080D5A" w:rsidRPr="00B93A1F" w:rsidRDefault="00080D5A" w:rsidP="00DE41AC">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Interpretation:</w:t>
                  </w:r>
                </w:p>
              </w:tc>
              <w:tc>
                <w:tcPr>
                  <w:tcW w:w="3670" w:type="dxa"/>
                  <w:gridSpan w:val="4"/>
                  <w:tcBorders>
                    <w:top w:val="nil"/>
                    <w:left w:val="nil"/>
                    <w:bottom w:val="nil"/>
                    <w:right w:val="nil"/>
                  </w:tcBorders>
                  <w:shd w:val="clear" w:color="auto" w:fill="auto"/>
                  <w:noWrap/>
                  <w:vAlign w:val="bottom"/>
                  <w:hideMark/>
                </w:tcPr>
                <w:p w:rsidR="00080D5A" w:rsidRPr="00B93A1F" w:rsidRDefault="00080D5A" w:rsidP="00DE41AC">
                  <w:pPr>
                    <w:rPr>
                      <w:i/>
                      <w:iCs/>
                      <w:color w:val="000000"/>
                      <w:highlight w:val="lightGray"/>
                    </w:rPr>
                  </w:pPr>
                  <w:r w:rsidRPr="00B93A1F">
                    <w:rPr>
                      <w:i/>
                      <w:iCs/>
                      <w:color w:val="000000"/>
                      <w:sz w:val="22"/>
                      <w:szCs w:val="22"/>
                      <w:highlight w:val="lightGray"/>
                    </w:rPr>
                    <w:t>Neither dominated nor dominating</w:t>
                  </w:r>
                </w:p>
              </w:tc>
              <w:tc>
                <w:tcPr>
                  <w:tcW w:w="425" w:type="dxa"/>
                  <w:tcBorders>
                    <w:top w:val="nil"/>
                    <w:left w:val="nil"/>
                    <w:bottom w:val="nil"/>
                    <w:right w:val="nil"/>
                  </w:tcBorders>
                  <w:shd w:val="clear" w:color="auto" w:fill="auto"/>
                  <w:noWrap/>
                  <w:vAlign w:val="bottom"/>
                </w:tcPr>
                <w:p w:rsidR="00080D5A" w:rsidRPr="00B93A1F" w:rsidRDefault="00080D5A" w:rsidP="00DE41AC">
                  <w:pPr>
                    <w:rPr>
                      <w:color w:val="000000"/>
                      <w:highlight w:val="lightGray"/>
                    </w:rPr>
                  </w:pPr>
                </w:p>
              </w:tc>
              <w:tc>
                <w:tcPr>
                  <w:tcW w:w="1025" w:type="dxa"/>
                  <w:tcBorders>
                    <w:top w:val="nil"/>
                    <w:left w:val="nil"/>
                    <w:bottom w:val="nil"/>
                    <w:right w:val="nil"/>
                  </w:tcBorders>
                  <w:shd w:val="clear" w:color="auto" w:fill="auto"/>
                  <w:noWrap/>
                  <w:vAlign w:val="bottom"/>
                </w:tcPr>
                <w:p w:rsidR="00080D5A" w:rsidRPr="00B93A1F" w:rsidRDefault="00080D5A" w:rsidP="00DE41AC">
                  <w:pPr>
                    <w:rPr>
                      <w:color w:val="000000"/>
                      <w:highlight w:val="lightGray"/>
                    </w:rPr>
                  </w:pPr>
                </w:p>
              </w:tc>
            </w:tr>
          </w:tbl>
          <w:p w:rsidR="00080D5A" w:rsidRPr="00B93A1F" w:rsidRDefault="00080D5A" w:rsidP="00DE41AC">
            <w:pPr>
              <w:rPr>
                <w:sz w:val="22"/>
                <w:szCs w:val="22"/>
                <w:highlight w:val="lightGray"/>
              </w:rPr>
            </w:pPr>
          </w:p>
        </w:tc>
      </w:tr>
      <w:tr w:rsidR="00080D5A" w:rsidRPr="00B93A1F" w:rsidTr="00DE41AC">
        <w:trPr>
          <w:trHeight w:val="113"/>
        </w:trPr>
        <w:tc>
          <w:tcPr>
            <w:tcW w:w="14174" w:type="dxa"/>
            <w:gridSpan w:val="2"/>
          </w:tcPr>
          <w:p w:rsidR="00080D5A" w:rsidRPr="00B93A1F" w:rsidRDefault="00080D5A" w:rsidP="00DE41AC">
            <w:pPr>
              <w:jc w:val="center"/>
              <w:rPr>
                <w:b/>
                <w:bCs/>
                <w:i/>
                <w:iCs/>
                <w:color w:val="000000"/>
                <w:sz w:val="22"/>
                <w:szCs w:val="22"/>
                <w:highlight w:val="lightGray"/>
              </w:rPr>
            </w:pPr>
            <w:r w:rsidRPr="00B93A1F">
              <w:rPr>
                <w:sz w:val="22"/>
                <w:szCs w:val="22"/>
                <w:highlight w:val="lightGray"/>
              </w:rPr>
              <w:t>c) Mean costs, QALYs and ICERs</w:t>
            </w:r>
          </w:p>
        </w:tc>
      </w:tr>
    </w:tbl>
    <w:p w:rsidR="00080D5A" w:rsidRPr="00B93A1F" w:rsidRDefault="00DE41AC" w:rsidP="00DE41AC">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4</w:t>
      </w:r>
      <w:r w:rsidRPr="00B93A1F">
        <w:rPr>
          <w:b/>
          <w:sz w:val="22"/>
          <w:szCs w:val="22"/>
          <w:highlight w:val="lightGray"/>
        </w:rPr>
        <w:t>:</w:t>
      </w:r>
      <w:r w:rsidRPr="00B93A1F">
        <w:rPr>
          <w:b/>
          <w:sz w:val="22"/>
          <w:szCs w:val="22"/>
          <w:highlight w:val="lightGray"/>
        </w:rPr>
        <w:tab/>
        <w:t>PSA scatterplots, CEAFs and mean ICERs in the W_50_1_M compariso</w:t>
      </w:r>
      <w:r w:rsidR="00AD5D4E" w:rsidRPr="00B93A1F">
        <w:rPr>
          <w:b/>
          <w:sz w:val="22"/>
          <w:szCs w:val="22"/>
          <w:highlight w:val="lightGray"/>
        </w:rPr>
        <w:t>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DE41AC" w:rsidRPr="00B93A1F" w:rsidRDefault="00DE41AC" w:rsidP="00080D5A">
      <w:pPr>
        <w:rPr>
          <w:sz w:val="22"/>
          <w:szCs w:val="22"/>
          <w:highlight w:val="lightGray"/>
        </w:rPr>
        <w:sectPr w:rsidR="00DE41AC" w:rsidRPr="00B93A1F" w:rsidSect="00DE41AC">
          <w:pgSz w:w="16838" w:h="11906" w:orient="landscape"/>
          <w:pgMar w:top="1440" w:right="1440" w:bottom="1276"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In this patient group and treatment option the mathematical model the majority of the estimates from the PSA (as shown in </w:t>
      </w:r>
      <w:r w:rsidR="002A5796" w:rsidRPr="00B93A1F">
        <w:rPr>
          <w:sz w:val="22"/>
          <w:szCs w:val="22"/>
          <w:highlight w:val="lightGray"/>
        </w:rPr>
        <w:t xml:space="preserve">figure 15a) </w:t>
      </w:r>
      <w:r w:rsidRPr="00B93A1F">
        <w:rPr>
          <w:sz w:val="22"/>
          <w:szCs w:val="22"/>
          <w:highlight w:val="lightGray"/>
        </w:rPr>
        <w:t>are in the north east quadrant, indicating that the TTE strategy is both more costly and more effective than the no TTE strategy. There is approximately half a QALY difference in means between the two strategies (</w:t>
      </w:r>
      <w:r w:rsidR="002A5796" w:rsidRPr="00B93A1F">
        <w:rPr>
          <w:highlight w:val="lightGray"/>
        </w:rPr>
        <w:t>the table in part c of figure 15</w:t>
      </w:r>
      <w:r w:rsidRPr="00B93A1F">
        <w:rPr>
          <w:sz w:val="22"/>
          <w:szCs w:val="22"/>
          <w:highlight w:val="lightGray"/>
        </w:rPr>
        <w:t>) and approximately a £3,000 difference in mean costs. The mean ICER is estimated to be slightly over £7,000/QALY, and the CEAF indicates that, compared with the no TTE strategy (dashed line) the TTE strategy (solid line) appears optimal at both the £20,000/QALY and £30,000/QALY willingness to pay thresholds; at both thresholds the probability that the TTE strategy is more cost effective is estimated to be over 99%.</w:t>
      </w:r>
    </w:p>
    <w:p w:rsidR="00080D5A" w:rsidRPr="00B93A1F" w:rsidRDefault="00080D5A" w:rsidP="00080D5A">
      <w:pPr>
        <w:spacing w:line="360" w:lineRule="auto"/>
        <w:jc w:val="both"/>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0</w:t>
      </w:r>
      <w:r w:rsidRPr="00B93A1F">
        <w:rPr>
          <w:b/>
          <w:sz w:val="22"/>
          <w:szCs w:val="22"/>
          <w:highlight w:val="lightGray"/>
        </w:rPr>
        <w:t>:</w:t>
      </w:r>
      <w:r w:rsidRPr="00B93A1F">
        <w:rPr>
          <w:b/>
          <w:sz w:val="22"/>
          <w:szCs w:val="22"/>
          <w:highlight w:val="lightGray"/>
        </w:rPr>
        <w:tab/>
        <w:t>Summary of patient experience simulation comparing TTE and no TTE strategies in 50 year old females with initial CHADS</w:t>
      </w:r>
      <w:r w:rsidRPr="00B93A1F">
        <w:rPr>
          <w:b/>
          <w:sz w:val="22"/>
          <w:szCs w:val="22"/>
          <w:highlight w:val="lightGray"/>
          <w:vertAlign w:val="subscript"/>
        </w:rPr>
        <w:t>2</w:t>
      </w:r>
      <w:r w:rsidRPr="00B93A1F">
        <w:rPr>
          <w:b/>
          <w:sz w:val="22"/>
          <w:szCs w:val="22"/>
          <w:highlight w:val="lightGray"/>
        </w:rPr>
        <w:t xml:space="preserve"> score of one, treated with Warfari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441E34">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8.294</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4.6</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3.1</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7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59</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496</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21</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81</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8.660</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2.8</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3.8</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73.4</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43</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459</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27</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34</w:t>
            </w:r>
          </w:p>
        </w:tc>
      </w:tr>
      <w:tr w:rsidR="00080D5A" w:rsidRPr="00B93A1F" w:rsidTr="00441E34">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430"/>
        <w:tblW w:w="0" w:type="auto"/>
        <w:tblLook w:val="04A0" w:firstRow="1" w:lastRow="0" w:firstColumn="1" w:lastColumn="0" w:noHBand="0" w:noVBand="1"/>
      </w:tblPr>
      <w:tblGrid>
        <w:gridCol w:w="7087"/>
        <w:gridCol w:w="7087"/>
      </w:tblGrid>
      <w:tr w:rsidR="00080D5A" w:rsidRPr="00B93A1F" w:rsidTr="00746709">
        <w:trPr>
          <w:trHeight w:val="5519"/>
        </w:trPr>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62" name="Picture 62"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64" name="Picture 6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746709">
        <w:tc>
          <w:tcPr>
            <w:tcW w:w="7087" w:type="dxa"/>
          </w:tcPr>
          <w:p w:rsidR="00080D5A" w:rsidRPr="00B93A1F" w:rsidRDefault="00080D5A" w:rsidP="00746709">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746709">
            <w:pPr>
              <w:rPr>
                <w:sz w:val="22"/>
                <w:szCs w:val="22"/>
                <w:highlight w:val="lightGray"/>
              </w:rPr>
            </w:pPr>
            <w:r w:rsidRPr="00B93A1F">
              <w:rPr>
                <w:sz w:val="22"/>
                <w:szCs w:val="22"/>
                <w:highlight w:val="lightGray"/>
              </w:rPr>
              <w:t>b) Cost-effectiveness Acceptability Frontier</w:t>
            </w:r>
          </w:p>
        </w:tc>
      </w:tr>
      <w:tr w:rsidR="00080D5A" w:rsidRPr="00B93A1F" w:rsidTr="00746709">
        <w:trPr>
          <w:trHeight w:val="133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W_50_1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8,308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12.54</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7,197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7,192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7,202 </w:t>
                  </w: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11,919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13.04</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Interpretation:</w:t>
                  </w:r>
                </w:p>
              </w:tc>
              <w:tc>
                <w:tcPr>
                  <w:tcW w:w="3812" w:type="dxa"/>
                  <w:gridSpan w:val="4"/>
                  <w:tcBorders>
                    <w:top w:val="nil"/>
                    <w:left w:val="nil"/>
                    <w:bottom w:val="nil"/>
                    <w:right w:val="nil"/>
                  </w:tcBorders>
                  <w:shd w:val="clear" w:color="auto" w:fill="auto"/>
                  <w:noWrap/>
                  <w:vAlign w:val="bottom"/>
                  <w:hideMark/>
                </w:tcPr>
                <w:p w:rsidR="00080D5A" w:rsidRPr="00B93A1F" w:rsidRDefault="00080D5A" w:rsidP="00746709">
                  <w:pPr>
                    <w:rPr>
                      <w:i/>
                      <w:color w:val="000000"/>
                      <w:highlight w:val="lightGray"/>
                    </w:rPr>
                  </w:pPr>
                  <w:r w:rsidRPr="00B93A1F">
                    <w:rPr>
                      <w:i/>
                      <w:color w:val="000000"/>
                      <w:sz w:val="22"/>
                      <w:szCs w:val="22"/>
                      <w:highlight w:val="lightGray"/>
                    </w:rPr>
                    <w:t>Neither dominated nor dominating</w:t>
                  </w:r>
                </w:p>
              </w:tc>
              <w:tc>
                <w:tcPr>
                  <w:tcW w:w="283"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bl>
          <w:p w:rsidR="00080D5A" w:rsidRPr="00B93A1F" w:rsidRDefault="00080D5A" w:rsidP="00746709">
            <w:pPr>
              <w:rPr>
                <w:sz w:val="22"/>
                <w:szCs w:val="22"/>
                <w:highlight w:val="lightGray"/>
              </w:rPr>
            </w:pPr>
          </w:p>
        </w:tc>
      </w:tr>
      <w:tr w:rsidR="00080D5A" w:rsidRPr="00B93A1F" w:rsidTr="00746709">
        <w:trPr>
          <w:trHeight w:val="203"/>
        </w:trPr>
        <w:tc>
          <w:tcPr>
            <w:tcW w:w="14174" w:type="dxa"/>
            <w:gridSpan w:val="2"/>
          </w:tcPr>
          <w:p w:rsidR="00080D5A" w:rsidRPr="00B93A1F" w:rsidRDefault="00080D5A" w:rsidP="00746709">
            <w:pPr>
              <w:jc w:val="center"/>
              <w:rPr>
                <w:b/>
                <w:bCs/>
                <w:i/>
                <w:iCs/>
                <w:color w:val="000000"/>
                <w:sz w:val="22"/>
                <w:szCs w:val="22"/>
                <w:highlight w:val="lightGray"/>
              </w:rPr>
            </w:pPr>
            <w:r w:rsidRPr="00B93A1F">
              <w:rPr>
                <w:sz w:val="22"/>
                <w:szCs w:val="22"/>
                <w:highlight w:val="lightGray"/>
              </w:rPr>
              <w:t>c) Mean costs, QALYs and ICERs</w:t>
            </w:r>
          </w:p>
        </w:tc>
      </w:tr>
    </w:tbl>
    <w:p w:rsidR="00746709" w:rsidRPr="00B93A1F" w:rsidRDefault="00746709" w:rsidP="00746709">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5</w:t>
      </w:r>
      <w:r w:rsidRPr="00B93A1F">
        <w:rPr>
          <w:b/>
          <w:sz w:val="22"/>
          <w:szCs w:val="22"/>
          <w:highlight w:val="lightGray"/>
        </w:rPr>
        <w:t>:</w:t>
      </w:r>
      <w:r w:rsidRPr="00B93A1F">
        <w:rPr>
          <w:b/>
          <w:sz w:val="22"/>
          <w:szCs w:val="22"/>
          <w:highlight w:val="lightGray"/>
        </w:rPr>
        <w:tab/>
        <w:t>PSA scatterplots, CEAFs and mean ICERs in the W_50_1_F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746709" w:rsidRPr="00B93A1F" w:rsidRDefault="00746709" w:rsidP="00080D5A">
      <w:pPr>
        <w:rPr>
          <w:sz w:val="22"/>
          <w:szCs w:val="22"/>
          <w:highlight w:val="lightGray"/>
        </w:rPr>
        <w:sectPr w:rsidR="00746709"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In this patient group and treatment option the mathematical model the majority of the estimates from the PSA (as shown in </w:t>
      </w:r>
      <w:r w:rsidR="002A5796" w:rsidRPr="00B93A1F">
        <w:rPr>
          <w:sz w:val="22"/>
          <w:szCs w:val="22"/>
          <w:highlight w:val="lightGray"/>
        </w:rPr>
        <w:t>figure 16a</w:t>
      </w:r>
      <w:r w:rsidRPr="00B93A1F">
        <w:rPr>
          <w:sz w:val="22"/>
          <w:szCs w:val="22"/>
          <w:highlight w:val="lightGray"/>
        </w:rPr>
        <w:t>) are in the north east quadrant, indicating that the TTE strategy is both more costly and more effective than the no TTE strategy. There is approximately a fifth of a QALY difference in means between the two strategies (</w:t>
      </w:r>
      <w:r w:rsidR="002A5796" w:rsidRPr="00B93A1F">
        <w:rPr>
          <w:highlight w:val="lightGray"/>
        </w:rPr>
        <w:t>the table in part c of figure 16</w:t>
      </w:r>
      <w:r w:rsidRPr="00B93A1F">
        <w:rPr>
          <w:sz w:val="22"/>
          <w:szCs w:val="22"/>
          <w:highlight w:val="lightGray"/>
        </w:rPr>
        <w:t>) and approximately a £2,500 difference in mean costs. The mean ICER is estimated to be around £11,000/QALY, and the CEAF indicates that, compared with the no TTE strategy (dashed line) the TTE strategy (solid line) appears optimal at both the £20,000/QALY (93% probability most cost effective) and £30,000/QALY (98.5% probability most cost effective) willingness to pay thresholds.</w:t>
      </w:r>
    </w:p>
    <w:p w:rsidR="00080D5A" w:rsidRPr="00B93A1F" w:rsidRDefault="00080D5A" w:rsidP="00080D5A">
      <w:pPr>
        <w:spacing w:line="360" w:lineRule="auto"/>
        <w:jc w:val="both"/>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1</w:t>
      </w:r>
      <w:r w:rsidRPr="00B93A1F">
        <w:rPr>
          <w:b/>
          <w:sz w:val="22"/>
          <w:szCs w:val="22"/>
          <w:highlight w:val="lightGray"/>
        </w:rPr>
        <w:t>:</w:t>
      </w:r>
      <w:r w:rsidRPr="00B93A1F">
        <w:rPr>
          <w:b/>
          <w:sz w:val="22"/>
          <w:szCs w:val="22"/>
          <w:highlight w:val="lightGray"/>
        </w:rPr>
        <w:tab/>
        <w:t>Summary of patient experience simulation comparing TTE and no TTE strategies in 65 year old males with initial CHADS</w:t>
      </w:r>
      <w:r w:rsidRPr="00B93A1F">
        <w:rPr>
          <w:b/>
          <w:sz w:val="22"/>
          <w:szCs w:val="22"/>
          <w:highlight w:val="lightGray"/>
          <w:vertAlign w:val="subscript"/>
        </w:rPr>
        <w:t>2</w:t>
      </w:r>
      <w:r w:rsidRPr="00B93A1F">
        <w:rPr>
          <w:b/>
          <w:sz w:val="22"/>
          <w:szCs w:val="22"/>
          <w:highlight w:val="lightGray"/>
        </w:rPr>
        <w:t xml:space="preserve"> score of one, treated with Warfari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441E34">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6.176</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5</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4.4</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303</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84</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6.361</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2.5</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5.4</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21</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65</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6</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25</w:t>
            </w:r>
          </w:p>
        </w:tc>
      </w:tr>
      <w:tr w:rsidR="00080D5A" w:rsidRPr="00B93A1F" w:rsidTr="00441E34">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tblpY="411"/>
        <w:tblW w:w="0" w:type="auto"/>
        <w:tblLook w:val="04A0" w:firstRow="1" w:lastRow="0" w:firstColumn="1" w:lastColumn="0" w:noHBand="0" w:noVBand="1"/>
      </w:tblPr>
      <w:tblGrid>
        <w:gridCol w:w="7087"/>
        <w:gridCol w:w="7087"/>
      </w:tblGrid>
      <w:tr w:rsidR="00080D5A" w:rsidRPr="00B93A1F" w:rsidTr="00746709">
        <w:trPr>
          <w:trHeight w:val="5519"/>
        </w:trPr>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71" name="Picture 71" descr="X:\EchoAF\R\Figures\W_65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EchoAF\R\Figures\W_65_1_M__PSA.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0" name="Picture 90" descr="X:\EchoAF\R\Figures\W_65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X:\EchoAF\R\Figures\W_65_1_M__CEAF.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746709">
        <w:tc>
          <w:tcPr>
            <w:tcW w:w="7087" w:type="dxa"/>
          </w:tcPr>
          <w:p w:rsidR="00080D5A" w:rsidRPr="00B93A1F" w:rsidRDefault="00080D5A" w:rsidP="00746709">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746709">
            <w:pPr>
              <w:rPr>
                <w:sz w:val="22"/>
                <w:szCs w:val="22"/>
                <w:highlight w:val="lightGray"/>
              </w:rPr>
            </w:pPr>
            <w:r w:rsidRPr="00B93A1F">
              <w:rPr>
                <w:sz w:val="22"/>
                <w:szCs w:val="22"/>
                <w:highlight w:val="lightGray"/>
              </w:rPr>
              <w:t>b) Cost-effectiveness Acceptability Frontier</w:t>
            </w:r>
          </w:p>
        </w:tc>
      </w:tr>
      <w:tr w:rsidR="00080D5A" w:rsidRPr="00B93A1F" w:rsidTr="00746709">
        <w:trPr>
          <w:trHeight w:val="135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W_65_1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3,242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8.41</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0,626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0,612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0,633 </w:t>
                  </w: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5,737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8.64</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Interpretation:</w:t>
                  </w:r>
                </w:p>
              </w:tc>
              <w:tc>
                <w:tcPr>
                  <w:tcW w:w="3812" w:type="dxa"/>
                  <w:gridSpan w:val="4"/>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Neither dominated nor dominating</w:t>
                  </w:r>
                </w:p>
              </w:tc>
              <w:tc>
                <w:tcPr>
                  <w:tcW w:w="283"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bl>
          <w:p w:rsidR="00080D5A" w:rsidRPr="00B93A1F" w:rsidRDefault="00080D5A" w:rsidP="00746709">
            <w:pPr>
              <w:rPr>
                <w:sz w:val="22"/>
                <w:szCs w:val="22"/>
                <w:highlight w:val="lightGray"/>
              </w:rPr>
            </w:pPr>
          </w:p>
        </w:tc>
      </w:tr>
      <w:tr w:rsidR="00080D5A" w:rsidRPr="00B93A1F" w:rsidTr="00746709">
        <w:trPr>
          <w:trHeight w:val="188"/>
        </w:trPr>
        <w:tc>
          <w:tcPr>
            <w:tcW w:w="14174" w:type="dxa"/>
            <w:gridSpan w:val="2"/>
          </w:tcPr>
          <w:p w:rsidR="00080D5A" w:rsidRPr="00B93A1F" w:rsidRDefault="00080D5A" w:rsidP="00746709">
            <w:pPr>
              <w:jc w:val="center"/>
              <w:rPr>
                <w:b/>
                <w:bCs/>
                <w:i/>
                <w:iCs/>
                <w:color w:val="000000"/>
                <w:sz w:val="22"/>
                <w:szCs w:val="22"/>
                <w:highlight w:val="lightGray"/>
              </w:rPr>
            </w:pPr>
            <w:r w:rsidRPr="00B93A1F">
              <w:rPr>
                <w:sz w:val="22"/>
                <w:szCs w:val="22"/>
                <w:highlight w:val="lightGray"/>
              </w:rPr>
              <w:t>c) Mean costs, QALYs and ICERs</w:t>
            </w:r>
          </w:p>
        </w:tc>
      </w:tr>
    </w:tbl>
    <w:p w:rsidR="00746709" w:rsidRPr="00B93A1F" w:rsidRDefault="00746709" w:rsidP="00746709">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6</w:t>
      </w:r>
      <w:r w:rsidRPr="00B93A1F">
        <w:rPr>
          <w:b/>
          <w:sz w:val="22"/>
          <w:szCs w:val="22"/>
          <w:highlight w:val="lightGray"/>
        </w:rPr>
        <w:t>:</w:t>
      </w:r>
      <w:r w:rsidRPr="00B93A1F">
        <w:rPr>
          <w:b/>
          <w:sz w:val="22"/>
          <w:szCs w:val="22"/>
          <w:highlight w:val="lightGray"/>
        </w:rPr>
        <w:tab/>
        <w:t>PSA scatterplots, CEAFs and mean ICERs in the W_65_1_M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746709" w:rsidRPr="00B93A1F" w:rsidRDefault="00746709" w:rsidP="00080D5A">
      <w:pPr>
        <w:rPr>
          <w:sz w:val="22"/>
          <w:szCs w:val="22"/>
          <w:highlight w:val="lightGray"/>
        </w:rPr>
        <w:sectPr w:rsidR="00746709"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 xml:space="preserve">In this patient group and treatment option the mathematical model the majority of the estimates from the PSA (as shown in </w:t>
      </w:r>
      <w:r w:rsidR="002A5796" w:rsidRPr="00B93A1F">
        <w:rPr>
          <w:sz w:val="22"/>
          <w:szCs w:val="22"/>
          <w:highlight w:val="lightGray"/>
        </w:rPr>
        <w:t>figure 17a</w:t>
      </w:r>
      <w:r w:rsidRPr="00B93A1F">
        <w:rPr>
          <w:sz w:val="22"/>
          <w:szCs w:val="22"/>
          <w:highlight w:val="lightGray"/>
        </w:rPr>
        <w:t>) are in the north east quadrant, indicating that the TTE strategy is both more costly and more effective than the no TTE strategy. There is approximately a fifth ofa QALY difference in means between the two strategies (</w:t>
      </w:r>
      <w:r w:rsidR="002A5796" w:rsidRPr="00B93A1F">
        <w:rPr>
          <w:highlight w:val="lightGray"/>
        </w:rPr>
        <w:t>the table in part c of figure 17</w:t>
      </w:r>
      <w:r w:rsidRPr="00B93A1F">
        <w:rPr>
          <w:sz w:val="22"/>
          <w:szCs w:val="22"/>
          <w:highlight w:val="lightGray"/>
        </w:rPr>
        <w:t>) and approximately a £4,000 difference in mean costs. The mean ICER is estimated to be slightly under £15,000/QALY, and the CEAF indicates that, compared with the no TTE strategy (dashed line) the TTE strategy (solid line) appears optimal at both the £20,000/QALY (73% probability most cost effective) and £30,000/QALY (92% probability most cost effective) willingness to pay thresholds.</w:t>
      </w:r>
    </w:p>
    <w:p w:rsidR="00080D5A" w:rsidRPr="00B93A1F" w:rsidRDefault="00080D5A" w:rsidP="00080D5A">
      <w:pPr>
        <w:spacing w:line="360" w:lineRule="auto"/>
        <w:jc w:val="both"/>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2</w:t>
      </w:r>
      <w:r w:rsidRPr="00B93A1F">
        <w:rPr>
          <w:b/>
          <w:sz w:val="22"/>
          <w:szCs w:val="22"/>
          <w:highlight w:val="lightGray"/>
        </w:rPr>
        <w:t>:</w:t>
      </w:r>
      <w:r w:rsidRPr="00B93A1F">
        <w:rPr>
          <w:b/>
          <w:sz w:val="22"/>
          <w:szCs w:val="22"/>
          <w:highlight w:val="lightGray"/>
        </w:rPr>
        <w:tab/>
        <w:t>Summary of patient experience simulation comparing TTE and no TTE strategies in 65 year old females with initial CHADS</w:t>
      </w:r>
      <w:r w:rsidRPr="00B93A1F">
        <w:rPr>
          <w:b/>
          <w:sz w:val="22"/>
          <w:szCs w:val="22"/>
          <w:highlight w:val="lightGray"/>
          <w:vertAlign w:val="subscript"/>
        </w:rPr>
        <w:t>2</w:t>
      </w:r>
      <w:r w:rsidRPr="00B93A1F">
        <w:rPr>
          <w:b/>
          <w:sz w:val="22"/>
          <w:szCs w:val="22"/>
          <w:highlight w:val="lightGray"/>
        </w:rPr>
        <w:t xml:space="preserve"> score of one, treated with Warfari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441E34">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8.340</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5.8</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55</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337</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3</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04</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8.544</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5</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3.3</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41</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300</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8</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49</w:t>
            </w:r>
          </w:p>
        </w:tc>
      </w:tr>
      <w:tr w:rsidR="00080D5A" w:rsidRPr="00B93A1F" w:rsidTr="00441E34">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pPr>
      <w:r w:rsidRPr="00B93A1F">
        <w:rPr>
          <w:sz w:val="22"/>
          <w:szCs w:val="22"/>
          <w:highlight w:val="lightGray"/>
        </w:rPr>
        <w:t>…</w:t>
      </w: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374"/>
        <w:tblW w:w="0" w:type="auto"/>
        <w:tblLook w:val="04A0" w:firstRow="1" w:lastRow="0" w:firstColumn="1" w:lastColumn="0" w:noHBand="0" w:noVBand="1"/>
      </w:tblPr>
      <w:tblGrid>
        <w:gridCol w:w="7087"/>
        <w:gridCol w:w="7087"/>
      </w:tblGrid>
      <w:tr w:rsidR="00080D5A" w:rsidRPr="00B93A1F" w:rsidTr="00746709">
        <w:trPr>
          <w:trHeight w:val="5519"/>
        </w:trPr>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19" name="Picture 19" descr="X:\EchoAF\R\Figures\W_65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EchoAF\R\Figures\W_65_1_F__PSA.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20" name="Picture 20" descr="X:\EchoAF\R\Figures\W_65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EchoAF\R\Figures\W_65_1_F__CEAF.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746709">
        <w:tc>
          <w:tcPr>
            <w:tcW w:w="7087" w:type="dxa"/>
          </w:tcPr>
          <w:p w:rsidR="00080D5A" w:rsidRPr="00B93A1F" w:rsidRDefault="00080D5A" w:rsidP="00746709">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746709">
            <w:pPr>
              <w:rPr>
                <w:sz w:val="22"/>
                <w:szCs w:val="22"/>
                <w:highlight w:val="lightGray"/>
              </w:rPr>
            </w:pPr>
            <w:r w:rsidRPr="00B93A1F">
              <w:rPr>
                <w:sz w:val="22"/>
                <w:szCs w:val="22"/>
                <w:highlight w:val="lightGray"/>
              </w:rPr>
              <w:t>b) Cost-effectiveness Acceptability Frontier</w:t>
            </w:r>
          </w:p>
        </w:tc>
      </w:tr>
      <w:tr w:rsidR="00080D5A" w:rsidRPr="00B93A1F" w:rsidTr="00746709">
        <w:trPr>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W_65_1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3,929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9.15</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4,953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4,941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4,964 </w:t>
                  </w: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7,248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9.38</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Interpretation:</w:t>
                  </w:r>
                </w:p>
              </w:tc>
              <w:tc>
                <w:tcPr>
                  <w:tcW w:w="3812" w:type="dxa"/>
                  <w:gridSpan w:val="4"/>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Neither dominated nor dominating</w:t>
                  </w:r>
                </w:p>
              </w:tc>
              <w:tc>
                <w:tcPr>
                  <w:tcW w:w="283"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bl>
          <w:p w:rsidR="00080D5A" w:rsidRPr="00B93A1F" w:rsidRDefault="00080D5A" w:rsidP="00746709">
            <w:pPr>
              <w:rPr>
                <w:sz w:val="22"/>
                <w:szCs w:val="22"/>
                <w:highlight w:val="lightGray"/>
              </w:rPr>
            </w:pPr>
          </w:p>
        </w:tc>
      </w:tr>
      <w:tr w:rsidR="00080D5A" w:rsidRPr="00B93A1F" w:rsidTr="00746709">
        <w:trPr>
          <w:trHeight w:val="158"/>
        </w:trPr>
        <w:tc>
          <w:tcPr>
            <w:tcW w:w="14174" w:type="dxa"/>
            <w:gridSpan w:val="2"/>
          </w:tcPr>
          <w:p w:rsidR="00080D5A" w:rsidRPr="00B93A1F" w:rsidRDefault="00080D5A" w:rsidP="00746709">
            <w:pPr>
              <w:jc w:val="center"/>
              <w:rPr>
                <w:b/>
                <w:bCs/>
                <w:i/>
                <w:iCs/>
                <w:color w:val="000000"/>
                <w:sz w:val="22"/>
                <w:szCs w:val="22"/>
                <w:highlight w:val="lightGray"/>
              </w:rPr>
            </w:pPr>
            <w:r w:rsidRPr="00B93A1F">
              <w:rPr>
                <w:sz w:val="22"/>
                <w:szCs w:val="22"/>
                <w:highlight w:val="lightGray"/>
              </w:rPr>
              <w:t>c) Mean costs, QALYs and ICERs</w:t>
            </w:r>
          </w:p>
        </w:tc>
      </w:tr>
    </w:tbl>
    <w:p w:rsidR="00746709" w:rsidRPr="00B93A1F" w:rsidRDefault="00746709" w:rsidP="00746709">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7</w:t>
      </w:r>
      <w:r w:rsidRPr="00B93A1F">
        <w:rPr>
          <w:b/>
          <w:sz w:val="22"/>
          <w:szCs w:val="22"/>
          <w:highlight w:val="lightGray"/>
        </w:rPr>
        <w:t>:</w:t>
      </w:r>
      <w:r w:rsidRPr="00B93A1F">
        <w:rPr>
          <w:b/>
          <w:sz w:val="22"/>
          <w:szCs w:val="22"/>
          <w:highlight w:val="lightGray"/>
        </w:rPr>
        <w:tab/>
        <w:t>PSA scatterplots, CEAFs and mean ICERs in the W_65_1_F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746709" w:rsidRPr="00B93A1F" w:rsidRDefault="00746709" w:rsidP="00080D5A">
      <w:pPr>
        <w:rPr>
          <w:sz w:val="22"/>
          <w:szCs w:val="22"/>
          <w:highlight w:val="lightGray"/>
        </w:rPr>
        <w:sectPr w:rsidR="00746709"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In this patient group and treatment option the mathematical model slightly more of the estimates from the PSA are in the north west than north east quadrant, implying that the TTE strategy is likely to be ruled out by simple dominance compared with the no TTE strategy. This is confirmed by the mean values, which indicate that the TTE strategy is around £2,000 more expensive and slightly less effective than the no TTE strategy. The CEAF indicates that the TTE strategy (solid line) does not appear the optimal strategy at all willingness to pay thresholds from £0/QALY to £50,000/QALY compared with the no TTE strategy (dashed line).</w:t>
      </w:r>
    </w:p>
    <w:p w:rsidR="00080D5A" w:rsidRPr="00B93A1F" w:rsidRDefault="00080D5A" w:rsidP="00080D5A">
      <w:pPr>
        <w:spacing w:line="360" w:lineRule="auto"/>
        <w:jc w:val="both"/>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3</w:t>
      </w:r>
      <w:r w:rsidRPr="00B93A1F">
        <w:rPr>
          <w:b/>
          <w:sz w:val="22"/>
          <w:szCs w:val="22"/>
          <w:highlight w:val="lightGray"/>
        </w:rPr>
        <w:t>:</w:t>
      </w:r>
      <w:r w:rsidRPr="00B93A1F">
        <w:rPr>
          <w:b/>
          <w:sz w:val="22"/>
          <w:szCs w:val="22"/>
          <w:highlight w:val="lightGray"/>
        </w:rPr>
        <w:tab/>
        <w:t>Summary of patient experience simulation comparing TTE and no TTE strategies in 50 year old males with initial CHADS</w:t>
      </w:r>
      <w:r w:rsidRPr="00B93A1F">
        <w:rPr>
          <w:b/>
          <w:sz w:val="22"/>
          <w:szCs w:val="22"/>
          <w:highlight w:val="lightGray"/>
          <w:vertAlign w:val="subscript"/>
        </w:rPr>
        <w:t>2</w:t>
      </w:r>
      <w:r w:rsidRPr="00B93A1F">
        <w:rPr>
          <w:b/>
          <w:sz w:val="22"/>
          <w:szCs w:val="22"/>
          <w:highlight w:val="lightGray"/>
        </w:rPr>
        <w:t xml:space="preserve"> score of zero, treated with Rivaroxiba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441E34">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75</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13</w:t>
            </w:r>
          </w:p>
        </w:tc>
      </w:tr>
      <w:tr w:rsidR="00080D5A" w:rsidRPr="00B93A1F" w:rsidTr="00441E34">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393"/>
        <w:tblW w:w="0" w:type="auto"/>
        <w:tblLook w:val="04A0" w:firstRow="1" w:lastRow="0" w:firstColumn="1" w:lastColumn="0" w:noHBand="0" w:noVBand="1"/>
      </w:tblPr>
      <w:tblGrid>
        <w:gridCol w:w="7087"/>
        <w:gridCol w:w="7087"/>
      </w:tblGrid>
      <w:tr w:rsidR="00080D5A" w:rsidRPr="00B93A1F" w:rsidTr="00746709">
        <w:trPr>
          <w:trHeight w:val="5519"/>
        </w:trPr>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1" name="Picture 9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2" name="Picture 9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746709">
        <w:tc>
          <w:tcPr>
            <w:tcW w:w="7087" w:type="dxa"/>
          </w:tcPr>
          <w:p w:rsidR="00080D5A" w:rsidRPr="00B93A1F" w:rsidRDefault="00080D5A" w:rsidP="00746709">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746709">
            <w:pPr>
              <w:rPr>
                <w:sz w:val="22"/>
                <w:szCs w:val="22"/>
                <w:highlight w:val="lightGray"/>
              </w:rPr>
            </w:pPr>
            <w:r w:rsidRPr="00B93A1F">
              <w:rPr>
                <w:sz w:val="22"/>
                <w:szCs w:val="22"/>
                <w:highlight w:val="lightGray"/>
              </w:rPr>
              <w:t>b) Cost-effectiveness Acceptability Frontier</w:t>
            </w:r>
          </w:p>
        </w:tc>
      </w:tr>
      <w:tr w:rsidR="00080D5A" w:rsidRPr="00B93A1F" w:rsidTr="00746709">
        <w:trPr>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R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w:t>
                  </w:r>
                </w:p>
              </w:tc>
              <w:tc>
                <w:tcPr>
                  <w:tcW w:w="3912" w:type="dxa"/>
                  <w:gridSpan w:val="6"/>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2,449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13.61</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34,060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34,170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33,910 </w:t>
                  </w: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4,614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13.54</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Interpretation:</w:t>
                  </w:r>
                </w:p>
              </w:tc>
              <w:tc>
                <w:tcPr>
                  <w:tcW w:w="2734" w:type="dxa"/>
                  <w:gridSpan w:val="3"/>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Dominated</w:t>
                  </w:r>
                </w:p>
              </w:tc>
              <w:tc>
                <w:tcPr>
                  <w:tcW w:w="500" w:type="dxa"/>
                  <w:gridSpan w:val="2"/>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861"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bl>
          <w:p w:rsidR="00080D5A" w:rsidRPr="00B93A1F" w:rsidRDefault="00080D5A" w:rsidP="00746709">
            <w:pPr>
              <w:rPr>
                <w:sz w:val="22"/>
                <w:szCs w:val="22"/>
                <w:highlight w:val="lightGray"/>
              </w:rPr>
            </w:pPr>
          </w:p>
        </w:tc>
      </w:tr>
      <w:tr w:rsidR="00080D5A" w:rsidRPr="00B93A1F" w:rsidTr="00746709">
        <w:trPr>
          <w:trHeight w:val="158"/>
        </w:trPr>
        <w:tc>
          <w:tcPr>
            <w:tcW w:w="14174" w:type="dxa"/>
            <w:gridSpan w:val="2"/>
          </w:tcPr>
          <w:p w:rsidR="00080D5A" w:rsidRPr="00B93A1F" w:rsidRDefault="00080D5A" w:rsidP="00746709">
            <w:pPr>
              <w:jc w:val="center"/>
              <w:rPr>
                <w:b/>
                <w:bCs/>
                <w:i/>
                <w:iCs/>
                <w:color w:val="000000"/>
                <w:sz w:val="22"/>
                <w:szCs w:val="22"/>
                <w:highlight w:val="lightGray"/>
              </w:rPr>
            </w:pPr>
            <w:r w:rsidRPr="00B93A1F">
              <w:rPr>
                <w:sz w:val="22"/>
                <w:szCs w:val="22"/>
                <w:highlight w:val="lightGray"/>
              </w:rPr>
              <w:t>c) Mean costs, QALYs and ICERs</w:t>
            </w:r>
          </w:p>
        </w:tc>
      </w:tr>
    </w:tbl>
    <w:p w:rsidR="00746709" w:rsidRPr="00B93A1F" w:rsidRDefault="00746709" w:rsidP="00746709">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8</w:t>
      </w:r>
      <w:r w:rsidRPr="00B93A1F">
        <w:rPr>
          <w:b/>
          <w:sz w:val="22"/>
          <w:szCs w:val="22"/>
          <w:highlight w:val="lightGray"/>
        </w:rPr>
        <w:t>:</w:t>
      </w:r>
      <w:r w:rsidRPr="00B93A1F">
        <w:rPr>
          <w:b/>
          <w:sz w:val="22"/>
          <w:szCs w:val="22"/>
          <w:highlight w:val="lightGray"/>
        </w:rPr>
        <w:tab/>
        <w:t>PSA scatterplots, CEAFs and mean ICERs in the R_50_0_M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746709" w:rsidRPr="00B93A1F" w:rsidRDefault="00746709" w:rsidP="00080D5A">
      <w:pPr>
        <w:rPr>
          <w:sz w:val="22"/>
          <w:szCs w:val="22"/>
          <w:highlight w:val="lightGray"/>
        </w:rPr>
        <w:sectPr w:rsidR="00746709"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In this patient group and treatment option the mathematical model slightly more of the estimates from the PSA are in the north west than north east quadrant, implying that the TTE strategy is likely to be ruled out by simple dominance compared with the no TTE strategy. This is confirmed by the mean values, which indicate that the TTE strategy is around £2,500 more expensive and slightly less effective than the no TTE strategy. The CEAF indicates that the TTE strategy (solid line) does not appear the optimal strategy at all willingness to pay thresholds from £0/QALY to £50,000/QALY compared with the no TTE strategy (dashed line).</w:t>
      </w:r>
    </w:p>
    <w:p w:rsidR="00080D5A" w:rsidRPr="00B93A1F" w:rsidRDefault="00080D5A" w:rsidP="00080D5A">
      <w:pPr>
        <w:spacing w:line="360" w:lineRule="auto"/>
        <w:jc w:val="both"/>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4</w:t>
      </w:r>
      <w:r w:rsidRPr="00B93A1F">
        <w:rPr>
          <w:b/>
          <w:sz w:val="22"/>
          <w:szCs w:val="22"/>
          <w:highlight w:val="lightGray"/>
        </w:rPr>
        <w:t>:</w:t>
      </w:r>
      <w:r w:rsidRPr="00B93A1F">
        <w:rPr>
          <w:b/>
          <w:sz w:val="22"/>
          <w:szCs w:val="22"/>
          <w:highlight w:val="lightGray"/>
        </w:rPr>
        <w:tab/>
        <w:t>Summary of patient experience simulation comparing TTE and no TTE strategies in 50 year old females with initial CHADS</w:t>
      </w:r>
      <w:r w:rsidRPr="00B93A1F">
        <w:rPr>
          <w:b/>
          <w:sz w:val="22"/>
          <w:szCs w:val="22"/>
          <w:highlight w:val="lightGray"/>
          <w:vertAlign w:val="subscript"/>
        </w:rPr>
        <w:t>2</w:t>
      </w:r>
      <w:r w:rsidRPr="00B93A1F">
        <w:rPr>
          <w:b/>
          <w:sz w:val="22"/>
          <w:szCs w:val="22"/>
          <w:highlight w:val="lightGray"/>
        </w:rPr>
        <w:t xml:space="preserve"> score of zero, treated with Rivaroxiba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441E34">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91</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30</w:t>
            </w:r>
          </w:p>
        </w:tc>
      </w:tr>
      <w:tr w:rsidR="00080D5A" w:rsidRPr="00B93A1F" w:rsidTr="00441E34">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318"/>
        <w:tblW w:w="0" w:type="auto"/>
        <w:tblLook w:val="04A0" w:firstRow="1" w:lastRow="0" w:firstColumn="1" w:lastColumn="0" w:noHBand="0" w:noVBand="1"/>
      </w:tblPr>
      <w:tblGrid>
        <w:gridCol w:w="7087"/>
        <w:gridCol w:w="7087"/>
      </w:tblGrid>
      <w:tr w:rsidR="00080D5A" w:rsidRPr="00B93A1F" w:rsidTr="00746709">
        <w:trPr>
          <w:trHeight w:val="5519"/>
        </w:trPr>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3" name="Picture 9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4" name="Picture 9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746709">
        <w:tc>
          <w:tcPr>
            <w:tcW w:w="7087" w:type="dxa"/>
          </w:tcPr>
          <w:p w:rsidR="00080D5A" w:rsidRPr="00B93A1F" w:rsidRDefault="00080D5A" w:rsidP="00746709">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746709">
            <w:pPr>
              <w:rPr>
                <w:sz w:val="22"/>
                <w:szCs w:val="22"/>
                <w:highlight w:val="lightGray"/>
              </w:rPr>
            </w:pPr>
            <w:r w:rsidRPr="00B93A1F">
              <w:rPr>
                <w:sz w:val="22"/>
                <w:szCs w:val="22"/>
                <w:highlight w:val="lightGray"/>
              </w:rPr>
              <w:t>b) Cost-effectiveness Acceptability Frontier</w:t>
            </w:r>
          </w:p>
        </w:tc>
      </w:tr>
      <w:tr w:rsidR="00080D5A" w:rsidRPr="00B93A1F" w:rsidTr="00746709">
        <w:trPr>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R_50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w:t>
                  </w:r>
                </w:p>
              </w:tc>
              <w:tc>
                <w:tcPr>
                  <w:tcW w:w="3912" w:type="dxa"/>
                  <w:gridSpan w:val="6"/>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2,779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14.27</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47,535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47,773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47,271 </w:t>
                  </w: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5,315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14.22</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Interpretation:</w:t>
                  </w:r>
                </w:p>
              </w:tc>
              <w:tc>
                <w:tcPr>
                  <w:tcW w:w="2734" w:type="dxa"/>
                  <w:gridSpan w:val="3"/>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Dominated</w:t>
                  </w:r>
                </w:p>
              </w:tc>
              <w:tc>
                <w:tcPr>
                  <w:tcW w:w="500" w:type="dxa"/>
                  <w:gridSpan w:val="2"/>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861"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bl>
          <w:p w:rsidR="00080D5A" w:rsidRPr="00B93A1F" w:rsidRDefault="00080D5A" w:rsidP="00746709">
            <w:pPr>
              <w:rPr>
                <w:sz w:val="22"/>
                <w:szCs w:val="22"/>
                <w:highlight w:val="lightGray"/>
              </w:rPr>
            </w:pPr>
          </w:p>
        </w:tc>
      </w:tr>
      <w:tr w:rsidR="00080D5A" w:rsidRPr="00B93A1F" w:rsidTr="00746709">
        <w:trPr>
          <w:trHeight w:val="173"/>
        </w:trPr>
        <w:tc>
          <w:tcPr>
            <w:tcW w:w="14174" w:type="dxa"/>
            <w:gridSpan w:val="2"/>
          </w:tcPr>
          <w:p w:rsidR="00080D5A" w:rsidRPr="00B93A1F" w:rsidRDefault="00080D5A" w:rsidP="00746709">
            <w:pPr>
              <w:jc w:val="center"/>
              <w:rPr>
                <w:b/>
                <w:bCs/>
                <w:i/>
                <w:iCs/>
                <w:color w:val="000000"/>
                <w:sz w:val="22"/>
                <w:szCs w:val="22"/>
                <w:highlight w:val="lightGray"/>
              </w:rPr>
            </w:pPr>
            <w:r w:rsidRPr="00B93A1F">
              <w:rPr>
                <w:sz w:val="22"/>
                <w:szCs w:val="22"/>
                <w:highlight w:val="lightGray"/>
              </w:rPr>
              <w:t>c) Mean costs, QALYs and ICERs</w:t>
            </w:r>
          </w:p>
        </w:tc>
      </w:tr>
    </w:tbl>
    <w:p w:rsidR="00746709" w:rsidRPr="00B93A1F" w:rsidRDefault="00746709" w:rsidP="00746709">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19</w:t>
      </w:r>
      <w:r w:rsidRPr="00B93A1F">
        <w:rPr>
          <w:b/>
          <w:sz w:val="22"/>
          <w:szCs w:val="22"/>
          <w:highlight w:val="lightGray"/>
        </w:rPr>
        <w:t>:</w:t>
      </w:r>
      <w:r w:rsidRPr="00B93A1F">
        <w:rPr>
          <w:b/>
          <w:sz w:val="22"/>
          <w:szCs w:val="22"/>
          <w:highlight w:val="lightGray"/>
        </w:rPr>
        <w:tab/>
        <w:t>PSA scatterplots, CEAFs and mean ICERs in the R_50_0_F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746709" w:rsidRPr="00B93A1F" w:rsidRDefault="00746709" w:rsidP="00080D5A">
      <w:pPr>
        <w:rPr>
          <w:sz w:val="22"/>
          <w:szCs w:val="22"/>
          <w:highlight w:val="lightGray"/>
        </w:rPr>
      </w:pPr>
    </w:p>
    <w:p w:rsidR="00746709" w:rsidRPr="00B93A1F" w:rsidRDefault="00746709" w:rsidP="00080D5A">
      <w:pPr>
        <w:rPr>
          <w:sz w:val="22"/>
          <w:szCs w:val="22"/>
          <w:highlight w:val="lightGray"/>
        </w:rPr>
        <w:sectPr w:rsidR="00746709"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For this patient group and treatment combination, the majority of the PSA scatter (</w:t>
      </w:r>
      <w:r w:rsidR="002A5796" w:rsidRPr="00B93A1F">
        <w:rPr>
          <w:sz w:val="22"/>
          <w:szCs w:val="22"/>
          <w:highlight w:val="lightGray"/>
        </w:rPr>
        <w:t>figure 20a</w:t>
      </w:r>
      <w:r w:rsidRPr="00B93A1F">
        <w:rPr>
          <w:sz w:val="22"/>
          <w:szCs w:val="22"/>
          <w:highlight w:val="lightGray"/>
        </w:rPr>
        <w:t xml:space="preserve">) are either in the north east or north west quadrant. Slightly more of the scatter appears to be in the north east quadrant, and the TTE strategy has both a greater mean cost and greater mean QALY estimate than the no TTE strategy. The mean ICER is slightly over £30,000, and the CEAF </w:t>
      </w:r>
      <w:r w:rsidR="002A5796" w:rsidRPr="00B93A1F">
        <w:rPr>
          <w:sz w:val="22"/>
          <w:szCs w:val="22"/>
          <w:highlight w:val="lightGray"/>
        </w:rPr>
        <w:t>(figure 20b</w:t>
      </w:r>
      <w:r w:rsidRPr="00B93A1F">
        <w:rPr>
          <w:sz w:val="22"/>
          <w:szCs w:val="22"/>
          <w:highlight w:val="lightGray"/>
        </w:rPr>
        <w:t xml:space="preserve">) indicates that the TTE strategy is still not the optimal strategy compared with no TTE at the £30,000/QALY threshold; the TTE strategy is only estimated to become optimal at around £33,700/QALY. </w:t>
      </w:r>
    </w:p>
    <w:p w:rsidR="00080D5A" w:rsidRPr="00B93A1F" w:rsidRDefault="00080D5A" w:rsidP="00080D5A">
      <w:pPr>
        <w:spacing w:line="360" w:lineRule="auto"/>
        <w:jc w:val="both"/>
        <w:rPr>
          <w:sz w:val="22"/>
          <w:szCs w:val="22"/>
          <w:highlight w:val="lightGray"/>
        </w:rPr>
      </w:pPr>
    </w:p>
    <w:p w:rsidR="00E2744E" w:rsidRPr="00B93A1F" w:rsidRDefault="00E2744E" w:rsidP="00E2744E">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5</w:t>
      </w:r>
      <w:r w:rsidRPr="00B93A1F">
        <w:rPr>
          <w:b/>
          <w:sz w:val="22"/>
          <w:szCs w:val="22"/>
          <w:highlight w:val="lightGray"/>
        </w:rPr>
        <w:t>:</w:t>
      </w:r>
      <w:r w:rsidRPr="00B93A1F">
        <w:rPr>
          <w:b/>
          <w:sz w:val="22"/>
          <w:szCs w:val="22"/>
          <w:highlight w:val="lightGray"/>
        </w:rPr>
        <w:tab/>
        <w:t xml:space="preserve">Summary of patient experience simulation comparing TTE and no TTE strategies in </w:t>
      </w:r>
      <w:r w:rsidR="00912BBC" w:rsidRPr="00B93A1F">
        <w:rPr>
          <w:b/>
          <w:sz w:val="22"/>
          <w:szCs w:val="22"/>
          <w:highlight w:val="lightGray"/>
        </w:rPr>
        <w:t>6</w:t>
      </w:r>
      <w:r w:rsidRPr="00B93A1F">
        <w:rPr>
          <w:b/>
          <w:sz w:val="22"/>
          <w:szCs w:val="22"/>
          <w:highlight w:val="lightGray"/>
        </w:rPr>
        <w:t>5 year old males with initial CHADS</w:t>
      </w:r>
      <w:r w:rsidRPr="00B93A1F">
        <w:rPr>
          <w:b/>
          <w:sz w:val="22"/>
          <w:szCs w:val="22"/>
          <w:highlight w:val="lightGray"/>
          <w:vertAlign w:val="subscript"/>
        </w:rPr>
        <w:t>2</w:t>
      </w:r>
      <w:r w:rsidRPr="00B93A1F">
        <w:rPr>
          <w:b/>
          <w:sz w:val="22"/>
          <w:szCs w:val="22"/>
          <w:highlight w:val="lightGray"/>
        </w:rPr>
        <w:t xml:space="preserve"> score of zero, treated with Rivaroxiba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E2744E">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52</w:t>
            </w:r>
          </w:p>
        </w:tc>
      </w:tr>
      <w:tr w:rsidR="00080D5A" w:rsidRPr="00B93A1F" w:rsidTr="00E2744E">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80</w:t>
            </w:r>
          </w:p>
        </w:tc>
      </w:tr>
      <w:tr w:rsidR="00080D5A" w:rsidRPr="00B93A1F" w:rsidTr="00E2744E">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430"/>
        <w:tblW w:w="0" w:type="auto"/>
        <w:tblLook w:val="04A0" w:firstRow="1" w:lastRow="0" w:firstColumn="1" w:lastColumn="0" w:noHBand="0" w:noVBand="1"/>
      </w:tblPr>
      <w:tblGrid>
        <w:gridCol w:w="7087"/>
        <w:gridCol w:w="7087"/>
      </w:tblGrid>
      <w:tr w:rsidR="00080D5A" w:rsidRPr="00B93A1F" w:rsidTr="00746709">
        <w:trPr>
          <w:trHeight w:val="5519"/>
        </w:trPr>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5" name="Picture 95"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6" name="Picture 96"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746709">
        <w:tc>
          <w:tcPr>
            <w:tcW w:w="7087" w:type="dxa"/>
          </w:tcPr>
          <w:p w:rsidR="00080D5A" w:rsidRPr="00B93A1F" w:rsidRDefault="00080D5A" w:rsidP="00746709">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746709">
            <w:pPr>
              <w:rPr>
                <w:sz w:val="22"/>
                <w:szCs w:val="22"/>
                <w:highlight w:val="lightGray"/>
              </w:rPr>
            </w:pPr>
            <w:r w:rsidRPr="00B93A1F">
              <w:rPr>
                <w:sz w:val="22"/>
                <w:szCs w:val="22"/>
                <w:highlight w:val="lightGray"/>
              </w:rPr>
              <w:t>b) Cost-effectiveness Acceptability Frontier</w:t>
            </w:r>
          </w:p>
        </w:tc>
      </w:tr>
      <w:tr w:rsidR="00080D5A" w:rsidRPr="00B93A1F" w:rsidTr="00746709">
        <w:trPr>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R_65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1,510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9.12</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30,310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30,179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30,487 </w:t>
                  </w: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2,393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9.15</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Interpretation:</w:t>
                  </w:r>
                </w:p>
              </w:tc>
              <w:tc>
                <w:tcPr>
                  <w:tcW w:w="3812" w:type="dxa"/>
                  <w:gridSpan w:val="4"/>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Neither dominated nor dominating</w:t>
                  </w:r>
                </w:p>
              </w:tc>
              <w:tc>
                <w:tcPr>
                  <w:tcW w:w="283"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bl>
          <w:p w:rsidR="00080D5A" w:rsidRPr="00B93A1F" w:rsidRDefault="00080D5A" w:rsidP="00746709">
            <w:pPr>
              <w:rPr>
                <w:sz w:val="22"/>
                <w:szCs w:val="22"/>
                <w:highlight w:val="lightGray"/>
              </w:rPr>
            </w:pPr>
          </w:p>
        </w:tc>
      </w:tr>
      <w:tr w:rsidR="00080D5A" w:rsidRPr="00B93A1F" w:rsidTr="00746709">
        <w:trPr>
          <w:trHeight w:val="218"/>
        </w:trPr>
        <w:tc>
          <w:tcPr>
            <w:tcW w:w="14174" w:type="dxa"/>
            <w:gridSpan w:val="2"/>
          </w:tcPr>
          <w:p w:rsidR="00080D5A" w:rsidRPr="00B93A1F" w:rsidRDefault="00080D5A" w:rsidP="00746709">
            <w:pPr>
              <w:jc w:val="center"/>
              <w:rPr>
                <w:b/>
                <w:bCs/>
                <w:i/>
                <w:iCs/>
                <w:color w:val="000000"/>
                <w:sz w:val="22"/>
                <w:szCs w:val="22"/>
                <w:highlight w:val="lightGray"/>
              </w:rPr>
            </w:pPr>
            <w:r w:rsidRPr="00B93A1F">
              <w:rPr>
                <w:sz w:val="22"/>
                <w:szCs w:val="22"/>
                <w:highlight w:val="lightGray"/>
              </w:rPr>
              <w:t>c) Mean costs, QALYs and ICERs</w:t>
            </w:r>
          </w:p>
        </w:tc>
      </w:tr>
    </w:tbl>
    <w:p w:rsidR="00746709" w:rsidRPr="00B93A1F" w:rsidRDefault="00746709" w:rsidP="00746709">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20</w:t>
      </w:r>
      <w:r w:rsidRPr="00B93A1F">
        <w:rPr>
          <w:b/>
          <w:sz w:val="22"/>
          <w:szCs w:val="22"/>
          <w:highlight w:val="lightGray"/>
        </w:rPr>
        <w:t>:</w:t>
      </w:r>
      <w:r w:rsidRPr="00B93A1F">
        <w:rPr>
          <w:b/>
          <w:sz w:val="22"/>
          <w:szCs w:val="22"/>
          <w:highlight w:val="lightGray"/>
        </w:rPr>
        <w:tab/>
        <w:t>PSA scatterplots, CEAFs and mean ICERs in the R_65_0_M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746709" w:rsidRPr="00B93A1F" w:rsidRDefault="00746709" w:rsidP="00080D5A">
      <w:pPr>
        <w:rPr>
          <w:sz w:val="22"/>
          <w:szCs w:val="22"/>
          <w:highlight w:val="lightGray"/>
        </w:rPr>
        <w:sectPr w:rsidR="00746709"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The mathematical model results suggest that the TTE strategy is more expensive and slightly more clinically effective, on the average, than the no TTE strategy, with the PSA scatter appearing slightly more predominant in the north east than the north west quadrant. The mean ICER estimate is slightly over £20,000, and the CEAF indicates that the TTE strategy starts to become optimal at a willingness to pay threshold of approximately £21,000/QALY. If the willingness to pay threshold is £30,000, then the TTE strategy is estimated to have a 55% probability of being most cost-effective.</w:t>
      </w:r>
    </w:p>
    <w:p w:rsidR="00080D5A" w:rsidRPr="00B93A1F" w:rsidRDefault="00080D5A" w:rsidP="00080D5A">
      <w:pPr>
        <w:spacing w:line="360" w:lineRule="auto"/>
        <w:jc w:val="both"/>
        <w:rPr>
          <w:sz w:val="22"/>
          <w:szCs w:val="22"/>
          <w:highlight w:val="lightGray"/>
        </w:rPr>
      </w:pPr>
    </w:p>
    <w:p w:rsidR="00912BBC" w:rsidRPr="00B93A1F" w:rsidRDefault="00912BBC" w:rsidP="00912BBC">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6</w:t>
      </w:r>
      <w:r w:rsidRPr="00B93A1F">
        <w:rPr>
          <w:b/>
          <w:sz w:val="22"/>
          <w:szCs w:val="22"/>
          <w:highlight w:val="lightGray"/>
        </w:rPr>
        <w:t>:</w:t>
      </w:r>
      <w:r w:rsidRPr="00B93A1F">
        <w:rPr>
          <w:b/>
          <w:sz w:val="22"/>
          <w:szCs w:val="22"/>
          <w:highlight w:val="lightGray"/>
        </w:rPr>
        <w:tab/>
        <w:t>Summary of patient experience simulation comparing TTE and no TTE strategies in 65 year old females with initial CHADS</w:t>
      </w:r>
      <w:r w:rsidRPr="00B93A1F">
        <w:rPr>
          <w:b/>
          <w:sz w:val="22"/>
          <w:szCs w:val="22"/>
          <w:highlight w:val="lightGray"/>
          <w:vertAlign w:val="subscript"/>
        </w:rPr>
        <w:t>2</w:t>
      </w:r>
      <w:r w:rsidRPr="00B93A1F">
        <w:rPr>
          <w:b/>
          <w:sz w:val="22"/>
          <w:szCs w:val="22"/>
          <w:highlight w:val="lightGray"/>
        </w:rPr>
        <w:t xml:space="preserve"> score of zero, treated with Rivaroxiba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912BBC">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912BBC">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912BBC">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66</w:t>
            </w:r>
          </w:p>
        </w:tc>
      </w:tr>
      <w:tr w:rsidR="00080D5A" w:rsidRPr="00B93A1F" w:rsidTr="00912BBC">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96</w:t>
            </w:r>
          </w:p>
        </w:tc>
      </w:tr>
      <w:tr w:rsidR="00080D5A" w:rsidRPr="00B93A1F" w:rsidTr="00912BBC">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374"/>
        <w:tblW w:w="0" w:type="auto"/>
        <w:tblLook w:val="04A0" w:firstRow="1" w:lastRow="0" w:firstColumn="1" w:lastColumn="0" w:noHBand="0" w:noVBand="1"/>
      </w:tblPr>
      <w:tblGrid>
        <w:gridCol w:w="7087"/>
        <w:gridCol w:w="7087"/>
      </w:tblGrid>
      <w:tr w:rsidR="00080D5A" w:rsidRPr="00B93A1F" w:rsidTr="00746709">
        <w:trPr>
          <w:trHeight w:val="5519"/>
        </w:trPr>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7" name="Picture 97"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8" name="Picture 98"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746709">
        <w:tc>
          <w:tcPr>
            <w:tcW w:w="7087" w:type="dxa"/>
          </w:tcPr>
          <w:p w:rsidR="00080D5A" w:rsidRPr="00B93A1F" w:rsidRDefault="00080D5A" w:rsidP="00746709">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746709">
            <w:pPr>
              <w:rPr>
                <w:sz w:val="22"/>
                <w:szCs w:val="22"/>
                <w:highlight w:val="lightGray"/>
              </w:rPr>
            </w:pPr>
            <w:r w:rsidRPr="00B93A1F">
              <w:rPr>
                <w:sz w:val="22"/>
                <w:szCs w:val="22"/>
                <w:highlight w:val="lightGray"/>
              </w:rPr>
              <w:t>b) Cost-effectiveness Acceptability Frontier</w:t>
            </w:r>
          </w:p>
        </w:tc>
      </w:tr>
      <w:tr w:rsidR="00080D5A" w:rsidRPr="00B93A1F" w:rsidTr="00746709">
        <w:trPr>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R_65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1,955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9.95</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22,751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22,681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22,844 </w:t>
                  </w: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3,039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9.99</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Interpretation:</w:t>
                  </w:r>
                </w:p>
              </w:tc>
              <w:tc>
                <w:tcPr>
                  <w:tcW w:w="3387" w:type="dxa"/>
                  <w:gridSpan w:val="4"/>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Neither dominated nor dominating</w:t>
                  </w:r>
                </w:p>
              </w:tc>
              <w:tc>
                <w:tcPr>
                  <w:tcW w:w="1733" w:type="dxa"/>
                  <w:gridSpan w:val="2"/>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bl>
          <w:p w:rsidR="00080D5A" w:rsidRPr="00B93A1F" w:rsidRDefault="00080D5A" w:rsidP="00746709">
            <w:pPr>
              <w:rPr>
                <w:sz w:val="22"/>
                <w:szCs w:val="22"/>
                <w:highlight w:val="lightGray"/>
              </w:rPr>
            </w:pPr>
          </w:p>
        </w:tc>
      </w:tr>
      <w:tr w:rsidR="00080D5A" w:rsidRPr="00B93A1F" w:rsidTr="00746709">
        <w:trPr>
          <w:trHeight w:val="218"/>
        </w:trPr>
        <w:tc>
          <w:tcPr>
            <w:tcW w:w="14174" w:type="dxa"/>
            <w:gridSpan w:val="2"/>
          </w:tcPr>
          <w:p w:rsidR="00080D5A" w:rsidRPr="00B93A1F" w:rsidRDefault="00080D5A" w:rsidP="00746709">
            <w:pPr>
              <w:jc w:val="center"/>
              <w:rPr>
                <w:b/>
                <w:bCs/>
                <w:i/>
                <w:iCs/>
                <w:color w:val="000000"/>
                <w:sz w:val="22"/>
                <w:szCs w:val="22"/>
                <w:highlight w:val="lightGray"/>
              </w:rPr>
            </w:pPr>
            <w:r w:rsidRPr="00B93A1F">
              <w:rPr>
                <w:sz w:val="22"/>
                <w:szCs w:val="22"/>
                <w:highlight w:val="lightGray"/>
              </w:rPr>
              <w:t>c) Mean costs, QALYs and ICERs</w:t>
            </w:r>
          </w:p>
        </w:tc>
      </w:tr>
    </w:tbl>
    <w:p w:rsidR="00746709" w:rsidRPr="00B93A1F" w:rsidRDefault="00746709" w:rsidP="00746709">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21</w:t>
      </w:r>
      <w:r w:rsidRPr="00B93A1F">
        <w:rPr>
          <w:b/>
          <w:sz w:val="22"/>
          <w:szCs w:val="22"/>
          <w:highlight w:val="lightGray"/>
        </w:rPr>
        <w:t>:</w:t>
      </w:r>
      <w:r w:rsidRPr="00B93A1F">
        <w:rPr>
          <w:b/>
          <w:sz w:val="22"/>
          <w:szCs w:val="22"/>
          <w:highlight w:val="lightGray"/>
        </w:rPr>
        <w:tab/>
        <w:t>PSA scatterplots, CEAFs and mean ICERs in the R_65_0_F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746709" w:rsidRPr="00B93A1F" w:rsidRDefault="00746709" w:rsidP="00080D5A">
      <w:pPr>
        <w:rPr>
          <w:sz w:val="22"/>
          <w:szCs w:val="22"/>
          <w:highlight w:val="lightGray"/>
        </w:rPr>
        <w:sectPr w:rsidR="00746709"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The mathematical model results suggest that the TTE strategy is more expensive and slightly more clinically effective, on the average, than the no TTE strategy, with the PSA scatter appearing slightly more predominant in the north east than the north west quadrant. The mean ICER estimate is slightly under £15,000, and the CEAF indicates that the TTE strategy starts to become optimal at a willingness to pay threshold of approximately £13,800/QALY. If the willingness to pay threshold is £20,000, then the TTE strategy is estimated to have a 57% probability of being most cost-effective, and with a willingness to pay threshold of £30,000 the TTE strategy has a 65% probability of being most cost-effective.</w:t>
      </w:r>
    </w:p>
    <w:p w:rsidR="00080D5A" w:rsidRPr="00B93A1F" w:rsidRDefault="00080D5A" w:rsidP="00080D5A">
      <w:pPr>
        <w:spacing w:line="360" w:lineRule="auto"/>
        <w:jc w:val="both"/>
        <w:rPr>
          <w:sz w:val="22"/>
          <w:szCs w:val="22"/>
          <w:highlight w:val="lightGray"/>
        </w:rPr>
      </w:pPr>
    </w:p>
    <w:p w:rsidR="00912BBC" w:rsidRPr="00B93A1F" w:rsidRDefault="00912BBC" w:rsidP="00912BBC">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7</w:t>
      </w:r>
      <w:r w:rsidRPr="00B93A1F">
        <w:rPr>
          <w:b/>
          <w:sz w:val="22"/>
          <w:szCs w:val="22"/>
          <w:highlight w:val="lightGray"/>
        </w:rPr>
        <w:t>:</w:t>
      </w:r>
      <w:r w:rsidRPr="00B93A1F">
        <w:rPr>
          <w:b/>
          <w:sz w:val="22"/>
          <w:szCs w:val="22"/>
          <w:highlight w:val="lightGray"/>
        </w:rPr>
        <w:tab/>
        <w:t>Summary of patient experience simulation comparing TTE and no TTE strategies in 65 year old males with initial CHADS</w:t>
      </w:r>
      <w:r w:rsidRPr="00B93A1F">
        <w:rPr>
          <w:b/>
          <w:sz w:val="22"/>
          <w:szCs w:val="22"/>
          <w:highlight w:val="lightGray"/>
          <w:vertAlign w:val="subscript"/>
        </w:rPr>
        <w:t>2</w:t>
      </w:r>
      <w:r w:rsidRPr="00B93A1F">
        <w:rPr>
          <w:b/>
          <w:sz w:val="22"/>
          <w:szCs w:val="22"/>
          <w:highlight w:val="lightGray"/>
        </w:rPr>
        <w:t xml:space="preserve"> score of zero, treated with Dabigatra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441E34">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53</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81</w:t>
            </w:r>
          </w:p>
        </w:tc>
      </w:tr>
      <w:tr w:rsidR="00080D5A" w:rsidRPr="00B93A1F" w:rsidTr="00441E34">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393"/>
        <w:tblW w:w="0" w:type="auto"/>
        <w:tblLook w:val="04A0" w:firstRow="1" w:lastRow="0" w:firstColumn="1" w:lastColumn="0" w:noHBand="0" w:noVBand="1"/>
      </w:tblPr>
      <w:tblGrid>
        <w:gridCol w:w="7087"/>
        <w:gridCol w:w="7087"/>
      </w:tblGrid>
      <w:tr w:rsidR="00080D5A" w:rsidRPr="00B93A1F" w:rsidTr="00746709">
        <w:trPr>
          <w:trHeight w:val="5519"/>
        </w:trPr>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99" name="Picture 99"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100" name="Picture 100"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746709">
        <w:tc>
          <w:tcPr>
            <w:tcW w:w="7087" w:type="dxa"/>
          </w:tcPr>
          <w:p w:rsidR="00080D5A" w:rsidRPr="00B93A1F" w:rsidRDefault="00080D5A" w:rsidP="00746709">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746709">
            <w:pPr>
              <w:rPr>
                <w:sz w:val="22"/>
                <w:szCs w:val="22"/>
                <w:highlight w:val="lightGray"/>
              </w:rPr>
            </w:pPr>
            <w:r w:rsidRPr="00B93A1F">
              <w:rPr>
                <w:sz w:val="22"/>
                <w:szCs w:val="22"/>
                <w:highlight w:val="lightGray"/>
              </w:rPr>
              <w:t>b) Cost-effectiveness Acceptability Frontier</w:t>
            </w:r>
          </w:p>
        </w:tc>
      </w:tr>
      <w:tr w:rsidR="00080D5A" w:rsidRPr="00B93A1F" w:rsidTr="00746709">
        <w:trPr>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D_65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1,489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9.13</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4,728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4,693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4,782 </w:t>
                  </w: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2,321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9.18</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Interpretation:</w:t>
                  </w:r>
                </w:p>
              </w:tc>
              <w:tc>
                <w:tcPr>
                  <w:tcW w:w="3387" w:type="dxa"/>
                  <w:gridSpan w:val="4"/>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Neither dominated nor dominating</w:t>
                  </w:r>
                </w:p>
              </w:tc>
              <w:tc>
                <w:tcPr>
                  <w:tcW w:w="1733" w:type="dxa"/>
                  <w:gridSpan w:val="2"/>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bl>
          <w:p w:rsidR="00080D5A" w:rsidRPr="00B93A1F" w:rsidRDefault="00080D5A" w:rsidP="00746709">
            <w:pPr>
              <w:rPr>
                <w:sz w:val="22"/>
                <w:szCs w:val="22"/>
                <w:highlight w:val="lightGray"/>
              </w:rPr>
            </w:pPr>
          </w:p>
        </w:tc>
      </w:tr>
      <w:tr w:rsidR="00080D5A" w:rsidRPr="00B93A1F" w:rsidTr="00746709">
        <w:trPr>
          <w:trHeight w:val="210"/>
        </w:trPr>
        <w:tc>
          <w:tcPr>
            <w:tcW w:w="14174" w:type="dxa"/>
            <w:gridSpan w:val="2"/>
          </w:tcPr>
          <w:p w:rsidR="00080D5A" w:rsidRPr="00B93A1F" w:rsidRDefault="00080D5A" w:rsidP="00746709">
            <w:pPr>
              <w:jc w:val="center"/>
              <w:rPr>
                <w:b/>
                <w:bCs/>
                <w:i/>
                <w:iCs/>
                <w:color w:val="000000"/>
                <w:sz w:val="22"/>
                <w:szCs w:val="22"/>
                <w:highlight w:val="lightGray"/>
              </w:rPr>
            </w:pPr>
            <w:r w:rsidRPr="00B93A1F">
              <w:rPr>
                <w:sz w:val="22"/>
                <w:szCs w:val="22"/>
                <w:highlight w:val="lightGray"/>
              </w:rPr>
              <w:t>c) Mean costs, QALYs and ICERs</w:t>
            </w:r>
          </w:p>
        </w:tc>
      </w:tr>
    </w:tbl>
    <w:p w:rsidR="00746709" w:rsidRPr="00B93A1F" w:rsidRDefault="00746709" w:rsidP="00746709">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22</w:t>
      </w:r>
      <w:r w:rsidRPr="00B93A1F">
        <w:rPr>
          <w:b/>
          <w:sz w:val="22"/>
          <w:szCs w:val="22"/>
          <w:highlight w:val="lightGray"/>
        </w:rPr>
        <w:t>:</w:t>
      </w:r>
      <w:r w:rsidRPr="00B93A1F">
        <w:rPr>
          <w:b/>
          <w:sz w:val="22"/>
          <w:szCs w:val="22"/>
          <w:highlight w:val="lightGray"/>
        </w:rPr>
        <w:tab/>
        <w:t>PSA scatterplots, CEAFs and mean ICERs in the D_65_0_M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746709" w:rsidRPr="00B93A1F" w:rsidRDefault="00746709" w:rsidP="00080D5A">
      <w:pPr>
        <w:rPr>
          <w:sz w:val="22"/>
          <w:szCs w:val="22"/>
          <w:highlight w:val="lightGray"/>
        </w:rPr>
        <w:sectPr w:rsidR="00746709" w:rsidRPr="00B93A1F" w:rsidSect="00441E34">
          <w:pgSz w:w="16838" w:h="11906" w:orient="landscape"/>
          <w:pgMar w:top="1440" w:right="1440" w:bottom="1440" w:left="1440" w:header="708" w:footer="708" w:gutter="0"/>
          <w:cols w:space="708"/>
          <w:docGrid w:linePitch="360"/>
        </w:sectPr>
      </w:pPr>
    </w:p>
    <w:p w:rsidR="00080D5A" w:rsidRPr="00B93A1F" w:rsidRDefault="00080D5A" w:rsidP="00080D5A">
      <w:pPr>
        <w:spacing w:line="360" w:lineRule="auto"/>
        <w:jc w:val="both"/>
        <w:rPr>
          <w:sz w:val="22"/>
          <w:szCs w:val="22"/>
          <w:highlight w:val="lightGray"/>
        </w:rPr>
      </w:pPr>
      <w:r w:rsidRPr="00B93A1F">
        <w:rPr>
          <w:sz w:val="22"/>
          <w:szCs w:val="22"/>
          <w:highlight w:val="lightGray"/>
        </w:rPr>
        <w:t>Results</w:t>
      </w:r>
    </w:p>
    <w:p w:rsidR="00080D5A" w:rsidRPr="00B93A1F" w:rsidRDefault="00080D5A" w:rsidP="00080D5A">
      <w:pPr>
        <w:spacing w:line="360" w:lineRule="auto"/>
        <w:jc w:val="both"/>
        <w:rPr>
          <w:sz w:val="22"/>
          <w:szCs w:val="22"/>
          <w:highlight w:val="lightGray"/>
        </w:rPr>
      </w:pPr>
      <w:r w:rsidRPr="00B93A1F">
        <w:rPr>
          <w:sz w:val="22"/>
          <w:szCs w:val="22"/>
          <w:highlight w:val="lightGray"/>
        </w:rPr>
        <w:t>The mathematical model results suggest that the TTE strategy is more expensive and slightly more clinically effective, on the average, than the no TTE strategy, with the PSA scatter appearing slightly more predominant in the north east than the north west quadrant. The mean ICER estimate is slightly over £12,000, and the CEAF indicates that the TTE strategy starts to become optimal at a willingness to pay threshold of approximately £11,800/QALY. If the willingness to pay threshold is £20,000, then the TTE strategy is estimated to have a 64% probability of being most cost-effective, and with a willingness to pay threshold of £30,000 the TTE strategy has a 72% probability of being most cost-effective.</w:t>
      </w:r>
    </w:p>
    <w:p w:rsidR="00080D5A" w:rsidRPr="00B93A1F" w:rsidRDefault="00080D5A" w:rsidP="00080D5A">
      <w:pPr>
        <w:spacing w:line="360" w:lineRule="auto"/>
        <w:jc w:val="both"/>
        <w:rPr>
          <w:sz w:val="22"/>
          <w:szCs w:val="22"/>
          <w:highlight w:val="lightGray"/>
        </w:rPr>
      </w:pPr>
    </w:p>
    <w:p w:rsidR="00912BBC" w:rsidRPr="00B93A1F" w:rsidRDefault="00912BBC" w:rsidP="00912BBC">
      <w:pPr>
        <w:spacing w:line="360" w:lineRule="auto"/>
        <w:ind w:left="1440" w:hanging="144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8</w:t>
      </w:r>
      <w:r w:rsidRPr="00B93A1F">
        <w:rPr>
          <w:b/>
          <w:sz w:val="22"/>
          <w:szCs w:val="22"/>
          <w:highlight w:val="lightGray"/>
        </w:rPr>
        <w:t>:</w:t>
      </w:r>
      <w:r w:rsidRPr="00B93A1F">
        <w:rPr>
          <w:b/>
          <w:sz w:val="22"/>
          <w:szCs w:val="22"/>
          <w:highlight w:val="lightGray"/>
        </w:rPr>
        <w:tab/>
        <w:t>Summary of patient experience simulation comparing TTE and no TTE strategies in 65 year old females with initial CHADS</w:t>
      </w:r>
      <w:r w:rsidRPr="00B93A1F">
        <w:rPr>
          <w:b/>
          <w:sz w:val="22"/>
          <w:szCs w:val="22"/>
          <w:highlight w:val="lightGray"/>
          <w:vertAlign w:val="subscript"/>
        </w:rPr>
        <w:t>2</w:t>
      </w:r>
      <w:r w:rsidRPr="00B93A1F">
        <w:rPr>
          <w:b/>
          <w:sz w:val="22"/>
          <w:szCs w:val="22"/>
          <w:highlight w:val="lightGray"/>
        </w:rPr>
        <w:t xml:space="preserve"> score of zero, treated with Dabigatran</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080D5A" w:rsidRPr="00B93A1F" w:rsidTr="00441E34">
        <w:tc>
          <w:tcPr>
            <w:tcW w:w="1807"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1134" w:type="dxa"/>
            <w:tcBorders>
              <w:top w:val="single" w:sz="4" w:space="0" w:color="auto"/>
              <w:left w:val="single" w:sz="4" w:space="0" w:color="auto"/>
              <w:bottom w:val="single" w:sz="4" w:space="0" w:color="auto"/>
              <w:right w:val="single" w:sz="4" w:space="0" w:color="auto"/>
            </w:tcBorders>
          </w:tcPr>
          <w:p w:rsidR="00080D5A" w:rsidRPr="00B93A1F" w:rsidRDefault="00080D5A" w:rsidP="00441E34">
            <w:pPr>
              <w:rPr>
                <w:sz w:val="22"/>
                <w:szCs w:val="22"/>
                <w:highlight w:val="lightGray"/>
                <w:lang w:val="en-US"/>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jc w:val="center"/>
              <w:rPr>
                <w:sz w:val="22"/>
                <w:szCs w:val="22"/>
                <w:highlight w:val="lightGray"/>
                <w:lang w:val="en-US"/>
              </w:rPr>
            </w:pPr>
            <w:r w:rsidRPr="00B93A1F">
              <w:rPr>
                <w:sz w:val="22"/>
                <w:szCs w:val="22"/>
                <w:highlight w:val="lightGray"/>
                <w:lang w:val="en-US"/>
              </w:rPr>
              <w:t>Average Number of Events</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ategy</w:t>
            </w:r>
          </w:p>
        </w:tc>
        <w:tc>
          <w:tcPr>
            <w:tcW w:w="113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Life Years</w:t>
            </w:r>
          </w:p>
        </w:tc>
        <w:tc>
          <w:tcPr>
            <w:tcW w:w="993"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Stroke</w:t>
            </w:r>
          </w:p>
        </w:tc>
        <w:tc>
          <w:tcPr>
            <w:tcW w:w="850"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Bleed</w:t>
            </w:r>
          </w:p>
        </w:tc>
        <w:tc>
          <w:tcPr>
            <w:tcW w:w="85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Other</w:t>
            </w:r>
          </w:p>
        </w:tc>
        <w:tc>
          <w:tcPr>
            <w:tcW w:w="1274"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ICH</w:t>
            </w:r>
          </w:p>
        </w:tc>
        <w:tc>
          <w:tcPr>
            <w:tcW w:w="841"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ICH</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66</w:t>
            </w:r>
          </w:p>
        </w:tc>
      </w:tr>
      <w:tr w:rsidR="00080D5A" w:rsidRPr="00B93A1F" w:rsidTr="00441E34">
        <w:tc>
          <w:tcPr>
            <w:tcW w:w="1807" w:type="dxa"/>
            <w:tcBorders>
              <w:top w:val="single" w:sz="4" w:space="0" w:color="auto"/>
              <w:left w:val="single" w:sz="4" w:space="0" w:color="auto"/>
              <w:bottom w:val="single" w:sz="4" w:space="0" w:color="auto"/>
              <w:right w:val="single" w:sz="4" w:space="0" w:color="auto"/>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080D5A" w:rsidRPr="00B93A1F" w:rsidRDefault="00080D5A" w:rsidP="00441E34">
            <w:pPr>
              <w:jc w:val="right"/>
              <w:rPr>
                <w:color w:val="000000"/>
                <w:sz w:val="22"/>
                <w:szCs w:val="22"/>
                <w:highlight w:val="lightGray"/>
                <w:lang w:val="en-US"/>
              </w:rPr>
            </w:pPr>
            <w:r w:rsidRPr="00B93A1F">
              <w:rPr>
                <w:color w:val="000000"/>
                <w:sz w:val="22"/>
                <w:szCs w:val="22"/>
                <w:highlight w:val="lightGray"/>
                <w:lang w:val="en-US"/>
              </w:rPr>
              <w:t>0.097</w:t>
            </w:r>
          </w:p>
        </w:tc>
      </w:tr>
      <w:tr w:rsidR="00080D5A" w:rsidRPr="00B93A1F" w:rsidTr="00441E34">
        <w:tc>
          <w:tcPr>
            <w:tcW w:w="9885" w:type="dxa"/>
            <w:gridSpan w:val="9"/>
            <w:tcBorders>
              <w:top w:val="single" w:sz="4" w:space="0" w:color="auto"/>
              <w:left w:val="nil"/>
              <w:bottom w:val="nil"/>
              <w:right w:val="nil"/>
            </w:tcBorders>
            <w:hideMark/>
          </w:tcPr>
          <w:p w:rsidR="00080D5A" w:rsidRPr="00B93A1F" w:rsidRDefault="00080D5A" w:rsidP="00441E34">
            <w:pPr>
              <w:rPr>
                <w:sz w:val="22"/>
                <w:szCs w:val="22"/>
                <w:highlight w:val="lightGray"/>
                <w:lang w:val="en-US"/>
              </w:rPr>
            </w:pPr>
            <w:r w:rsidRPr="00B93A1F">
              <w:rPr>
                <w:sz w:val="22"/>
                <w:szCs w:val="22"/>
                <w:highlight w:val="lightGray"/>
                <w:lang w:val="en-US"/>
              </w:rPr>
              <w:t xml:space="preserve">TTE = Transthoracic Echocardiography; LA ABN = Left Atrial Abnormality; ICH = Intracranial haemorrhage;  NICH = Non- intracranial haemorrhage </w:t>
            </w:r>
          </w:p>
        </w:tc>
      </w:tr>
    </w:tbl>
    <w:p w:rsidR="00080D5A" w:rsidRPr="00B93A1F" w:rsidRDefault="00080D5A" w:rsidP="00080D5A">
      <w:pPr>
        <w:rPr>
          <w:sz w:val="22"/>
          <w:szCs w:val="22"/>
          <w:highlight w:val="lightGray"/>
        </w:rPr>
      </w:pPr>
    </w:p>
    <w:p w:rsidR="00080D5A" w:rsidRPr="00B93A1F" w:rsidRDefault="00080D5A" w:rsidP="00080D5A">
      <w:pPr>
        <w:rPr>
          <w:sz w:val="22"/>
          <w:szCs w:val="22"/>
          <w:highlight w:val="lightGray"/>
        </w:rPr>
      </w:pPr>
      <w:r w:rsidRPr="00B93A1F">
        <w:rPr>
          <w:sz w:val="22"/>
          <w:szCs w:val="22"/>
          <w:highlight w:val="lightGray"/>
        </w:rPr>
        <w:t>…</w:t>
      </w:r>
    </w:p>
    <w:p w:rsidR="00080D5A" w:rsidRPr="00B93A1F" w:rsidRDefault="00080D5A" w:rsidP="00080D5A">
      <w:pPr>
        <w:rPr>
          <w:sz w:val="22"/>
          <w:szCs w:val="22"/>
          <w:highlight w:val="lightGray"/>
        </w:rPr>
        <w:sectPr w:rsidR="00080D5A" w:rsidRPr="00B93A1F">
          <w:pgSz w:w="11906" w:h="16838"/>
          <w:pgMar w:top="1440" w:right="1440" w:bottom="1440" w:left="1440" w:header="708" w:footer="708" w:gutter="0"/>
          <w:cols w:space="708"/>
          <w:docGrid w:linePitch="360"/>
        </w:sectPr>
      </w:pPr>
    </w:p>
    <w:tbl>
      <w:tblPr>
        <w:tblStyle w:val="TableGrid"/>
        <w:tblpPr w:leftFromText="180" w:rightFromText="180" w:horzAnchor="margin" w:tblpY="412"/>
        <w:tblW w:w="0" w:type="auto"/>
        <w:tblLook w:val="04A0" w:firstRow="1" w:lastRow="0" w:firstColumn="1" w:lastColumn="0" w:noHBand="0" w:noVBand="1"/>
      </w:tblPr>
      <w:tblGrid>
        <w:gridCol w:w="7087"/>
        <w:gridCol w:w="7087"/>
      </w:tblGrid>
      <w:tr w:rsidR="00080D5A" w:rsidRPr="00B93A1F" w:rsidTr="00746709">
        <w:trPr>
          <w:trHeight w:val="5425"/>
        </w:trPr>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101" name="Picture 101"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80D5A" w:rsidRPr="00B93A1F" w:rsidRDefault="00080D5A" w:rsidP="00746709">
            <w:pPr>
              <w:rPr>
                <w:sz w:val="22"/>
                <w:szCs w:val="22"/>
                <w:highlight w:val="lightGray"/>
              </w:rPr>
            </w:pPr>
            <w:r w:rsidRPr="00B93A1F">
              <w:rPr>
                <w:noProof/>
                <w:sz w:val="22"/>
                <w:szCs w:val="22"/>
                <w:highlight w:val="lightGray"/>
              </w:rPr>
              <w:drawing>
                <wp:inline distT="0" distB="0" distL="0" distR="0">
                  <wp:extent cx="3780000" cy="3780000"/>
                  <wp:effectExtent l="0" t="0" r="0" b="0"/>
                  <wp:docPr id="102" name="Picture 102"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80D5A" w:rsidRPr="00B93A1F" w:rsidTr="00746709">
        <w:trPr>
          <w:trHeight w:val="265"/>
        </w:trPr>
        <w:tc>
          <w:tcPr>
            <w:tcW w:w="7087" w:type="dxa"/>
          </w:tcPr>
          <w:p w:rsidR="00080D5A" w:rsidRPr="00B93A1F" w:rsidRDefault="00080D5A" w:rsidP="00746709">
            <w:pPr>
              <w:rPr>
                <w:sz w:val="22"/>
                <w:szCs w:val="22"/>
                <w:highlight w:val="lightGray"/>
              </w:rPr>
            </w:pPr>
            <w:r w:rsidRPr="00B93A1F">
              <w:rPr>
                <w:sz w:val="22"/>
                <w:szCs w:val="22"/>
                <w:highlight w:val="lightGray"/>
              </w:rPr>
              <w:t>a ) Scatterplot of difference in costs (£) against differences in QALYs</w:t>
            </w:r>
          </w:p>
        </w:tc>
        <w:tc>
          <w:tcPr>
            <w:tcW w:w="7087" w:type="dxa"/>
          </w:tcPr>
          <w:p w:rsidR="00080D5A" w:rsidRPr="00B93A1F" w:rsidRDefault="00080D5A" w:rsidP="00746709">
            <w:pPr>
              <w:rPr>
                <w:sz w:val="22"/>
                <w:szCs w:val="22"/>
                <w:highlight w:val="lightGray"/>
              </w:rPr>
            </w:pPr>
            <w:r w:rsidRPr="00B93A1F">
              <w:rPr>
                <w:sz w:val="22"/>
                <w:szCs w:val="22"/>
                <w:highlight w:val="lightGray"/>
              </w:rPr>
              <w:t>b) Cost-effectiveness Acceptability Frontier</w:t>
            </w:r>
          </w:p>
        </w:tc>
      </w:tr>
      <w:tr w:rsidR="00080D5A" w:rsidRPr="00B93A1F" w:rsidTr="00746709">
        <w:trPr>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080D5A" w:rsidRPr="00B93A1F" w:rsidTr="00441E34">
              <w:trPr>
                <w:trHeight w:val="314"/>
              </w:trPr>
              <w:tc>
                <w:tcPr>
                  <w:tcW w:w="1566"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D_65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 QALY</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208" w:type="dxa"/>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Mean</w:t>
                  </w:r>
                </w:p>
              </w:tc>
              <w:tc>
                <w:tcPr>
                  <w:tcW w:w="3912" w:type="dxa"/>
                  <w:gridSpan w:val="5"/>
                  <w:tcBorders>
                    <w:top w:val="nil"/>
                    <w:left w:val="nil"/>
                    <w:bottom w:val="nil"/>
                    <w:right w:val="nil"/>
                  </w:tcBorders>
                  <w:shd w:val="clear" w:color="auto" w:fill="auto"/>
                  <w:noWrap/>
                  <w:vAlign w:val="bottom"/>
                  <w:hideMark/>
                </w:tcPr>
                <w:p w:rsidR="00080D5A" w:rsidRPr="00B93A1F" w:rsidRDefault="00080D5A" w:rsidP="00746709">
                  <w:pPr>
                    <w:rPr>
                      <w:b/>
                      <w:bCs/>
                      <w:color w:val="000000"/>
                      <w:highlight w:val="lightGray"/>
                    </w:rPr>
                  </w:pPr>
                  <w:r w:rsidRPr="00B93A1F">
                    <w:rPr>
                      <w:b/>
                      <w:bCs/>
                      <w:color w:val="000000"/>
                      <w:sz w:val="22"/>
                      <w:szCs w:val="22"/>
                      <w:highlight w:val="lightGray"/>
                    </w:rPr>
                    <w:t>Jackknifed 95% Credible Intervals</w:t>
                  </w:r>
                </w:p>
              </w:tc>
            </w:tr>
            <w:tr w:rsidR="00080D5A" w:rsidRPr="00B93A1F" w:rsidTr="00441E34">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No TTE</w:t>
                  </w:r>
                </w:p>
              </w:tc>
              <w:tc>
                <w:tcPr>
                  <w:tcW w:w="1479"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1,942 </w:t>
                  </w:r>
                </w:p>
              </w:tc>
              <w:tc>
                <w:tcPr>
                  <w:tcW w:w="1429" w:type="dxa"/>
                  <w:tcBorders>
                    <w:top w:val="nil"/>
                    <w:left w:val="nil"/>
                    <w:bottom w:val="nil"/>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9.95</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b/>
                      <w:bCs/>
                      <w:i/>
                      <w:iCs/>
                      <w:color w:val="000000"/>
                      <w:highlight w:val="lightGray"/>
                    </w:rPr>
                  </w:pPr>
                  <w:r w:rsidRPr="00B93A1F">
                    <w:rPr>
                      <w:b/>
                      <w:bCs/>
                      <w:i/>
                      <w:iCs/>
                      <w:color w:val="000000"/>
                      <w:sz w:val="22"/>
                      <w:szCs w:val="22"/>
                      <w:highlight w:val="lightGray"/>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2,314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2,290 </w:t>
                  </w:r>
                </w:p>
              </w:tc>
              <w:tc>
                <w:tcPr>
                  <w:tcW w:w="567" w:type="dxa"/>
                  <w:tcBorders>
                    <w:top w:val="single" w:sz="4" w:space="0" w:color="auto"/>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12,348 </w:t>
                  </w: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r w:rsidR="00080D5A" w:rsidRPr="00B93A1F" w:rsidTr="00441E34">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080D5A" w:rsidRPr="00B93A1F" w:rsidRDefault="00080D5A" w:rsidP="00746709">
                  <w:pPr>
                    <w:jc w:val="center"/>
                    <w:rPr>
                      <w:i/>
                      <w:iCs/>
                      <w:color w:val="000000"/>
                      <w:highlight w:val="lightGray"/>
                    </w:rPr>
                  </w:pPr>
                  <w:r w:rsidRPr="00B93A1F">
                    <w:rPr>
                      <w:i/>
                      <w:iCs/>
                      <w:color w:val="000000"/>
                      <w:sz w:val="22"/>
                      <w:szCs w:val="22"/>
                      <w:highlight w:val="lightGray"/>
                    </w:rPr>
                    <w:t>TTE</w:t>
                  </w:r>
                </w:p>
              </w:tc>
              <w:tc>
                <w:tcPr>
                  <w:tcW w:w="1479" w:type="dxa"/>
                  <w:tcBorders>
                    <w:top w:val="nil"/>
                    <w:left w:val="nil"/>
                    <w:bottom w:val="single" w:sz="4" w:space="0" w:color="auto"/>
                    <w:right w:val="nil"/>
                  </w:tcBorders>
                  <w:shd w:val="clear" w:color="auto" w:fill="auto"/>
                  <w:noWrap/>
                  <w:vAlign w:val="bottom"/>
                  <w:hideMark/>
                </w:tcPr>
                <w:p w:rsidR="00080D5A" w:rsidRPr="00B93A1F" w:rsidRDefault="00080D5A" w:rsidP="00746709">
                  <w:pPr>
                    <w:rPr>
                      <w:color w:val="000000"/>
                      <w:highlight w:val="lightGray"/>
                    </w:rPr>
                  </w:pPr>
                  <w:r w:rsidRPr="00B93A1F">
                    <w:rPr>
                      <w:color w:val="000000"/>
                      <w:sz w:val="22"/>
                      <w:szCs w:val="22"/>
                      <w:highlight w:val="lightGray"/>
                    </w:rPr>
                    <w:t xml:space="preserve"> £          2,946 </w:t>
                  </w:r>
                </w:p>
              </w:tc>
              <w:tc>
                <w:tcPr>
                  <w:tcW w:w="1429" w:type="dxa"/>
                  <w:tcBorders>
                    <w:top w:val="nil"/>
                    <w:left w:val="nil"/>
                    <w:bottom w:val="single" w:sz="4" w:space="0" w:color="auto"/>
                    <w:right w:val="single" w:sz="4" w:space="0" w:color="auto"/>
                  </w:tcBorders>
                  <w:shd w:val="clear" w:color="auto" w:fill="auto"/>
                  <w:noWrap/>
                  <w:vAlign w:val="bottom"/>
                  <w:hideMark/>
                </w:tcPr>
                <w:p w:rsidR="00080D5A" w:rsidRPr="00B93A1F" w:rsidRDefault="00080D5A" w:rsidP="00746709">
                  <w:pPr>
                    <w:jc w:val="right"/>
                    <w:rPr>
                      <w:color w:val="000000"/>
                      <w:highlight w:val="lightGray"/>
                    </w:rPr>
                  </w:pPr>
                  <w:r w:rsidRPr="00B93A1F">
                    <w:rPr>
                      <w:color w:val="000000"/>
                      <w:sz w:val="22"/>
                      <w:szCs w:val="22"/>
                      <w:highlight w:val="lightGray"/>
                    </w:rPr>
                    <w:t>10.01</w:t>
                  </w:r>
                </w:p>
              </w:tc>
              <w:tc>
                <w:tcPr>
                  <w:tcW w:w="320"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884" w:type="dxa"/>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Interpretation:</w:t>
                  </w:r>
                </w:p>
              </w:tc>
              <w:tc>
                <w:tcPr>
                  <w:tcW w:w="3812" w:type="dxa"/>
                  <w:gridSpan w:val="4"/>
                  <w:tcBorders>
                    <w:top w:val="nil"/>
                    <w:left w:val="nil"/>
                    <w:bottom w:val="nil"/>
                    <w:right w:val="nil"/>
                  </w:tcBorders>
                  <w:shd w:val="clear" w:color="auto" w:fill="auto"/>
                  <w:noWrap/>
                  <w:vAlign w:val="bottom"/>
                  <w:hideMark/>
                </w:tcPr>
                <w:p w:rsidR="00080D5A" w:rsidRPr="00B93A1F" w:rsidRDefault="00080D5A" w:rsidP="00746709">
                  <w:pPr>
                    <w:rPr>
                      <w:i/>
                      <w:iCs/>
                      <w:color w:val="000000"/>
                      <w:highlight w:val="lightGray"/>
                    </w:rPr>
                  </w:pPr>
                  <w:r w:rsidRPr="00B93A1F">
                    <w:rPr>
                      <w:i/>
                      <w:iCs/>
                      <w:color w:val="000000"/>
                      <w:sz w:val="22"/>
                      <w:szCs w:val="22"/>
                      <w:highlight w:val="lightGray"/>
                    </w:rPr>
                    <w:t>Neither dominated nor dominating</w:t>
                  </w:r>
                </w:p>
              </w:tc>
              <w:tc>
                <w:tcPr>
                  <w:tcW w:w="283"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c>
                <w:tcPr>
                  <w:tcW w:w="1025" w:type="dxa"/>
                  <w:tcBorders>
                    <w:top w:val="nil"/>
                    <w:left w:val="nil"/>
                    <w:bottom w:val="nil"/>
                    <w:right w:val="nil"/>
                  </w:tcBorders>
                  <w:shd w:val="clear" w:color="auto" w:fill="auto"/>
                  <w:noWrap/>
                  <w:vAlign w:val="bottom"/>
                  <w:hideMark/>
                </w:tcPr>
                <w:p w:rsidR="00080D5A" w:rsidRPr="00B93A1F" w:rsidRDefault="00080D5A" w:rsidP="00746709">
                  <w:pPr>
                    <w:rPr>
                      <w:color w:val="000000"/>
                      <w:highlight w:val="lightGray"/>
                    </w:rPr>
                  </w:pPr>
                </w:p>
              </w:tc>
            </w:tr>
          </w:tbl>
          <w:p w:rsidR="00080D5A" w:rsidRPr="00B93A1F" w:rsidRDefault="00080D5A" w:rsidP="00746709">
            <w:pPr>
              <w:rPr>
                <w:sz w:val="22"/>
                <w:szCs w:val="22"/>
                <w:highlight w:val="lightGray"/>
              </w:rPr>
            </w:pPr>
          </w:p>
        </w:tc>
      </w:tr>
      <w:tr w:rsidR="00080D5A" w:rsidRPr="00B93A1F" w:rsidTr="00746709">
        <w:trPr>
          <w:trHeight w:val="225"/>
        </w:trPr>
        <w:tc>
          <w:tcPr>
            <w:tcW w:w="14174" w:type="dxa"/>
            <w:gridSpan w:val="2"/>
          </w:tcPr>
          <w:p w:rsidR="00080D5A" w:rsidRPr="00B93A1F" w:rsidRDefault="00080D5A" w:rsidP="00746709">
            <w:pPr>
              <w:jc w:val="center"/>
              <w:rPr>
                <w:b/>
                <w:bCs/>
                <w:i/>
                <w:iCs/>
                <w:color w:val="000000"/>
                <w:sz w:val="22"/>
                <w:szCs w:val="22"/>
                <w:highlight w:val="lightGray"/>
              </w:rPr>
            </w:pPr>
            <w:r w:rsidRPr="00B93A1F">
              <w:rPr>
                <w:sz w:val="22"/>
                <w:szCs w:val="22"/>
                <w:highlight w:val="lightGray"/>
              </w:rPr>
              <w:t>c) Mean costs, QALYs and ICERs</w:t>
            </w:r>
          </w:p>
        </w:tc>
      </w:tr>
    </w:tbl>
    <w:p w:rsidR="00746709" w:rsidRPr="00B93A1F" w:rsidRDefault="00746709" w:rsidP="00746709">
      <w:pPr>
        <w:pStyle w:val="CommentText"/>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23</w:t>
      </w:r>
      <w:r w:rsidRPr="00B93A1F">
        <w:rPr>
          <w:b/>
          <w:sz w:val="22"/>
          <w:szCs w:val="22"/>
          <w:highlight w:val="lightGray"/>
        </w:rPr>
        <w:t>:</w:t>
      </w:r>
      <w:r w:rsidRPr="00B93A1F">
        <w:rPr>
          <w:b/>
          <w:sz w:val="22"/>
          <w:szCs w:val="22"/>
          <w:highlight w:val="lightGray"/>
        </w:rPr>
        <w:tab/>
        <w:t>PSA scatterplot</w:t>
      </w:r>
      <w:r w:rsidR="001100D6" w:rsidRPr="00B93A1F">
        <w:rPr>
          <w:b/>
          <w:sz w:val="22"/>
          <w:szCs w:val="22"/>
          <w:highlight w:val="lightGray"/>
        </w:rPr>
        <w:t>s, CEAFs and mean ICERs in the D</w:t>
      </w:r>
      <w:r w:rsidRPr="00B93A1F">
        <w:rPr>
          <w:b/>
          <w:sz w:val="22"/>
          <w:szCs w:val="22"/>
          <w:highlight w:val="lightGray"/>
        </w:rPr>
        <w:t>_</w:t>
      </w:r>
      <w:r w:rsidR="001100D6" w:rsidRPr="00B93A1F">
        <w:rPr>
          <w:b/>
          <w:sz w:val="22"/>
          <w:szCs w:val="22"/>
          <w:highlight w:val="lightGray"/>
        </w:rPr>
        <w:t>6</w:t>
      </w:r>
      <w:r w:rsidRPr="00B93A1F">
        <w:rPr>
          <w:b/>
          <w:sz w:val="22"/>
          <w:szCs w:val="22"/>
          <w:highlight w:val="lightGray"/>
        </w:rPr>
        <w:t>5_0_</w:t>
      </w:r>
      <w:r w:rsidR="001100D6" w:rsidRPr="00B93A1F">
        <w:rPr>
          <w:b/>
          <w:sz w:val="22"/>
          <w:szCs w:val="22"/>
          <w:highlight w:val="lightGray"/>
        </w:rPr>
        <w:t>F</w:t>
      </w:r>
      <w:r w:rsidRPr="00B93A1F">
        <w:rPr>
          <w:b/>
          <w:sz w:val="22"/>
          <w:szCs w:val="22"/>
          <w:highlight w:val="lightGray"/>
        </w:rPr>
        <w:t xml:space="preserve"> comparison</w:t>
      </w:r>
    </w:p>
    <w:p w:rsidR="001100D6" w:rsidRPr="00B93A1F" w:rsidRDefault="001100D6" w:rsidP="001100D6">
      <w:pPr>
        <w:pStyle w:val="CommentText"/>
        <w:rPr>
          <w:sz w:val="22"/>
          <w:szCs w:val="22"/>
          <w:highlight w:val="lightGray"/>
        </w:rPr>
      </w:pPr>
      <w:r w:rsidRPr="00B93A1F">
        <w:rPr>
          <w:highlight w:val="lightGray"/>
        </w:rPr>
        <w:t>CEAF: Cost effectiveness acceptability frontier</w:t>
      </w:r>
      <w:r w:rsidRPr="00B93A1F">
        <w:rPr>
          <w:highlight w:val="lightGray"/>
        </w:rPr>
        <w:tab/>
      </w:r>
      <w:r w:rsidRPr="00B93A1F">
        <w:rPr>
          <w:highlight w:val="lightGray"/>
        </w:rPr>
        <w:tab/>
        <w:t>ICER: Incremental cost-effectiveness ratio</w:t>
      </w:r>
      <w:r w:rsidRPr="00B93A1F">
        <w:rPr>
          <w:highlight w:val="lightGray"/>
        </w:rPr>
        <w:tab/>
      </w:r>
      <w:r w:rsidRPr="00B93A1F">
        <w:rPr>
          <w:highlight w:val="lightGray"/>
        </w:rPr>
        <w:tab/>
        <w:t>PSA: Probabilistic scatterplots</w:t>
      </w:r>
    </w:p>
    <w:p w:rsidR="00080D5A" w:rsidRPr="00B93A1F" w:rsidRDefault="00080D5A" w:rsidP="003D3A44">
      <w:pPr>
        <w:spacing w:line="360" w:lineRule="auto"/>
        <w:rPr>
          <w:b/>
          <w:sz w:val="22"/>
          <w:szCs w:val="22"/>
          <w:highlight w:val="lightGray"/>
        </w:rPr>
        <w:sectPr w:rsidR="00080D5A" w:rsidRPr="00B93A1F" w:rsidSect="00746709">
          <w:footerReference w:type="default" r:id="rId51"/>
          <w:pgSz w:w="16838" w:h="11906" w:orient="landscape"/>
          <w:pgMar w:top="1440" w:right="1440" w:bottom="993" w:left="1440" w:header="708" w:footer="708" w:gutter="0"/>
          <w:cols w:space="708"/>
          <w:docGrid w:linePitch="360"/>
        </w:sectPr>
      </w:pPr>
    </w:p>
    <w:bookmarkEnd w:id="22"/>
    <w:p w:rsidR="003D3A44" w:rsidRPr="00B93A1F" w:rsidRDefault="003D3A44" w:rsidP="0085086B">
      <w:pPr>
        <w:spacing w:line="360" w:lineRule="auto"/>
        <w:jc w:val="both"/>
        <w:outlineLvl w:val="0"/>
        <w:rPr>
          <w:sz w:val="22"/>
          <w:szCs w:val="22"/>
          <w:highlight w:val="lightGray"/>
        </w:rPr>
      </w:pPr>
      <w:r w:rsidRPr="00B93A1F">
        <w:rPr>
          <w:sz w:val="22"/>
          <w:szCs w:val="22"/>
          <w:highlight w:val="lightGray"/>
        </w:rPr>
        <w:t>6.4.2 EVPI results</w:t>
      </w:r>
    </w:p>
    <w:p w:rsidR="000070B9" w:rsidRPr="00B93A1F" w:rsidRDefault="003D3A44" w:rsidP="003D3A44">
      <w:pPr>
        <w:spacing w:line="360" w:lineRule="auto"/>
        <w:jc w:val="both"/>
        <w:rPr>
          <w:sz w:val="22"/>
          <w:szCs w:val="22"/>
          <w:highlight w:val="lightGray"/>
        </w:rPr>
      </w:pPr>
      <w:r w:rsidRPr="00B93A1F">
        <w:rPr>
          <w:sz w:val="22"/>
          <w:szCs w:val="22"/>
          <w:highlight w:val="lightGray"/>
        </w:rPr>
        <w:t xml:space="preserve">The individual EVPI curves for MAICERs varying from £0/QALY to £50,000/QALY are presented in table </w:t>
      </w:r>
      <w:r w:rsidR="00341BE4" w:rsidRPr="00B93A1F">
        <w:rPr>
          <w:sz w:val="22"/>
          <w:szCs w:val="22"/>
          <w:highlight w:val="lightGray"/>
        </w:rPr>
        <w:t>59</w:t>
      </w:r>
      <w:r w:rsidRPr="00B93A1F">
        <w:rPr>
          <w:sz w:val="22"/>
          <w:szCs w:val="22"/>
          <w:highlight w:val="lightGray"/>
        </w:rPr>
        <w:t xml:space="preserve"> below. In this table, the estimated individual EVPI at £20,000/QALY and £30,000/QALY, and corresponding population EVPIs assuming populations ranging from 25,000 to 75,000 people, are also presented for each of the 14 comparisons considered. </w:t>
      </w:r>
    </w:p>
    <w:p w:rsidR="000070B9" w:rsidRPr="00B93A1F" w:rsidRDefault="000070B9" w:rsidP="003D3A44">
      <w:pPr>
        <w:spacing w:line="360" w:lineRule="auto"/>
        <w:jc w:val="both"/>
        <w:rPr>
          <w:sz w:val="22"/>
          <w:szCs w:val="22"/>
          <w:highlight w:val="lightGray"/>
        </w:rPr>
      </w:pPr>
    </w:p>
    <w:p w:rsidR="000070B9" w:rsidRPr="00B93A1F" w:rsidRDefault="000070B9" w:rsidP="003D3A44">
      <w:pPr>
        <w:spacing w:line="360" w:lineRule="auto"/>
        <w:jc w:val="both"/>
        <w:rPr>
          <w:sz w:val="22"/>
          <w:szCs w:val="22"/>
          <w:highlight w:val="lightGray"/>
        </w:rPr>
        <w:sectPr w:rsidR="000070B9" w:rsidRPr="00B93A1F" w:rsidSect="00C6549A">
          <w:pgSz w:w="11906" w:h="16838"/>
          <w:pgMar w:top="1440" w:right="1440" w:bottom="1440" w:left="1440" w:header="708" w:footer="708" w:gutter="0"/>
          <w:cols w:space="708"/>
          <w:docGrid w:linePitch="360"/>
        </w:sectPr>
      </w:pPr>
    </w:p>
    <w:p w:rsidR="000070B9" w:rsidRPr="00B93A1F" w:rsidRDefault="003522E9" w:rsidP="003522E9">
      <w:pPr>
        <w:spacing w:line="360" w:lineRule="auto"/>
        <w:ind w:left="1440" w:hanging="1440"/>
        <w:jc w:val="both"/>
        <w:rPr>
          <w:b/>
          <w:highlight w:val="lightGray"/>
        </w:rPr>
      </w:pPr>
      <w:r w:rsidRPr="00B93A1F">
        <w:rPr>
          <w:b/>
          <w:highlight w:val="lightGray"/>
        </w:rPr>
        <w:t xml:space="preserve">Figure </w:t>
      </w:r>
      <w:r w:rsidR="00341BE4" w:rsidRPr="00B93A1F">
        <w:rPr>
          <w:b/>
          <w:highlight w:val="lightGray"/>
        </w:rPr>
        <w:t>24</w:t>
      </w:r>
      <w:r w:rsidRPr="00B93A1F">
        <w:rPr>
          <w:b/>
          <w:highlight w:val="lightGray"/>
        </w:rPr>
        <w:t>:</w:t>
      </w:r>
      <w:r w:rsidRPr="00B93A1F">
        <w:rPr>
          <w:b/>
          <w:highlight w:val="lightGray"/>
        </w:rPr>
        <w:tab/>
        <w:t>Relationship between individual EVPI and MAICER for all 14 comparisons, together with individual and EVPI at MAICERs of £20,000/QALY and £30,000/QALY</w:t>
      </w:r>
    </w:p>
    <w:tbl>
      <w:tblPr>
        <w:tblStyle w:val="TableGrid"/>
        <w:tblW w:w="0" w:type="auto"/>
        <w:tblLook w:val="04A0" w:firstRow="1" w:lastRow="0" w:firstColumn="1" w:lastColumn="0" w:noHBand="0" w:noVBand="1"/>
      </w:tblPr>
      <w:tblGrid>
        <w:gridCol w:w="7087"/>
        <w:gridCol w:w="7087"/>
      </w:tblGrid>
      <w:tr w:rsidR="000070B9" w:rsidRPr="00B93A1F" w:rsidTr="000070B9">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0" name="Picture 30"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1" name="Picture 31" descr="X:\EchoAF\R\Figures\W_50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EchoAF\R\Figures\W_50_0_F__EVPI.jpe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070B9" w:rsidRPr="00B93A1F" w:rsidTr="000070B9">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111</w:t>
                  </w:r>
                </w:p>
              </w:tc>
              <w:tc>
                <w:tcPr>
                  <w:tcW w:w="1346" w:type="dxa"/>
                </w:tcPr>
                <w:p w:rsidR="000070B9" w:rsidRPr="00B93A1F" w:rsidRDefault="000070B9" w:rsidP="000070B9">
                  <w:pPr>
                    <w:jc w:val="right"/>
                    <w:rPr>
                      <w:highlight w:val="lightGray"/>
                    </w:rPr>
                  </w:pPr>
                  <w:r w:rsidRPr="00B93A1F">
                    <w:rPr>
                      <w:highlight w:val="lightGray"/>
                    </w:rPr>
                    <w:t>2.78</w:t>
                  </w:r>
                </w:p>
              </w:tc>
              <w:tc>
                <w:tcPr>
                  <w:tcW w:w="1346" w:type="dxa"/>
                </w:tcPr>
                <w:p w:rsidR="000070B9" w:rsidRPr="00B93A1F" w:rsidRDefault="000070B9" w:rsidP="000070B9">
                  <w:pPr>
                    <w:jc w:val="right"/>
                    <w:rPr>
                      <w:highlight w:val="lightGray"/>
                    </w:rPr>
                  </w:pPr>
                  <w:r w:rsidRPr="00B93A1F">
                    <w:rPr>
                      <w:highlight w:val="lightGray"/>
                    </w:rPr>
                    <w:t>5.55</w:t>
                  </w:r>
                </w:p>
              </w:tc>
              <w:tc>
                <w:tcPr>
                  <w:tcW w:w="1347" w:type="dxa"/>
                </w:tcPr>
                <w:p w:rsidR="000070B9" w:rsidRPr="00B93A1F" w:rsidRDefault="000070B9" w:rsidP="000070B9">
                  <w:pPr>
                    <w:jc w:val="right"/>
                    <w:rPr>
                      <w:highlight w:val="lightGray"/>
                    </w:rPr>
                  </w:pPr>
                  <w:r w:rsidRPr="00B93A1F">
                    <w:rPr>
                      <w:highlight w:val="lightGray"/>
                    </w:rPr>
                    <w:t>8.33</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244</w:t>
                  </w:r>
                </w:p>
              </w:tc>
              <w:tc>
                <w:tcPr>
                  <w:tcW w:w="1346" w:type="dxa"/>
                </w:tcPr>
                <w:p w:rsidR="000070B9" w:rsidRPr="00B93A1F" w:rsidRDefault="000070B9" w:rsidP="000070B9">
                  <w:pPr>
                    <w:jc w:val="right"/>
                    <w:rPr>
                      <w:highlight w:val="lightGray"/>
                    </w:rPr>
                  </w:pPr>
                  <w:r w:rsidRPr="00B93A1F">
                    <w:rPr>
                      <w:highlight w:val="lightGray"/>
                    </w:rPr>
                    <w:t>6.09</w:t>
                  </w:r>
                </w:p>
              </w:tc>
              <w:tc>
                <w:tcPr>
                  <w:tcW w:w="1346" w:type="dxa"/>
                </w:tcPr>
                <w:p w:rsidR="000070B9" w:rsidRPr="00B93A1F" w:rsidRDefault="000070B9" w:rsidP="000070B9">
                  <w:pPr>
                    <w:jc w:val="right"/>
                    <w:rPr>
                      <w:highlight w:val="lightGray"/>
                    </w:rPr>
                  </w:pPr>
                  <w:r w:rsidRPr="00B93A1F">
                    <w:rPr>
                      <w:highlight w:val="lightGray"/>
                    </w:rPr>
                    <w:t>12.18</w:t>
                  </w:r>
                </w:p>
              </w:tc>
              <w:tc>
                <w:tcPr>
                  <w:tcW w:w="1347" w:type="dxa"/>
                </w:tcPr>
                <w:p w:rsidR="000070B9" w:rsidRPr="00B93A1F" w:rsidRDefault="000070B9" w:rsidP="000070B9">
                  <w:pPr>
                    <w:jc w:val="right"/>
                    <w:rPr>
                      <w:highlight w:val="lightGray"/>
                    </w:rPr>
                  </w:pPr>
                  <w:r w:rsidRPr="00B93A1F">
                    <w:rPr>
                      <w:highlight w:val="lightGray"/>
                    </w:rPr>
                    <w:t>18.26</w:t>
                  </w:r>
                </w:p>
              </w:tc>
            </w:tr>
          </w:tbl>
          <w:p w:rsidR="000070B9" w:rsidRPr="00B93A1F" w:rsidRDefault="000070B9" w:rsidP="000070B9">
            <w:pPr>
              <w:rPr>
                <w:highlight w:val="lightGray"/>
              </w:rPr>
            </w:pPr>
          </w:p>
        </w:tc>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120</w:t>
                  </w:r>
                </w:p>
              </w:tc>
              <w:tc>
                <w:tcPr>
                  <w:tcW w:w="1346" w:type="dxa"/>
                </w:tcPr>
                <w:p w:rsidR="000070B9" w:rsidRPr="00B93A1F" w:rsidRDefault="000070B9" w:rsidP="000070B9">
                  <w:pPr>
                    <w:jc w:val="right"/>
                    <w:rPr>
                      <w:highlight w:val="lightGray"/>
                    </w:rPr>
                  </w:pPr>
                  <w:r w:rsidRPr="00B93A1F">
                    <w:rPr>
                      <w:highlight w:val="lightGray"/>
                    </w:rPr>
                    <w:t>2.99</w:t>
                  </w:r>
                </w:p>
              </w:tc>
              <w:tc>
                <w:tcPr>
                  <w:tcW w:w="1346" w:type="dxa"/>
                </w:tcPr>
                <w:p w:rsidR="000070B9" w:rsidRPr="00B93A1F" w:rsidRDefault="000070B9" w:rsidP="000070B9">
                  <w:pPr>
                    <w:jc w:val="right"/>
                    <w:rPr>
                      <w:highlight w:val="lightGray"/>
                    </w:rPr>
                  </w:pPr>
                  <w:r w:rsidRPr="00B93A1F">
                    <w:rPr>
                      <w:highlight w:val="lightGray"/>
                    </w:rPr>
                    <w:t>5.98</w:t>
                  </w:r>
                </w:p>
              </w:tc>
              <w:tc>
                <w:tcPr>
                  <w:tcW w:w="1347" w:type="dxa"/>
                </w:tcPr>
                <w:p w:rsidR="000070B9" w:rsidRPr="00B93A1F" w:rsidRDefault="000070B9" w:rsidP="000070B9">
                  <w:pPr>
                    <w:jc w:val="right"/>
                    <w:rPr>
                      <w:highlight w:val="lightGray"/>
                    </w:rPr>
                  </w:pPr>
                  <w:r w:rsidRPr="00B93A1F">
                    <w:rPr>
                      <w:highlight w:val="lightGray"/>
                    </w:rPr>
                    <w:t>8.97</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269</w:t>
                  </w:r>
                </w:p>
              </w:tc>
              <w:tc>
                <w:tcPr>
                  <w:tcW w:w="1346" w:type="dxa"/>
                </w:tcPr>
                <w:p w:rsidR="000070B9" w:rsidRPr="00B93A1F" w:rsidRDefault="000070B9" w:rsidP="000070B9">
                  <w:pPr>
                    <w:jc w:val="right"/>
                    <w:rPr>
                      <w:highlight w:val="lightGray"/>
                    </w:rPr>
                  </w:pPr>
                  <w:r w:rsidRPr="00B93A1F">
                    <w:rPr>
                      <w:highlight w:val="lightGray"/>
                    </w:rPr>
                    <w:t>6.72</w:t>
                  </w:r>
                </w:p>
              </w:tc>
              <w:tc>
                <w:tcPr>
                  <w:tcW w:w="1346" w:type="dxa"/>
                </w:tcPr>
                <w:p w:rsidR="000070B9" w:rsidRPr="00B93A1F" w:rsidRDefault="000070B9" w:rsidP="000070B9">
                  <w:pPr>
                    <w:jc w:val="right"/>
                    <w:rPr>
                      <w:highlight w:val="lightGray"/>
                    </w:rPr>
                  </w:pPr>
                  <w:r w:rsidRPr="00B93A1F">
                    <w:rPr>
                      <w:highlight w:val="lightGray"/>
                    </w:rPr>
                    <w:t>13.44</w:t>
                  </w:r>
                </w:p>
              </w:tc>
              <w:tc>
                <w:tcPr>
                  <w:tcW w:w="1347" w:type="dxa"/>
                </w:tcPr>
                <w:p w:rsidR="000070B9" w:rsidRPr="00B93A1F" w:rsidRDefault="000070B9" w:rsidP="000070B9">
                  <w:pPr>
                    <w:jc w:val="right"/>
                    <w:rPr>
                      <w:highlight w:val="lightGray"/>
                    </w:rPr>
                  </w:pPr>
                  <w:r w:rsidRPr="00B93A1F">
                    <w:rPr>
                      <w:highlight w:val="lightGray"/>
                    </w:rPr>
                    <w:t>20.15</w:t>
                  </w:r>
                </w:p>
              </w:tc>
            </w:tr>
          </w:tbl>
          <w:p w:rsidR="000070B9" w:rsidRPr="00B93A1F" w:rsidRDefault="000070B9" w:rsidP="000070B9">
            <w:pPr>
              <w:rPr>
                <w:highlight w:val="lightGray"/>
              </w:rPr>
            </w:pPr>
          </w:p>
        </w:tc>
      </w:tr>
      <w:tr w:rsidR="000070B9" w:rsidRPr="00B93A1F" w:rsidTr="000070B9">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W_50_0_M</w:t>
            </w:r>
          </w:p>
        </w:tc>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W_50_0_F</w:t>
            </w:r>
          </w:p>
        </w:tc>
      </w:tr>
      <w:tr w:rsidR="000070B9" w:rsidRPr="00B93A1F" w:rsidTr="000070B9">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2" name="Picture 32" descr="C:\Users\Jon Minton\Google Drive\EchoAF\R\Figures\W_65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n Minton\Google Drive\EchoAF\R\Figures\W_65_0_M__EVPI.jpe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3" name="Picture 33" descr="C:\Users\Jon Minton\Google Drive\EchoAF\R\Figures\W_65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n Minton\Google Drive\EchoAF\R\Figures\W_65_0_F__EVPI.jpe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070B9" w:rsidRPr="00B93A1F" w:rsidTr="000070B9">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315</w:t>
                  </w:r>
                </w:p>
              </w:tc>
              <w:tc>
                <w:tcPr>
                  <w:tcW w:w="1346" w:type="dxa"/>
                </w:tcPr>
                <w:p w:rsidR="000070B9" w:rsidRPr="00B93A1F" w:rsidRDefault="000070B9" w:rsidP="000070B9">
                  <w:pPr>
                    <w:jc w:val="right"/>
                    <w:rPr>
                      <w:highlight w:val="lightGray"/>
                    </w:rPr>
                  </w:pPr>
                  <w:r w:rsidRPr="00B93A1F">
                    <w:rPr>
                      <w:highlight w:val="lightGray"/>
                    </w:rPr>
                    <w:t>7.89</w:t>
                  </w:r>
                </w:p>
              </w:tc>
              <w:tc>
                <w:tcPr>
                  <w:tcW w:w="1346" w:type="dxa"/>
                </w:tcPr>
                <w:p w:rsidR="000070B9" w:rsidRPr="00B93A1F" w:rsidRDefault="000070B9" w:rsidP="000070B9">
                  <w:pPr>
                    <w:jc w:val="right"/>
                    <w:rPr>
                      <w:highlight w:val="lightGray"/>
                    </w:rPr>
                  </w:pPr>
                  <w:r w:rsidRPr="00B93A1F">
                    <w:rPr>
                      <w:highlight w:val="lightGray"/>
                    </w:rPr>
                    <w:t>15.77</w:t>
                  </w:r>
                </w:p>
              </w:tc>
              <w:tc>
                <w:tcPr>
                  <w:tcW w:w="1347" w:type="dxa"/>
                </w:tcPr>
                <w:p w:rsidR="000070B9" w:rsidRPr="00B93A1F" w:rsidRDefault="000070B9" w:rsidP="000070B9">
                  <w:pPr>
                    <w:jc w:val="right"/>
                    <w:rPr>
                      <w:highlight w:val="lightGray"/>
                    </w:rPr>
                  </w:pPr>
                  <w:r w:rsidRPr="00B93A1F">
                    <w:rPr>
                      <w:highlight w:val="lightGray"/>
                    </w:rPr>
                    <w:t>23.66</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601</w:t>
                  </w:r>
                </w:p>
              </w:tc>
              <w:tc>
                <w:tcPr>
                  <w:tcW w:w="1346" w:type="dxa"/>
                </w:tcPr>
                <w:p w:rsidR="000070B9" w:rsidRPr="00B93A1F" w:rsidRDefault="000070B9" w:rsidP="000070B9">
                  <w:pPr>
                    <w:jc w:val="right"/>
                    <w:rPr>
                      <w:highlight w:val="lightGray"/>
                    </w:rPr>
                  </w:pPr>
                  <w:r w:rsidRPr="00B93A1F">
                    <w:rPr>
                      <w:highlight w:val="lightGray"/>
                    </w:rPr>
                    <w:t>15.03</w:t>
                  </w:r>
                </w:p>
              </w:tc>
              <w:tc>
                <w:tcPr>
                  <w:tcW w:w="1346" w:type="dxa"/>
                </w:tcPr>
                <w:p w:rsidR="000070B9" w:rsidRPr="00B93A1F" w:rsidRDefault="000070B9" w:rsidP="000070B9">
                  <w:pPr>
                    <w:jc w:val="right"/>
                    <w:rPr>
                      <w:highlight w:val="lightGray"/>
                    </w:rPr>
                  </w:pPr>
                  <w:r w:rsidRPr="00B93A1F">
                    <w:rPr>
                      <w:highlight w:val="lightGray"/>
                    </w:rPr>
                    <w:t>30.06</w:t>
                  </w:r>
                </w:p>
              </w:tc>
              <w:tc>
                <w:tcPr>
                  <w:tcW w:w="1347" w:type="dxa"/>
                </w:tcPr>
                <w:p w:rsidR="000070B9" w:rsidRPr="00B93A1F" w:rsidRDefault="000070B9" w:rsidP="000070B9">
                  <w:pPr>
                    <w:jc w:val="right"/>
                    <w:rPr>
                      <w:highlight w:val="lightGray"/>
                    </w:rPr>
                  </w:pPr>
                  <w:r w:rsidRPr="00B93A1F">
                    <w:rPr>
                      <w:highlight w:val="lightGray"/>
                    </w:rPr>
                    <w:t>45.09</w:t>
                  </w:r>
                </w:p>
              </w:tc>
            </w:tr>
          </w:tbl>
          <w:p w:rsidR="000070B9" w:rsidRPr="00B93A1F" w:rsidRDefault="000070B9" w:rsidP="000070B9">
            <w:pPr>
              <w:rPr>
                <w:highlight w:val="lightGray"/>
              </w:rPr>
            </w:pPr>
          </w:p>
        </w:tc>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413</w:t>
                  </w:r>
                </w:p>
              </w:tc>
              <w:tc>
                <w:tcPr>
                  <w:tcW w:w="1346" w:type="dxa"/>
                </w:tcPr>
                <w:p w:rsidR="000070B9" w:rsidRPr="00B93A1F" w:rsidRDefault="000070B9" w:rsidP="000070B9">
                  <w:pPr>
                    <w:jc w:val="right"/>
                    <w:rPr>
                      <w:highlight w:val="lightGray"/>
                    </w:rPr>
                  </w:pPr>
                  <w:r w:rsidRPr="00B93A1F">
                    <w:rPr>
                      <w:highlight w:val="lightGray"/>
                    </w:rPr>
                    <w:t>10.33</w:t>
                  </w:r>
                </w:p>
              </w:tc>
              <w:tc>
                <w:tcPr>
                  <w:tcW w:w="1346" w:type="dxa"/>
                </w:tcPr>
                <w:p w:rsidR="000070B9" w:rsidRPr="00B93A1F" w:rsidRDefault="000070B9" w:rsidP="000070B9">
                  <w:pPr>
                    <w:jc w:val="right"/>
                    <w:rPr>
                      <w:highlight w:val="lightGray"/>
                    </w:rPr>
                  </w:pPr>
                  <w:r w:rsidRPr="00B93A1F">
                    <w:rPr>
                      <w:highlight w:val="lightGray"/>
                    </w:rPr>
                    <w:t>20.66</w:t>
                  </w:r>
                </w:p>
              </w:tc>
              <w:tc>
                <w:tcPr>
                  <w:tcW w:w="1347" w:type="dxa"/>
                </w:tcPr>
                <w:p w:rsidR="000070B9" w:rsidRPr="00B93A1F" w:rsidRDefault="000070B9" w:rsidP="000070B9">
                  <w:pPr>
                    <w:jc w:val="right"/>
                    <w:rPr>
                      <w:highlight w:val="lightGray"/>
                    </w:rPr>
                  </w:pPr>
                  <w:r w:rsidRPr="00B93A1F">
                    <w:rPr>
                      <w:highlight w:val="lightGray"/>
                    </w:rPr>
                    <w:t>30.99</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796</w:t>
                  </w:r>
                </w:p>
              </w:tc>
              <w:tc>
                <w:tcPr>
                  <w:tcW w:w="1346" w:type="dxa"/>
                </w:tcPr>
                <w:p w:rsidR="000070B9" w:rsidRPr="00B93A1F" w:rsidRDefault="000070B9" w:rsidP="000070B9">
                  <w:pPr>
                    <w:jc w:val="right"/>
                    <w:rPr>
                      <w:highlight w:val="lightGray"/>
                    </w:rPr>
                  </w:pPr>
                  <w:r w:rsidRPr="00B93A1F">
                    <w:rPr>
                      <w:highlight w:val="lightGray"/>
                    </w:rPr>
                    <w:t>19.91</w:t>
                  </w:r>
                </w:p>
              </w:tc>
              <w:tc>
                <w:tcPr>
                  <w:tcW w:w="1346" w:type="dxa"/>
                </w:tcPr>
                <w:p w:rsidR="000070B9" w:rsidRPr="00B93A1F" w:rsidRDefault="000070B9" w:rsidP="000070B9">
                  <w:pPr>
                    <w:jc w:val="right"/>
                    <w:rPr>
                      <w:highlight w:val="lightGray"/>
                    </w:rPr>
                  </w:pPr>
                  <w:r w:rsidRPr="00B93A1F">
                    <w:rPr>
                      <w:highlight w:val="lightGray"/>
                    </w:rPr>
                    <w:t>39.82</w:t>
                  </w:r>
                </w:p>
              </w:tc>
              <w:tc>
                <w:tcPr>
                  <w:tcW w:w="1347" w:type="dxa"/>
                </w:tcPr>
                <w:p w:rsidR="000070B9" w:rsidRPr="00B93A1F" w:rsidRDefault="000070B9" w:rsidP="000070B9">
                  <w:pPr>
                    <w:jc w:val="right"/>
                    <w:rPr>
                      <w:highlight w:val="lightGray"/>
                    </w:rPr>
                  </w:pPr>
                  <w:r w:rsidRPr="00B93A1F">
                    <w:rPr>
                      <w:highlight w:val="lightGray"/>
                    </w:rPr>
                    <w:t>59.73</w:t>
                  </w:r>
                </w:p>
              </w:tc>
            </w:tr>
          </w:tbl>
          <w:p w:rsidR="000070B9" w:rsidRPr="00B93A1F" w:rsidRDefault="000070B9" w:rsidP="000070B9">
            <w:pPr>
              <w:rPr>
                <w:highlight w:val="lightGray"/>
              </w:rPr>
            </w:pPr>
          </w:p>
        </w:tc>
      </w:tr>
      <w:tr w:rsidR="000070B9" w:rsidRPr="00B93A1F" w:rsidTr="000070B9">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W_65_0_M</w:t>
            </w:r>
          </w:p>
        </w:tc>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W_65_0_F</w:t>
            </w:r>
          </w:p>
        </w:tc>
      </w:tr>
      <w:tr w:rsidR="000070B9" w:rsidRPr="00B93A1F" w:rsidTr="000070B9">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4" name="Picture 34"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5" name="Picture 35" descr="C:\Users\Jon Minton\Google Drive\EchoAF\R\Figures\W_50_1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on Minton\Google Drive\EchoAF\R\Figures\W_50_1_F__EVPI.jpe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070B9" w:rsidRPr="00B93A1F" w:rsidTr="000070B9">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4</w:t>
                  </w:r>
                </w:p>
              </w:tc>
              <w:tc>
                <w:tcPr>
                  <w:tcW w:w="1346" w:type="dxa"/>
                </w:tcPr>
                <w:p w:rsidR="000070B9" w:rsidRPr="00B93A1F" w:rsidRDefault="000070B9" w:rsidP="000070B9">
                  <w:pPr>
                    <w:jc w:val="right"/>
                    <w:rPr>
                      <w:highlight w:val="lightGray"/>
                    </w:rPr>
                  </w:pPr>
                  <w:r w:rsidRPr="00B93A1F">
                    <w:rPr>
                      <w:highlight w:val="lightGray"/>
                    </w:rPr>
                    <w:t>0.10</w:t>
                  </w:r>
                </w:p>
              </w:tc>
              <w:tc>
                <w:tcPr>
                  <w:tcW w:w="1346" w:type="dxa"/>
                </w:tcPr>
                <w:p w:rsidR="000070B9" w:rsidRPr="00B93A1F" w:rsidRDefault="000070B9" w:rsidP="000070B9">
                  <w:pPr>
                    <w:jc w:val="right"/>
                    <w:rPr>
                      <w:highlight w:val="lightGray"/>
                    </w:rPr>
                  </w:pPr>
                  <w:r w:rsidRPr="00B93A1F">
                    <w:rPr>
                      <w:highlight w:val="lightGray"/>
                    </w:rPr>
                    <w:t>0.20</w:t>
                  </w:r>
                </w:p>
              </w:tc>
              <w:tc>
                <w:tcPr>
                  <w:tcW w:w="1347" w:type="dxa"/>
                </w:tcPr>
                <w:p w:rsidR="000070B9" w:rsidRPr="00B93A1F" w:rsidRDefault="000070B9" w:rsidP="000070B9">
                  <w:pPr>
                    <w:jc w:val="right"/>
                    <w:rPr>
                      <w:highlight w:val="lightGray"/>
                    </w:rPr>
                  </w:pPr>
                  <w:r w:rsidRPr="00B93A1F">
                    <w:rPr>
                      <w:highlight w:val="lightGray"/>
                    </w:rPr>
                    <w:t>0.3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2</w:t>
                  </w:r>
                </w:p>
              </w:tc>
              <w:tc>
                <w:tcPr>
                  <w:tcW w:w="1346" w:type="dxa"/>
                </w:tcPr>
                <w:p w:rsidR="000070B9" w:rsidRPr="00B93A1F" w:rsidRDefault="000070B9" w:rsidP="000070B9">
                  <w:pPr>
                    <w:jc w:val="right"/>
                    <w:rPr>
                      <w:highlight w:val="lightGray"/>
                    </w:rPr>
                  </w:pPr>
                  <w:r w:rsidRPr="00B93A1F">
                    <w:rPr>
                      <w:highlight w:val="lightGray"/>
                    </w:rPr>
                    <w:t>0.04</w:t>
                  </w:r>
                </w:p>
              </w:tc>
              <w:tc>
                <w:tcPr>
                  <w:tcW w:w="1346" w:type="dxa"/>
                </w:tcPr>
                <w:p w:rsidR="000070B9" w:rsidRPr="00B93A1F" w:rsidRDefault="000070B9" w:rsidP="000070B9">
                  <w:pPr>
                    <w:jc w:val="right"/>
                    <w:rPr>
                      <w:highlight w:val="lightGray"/>
                    </w:rPr>
                  </w:pPr>
                  <w:r w:rsidRPr="00B93A1F">
                    <w:rPr>
                      <w:highlight w:val="lightGray"/>
                    </w:rPr>
                    <w:t>0.08</w:t>
                  </w:r>
                </w:p>
              </w:tc>
              <w:tc>
                <w:tcPr>
                  <w:tcW w:w="1347" w:type="dxa"/>
                </w:tcPr>
                <w:p w:rsidR="000070B9" w:rsidRPr="00B93A1F" w:rsidRDefault="000070B9" w:rsidP="000070B9">
                  <w:pPr>
                    <w:jc w:val="right"/>
                    <w:rPr>
                      <w:highlight w:val="lightGray"/>
                    </w:rPr>
                  </w:pPr>
                  <w:r w:rsidRPr="00B93A1F">
                    <w:rPr>
                      <w:highlight w:val="lightGray"/>
                    </w:rPr>
                    <w:t>0.12</w:t>
                  </w:r>
                </w:p>
              </w:tc>
            </w:tr>
          </w:tbl>
          <w:p w:rsidR="000070B9" w:rsidRPr="00B93A1F" w:rsidRDefault="000070B9" w:rsidP="000070B9">
            <w:pPr>
              <w:rPr>
                <w:highlight w:val="lightGray"/>
              </w:rPr>
            </w:pPr>
          </w:p>
        </w:tc>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12</w:t>
                  </w:r>
                </w:p>
              </w:tc>
              <w:tc>
                <w:tcPr>
                  <w:tcW w:w="1346" w:type="dxa"/>
                </w:tcPr>
                <w:p w:rsidR="000070B9" w:rsidRPr="00B93A1F" w:rsidRDefault="000070B9" w:rsidP="000070B9">
                  <w:pPr>
                    <w:jc w:val="right"/>
                    <w:rPr>
                      <w:highlight w:val="lightGray"/>
                    </w:rPr>
                  </w:pPr>
                  <w:r w:rsidRPr="00B93A1F">
                    <w:rPr>
                      <w:highlight w:val="lightGray"/>
                    </w:rPr>
                    <w:t>0.29</w:t>
                  </w:r>
                </w:p>
              </w:tc>
              <w:tc>
                <w:tcPr>
                  <w:tcW w:w="1346" w:type="dxa"/>
                </w:tcPr>
                <w:p w:rsidR="000070B9" w:rsidRPr="00B93A1F" w:rsidRDefault="000070B9" w:rsidP="000070B9">
                  <w:pPr>
                    <w:jc w:val="right"/>
                    <w:rPr>
                      <w:highlight w:val="lightGray"/>
                    </w:rPr>
                  </w:pPr>
                  <w:r w:rsidRPr="00B93A1F">
                    <w:rPr>
                      <w:highlight w:val="lightGray"/>
                    </w:rPr>
                    <w:t>0.59</w:t>
                  </w:r>
                </w:p>
              </w:tc>
              <w:tc>
                <w:tcPr>
                  <w:tcW w:w="1347" w:type="dxa"/>
                </w:tcPr>
                <w:p w:rsidR="000070B9" w:rsidRPr="00B93A1F" w:rsidRDefault="000070B9" w:rsidP="000070B9">
                  <w:pPr>
                    <w:jc w:val="right"/>
                    <w:rPr>
                      <w:highlight w:val="lightGray"/>
                    </w:rPr>
                  </w:pPr>
                  <w:r w:rsidRPr="00B93A1F">
                    <w:rPr>
                      <w:highlight w:val="lightGray"/>
                    </w:rPr>
                    <w:t>0.88</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5</w:t>
                  </w:r>
                </w:p>
              </w:tc>
              <w:tc>
                <w:tcPr>
                  <w:tcW w:w="1346" w:type="dxa"/>
                </w:tcPr>
                <w:p w:rsidR="000070B9" w:rsidRPr="00B93A1F" w:rsidRDefault="000070B9" w:rsidP="000070B9">
                  <w:pPr>
                    <w:jc w:val="right"/>
                    <w:rPr>
                      <w:highlight w:val="lightGray"/>
                    </w:rPr>
                  </w:pPr>
                  <w:r w:rsidRPr="00B93A1F">
                    <w:rPr>
                      <w:highlight w:val="lightGray"/>
                    </w:rPr>
                    <w:t>0.12</w:t>
                  </w:r>
                </w:p>
              </w:tc>
              <w:tc>
                <w:tcPr>
                  <w:tcW w:w="1346" w:type="dxa"/>
                </w:tcPr>
                <w:p w:rsidR="000070B9" w:rsidRPr="00B93A1F" w:rsidRDefault="000070B9" w:rsidP="000070B9">
                  <w:pPr>
                    <w:jc w:val="right"/>
                    <w:rPr>
                      <w:highlight w:val="lightGray"/>
                    </w:rPr>
                  </w:pPr>
                  <w:r w:rsidRPr="00B93A1F">
                    <w:rPr>
                      <w:highlight w:val="lightGray"/>
                    </w:rPr>
                    <w:t>0.25</w:t>
                  </w:r>
                </w:p>
              </w:tc>
              <w:tc>
                <w:tcPr>
                  <w:tcW w:w="1347" w:type="dxa"/>
                </w:tcPr>
                <w:p w:rsidR="000070B9" w:rsidRPr="00B93A1F" w:rsidRDefault="000070B9" w:rsidP="000070B9">
                  <w:pPr>
                    <w:jc w:val="right"/>
                    <w:rPr>
                      <w:highlight w:val="lightGray"/>
                    </w:rPr>
                  </w:pPr>
                  <w:r w:rsidRPr="00B93A1F">
                    <w:rPr>
                      <w:highlight w:val="lightGray"/>
                    </w:rPr>
                    <w:t>0.37</w:t>
                  </w:r>
                </w:p>
              </w:tc>
            </w:tr>
          </w:tbl>
          <w:p w:rsidR="000070B9" w:rsidRPr="00B93A1F" w:rsidRDefault="000070B9" w:rsidP="000070B9">
            <w:pPr>
              <w:rPr>
                <w:highlight w:val="lightGray"/>
              </w:rPr>
            </w:pPr>
          </w:p>
        </w:tc>
      </w:tr>
      <w:tr w:rsidR="000070B9" w:rsidRPr="00B93A1F" w:rsidTr="000070B9">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W_50_1_M</w:t>
            </w:r>
          </w:p>
        </w:tc>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W_50_1_F</w:t>
            </w:r>
          </w:p>
        </w:tc>
      </w:tr>
      <w:tr w:rsidR="000070B9" w:rsidRPr="00B93A1F" w:rsidTr="000070B9">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6" name="Picture 36" descr="C:\Users\Jon Minton\Google Drive\EchoAF\R\Figures\W_65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n Minton\Google Drive\EchoAF\R\Figures\W_65_1_M__EVPI.jpe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7" name="Picture 37" descr="C:\Users\Jon Minton\Google Drive\EchoAF\R\Figures\W_65_1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on Minton\Google Drive\EchoAF\R\Figures\W_65_1_F__EVPI.jpe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070B9" w:rsidRPr="00B93A1F" w:rsidTr="000070B9">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41</w:t>
                  </w:r>
                </w:p>
              </w:tc>
              <w:tc>
                <w:tcPr>
                  <w:tcW w:w="1346" w:type="dxa"/>
                </w:tcPr>
                <w:p w:rsidR="000070B9" w:rsidRPr="00B93A1F" w:rsidRDefault="000070B9" w:rsidP="000070B9">
                  <w:pPr>
                    <w:jc w:val="right"/>
                    <w:rPr>
                      <w:highlight w:val="lightGray"/>
                    </w:rPr>
                  </w:pPr>
                  <w:r w:rsidRPr="00B93A1F">
                    <w:rPr>
                      <w:highlight w:val="lightGray"/>
                    </w:rPr>
                    <w:t>1.03</w:t>
                  </w:r>
                </w:p>
              </w:tc>
              <w:tc>
                <w:tcPr>
                  <w:tcW w:w="1346" w:type="dxa"/>
                </w:tcPr>
                <w:p w:rsidR="000070B9" w:rsidRPr="00B93A1F" w:rsidRDefault="000070B9" w:rsidP="000070B9">
                  <w:pPr>
                    <w:jc w:val="right"/>
                    <w:rPr>
                      <w:highlight w:val="lightGray"/>
                    </w:rPr>
                  </w:pPr>
                  <w:r w:rsidRPr="00B93A1F">
                    <w:rPr>
                      <w:highlight w:val="lightGray"/>
                    </w:rPr>
                    <w:t>2.05</w:t>
                  </w:r>
                </w:p>
              </w:tc>
              <w:tc>
                <w:tcPr>
                  <w:tcW w:w="1347" w:type="dxa"/>
                </w:tcPr>
                <w:p w:rsidR="000070B9" w:rsidRPr="00B93A1F" w:rsidRDefault="000070B9" w:rsidP="000070B9">
                  <w:pPr>
                    <w:jc w:val="right"/>
                    <w:rPr>
                      <w:highlight w:val="lightGray"/>
                    </w:rPr>
                  </w:pPr>
                  <w:r w:rsidRPr="00B93A1F">
                    <w:rPr>
                      <w:highlight w:val="lightGray"/>
                    </w:rPr>
                    <w:t>3.08</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9</w:t>
                  </w:r>
                </w:p>
              </w:tc>
              <w:tc>
                <w:tcPr>
                  <w:tcW w:w="1346" w:type="dxa"/>
                </w:tcPr>
                <w:p w:rsidR="000070B9" w:rsidRPr="00B93A1F" w:rsidRDefault="000070B9" w:rsidP="000070B9">
                  <w:pPr>
                    <w:jc w:val="right"/>
                    <w:rPr>
                      <w:highlight w:val="lightGray"/>
                    </w:rPr>
                  </w:pPr>
                  <w:r w:rsidRPr="00B93A1F">
                    <w:rPr>
                      <w:highlight w:val="lightGray"/>
                    </w:rPr>
                    <w:t>0.24</w:t>
                  </w:r>
                </w:p>
              </w:tc>
              <w:tc>
                <w:tcPr>
                  <w:tcW w:w="1346" w:type="dxa"/>
                </w:tcPr>
                <w:p w:rsidR="000070B9" w:rsidRPr="00B93A1F" w:rsidRDefault="000070B9" w:rsidP="000070B9">
                  <w:pPr>
                    <w:jc w:val="right"/>
                    <w:rPr>
                      <w:highlight w:val="lightGray"/>
                    </w:rPr>
                  </w:pPr>
                  <w:r w:rsidRPr="00B93A1F">
                    <w:rPr>
                      <w:highlight w:val="lightGray"/>
                    </w:rPr>
                    <w:t>0.47</w:t>
                  </w:r>
                </w:p>
              </w:tc>
              <w:tc>
                <w:tcPr>
                  <w:tcW w:w="1347" w:type="dxa"/>
                </w:tcPr>
                <w:p w:rsidR="000070B9" w:rsidRPr="00B93A1F" w:rsidRDefault="000070B9" w:rsidP="000070B9">
                  <w:pPr>
                    <w:jc w:val="right"/>
                    <w:rPr>
                      <w:highlight w:val="lightGray"/>
                    </w:rPr>
                  </w:pPr>
                  <w:r w:rsidRPr="00B93A1F">
                    <w:rPr>
                      <w:highlight w:val="lightGray"/>
                    </w:rPr>
                    <w:t>0.71</w:t>
                  </w:r>
                </w:p>
              </w:tc>
            </w:tr>
          </w:tbl>
          <w:p w:rsidR="000070B9" w:rsidRPr="00B93A1F" w:rsidRDefault="000070B9" w:rsidP="000070B9">
            <w:pPr>
              <w:rPr>
                <w:highlight w:val="lightGray"/>
              </w:rPr>
            </w:pPr>
          </w:p>
        </w:tc>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249</w:t>
                  </w:r>
                </w:p>
              </w:tc>
              <w:tc>
                <w:tcPr>
                  <w:tcW w:w="1346" w:type="dxa"/>
                </w:tcPr>
                <w:p w:rsidR="000070B9" w:rsidRPr="00B93A1F" w:rsidRDefault="000070B9" w:rsidP="000070B9">
                  <w:pPr>
                    <w:jc w:val="right"/>
                    <w:rPr>
                      <w:highlight w:val="lightGray"/>
                    </w:rPr>
                  </w:pPr>
                  <w:r w:rsidRPr="00B93A1F">
                    <w:rPr>
                      <w:highlight w:val="lightGray"/>
                    </w:rPr>
                    <w:t>6.22</w:t>
                  </w:r>
                </w:p>
              </w:tc>
              <w:tc>
                <w:tcPr>
                  <w:tcW w:w="1346" w:type="dxa"/>
                </w:tcPr>
                <w:p w:rsidR="000070B9" w:rsidRPr="00B93A1F" w:rsidRDefault="000070B9" w:rsidP="000070B9">
                  <w:pPr>
                    <w:jc w:val="right"/>
                    <w:rPr>
                      <w:highlight w:val="lightGray"/>
                    </w:rPr>
                  </w:pPr>
                  <w:r w:rsidRPr="00B93A1F">
                    <w:rPr>
                      <w:highlight w:val="lightGray"/>
                    </w:rPr>
                    <w:t>12.43</w:t>
                  </w:r>
                </w:p>
              </w:tc>
              <w:tc>
                <w:tcPr>
                  <w:tcW w:w="1347" w:type="dxa"/>
                </w:tcPr>
                <w:p w:rsidR="000070B9" w:rsidRPr="00B93A1F" w:rsidRDefault="000070B9" w:rsidP="000070B9">
                  <w:pPr>
                    <w:jc w:val="right"/>
                    <w:rPr>
                      <w:highlight w:val="lightGray"/>
                    </w:rPr>
                  </w:pPr>
                  <w:r w:rsidRPr="00B93A1F">
                    <w:rPr>
                      <w:highlight w:val="lightGray"/>
                    </w:rPr>
                    <w:t>18.65</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82</w:t>
                  </w:r>
                </w:p>
              </w:tc>
              <w:tc>
                <w:tcPr>
                  <w:tcW w:w="1346" w:type="dxa"/>
                </w:tcPr>
                <w:p w:rsidR="000070B9" w:rsidRPr="00B93A1F" w:rsidRDefault="000070B9" w:rsidP="000070B9">
                  <w:pPr>
                    <w:jc w:val="right"/>
                    <w:rPr>
                      <w:highlight w:val="lightGray"/>
                    </w:rPr>
                  </w:pPr>
                  <w:r w:rsidRPr="00B93A1F">
                    <w:rPr>
                      <w:highlight w:val="lightGray"/>
                    </w:rPr>
                    <w:t>2.06</w:t>
                  </w:r>
                </w:p>
              </w:tc>
              <w:tc>
                <w:tcPr>
                  <w:tcW w:w="1346" w:type="dxa"/>
                </w:tcPr>
                <w:p w:rsidR="000070B9" w:rsidRPr="00B93A1F" w:rsidRDefault="000070B9" w:rsidP="000070B9">
                  <w:pPr>
                    <w:jc w:val="right"/>
                    <w:rPr>
                      <w:highlight w:val="lightGray"/>
                    </w:rPr>
                  </w:pPr>
                  <w:r w:rsidRPr="00B93A1F">
                    <w:rPr>
                      <w:highlight w:val="lightGray"/>
                    </w:rPr>
                    <w:t>4.12</w:t>
                  </w:r>
                </w:p>
              </w:tc>
              <w:tc>
                <w:tcPr>
                  <w:tcW w:w="1347" w:type="dxa"/>
                </w:tcPr>
                <w:p w:rsidR="000070B9" w:rsidRPr="00B93A1F" w:rsidRDefault="000070B9" w:rsidP="000070B9">
                  <w:pPr>
                    <w:jc w:val="right"/>
                    <w:rPr>
                      <w:highlight w:val="lightGray"/>
                    </w:rPr>
                  </w:pPr>
                  <w:r w:rsidRPr="00B93A1F">
                    <w:rPr>
                      <w:highlight w:val="lightGray"/>
                    </w:rPr>
                    <w:t>6.18</w:t>
                  </w:r>
                </w:p>
              </w:tc>
            </w:tr>
          </w:tbl>
          <w:p w:rsidR="000070B9" w:rsidRPr="00B93A1F" w:rsidRDefault="000070B9" w:rsidP="000070B9">
            <w:pPr>
              <w:rPr>
                <w:highlight w:val="lightGray"/>
              </w:rPr>
            </w:pPr>
          </w:p>
        </w:tc>
      </w:tr>
      <w:tr w:rsidR="000070B9" w:rsidRPr="00B93A1F" w:rsidTr="000070B9">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W_65_1_M</w:t>
            </w:r>
          </w:p>
        </w:tc>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W_65_1_F</w:t>
            </w:r>
          </w:p>
        </w:tc>
      </w:tr>
      <w:tr w:rsidR="000070B9" w:rsidRPr="00B93A1F" w:rsidTr="000070B9">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8" name="Picture 38" descr="C:\Users\Jon Minton\Google Drive\EchoAF\R\Figures\R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on Minton\Google Drive\EchoAF\R\Figures\R_50_0_M__EVPI.jpe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39" name="Picture 39" descr="C:\Users\Jon Minton\Google Drive\EchoAF\R\Figures\R_50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on Minton\Google Drive\EchoAF\R\Figures\R_50_0_F__EVPI.jpe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070B9" w:rsidRPr="00B93A1F" w:rsidTr="000070B9">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169</w:t>
                  </w:r>
                </w:p>
              </w:tc>
              <w:tc>
                <w:tcPr>
                  <w:tcW w:w="1346" w:type="dxa"/>
                </w:tcPr>
                <w:p w:rsidR="000070B9" w:rsidRPr="00B93A1F" w:rsidRDefault="000070B9" w:rsidP="000070B9">
                  <w:pPr>
                    <w:jc w:val="right"/>
                    <w:rPr>
                      <w:highlight w:val="lightGray"/>
                    </w:rPr>
                  </w:pPr>
                  <w:r w:rsidRPr="00B93A1F">
                    <w:rPr>
                      <w:highlight w:val="lightGray"/>
                    </w:rPr>
                    <w:t>4.22</w:t>
                  </w:r>
                </w:p>
              </w:tc>
              <w:tc>
                <w:tcPr>
                  <w:tcW w:w="1346" w:type="dxa"/>
                </w:tcPr>
                <w:p w:rsidR="000070B9" w:rsidRPr="00B93A1F" w:rsidRDefault="000070B9" w:rsidP="000070B9">
                  <w:pPr>
                    <w:jc w:val="right"/>
                    <w:rPr>
                      <w:highlight w:val="lightGray"/>
                    </w:rPr>
                  </w:pPr>
                  <w:r w:rsidRPr="00B93A1F">
                    <w:rPr>
                      <w:highlight w:val="lightGray"/>
                    </w:rPr>
                    <w:t>8.43</w:t>
                  </w:r>
                </w:p>
              </w:tc>
              <w:tc>
                <w:tcPr>
                  <w:tcW w:w="1347" w:type="dxa"/>
                </w:tcPr>
                <w:p w:rsidR="000070B9" w:rsidRPr="00B93A1F" w:rsidRDefault="000070B9" w:rsidP="000070B9">
                  <w:pPr>
                    <w:jc w:val="right"/>
                    <w:rPr>
                      <w:highlight w:val="lightGray"/>
                    </w:rPr>
                  </w:pPr>
                  <w:r w:rsidRPr="00B93A1F">
                    <w:rPr>
                      <w:highlight w:val="lightGray"/>
                    </w:rPr>
                    <w:t>12.66</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355</w:t>
                  </w:r>
                </w:p>
              </w:tc>
              <w:tc>
                <w:tcPr>
                  <w:tcW w:w="1346" w:type="dxa"/>
                </w:tcPr>
                <w:p w:rsidR="000070B9" w:rsidRPr="00B93A1F" w:rsidRDefault="000070B9" w:rsidP="000070B9">
                  <w:pPr>
                    <w:jc w:val="right"/>
                    <w:rPr>
                      <w:highlight w:val="lightGray"/>
                    </w:rPr>
                  </w:pPr>
                  <w:r w:rsidRPr="00B93A1F">
                    <w:rPr>
                      <w:highlight w:val="lightGray"/>
                    </w:rPr>
                    <w:t>8.89</w:t>
                  </w:r>
                </w:p>
              </w:tc>
              <w:tc>
                <w:tcPr>
                  <w:tcW w:w="1346" w:type="dxa"/>
                </w:tcPr>
                <w:p w:rsidR="000070B9" w:rsidRPr="00B93A1F" w:rsidRDefault="000070B9" w:rsidP="000070B9">
                  <w:pPr>
                    <w:jc w:val="right"/>
                    <w:rPr>
                      <w:highlight w:val="lightGray"/>
                    </w:rPr>
                  </w:pPr>
                  <w:r w:rsidRPr="00B93A1F">
                    <w:rPr>
                      <w:highlight w:val="lightGray"/>
                    </w:rPr>
                    <w:t>17.77</w:t>
                  </w:r>
                </w:p>
              </w:tc>
              <w:tc>
                <w:tcPr>
                  <w:tcW w:w="1347" w:type="dxa"/>
                </w:tcPr>
                <w:p w:rsidR="000070B9" w:rsidRPr="00B93A1F" w:rsidRDefault="000070B9" w:rsidP="000070B9">
                  <w:pPr>
                    <w:jc w:val="right"/>
                    <w:rPr>
                      <w:highlight w:val="lightGray"/>
                    </w:rPr>
                  </w:pPr>
                  <w:r w:rsidRPr="00B93A1F">
                    <w:rPr>
                      <w:highlight w:val="lightGray"/>
                    </w:rPr>
                    <w:t>26.66</w:t>
                  </w:r>
                </w:p>
              </w:tc>
            </w:tr>
          </w:tbl>
          <w:p w:rsidR="000070B9" w:rsidRPr="00B93A1F" w:rsidRDefault="000070B9" w:rsidP="000070B9">
            <w:pPr>
              <w:rPr>
                <w:highlight w:val="lightGray"/>
              </w:rPr>
            </w:pPr>
          </w:p>
        </w:tc>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189</w:t>
                  </w:r>
                </w:p>
              </w:tc>
              <w:tc>
                <w:tcPr>
                  <w:tcW w:w="1346" w:type="dxa"/>
                </w:tcPr>
                <w:p w:rsidR="000070B9" w:rsidRPr="00B93A1F" w:rsidRDefault="000070B9" w:rsidP="000070B9">
                  <w:pPr>
                    <w:jc w:val="right"/>
                    <w:rPr>
                      <w:highlight w:val="lightGray"/>
                    </w:rPr>
                  </w:pPr>
                  <w:r w:rsidRPr="00B93A1F">
                    <w:rPr>
                      <w:highlight w:val="lightGray"/>
                    </w:rPr>
                    <w:t>4.73</w:t>
                  </w:r>
                </w:p>
              </w:tc>
              <w:tc>
                <w:tcPr>
                  <w:tcW w:w="1346" w:type="dxa"/>
                </w:tcPr>
                <w:p w:rsidR="000070B9" w:rsidRPr="00B93A1F" w:rsidRDefault="000070B9" w:rsidP="000070B9">
                  <w:pPr>
                    <w:jc w:val="right"/>
                    <w:rPr>
                      <w:highlight w:val="lightGray"/>
                    </w:rPr>
                  </w:pPr>
                  <w:r w:rsidRPr="00B93A1F">
                    <w:rPr>
                      <w:highlight w:val="lightGray"/>
                    </w:rPr>
                    <w:t>9.45</w:t>
                  </w:r>
                </w:p>
              </w:tc>
              <w:tc>
                <w:tcPr>
                  <w:tcW w:w="1347" w:type="dxa"/>
                </w:tcPr>
                <w:p w:rsidR="000070B9" w:rsidRPr="00B93A1F" w:rsidRDefault="000070B9" w:rsidP="000070B9">
                  <w:pPr>
                    <w:jc w:val="right"/>
                    <w:rPr>
                      <w:highlight w:val="lightGray"/>
                    </w:rPr>
                  </w:pPr>
                  <w:r w:rsidRPr="00B93A1F">
                    <w:rPr>
                      <w:highlight w:val="lightGray"/>
                    </w:rPr>
                    <w:t>14.18</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409</w:t>
                  </w:r>
                </w:p>
              </w:tc>
              <w:tc>
                <w:tcPr>
                  <w:tcW w:w="1346" w:type="dxa"/>
                </w:tcPr>
                <w:p w:rsidR="000070B9" w:rsidRPr="00B93A1F" w:rsidRDefault="000070B9" w:rsidP="000070B9">
                  <w:pPr>
                    <w:jc w:val="right"/>
                    <w:rPr>
                      <w:highlight w:val="lightGray"/>
                    </w:rPr>
                  </w:pPr>
                  <w:r w:rsidRPr="00B93A1F">
                    <w:rPr>
                      <w:highlight w:val="lightGray"/>
                    </w:rPr>
                    <w:t>10.22</w:t>
                  </w:r>
                </w:p>
              </w:tc>
              <w:tc>
                <w:tcPr>
                  <w:tcW w:w="1346" w:type="dxa"/>
                </w:tcPr>
                <w:p w:rsidR="000070B9" w:rsidRPr="00B93A1F" w:rsidRDefault="000070B9" w:rsidP="000070B9">
                  <w:pPr>
                    <w:jc w:val="right"/>
                    <w:rPr>
                      <w:highlight w:val="lightGray"/>
                    </w:rPr>
                  </w:pPr>
                  <w:r w:rsidRPr="00B93A1F">
                    <w:rPr>
                      <w:highlight w:val="lightGray"/>
                    </w:rPr>
                    <w:t>20.43</w:t>
                  </w:r>
                </w:p>
              </w:tc>
              <w:tc>
                <w:tcPr>
                  <w:tcW w:w="1347" w:type="dxa"/>
                </w:tcPr>
                <w:p w:rsidR="000070B9" w:rsidRPr="00B93A1F" w:rsidRDefault="000070B9" w:rsidP="000070B9">
                  <w:pPr>
                    <w:jc w:val="right"/>
                    <w:rPr>
                      <w:highlight w:val="lightGray"/>
                    </w:rPr>
                  </w:pPr>
                  <w:r w:rsidRPr="00B93A1F">
                    <w:rPr>
                      <w:highlight w:val="lightGray"/>
                    </w:rPr>
                    <w:t>30.65</w:t>
                  </w:r>
                </w:p>
              </w:tc>
            </w:tr>
          </w:tbl>
          <w:p w:rsidR="000070B9" w:rsidRPr="00B93A1F" w:rsidRDefault="000070B9" w:rsidP="000070B9">
            <w:pPr>
              <w:rPr>
                <w:highlight w:val="lightGray"/>
              </w:rPr>
            </w:pPr>
          </w:p>
        </w:tc>
      </w:tr>
      <w:tr w:rsidR="000070B9" w:rsidRPr="00B93A1F" w:rsidTr="000070B9">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R_50_0_M</w:t>
            </w:r>
          </w:p>
        </w:tc>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R_50_0_F</w:t>
            </w:r>
          </w:p>
        </w:tc>
      </w:tr>
      <w:tr w:rsidR="000070B9" w:rsidRPr="00B93A1F" w:rsidTr="000070B9">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40" name="Picture 40" descr="C:\Users\Jon Minton\Google Drive\EchoAF\R\Figures\R_65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on Minton\Google Drive\EchoAF\R\Figures\R_65_0_M__EVPI.jpe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41" name="Picture 41" descr="C:\Users\Jon Minton\Google Drive\EchoAF\R\Figures\R_65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on Minton\Google Drive\EchoAF\R\Figures\R_65_0_F__EVPI.jpe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070B9" w:rsidRPr="00B93A1F" w:rsidTr="000070B9">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464</w:t>
                  </w:r>
                </w:p>
              </w:tc>
              <w:tc>
                <w:tcPr>
                  <w:tcW w:w="1346" w:type="dxa"/>
                </w:tcPr>
                <w:p w:rsidR="000070B9" w:rsidRPr="00B93A1F" w:rsidRDefault="000070B9" w:rsidP="000070B9">
                  <w:pPr>
                    <w:jc w:val="right"/>
                    <w:rPr>
                      <w:highlight w:val="lightGray"/>
                    </w:rPr>
                  </w:pPr>
                  <w:r w:rsidRPr="00B93A1F">
                    <w:rPr>
                      <w:highlight w:val="lightGray"/>
                    </w:rPr>
                    <w:t>11.61</w:t>
                  </w:r>
                </w:p>
              </w:tc>
              <w:tc>
                <w:tcPr>
                  <w:tcW w:w="1346" w:type="dxa"/>
                </w:tcPr>
                <w:p w:rsidR="000070B9" w:rsidRPr="00B93A1F" w:rsidRDefault="000070B9" w:rsidP="000070B9">
                  <w:pPr>
                    <w:jc w:val="right"/>
                    <w:rPr>
                      <w:highlight w:val="lightGray"/>
                    </w:rPr>
                  </w:pPr>
                  <w:r w:rsidRPr="00B93A1F">
                    <w:rPr>
                      <w:highlight w:val="lightGray"/>
                    </w:rPr>
                    <w:t>23.22</w:t>
                  </w:r>
                </w:p>
              </w:tc>
              <w:tc>
                <w:tcPr>
                  <w:tcW w:w="1347" w:type="dxa"/>
                </w:tcPr>
                <w:p w:rsidR="000070B9" w:rsidRPr="00B93A1F" w:rsidRDefault="000070B9" w:rsidP="000070B9">
                  <w:pPr>
                    <w:jc w:val="right"/>
                    <w:rPr>
                      <w:highlight w:val="lightGray"/>
                    </w:rPr>
                  </w:pPr>
                  <w:r w:rsidRPr="00B93A1F">
                    <w:rPr>
                      <w:highlight w:val="lightGray"/>
                    </w:rPr>
                    <w:t>34.83</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845</w:t>
                  </w:r>
                </w:p>
              </w:tc>
              <w:tc>
                <w:tcPr>
                  <w:tcW w:w="1346" w:type="dxa"/>
                </w:tcPr>
                <w:p w:rsidR="000070B9" w:rsidRPr="00B93A1F" w:rsidRDefault="000070B9" w:rsidP="000070B9">
                  <w:pPr>
                    <w:jc w:val="right"/>
                    <w:rPr>
                      <w:highlight w:val="lightGray"/>
                    </w:rPr>
                  </w:pPr>
                  <w:r w:rsidRPr="00B93A1F">
                    <w:rPr>
                      <w:highlight w:val="lightGray"/>
                    </w:rPr>
                    <w:t>21.12</w:t>
                  </w:r>
                </w:p>
              </w:tc>
              <w:tc>
                <w:tcPr>
                  <w:tcW w:w="1346" w:type="dxa"/>
                </w:tcPr>
                <w:p w:rsidR="000070B9" w:rsidRPr="00B93A1F" w:rsidRDefault="000070B9" w:rsidP="000070B9">
                  <w:pPr>
                    <w:jc w:val="right"/>
                    <w:rPr>
                      <w:highlight w:val="lightGray"/>
                    </w:rPr>
                  </w:pPr>
                  <w:r w:rsidRPr="00B93A1F">
                    <w:rPr>
                      <w:highlight w:val="lightGray"/>
                    </w:rPr>
                    <w:t>42.25</w:t>
                  </w:r>
                </w:p>
              </w:tc>
              <w:tc>
                <w:tcPr>
                  <w:tcW w:w="1347" w:type="dxa"/>
                </w:tcPr>
                <w:p w:rsidR="000070B9" w:rsidRPr="00B93A1F" w:rsidRDefault="000070B9" w:rsidP="000070B9">
                  <w:pPr>
                    <w:jc w:val="right"/>
                    <w:rPr>
                      <w:highlight w:val="lightGray"/>
                    </w:rPr>
                  </w:pPr>
                  <w:r w:rsidRPr="00B93A1F">
                    <w:rPr>
                      <w:highlight w:val="lightGray"/>
                    </w:rPr>
                    <w:t>63.37</w:t>
                  </w:r>
                </w:p>
              </w:tc>
            </w:tr>
          </w:tbl>
          <w:p w:rsidR="000070B9" w:rsidRPr="00B93A1F" w:rsidRDefault="000070B9" w:rsidP="000070B9">
            <w:pPr>
              <w:rPr>
                <w:highlight w:val="lightGray"/>
              </w:rPr>
            </w:pPr>
          </w:p>
        </w:tc>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597</w:t>
                  </w:r>
                </w:p>
              </w:tc>
              <w:tc>
                <w:tcPr>
                  <w:tcW w:w="1346" w:type="dxa"/>
                </w:tcPr>
                <w:p w:rsidR="000070B9" w:rsidRPr="00B93A1F" w:rsidRDefault="000070B9" w:rsidP="000070B9">
                  <w:pPr>
                    <w:jc w:val="right"/>
                    <w:rPr>
                      <w:highlight w:val="lightGray"/>
                    </w:rPr>
                  </w:pPr>
                  <w:r w:rsidRPr="00B93A1F">
                    <w:rPr>
                      <w:highlight w:val="lightGray"/>
                    </w:rPr>
                    <w:t>14.93</w:t>
                  </w:r>
                </w:p>
              </w:tc>
              <w:tc>
                <w:tcPr>
                  <w:tcW w:w="1346" w:type="dxa"/>
                </w:tcPr>
                <w:p w:rsidR="000070B9" w:rsidRPr="00B93A1F" w:rsidRDefault="000070B9" w:rsidP="000070B9">
                  <w:pPr>
                    <w:jc w:val="right"/>
                    <w:rPr>
                      <w:highlight w:val="lightGray"/>
                    </w:rPr>
                  </w:pPr>
                  <w:r w:rsidRPr="00B93A1F">
                    <w:rPr>
                      <w:highlight w:val="lightGray"/>
                    </w:rPr>
                    <w:t>29.87</w:t>
                  </w:r>
                </w:p>
              </w:tc>
              <w:tc>
                <w:tcPr>
                  <w:tcW w:w="1347" w:type="dxa"/>
                </w:tcPr>
                <w:p w:rsidR="000070B9" w:rsidRPr="00B93A1F" w:rsidRDefault="000070B9" w:rsidP="000070B9">
                  <w:pPr>
                    <w:jc w:val="right"/>
                    <w:rPr>
                      <w:highlight w:val="lightGray"/>
                    </w:rPr>
                  </w:pPr>
                  <w:r w:rsidRPr="00B93A1F">
                    <w:rPr>
                      <w:highlight w:val="lightGray"/>
                    </w:rPr>
                    <w:t>44.8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770</w:t>
                  </w:r>
                </w:p>
              </w:tc>
              <w:tc>
                <w:tcPr>
                  <w:tcW w:w="1346" w:type="dxa"/>
                </w:tcPr>
                <w:p w:rsidR="000070B9" w:rsidRPr="00B93A1F" w:rsidRDefault="000070B9" w:rsidP="000070B9">
                  <w:pPr>
                    <w:jc w:val="right"/>
                    <w:rPr>
                      <w:highlight w:val="lightGray"/>
                    </w:rPr>
                  </w:pPr>
                  <w:r w:rsidRPr="00B93A1F">
                    <w:rPr>
                      <w:highlight w:val="lightGray"/>
                    </w:rPr>
                    <w:t>19.25</w:t>
                  </w:r>
                </w:p>
              </w:tc>
              <w:tc>
                <w:tcPr>
                  <w:tcW w:w="1346" w:type="dxa"/>
                </w:tcPr>
                <w:p w:rsidR="000070B9" w:rsidRPr="00B93A1F" w:rsidRDefault="000070B9" w:rsidP="000070B9">
                  <w:pPr>
                    <w:jc w:val="right"/>
                    <w:rPr>
                      <w:highlight w:val="lightGray"/>
                    </w:rPr>
                  </w:pPr>
                  <w:r w:rsidRPr="00B93A1F">
                    <w:rPr>
                      <w:highlight w:val="lightGray"/>
                    </w:rPr>
                    <w:t>38.51</w:t>
                  </w:r>
                </w:p>
              </w:tc>
              <w:tc>
                <w:tcPr>
                  <w:tcW w:w="1347" w:type="dxa"/>
                </w:tcPr>
                <w:p w:rsidR="000070B9" w:rsidRPr="00B93A1F" w:rsidRDefault="000070B9" w:rsidP="000070B9">
                  <w:pPr>
                    <w:jc w:val="right"/>
                    <w:rPr>
                      <w:highlight w:val="lightGray"/>
                    </w:rPr>
                  </w:pPr>
                  <w:r w:rsidRPr="00B93A1F">
                    <w:rPr>
                      <w:highlight w:val="lightGray"/>
                    </w:rPr>
                    <w:t>57.76</w:t>
                  </w:r>
                </w:p>
              </w:tc>
            </w:tr>
          </w:tbl>
          <w:p w:rsidR="000070B9" w:rsidRPr="00B93A1F" w:rsidRDefault="000070B9" w:rsidP="000070B9">
            <w:pPr>
              <w:rPr>
                <w:highlight w:val="lightGray"/>
              </w:rPr>
            </w:pPr>
          </w:p>
        </w:tc>
      </w:tr>
      <w:tr w:rsidR="000070B9" w:rsidRPr="00B93A1F" w:rsidTr="000070B9">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R_65_0_M</w:t>
            </w:r>
          </w:p>
        </w:tc>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R_65_0_F</w:t>
            </w:r>
          </w:p>
        </w:tc>
      </w:tr>
      <w:tr w:rsidR="000070B9" w:rsidRPr="00B93A1F" w:rsidTr="000070B9">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42" name="Picture 42" descr="C:\Users\Jon Minton\Google Drive\EchoAF\R\Figures\D_65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on Minton\Google Drive\EchoAF\R\Figures\D_65_0_M__EVPI.jpe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0070B9" w:rsidRPr="00B93A1F" w:rsidRDefault="000070B9" w:rsidP="000070B9">
            <w:pPr>
              <w:jc w:val="center"/>
              <w:rPr>
                <w:highlight w:val="lightGray"/>
              </w:rPr>
            </w:pPr>
            <w:r w:rsidRPr="00B93A1F">
              <w:rPr>
                <w:noProof/>
                <w:highlight w:val="lightGray"/>
              </w:rPr>
              <w:drawing>
                <wp:inline distT="0" distB="0" distL="0" distR="0">
                  <wp:extent cx="3780000" cy="3780000"/>
                  <wp:effectExtent l="0" t="0" r="0" b="0"/>
                  <wp:docPr id="43" name="Picture 43" descr="C:\Users\Jon Minton\Google Drive\EchoAF\R\Figures\D_65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on Minton\Google Drive\EchoAF\R\Figures\D_65_0_F__EVPI.jpe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0070B9" w:rsidRPr="00B93A1F" w:rsidTr="000070B9">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461</w:t>
                  </w:r>
                </w:p>
              </w:tc>
              <w:tc>
                <w:tcPr>
                  <w:tcW w:w="1346" w:type="dxa"/>
                </w:tcPr>
                <w:p w:rsidR="000070B9" w:rsidRPr="00B93A1F" w:rsidRDefault="000070B9" w:rsidP="000070B9">
                  <w:pPr>
                    <w:jc w:val="right"/>
                    <w:rPr>
                      <w:highlight w:val="lightGray"/>
                    </w:rPr>
                  </w:pPr>
                  <w:r w:rsidRPr="00B93A1F">
                    <w:rPr>
                      <w:highlight w:val="lightGray"/>
                    </w:rPr>
                    <w:t>11.53</w:t>
                  </w:r>
                </w:p>
              </w:tc>
              <w:tc>
                <w:tcPr>
                  <w:tcW w:w="1346" w:type="dxa"/>
                </w:tcPr>
                <w:p w:rsidR="000070B9" w:rsidRPr="00B93A1F" w:rsidRDefault="000070B9" w:rsidP="000070B9">
                  <w:pPr>
                    <w:jc w:val="right"/>
                    <w:rPr>
                      <w:highlight w:val="lightGray"/>
                    </w:rPr>
                  </w:pPr>
                  <w:r w:rsidRPr="00B93A1F">
                    <w:rPr>
                      <w:highlight w:val="lightGray"/>
                    </w:rPr>
                    <w:t>23.05</w:t>
                  </w:r>
                </w:p>
              </w:tc>
              <w:tc>
                <w:tcPr>
                  <w:tcW w:w="1347" w:type="dxa"/>
                </w:tcPr>
                <w:p w:rsidR="000070B9" w:rsidRPr="00B93A1F" w:rsidRDefault="000070B9" w:rsidP="000070B9">
                  <w:pPr>
                    <w:jc w:val="right"/>
                    <w:rPr>
                      <w:highlight w:val="lightGray"/>
                    </w:rPr>
                  </w:pPr>
                  <w:r w:rsidRPr="00B93A1F">
                    <w:rPr>
                      <w:highlight w:val="lightGray"/>
                    </w:rPr>
                    <w:t>34.58</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487</w:t>
                  </w:r>
                </w:p>
              </w:tc>
              <w:tc>
                <w:tcPr>
                  <w:tcW w:w="1346" w:type="dxa"/>
                </w:tcPr>
                <w:p w:rsidR="000070B9" w:rsidRPr="00B93A1F" w:rsidRDefault="000070B9" w:rsidP="000070B9">
                  <w:pPr>
                    <w:jc w:val="right"/>
                    <w:rPr>
                      <w:highlight w:val="lightGray"/>
                    </w:rPr>
                  </w:pPr>
                  <w:r w:rsidRPr="00B93A1F">
                    <w:rPr>
                      <w:highlight w:val="lightGray"/>
                    </w:rPr>
                    <w:t>12.18</w:t>
                  </w:r>
                </w:p>
              </w:tc>
              <w:tc>
                <w:tcPr>
                  <w:tcW w:w="1346" w:type="dxa"/>
                </w:tcPr>
                <w:p w:rsidR="000070B9" w:rsidRPr="00B93A1F" w:rsidRDefault="000070B9" w:rsidP="000070B9">
                  <w:pPr>
                    <w:jc w:val="right"/>
                    <w:rPr>
                      <w:highlight w:val="lightGray"/>
                    </w:rPr>
                  </w:pPr>
                  <w:r w:rsidRPr="00B93A1F">
                    <w:rPr>
                      <w:highlight w:val="lightGray"/>
                    </w:rPr>
                    <w:t>24.36</w:t>
                  </w:r>
                </w:p>
              </w:tc>
              <w:tc>
                <w:tcPr>
                  <w:tcW w:w="1347" w:type="dxa"/>
                </w:tcPr>
                <w:p w:rsidR="000070B9" w:rsidRPr="00B93A1F" w:rsidRDefault="000070B9" w:rsidP="000070B9">
                  <w:pPr>
                    <w:jc w:val="right"/>
                    <w:rPr>
                      <w:highlight w:val="lightGray"/>
                    </w:rPr>
                  </w:pPr>
                  <w:r w:rsidRPr="00B93A1F">
                    <w:rPr>
                      <w:highlight w:val="lightGray"/>
                    </w:rPr>
                    <w:t>36.55</w:t>
                  </w:r>
                </w:p>
              </w:tc>
            </w:tr>
          </w:tbl>
          <w:p w:rsidR="000070B9" w:rsidRPr="00B93A1F" w:rsidRDefault="000070B9" w:rsidP="000070B9">
            <w:pPr>
              <w:rPr>
                <w:highlight w:val="lightGray"/>
              </w:rPr>
            </w:pPr>
          </w:p>
        </w:tc>
        <w:tc>
          <w:tcPr>
            <w:tcW w:w="7087" w:type="dxa"/>
          </w:tcPr>
          <w:tbl>
            <w:tblPr>
              <w:tblStyle w:val="TableGrid"/>
              <w:tblW w:w="0" w:type="auto"/>
              <w:tblLook w:val="04A0" w:firstRow="1" w:lastRow="0" w:firstColumn="1" w:lastColumn="0" w:noHBand="0" w:noVBand="1"/>
            </w:tblPr>
            <w:tblGrid>
              <w:gridCol w:w="1651"/>
              <w:gridCol w:w="1318"/>
              <w:gridCol w:w="1297"/>
              <w:gridCol w:w="1297"/>
              <w:gridCol w:w="1298"/>
            </w:tblGrid>
            <w:tr w:rsidR="000070B9" w:rsidRPr="00B93A1F" w:rsidTr="000070B9">
              <w:tc>
                <w:tcPr>
                  <w:tcW w:w="1500" w:type="dxa"/>
                  <w:vMerge w:val="restart"/>
                </w:tcPr>
                <w:p w:rsidR="000070B9" w:rsidRPr="00B93A1F" w:rsidRDefault="000070B9" w:rsidP="000070B9">
                  <w:pPr>
                    <w:jc w:val="center"/>
                    <w:rPr>
                      <w:b/>
                      <w:highlight w:val="lightGray"/>
                    </w:rPr>
                  </w:pPr>
                  <w:r w:rsidRPr="00B93A1F">
                    <w:rPr>
                      <w:b/>
                      <w:highlight w:val="lightGray"/>
                    </w:rPr>
                    <w:t>MAICER</w:t>
                  </w:r>
                </w:p>
              </w:tc>
              <w:tc>
                <w:tcPr>
                  <w:tcW w:w="1322" w:type="dxa"/>
                  <w:vMerge w:val="restart"/>
                </w:tcPr>
                <w:p w:rsidR="000070B9" w:rsidRPr="00B93A1F" w:rsidRDefault="000070B9" w:rsidP="000070B9">
                  <w:pPr>
                    <w:jc w:val="center"/>
                    <w:rPr>
                      <w:b/>
                      <w:highlight w:val="lightGray"/>
                    </w:rPr>
                  </w:pPr>
                  <w:r w:rsidRPr="00B93A1F">
                    <w:rPr>
                      <w:b/>
                      <w:highlight w:val="lightGray"/>
                    </w:rPr>
                    <w:t>Individual EVPI (£)</w:t>
                  </w:r>
                </w:p>
              </w:tc>
              <w:tc>
                <w:tcPr>
                  <w:tcW w:w="4039" w:type="dxa"/>
                  <w:gridSpan w:val="3"/>
                </w:tcPr>
                <w:p w:rsidR="000070B9" w:rsidRPr="00B93A1F" w:rsidRDefault="000070B9" w:rsidP="000070B9">
                  <w:pPr>
                    <w:jc w:val="center"/>
                    <w:rPr>
                      <w:b/>
                      <w:highlight w:val="lightGray"/>
                    </w:rPr>
                  </w:pPr>
                  <w:r w:rsidRPr="00B93A1F">
                    <w:rPr>
                      <w:b/>
                      <w:highlight w:val="lightGray"/>
                    </w:rPr>
                    <w:t>Population EVPI (£million)</w:t>
                  </w:r>
                </w:p>
              </w:tc>
            </w:tr>
            <w:tr w:rsidR="000070B9" w:rsidRPr="00B93A1F" w:rsidTr="000070B9">
              <w:tc>
                <w:tcPr>
                  <w:tcW w:w="1500" w:type="dxa"/>
                  <w:vMerge/>
                </w:tcPr>
                <w:p w:rsidR="000070B9" w:rsidRPr="00B93A1F" w:rsidRDefault="000070B9" w:rsidP="000070B9">
                  <w:pPr>
                    <w:jc w:val="center"/>
                    <w:rPr>
                      <w:highlight w:val="lightGray"/>
                    </w:rPr>
                  </w:pPr>
                </w:p>
              </w:tc>
              <w:tc>
                <w:tcPr>
                  <w:tcW w:w="1322" w:type="dxa"/>
                  <w:vMerge/>
                </w:tcPr>
                <w:p w:rsidR="000070B9" w:rsidRPr="00B93A1F" w:rsidRDefault="000070B9" w:rsidP="000070B9">
                  <w:pPr>
                    <w:jc w:val="center"/>
                    <w:rPr>
                      <w:highlight w:val="lightGray"/>
                    </w:rPr>
                  </w:pPr>
                </w:p>
              </w:tc>
              <w:tc>
                <w:tcPr>
                  <w:tcW w:w="1346" w:type="dxa"/>
                </w:tcPr>
                <w:p w:rsidR="000070B9" w:rsidRPr="00B93A1F" w:rsidRDefault="000070B9" w:rsidP="000070B9">
                  <w:pPr>
                    <w:jc w:val="center"/>
                    <w:rPr>
                      <w:b/>
                      <w:highlight w:val="lightGray"/>
                    </w:rPr>
                  </w:pPr>
                  <w:r w:rsidRPr="00B93A1F">
                    <w:rPr>
                      <w:b/>
                      <w:highlight w:val="lightGray"/>
                    </w:rPr>
                    <w:t>25,000</w:t>
                  </w:r>
                </w:p>
              </w:tc>
              <w:tc>
                <w:tcPr>
                  <w:tcW w:w="1346" w:type="dxa"/>
                </w:tcPr>
                <w:p w:rsidR="000070B9" w:rsidRPr="00B93A1F" w:rsidRDefault="000070B9" w:rsidP="000070B9">
                  <w:pPr>
                    <w:jc w:val="center"/>
                    <w:rPr>
                      <w:b/>
                      <w:highlight w:val="lightGray"/>
                    </w:rPr>
                  </w:pPr>
                  <w:r w:rsidRPr="00B93A1F">
                    <w:rPr>
                      <w:b/>
                      <w:highlight w:val="lightGray"/>
                    </w:rPr>
                    <w:t>50,000</w:t>
                  </w:r>
                </w:p>
              </w:tc>
              <w:tc>
                <w:tcPr>
                  <w:tcW w:w="1347" w:type="dxa"/>
                </w:tcPr>
                <w:p w:rsidR="000070B9" w:rsidRPr="00B93A1F" w:rsidRDefault="000070B9" w:rsidP="000070B9">
                  <w:pPr>
                    <w:jc w:val="center"/>
                    <w:rPr>
                      <w:b/>
                      <w:highlight w:val="lightGray"/>
                    </w:rPr>
                  </w:pPr>
                  <w:r w:rsidRPr="00B93A1F">
                    <w:rPr>
                      <w:b/>
                      <w:highlight w:val="lightGray"/>
                    </w:rPr>
                    <w:t>75,000</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20,000/QALY</w:t>
                  </w:r>
                </w:p>
              </w:tc>
              <w:tc>
                <w:tcPr>
                  <w:tcW w:w="1322" w:type="dxa"/>
                </w:tcPr>
                <w:p w:rsidR="000070B9" w:rsidRPr="00B93A1F" w:rsidRDefault="000070B9" w:rsidP="000070B9">
                  <w:pPr>
                    <w:jc w:val="right"/>
                    <w:rPr>
                      <w:highlight w:val="lightGray"/>
                    </w:rPr>
                  </w:pPr>
                  <w:r w:rsidRPr="00B93A1F">
                    <w:rPr>
                      <w:highlight w:val="lightGray"/>
                    </w:rPr>
                    <w:t>392</w:t>
                  </w:r>
                </w:p>
              </w:tc>
              <w:tc>
                <w:tcPr>
                  <w:tcW w:w="1346" w:type="dxa"/>
                </w:tcPr>
                <w:p w:rsidR="000070B9" w:rsidRPr="00B93A1F" w:rsidRDefault="000070B9" w:rsidP="000070B9">
                  <w:pPr>
                    <w:jc w:val="right"/>
                    <w:rPr>
                      <w:highlight w:val="lightGray"/>
                    </w:rPr>
                  </w:pPr>
                  <w:r w:rsidRPr="00B93A1F">
                    <w:rPr>
                      <w:highlight w:val="lightGray"/>
                    </w:rPr>
                    <w:t>9.79</w:t>
                  </w:r>
                </w:p>
              </w:tc>
              <w:tc>
                <w:tcPr>
                  <w:tcW w:w="1346" w:type="dxa"/>
                </w:tcPr>
                <w:p w:rsidR="000070B9" w:rsidRPr="00B93A1F" w:rsidRDefault="000070B9" w:rsidP="000070B9">
                  <w:pPr>
                    <w:jc w:val="right"/>
                    <w:rPr>
                      <w:highlight w:val="lightGray"/>
                    </w:rPr>
                  </w:pPr>
                  <w:r w:rsidRPr="00B93A1F">
                    <w:rPr>
                      <w:highlight w:val="lightGray"/>
                    </w:rPr>
                    <w:t>19.58</w:t>
                  </w:r>
                </w:p>
              </w:tc>
              <w:tc>
                <w:tcPr>
                  <w:tcW w:w="1347" w:type="dxa"/>
                </w:tcPr>
                <w:p w:rsidR="000070B9" w:rsidRPr="00B93A1F" w:rsidRDefault="000070B9" w:rsidP="000070B9">
                  <w:pPr>
                    <w:jc w:val="right"/>
                    <w:rPr>
                      <w:highlight w:val="lightGray"/>
                    </w:rPr>
                  </w:pPr>
                  <w:r w:rsidRPr="00B93A1F">
                    <w:rPr>
                      <w:highlight w:val="lightGray"/>
                    </w:rPr>
                    <w:t>29.37</w:t>
                  </w:r>
                </w:p>
              </w:tc>
            </w:tr>
            <w:tr w:rsidR="000070B9" w:rsidRPr="00B93A1F" w:rsidTr="000070B9">
              <w:tc>
                <w:tcPr>
                  <w:tcW w:w="1500" w:type="dxa"/>
                </w:tcPr>
                <w:p w:rsidR="000070B9" w:rsidRPr="00B93A1F" w:rsidRDefault="000070B9" w:rsidP="000070B9">
                  <w:pPr>
                    <w:rPr>
                      <w:i/>
                      <w:highlight w:val="lightGray"/>
                    </w:rPr>
                  </w:pPr>
                  <w:r w:rsidRPr="00B93A1F">
                    <w:rPr>
                      <w:i/>
                      <w:highlight w:val="lightGray"/>
                    </w:rPr>
                    <w:t>£30,000/QALY</w:t>
                  </w:r>
                </w:p>
              </w:tc>
              <w:tc>
                <w:tcPr>
                  <w:tcW w:w="1322" w:type="dxa"/>
                </w:tcPr>
                <w:p w:rsidR="000070B9" w:rsidRPr="00B93A1F" w:rsidRDefault="000070B9" w:rsidP="000070B9">
                  <w:pPr>
                    <w:jc w:val="right"/>
                    <w:rPr>
                      <w:highlight w:val="lightGray"/>
                    </w:rPr>
                  </w:pPr>
                  <w:r w:rsidRPr="00B93A1F">
                    <w:rPr>
                      <w:highlight w:val="lightGray"/>
                    </w:rPr>
                    <w:t>378</w:t>
                  </w:r>
                </w:p>
              </w:tc>
              <w:tc>
                <w:tcPr>
                  <w:tcW w:w="1346" w:type="dxa"/>
                </w:tcPr>
                <w:p w:rsidR="000070B9" w:rsidRPr="00B93A1F" w:rsidRDefault="000070B9" w:rsidP="000070B9">
                  <w:pPr>
                    <w:jc w:val="right"/>
                    <w:rPr>
                      <w:highlight w:val="lightGray"/>
                    </w:rPr>
                  </w:pPr>
                  <w:r w:rsidRPr="00B93A1F">
                    <w:rPr>
                      <w:highlight w:val="lightGray"/>
                    </w:rPr>
                    <w:t>9.46</w:t>
                  </w:r>
                </w:p>
              </w:tc>
              <w:tc>
                <w:tcPr>
                  <w:tcW w:w="1346" w:type="dxa"/>
                </w:tcPr>
                <w:p w:rsidR="000070B9" w:rsidRPr="00B93A1F" w:rsidRDefault="000070B9" w:rsidP="000070B9">
                  <w:pPr>
                    <w:jc w:val="right"/>
                    <w:rPr>
                      <w:highlight w:val="lightGray"/>
                    </w:rPr>
                  </w:pPr>
                  <w:r w:rsidRPr="00B93A1F">
                    <w:rPr>
                      <w:highlight w:val="lightGray"/>
                    </w:rPr>
                    <w:t>18.92</w:t>
                  </w:r>
                </w:p>
              </w:tc>
              <w:tc>
                <w:tcPr>
                  <w:tcW w:w="1347" w:type="dxa"/>
                </w:tcPr>
                <w:p w:rsidR="000070B9" w:rsidRPr="00B93A1F" w:rsidRDefault="000070B9" w:rsidP="000070B9">
                  <w:pPr>
                    <w:jc w:val="right"/>
                    <w:rPr>
                      <w:highlight w:val="lightGray"/>
                    </w:rPr>
                  </w:pPr>
                  <w:r w:rsidRPr="00B93A1F">
                    <w:rPr>
                      <w:highlight w:val="lightGray"/>
                    </w:rPr>
                    <w:t>28.38</w:t>
                  </w:r>
                </w:p>
              </w:tc>
            </w:tr>
          </w:tbl>
          <w:p w:rsidR="000070B9" w:rsidRPr="00B93A1F" w:rsidRDefault="000070B9" w:rsidP="000070B9">
            <w:pPr>
              <w:rPr>
                <w:highlight w:val="lightGray"/>
              </w:rPr>
            </w:pPr>
          </w:p>
        </w:tc>
      </w:tr>
      <w:tr w:rsidR="000070B9" w:rsidRPr="00B93A1F" w:rsidTr="000070B9">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D_65_0_M</w:t>
            </w:r>
          </w:p>
        </w:tc>
        <w:tc>
          <w:tcPr>
            <w:tcW w:w="7087" w:type="dxa"/>
          </w:tcPr>
          <w:p w:rsidR="000070B9" w:rsidRPr="00B93A1F" w:rsidRDefault="000070B9" w:rsidP="000070B9">
            <w:pPr>
              <w:pStyle w:val="ListParagraph"/>
              <w:numPr>
                <w:ilvl w:val="0"/>
                <w:numId w:val="46"/>
              </w:numPr>
              <w:jc w:val="center"/>
              <w:rPr>
                <w:b/>
                <w:highlight w:val="lightGray"/>
              </w:rPr>
            </w:pPr>
            <w:r w:rsidRPr="00B93A1F">
              <w:rPr>
                <w:b/>
                <w:highlight w:val="lightGray"/>
              </w:rPr>
              <w:t>D_65_0_F</w:t>
            </w:r>
          </w:p>
        </w:tc>
      </w:tr>
    </w:tbl>
    <w:p w:rsidR="000070B9" w:rsidRPr="00B93A1F" w:rsidRDefault="003522E9" w:rsidP="003522E9">
      <w:pPr>
        <w:spacing w:line="360" w:lineRule="auto"/>
        <w:jc w:val="both"/>
        <w:rPr>
          <w:highlight w:val="lightGray"/>
        </w:rPr>
      </w:pPr>
      <w:r w:rsidRPr="00B93A1F">
        <w:rPr>
          <w:highlight w:val="lightGray"/>
        </w:rPr>
        <w:t>EVPI: Expected value of perfect information</w:t>
      </w:r>
      <w:r w:rsidRPr="00B93A1F">
        <w:rPr>
          <w:highlight w:val="lightGray"/>
        </w:rPr>
        <w:tab/>
      </w:r>
      <w:r w:rsidRPr="00B93A1F">
        <w:rPr>
          <w:highlight w:val="lightGray"/>
        </w:rPr>
        <w:tab/>
        <w:t>MAICER: Maximum acceptable incremental cost effectiveness ratio</w:t>
      </w:r>
      <w:r w:rsidRPr="00B93A1F">
        <w:rPr>
          <w:highlight w:val="lightGray"/>
        </w:rPr>
        <w:tab/>
        <w:t>QALY: Quality adjusted lifeyear</w:t>
      </w:r>
    </w:p>
    <w:p w:rsidR="003522E9" w:rsidRPr="00B93A1F" w:rsidRDefault="003522E9" w:rsidP="003522E9">
      <w:pPr>
        <w:spacing w:line="360" w:lineRule="auto"/>
        <w:jc w:val="both"/>
        <w:rPr>
          <w:sz w:val="22"/>
          <w:szCs w:val="22"/>
          <w:highlight w:val="lightGray"/>
        </w:rPr>
        <w:sectPr w:rsidR="003522E9" w:rsidRPr="00B93A1F" w:rsidSect="000070B9">
          <w:pgSz w:w="16838" w:h="11906" w:orient="landscape"/>
          <w:pgMar w:top="1440" w:right="1440" w:bottom="1440" w:left="1440" w:header="708" w:footer="708" w:gutter="0"/>
          <w:cols w:space="708"/>
          <w:docGrid w:linePitch="360"/>
        </w:sectPr>
      </w:pPr>
    </w:p>
    <w:p w:rsidR="003D3A44" w:rsidRPr="00B93A1F" w:rsidRDefault="003D3A44" w:rsidP="0085086B">
      <w:pPr>
        <w:spacing w:line="360" w:lineRule="auto"/>
        <w:jc w:val="both"/>
        <w:outlineLvl w:val="0"/>
        <w:rPr>
          <w:sz w:val="22"/>
          <w:szCs w:val="22"/>
          <w:highlight w:val="lightGray"/>
        </w:rPr>
      </w:pPr>
      <w:r w:rsidRPr="00B93A1F">
        <w:rPr>
          <w:sz w:val="22"/>
          <w:szCs w:val="22"/>
          <w:highlight w:val="lightGray"/>
        </w:rPr>
        <w:t>6.4.3 Sensitivity of ICERs to joint sensitivity and specificity of TTE, and true prevalence of LA ABN</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In order to explore the influence of certain parameters on the cost effectiveness estimates, the effect of changing the sensitivity and specificity estimates, holding all other values at their means, were calculated for each of the 14 comparisons. These are presented in appendix </w:t>
      </w:r>
      <w:r w:rsidR="00526350" w:rsidRPr="00B93A1F">
        <w:rPr>
          <w:sz w:val="22"/>
          <w:szCs w:val="22"/>
          <w:highlight w:val="lightGray"/>
        </w:rPr>
        <w:t>11</w:t>
      </w:r>
      <w:r w:rsidRPr="00B93A1F">
        <w:rPr>
          <w:sz w:val="22"/>
          <w:szCs w:val="22"/>
          <w:highlight w:val="lightGray"/>
        </w:rPr>
        <w:t>.</w:t>
      </w:r>
    </w:p>
    <w:p w:rsidR="000070B9" w:rsidRPr="00B93A1F" w:rsidRDefault="000070B9"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Additionally, the influence of difference assumptions about the true proportion with LA ABN was estimated in a similar way. These are presented in figure </w:t>
      </w:r>
      <w:r w:rsidR="00341BE4" w:rsidRPr="00B93A1F">
        <w:rPr>
          <w:sz w:val="22"/>
          <w:szCs w:val="22"/>
          <w:highlight w:val="lightGray"/>
        </w:rPr>
        <w:t>25</w:t>
      </w:r>
      <w:r w:rsidRPr="00B93A1F">
        <w:rPr>
          <w:sz w:val="22"/>
          <w:szCs w:val="22"/>
          <w:highlight w:val="lightGray"/>
        </w:rPr>
        <w:t xml:space="preserve"> for people aged 50 with a CHADS</w:t>
      </w:r>
      <w:r w:rsidRPr="00B93A1F">
        <w:rPr>
          <w:sz w:val="22"/>
          <w:szCs w:val="22"/>
          <w:highlight w:val="lightGray"/>
          <w:vertAlign w:val="subscript"/>
        </w:rPr>
        <w:t>2</w:t>
      </w:r>
      <w:r w:rsidRPr="00B93A1F">
        <w:rPr>
          <w:sz w:val="22"/>
          <w:szCs w:val="22"/>
          <w:highlight w:val="lightGray"/>
        </w:rPr>
        <w:t xml:space="preserve"> score of zero, figure </w:t>
      </w:r>
      <w:r w:rsidR="00341BE4" w:rsidRPr="00B93A1F">
        <w:rPr>
          <w:sz w:val="22"/>
          <w:szCs w:val="22"/>
          <w:highlight w:val="lightGray"/>
        </w:rPr>
        <w:t>26</w:t>
      </w:r>
      <w:r w:rsidRPr="00B93A1F">
        <w:rPr>
          <w:sz w:val="22"/>
          <w:szCs w:val="22"/>
          <w:highlight w:val="lightGray"/>
        </w:rPr>
        <w:t xml:space="preserve"> for people aged 65 with a CHADS</w:t>
      </w:r>
      <w:r w:rsidRPr="00B93A1F">
        <w:rPr>
          <w:sz w:val="22"/>
          <w:szCs w:val="22"/>
          <w:highlight w:val="lightGray"/>
          <w:vertAlign w:val="subscript"/>
        </w:rPr>
        <w:t>2</w:t>
      </w:r>
      <w:r w:rsidRPr="00B93A1F">
        <w:rPr>
          <w:sz w:val="22"/>
          <w:szCs w:val="22"/>
          <w:highlight w:val="lightGray"/>
        </w:rPr>
        <w:t xml:space="preserve"> score of zero, and in figure </w:t>
      </w:r>
      <w:r w:rsidR="00341BE4" w:rsidRPr="00B93A1F">
        <w:rPr>
          <w:sz w:val="22"/>
          <w:szCs w:val="22"/>
          <w:highlight w:val="lightGray"/>
        </w:rPr>
        <w:t>27</w:t>
      </w:r>
      <w:r w:rsidRPr="00B93A1F">
        <w:rPr>
          <w:sz w:val="22"/>
          <w:szCs w:val="22"/>
          <w:highlight w:val="lightGray"/>
        </w:rPr>
        <w:t xml:space="preserve"> for people with a CHADS2 score of one point.</w:t>
      </w:r>
    </w:p>
    <w:p w:rsidR="0050757E" w:rsidRPr="00B93A1F" w:rsidRDefault="0050757E" w:rsidP="003D3A44">
      <w:pPr>
        <w:spacing w:line="360" w:lineRule="auto"/>
        <w:jc w:val="both"/>
        <w:rPr>
          <w:sz w:val="22"/>
          <w:szCs w:val="22"/>
          <w:highlight w:val="lightGray"/>
        </w:rPr>
      </w:pPr>
    </w:p>
    <w:p w:rsidR="0050757E" w:rsidRPr="00B93A1F" w:rsidRDefault="0050757E" w:rsidP="009C6E66">
      <w:pPr>
        <w:spacing w:line="360" w:lineRule="auto"/>
        <w:ind w:left="1440" w:hanging="1440"/>
        <w:jc w:val="both"/>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25</w:t>
      </w:r>
      <w:r w:rsidRPr="00B93A1F">
        <w:rPr>
          <w:b/>
          <w:sz w:val="22"/>
          <w:szCs w:val="22"/>
          <w:highlight w:val="lightGray"/>
        </w:rPr>
        <w:t xml:space="preserve">: </w:t>
      </w:r>
      <w:r w:rsidR="009C6E66" w:rsidRPr="00B93A1F">
        <w:rPr>
          <w:b/>
          <w:sz w:val="22"/>
          <w:szCs w:val="22"/>
          <w:highlight w:val="lightGray"/>
        </w:rPr>
        <w:tab/>
      </w:r>
      <w:r w:rsidRPr="00B93A1F">
        <w:rPr>
          <w:b/>
          <w:sz w:val="22"/>
          <w:szCs w:val="22"/>
          <w:highlight w:val="lightGray"/>
        </w:rPr>
        <w:t>Effect of true proportion of population with LA ABN on estimated ICER in 50 year olds with a CHADS</w:t>
      </w:r>
      <w:r w:rsidRPr="00B93A1F">
        <w:rPr>
          <w:b/>
          <w:sz w:val="22"/>
          <w:szCs w:val="22"/>
          <w:highlight w:val="lightGray"/>
          <w:vertAlign w:val="subscript"/>
        </w:rPr>
        <w:t>2</w:t>
      </w:r>
      <w:r w:rsidRPr="00B93A1F">
        <w:rPr>
          <w:b/>
          <w:sz w:val="22"/>
          <w:szCs w:val="22"/>
          <w:highlight w:val="lightGray"/>
        </w:rPr>
        <w:t xml:space="preserve"> score of zero</w:t>
      </w:r>
    </w:p>
    <w:p w:rsidR="0050757E" w:rsidRPr="00B93A1F" w:rsidRDefault="0050757E" w:rsidP="003D3A44">
      <w:pPr>
        <w:spacing w:line="360" w:lineRule="auto"/>
        <w:jc w:val="both"/>
        <w:rPr>
          <w:sz w:val="22"/>
          <w:szCs w:val="22"/>
          <w:highlight w:val="lightGray"/>
        </w:rPr>
      </w:pPr>
      <w:r w:rsidRPr="00B93A1F">
        <w:rPr>
          <w:noProof/>
          <w:sz w:val="22"/>
          <w:szCs w:val="22"/>
          <w:highlight w:val="lightGray"/>
        </w:rPr>
        <w:drawing>
          <wp:inline distT="0" distB="0" distL="0" distR="0">
            <wp:extent cx="4476307" cy="4476307"/>
            <wp:effectExtent l="0" t="0" r="0" b="0"/>
            <wp:docPr id="79" name="Picture 79" descr="C:\Users\Jon Minton\Google Drive\EchoAF\R\Figures\TPHR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 Minton\Google Drive\EchoAF\R\Figures\TPHR50.jpe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476745" cy="4476745"/>
                    </a:xfrm>
                    <a:prstGeom prst="rect">
                      <a:avLst/>
                    </a:prstGeom>
                    <a:noFill/>
                    <a:ln>
                      <a:noFill/>
                    </a:ln>
                  </pic:spPr>
                </pic:pic>
              </a:graphicData>
            </a:graphic>
          </wp:inline>
        </w:drawing>
      </w:r>
    </w:p>
    <w:p w:rsidR="0050757E" w:rsidRPr="00B93A1F" w:rsidRDefault="0050757E">
      <w:pPr>
        <w:rPr>
          <w:sz w:val="22"/>
          <w:szCs w:val="22"/>
          <w:highlight w:val="lightGray"/>
        </w:rPr>
      </w:pPr>
      <w:r w:rsidRPr="00B93A1F">
        <w:rPr>
          <w:sz w:val="22"/>
          <w:szCs w:val="22"/>
          <w:highlight w:val="lightGray"/>
        </w:rPr>
        <w:br w:type="page"/>
      </w:r>
    </w:p>
    <w:p w:rsidR="0050757E" w:rsidRPr="00B93A1F" w:rsidRDefault="0050757E" w:rsidP="009C6E66">
      <w:pPr>
        <w:spacing w:line="360" w:lineRule="auto"/>
        <w:ind w:left="1440" w:hanging="1440"/>
        <w:jc w:val="both"/>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26</w:t>
      </w:r>
      <w:r w:rsidRPr="00B93A1F">
        <w:rPr>
          <w:b/>
          <w:sz w:val="22"/>
          <w:szCs w:val="22"/>
          <w:highlight w:val="lightGray"/>
        </w:rPr>
        <w:t xml:space="preserve">: </w:t>
      </w:r>
      <w:r w:rsidR="009C6E66" w:rsidRPr="00B93A1F">
        <w:rPr>
          <w:b/>
          <w:sz w:val="22"/>
          <w:szCs w:val="22"/>
          <w:highlight w:val="lightGray"/>
        </w:rPr>
        <w:tab/>
      </w:r>
      <w:r w:rsidRPr="00B93A1F">
        <w:rPr>
          <w:b/>
          <w:sz w:val="22"/>
          <w:szCs w:val="22"/>
          <w:highlight w:val="lightGray"/>
        </w:rPr>
        <w:t>Effect of true proportion of population with LA ABN on estimated ICER in 65 year olds with a CHADS</w:t>
      </w:r>
      <w:r w:rsidRPr="00B93A1F">
        <w:rPr>
          <w:b/>
          <w:sz w:val="22"/>
          <w:szCs w:val="22"/>
          <w:highlight w:val="lightGray"/>
          <w:vertAlign w:val="subscript"/>
        </w:rPr>
        <w:t>2</w:t>
      </w:r>
      <w:r w:rsidRPr="00B93A1F">
        <w:rPr>
          <w:b/>
          <w:sz w:val="22"/>
          <w:szCs w:val="22"/>
          <w:highlight w:val="lightGray"/>
        </w:rPr>
        <w:t xml:space="preserve"> score of zero</w:t>
      </w:r>
    </w:p>
    <w:p w:rsidR="0050757E" w:rsidRPr="00B93A1F" w:rsidRDefault="0050757E" w:rsidP="003D3A44">
      <w:pPr>
        <w:spacing w:line="360" w:lineRule="auto"/>
        <w:jc w:val="both"/>
        <w:rPr>
          <w:sz w:val="22"/>
          <w:szCs w:val="22"/>
          <w:highlight w:val="lightGray"/>
        </w:rPr>
      </w:pPr>
      <w:r w:rsidRPr="00B93A1F">
        <w:rPr>
          <w:noProof/>
          <w:sz w:val="22"/>
          <w:szCs w:val="22"/>
          <w:highlight w:val="lightGray"/>
        </w:rPr>
        <w:drawing>
          <wp:inline distT="0" distB="0" distL="0" distR="0">
            <wp:extent cx="4805916" cy="4805916"/>
            <wp:effectExtent l="0" t="0" r="0" b="0"/>
            <wp:docPr id="88" name="Picture 88" descr="C:\Users\Jon Minton\Google Drive\EchoAF\R\Figures\TPHR6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n Minton\Google Drive\EchoAF\R\Figures\TPHR65.jpe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806386" cy="4806386"/>
                    </a:xfrm>
                    <a:prstGeom prst="rect">
                      <a:avLst/>
                    </a:prstGeom>
                    <a:noFill/>
                    <a:ln>
                      <a:noFill/>
                    </a:ln>
                  </pic:spPr>
                </pic:pic>
              </a:graphicData>
            </a:graphic>
          </wp:inline>
        </w:drawing>
      </w:r>
    </w:p>
    <w:p w:rsidR="0050757E" w:rsidRPr="00B93A1F" w:rsidRDefault="0050757E">
      <w:pPr>
        <w:rPr>
          <w:sz w:val="22"/>
          <w:szCs w:val="22"/>
          <w:highlight w:val="lightGray"/>
        </w:rPr>
      </w:pPr>
      <w:r w:rsidRPr="00B93A1F">
        <w:rPr>
          <w:sz w:val="22"/>
          <w:szCs w:val="22"/>
          <w:highlight w:val="lightGray"/>
        </w:rPr>
        <w:br w:type="page"/>
      </w:r>
    </w:p>
    <w:p w:rsidR="0050757E" w:rsidRPr="00B93A1F" w:rsidRDefault="0050757E" w:rsidP="009C6E66">
      <w:pPr>
        <w:spacing w:line="360" w:lineRule="auto"/>
        <w:ind w:left="1440" w:hanging="1440"/>
        <w:jc w:val="both"/>
        <w:rPr>
          <w:b/>
          <w:sz w:val="22"/>
          <w:szCs w:val="22"/>
          <w:highlight w:val="lightGray"/>
        </w:rPr>
      </w:pPr>
      <w:r w:rsidRPr="00B93A1F">
        <w:rPr>
          <w:b/>
          <w:sz w:val="22"/>
          <w:szCs w:val="22"/>
          <w:highlight w:val="lightGray"/>
        </w:rPr>
        <w:t xml:space="preserve">Figure </w:t>
      </w:r>
      <w:r w:rsidR="00341BE4" w:rsidRPr="00B93A1F">
        <w:rPr>
          <w:b/>
          <w:sz w:val="22"/>
          <w:szCs w:val="22"/>
          <w:highlight w:val="lightGray"/>
        </w:rPr>
        <w:t>27</w:t>
      </w:r>
      <w:r w:rsidRPr="00B93A1F">
        <w:rPr>
          <w:b/>
          <w:sz w:val="22"/>
          <w:szCs w:val="22"/>
          <w:highlight w:val="lightGray"/>
        </w:rPr>
        <w:t xml:space="preserve">: </w:t>
      </w:r>
      <w:r w:rsidR="009C6E66" w:rsidRPr="00B93A1F">
        <w:rPr>
          <w:b/>
          <w:sz w:val="22"/>
          <w:szCs w:val="22"/>
          <w:highlight w:val="lightGray"/>
        </w:rPr>
        <w:tab/>
      </w:r>
      <w:r w:rsidRPr="00B93A1F">
        <w:rPr>
          <w:b/>
          <w:sz w:val="22"/>
          <w:szCs w:val="22"/>
          <w:highlight w:val="lightGray"/>
        </w:rPr>
        <w:t>Effect of true proportion of population with LA ABN on estimated ICER in people aged either 50 or 65 who h</w:t>
      </w:r>
      <w:r w:rsidR="00341BE4" w:rsidRPr="00B93A1F">
        <w:rPr>
          <w:b/>
          <w:sz w:val="22"/>
          <w:szCs w:val="22"/>
          <w:highlight w:val="lightGray"/>
        </w:rPr>
        <w:t>ave a CHADS2 score of one point</w:t>
      </w:r>
    </w:p>
    <w:p w:rsidR="003D3A44" w:rsidRPr="00B93A1F" w:rsidRDefault="0050757E" w:rsidP="003D3A44">
      <w:pPr>
        <w:spacing w:line="360" w:lineRule="auto"/>
        <w:jc w:val="both"/>
        <w:rPr>
          <w:sz w:val="22"/>
          <w:szCs w:val="22"/>
          <w:highlight w:val="lightGray"/>
        </w:rPr>
      </w:pPr>
      <w:r w:rsidRPr="00B93A1F">
        <w:rPr>
          <w:noProof/>
          <w:sz w:val="22"/>
          <w:szCs w:val="22"/>
          <w:highlight w:val="lightGray"/>
        </w:rPr>
        <w:drawing>
          <wp:inline distT="0" distB="0" distL="0" distR="0">
            <wp:extent cx="4625163" cy="4625163"/>
            <wp:effectExtent l="0" t="0" r="0" b="0"/>
            <wp:docPr id="89" name="Picture 89" descr="C:\Users\Jon Minton\Google Drive\EchoAF\R\Figures\TPHRC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n Minton\Google Drive\EchoAF\R\Figures\TPHRC1.jpe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25616" cy="4625616"/>
                    </a:xfrm>
                    <a:prstGeom prst="rect">
                      <a:avLst/>
                    </a:prstGeom>
                    <a:noFill/>
                    <a:ln>
                      <a:noFill/>
                    </a:ln>
                  </pic:spPr>
                </pic:pic>
              </a:graphicData>
            </a:graphic>
          </wp:inline>
        </w:drawing>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figures indicate that, over the range of values considered here, the true prevalence of the LA ABN could have a significant influence on the ICER in people aged 65 with a CHADS</w:t>
      </w:r>
      <w:r w:rsidRPr="00B93A1F">
        <w:rPr>
          <w:sz w:val="22"/>
          <w:szCs w:val="22"/>
          <w:highlight w:val="lightGray"/>
          <w:vertAlign w:val="subscript"/>
        </w:rPr>
        <w:t>2</w:t>
      </w:r>
      <w:r w:rsidRPr="00B93A1F">
        <w:rPr>
          <w:sz w:val="22"/>
          <w:szCs w:val="22"/>
          <w:highlight w:val="lightGray"/>
        </w:rPr>
        <w:t xml:space="preserve"> score of zero, suggesting that identifying the true value of this parameter in these patient populations may be more important than in fifty year olds or people with a CHADS</w:t>
      </w:r>
      <w:r w:rsidRPr="00B93A1F">
        <w:rPr>
          <w:sz w:val="22"/>
          <w:szCs w:val="22"/>
          <w:highlight w:val="lightGray"/>
          <w:vertAlign w:val="subscript"/>
        </w:rPr>
        <w:t>2</w:t>
      </w:r>
      <w:r w:rsidRPr="00B93A1F">
        <w:rPr>
          <w:sz w:val="22"/>
          <w:szCs w:val="22"/>
          <w:highlight w:val="lightGray"/>
        </w:rPr>
        <w:t xml:space="preserve"> of one point. Amongst people with a CHADS</w:t>
      </w:r>
      <w:r w:rsidRPr="00B93A1F">
        <w:rPr>
          <w:sz w:val="22"/>
          <w:szCs w:val="22"/>
          <w:highlight w:val="lightGray"/>
          <w:vertAlign w:val="subscript"/>
        </w:rPr>
        <w:t>2</w:t>
      </w:r>
      <w:r w:rsidRPr="00B93A1F">
        <w:rPr>
          <w:sz w:val="22"/>
          <w:szCs w:val="22"/>
          <w:highlight w:val="lightGray"/>
        </w:rPr>
        <w:t xml:space="preserve"> score of one point, it may be more valuable to identify the true value of this parameter in females than in males.</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jc w:val="both"/>
        <w:outlineLvl w:val="0"/>
        <w:rPr>
          <w:sz w:val="22"/>
          <w:szCs w:val="22"/>
          <w:highlight w:val="lightGray"/>
        </w:rPr>
      </w:pPr>
      <w:r w:rsidRPr="00B93A1F">
        <w:rPr>
          <w:sz w:val="22"/>
          <w:szCs w:val="22"/>
          <w:highlight w:val="lightGray"/>
        </w:rPr>
        <w:t>6.4.4. Full incremental analyses</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Performing a full incremental analysis was considered beyond the remit of this report, as warfarin, rivaroxaban and dabigatran have all been recommended by NICE through the STA process. However, it is recognised that the choice of OAC affects the cost effectiveness estimates of TTE. The above results can be categorised by patient population, each with differing OAC options considered, as shown in table </w:t>
      </w:r>
      <w:r w:rsidR="00341BE4" w:rsidRPr="00B93A1F">
        <w:rPr>
          <w:sz w:val="22"/>
          <w:szCs w:val="22"/>
          <w:highlight w:val="lightGray"/>
        </w:rPr>
        <w:t>59</w:t>
      </w:r>
      <w:r w:rsidRPr="00B93A1F">
        <w:rPr>
          <w:sz w:val="22"/>
          <w:szCs w:val="22"/>
          <w:highlight w:val="lightGray"/>
        </w:rPr>
        <w:t xml:space="preserve"> below. </w:t>
      </w:r>
    </w:p>
    <w:p w:rsidR="005B683F" w:rsidRPr="00B93A1F" w:rsidRDefault="005B683F" w:rsidP="0085086B">
      <w:pPr>
        <w:pStyle w:val="CommentText"/>
        <w:outlineLvl w:val="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59</w:t>
      </w:r>
      <w:r w:rsidRPr="00B93A1F">
        <w:rPr>
          <w:b/>
          <w:sz w:val="22"/>
          <w:szCs w:val="22"/>
          <w:highlight w:val="lightGray"/>
        </w:rPr>
        <w:t>:</w:t>
      </w:r>
      <w:r w:rsidRPr="00B93A1F">
        <w:rPr>
          <w:b/>
          <w:sz w:val="22"/>
          <w:szCs w:val="22"/>
          <w:highlight w:val="lightGray"/>
        </w:rPr>
        <w:tab/>
        <w:t>Summary of patient populations modelled</w:t>
      </w:r>
    </w:p>
    <w:tbl>
      <w:tblPr>
        <w:tblStyle w:val="TableGrid"/>
        <w:tblW w:w="0" w:type="auto"/>
        <w:tblLook w:val="04A0" w:firstRow="1" w:lastRow="0" w:firstColumn="1" w:lastColumn="0" w:noHBand="0" w:noVBand="1"/>
      </w:tblPr>
      <w:tblGrid>
        <w:gridCol w:w="4621"/>
        <w:gridCol w:w="3425"/>
      </w:tblGrid>
      <w:tr w:rsidR="003D3A44" w:rsidRPr="00B93A1F" w:rsidTr="003D3A44">
        <w:tc>
          <w:tcPr>
            <w:tcW w:w="4621" w:type="dxa"/>
          </w:tcPr>
          <w:p w:rsidR="003D3A44" w:rsidRPr="00B93A1F" w:rsidRDefault="003D3A44" w:rsidP="003D3A44">
            <w:pPr>
              <w:spacing w:line="360" w:lineRule="auto"/>
              <w:jc w:val="both"/>
              <w:rPr>
                <w:b/>
                <w:sz w:val="22"/>
                <w:szCs w:val="22"/>
                <w:highlight w:val="lightGray"/>
                <w:lang w:val="en-US"/>
              </w:rPr>
            </w:pPr>
            <w:r w:rsidRPr="00B93A1F">
              <w:rPr>
                <w:b/>
                <w:sz w:val="22"/>
                <w:szCs w:val="22"/>
                <w:highlight w:val="lightGray"/>
              </w:rPr>
              <w:t>Patient population</w:t>
            </w:r>
          </w:p>
        </w:tc>
        <w:tc>
          <w:tcPr>
            <w:tcW w:w="3425" w:type="dxa"/>
          </w:tcPr>
          <w:p w:rsidR="003D3A44" w:rsidRPr="00B93A1F" w:rsidRDefault="003D3A44" w:rsidP="003D3A44">
            <w:pPr>
              <w:spacing w:line="360" w:lineRule="auto"/>
              <w:jc w:val="both"/>
              <w:rPr>
                <w:b/>
                <w:sz w:val="22"/>
                <w:szCs w:val="22"/>
                <w:highlight w:val="lightGray"/>
                <w:lang w:val="en-US"/>
              </w:rPr>
            </w:pPr>
            <w:r w:rsidRPr="00B93A1F">
              <w:rPr>
                <w:b/>
                <w:sz w:val="22"/>
                <w:szCs w:val="22"/>
                <w:highlight w:val="lightGray"/>
              </w:rPr>
              <w:t>OACs considered</w:t>
            </w:r>
          </w:p>
        </w:tc>
      </w:tr>
      <w:tr w:rsidR="003D3A44" w:rsidRPr="00B93A1F" w:rsidTr="003D3A44">
        <w:tc>
          <w:tcPr>
            <w:tcW w:w="46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s, age 50, CHADS</w:t>
            </w:r>
            <w:r w:rsidRPr="00B93A1F">
              <w:rPr>
                <w:sz w:val="22"/>
                <w:szCs w:val="22"/>
                <w:highlight w:val="lightGray"/>
                <w:vertAlign w:val="subscript"/>
              </w:rPr>
              <w:t>2</w:t>
            </w:r>
            <w:r w:rsidRPr="00B93A1F">
              <w:rPr>
                <w:sz w:val="22"/>
                <w:szCs w:val="22"/>
                <w:highlight w:val="lightGray"/>
              </w:rPr>
              <w:t xml:space="preserve"> score of zero</w:t>
            </w:r>
          </w:p>
        </w:tc>
        <w:tc>
          <w:tcPr>
            <w:tcW w:w="342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 rivaroxaban</w:t>
            </w:r>
          </w:p>
        </w:tc>
      </w:tr>
      <w:tr w:rsidR="003D3A44" w:rsidRPr="00B93A1F" w:rsidTr="003D3A44">
        <w:tc>
          <w:tcPr>
            <w:tcW w:w="46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s, age 50, CHADS</w:t>
            </w:r>
            <w:r w:rsidRPr="00B93A1F">
              <w:rPr>
                <w:sz w:val="22"/>
                <w:szCs w:val="22"/>
                <w:highlight w:val="lightGray"/>
                <w:vertAlign w:val="subscript"/>
              </w:rPr>
              <w:t>2</w:t>
            </w:r>
            <w:r w:rsidRPr="00B93A1F">
              <w:rPr>
                <w:sz w:val="22"/>
                <w:szCs w:val="22"/>
                <w:highlight w:val="lightGray"/>
              </w:rPr>
              <w:t xml:space="preserve"> score of zero</w:t>
            </w:r>
          </w:p>
        </w:tc>
        <w:tc>
          <w:tcPr>
            <w:tcW w:w="342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 rivaroxaban</w:t>
            </w:r>
          </w:p>
        </w:tc>
      </w:tr>
      <w:tr w:rsidR="003D3A44" w:rsidRPr="00B93A1F" w:rsidTr="003D3A44">
        <w:tc>
          <w:tcPr>
            <w:tcW w:w="46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 age 65, CHADS</w:t>
            </w:r>
            <w:r w:rsidRPr="00B93A1F">
              <w:rPr>
                <w:sz w:val="22"/>
                <w:szCs w:val="22"/>
                <w:highlight w:val="lightGray"/>
                <w:vertAlign w:val="subscript"/>
              </w:rPr>
              <w:t>2</w:t>
            </w:r>
            <w:r w:rsidRPr="00B93A1F">
              <w:rPr>
                <w:sz w:val="22"/>
                <w:szCs w:val="22"/>
                <w:highlight w:val="lightGray"/>
              </w:rPr>
              <w:t xml:space="preserve"> score of zero</w:t>
            </w:r>
          </w:p>
        </w:tc>
        <w:tc>
          <w:tcPr>
            <w:tcW w:w="342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 rivaroxaban, dabigatran</w:t>
            </w:r>
          </w:p>
        </w:tc>
      </w:tr>
      <w:tr w:rsidR="003D3A44" w:rsidRPr="00B93A1F" w:rsidTr="003D3A44">
        <w:tc>
          <w:tcPr>
            <w:tcW w:w="46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s, age 65, CHADS</w:t>
            </w:r>
            <w:r w:rsidRPr="00B93A1F">
              <w:rPr>
                <w:sz w:val="22"/>
                <w:szCs w:val="22"/>
                <w:highlight w:val="lightGray"/>
                <w:vertAlign w:val="subscript"/>
              </w:rPr>
              <w:t>2</w:t>
            </w:r>
            <w:r w:rsidRPr="00B93A1F">
              <w:rPr>
                <w:sz w:val="22"/>
                <w:szCs w:val="22"/>
                <w:highlight w:val="lightGray"/>
              </w:rPr>
              <w:t xml:space="preserve"> score of zero</w:t>
            </w:r>
          </w:p>
        </w:tc>
        <w:tc>
          <w:tcPr>
            <w:tcW w:w="342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 rivaroxaban, dabigatran</w:t>
            </w:r>
          </w:p>
        </w:tc>
      </w:tr>
      <w:tr w:rsidR="003D3A44" w:rsidRPr="00B93A1F" w:rsidTr="003D3A44">
        <w:tc>
          <w:tcPr>
            <w:tcW w:w="46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s, age 50, CHADS</w:t>
            </w:r>
            <w:r w:rsidRPr="00B93A1F">
              <w:rPr>
                <w:sz w:val="22"/>
                <w:szCs w:val="22"/>
                <w:highlight w:val="lightGray"/>
                <w:vertAlign w:val="subscript"/>
              </w:rPr>
              <w:t>2</w:t>
            </w:r>
            <w:r w:rsidRPr="00B93A1F">
              <w:rPr>
                <w:sz w:val="22"/>
                <w:szCs w:val="22"/>
                <w:highlight w:val="lightGray"/>
              </w:rPr>
              <w:t xml:space="preserve"> score of one</w:t>
            </w:r>
          </w:p>
        </w:tc>
        <w:tc>
          <w:tcPr>
            <w:tcW w:w="342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r>
      <w:tr w:rsidR="003D3A44" w:rsidRPr="00B93A1F" w:rsidTr="003D3A44">
        <w:trPr>
          <w:trHeight w:val="167"/>
        </w:trPr>
        <w:tc>
          <w:tcPr>
            <w:tcW w:w="46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s, age 50, CHADS</w:t>
            </w:r>
            <w:r w:rsidRPr="00B93A1F">
              <w:rPr>
                <w:sz w:val="22"/>
                <w:szCs w:val="22"/>
                <w:highlight w:val="lightGray"/>
                <w:vertAlign w:val="subscript"/>
              </w:rPr>
              <w:t>2</w:t>
            </w:r>
            <w:r w:rsidRPr="00B93A1F">
              <w:rPr>
                <w:sz w:val="22"/>
                <w:szCs w:val="22"/>
                <w:highlight w:val="lightGray"/>
              </w:rPr>
              <w:t xml:space="preserve"> score of one</w:t>
            </w:r>
          </w:p>
        </w:tc>
        <w:tc>
          <w:tcPr>
            <w:tcW w:w="342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r>
      <w:tr w:rsidR="003D3A44" w:rsidRPr="00B93A1F" w:rsidTr="003D3A44">
        <w:trPr>
          <w:trHeight w:val="184"/>
        </w:trPr>
        <w:tc>
          <w:tcPr>
            <w:tcW w:w="46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 age 65, CHADS</w:t>
            </w:r>
            <w:r w:rsidRPr="00B93A1F">
              <w:rPr>
                <w:sz w:val="22"/>
                <w:szCs w:val="22"/>
                <w:highlight w:val="lightGray"/>
                <w:vertAlign w:val="subscript"/>
              </w:rPr>
              <w:t>2</w:t>
            </w:r>
            <w:r w:rsidRPr="00B93A1F">
              <w:rPr>
                <w:sz w:val="22"/>
                <w:szCs w:val="22"/>
                <w:highlight w:val="lightGray"/>
              </w:rPr>
              <w:t xml:space="preserve"> score of one</w:t>
            </w:r>
          </w:p>
        </w:tc>
        <w:tc>
          <w:tcPr>
            <w:tcW w:w="342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r>
      <w:tr w:rsidR="003D3A44" w:rsidRPr="00B93A1F" w:rsidTr="003D3A44">
        <w:trPr>
          <w:trHeight w:val="167"/>
        </w:trPr>
        <w:tc>
          <w:tcPr>
            <w:tcW w:w="46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s, age 65, CHADS</w:t>
            </w:r>
            <w:r w:rsidRPr="00B93A1F">
              <w:rPr>
                <w:sz w:val="22"/>
                <w:szCs w:val="22"/>
                <w:highlight w:val="lightGray"/>
                <w:vertAlign w:val="subscript"/>
              </w:rPr>
              <w:t>2</w:t>
            </w:r>
            <w:r w:rsidRPr="00B93A1F">
              <w:rPr>
                <w:sz w:val="22"/>
                <w:szCs w:val="22"/>
                <w:highlight w:val="lightGray"/>
              </w:rPr>
              <w:t xml:space="preserve"> score of one</w:t>
            </w:r>
          </w:p>
        </w:tc>
        <w:tc>
          <w:tcPr>
            <w:tcW w:w="342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r>
    </w:tbl>
    <w:p w:rsidR="003D3A44" w:rsidRPr="00B93A1F" w:rsidRDefault="003D3A44" w:rsidP="003D3A44">
      <w:pPr>
        <w:spacing w:line="360" w:lineRule="auto"/>
        <w:jc w:val="both"/>
        <w:rPr>
          <w:sz w:val="22"/>
          <w:szCs w:val="22"/>
          <w:highlight w:val="lightGray"/>
        </w:rPr>
      </w:pPr>
      <w:r w:rsidRPr="00B93A1F">
        <w:rPr>
          <w:vanish/>
          <w:sz w:val="22"/>
          <w:szCs w:val="22"/>
          <w:highlight w:val="lightGray"/>
        </w:rPr>
        <w:cr/>
        <w:t xml:space="preserve"> tient populationban, dabigatranzeroidered, as shown in table X below. </w:t>
      </w:r>
      <w:r w:rsidRPr="00B93A1F">
        <w:rPr>
          <w:vanish/>
          <w:sz w:val="22"/>
          <w:szCs w:val="22"/>
          <w:highlight w:val="lightGray"/>
        </w:rPr>
        <w:cr/>
        <w:t>dered:</w:t>
      </w:r>
      <w:r w:rsidRPr="00B93A1F">
        <w:rPr>
          <w:vanish/>
          <w:sz w:val="22"/>
          <w:szCs w:val="22"/>
          <w:highlight w:val="lightGray"/>
        </w:rPr>
        <w:cr/>
        <w:t>ng TTE into the decision making process, compare</w:t>
      </w:r>
    </w:p>
    <w:p w:rsidR="003D3A44" w:rsidRPr="00B93A1F" w:rsidRDefault="003D3A44" w:rsidP="003D3A44">
      <w:pPr>
        <w:spacing w:line="360" w:lineRule="auto"/>
        <w:jc w:val="both"/>
        <w:rPr>
          <w:sz w:val="22"/>
          <w:szCs w:val="22"/>
          <w:highlight w:val="lightGray"/>
        </w:rPr>
      </w:pPr>
      <w:r w:rsidRPr="00B93A1F">
        <w:rPr>
          <w:sz w:val="22"/>
          <w:szCs w:val="22"/>
          <w:highlight w:val="lightGray"/>
        </w:rPr>
        <w:t>A full incremental analysis would require that each with TTE and without TTE strategy be compared for each OAC for each patient population. For example, both male and female populations aged 65 with a CHADS</w:t>
      </w:r>
      <w:r w:rsidRPr="00B93A1F">
        <w:rPr>
          <w:sz w:val="22"/>
          <w:szCs w:val="22"/>
          <w:highlight w:val="lightGray"/>
          <w:vertAlign w:val="subscript"/>
        </w:rPr>
        <w:t>2</w:t>
      </w:r>
      <w:r w:rsidRPr="00B93A1F">
        <w:rPr>
          <w:sz w:val="22"/>
          <w:szCs w:val="22"/>
          <w:highlight w:val="lightGray"/>
        </w:rPr>
        <w:t xml:space="preserve"> score of zero would involve six comparisons. In addition, because rivararoxaban is effectively recommended by NICE at a CHADS</w:t>
      </w:r>
      <w:r w:rsidRPr="00B93A1F">
        <w:rPr>
          <w:sz w:val="22"/>
          <w:szCs w:val="22"/>
          <w:highlight w:val="lightGray"/>
          <w:vertAlign w:val="subscript"/>
        </w:rPr>
        <w:t>2</w:t>
      </w:r>
      <w:r w:rsidRPr="00B93A1F">
        <w:rPr>
          <w:sz w:val="22"/>
          <w:szCs w:val="22"/>
          <w:highlight w:val="lightGray"/>
        </w:rPr>
        <w:t xml:space="preserve"> score of one, and dabigatran effectively recommended at a CHADS</w:t>
      </w:r>
      <w:r w:rsidRPr="00B93A1F">
        <w:rPr>
          <w:sz w:val="22"/>
          <w:szCs w:val="22"/>
          <w:highlight w:val="lightGray"/>
          <w:vertAlign w:val="subscript"/>
        </w:rPr>
        <w:t>2</w:t>
      </w:r>
      <w:r w:rsidRPr="00B93A1F">
        <w:rPr>
          <w:sz w:val="22"/>
          <w:szCs w:val="22"/>
          <w:highlight w:val="lightGray"/>
        </w:rPr>
        <w:t xml:space="preserve"> score of one in people aged 65 or over, in these populations it may be appropriate to compare the decision to prescribe warfarin with and without TTE with people who are already receiving either rivaroxaban or dabigatran. </w:t>
      </w:r>
    </w:p>
    <w:p w:rsidR="003D3A44" w:rsidRPr="00B93A1F" w:rsidRDefault="003D3A44" w:rsidP="003D3A44">
      <w:pPr>
        <w:spacing w:line="360" w:lineRule="auto"/>
        <w:jc w:val="both"/>
        <w:rPr>
          <w:sz w:val="22"/>
          <w:szCs w:val="22"/>
          <w:highlight w:val="lightGray"/>
        </w:rPr>
      </w:pPr>
    </w:p>
    <w:p w:rsidR="003D3A44" w:rsidRPr="00B93A1F" w:rsidRDefault="003D3A44" w:rsidP="0085086B">
      <w:pPr>
        <w:spacing w:line="360" w:lineRule="auto"/>
        <w:outlineLvl w:val="0"/>
        <w:rPr>
          <w:noProof/>
          <w:sz w:val="22"/>
          <w:szCs w:val="22"/>
          <w:highlight w:val="lightGray"/>
        </w:rPr>
      </w:pPr>
      <w:r w:rsidRPr="00B93A1F">
        <w:rPr>
          <w:sz w:val="22"/>
          <w:szCs w:val="22"/>
          <w:highlight w:val="lightGray"/>
        </w:rPr>
        <w:t>6.4.</w:t>
      </w:r>
      <w:r w:rsidR="00B937D2" w:rsidRPr="00B93A1F">
        <w:rPr>
          <w:sz w:val="22"/>
          <w:szCs w:val="22"/>
          <w:highlight w:val="lightGray"/>
        </w:rPr>
        <w:t>5</w:t>
      </w:r>
      <w:r w:rsidRPr="00B93A1F">
        <w:rPr>
          <w:sz w:val="22"/>
          <w:szCs w:val="22"/>
          <w:highlight w:val="lightGray"/>
        </w:rPr>
        <w:t xml:space="preserve"> </w:t>
      </w:r>
      <w:r w:rsidRPr="00B93A1F">
        <w:rPr>
          <w:sz w:val="22"/>
          <w:szCs w:val="22"/>
          <w:highlight w:val="lightGray"/>
        </w:rPr>
        <w:tab/>
      </w:r>
      <w:r w:rsidRPr="00B93A1F">
        <w:rPr>
          <w:noProof/>
          <w:sz w:val="22"/>
          <w:szCs w:val="22"/>
          <w:highlight w:val="lightGray"/>
        </w:rPr>
        <w:t>Results from the simplified method</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The threshold QALYs required in order that a TTE would be deemed cost effective was 0.0033 (£20,000 / £66). </w:t>
      </w:r>
    </w:p>
    <w:p w:rsidR="003D3A44" w:rsidRPr="00B93A1F" w:rsidRDefault="003D3A44" w:rsidP="003D3A44">
      <w:pPr>
        <w:spacing w:line="360" w:lineRule="auto"/>
        <w:rPr>
          <w:i/>
          <w:sz w:val="22"/>
          <w:szCs w:val="22"/>
          <w:highlight w:val="lightGray"/>
        </w:rPr>
      </w:pPr>
    </w:p>
    <w:p w:rsidR="003D3A44" w:rsidRPr="00B93A1F" w:rsidRDefault="003D3A44" w:rsidP="0085086B">
      <w:pPr>
        <w:spacing w:line="360" w:lineRule="auto"/>
        <w:outlineLvl w:val="0"/>
        <w:rPr>
          <w:sz w:val="22"/>
          <w:szCs w:val="22"/>
          <w:highlight w:val="lightGray"/>
        </w:rPr>
      </w:pPr>
      <w:r w:rsidRPr="00B93A1F">
        <w:rPr>
          <w:sz w:val="22"/>
          <w:szCs w:val="22"/>
          <w:highlight w:val="lightGray"/>
        </w:rPr>
        <w:t>6.4.</w:t>
      </w:r>
      <w:r w:rsidR="00B937D2" w:rsidRPr="00B93A1F">
        <w:rPr>
          <w:sz w:val="22"/>
          <w:szCs w:val="22"/>
          <w:highlight w:val="lightGray"/>
        </w:rPr>
        <w:t>6</w:t>
      </w:r>
      <w:r w:rsidRPr="00B93A1F">
        <w:rPr>
          <w:sz w:val="22"/>
          <w:szCs w:val="22"/>
          <w:highlight w:val="lightGray"/>
        </w:rPr>
        <w:t xml:space="preserve"> </w:t>
      </w:r>
      <w:r w:rsidRPr="00B93A1F">
        <w:rPr>
          <w:sz w:val="22"/>
          <w:szCs w:val="22"/>
          <w:highlight w:val="lightGray"/>
        </w:rPr>
        <w:tab/>
      </w:r>
      <w:r w:rsidRPr="00B93A1F">
        <w:rPr>
          <w:noProof/>
          <w:sz w:val="22"/>
          <w:szCs w:val="22"/>
          <w:highlight w:val="lightGray"/>
        </w:rPr>
        <w:t>Interpretation of the results</w:t>
      </w: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The series of results presented above can be simplistically summarised as shown in table </w:t>
      </w:r>
      <w:r w:rsidR="00341BE4" w:rsidRPr="00B93A1F">
        <w:rPr>
          <w:sz w:val="22"/>
          <w:szCs w:val="22"/>
          <w:highlight w:val="lightGray"/>
        </w:rPr>
        <w:t>60</w:t>
      </w:r>
      <w:r w:rsidRPr="00B93A1F">
        <w:rPr>
          <w:sz w:val="22"/>
          <w:szCs w:val="22"/>
          <w:highlight w:val="lightGray"/>
        </w:rPr>
        <w:t xml:space="preserve"> below:</w:t>
      </w:r>
    </w:p>
    <w:p w:rsidR="0050757E" w:rsidRPr="00B93A1F" w:rsidRDefault="0050757E" w:rsidP="0050757E">
      <w:pPr>
        <w:spacing w:line="360" w:lineRule="auto"/>
        <w:jc w:val="both"/>
        <w:rPr>
          <w:sz w:val="22"/>
          <w:szCs w:val="22"/>
          <w:highlight w:val="lightGray"/>
        </w:rPr>
      </w:pPr>
    </w:p>
    <w:p w:rsidR="0057476A" w:rsidRPr="00B93A1F" w:rsidRDefault="0057476A">
      <w:pPr>
        <w:rPr>
          <w:b/>
          <w:sz w:val="22"/>
          <w:szCs w:val="22"/>
          <w:highlight w:val="lightGray"/>
        </w:rPr>
      </w:pPr>
      <w:r w:rsidRPr="00B93A1F">
        <w:rPr>
          <w:b/>
          <w:sz w:val="22"/>
          <w:szCs w:val="22"/>
          <w:highlight w:val="lightGray"/>
        </w:rPr>
        <w:br w:type="page"/>
      </w:r>
    </w:p>
    <w:p w:rsidR="0050757E" w:rsidRPr="00B93A1F" w:rsidRDefault="0050757E" w:rsidP="0085086B">
      <w:pPr>
        <w:spacing w:line="360" w:lineRule="auto"/>
        <w:jc w:val="both"/>
        <w:outlineLvl w:val="0"/>
        <w:rPr>
          <w:b/>
          <w:sz w:val="22"/>
          <w:szCs w:val="22"/>
          <w:highlight w:val="lightGray"/>
        </w:rPr>
      </w:pPr>
      <w:r w:rsidRPr="00B93A1F">
        <w:rPr>
          <w:b/>
          <w:sz w:val="22"/>
          <w:szCs w:val="22"/>
          <w:highlight w:val="lightGray"/>
        </w:rPr>
        <w:t xml:space="preserve">Table </w:t>
      </w:r>
      <w:r w:rsidR="00341BE4" w:rsidRPr="00B93A1F">
        <w:rPr>
          <w:b/>
          <w:sz w:val="22"/>
          <w:szCs w:val="22"/>
          <w:highlight w:val="lightGray"/>
        </w:rPr>
        <w:t>60</w:t>
      </w:r>
      <w:r w:rsidRPr="00B93A1F">
        <w:rPr>
          <w:b/>
          <w:sz w:val="22"/>
          <w:szCs w:val="22"/>
          <w:highlight w:val="lightGray"/>
        </w:rPr>
        <w:t xml:space="preserve">: </w:t>
      </w:r>
      <w:r w:rsidR="0057476A" w:rsidRPr="00B93A1F">
        <w:rPr>
          <w:b/>
          <w:sz w:val="22"/>
          <w:szCs w:val="22"/>
          <w:highlight w:val="lightGray"/>
        </w:rPr>
        <w:tab/>
        <w:t>Q</w:t>
      </w:r>
      <w:r w:rsidRPr="00B93A1F">
        <w:rPr>
          <w:b/>
          <w:sz w:val="22"/>
          <w:szCs w:val="22"/>
          <w:highlight w:val="lightGray"/>
        </w:rPr>
        <w:t>ualitative summary of main results</w:t>
      </w:r>
    </w:p>
    <w:tbl>
      <w:tblPr>
        <w:tblStyle w:val="TableGrid"/>
        <w:tblW w:w="0" w:type="auto"/>
        <w:tblLook w:val="04A0" w:firstRow="1" w:lastRow="0" w:firstColumn="1" w:lastColumn="0" w:noHBand="0" w:noVBand="1"/>
      </w:tblPr>
      <w:tblGrid>
        <w:gridCol w:w="675"/>
        <w:gridCol w:w="864"/>
        <w:gridCol w:w="1121"/>
        <w:gridCol w:w="1559"/>
        <w:gridCol w:w="1559"/>
        <w:gridCol w:w="2835"/>
      </w:tblGrid>
      <w:tr w:rsidR="003D3A44" w:rsidRPr="00B93A1F" w:rsidTr="003D3A44">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Age</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Gender</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CHADS2 score of 1</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OAC</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Ruled out by simple dominance</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Likely to be cost effective at £20,000/QALY</w:t>
            </w:r>
          </w:p>
        </w:tc>
      </w:tr>
      <w:tr w:rsidR="003D3A44" w:rsidRPr="00B93A1F" w:rsidTr="003D3A44">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50</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r>
      <w:tr w:rsidR="003D3A44" w:rsidRPr="00B93A1F" w:rsidTr="003D3A44">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50</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r>
      <w:tr w:rsidR="003D3A44" w:rsidRPr="00B93A1F" w:rsidTr="003D3A44">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65</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r>
      <w:tr w:rsidR="003D3A44" w:rsidRPr="00B93A1F" w:rsidTr="003D3A44">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65</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 (possibly at £30,000/QALY)</w:t>
            </w:r>
          </w:p>
        </w:tc>
      </w:tr>
      <w:tr w:rsidR="003D3A44" w:rsidRPr="00B93A1F" w:rsidTr="003D3A44">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50</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r>
      <w:tr w:rsidR="003D3A44" w:rsidRPr="00B93A1F" w:rsidTr="003D3A44">
        <w:trPr>
          <w:trHeight w:val="151"/>
        </w:trPr>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50</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r>
      <w:tr w:rsidR="003D3A44" w:rsidRPr="00B93A1F" w:rsidTr="003D3A44">
        <w:trPr>
          <w:trHeight w:val="161"/>
        </w:trPr>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65</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r>
      <w:tr w:rsidR="003D3A44" w:rsidRPr="00B93A1F" w:rsidTr="003D3A44">
        <w:trPr>
          <w:trHeight w:val="128"/>
        </w:trPr>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65</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warfari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r>
      <w:tr w:rsidR="003D3A44" w:rsidRPr="00B93A1F" w:rsidTr="003D3A44">
        <w:trPr>
          <w:trHeight w:val="201"/>
        </w:trPr>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50</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rivaroxaba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r>
      <w:tr w:rsidR="003D3A44" w:rsidRPr="00B93A1F" w:rsidTr="003D3A44">
        <w:trPr>
          <w:trHeight w:val="217"/>
        </w:trPr>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50</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rivaroxaba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r>
      <w:tr w:rsidR="003D3A44" w:rsidRPr="00B93A1F" w:rsidTr="003D3A44">
        <w:trPr>
          <w:trHeight w:val="178"/>
        </w:trPr>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65</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rivaroxaba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 (possibly at £30,000/QALY)</w:t>
            </w:r>
          </w:p>
        </w:tc>
      </w:tr>
      <w:tr w:rsidR="003D3A44" w:rsidRPr="00B93A1F" w:rsidTr="003D3A44">
        <w:trPr>
          <w:trHeight w:val="161"/>
        </w:trPr>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65</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rivaroxaba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ybe</w:t>
            </w:r>
          </w:p>
        </w:tc>
      </w:tr>
      <w:tr w:rsidR="003D3A44" w:rsidRPr="00B93A1F" w:rsidTr="003D3A44">
        <w:trPr>
          <w:trHeight w:val="201"/>
        </w:trPr>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65</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dabigatra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r>
      <w:tr w:rsidR="003D3A44" w:rsidRPr="00B93A1F" w:rsidTr="003D3A44">
        <w:trPr>
          <w:trHeight w:val="161"/>
        </w:trPr>
        <w:tc>
          <w:tcPr>
            <w:tcW w:w="67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65</w:t>
            </w:r>
          </w:p>
        </w:tc>
        <w:tc>
          <w:tcPr>
            <w:tcW w:w="864"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female</w:t>
            </w:r>
          </w:p>
        </w:tc>
        <w:tc>
          <w:tcPr>
            <w:tcW w:w="1121"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dabigatran</w:t>
            </w:r>
          </w:p>
        </w:tc>
        <w:tc>
          <w:tcPr>
            <w:tcW w:w="1559"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no</w:t>
            </w:r>
          </w:p>
        </w:tc>
        <w:tc>
          <w:tcPr>
            <w:tcW w:w="2835" w:type="dxa"/>
          </w:tcPr>
          <w:p w:rsidR="003D3A44" w:rsidRPr="00B93A1F" w:rsidRDefault="003D3A44" w:rsidP="003D3A44">
            <w:pPr>
              <w:spacing w:line="360" w:lineRule="auto"/>
              <w:jc w:val="both"/>
              <w:rPr>
                <w:sz w:val="22"/>
                <w:szCs w:val="22"/>
                <w:highlight w:val="lightGray"/>
              </w:rPr>
            </w:pPr>
            <w:r w:rsidRPr="00B93A1F">
              <w:rPr>
                <w:sz w:val="22"/>
                <w:szCs w:val="22"/>
                <w:highlight w:val="lightGray"/>
              </w:rPr>
              <w:t>yes</w:t>
            </w:r>
          </w:p>
        </w:tc>
      </w:tr>
    </w:tbl>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se results suggest that:</w:t>
      </w:r>
    </w:p>
    <w:p w:rsidR="003D3A44" w:rsidRPr="00B93A1F" w:rsidRDefault="003D3A44" w:rsidP="003D3A44">
      <w:pPr>
        <w:pStyle w:val="ListParagraph"/>
        <w:numPr>
          <w:ilvl w:val="0"/>
          <w:numId w:val="45"/>
        </w:numPr>
        <w:spacing w:line="360" w:lineRule="auto"/>
        <w:jc w:val="both"/>
        <w:rPr>
          <w:sz w:val="22"/>
          <w:szCs w:val="22"/>
          <w:highlight w:val="lightGray"/>
        </w:rPr>
      </w:pPr>
      <w:r w:rsidRPr="00B93A1F">
        <w:rPr>
          <w:sz w:val="22"/>
          <w:szCs w:val="22"/>
          <w:highlight w:val="lightGray"/>
        </w:rPr>
        <w:t>In newly diagnosed patients with a CHADS</w:t>
      </w:r>
      <w:r w:rsidRPr="00B93A1F">
        <w:rPr>
          <w:sz w:val="22"/>
          <w:szCs w:val="22"/>
          <w:highlight w:val="lightGray"/>
          <w:vertAlign w:val="subscript"/>
        </w:rPr>
        <w:t>2</w:t>
      </w:r>
      <w:r w:rsidRPr="00B93A1F">
        <w:rPr>
          <w:sz w:val="22"/>
          <w:szCs w:val="22"/>
          <w:highlight w:val="lightGray"/>
        </w:rPr>
        <w:t xml:space="preserve"> score of one, who are not already receiving  warfarin, rivaroxaban, or dabigatran, then it may be cost effective to use TTE to help inform the decision whether to prescribe warfarin;</w:t>
      </w:r>
    </w:p>
    <w:p w:rsidR="003D3A44" w:rsidRPr="00B93A1F" w:rsidRDefault="003D3A44" w:rsidP="003D3A44">
      <w:pPr>
        <w:pStyle w:val="ListParagraph"/>
        <w:numPr>
          <w:ilvl w:val="0"/>
          <w:numId w:val="45"/>
        </w:numPr>
        <w:spacing w:line="360" w:lineRule="auto"/>
        <w:jc w:val="both"/>
        <w:rPr>
          <w:sz w:val="22"/>
          <w:szCs w:val="22"/>
          <w:highlight w:val="lightGray"/>
        </w:rPr>
      </w:pPr>
      <w:r w:rsidRPr="00B93A1F">
        <w:rPr>
          <w:sz w:val="22"/>
          <w:szCs w:val="22"/>
          <w:highlight w:val="lightGray"/>
        </w:rPr>
        <w:t>In newly diagnosed patients aged 65 or older, it may be cost effective to use TTE to help inform the decision about whether to prescribe dabigatran.</w:t>
      </w:r>
    </w:p>
    <w:p w:rsidR="00962DE8" w:rsidRPr="00B93A1F" w:rsidRDefault="00962DE8" w:rsidP="00962DE8">
      <w:pPr>
        <w:spacing w:line="360" w:lineRule="auto"/>
        <w:ind w:left="360"/>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The threshold number of QALYs required for TTE to be cost effective in the simplified analysis is a very small value and is below the sensitivity of standard preference-based utility measures such as the EQ-5D. If there was clinical belief that there were benefits aside from identifying LA ABN that were gained from the TTE then it is possible that TTE would be perceived as cost effective.</w:t>
      </w:r>
    </w:p>
    <w:p w:rsidR="003D3A44" w:rsidRPr="00B93A1F" w:rsidRDefault="003D3A44" w:rsidP="003D3A44">
      <w:pPr>
        <w:spacing w:line="360" w:lineRule="auto"/>
        <w:rPr>
          <w:sz w:val="22"/>
          <w:szCs w:val="22"/>
          <w:highlight w:val="lightGray"/>
        </w:rPr>
      </w:pPr>
    </w:p>
    <w:p w:rsidR="00962DE8" w:rsidRPr="00B93A1F" w:rsidRDefault="00962DE8">
      <w:pPr>
        <w:rPr>
          <w:rFonts w:eastAsiaTheme="majorEastAsia"/>
          <w:bCs/>
          <w:iCs/>
          <w:sz w:val="22"/>
          <w:szCs w:val="22"/>
          <w:highlight w:val="lightGray"/>
        </w:rPr>
      </w:pPr>
      <w:r w:rsidRPr="00B93A1F">
        <w:rPr>
          <w:rFonts w:eastAsiaTheme="majorEastAsia"/>
          <w:bCs/>
          <w:iCs/>
          <w:sz w:val="22"/>
          <w:szCs w:val="22"/>
          <w:highlight w:val="lightGray"/>
        </w:rPr>
        <w:br w:type="page"/>
      </w:r>
    </w:p>
    <w:p w:rsidR="003D3A44" w:rsidRPr="00B93A1F" w:rsidRDefault="003D3A44" w:rsidP="0085086B">
      <w:pPr>
        <w:spacing w:line="360" w:lineRule="auto"/>
        <w:outlineLvl w:val="0"/>
        <w:rPr>
          <w:sz w:val="22"/>
          <w:szCs w:val="22"/>
          <w:highlight w:val="lightGray"/>
        </w:rPr>
      </w:pPr>
      <w:r w:rsidRPr="00B93A1F">
        <w:rPr>
          <w:rFonts w:eastAsiaTheme="majorEastAsia"/>
          <w:bCs/>
          <w:iCs/>
          <w:sz w:val="22"/>
          <w:szCs w:val="22"/>
          <w:highlight w:val="lightGray"/>
        </w:rPr>
        <w:t>6.4.</w:t>
      </w:r>
      <w:r w:rsidR="00B937D2" w:rsidRPr="00B93A1F">
        <w:rPr>
          <w:rFonts w:eastAsiaTheme="majorEastAsia"/>
          <w:bCs/>
          <w:iCs/>
          <w:sz w:val="22"/>
          <w:szCs w:val="22"/>
          <w:highlight w:val="lightGray"/>
        </w:rPr>
        <w:t>7</w:t>
      </w:r>
      <w:r w:rsidRPr="00B93A1F">
        <w:rPr>
          <w:rFonts w:eastAsiaTheme="majorEastAsia"/>
          <w:bCs/>
          <w:iCs/>
          <w:sz w:val="22"/>
          <w:szCs w:val="22"/>
          <w:highlight w:val="lightGray"/>
        </w:rPr>
        <w:t xml:space="preserve"> </w:t>
      </w:r>
      <w:r w:rsidRPr="00B93A1F">
        <w:rPr>
          <w:rFonts w:eastAsiaTheme="majorEastAsia"/>
          <w:bCs/>
          <w:iCs/>
          <w:sz w:val="22"/>
          <w:szCs w:val="22"/>
          <w:highlight w:val="lightGray"/>
        </w:rPr>
        <w:tab/>
        <w:t>Limitations in the modelling</w:t>
      </w:r>
      <w:r w:rsidRPr="00B93A1F">
        <w:rPr>
          <w:sz w:val="22"/>
          <w:szCs w:val="22"/>
          <w:highlight w:val="lightGray"/>
        </w:rPr>
        <w:t>.</w:t>
      </w:r>
    </w:p>
    <w:p w:rsidR="003D3A44" w:rsidRPr="00B93A1F" w:rsidRDefault="003D3A44" w:rsidP="003D3A44">
      <w:pPr>
        <w:spacing w:line="360" w:lineRule="auto"/>
        <w:jc w:val="both"/>
        <w:rPr>
          <w:sz w:val="22"/>
          <w:szCs w:val="22"/>
          <w:highlight w:val="lightGray"/>
        </w:rPr>
      </w:pPr>
      <w:r w:rsidRPr="00B93A1F">
        <w:rPr>
          <w:sz w:val="22"/>
          <w:szCs w:val="22"/>
          <w:highlight w:val="lightGray"/>
        </w:rPr>
        <w:t>Assumptions have been made within the modelling that have simplified the decision problem. Whilst it is unlikely that these assumptions would change the broad conclusions these are detailed for completeness. The assumptions are that:</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 xml:space="preserve">1)      </w:t>
      </w:r>
      <w:r w:rsidRPr="00B93A1F">
        <w:rPr>
          <w:sz w:val="22"/>
          <w:szCs w:val="22"/>
          <w:highlight w:val="lightGray"/>
        </w:rPr>
        <w:tab/>
        <w:t>Within the baseline strategies the decision was assumed to be made on the basis on CHADS</w:t>
      </w:r>
      <w:r w:rsidRPr="00B93A1F">
        <w:rPr>
          <w:sz w:val="22"/>
          <w:szCs w:val="22"/>
          <w:highlight w:val="lightGray"/>
          <w:vertAlign w:val="subscript"/>
        </w:rPr>
        <w:t>2</w:t>
      </w:r>
      <w:r w:rsidRPr="00B93A1F">
        <w:rPr>
          <w:sz w:val="22"/>
          <w:szCs w:val="22"/>
          <w:highlight w:val="lightGray"/>
        </w:rPr>
        <w:t xml:space="preserve"> scores alone. Alternative baseline strategies include the use of CHA</w:t>
      </w:r>
      <w:r w:rsidRPr="00B93A1F">
        <w:rPr>
          <w:sz w:val="22"/>
          <w:szCs w:val="22"/>
          <w:highlight w:val="lightGray"/>
          <w:vertAlign w:val="subscript"/>
        </w:rPr>
        <w:t>2</w:t>
      </w:r>
      <w:r w:rsidRPr="00B93A1F">
        <w:rPr>
          <w:sz w:val="22"/>
          <w:szCs w:val="22"/>
          <w:highlight w:val="lightGray"/>
        </w:rPr>
        <w:t>DS</w:t>
      </w:r>
      <w:r w:rsidRPr="00B93A1F">
        <w:rPr>
          <w:sz w:val="22"/>
          <w:szCs w:val="22"/>
          <w:highlight w:val="lightGray"/>
          <w:vertAlign w:val="subscript"/>
        </w:rPr>
        <w:t>2</w:t>
      </w:r>
      <w:r w:rsidRPr="00B93A1F">
        <w:rPr>
          <w:sz w:val="22"/>
          <w:szCs w:val="22"/>
          <w:highlight w:val="lightGray"/>
        </w:rPr>
        <w:t>-VASc, andCHADS</w:t>
      </w:r>
      <w:r w:rsidRPr="00B93A1F">
        <w:rPr>
          <w:sz w:val="22"/>
          <w:szCs w:val="22"/>
          <w:highlight w:val="lightGray"/>
          <w:vertAlign w:val="subscript"/>
        </w:rPr>
        <w:t>2</w:t>
      </w:r>
      <w:r w:rsidRPr="00B93A1F">
        <w:rPr>
          <w:sz w:val="22"/>
          <w:szCs w:val="22"/>
          <w:highlight w:val="lightGray"/>
        </w:rPr>
        <w:t xml:space="preserve"> orCHA</w:t>
      </w:r>
      <w:r w:rsidRPr="00B93A1F">
        <w:rPr>
          <w:sz w:val="22"/>
          <w:szCs w:val="22"/>
          <w:highlight w:val="lightGray"/>
          <w:vertAlign w:val="subscript"/>
        </w:rPr>
        <w:t>2</w:t>
      </w:r>
      <w:r w:rsidRPr="00B93A1F">
        <w:rPr>
          <w:sz w:val="22"/>
          <w:szCs w:val="22"/>
          <w:highlight w:val="lightGray"/>
        </w:rPr>
        <w:t>DS</w:t>
      </w:r>
      <w:r w:rsidRPr="00B93A1F">
        <w:rPr>
          <w:sz w:val="22"/>
          <w:szCs w:val="22"/>
          <w:highlight w:val="lightGray"/>
          <w:vertAlign w:val="subscript"/>
        </w:rPr>
        <w:t>2</w:t>
      </w:r>
      <w:r w:rsidRPr="00B93A1F">
        <w:rPr>
          <w:sz w:val="22"/>
          <w:szCs w:val="22"/>
          <w:highlight w:val="lightGray"/>
        </w:rPr>
        <w:t xml:space="preserve">-VASc scores in combination with bleed risk scores such as HAS-BLED. The baseline strategy could also be that a decision is made on the basis of the individual components within these scores. </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2)</w:t>
      </w:r>
      <w:r w:rsidRPr="00B93A1F">
        <w:rPr>
          <w:sz w:val="22"/>
          <w:szCs w:val="22"/>
          <w:highlight w:val="lightGray"/>
        </w:rPr>
        <w:tab/>
        <w:t>The dose of dabigatran was set at 150mg twice daily, rather than allowing some patients to receive a lower dose of 110mg twice daily. The model could be adapted to reduce the dose when a patient reaches a specified age.</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3)</w:t>
      </w:r>
      <w:r w:rsidRPr="00B93A1F">
        <w:rPr>
          <w:sz w:val="22"/>
          <w:szCs w:val="22"/>
          <w:highlight w:val="lightGray"/>
        </w:rPr>
        <w:tab/>
        <w:t>The stroke risk associated with patients with left atrial abnormalities is assumed to be constant at 8.0% (95% CI: 7.26 – 8.31) per year. Ideally differential rates by age or by the number (and type) of abnormalities would be used but these data were not identified.</w:t>
      </w:r>
    </w:p>
    <w:p w:rsidR="003D3A44" w:rsidRPr="00B93A1F" w:rsidRDefault="003D3A44" w:rsidP="003D3A44">
      <w:pPr>
        <w:spacing w:line="360" w:lineRule="auto"/>
        <w:jc w:val="both"/>
        <w:rPr>
          <w:sz w:val="22"/>
          <w:szCs w:val="22"/>
          <w:highlight w:val="lightGray"/>
        </w:rPr>
      </w:pPr>
    </w:p>
    <w:p w:rsidR="003D3A44" w:rsidRPr="00B93A1F" w:rsidRDefault="003D3A44" w:rsidP="003D3A44">
      <w:pPr>
        <w:spacing w:line="360" w:lineRule="auto"/>
        <w:jc w:val="both"/>
        <w:rPr>
          <w:sz w:val="22"/>
          <w:szCs w:val="22"/>
          <w:highlight w:val="lightGray"/>
        </w:rPr>
      </w:pPr>
      <w:r w:rsidRPr="00B93A1F">
        <w:rPr>
          <w:sz w:val="22"/>
          <w:szCs w:val="22"/>
          <w:highlight w:val="lightGray"/>
        </w:rPr>
        <w:t>4)</w:t>
      </w:r>
      <w:r w:rsidRPr="00B93A1F">
        <w:rPr>
          <w:sz w:val="22"/>
          <w:szCs w:val="22"/>
          <w:highlight w:val="lightGray"/>
        </w:rPr>
        <w:tab/>
        <w:t>The key data on which to base the economic evaluation was a relatively small study, of fewer than 400 patients, and in the group of interest, those patients who would be given a CHADS</w:t>
      </w:r>
      <w:r w:rsidRPr="00B93A1F">
        <w:rPr>
          <w:sz w:val="22"/>
          <w:szCs w:val="22"/>
          <w:highlight w:val="lightGray"/>
          <w:vertAlign w:val="subscript"/>
        </w:rPr>
        <w:t>2</w:t>
      </w:r>
      <w:r w:rsidRPr="00B93A1F">
        <w:rPr>
          <w:sz w:val="22"/>
          <w:szCs w:val="22"/>
          <w:highlight w:val="lightGray"/>
        </w:rPr>
        <w:t xml:space="preserve"> score of 0, fewer than 25 patients, and fewer than 80 patients with a CHADS</w:t>
      </w:r>
      <w:r w:rsidRPr="00B93A1F">
        <w:rPr>
          <w:sz w:val="22"/>
          <w:szCs w:val="22"/>
          <w:highlight w:val="lightGray"/>
          <w:vertAlign w:val="subscript"/>
        </w:rPr>
        <w:t>2</w:t>
      </w:r>
      <w:r w:rsidRPr="00B93A1F">
        <w:rPr>
          <w:sz w:val="22"/>
          <w:szCs w:val="22"/>
          <w:highlight w:val="lightGray"/>
        </w:rPr>
        <w:t xml:space="preserve"> score of 1. This has made the assessment of the benefits of TTE uncertain.</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r w:rsidRPr="00B93A1F">
        <w:rPr>
          <w:sz w:val="22"/>
          <w:szCs w:val="22"/>
          <w:highlight w:val="lightGray"/>
        </w:rPr>
        <w:t>5)</w:t>
      </w:r>
      <w:r w:rsidRPr="00B93A1F">
        <w:rPr>
          <w:sz w:val="22"/>
          <w:szCs w:val="22"/>
          <w:highlight w:val="lightGray"/>
        </w:rPr>
        <w:tab/>
        <w:t>The risk of death unrelated to bleeding or stroke events was taken from lifetables and were not adjusted for the probability of bleeding or stroke mortality. As such, the risk of mortality is likely to be slightly over-estimated.</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r w:rsidRPr="00B93A1F">
        <w:rPr>
          <w:sz w:val="22"/>
          <w:szCs w:val="22"/>
          <w:highlight w:val="lightGray"/>
        </w:rPr>
        <w:t>6)</w:t>
      </w:r>
      <w:r w:rsidRPr="00B93A1F">
        <w:rPr>
          <w:sz w:val="22"/>
          <w:szCs w:val="22"/>
          <w:highlight w:val="lightGray"/>
        </w:rPr>
        <w:tab/>
        <w:t>The sensitivity and specificity of TTE in identifying LA ABN was estimated assuming that TOE had perfect sensitivity and specificity. If TOE was not a perfect gold standard then the accuracy of TTE would also change.</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r w:rsidRPr="00B93A1F">
        <w:rPr>
          <w:sz w:val="22"/>
          <w:szCs w:val="22"/>
          <w:highlight w:val="lightGray"/>
        </w:rPr>
        <w:t>7)</w:t>
      </w:r>
      <w:r w:rsidRPr="00B93A1F">
        <w:rPr>
          <w:sz w:val="22"/>
          <w:szCs w:val="22"/>
          <w:highlight w:val="lightGray"/>
        </w:rPr>
        <w:tab/>
        <w:t>The full model assumed that the only benefit from TTE would be due to identification of LA ABN. Any other conditions that may alter patient management have been ignored. To address this limitation a simplified approach was undertaken that calculated the additional QALY gain needed for TTE to be deemed cost effective.</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r w:rsidRPr="00B93A1F">
        <w:rPr>
          <w:sz w:val="22"/>
          <w:szCs w:val="22"/>
          <w:highlight w:val="lightGray"/>
        </w:rPr>
        <w:t xml:space="preserve">8) </w:t>
      </w:r>
      <w:r w:rsidRPr="00B93A1F">
        <w:rPr>
          <w:sz w:val="22"/>
          <w:szCs w:val="22"/>
          <w:highlight w:val="lightGray"/>
        </w:rPr>
        <w:tab/>
        <w:t>The mathematical model developed does not model the progression of each individual disease state that is incorporated in the CHADS</w:t>
      </w:r>
      <w:r w:rsidRPr="00B93A1F">
        <w:rPr>
          <w:sz w:val="22"/>
          <w:szCs w:val="22"/>
          <w:highlight w:val="lightGray"/>
          <w:vertAlign w:val="subscript"/>
        </w:rPr>
        <w:t>2</w:t>
      </w:r>
      <w:r w:rsidRPr="00B93A1F">
        <w:rPr>
          <w:sz w:val="22"/>
          <w:szCs w:val="22"/>
          <w:highlight w:val="lightGray"/>
        </w:rPr>
        <w:t xml:space="preserve"> score, and so the mathematical model was only be run in patients aged 65 years or over when considering dabigatran as the OAC of choice. </w:t>
      </w:r>
    </w:p>
    <w:p w:rsidR="003D3A44" w:rsidRPr="00B93A1F" w:rsidRDefault="003D3A44" w:rsidP="003D3A44">
      <w:pPr>
        <w:spacing w:line="360" w:lineRule="auto"/>
        <w:rPr>
          <w:sz w:val="22"/>
          <w:szCs w:val="22"/>
          <w:highlight w:val="lightGray"/>
        </w:rPr>
      </w:pPr>
    </w:p>
    <w:p w:rsidR="003D3A44" w:rsidRPr="00B93A1F" w:rsidRDefault="003D3A44" w:rsidP="003D3A44">
      <w:pPr>
        <w:spacing w:line="360" w:lineRule="auto"/>
        <w:rPr>
          <w:sz w:val="22"/>
          <w:szCs w:val="22"/>
          <w:highlight w:val="lightGray"/>
        </w:rPr>
      </w:pPr>
      <w:r w:rsidRPr="00B93A1F">
        <w:rPr>
          <w:rFonts w:eastAsiaTheme="majorEastAsia"/>
          <w:b/>
          <w:bCs/>
          <w:iCs/>
          <w:sz w:val="22"/>
          <w:szCs w:val="22"/>
          <w:highlight w:val="lightGray"/>
        </w:rPr>
        <w:t>6.5</w:t>
      </w:r>
      <w:r w:rsidRPr="00B93A1F">
        <w:rPr>
          <w:rFonts w:eastAsiaTheme="majorEastAsia"/>
          <w:b/>
          <w:bCs/>
          <w:iCs/>
          <w:sz w:val="22"/>
          <w:szCs w:val="22"/>
          <w:highlight w:val="lightGray"/>
        </w:rPr>
        <w:tab/>
        <w:t>Comparison of our results with those in the published literature</w:t>
      </w:r>
      <w:r w:rsidRPr="00B93A1F">
        <w:rPr>
          <w:sz w:val="22"/>
          <w:szCs w:val="22"/>
          <w:highlight w:val="lightGray"/>
        </w:rPr>
        <w:t>.</w:t>
      </w:r>
    </w:p>
    <w:p w:rsidR="003D3A44" w:rsidRPr="00B93A1F" w:rsidRDefault="003D3A44" w:rsidP="003D3A44">
      <w:pPr>
        <w:spacing w:after="120" w:line="360" w:lineRule="auto"/>
        <w:jc w:val="both"/>
        <w:rPr>
          <w:sz w:val="22"/>
          <w:szCs w:val="22"/>
          <w:highlight w:val="lightGray"/>
        </w:rPr>
      </w:pPr>
      <w:r w:rsidRPr="00B93A1F">
        <w:rPr>
          <w:sz w:val="22"/>
          <w:szCs w:val="22"/>
          <w:highlight w:val="lightGray"/>
        </w:rPr>
        <w:t>A systematic literature review was conducted to identify, summarise and appraise existing economic studies for evaluating the cost-effectiveness of TTE in patients with AF.</w:t>
      </w:r>
    </w:p>
    <w:p w:rsidR="003D3A44" w:rsidRPr="00B93A1F" w:rsidRDefault="003D3A44" w:rsidP="003D3A44">
      <w:pPr>
        <w:jc w:val="both"/>
        <w:rPr>
          <w:sz w:val="22"/>
          <w:szCs w:val="22"/>
          <w:highlight w:val="lightGray"/>
        </w:rPr>
      </w:pPr>
    </w:p>
    <w:p w:rsidR="003D3A44" w:rsidRPr="00B93A1F" w:rsidRDefault="003D3A44" w:rsidP="0085086B">
      <w:pPr>
        <w:spacing w:line="360" w:lineRule="auto"/>
        <w:jc w:val="both"/>
        <w:outlineLvl w:val="0"/>
        <w:rPr>
          <w:b/>
          <w:sz w:val="22"/>
          <w:szCs w:val="22"/>
          <w:highlight w:val="lightGray"/>
        </w:rPr>
      </w:pPr>
      <w:r w:rsidRPr="00B93A1F">
        <w:rPr>
          <w:b/>
          <w:sz w:val="22"/>
          <w:szCs w:val="22"/>
          <w:highlight w:val="lightGray"/>
        </w:rPr>
        <w:t>Methodology</w:t>
      </w:r>
    </w:p>
    <w:p w:rsidR="003D3A44" w:rsidRPr="00B93A1F" w:rsidRDefault="003D3A44" w:rsidP="0085086B">
      <w:pPr>
        <w:spacing w:after="120" w:line="360" w:lineRule="auto"/>
        <w:jc w:val="both"/>
        <w:outlineLvl w:val="0"/>
        <w:rPr>
          <w:i/>
          <w:sz w:val="22"/>
          <w:szCs w:val="22"/>
          <w:highlight w:val="lightGray"/>
        </w:rPr>
      </w:pPr>
      <w:r w:rsidRPr="00B93A1F">
        <w:rPr>
          <w:i/>
          <w:sz w:val="22"/>
          <w:szCs w:val="22"/>
          <w:highlight w:val="lightGray"/>
        </w:rPr>
        <w:t>Search Strategy</w:t>
      </w:r>
    </w:p>
    <w:p w:rsidR="003D3A44" w:rsidRPr="00B93A1F" w:rsidRDefault="003D3A44" w:rsidP="003D3A44">
      <w:pPr>
        <w:spacing w:after="120" w:line="360" w:lineRule="auto"/>
        <w:jc w:val="both"/>
        <w:rPr>
          <w:i/>
          <w:sz w:val="22"/>
          <w:szCs w:val="22"/>
          <w:highlight w:val="lightGray"/>
          <w:u w:val="single"/>
        </w:rPr>
      </w:pPr>
      <w:r w:rsidRPr="00B93A1F">
        <w:rPr>
          <w:sz w:val="22"/>
          <w:szCs w:val="22"/>
          <w:highlight w:val="lightGray"/>
        </w:rPr>
        <w:t>A comprehensive literature search was undertaken across five databases-Medline; Embase; CINAHL, Web of Science (WoS) and Cochrane Database of Systematic Reviews (CDSR) Details of the full search strategy are provided in Appendix 1</w:t>
      </w:r>
      <w:r w:rsidR="0003329F" w:rsidRPr="00B93A1F">
        <w:rPr>
          <w:sz w:val="22"/>
          <w:szCs w:val="22"/>
          <w:highlight w:val="lightGray"/>
        </w:rPr>
        <w:t>2</w:t>
      </w:r>
      <w:r w:rsidRPr="00B93A1F">
        <w:rPr>
          <w:sz w:val="22"/>
          <w:szCs w:val="22"/>
          <w:highlight w:val="lightGray"/>
        </w:rPr>
        <w:t>.</w:t>
      </w:r>
    </w:p>
    <w:p w:rsidR="003D3A44" w:rsidRPr="00B93A1F" w:rsidRDefault="003D3A44" w:rsidP="003D3A44">
      <w:pPr>
        <w:spacing w:after="120"/>
        <w:jc w:val="both"/>
        <w:rPr>
          <w:i/>
          <w:sz w:val="22"/>
          <w:szCs w:val="22"/>
          <w:highlight w:val="lightGray"/>
          <w:u w:val="single"/>
        </w:rPr>
      </w:pPr>
    </w:p>
    <w:p w:rsidR="003D3A44" w:rsidRPr="00B93A1F" w:rsidRDefault="003D3A44" w:rsidP="0085086B">
      <w:pPr>
        <w:spacing w:after="120"/>
        <w:jc w:val="both"/>
        <w:outlineLvl w:val="0"/>
        <w:rPr>
          <w:i/>
          <w:sz w:val="22"/>
          <w:szCs w:val="22"/>
          <w:highlight w:val="lightGray"/>
        </w:rPr>
      </w:pPr>
      <w:r w:rsidRPr="00B93A1F">
        <w:rPr>
          <w:i/>
          <w:sz w:val="22"/>
          <w:szCs w:val="22"/>
          <w:highlight w:val="lightGray"/>
        </w:rPr>
        <w:t>Inclusion/exclusion criteria</w:t>
      </w:r>
    </w:p>
    <w:p w:rsidR="003D3A44" w:rsidRPr="00B93A1F" w:rsidRDefault="003D3A44" w:rsidP="003D3A44">
      <w:pPr>
        <w:spacing w:after="120" w:line="360" w:lineRule="auto"/>
        <w:jc w:val="both"/>
        <w:rPr>
          <w:sz w:val="22"/>
          <w:szCs w:val="22"/>
          <w:highlight w:val="lightGray"/>
        </w:rPr>
      </w:pPr>
      <w:r w:rsidRPr="00B93A1F">
        <w:rPr>
          <w:sz w:val="22"/>
          <w:szCs w:val="22"/>
          <w:highlight w:val="lightGray"/>
        </w:rPr>
        <w:t>The inclusion criteria for this systematic review were as follows:</w:t>
      </w:r>
    </w:p>
    <w:p w:rsidR="003D3A44" w:rsidRPr="00B93A1F" w:rsidRDefault="003D3A44" w:rsidP="003D3A44">
      <w:pPr>
        <w:spacing w:after="120" w:line="360" w:lineRule="auto"/>
        <w:jc w:val="both"/>
        <w:rPr>
          <w:sz w:val="22"/>
          <w:szCs w:val="22"/>
          <w:highlight w:val="lightGray"/>
        </w:rPr>
      </w:pPr>
      <w:r w:rsidRPr="00B93A1F">
        <w:rPr>
          <w:b/>
          <w:sz w:val="22"/>
          <w:szCs w:val="22"/>
          <w:highlight w:val="lightGray"/>
        </w:rPr>
        <w:t xml:space="preserve">Population: </w:t>
      </w:r>
      <w:r w:rsidRPr="00B93A1F">
        <w:rPr>
          <w:sz w:val="22"/>
          <w:szCs w:val="22"/>
          <w:highlight w:val="lightGray"/>
        </w:rPr>
        <w:t xml:space="preserve"> Patients with atrial fibrillation</w:t>
      </w:r>
    </w:p>
    <w:p w:rsidR="003D3A44" w:rsidRPr="00B93A1F" w:rsidRDefault="003D3A44" w:rsidP="003D3A44">
      <w:pPr>
        <w:spacing w:after="120" w:line="360" w:lineRule="auto"/>
        <w:jc w:val="both"/>
        <w:rPr>
          <w:sz w:val="22"/>
          <w:szCs w:val="22"/>
          <w:highlight w:val="lightGray"/>
        </w:rPr>
      </w:pPr>
      <w:r w:rsidRPr="00B93A1F">
        <w:rPr>
          <w:b/>
          <w:sz w:val="22"/>
          <w:szCs w:val="22"/>
          <w:highlight w:val="lightGray"/>
        </w:rPr>
        <w:t xml:space="preserve">Intervention: </w:t>
      </w:r>
      <w:r w:rsidRPr="00B93A1F">
        <w:rPr>
          <w:sz w:val="22"/>
          <w:szCs w:val="22"/>
          <w:highlight w:val="lightGray"/>
        </w:rPr>
        <w:t>Transthoracic echocardiogram</w:t>
      </w:r>
      <w:r w:rsidRPr="00B93A1F">
        <w:rPr>
          <w:b/>
          <w:sz w:val="22"/>
          <w:szCs w:val="22"/>
          <w:highlight w:val="lightGray"/>
        </w:rPr>
        <w:t xml:space="preserve"> </w:t>
      </w:r>
    </w:p>
    <w:p w:rsidR="003D3A44" w:rsidRPr="00B93A1F" w:rsidRDefault="003D3A44" w:rsidP="003D3A44">
      <w:pPr>
        <w:spacing w:after="120" w:line="360" w:lineRule="auto"/>
        <w:jc w:val="both"/>
        <w:rPr>
          <w:b/>
          <w:sz w:val="22"/>
          <w:szCs w:val="22"/>
          <w:highlight w:val="lightGray"/>
        </w:rPr>
      </w:pPr>
      <w:r w:rsidRPr="00B93A1F">
        <w:rPr>
          <w:b/>
          <w:sz w:val="22"/>
          <w:szCs w:val="22"/>
          <w:highlight w:val="lightGray"/>
        </w:rPr>
        <w:t xml:space="preserve">Comparators: </w:t>
      </w:r>
      <w:r w:rsidRPr="00B93A1F">
        <w:rPr>
          <w:sz w:val="22"/>
          <w:szCs w:val="22"/>
          <w:highlight w:val="lightGray"/>
        </w:rPr>
        <w:t>Conventional therapy</w:t>
      </w:r>
    </w:p>
    <w:p w:rsidR="003D3A44" w:rsidRPr="00B93A1F" w:rsidRDefault="003D3A44" w:rsidP="003D3A44">
      <w:pPr>
        <w:spacing w:after="120" w:line="360" w:lineRule="auto"/>
        <w:jc w:val="both"/>
        <w:rPr>
          <w:b/>
          <w:sz w:val="22"/>
          <w:szCs w:val="22"/>
          <w:highlight w:val="lightGray"/>
        </w:rPr>
      </w:pPr>
      <w:r w:rsidRPr="00B93A1F">
        <w:rPr>
          <w:b/>
          <w:sz w:val="22"/>
          <w:szCs w:val="22"/>
          <w:highlight w:val="lightGray"/>
        </w:rPr>
        <w:t xml:space="preserve">Setting: </w:t>
      </w:r>
      <w:r w:rsidRPr="00B93A1F">
        <w:rPr>
          <w:sz w:val="22"/>
          <w:szCs w:val="22"/>
          <w:highlight w:val="lightGray"/>
        </w:rPr>
        <w:t>Interventions delivered within any geographical jurisdiction</w:t>
      </w:r>
    </w:p>
    <w:p w:rsidR="003D3A44" w:rsidRPr="00B93A1F" w:rsidRDefault="003D3A44" w:rsidP="003D3A44">
      <w:pPr>
        <w:spacing w:after="120" w:line="360" w:lineRule="auto"/>
        <w:jc w:val="both"/>
        <w:rPr>
          <w:b/>
          <w:sz w:val="22"/>
          <w:szCs w:val="22"/>
          <w:highlight w:val="lightGray"/>
        </w:rPr>
      </w:pPr>
      <w:r w:rsidRPr="00B93A1F">
        <w:rPr>
          <w:b/>
          <w:sz w:val="22"/>
          <w:szCs w:val="22"/>
          <w:highlight w:val="lightGray"/>
        </w:rPr>
        <w:t xml:space="preserve">Outcomes: </w:t>
      </w:r>
      <w:r w:rsidRPr="00B93A1F">
        <w:rPr>
          <w:sz w:val="22"/>
          <w:szCs w:val="22"/>
          <w:highlight w:val="lightGray"/>
        </w:rPr>
        <w:t>Cost per</w:t>
      </w:r>
      <w:r w:rsidRPr="00B93A1F">
        <w:rPr>
          <w:b/>
          <w:sz w:val="22"/>
          <w:szCs w:val="22"/>
          <w:highlight w:val="lightGray"/>
        </w:rPr>
        <w:t xml:space="preserve"> </w:t>
      </w:r>
      <w:r w:rsidRPr="00B93A1F">
        <w:rPr>
          <w:sz w:val="22"/>
          <w:szCs w:val="22"/>
          <w:highlight w:val="lightGray"/>
        </w:rPr>
        <w:t>quality-adjusted life-years (QALY)</w:t>
      </w:r>
    </w:p>
    <w:p w:rsidR="003D3A44" w:rsidRPr="00B93A1F" w:rsidRDefault="003D3A44" w:rsidP="003D3A44">
      <w:pPr>
        <w:spacing w:after="120" w:line="360" w:lineRule="auto"/>
        <w:jc w:val="both"/>
        <w:rPr>
          <w:b/>
          <w:bCs/>
          <w:sz w:val="22"/>
          <w:szCs w:val="22"/>
          <w:highlight w:val="lightGray"/>
        </w:rPr>
      </w:pPr>
      <w:r w:rsidRPr="00B93A1F">
        <w:rPr>
          <w:b/>
          <w:sz w:val="22"/>
          <w:szCs w:val="22"/>
          <w:highlight w:val="lightGray"/>
        </w:rPr>
        <w:t xml:space="preserve">Study designs: </w:t>
      </w:r>
      <w:r w:rsidRPr="00B93A1F">
        <w:rPr>
          <w:bCs/>
          <w:sz w:val="22"/>
          <w:szCs w:val="22"/>
          <w:highlight w:val="lightGray"/>
        </w:rPr>
        <w:t>Studies reporting a full economic evaluation with results expressed in terms of both costs and health outcomes</w:t>
      </w:r>
      <w:r w:rsidRPr="00B93A1F">
        <w:rPr>
          <w:b/>
          <w:bCs/>
          <w:sz w:val="22"/>
          <w:szCs w:val="22"/>
          <w:highlight w:val="lightGray"/>
        </w:rPr>
        <w:t>.</w:t>
      </w:r>
    </w:p>
    <w:p w:rsidR="003D3A44" w:rsidRPr="00B93A1F" w:rsidRDefault="003D3A44" w:rsidP="003D3A44">
      <w:pPr>
        <w:jc w:val="both"/>
        <w:rPr>
          <w:b/>
          <w:sz w:val="22"/>
          <w:szCs w:val="22"/>
          <w:highlight w:val="lightGray"/>
        </w:rPr>
      </w:pPr>
    </w:p>
    <w:p w:rsidR="003D3A44" w:rsidRPr="00B93A1F" w:rsidRDefault="003D3A44" w:rsidP="0085086B">
      <w:pPr>
        <w:spacing w:line="360" w:lineRule="auto"/>
        <w:jc w:val="both"/>
        <w:outlineLvl w:val="0"/>
        <w:rPr>
          <w:sz w:val="22"/>
          <w:szCs w:val="22"/>
          <w:highlight w:val="lightGray"/>
        </w:rPr>
      </w:pPr>
      <w:r w:rsidRPr="00B93A1F">
        <w:rPr>
          <w:sz w:val="22"/>
          <w:szCs w:val="22"/>
          <w:highlight w:val="lightGray"/>
        </w:rPr>
        <w:t xml:space="preserve">Studies were excluded from this review if </w:t>
      </w:r>
    </w:p>
    <w:p w:rsidR="003D3A44" w:rsidRPr="00B93A1F" w:rsidRDefault="003D3A44" w:rsidP="003D3A44">
      <w:pPr>
        <w:numPr>
          <w:ilvl w:val="0"/>
          <w:numId w:val="42"/>
        </w:numPr>
        <w:spacing w:after="120" w:line="360" w:lineRule="auto"/>
        <w:ind w:left="0" w:firstLine="0"/>
        <w:jc w:val="both"/>
        <w:rPr>
          <w:sz w:val="22"/>
          <w:szCs w:val="22"/>
          <w:highlight w:val="lightGray"/>
        </w:rPr>
      </w:pPr>
      <w:r w:rsidRPr="00B93A1F">
        <w:rPr>
          <w:sz w:val="22"/>
          <w:szCs w:val="22"/>
          <w:highlight w:val="lightGray"/>
        </w:rPr>
        <w:t xml:space="preserve">the patients suffered from cardiac problems other than atrial fibrillation; </w:t>
      </w:r>
    </w:p>
    <w:p w:rsidR="003D3A44" w:rsidRPr="00B93A1F" w:rsidRDefault="003D3A44" w:rsidP="003D3A44">
      <w:pPr>
        <w:numPr>
          <w:ilvl w:val="0"/>
          <w:numId w:val="42"/>
        </w:numPr>
        <w:spacing w:after="120" w:line="360" w:lineRule="auto"/>
        <w:ind w:left="0" w:firstLine="0"/>
        <w:jc w:val="both"/>
        <w:rPr>
          <w:sz w:val="22"/>
          <w:szCs w:val="22"/>
          <w:highlight w:val="lightGray"/>
        </w:rPr>
      </w:pPr>
      <w:r w:rsidRPr="00B93A1F">
        <w:rPr>
          <w:sz w:val="22"/>
          <w:szCs w:val="22"/>
          <w:highlight w:val="lightGray"/>
        </w:rPr>
        <w:t xml:space="preserve">the intervention was not transthoracic echocardiogram; </w:t>
      </w:r>
    </w:p>
    <w:p w:rsidR="003D3A44" w:rsidRPr="00B93A1F" w:rsidRDefault="003D3A44" w:rsidP="003D3A44">
      <w:pPr>
        <w:numPr>
          <w:ilvl w:val="0"/>
          <w:numId w:val="42"/>
        </w:numPr>
        <w:spacing w:after="120" w:line="360" w:lineRule="auto"/>
        <w:ind w:left="0" w:firstLine="0"/>
        <w:jc w:val="both"/>
        <w:rPr>
          <w:sz w:val="22"/>
          <w:szCs w:val="22"/>
          <w:highlight w:val="lightGray"/>
        </w:rPr>
      </w:pPr>
      <w:r w:rsidRPr="00B93A1F">
        <w:rPr>
          <w:sz w:val="22"/>
          <w:szCs w:val="22"/>
          <w:highlight w:val="lightGray"/>
        </w:rPr>
        <w:t xml:space="preserve">studies that reported only costs or outcomes; </w:t>
      </w:r>
    </w:p>
    <w:p w:rsidR="003D3A44" w:rsidRPr="00B93A1F" w:rsidRDefault="003D3A44" w:rsidP="003D3A44">
      <w:pPr>
        <w:numPr>
          <w:ilvl w:val="0"/>
          <w:numId w:val="42"/>
        </w:numPr>
        <w:spacing w:after="120" w:line="360" w:lineRule="auto"/>
        <w:ind w:left="0" w:firstLine="0"/>
        <w:jc w:val="both"/>
        <w:rPr>
          <w:sz w:val="22"/>
          <w:szCs w:val="22"/>
          <w:highlight w:val="lightGray"/>
        </w:rPr>
      </w:pPr>
      <w:r w:rsidRPr="00B93A1F">
        <w:rPr>
          <w:sz w:val="22"/>
          <w:szCs w:val="22"/>
          <w:highlight w:val="lightGray"/>
        </w:rPr>
        <w:t xml:space="preserve">studies that were not full economic evaluation like cost-minimisation analysis; </w:t>
      </w:r>
    </w:p>
    <w:p w:rsidR="003D3A44" w:rsidRPr="00B93A1F" w:rsidRDefault="003D3A44" w:rsidP="003D3A44">
      <w:pPr>
        <w:numPr>
          <w:ilvl w:val="0"/>
          <w:numId w:val="42"/>
        </w:numPr>
        <w:spacing w:after="120" w:line="360" w:lineRule="auto"/>
        <w:ind w:left="0" w:firstLine="0"/>
        <w:jc w:val="both"/>
        <w:rPr>
          <w:sz w:val="22"/>
          <w:szCs w:val="22"/>
          <w:highlight w:val="lightGray"/>
        </w:rPr>
      </w:pPr>
      <w:r w:rsidRPr="00B93A1F">
        <w:rPr>
          <w:sz w:val="22"/>
          <w:szCs w:val="22"/>
          <w:highlight w:val="lightGray"/>
        </w:rPr>
        <w:t xml:space="preserve">studies that were not published papers such as editorials, commentaries and letters; and </w:t>
      </w:r>
    </w:p>
    <w:p w:rsidR="003D3A44" w:rsidRPr="00B93A1F" w:rsidRDefault="003D3A44" w:rsidP="00B937D2">
      <w:pPr>
        <w:numPr>
          <w:ilvl w:val="0"/>
          <w:numId w:val="42"/>
        </w:numPr>
        <w:ind w:hanging="720"/>
        <w:jc w:val="both"/>
        <w:rPr>
          <w:sz w:val="22"/>
          <w:szCs w:val="22"/>
          <w:highlight w:val="lightGray"/>
        </w:rPr>
      </w:pPr>
      <w:r w:rsidRPr="00B93A1F">
        <w:rPr>
          <w:sz w:val="22"/>
          <w:szCs w:val="22"/>
          <w:highlight w:val="lightGray"/>
        </w:rPr>
        <w:t>studies that were not published in English language.</w:t>
      </w:r>
    </w:p>
    <w:p w:rsidR="003D3A44" w:rsidRPr="00B93A1F" w:rsidRDefault="003D3A44" w:rsidP="003D3A44">
      <w:pPr>
        <w:spacing w:after="120"/>
        <w:jc w:val="both"/>
        <w:rPr>
          <w:sz w:val="22"/>
          <w:szCs w:val="22"/>
          <w:highlight w:val="lightGray"/>
        </w:rPr>
      </w:pPr>
    </w:p>
    <w:p w:rsidR="003D3A44" w:rsidRPr="00B93A1F" w:rsidRDefault="003D3A44" w:rsidP="003D3A44">
      <w:pPr>
        <w:spacing w:after="120" w:line="360" w:lineRule="auto"/>
        <w:jc w:val="both"/>
        <w:rPr>
          <w:sz w:val="22"/>
          <w:szCs w:val="22"/>
          <w:highlight w:val="lightGray"/>
        </w:rPr>
      </w:pPr>
      <w:r w:rsidRPr="00B93A1F">
        <w:rPr>
          <w:sz w:val="22"/>
          <w:szCs w:val="22"/>
          <w:highlight w:val="lightGray"/>
        </w:rPr>
        <w:t xml:space="preserve">All the potentially relevant citations were imported to Reference Manager Software [version 12] and duplicates were removed. The titles and abstracts of the unique studies were then screened according to the pre-determined inclusion criteria as outlined above. Any disagreements concerning possible inclusion of papers were resolved by discussion among the researchers of the team or through retrieval and subsequent examination of the full study publication. Full papers of all the potentially relevant citations were retrieved for an in-depth assessment concerning study inclusion in the review. </w:t>
      </w:r>
    </w:p>
    <w:p w:rsidR="003D3A44" w:rsidRPr="00B93A1F" w:rsidRDefault="003D3A44" w:rsidP="003D3A44">
      <w:pPr>
        <w:spacing w:after="120"/>
        <w:jc w:val="both"/>
        <w:rPr>
          <w:sz w:val="22"/>
          <w:szCs w:val="22"/>
          <w:highlight w:val="lightGray"/>
        </w:rPr>
      </w:pPr>
    </w:p>
    <w:p w:rsidR="003D3A44" w:rsidRPr="00B93A1F" w:rsidRDefault="003D3A44" w:rsidP="0085086B">
      <w:pPr>
        <w:spacing w:after="120"/>
        <w:jc w:val="both"/>
        <w:outlineLvl w:val="0"/>
        <w:rPr>
          <w:i/>
          <w:sz w:val="22"/>
          <w:szCs w:val="22"/>
          <w:highlight w:val="lightGray"/>
        </w:rPr>
      </w:pPr>
      <w:r w:rsidRPr="00B93A1F">
        <w:rPr>
          <w:i/>
          <w:sz w:val="22"/>
          <w:szCs w:val="22"/>
          <w:highlight w:val="lightGray"/>
        </w:rPr>
        <w:t>Data extraction and evidence synthesis</w:t>
      </w:r>
    </w:p>
    <w:p w:rsidR="003D3A44" w:rsidRPr="00B93A1F" w:rsidRDefault="003D3A44" w:rsidP="003D3A44">
      <w:pPr>
        <w:spacing w:after="120" w:line="360" w:lineRule="auto"/>
        <w:jc w:val="both"/>
        <w:rPr>
          <w:sz w:val="22"/>
          <w:szCs w:val="22"/>
          <w:highlight w:val="lightGray"/>
        </w:rPr>
      </w:pPr>
      <w:r w:rsidRPr="00B93A1F">
        <w:rPr>
          <w:sz w:val="22"/>
          <w:szCs w:val="22"/>
          <w:highlight w:val="lightGray"/>
        </w:rPr>
        <w:t>Data concerning the characteristics of the population, interventions, comparators, outcomes, study location, time-horizon, costs, outcomes and the perspective of the evaluations undertaken were extracted from the included study. These were then tabulated and discussed in a narrative manner.</w:t>
      </w:r>
    </w:p>
    <w:p w:rsidR="003D3A44" w:rsidRPr="00B93A1F" w:rsidRDefault="003D3A44" w:rsidP="003D3A44">
      <w:pPr>
        <w:spacing w:after="120"/>
        <w:jc w:val="both"/>
        <w:rPr>
          <w:sz w:val="22"/>
          <w:szCs w:val="22"/>
          <w:highlight w:val="lightGray"/>
        </w:rPr>
      </w:pPr>
    </w:p>
    <w:p w:rsidR="003D3A44" w:rsidRPr="00B93A1F" w:rsidRDefault="003D3A44" w:rsidP="0085086B">
      <w:pPr>
        <w:spacing w:after="120"/>
        <w:jc w:val="both"/>
        <w:outlineLvl w:val="0"/>
        <w:rPr>
          <w:b/>
          <w:sz w:val="22"/>
          <w:szCs w:val="22"/>
          <w:highlight w:val="lightGray"/>
        </w:rPr>
      </w:pPr>
      <w:r w:rsidRPr="00B93A1F">
        <w:rPr>
          <w:b/>
          <w:sz w:val="22"/>
          <w:szCs w:val="22"/>
          <w:highlight w:val="lightGray"/>
        </w:rPr>
        <w:t>Results of the systematic review</w:t>
      </w:r>
    </w:p>
    <w:p w:rsidR="003D3A44" w:rsidRPr="00B93A1F" w:rsidRDefault="003D3A44" w:rsidP="0085086B">
      <w:pPr>
        <w:spacing w:after="120"/>
        <w:jc w:val="both"/>
        <w:outlineLvl w:val="0"/>
        <w:rPr>
          <w:i/>
          <w:sz w:val="22"/>
          <w:szCs w:val="22"/>
          <w:highlight w:val="lightGray"/>
        </w:rPr>
      </w:pPr>
      <w:r w:rsidRPr="00B93A1F">
        <w:rPr>
          <w:i/>
          <w:sz w:val="22"/>
          <w:szCs w:val="22"/>
          <w:highlight w:val="lightGray"/>
        </w:rPr>
        <w:t>Number of studies identified and included</w:t>
      </w:r>
    </w:p>
    <w:p w:rsidR="003D3A44" w:rsidRDefault="003D3A44" w:rsidP="003D3A44">
      <w:pPr>
        <w:spacing w:after="120" w:line="360" w:lineRule="auto"/>
        <w:jc w:val="both"/>
        <w:rPr>
          <w:sz w:val="22"/>
          <w:szCs w:val="22"/>
        </w:rPr>
      </w:pPr>
      <w:r w:rsidRPr="00B93A1F">
        <w:rPr>
          <w:sz w:val="22"/>
          <w:szCs w:val="22"/>
          <w:highlight w:val="lightGray"/>
        </w:rPr>
        <w:t>One thousand and thirty-eight studies were identified through the systematic searches. Following the removal of duplicate citations, eight hundred and eighty-one unique studies were retrieved. Of these, forty-three potentially relevant citations were retrieved for a more detailed inspection. Further, twenty-six studies were excluded and seventeen studies were retrieved for double screening. After double screening, seventeen studies were excluded as they failed to satisfy one or more inclusion criteria.</w:t>
      </w:r>
      <w:r w:rsidRPr="00EF4EB9">
        <w:rPr>
          <w:sz w:val="22"/>
          <w:szCs w:val="22"/>
        </w:rPr>
        <w:t xml:space="preserve"> </w:t>
      </w:r>
    </w:p>
    <w:p w:rsidR="003D3A44" w:rsidRPr="00EF4EB9" w:rsidRDefault="003D3A44" w:rsidP="003D3A44">
      <w:pPr>
        <w:spacing w:after="120" w:line="360" w:lineRule="auto"/>
        <w:jc w:val="both"/>
        <w:rPr>
          <w:sz w:val="22"/>
          <w:szCs w:val="22"/>
        </w:rPr>
      </w:pPr>
    </w:p>
    <w:p w:rsidR="003D3A44" w:rsidRPr="00EF4EB9" w:rsidRDefault="003D3A44" w:rsidP="003D3A44">
      <w:pPr>
        <w:spacing w:after="120"/>
        <w:jc w:val="both"/>
        <w:rPr>
          <w:sz w:val="22"/>
          <w:szCs w:val="22"/>
        </w:rPr>
      </w:pPr>
    </w:p>
    <w:p w:rsidR="003D3A44" w:rsidRDefault="003D3A44" w:rsidP="003D3A44"/>
    <w:p w:rsidR="00DD03FA" w:rsidRPr="00EF4EB9" w:rsidRDefault="00DD03FA" w:rsidP="008B7FBC">
      <w:pPr>
        <w:pStyle w:val="Header"/>
        <w:tabs>
          <w:tab w:val="clear" w:pos="4153"/>
          <w:tab w:val="clear" w:pos="8306"/>
        </w:tabs>
        <w:spacing w:before="180"/>
        <w:ind w:left="720" w:hanging="720"/>
        <w:rPr>
          <w:b/>
          <w:sz w:val="28"/>
          <w:szCs w:val="28"/>
        </w:rPr>
      </w:pPr>
      <w:r w:rsidRPr="00EF4EB9">
        <w:rPr>
          <w:sz w:val="22"/>
          <w:szCs w:val="22"/>
        </w:rPr>
        <w:br w:type="page"/>
      </w:r>
      <w:r w:rsidRPr="00EF4EB9">
        <w:rPr>
          <w:b/>
          <w:sz w:val="28"/>
          <w:szCs w:val="28"/>
        </w:rPr>
        <w:t>7</w:t>
      </w:r>
      <w:r w:rsidR="008B7FBC" w:rsidRPr="00EF4EB9">
        <w:rPr>
          <w:b/>
          <w:sz w:val="28"/>
          <w:szCs w:val="28"/>
        </w:rPr>
        <w:tab/>
      </w:r>
      <w:r w:rsidRPr="00EF4EB9">
        <w:rPr>
          <w:b/>
          <w:sz w:val="28"/>
          <w:szCs w:val="28"/>
        </w:rPr>
        <w:t>ASSESSMENT OF FACTORS RELEVANT TO THE NHS AND OTHER PARTIES</w:t>
      </w:r>
    </w:p>
    <w:p w:rsidR="00DD03FA" w:rsidRPr="00EF4EB9" w:rsidRDefault="00DD03FA" w:rsidP="00DD03FA">
      <w:pPr>
        <w:pStyle w:val="Header"/>
        <w:tabs>
          <w:tab w:val="clear" w:pos="4153"/>
          <w:tab w:val="clear" w:pos="8306"/>
        </w:tabs>
        <w:rPr>
          <w:sz w:val="22"/>
          <w:szCs w:val="22"/>
        </w:rPr>
      </w:pPr>
    </w:p>
    <w:p w:rsidR="00DD03FA" w:rsidRPr="00EF4EB9" w:rsidRDefault="00DD03FA" w:rsidP="00DD03FA">
      <w:pPr>
        <w:pStyle w:val="Header"/>
        <w:tabs>
          <w:tab w:val="clear" w:pos="4153"/>
          <w:tab w:val="clear" w:pos="8306"/>
        </w:tabs>
        <w:rPr>
          <w:sz w:val="22"/>
          <w:szCs w:val="22"/>
        </w:rPr>
      </w:pPr>
    </w:p>
    <w:p w:rsidR="00D67964" w:rsidRPr="00EF4EB9" w:rsidRDefault="00D67964" w:rsidP="002311A3">
      <w:pPr>
        <w:pStyle w:val="Header"/>
        <w:tabs>
          <w:tab w:val="clear" w:pos="4153"/>
          <w:tab w:val="clear" w:pos="8306"/>
        </w:tabs>
        <w:spacing w:before="180" w:line="360" w:lineRule="auto"/>
        <w:jc w:val="both"/>
        <w:rPr>
          <w:sz w:val="22"/>
          <w:szCs w:val="22"/>
        </w:rPr>
      </w:pPr>
      <w:r w:rsidRPr="00EF4EB9">
        <w:rPr>
          <w:sz w:val="22"/>
          <w:szCs w:val="22"/>
        </w:rPr>
        <w:t>The assessment of newly diagnosed patients with AF with a TTE is unlikely to cause a significant impact to either the NHS or other parties. TTEs are relatively easily available as well as both safe and non-invasive for patients, with staff trained in their use likely to be already available in hospitals.</w:t>
      </w:r>
    </w:p>
    <w:p w:rsidR="00DD03FA" w:rsidRPr="00EF4EB9" w:rsidRDefault="00D67964" w:rsidP="002311A3">
      <w:pPr>
        <w:pStyle w:val="Header"/>
        <w:tabs>
          <w:tab w:val="clear" w:pos="4153"/>
          <w:tab w:val="clear" w:pos="8306"/>
        </w:tabs>
        <w:spacing w:before="180" w:line="360" w:lineRule="auto"/>
        <w:jc w:val="both"/>
        <w:rPr>
          <w:b/>
          <w:sz w:val="28"/>
          <w:szCs w:val="28"/>
        </w:rPr>
      </w:pPr>
      <w:r w:rsidRPr="00EF4EB9">
        <w:rPr>
          <w:sz w:val="22"/>
          <w:szCs w:val="22"/>
        </w:rPr>
        <w:t>The additional resources required are relatively small, at an estimated £66 per TTE performed.</w:t>
      </w:r>
      <w:r w:rsidR="00DD73F9" w:rsidRPr="00EF4EB9">
        <w:rPr>
          <w:sz w:val="22"/>
          <w:szCs w:val="22"/>
        </w:rPr>
        <w:t xml:space="preserve">  It is likely that additional bed days are made available due to the reduction in stroke following appropriate management, although there is likely to be an increase in bleed related admissions.</w:t>
      </w:r>
      <w:r w:rsidR="00DD03FA" w:rsidRPr="00EF4EB9">
        <w:rPr>
          <w:b/>
          <w:sz w:val="28"/>
          <w:szCs w:val="28"/>
        </w:rPr>
        <w:br w:type="page"/>
        <w:t>8</w:t>
      </w:r>
      <w:r w:rsidR="008B7FBC" w:rsidRPr="00EF4EB9">
        <w:rPr>
          <w:b/>
          <w:sz w:val="28"/>
          <w:szCs w:val="28"/>
        </w:rPr>
        <w:tab/>
      </w:r>
      <w:r w:rsidR="00DD03FA" w:rsidRPr="00EF4EB9">
        <w:rPr>
          <w:b/>
          <w:sz w:val="28"/>
          <w:szCs w:val="28"/>
        </w:rPr>
        <w:t>DISCUSSION</w:t>
      </w:r>
    </w:p>
    <w:p w:rsidR="00DD03FA" w:rsidRPr="00EF4EB9" w:rsidRDefault="00DD03FA" w:rsidP="00DD03FA">
      <w:pPr>
        <w:pStyle w:val="Header"/>
        <w:tabs>
          <w:tab w:val="clear" w:pos="4153"/>
          <w:tab w:val="clear" w:pos="8306"/>
        </w:tabs>
        <w:rPr>
          <w:i/>
          <w:sz w:val="22"/>
          <w:szCs w:val="22"/>
        </w:rPr>
      </w:pPr>
    </w:p>
    <w:p w:rsidR="00DD03FA" w:rsidRPr="00EF4EB9" w:rsidRDefault="00DD03FA" w:rsidP="0057476A">
      <w:pPr>
        <w:pStyle w:val="Header"/>
        <w:tabs>
          <w:tab w:val="clear" w:pos="4153"/>
          <w:tab w:val="clear" w:pos="8306"/>
        </w:tabs>
        <w:spacing w:before="60" w:after="60" w:line="360" w:lineRule="auto"/>
        <w:rPr>
          <w:b/>
          <w:sz w:val="22"/>
          <w:szCs w:val="22"/>
        </w:rPr>
      </w:pPr>
      <w:r w:rsidRPr="00EF4EB9">
        <w:rPr>
          <w:b/>
          <w:sz w:val="22"/>
          <w:szCs w:val="22"/>
        </w:rPr>
        <w:t>8.1</w:t>
      </w:r>
      <w:r w:rsidR="008B7FBC" w:rsidRPr="00EF4EB9">
        <w:rPr>
          <w:b/>
          <w:sz w:val="22"/>
          <w:szCs w:val="22"/>
        </w:rPr>
        <w:tab/>
      </w:r>
      <w:r w:rsidRPr="00EF4EB9">
        <w:rPr>
          <w:b/>
          <w:sz w:val="22"/>
          <w:szCs w:val="22"/>
        </w:rPr>
        <w:t>Statement of principle findings</w:t>
      </w:r>
    </w:p>
    <w:p w:rsidR="0043195D" w:rsidRPr="00EF4EB9" w:rsidRDefault="0043195D" w:rsidP="0057476A">
      <w:pPr>
        <w:pStyle w:val="Header"/>
        <w:spacing w:line="360" w:lineRule="auto"/>
        <w:jc w:val="both"/>
        <w:rPr>
          <w:sz w:val="22"/>
          <w:szCs w:val="22"/>
        </w:rPr>
      </w:pPr>
      <w:r w:rsidRPr="00EF4EB9">
        <w:rPr>
          <w:sz w:val="22"/>
          <w:szCs w:val="22"/>
        </w:rPr>
        <w:t xml:space="preserve">Diagnostic accuracy showed high specificities for all selected pathologies, with the majority having specificity of 0.8 or higher, meaning a low proportion of false positives.  </w:t>
      </w:r>
      <w:r w:rsidRPr="00EF4EB9">
        <w:rPr>
          <w:rFonts w:eastAsia="Calibri"/>
          <w:sz w:val="22"/>
          <w:szCs w:val="22"/>
          <w:lang w:eastAsia="en-US"/>
        </w:rPr>
        <w:t xml:space="preserve">Specificity was lower for aortic dissection and pulmonary disease than for other pathologies.  </w:t>
      </w:r>
      <w:r w:rsidRPr="00EF4EB9">
        <w:rPr>
          <w:sz w:val="22"/>
          <w:szCs w:val="22"/>
        </w:rPr>
        <w:t>For most pathologies there was also quite high sensitivity, with the majority having sensitivity of 0.6 or higher, with the exceptions of atrial thrombi, atrial septal defect and pulmonary embolism, for which</w:t>
      </w:r>
      <w:r w:rsidRPr="00EF4EB9">
        <w:rPr>
          <w:rFonts w:eastAsia="Calibri"/>
          <w:sz w:val="22"/>
          <w:szCs w:val="22"/>
          <w:lang w:eastAsia="en-US"/>
        </w:rPr>
        <w:t xml:space="preserve"> sensitivity was lower.  </w:t>
      </w:r>
      <w:r w:rsidRPr="00EF4EB9">
        <w:rPr>
          <w:sz w:val="22"/>
          <w:szCs w:val="22"/>
        </w:rPr>
        <w:t>There was a high prevalence (around 25-30%) of ischaemic heart disease, valvular heart disease and heart failure in AF patients in the included prevalence studies.  TTE seems to be a sufficient diagnostic tool for most pathologies included here, but there may need to be extra screening for pulmonary embolism by lung scan and atrial thrombi and atrial septal hypertrophy by TOE to avoid false negatives for these pathologies.</w:t>
      </w:r>
    </w:p>
    <w:p w:rsidR="0043195D" w:rsidRPr="00EF4EB9" w:rsidRDefault="0043195D" w:rsidP="00DD03FA">
      <w:pPr>
        <w:pStyle w:val="Header"/>
        <w:spacing w:before="60" w:after="60"/>
        <w:rPr>
          <w:b/>
          <w:sz w:val="22"/>
          <w:szCs w:val="22"/>
        </w:rPr>
      </w:pPr>
    </w:p>
    <w:p w:rsidR="00D75EA1" w:rsidRPr="00EF4EB9" w:rsidRDefault="00F6407A" w:rsidP="00B93A1F">
      <w:pPr>
        <w:spacing w:line="360" w:lineRule="auto"/>
        <w:jc w:val="both"/>
        <w:rPr>
          <w:sz w:val="22"/>
          <w:szCs w:val="22"/>
        </w:rPr>
      </w:pPr>
      <w:r w:rsidRPr="00B93A1F">
        <w:rPr>
          <w:rFonts w:eastAsia="Calibri"/>
          <w:sz w:val="22"/>
          <w:szCs w:val="22"/>
          <w:highlight w:val="lightGray"/>
          <w:lang w:eastAsia="en-US"/>
        </w:rPr>
        <w:t>The results of the mathematical model indicated that</w:t>
      </w:r>
      <w:r w:rsidR="00B93A1F" w:rsidRPr="00B93A1F">
        <w:rPr>
          <w:highlight w:val="lightGray"/>
        </w:rPr>
        <w:t xml:space="preserve"> </w:t>
      </w:r>
      <w:r w:rsidR="00B93A1F" w:rsidRPr="00B93A1F">
        <w:rPr>
          <w:rFonts w:eastAsia="Calibri"/>
          <w:sz w:val="22"/>
          <w:szCs w:val="22"/>
          <w:highlight w:val="lightGray"/>
          <w:lang w:eastAsia="en-US"/>
        </w:rPr>
        <w:t xml:space="preserve">in newly diagnosed patients with a CHADS2 score of one, who are not already receiving  warfarin, rivaroxaban, or dabigatran, then it may be cost effective to use TTE to help inform the decision whether to prescribe warfarin.  In newly diagnosed patients aged 65 or older, it may be cost effective to use TTE to help inform the decision about whether to prescribe dabigatran. </w:t>
      </w:r>
      <w:r w:rsidRPr="00B93A1F">
        <w:rPr>
          <w:rFonts w:eastAsia="Calibri"/>
          <w:sz w:val="22"/>
          <w:szCs w:val="22"/>
          <w:highlight w:val="lightGray"/>
          <w:lang w:eastAsia="en-US"/>
        </w:rPr>
        <w:t xml:space="preserve"> </w:t>
      </w:r>
      <w:r w:rsidR="00D75EA1" w:rsidRPr="00B93A1F">
        <w:rPr>
          <w:sz w:val="22"/>
          <w:szCs w:val="22"/>
          <w:highlight w:val="lightGray"/>
        </w:rPr>
        <w:t>A simplified approach indicated that only a small number of QALYs (0.0033) was required to deem a TTE to be cost effective, and that incidental benefits may provide more than this number of QALYs.</w:t>
      </w:r>
    </w:p>
    <w:p w:rsidR="00B93A1F" w:rsidRPr="00B93A1F" w:rsidRDefault="00B93A1F" w:rsidP="00B93A1F">
      <w:pPr>
        <w:spacing w:line="360" w:lineRule="auto"/>
        <w:ind w:left="360"/>
        <w:jc w:val="both"/>
        <w:rPr>
          <w:sz w:val="22"/>
          <w:szCs w:val="22"/>
          <w:highlight w:val="lightGray"/>
        </w:rPr>
      </w:pPr>
    </w:p>
    <w:p w:rsidR="0043195D" w:rsidRPr="00EF4EB9" w:rsidRDefault="0043195D" w:rsidP="00B93A1F">
      <w:pPr>
        <w:pStyle w:val="Header"/>
        <w:spacing w:before="60" w:after="60" w:line="360" w:lineRule="auto"/>
        <w:rPr>
          <w:b/>
          <w:sz w:val="22"/>
          <w:szCs w:val="22"/>
        </w:rPr>
      </w:pPr>
    </w:p>
    <w:p w:rsidR="00DD03FA" w:rsidRPr="00EF4EB9" w:rsidRDefault="00DD03FA" w:rsidP="0057476A">
      <w:pPr>
        <w:pStyle w:val="Header"/>
        <w:tabs>
          <w:tab w:val="clear" w:pos="4153"/>
          <w:tab w:val="clear" w:pos="8306"/>
        </w:tabs>
        <w:spacing w:before="60" w:after="60" w:line="360" w:lineRule="auto"/>
        <w:rPr>
          <w:b/>
          <w:sz w:val="22"/>
          <w:szCs w:val="22"/>
        </w:rPr>
      </w:pPr>
      <w:r w:rsidRPr="00EF4EB9">
        <w:rPr>
          <w:b/>
          <w:sz w:val="22"/>
          <w:szCs w:val="22"/>
        </w:rPr>
        <w:t>8.2</w:t>
      </w:r>
      <w:r w:rsidR="008B7FBC" w:rsidRPr="00EF4EB9">
        <w:rPr>
          <w:b/>
          <w:sz w:val="22"/>
          <w:szCs w:val="22"/>
        </w:rPr>
        <w:tab/>
      </w:r>
      <w:r w:rsidRPr="00EF4EB9">
        <w:rPr>
          <w:b/>
          <w:sz w:val="22"/>
          <w:szCs w:val="22"/>
        </w:rPr>
        <w:t>Strengths and limitations of the assessment</w:t>
      </w:r>
    </w:p>
    <w:p w:rsidR="00604CC4" w:rsidRPr="00EF4EB9" w:rsidRDefault="00604CC4" w:rsidP="0057476A">
      <w:pPr>
        <w:pStyle w:val="Header"/>
        <w:spacing w:line="360" w:lineRule="auto"/>
        <w:jc w:val="both"/>
        <w:rPr>
          <w:sz w:val="22"/>
          <w:szCs w:val="22"/>
        </w:rPr>
      </w:pPr>
      <w:r w:rsidRPr="00EF4EB9">
        <w:rPr>
          <w:sz w:val="22"/>
          <w:szCs w:val="22"/>
        </w:rPr>
        <w:t>A range of studies were identified that were of good quality and of relevance to UK populations.</w:t>
      </w:r>
    </w:p>
    <w:p w:rsidR="00604CC4" w:rsidRPr="00EF4EB9" w:rsidRDefault="00604CC4" w:rsidP="001A6D4E">
      <w:pPr>
        <w:pStyle w:val="Header"/>
        <w:spacing w:line="360" w:lineRule="auto"/>
        <w:jc w:val="both"/>
        <w:rPr>
          <w:sz w:val="22"/>
          <w:szCs w:val="22"/>
        </w:rPr>
      </w:pPr>
    </w:p>
    <w:p w:rsidR="0043195D" w:rsidRPr="00EF4EB9" w:rsidRDefault="0043195D" w:rsidP="001A6D4E">
      <w:pPr>
        <w:pStyle w:val="Header"/>
        <w:spacing w:line="360" w:lineRule="auto"/>
        <w:jc w:val="both"/>
        <w:rPr>
          <w:sz w:val="22"/>
          <w:szCs w:val="22"/>
        </w:rPr>
      </w:pPr>
      <w:r w:rsidRPr="00EF4EB9">
        <w:rPr>
          <w:sz w:val="22"/>
          <w:szCs w:val="22"/>
        </w:rPr>
        <w:t xml:space="preserve">It is possible that some studies were missed </w:t>
      </w:r>
      <w:r w:rsidR="001A6D4E" w:rsidRPr="00EF4EB9">
        <w:rPr>
          <w:sz w:val="22"/>
          <w:szCs w:val="22"/>
        </w:rPr>
        <w:t>due to limiting to studies published in English language, and only one database being searched for diagnostic accuracy studies.</w:t>
      </w:r>
    </w:p>
    <w:p w:rsidR="001A6D4E" w:rsidRPr="00EF4EB9" w:rsidRDefault="001A6D4E" w:rsidP="001A6D4E">
      <w:pPr>
        <w:pStyle w:val="Header"/>
        <w:spacing w:line="360" w:lineRule="auto"/>
        <w:jc w:val="both"/>
        <w:rPr>
          <w:sz w:val="22"/>
          <w:szCs w:val="22"/>
        </w:rPr>
      </w:pPr>
    </w:p>
    <w:p w:rsidR="00DD03FA" w:rsidRPr="00EF4EB9" w:rsidRDefault="00BD2BD7" w:rsidP="001A6D4E">
      <w:pPr>
        <w:pStyle w:val="Header"/>
        <w:spacing w:before="60" w:after="60" w:line="360" w:lineRule="auto"/>
        <w:jc w:val="both"/>
        <w:rPr>
          <w:rFonts w:eastAsia="Calibri"/>
          <w:sz w:val="22"/>
          <w:szCs w:val="22"/>
          <w:lang w:eastAsia="en-US"/>
        </w:rPr>
      </w:pPr>
      <w:r w:rsidRPr="00EF4EB9">
        <w:rPr>
          <w:rFonts w:eastAsia="Calibri"/>
          <w:sz w:val="22"/>
          <w:szCs w:val="22"/>
          <w:lang w:eastAsia="en-US"/>
        </w:rPr>
        <w:t xml:space="preserve">Data here are not a substitute for a trial of routine screening. </w:t>
      </w:r>
      <w:r w:rsidR="001A6D4E" w:rsidRPr="00EF4EB9">
        <w:rPr>
          <w:rFonts w:eastAsia="Calibri"/>
          <w:sz w:val="22"/>
          <w:szCs w:val="22"/>
          <w:lang w:eastAsia="en-US"/>
        </w:rPr>
        <w:t xml:space="preserve"> In practice, the many different pathologies that could be identified may lead to many different treatment strategies.  Patients may have more than one pathology in addition to AF</w:t>
      </w:r>
      <w:r w:rsidR="00C51AA7" w:rsidRPr="00EF4EB9">
        <w:rPr>
          <w:rFonts w:eastAsia="Calibri"/>
          <w:sz w:val="22"/>
          <w:szCs w:val="22"/>
          <w:lang w:eastAsia="en-US"/>
        </w:rPr>
        <w:t>, and may have been diagnosed with other conditions prior to AF diagnosis</w:t>
      </w:r>
      <w:r w:rsidR="001A6D4E" w:rsidRPr="00EF4EB9">
        <w:rPr>
          <w:rFonts w:eastAsia="Calibri"/>
          <w:sz w:val="22"/>
          <w:szCs w:val="22"/>
          <w:lang w:eastAsia="en-US"/>
        </w:rPr>
        <w:t>.</w:t>
      </w:r>
      <w:r w:rsidR="0089159F" w:rsidRPr="00EF4EB9">
        <w:rPr>
          <w:rFonts w:eastAsia="Calibri"/>
          <w:sz w:val="22"/>
          <w:szCs w:val="22"/>
          <w:lang w:eastAsia="en-US"/>
        </w:rPr>
        <w:t xml:space="preserve"> </w:t>
      </w:r>
      <w:r w:rsidR="000C5C6C" w:rsidRPr="00EF4EB9">
        <w:rPr>
          <w:rFonts w:eastAsia="Calibri"/>
          <w:color w:val="000000" w:themeColor="text1"/>
          <w:sz w:val="22"/>
          <w:szCs w:val="22"/>
          <w:lang w:eastAsia="en-US"/>
        </w:rPr>
        <w:t xml:space="preserve"> It is also important that personnel performing these examinations receive adequate training to minimise bias and improve the quality of screening procedures. </w:t>
      </w:r>
      <w:r w:rsidR="000C5C6C" w:rsidRPr="00EF4EB9">
        <w:rPr>
          <w:rFonts w:eastAsia="Calibri"/>
          <w:color w:val="E36C0A" w:themeColor="accent6" w:themeShade="BF"/>
          <w:sz w:val="22"/>
          <w:szCs w:val="22"/>
          <w:lang w:eastAsia="en-US"/>
        </w:rPr>
        <w:t xml:space="preserve"> </w:t>
      </w:r>
      <w:r w:rsidR="001A6D4E" w:rsidRPr="00EF4EB9">
        <w:rPr>
          <w:rFonts w:eastAsia="Calibri"/>
          <w:sz w:val="22"/>
          <w:szCs w:val="22"/>
          <w:lang w:eastAsia="en-US"/>
        </w:rPr>
        <w:t xml:space="preserve">The outcome of screening in terms of treatment modification and subsequent prognostic impact will be complex.  </w:t>
      </w:r>
      <w:r w:rsidR="00AF4179" w:rsidRPr="00EF4EB9">
        <w:rPr>
          <w:rFonts w:eastAsia="Calibri"/>
          <w:sz w:val="22"/>
          <w:szCs w:val="22"/>
          <w:lang w:eastAsia="en-US"/>
        </w:rPr>
        <w:t xml:space="preserve">Receiving diagnoses may result in the patient making lifestyle changes as well as being provided with more appropriate medical treatment.  </w:t>
      </w:r>
      <w:r w:rsidR="001A6D4E" w:rsidRPr="00EF4EB9">
        <w:rPr>
          <w:rFonts w:eastAsia="Calibri"/>
          <w:sz w:val="22"/>
          <w:szCs w:val="22"/>
          <w:lang w:eastAsia="en-US"/>
        </w:rPr>
        <w:t xml:space="preserve">In addition, there may be an emotional impact on patients in terms of </w:t>
      </w:r>
      <w:r w:rsidR="008461E0" w:rsidRPr="00EF4EB9">
        <w:rPr>
          <w:rFonts w:eastAsia="Calibri"/>
          <w:sz w:val="22"/>
          <w:szCs w:val="22"/>
          <w:lang w:eastAsia="en-US"/>
        </w:rPr>
        <w:t xml:space="preserve">undergoing testing, </w:t>
      </w:r>
      <w:r w:rsidR="001A6D4E" w:rsidRPr="00EF4EB9">
        <w:rPr>
          <w:rFonts w:eastAsia="Calibri"/>
          <w:sz w:val="22"/>
          <w:szCs w:val="22"/>
          <w:lang w:eastAsia="en-US"/>
        </w:rPr>
        <w:t xml:space="preserve">receiving additional diagnoses or being </w:t>
      </w:r>
      <w:r w:rsidR="008461E0" w:rsidRPr="00EF4EB9">
        <w:rPr>
          <w:rFonts w:eastAsia="Calibri"/>
          <w:sz w:val="22"/>
          <w:szCs w:val="22"/>
          <w:lang w:eastAsia="en-US"/>
        </w:rPr>
        <w:t>reassured where</w:t>
      </w:r>
      <w:r w:rsidR="001A6D4E" w:rsidRPr="00EF4EB9">
        <w:rPr>
          <w:rFonts w:eastAsia="Calibri"/>
          <w:sz w:val="22"/>
          <w:szCs w:val="22"/>
          <w:lang w:eastAsia="en-US"/>
        </w:rPr>
        <w:t xml:space="preserve"> co-morbidities</w:t>
      </w:r>
      <w:r w:rsidR="008461E0" w:rsidRPr="00EF4EB9">
        <w:rPr>
          <w:rFonts w:eastAsia="Calibri"/>
          <w:sz w:val="22"/>
          <w:szCs w:val="22"/>
          <w:lang w:eastAsia="en-US"/>
        </w:rPr>
        <w:t xml:space="preserve"> are not diagnosed</w:t>
      </w:r>
      <w:r w:rsidR="001A6D4E" w:rsidRPr="00EF4EB9">
        <w:rPr>
          <w:rFonts w:eastAsia="Calibri"/>
          <w:sz w:val="22"/>
          <w:szCs w:val="22"/>
          <w:lang w:eastAsia="en-US"/>
        </w:rPr>
        <w:t>.</w:t>
      </w:r>
      <w:r w:rsidR="008461E0" w:rsidRPr="00EF4EB9">
        <w:rPr>
          <w:rFonts w:eastAsia="Calibri"/>
          <w:sz w:val="22"/>
          <w:szCs w:val="22"/>
          <w:lang w:eastAsia="en-US"/>
        </w:rPr>
        <w:t xml:space="preserve">  Patients need to be provided with information about screening</w:t>
      </w:r>
      <w:r w:rsidR="00AF4179" w:rsidRPr="00EF4EB9">
        <w:rPr>
          <w:rFonts w:eastAsia="Calibri"/>
          <w:sz w:val="22"/>
          <w:szCs w:val="22"/>
          <w:lang w:eastAsia="en-US"/>
        </w:rPr>
        <w:t xml:space="preserve">, including implications and limitations, </w:t>
      </w:r>
      <w:r w:rsidR="008461E0" w:rsidRPr="00EF4EB9">
        <w:rPr>
          <w:rFonts w:eastAsia="Calibri"/>
          <w:sz w:val="22"/>
          <w:szCs w:val="22"/>
          <w:lang w:eastAsia="en-US"/>
        </w:rPr>
        <w:t xml:space="preserve">before </w:t>
      </w:r>
      <w:r w:rsidR="008461E0" w:rsidRPr="00EF4EB9">
        <w:rPr>
          <w:sz w:val="22"/>
          <w:szCs w:val="22"/>
        </w:rPr>
        <w:t>deciding whether to consent to testing.</w:t>
      </w:r>
      <w:r w:rsidR="00210794" w:rsidRPr="00EF4EB9">
        <w:rPr>
          <w:sz w:val="22"/>
          <w:szCs w:val="22"/>
        </w:rPr>
        <w:t xml:space="preserve">  A trial of routine TTE screening in newly diagnosed AF patients could address the impact on patients, which may go beyond simple changes in medical treatment, although any such trial would be costly due to the large sample size and long length of follow-up needed to investigate outcomes including mortality</w:t>
      </w:r>
      <w:r w:rsidR="00224FF3" w:rsidRPr="00EF4EB9">
        <w:rPr>
          <w:sz w:val="22"/>
          <w:szCs w:val="22"/>
        </w:rPr>
        <w:t>, however, given the benefits and lack of adverse effects of TTE, it is unclear how useful additional evidence from a trial would be.</w:t>
      </w:r>
    </w:p>
    <w:p w:rsidR="00BD2BD7" w:rsidRPr="00EF4EB9" w:rsidRDefault="00BD2BD7" w:rsidP="00DD03FA">
      <w:pPr>
        <w:pStyle w:val="Header"/>
        <w:spacing w:before="60" w:after="60"/>
        <w:rPr>
          <w:b/>
          <w:sz w:val="22"/>
          <w:szCs w:val="22"/>
        </w:rPr>
      </w:pPr>
    </w:p>
    <w:p w:rsidR="004518E0" w:rsidRDefault="004518E0" w:rsidP="002311A3">
      <w:pPr>
        <w:pStyle w:val="Header"/>
        <w:spacing w:before="60" w:after="60" w:line="360" w:lineRule="auto"/>
        <w:jc w:val="both"/>
        <w:rPr>
          <w:sz w:val="22"/>
          <w:szCs w:val="22"/>
        </w:rPr>
      </w:pPr>
      <w:r w:rsidRPr="00EF4EB9">
        <w:rPr>
          <w:sz w:val="22"/>
          <w:szCs w:val="22"/>
        </w:rPr>
        <w:t>Our literature review identified no economic evaluations of TTE in AF patients so it is believed th</w:t>
      </w:r>
      <w:r w:rsidR="0055410D" w:rsidRPr="00EF4EB9">
        <w:rPr>
          <w:sz w:val="22"/>
          <w:szCs w:val="22"/>
        </w:rPr>
        <w:t>at this is the first.  One</w:t>
      </w:r>
      <w:r w:rsidRPr="00EF4EB9">
        <w:rPr>
          <w:sz w:val="22"/>
          <w:szCs w:val="22"/>
        </w:rPr>
        <w:t xml:space="preserve"> strength of the modelling is that it uses recent data assessing the sensitivity and specificity of TTE in identifying LA ABN in patients categorised by CHADS</w:t>
      </w:r>
      <w:r w:rsidRPr="00EF4EB9">
        <w:rPr>
          <w:sz w:val="22"/>
          <w:szCs w:val="22"/>
          <w:vertAlign w:val="subscript"/>
        </w:rPr>
        <w:t>2</w:t>
      </w:r>
      <w:r w:rsidRPr="00EF4EB9">
        <w:rPr>
          <w:sz w:val="22"/>
          <w:szCs w:val="22"/>
        </w:rPr>
        <w:t xml:space="preserve"> score with confirmation provided by TOE. A limitation is that this study had a relatively small data set (n=405) and was undertaken in Portugal, with the population not necessarily representative of a UK population.</w:t>
      </w:r>
    </w:p>
    <w:p w:rsidR="0057476A" w:rsidRPr="00EF4EB9" w:rsidRDefault="0057476A" w:rsidP="002311A3">
      <w:pPr>
        <w:pStyle w:val="Header"/>
        <w:spacing w:before="60" w:after="60" w:line="360" w:lineRule="auto"/>
        <w:jc w:val="both"/>
        <w:rPr>
          <w:sz w:val="22"/>
          <w:szCs w:val="22"/>
        </w:rPr>
      </w:pPr>
    </w:p>
    <w:p w:rsidR="004518E0" w:rsidRDefault="004518E0" w:rsidP="002311A3">
      <w:pPr>
        <w:pStyle w:val="Header"/>
        <w:spacing w:before="60" w:after="60" w:line="360" w:lineRule="auto"/>
        <w:jc w:val="both"/>
        <w:rPr>
          <w:sz w:val="22"/>
          <w:szCs w:val="22"/>
        </w:rPr>
      </w:pPr>
      <w:r w:rsidRPr="00EF4EB9">
        <w:rPr>
          <w:sz w:val="22"/>
          <w:szCs w:val="22"/>
        </w:rPr>
        <w:t>A further strength is the simplified approach that was also undertaken. This showed that the QALYs required for TTE to be cost effective were very small (&lt; 0.005). Such values could be provided by many factors not incorporated into the mathematical model, and if clinicians believe that benefits other than those associated with reduced stroke rates (albeit at an increased risk of bleeding) are likely it is probably that TTE is cost effective.</w:t>
      </w:r>
    </w:p>
    <w:p w:rsidR="0057476A" w:rsidRPr="00EF4EB9" w:rsidRDefault="0057476A" w:rsidP="002311A3">
      <w:pPr>
        <w:pStyle w:val="Header"/>
        <w:spacing w:before="60" w:after="60" w:line="360" w:lineRule="auto"/>
        <w:jc w:val="both"/>
        <w:rPr>
          <w:sz w:val="22"/>
          <w:szCs w:val="22"/>
        </w:rPr>
      </w:pPr>
    </w:p>
    <w:p w:rsidR="0055410D" w:rsidRPr="00EF4EB9" w:rsidRDefault="0055410D" w:rsidP="002311A3">
      <w:pPr>
        <w:pStyle w:val="Header"/>
        <w:spacing w:before="60" w:after="60" w:line="360" w:lineRule="auto"/>
        <w:jc w:val="both"/>
        <w:rPr>
          <w:sz w:val="22"/>
          <w:szCs w:val="22"/>
        </w:rPr>
      </w:pPr>
      <w:r w:rsidRPr="00EF4EB9">
        <w:rPr>
          <w:sz w:val="22"/>
          <w:szCs w:val="22"/>
        </w:rPr>
        <w:t xml:space="preserve">Analyses have also been undertaken using different </w:t>
      </w:r>
      <w:r w:rsidR="005254AD" w:rsidRPr="00EF4EB9">
        <w:rPr>
          <w:sz w:val="22"/>
          <w:szCs w:val="22"/>
        </w:rPr>
        <w:t>oral anticoagulants</w:t>
      </w:r>
      <w:r w:rsidRPr="00EF4EB9">
        <w:rPr>
          <w:sz w:val="22"/>
          <w:szCs w:val="22"/>
        </w:rPr>
        <w:t xml:space="preserve"> with the conclusions remaining constant. </w:t>
      </w:r>
    </w:p>
    <w:p w:rsidR="00210794" w:rsidRPr="00EF4EB9" w:rsidRDefault="00210794" w:rsidP="00DD03FA">
      <w:pPr>
        <w:pStyle w:val="Header"/>
        <w:spacing w:before="60" w:after="60"/>
        <w:rPr>
          <w:b/>
          <w:sz w:val="22"/>
          <w:szCs w:val="22"/>
        </w:rPr>
      </w:pPr>
    </w:p>
    <w:p w:rsidR="00DD03FA" w:rsidRPr="00EF4EB9" w:rsidRDefault="00DD03FA" w:rsidP="0057476A">
      <w:pPr>
        <w:pStyle w:val="Header"/>
        <w:tabs>
          <w:tab w:val="clear" w:pos="4153"/>
          <w:tab w:val="clear" w:pos="8306"/>
        </w:tabs>
        <w:spacing w:before="60" w:after="60" w:line="360" w:lineRule="auto"/>
        <w:rPr>
          <w:b/>
          <w:sz w:val="22"/>
          <w:szCs w:val="22"/>
        </w:rPr>
      </w:pPr>
      <w:r w:rsidRPr="00EF4EB9">
        <w:rPr>
          <w:b/>
          <w:sz w:val="22"/>
          <w:szCs w:val="22"/>
        </w:rPr>
        <w:t>8.3</w:t>
      </w:r>
      <w:r w:rsidR="008B7FBC" w:rsidRPr="00EF4EB9">
        <w:rPr>
          <w:b/>
          <w:sz w:val="22"/>
          <w:szCs w:val="22"/>
        </w:rPr>
        <w:tab/>
      </w:r>
      <w:r w:rsidRPr="00EF4EB9">
        <w:rPr>
          <w:b/>
          <w:sz w:val="22"/>
          <w:szCs w:val="22"/>
        </w:rPr>
        <w:t xml:space="preserve">Uncertainties </w:t>
      </w:r>
      <w:bookmarkStart w:id="23" w:name="_Toc527473516"/>
    </w:p>
    <w:p w:rsidR="00BA486D" w:rsidRDefault="00BA486D" w:rsidP="0057476A">
      <w:pPr>
        <w:pStyle w:val="Header"/>
        <w:spacing w:before="60" w:after="60" w:line="360" w:lineRule="auto"/>
        <w:jc w:val="both"/>
        <w:rPr>
          <w:sz w:val="22"/>
          <w:szCs w:val="22"/>
        </w:rPr>
      </w:pPr>
      <w:r w:rsidRPr="00EF4EB9">
        <w:rPr>
          <w:sz w:val="22"/>
          <w:szCs w:val="22"/>
        </w:rPr>
        <w:t xml:space="preserve">There are a number of uncertainties within the economic evaluation of TTE. We elected to model </w:t>
      </w:r>
      <w:r w:rsidR="00113339" w:rsidRPr="00EF4EB9">
        <w:rPr>
          <w:sz w:val="22"/>
          <w:szCs w:val="22"/>
        </w:rPr>
        <w:t>the problem using</w:t>
      </w:r>
      <w:r w:rsidRPr="00EF4EB9">
        <w:rPr>
          <w:sz w:val="22"/>
          <w:szCs w:val="22"/>
        </w:rPr>
        <w:t xml:space="preserve"> data provided </w:t>
      </w:r>
      <w:r w:rsidR="001A66CC" w:rsidRPr="00EF4EB9">
        <w:rPr>
          <w:sz w:val="22"/>
          <w:szCs w:val="22"/>
        </w:rPr>
        <w:t>in</w:t>
      </w:r>
      <w:r w:rsidRPr="00EF4EB9">
        <w:rPr>
          <w:sz w:val="22"/>
          <w:szCs w:val="22"/>
        </w:rPr>
        <w:t xml:space="preserve"> Providencia et al.</w:t>
      </w:r>
      <w:r w:rsidR="00FC2DC5" w:rsidRPr="00EF4EB9">
        <w:rPr>
          <w:sz w:val="22"/>
          <w:szCs w:val="22"/>
        </w:rPr>
        <w:fldChar w:fldCharType="begin"/>
      </w:r>
      <w:r w:rsidR="00C555BF">
        <w:rPr>
          <w:sz w:val="22"/>
          <w:szCs w:val="22"/>
        </w:rPr>
        <w:instrText xml:space="preserve"> ADDIN REFMGR.CITE &lt;Refman&gt;&lt;Cite&gt;&lt;Author&gt;Providencia&lt;/Author&gt;&lt;Year&gt;2012&lt;/Year&gt;&lt;RecNum&gt;19879&lt;/RecNum&gt;&lt;IDText&gt;Possible refinement of clinical thromboembolism assessment in patients with atrial fibrillation using echocardiographic parameters&lt;/IDText&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FC2DC5" w:rsidRPr="00EF4EB9">
        <w:rPr>
          <w:sz w:val="22"/>
          <w:szCs w:val="22"/>
        </w:rPr>
        <w:fldChar w:fldCharType="separate"/>
      </w:r>
      <w:r w:rsidR="005A1380" w:rsidRPr="005A1380">
        <w:rPr>
          <w:noProof/>
          <w:sz w:val="22"/>
          <w:szCs w:val="22"/>
          <w:vertAlign w:val="superscript"/>
        </w:rPr>
        <w:t>144</w:t>
      </w:r>
      <w:r w:rsidR="00FC2DC5" w:rsidRPr="00EF4EB9">
        <w:rPr>
          <w:sz w:val="22"/>
          <w:szCs w:val="22"/>
        </w:rPr>
        <w:fldChar w:fldCharType="end"/>
      </w:r>
      <w:r w:rsidRPr="00EF4EB9">
        <w:rPr>
          <w:sz w:val="22"/>
          <w:szCs w:val="22"/>
        </w:rPr>
        <w:t xml:space="preserve"> </w:t>
      </w:r>
      <w:r w:rsidR="00113339" w:rsidRPr="00EF4EB9">
        <w:rPr>
          <w:sz w:val="22"/>
          <w:szCs w:val="22"/>
        </w:rPr>
        <w:t xml:space="preserve">as this was recent, internally consistent </w:t>
      </w:r>
      <w:r w:rsidR="001A66CC" w:rsidRPr="00EF4EB9">
        <w:rPr>
          <w:sz w:val="22"/>
          <w:szCs w:val="22"/>
        </w:rPr>
        <w:t>study, using</w:t>
      </w:r>
      <w:r w:rsidR="00113339" w:rsidRPr="00EF4EB9">
        <w:rPr>
          <w:sz w:val="22"/>
          <w:szCs w:val="22"/>
        </w:rPr>
        <w:t xml:space="preserve"> the CHADS</w:t>
      </w:r>
      <w:r w:rsidR="00113339" w:rsidRPr="00EF4EB9">
        <w:rPr>
          <w:sz w:val="22"/>
          <w:szCs w:val="22"/>
          <w:vertAlign w:val="subscript"/>
        </w:rPr>
        <w:t>2</w:t>
      </w:r>
      <w:r w:rsidR="00113339" w:rsidRPr="00EF4EB9">
        <w:rPr>
          <w:sz w:val="22"/>
          <w:szCs w:val="22"/>
        </w:rPr>
        <w:t xml:space="preserve"> tool and had also conducted TOE. However, the </w:t>
      </w:r>
      <w:r w:rsidR="00D75EA1" w:rsidRPr="00EF4EB9">
        <w:rPr>
          <w:sz w:val="22"/>
          <w:szCs w:val="22"/>
        </w:rPr>
        <w:t>study was</w:t>
      </w:r>
      <w:r w:rsidR="00113339" w:rsidRPr="00EF4EB9">
        <w:rPr>
          <w:sz w:val="22"/>
          <w:szCs w:val="22"/>
        </w:rPr>
        <w:t xml:space="preserve"> not large (n=405). This meant that d</w:t>
      </w:r>
      <w:r w:rsidRPr="00EF4EB9">
        <w:rPr>
          <w:sz w:val="22"/>
          <w:szCs w:val="22"/>
        </w:rPr>
        <w:t>ata on the specificity and sensitivity of TTE in identifying LA ABN was s</w:t>
      </w:r>
      <w:r w:rsidR="00113339" w:rsidRPr="00EF4EB9">
        <w:rPr>
          <w:sz w:val="22"/>
          <w:szCs w:val="22"/>
        </w:rPr>
        <w:t>pars</w:t>
      </w:r>
      <w:r w:rsidRPr="00EF4EB9">
        <w:rPr>
          <w:sz w:val="22"/>
          <w:szCs w:val="22"/>
        </w:rPr>
        <w:t xml:space="preserve">e, </w:t>
      </w:r>
      <w:r w:rsidR="00113339" w:rsidRPr="00EF4EB9">
        <w:rPr>
          <w:sz w:val="22"/>
          <w:szCs w:val="22"/>
        </w:rPr>
        <w:t xml:space="preserve">and </w:t>
      </w:r>
      <w:r w:rsidRPr="00EF4EB9">
        <w:rPr>
          <w:sz w:val="22"/>
          <w:szCs w:val="22"/>
        </w:rPr>
        <w:t xml:space="preserve">additionally </w:t>
      </w:r>
      <w:r w:rsidR="00113339" w:rsidRPr="00EF4EB9">
        <w:rPr>
          <w:sz w:val="22"/>
          <w:szCs w:val="22"/>
        </w:rPr>
        <w:t>that</w:t>
      </w:r>
      <w:r w:rsidRPr="00EF4EB9">
        <w:rPr>
          <w:sz w:val="22"/>
          <w:szCs w:val="22"/>
        </w:rPr>
        <w:t xml:space="preserve"> the </w:t>
      </w:r>
      <w:r w:rsidR="00113339" w:rsidRPr="00EF4EB9">
        <w:rPr>
          <w:sz w:val="22"/>
          <w:szCs w:val="22"/>
        </w:rPr>
        <w:t>numbers of</w:t>
      </w:r>
      <w:r w:rsidRPr="00EF4EB9">
        <w:rPr>
          <w:sz w:val="22"/>
          <w:szCs w:val="22"/>
        </w:rPr>
        <w:t xml:space="preserve"> patients in the CHADS</w:t>
      </w:r>
      <w:r w:rsidRPr="00EF4EB9">
        <w:rPr>
          <w:sz w:val="22"/>
          <w:szCs w:val="22"/>
          <w:vertAlign w:val="subscript"/>
        </w:rPr>
        <w:t>2</w:t>
      </w:r>
      <w:r w:rsidRPr="00EF4EB9">
        <w:rPr>
          <w:sz w:val="22"/>
          <w:szCs w:val="22"/>
        </w:rPr>
        <w:t xml:space="preserve"> 0 or 1 categories was small</w:t>
      </w:r>
      <w:r w:rsidR="00113339" w:rsidRPr="00EF4EB9">
        <w:rPr>
          <w:sz w:val="22"/>
          <w:szCs w:val="22"/>
        </w:rPr>
        <w:t>, all less than 80 patients, with three values less than 25</w:t>
      </w:r>
      <w:r w:rsidRPr="00EF4EB9">
        <w:rPr>
          <w:sz w:val="22"/>
          <w:szCs w:val="22"/>
        </w:rPr>
        <w:t xml:space="preserve">. </w:t>
      </w:r>
    </w:p>
    <w:p w:rsidR="002311A3" w:rsidRPr="00EF4EB9" w:rsidRDefault="002311A3" w:rsidP="002311A3">
      <w:pPr>
        <w:pStyle w:val="Header"/>
        <w:spacing w:before="60" w:after="60" w:line="360" w:lineRule="auto"/>
        <w:jc w:val="both"/>
        <w:rPr>
          <w:sz w:val="22"/>
          <w:szCs w:val="22"/>
        </w:rPr>
      </w:pPr>
    </w:p>
    <w:p w:rsidR="007D42D1" w:rsidRPr="00EF4EB9" w:rsidRDefault="007D42D1" w:rsidP="002311A3">
      <w:pPr>
        <w:pStyle w:val="Header"/>
        <w:spacing w:before="60" w:after="60" w:line="360" w:lineRule="auto"/>
        <w:jc w:val="both"/>
        <w:rPr>
          <w:sz w:val="22"/>
          <w:szCs w:val="22"/>
        </w:rPr>
      </w:pPr>
      <w:r w:rsidRPr="00EF4EB9">
        <w:rPr>
          <w:sz w:val="22"/>
          <w:szCs w:val="22"/>
        </w:rPr>
        <w:t xml:space="preserve">A key uncertainty is whether there are other benefits that are accrued from a TTE other than identifying LA ABN. If these exist, and produce even small QALY gains (&gt; 0.0033) then TTE would be cost effective in all scenarios. </w:t>
      </w:r>
    </w:p>
    <w:p w:rsidR="00BA486D" w:rsidRPr="00EF4EB9" w:rsidRDefault="00BA486D" w:rsidP="00DD03FA">
      <w:pPr>
        <w:pStyle w:val="Header"/>
        <w:spacing w:before="60" w:after="60"/>
        <w:rPr>
          <w:b/>
          <w:sz w:val="22"/>
          <w:szCs w:val="22"/>
        </w:rPr>
      </w:pPr>
    </w:p>
    <w:p w:rsidR="0057476A" w:rsidRDefault="0057476A">
      <w:pPr>
        <w:rPr>
          <w:b/>
          <w:sz w:val="22"/>
          <w:szCs w:val="22"/>
        </w:rPr>
      </w:pPr>
      <w:r>
        <w:rPr>
          <w:b/>
          <w:sz w:val="22"/>
          <w:szCs w:val="22"/>
        </w:rPr>
        <w:br w:type="page"/>
      </w:r>
    </w:p>
    <w:p w:rsidR="00DD03FA" w:rsidRPr="00EF4EB9" w:rsidRDefault="00DD03FA" w:rsidP="008B7FBC">
      <w:pPr>
        <w:pStyle w:val="Header"/>
        <w:tabs>
          <w:tab w:val="clear" w:pos="4153"/>
          <w:tab w:val="clear" w:pos="8306"/>
        </w:tabs>
        <w:spacing w:before="60" w:after="60"/>
        <w:rPr>
          <w:b/>
          <w:sz w:val="22"/>
          <w:szCs w:val="22"/>
        </w:rPr>
      </w:pPr>
      <w:r w:rsidRPr="00EF4EB9">
        <w:rPr>
          <w:b/>
          <w:sz w:val="22"/>
          <w:szCs w:val="22"/>
        </w:rPr>
        <w:t>8.4</w:t>
      </w:r>
      <w:r w:rsidR="008B7FBC" w:rsidRPr="00EF4EB9">
        <w:rPr>
          <w:b/>
          <w:sz w:val="22"/>
          <w:szCs w:val="22"/>
        </w:rPr>
        <w:tab/>
      </w:r>
      <w:r w:rsidRPr="00EF4EB9">
        <w:rPr>
          <w:b/>
          <w:sz w:val="22"/>
          <w:szCs w:val="22"/>
        </w:rPr>
        <w:t xml:space="preserve">Other relevant factors </w:t>
      </w:r>
    </w:p>
    <w:bookmarkEnd w:id="23"/>
    <w:p w:rsidR="00D75EA1" w:rsidRPr="00EF4EB9" w:rsidRDefault="00D75EA1" w:rsidP="002311A3">
      <w:pPr>
        <w:pStyle w:val="Header"/>
        <w:spacing w:before="180" w:line="360" w:lineRule="auto"/>
        <w:jc w:val="both"/>
        <w:rPr>
          <w:sz w:val="22"/>
          <w:szCs w:val="22"/>
        </w:rPr>
      </w:pPr>
      <w:r w:rsidRPr="00EF4EB9">
        <w:rPr>
          <w:sz w:val="22"/>
          <w:szCs w:val="22"/>
        </w:rPr>
        <w:t>As TTE is relatively easily available and is a safe and non-invasive diagnostic, no other relevant factors were identified.</w:t>
      </w:r>
    </w:p>
    <w:p w:rsidR="00DD03FA" w:rsidRPr="00EF4EB9" w:rsidRDefault="00DD03FA" w:rsidP="008B7FBC">
      <w:pPr>
        <w:pStyle w:val="Header"/>
        <w:tabs>
          <w:tab w:val="clear" w:pos="4153"/>
          <w:tab w:val="clear" w:pos="8306"/>
        </w:tabs>
        <w:spacing w:before="180"/>
        <w:rPr>
          <w:b/>
          <w:sz w:val="28"/>
          <w:szCs w:val="28"/>
        </w:rPr>
      </w:pPr>
      <w:r w:rsidRPr="00EF4EB9">
        <w:rPr>
          <w:b/>
          <w:sz w:val="22"/>
          <w:szCs w:val="22"/>
        </w:rPr>
        <w:br w:type="page"/>
      </w:r>
      <w:r w:rsidRPr="00EF4EB9">
        <w:rPr>
          <w:b/>
          <w:sz w:val="28"/>
          <w:szCs w:val="28"/>
        </w:rPr>
        <w:t>9</w:t>
      </w:r>
      <w:r w:rsidR="008B7FBC" w:rsidRPr="00EF4EB9">
        <w:rPr>
          <w:b/>
          <w:sz w:val="28"/>
          <w:szCs w:val="28"/>
        </w:rPr>
        <w:tab/>
      </w:r>
      <w:r w:rsidRPr="00EF4EB9">
        <w:rPr>
          <w:b/>
          <w:sz w:val="28"/>
          <w:szCs w:val="28"/>
        </w:rPr>
        <w:t xml:space="preserve">CONCLUSIONS </w:t>
      </w:r>
    </w:p>
    <w:p w:rsidR="00DD03FA" w:rsidRPr="00EF4EB9" w:rsidRDefault="00DD03FA" w:rsidP="00DD03FA">
      <w:pPr>
        <w:pStyle w:val="Header"/>
        <w:spacing w:before="60" w:after="60"/>
        <w:rPr>
          <w:b/>
          <w:sz w:val="22"/>
          <w:szCs w:val="22"/>
        </w:rPr>
      </w:pPr>
    </w:p>
    <w:p w:rsidR="00DD03FA" w:rsidRPr="00EF4EB9" w:rsidRDefault="00DD03FA" w:rsidP="0057476A">
      <w:pPr>
        <w:pStyle w:val="Header"/>
        <w:tabs>
          <w:tab w:val="clear" w:pos="4153"/>
          <w:tab w:val="clear" w:pos="8306"/>
        </w:tabs>
        <w:spacing w:before="60" w:after="60" w:line="360" w:lineRule="auto"/>
        <w:rPr>
          <w:b/>
          <w:sz w:val="22"/>
          <w:szCs w:val="22"/>
        </w:rPr>
      </w:pPr>
      <w:r w:rsidRPr="00EF4EB9">
        <w:rPr>
          <w:b/>
          <w:sz w:val="22"/>
          <w:szCs w:val="22"/>
        </w:rPr>
        <w:t>9.1</w:t>
      </w:r>
      <w:r w:rsidR="008B7FBC" w:rsidRPr="00EF4EB9">
        <w:rPr>
          <w:b/>
          <w:sz w:val="22"/>
          <w:szCs w:val="22"/>
        </w:rPr>
        <w:tab/>
      </w:r>
      <w:r w:rsidRPr="00EF4EB9">
        <w:rPr>
          <w:b/>
          <w:sz w:val="22"/>
          <w:szCs w:val="22"/>
        </w:rPr>
        <w:t>Implications for service provision</w:t>
      </w:r>
    </w:p>
    <w:p w:rsidR="00EC0896" w:rsidRPr="00EF4EB9" w:rsidRDefault="00EC0896" w:rsidP="0033535F">
      <w:pPr>
        <w:pStyle w:val="Header"/>
        <w:spacing w:before="60" w:after="60" w:line="360" w:lineRule="auto"/>
        <w:jc w:val="both"/>
        <w:rPr>
          <w:sz w:val="22"/>
          <w:szCs w:val="22"/>
        </w:rPr>
      </w:pPr>
      <w:r w:rsidRPr="00EF4EB9">
        <w:rPr>
          <w:sz w:val="22"/>
          <w:szCs w:val="22"/>
        </w:rPr>
        <w:t>Our conclusions have little implications for service provision. Should TTE be recommended for those patients with CHADS</w:t>
      </w:r>
      <w:r w:rsidRPr="00EF4EB9">
        <w:rPr>
          <w:sz w:val="22"/>
          <w:szCs w:val="22"/>
          <w:vertAlign w:val="subscript"/>
        </w:rPr>
        <w:t>2</w:t>
      </w:r>
      <w:r w:rsidRPr="00EF4EB9">
        <w:rPr>
          <w:sz w:val="22"/>
          <w:szCs w:val="22"/>
        </w:rPr>
        <w:t xml:space="preserve"> scores of 0 or 1, this is unlikely to place a great burden on hospitals who are likely to have staff trained in the use of TTE machines</w:t>
      </w:r>
      <w:r w:rsidRPr="00C82798">
        <w:rPr>
          <w:sz w:val="22"/>
          <w:szCs w:val="22"/>
        </w:rPr>
        <w:t>.</w:t>
      </w:r>
      <w:r w:rsidR="00362BEE" w:rsidRPr="00C82798">
        <w:rPr>
          <w:sz w:val="22"/>
          <w:szCs w:val="22"/>
        </w:rPr>
        <w:t xml:space="preserve">   </w:t>
      </w:r>
      <w:r w:rsidR="00362BEE" w:rsidRPr="000D7528">
        <w:rPr>
          <w:sz w:val="22"/>
          <w:szCs w:val="22"/>
          <w:highlight w:val="lightGray"/>
        </w:rPr>
        <w:t>Capacity will depend on scheduling use of existing TTE equipment and extra staff time needed.</w:t>
      </w:r>
    </w:p>
    <w:p w:rsidR="00EC0896" w:rsidRPr="00EF4EB9" w:rsidRDefault="00EC0896" w:rsidP="00DD03FA">
      <w:pPr>
        <w:pStyle w:val="Header"/>
        <w:spacing w:before="60" w:after="60"/>
        <w:rPr>
          <w:sz w:val="22"/>
          <w:szCs w:val="22"/>
        </w:rPr>
      </w:pPr>
    </w:p>
    <w:p w:rsidR="00DD03FA" w:rsidRPr="00EF4EB9" w:rsidRDefault="00DD03FA" w:rsidP="0057476A">
      <w:pPr>
        <w:pStyle w:val="Header"/>
        <w:tabs>
          <w:tab w:val="clear" w:pos="4153"/>
          <w:tab w:val="clear" w:pos="8306"/>
        </w:tabs>
        <w:spacing w:before="60" w:after="60" w:line="360" w:lineRule="auto"/>
        <w:rPr>
          <w:b/>
          <w:sz w:val="22"/>
          <w:szCs w:val="22"/>
        </w:rPr>
      </w:pPr>
      <w:r w:rsidRPr="00EF4EB9">
        <w:rPr>
          <w:b/>
          <w:sz w:val="22"/>
          <w:szCs w:val="22"/>
        </w:rPr>
        <w:t>9.2</w:t>
      </w:r>
      <w:r w:rsidR="008B7FBC" w:rsidRPr="00EF4EB9">
        <w:rPr>
          <w:b/>
          <w:sz w:val="22"/>
          <w:szCs w:val="22"/>
        </w:rPr>
        <w:tab/>
      </w:r>
      <w:r w:rsidRPr="00EF4EB9">
        <w:rPr>
          <w:b/>
          <w:sz w:val="22"/>
          <w:szCs w:val="22"/>
        </w:rPr>
        <w:t>Suggested research priorities</w:t>
      </w:r>
    </w:p>
    <w:p w:rsidR="00DD03FA" w:rsidRPr="00EF4EB9" w:rsidRDefault="00934533" w:rsidP="0057476A">
      <w:pPr>
        <w:pStyle w:val="Header"/>
        <w:tabs>
          <w:tab w:val="clear" w:pos="4153"/>
          <w:tab w:val="clear" w:pos="8306"/>
        </w:tabs>
        <w:spacing w:line="360" w:lineRule="auto"/>
        <w:jc w:val="both"/>
        <w:rPr>
          <w:sz w:val="22"/>
          <w:szCs w:val="22"/>
        </w:rPr>
      </w:pPr>
      <w:r w:rsidRPr="00EF4EB9">
        <w:rPr>
          <w:sz w:val="22"/>
          <w:szCs w:val="22"/>
        </w:rPr>
        <w:t>Following-up newly diagnosed AF patients who have undergone TTE, to study treatments given as a result of TTE diagnoses and subsequent cardiovascular events, could identify potential benefits of routine testing, beyond stroke prevention.</w:t>
      </w:r>
    </w:p>
    <w:p w:rsidR="00DD03FA" w:rsidRPr="00EF4EB9" w:rsidRDefault="00DD03FA" w:rsidP="00DF22A2">
      <w:pPr>
        <w:pStyle w:val="Header"/>
        <w:tabs>
          <w:tab w:val="clear" w:pos="4153"/>
          <w:tab w:val="clear" w:pos="8306"/>
        </w:tabs>
        <w:spacing w:line="360" w:lineRule="auto"/>
        <w:jc w:val="both"/>
        <w:rPr>
          <w:b/>
          <w:sz w:val="22"/>
          <w:szCs w:val="22"/>
        </w:rPr>
      </w:pPr>
    </w:p>
    <w:p w:rsidR="004D162A" w:rsidRDefault="00EC0896" w:rsidP="00DF22A2">
      <w:pPr>
        <w:pStyle w:val="Header"/>
        <w:spacing w:before="60" w:after="60" w:line="360" w:lineRule="auto"/>
        <w:jc w:val="both"/>
        <w:rPr>
          <w:sz w:val="22"/>
          <w:szCs w:val="22"/>
        </w:rPr>
      </w:pPr>
      <w:r w:rsidRPr="00EF4EB9">
        <w:rPr>
          <w:sz w:val="22"/>
          <w:szCs w:val="22"/>
        </w:rPr>
        <w:t>Our conclusions regarding the cost effectiveness of TTE have been limited by the available data relating to the proportion of people with a CHADS</w:t>
      </w:r>
      <w:r w:rsidRPr="00EF4EB9">
        <w:rPr>
          <w:sz w:val="22"/>
          <w:szCs w:val="22"/>
          <w:vertAlign w:val="subscript"/>
        </w:rPr>
        <w:t>2</w:t>
      </w:r>
      <w:r w:rsidRPr="00EF4EB9">
        <w:rPr>
          <w:sz w:val="22"/>
          <w:szCs w:val="22"/>
        </w:rPr>
        <w:t xml:space="preserve"> scores 0 or 1 that have LA ABN. These proportions have been shown to markedly affect the cost per QALY and there are few data available. </w:t>
      </w:r>
      <w:r w:rsidR="00171A94" w:rsidRPr="00EF4EB9">
        <w:rPr>
          <w:sz w:val="22"/>
          <w:szCs w:val="22"/>
        </w:rPr>
        <w:t>In obtaining such data more accurate estimates of the sensitivity and specificity of TTE in identifying LA ABN should be collected.</w:t>
      </w:r>
    </w:p>
    <w:p w:rsidR="0057476A" w:rsidRPr="00EF4EB9" w:rsidRDefault="0057476A" w:rsidP="00DF22A2">
      <w:pPr>
        <w:pStyle w:val="Header"/>
        <w:spacing w:before="60" w:after="60" w:line="360" w:lineRule="auto"/>
        <w:jc w:val="both"/>
        <w:rPr>
          <w:sz w:val="22"/>
          <w:szCs w:val="22"/>
        </w:rPr>
      </w:pPr>
    </w:p>
    <w:p w:rsidR="00DD03FA" w:rsidRPr="00EF4EB9" w:rsidRDefault="00171A94" w:rsidP="00DF22A2">
      <w:pPr>
        <w:pStyle w:val="Header"/>
        <w:spacing w:before="60" w:after="60" w:line="360" w:lineRule="auto"/>
        <w:jc w:val="both"/>
        <w:rPr>
          <w:b/>
          <w:sz w:val="22"/>
          <w:szCs w:val="22"/>
        </w:rPr>
      </w:pPr>
      <w:r w:rsidRPr="00EF4EB9">
        <w:rPr>
          <w:sz w:val="22"/>
          <w:szCs w:val="22"/>
        </w:rPr>
        <w:t>Any additional benefit of TTE further to those associated with treatment for stroke prevention also needs to be researched. Even small gains would equate to TTE being perceived as cost effective.</w:t>
      </w:r>
      <w:r w:rsidR="00DD03FA" w:rsidRPr="00EF4EB9">
        <w:br w:type="page"/>
      </w:r>
      <w:r w:rsidR="00DD03FA" w:rsidRPr="00EF4EB9">
        <w:rPr>
          <w:b/>
          <w:sz w:val="22"/>
          <w:szCs w:val="22"/>
        </w:rPr>
        <w:t xml:space="preserve">Appendix </w:t>
      </w:r>
      <w:r w:rsidR="00E046F9" w:rsidRPr="00EF4EB9">
        <w:rPr>
          <w:b/>
          <w:sz w:val="22"/>
          <w:szCs w:val="22"/>
        </w:rPr>
        <w:t>1</w:t>
      </w:r>
      <w:r w:rsidR="00BE782B" w:rsidRPr="00EF4EB9">
        <w:rPr>
          <w:b/>
          <w:sz w:val="22"/>
          <w:szCs w:val="22"/>
        </w:rPr>
        <w:t>:</w:t>
      </w:r>
      <w:r w:rsidR="00E046F9" w:rsidRPr="00EF4EB9">
        <w:rPr>
          <w:b/>
          <w:sz w:val="22"/>
          <w:szCs w:val="22"/>
        </w:rPr>
        <w:tab/>
      </w:r>
      <w:r w:rsidR="00DD03FA" w:rsidRPr="00EF4EB9">
        <w:rPr>
          <w:b/>
          <w:sz w:val="22"/>
          <w:szCs w:val="22"/>
        </w:rPr>
        <w:t>Inclusion and exclusion of pathologies</w:t>
      </w:r>
    </w:p>
    <w:p w:rsidR="00DD03FA" w:rsidRPr="00EF4EB9" w:rsidRDefault="00D35411" w:rsidP="00DD03FA">
      <w:pPr>
        <w:rPr>
          <w:b/>
          <w:sz w:val="22"/>
          <w:szCs w:val="22"/>
        </w:rPr>
      </w:pPr>
      <w:r w:rsidRPr="00EF4EB9">
        <w:rPr>
          <w:b/>
          <w:sz w:val="22"/>
          <w:szCs w:val="22"/>
        </w:rPr>
        <w:t xml:space="preserve">Table </w:t>
      </w:r>
      <w:r w:rsidR="00341BE4">
        <w:rPr>
          <w:b/>
          <w:sz w:val="22"/>
          <w:szCs w:val="22"/>
        </w:rPr>
        <w:t>61</w:t>
      </w:r>
      <w:r w:rsidRPr="00EF4EB9">
        <w:rPr>
          <w:b/>
          <w:sz w:val="22"/>
          <w:szCs w:val="22"/>
        </w:rPr>
        <w:t>:</w:t>
      </w:r>
      <w:r w:rsidRPr="00EF4EB9">
        <w:rPr>
          <w:b/>
          <w:sz w:val="22"/>
          <w:szCs w:val="22"/>
        </w:rPr>
        <w:tab/>
      </w:r>
      <w:r w:rsidR="00DD03FA" w:rsidRPr="00EF4EB9">
        <w:rPr>
          <w:b/>
          <w:sz w:val="22"/>
          <w:szCs w:val="22"/>
        </w:rPr>
        <w:t>Included patholog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4"/>
        <w:gridCol w:w="2257"/>
        <w:gridCol w:w="5318"/>
      </w:tblGrid>
      <w:tr w:rsidR="00DD03FA" w:rsidRPr="00EF4EB9" w:rsidTr="003E06D1">
        <w:tc>
          <w:tcPr>
            <w:tcW w:w="494" w:type="dxa"/>
          </w:tcPr>
          <w:p w:rsidR="00DD03FA" w:rsidRPr="00EF4EB9" w:rsidRDefault="00DD03FA" w:rsidP="003E06D1">
            <w:pPr>
              <w:rPr>
                <w:b/>
                <w:color w:val="000000"/>
              </w:rPr>
            </w:pPr>
          </w:p>
        </w:tc>
        <w:tc>
          <w:tcPr>
            <w:tcW w:w="2257" w:type="dxa"/>
          </w:tcPr>
          <w:p w:rsidR="00DD03FA" w:rsidRPr="00EF4EB9" w:rsidRDefault="00DD03FA" w:rsidP="003E06D1">
            <w:pPr>
              <w:rPr>
                <w:b/>
                <w:color w:val="000000"/>
              </w:rPr>
            </w:pPr>
            <w:r w:rsidRPr="00EF4EB9">
              <w:rPr>
                <w:b/>
                <w:color w:val="000000"/>
                <w:sz w:val="22"/>
                <w:szCs w:val="22"/>
              </w:rPr>
              <w:t>Category</w:t>
            </w:r>
          </w:p>
        </w:tc>
        <w:tc>
          <w:tcPr>
            <w:tcW w:w="5318" w:type="dxa"/>
          </w:tcPr>
          <w:p w:rsidR="00DD03FA" w:rsidRPr="00EF4EB9" w:rsidRDefault="00DD03FA" w:rsidP="003E06D1">
            <w:pPr>
              <w:rPr>
                <w:b/>
                <w:color w:val="000000"/>
              </w:rPr>
            </w:pPr>
            <w:r w:rsidRPr="00EF4EB9">
              <w:rPr>
                <w:b/>
                <w:color w:val="000000"/>
                <w:sz w:val="22"/>
                <w:szCs w:val="22"/>
              </w:rPr>
              <w:t>Pathologies</w:t>
            </w:r>
          </w:p>
        </w:tc>
      </w:tr>
      <w:tr w:rsidR="00DD03FA" w:rsidRPr="00EF4EB9" w:rsidTr="003E06D1">
        <w:tc>
          <w:tcPr>
            <w:tcW w:w="494" w:type="dxa"/>
          </w:tcPr>
          <w:p w:rsidR="00DD03FA" w:rsidRPr="00EF4EB9" w:rsidRDefault="00DD03FA" w:rsidP="003E06D1">
            <w:pPr>
              <w:rPr>
                <w:color w:val="000000"/>
              </w:rPr>
            </w:pPr>
            <w:r w:rsidRPr="00EF4EB9">
              <w:rPr>
                <w:color w:val="000000"/>
                <w:sz w:val="22"/>
                <w:szCs w:val="22"/>
              </w:rPr>
              <w:t>1</w:t>
            </w:r>
          </w:p>
        </w:tc>
        <w:tc>
          <w:tcPr>
            <w:tcW w:w="2257" w:type="dxa"/>
          </w:tcPr>
          <w:p w:rsidR="00DD03FA" w:rsidRPr="00EF4EB9" w:rsidRDefault="00DD03FA" w:rsidP="003E06D1">
            <w:pPr>
              <w:rPr>
                <w:color w:val="000000"/>
              </w:rPr>
            </w:pPr>
            <w:r w:rsidRPr="00EF4EB9">
              <w:rPr>
                <w:color w:val="000000"/>
                <w:sz w:val="22"/>
                <w:szCs w:val="22"/>
              </w:rPr>
              <w:t>Structural defect</w:t>
            </w:r>
          </w:p>
        </w:tc>
        <w:tc>
          <w:tcPr>
            <w:tcW w:w="5318" w:type="dxa"/>
          </w:tcPr>
          <w:p w:rsidR="00DD03FA" w:rsidRPr="00EF4EB9" w:rsidRDefault="00DD03FA" w:rsidP="003E06D1">
            <w:pPr>
              <w:rPr>
                <w:color w:val="000000"/>
              </w:rPr>
            </w:pPr>
            <w:r w:rsidRPr="00EF4EB9">
              <w:rPr>
                <w:caps/>
                <w:color w:val="000000"/>
                <w:sz w:val="22"/>
                <w:szCs w:val="22"/>
              </w:rPr>
              <w:t>a</w:t>
            </w:r>
            <w:r w:rsidRPr="00EF4EB9">
              <w:rPr>
                <w:color w:val="000000"/>
                <w:sz w:val="22"/>
                <w:szCs w:val="22"/>
              </w:rPr>
              <w:t>trial septal defect , ventricular septal defect, rupture of chordae tendineae or papillary muscle</w:t>
            </w:r>
          </w:p>
        </w:tc>
      </w:tr>
      <w:tr w:rsidR="00DD03FA" w:rsidRPr="00EF4EB9" w:rsidTr="003E06D1">
        <w:tc>
          <w:tcPr>
            <w:tcW w:w="494" w:type="dxa"/>
          </w:tcPr>
          <w:p w:rsidR="00DD03FA" w:rsidRPr="00EF4EB9" w:rsidRDefault="00DD03FA" w:rsidP="003E06D1">
            <w:pPr>
              <w:rPr>
                <w:color w:val="000000"/>
              </w:rPr>
            </w:pPr>
            <w:r w:rsidRPr="00EF4EB9">
              <w:rPr>
                <w:color w:val="000000"/>
                <w:sz w:val="22"/>
                <w:szCs w:val="22"/>
              </w:rPr>
              <w:t>2</w:t>
            </w:r>
          </w:p>
        </w:tc>
        <w:tc>
          <w:tcPr>
            <w:tcW w:w="2257" w:type="dxa"/>
          </w:tcPr>
          <w:p w:rsidR="00DD03FA" w:rsidRPr="00EF4EB9" w:rsidRDefault="00E45741" w:rsidP="003E06D1">
            <w:pPr>
              <w:rPr>
                <w:color w:val="000000"/>
              </w:rPr>
            </w:pPr>
            <w:r w:rsidRPr="00EF4EB9">
              <w:rPr>
                <w:color w:val="000000"/>
                <w:sz w:val="22"/>
                <w:szCs w:val="22"/>
              </w:rPr>
              <w:t>Ischaemia/thrombosis</w:t>
            </w:r>
          </w:p>
        </w:tc>
        <w:tc>
          <w:tcPr>
            <w:tcW w:w="5318" w:type="dxa"/>
          </w:tcPr>
          <w:p w:rsidR="00DD03FA" w:rsidRPr="00EF4EB9" w:rsidRDefault="00DD03FA" w:rsidP="003E06D1">
            <w:pPr>
              <w:rPr>
                <w:color w:val="000000"/>
              </w:rPr>
            </w:pPr>
            <w:r w:rsidRPr="00EF4EB9">
              <w:rPr>
                <w:caps/>
                <w:color w:val="000000"/>
                <w:sz w:val="22"/>
                <w:szCs w:val="22"/>
              </w:rPr>
              <w:t>l</w:t>
            </w:r>
            <w:r w:rsidRPr="00EF4EB9">
              <w:rPr>
                <w:color w:val="000000"/>
                <w:sz w:val="22"/>
                <w:szCs w:val="22"/>
              </w:rPr>
              <w:t>eft atrial thrombus (includes left atrial appendage thrombus), right atrial thrombus (includes right atrial appendage thrombus), thrombosis of ventricle, atherosclerotic heart disease (coronary artery atherosclerosis/disease/stenosis), aneurysm of heart</w:t>
            </w:r>
          </w:p>
        </w:tc>
      </w:tr>
      <w:tr w:rsidR="00DD03FA" w:rsidRPr="00EF4EB9" w:rsidTr="003E06D1">
        <w:tc>
          <w:tcPr>
            <w:tcW w:w="494" w:type="dxa"/>
          </w:tcPr>
          <w:p w:rsidR="00DD03FA" w:rsidRPr="00EF4EB9" w:rsidRDefault="00DD03FA" w:rsidP="003E06D1">
            <w:pPr>
              <w:rPr>
                <w:color w:val="000000"/>
              </w:rPr>
            </w:pPr>
            <w:r w:rsidRPr="00EF4EB9">
              <w:rPr>
                <w:color w:val="000000"/>
                <w:sz w:val="22"/>
                <w:szCs w:val="22"/>
              </w:rPr>
              <w:t>3</w:t>
            </w:r>
          </w:p>
        </w:tc>
        <w:tc>
          <w:tcPr>
            <w:tcW w:w="2257" w:type="dxa"/>
          </w:tcPr>
          <w:p w:rsidR="00DD03FA" w:rsidRPr="00EF4EB9" w:rsidRDefault="00DD03FA" w:rsidP="003E06D1">
            <w:pPr>
              <w:rPr>
                <w:color w:val="000000"/>
              </w:rPr>
            </w:pPr>
            <w:r w:rsidRPr="00EF4EB9">
              <w:rPr>
                <w:color w:val="000000"/>
                <w:sz w:val="22"/>
                <w:szCs w:val="22"/>
              </w:rPr>
              <w:t>Pulmonary disease</w:t>
            </w:r>
          </w:p>
        </w:tc>
        <w:tc>
          <w:tcPr>
            <w:tcW w:w="5318" w:type="dxa"/>
          </w:tcPr>
          <w:p w:rsidR="00DD03FA" w:rsidRPr="00EF4EB9" w:rsidRDefault="00DD03FA" w:rsidP="003E06D1">
            <w:pPr>
              <w:rPr>
                <w:color w:val="000000"/>
              </w:rPr>
            </w:pPr>
            <w:r w:rsidRPr="00EF4EB9">
              <w:rPr>
                <w:caps/>
                <w:color w:val="000000"/>
                <w:sz w:val="22"/>
                <w:szCs w:val="22"/>
              </w:rPr>
              <w:t>p</w:t>
            </w:r>
            <w:r w:rsidRPr="00EF4EB9">
              <w:rPr>
                <w:color w:val="000000"/>
                <w:sz w:val="22"/>
                <w:szCs w:val="22"/>
              </w:rPr>
              <w:t>ulmonary embolism, pulmonary hypertension,  cor pulmonale</w:t>
            </w:r>
          </w:p>
        </w:tc>
      </w:tr>
      <w:tr w:rsidR="00DD03FA" w:rsidRPr="00EF4EB9" w:rsidTr="003E06D1">
        <w:tc>
          <w:tcPr>
            <w:tcW w:w="494" w:type="dxa"/>
          </w:tcPr>
          <w:p w:rsidR="00DD03FA" w:rsidRPr="00EF4EB9" w:rsidRDefault="00DD03FA" w:rsidP="003E06D1">
            <w:pPr>
              <w:rPr>
                <w:color w:val="000000"/>
              </w:rPr>
            </w:pPr>
            <w:r w:rsidRPr="00EF4EB9">
              <w:rPr>
                <w:color w:val="000000"/>
                <w:sz w:val="22"/>
                <w:szCs w:val="22"/>
              </w:rPr>
              <w:t>4</w:t>
            </w:r>
          </w:p>
        </w:tc>
        <w:tc>
          <w:tcPr>
            <w:tcW w:w="2257" w:type="dxa"/>
          </w:tcPr>
          <w:p w:rsidR="00DD03FA" w:rsidRPr="00EF4EB9" w:rsidRDefault="00DD03FA" w:rsidP="003E06D1">
            <w:pPr>
              <w:rPr>
                <w:color w:val="000000"/>
              </w:rPr>
            </w:pPr>
            <w:r w:rsidRPr="00EF4EB9">
              <w:rPr>
                <w:color w:val="000000"/>
                <w:sz w:val="22"/>
                <w:szCs w:val="22"/>
              </w:rPr>
              <w:t>Endocarditis</w:t>
            </w:r>
          </w:p>
        </w:tc>
        <w:tc>
          <w:tcPr>
            <w:tcW w:w="5318" w:type="dxa"/>
          </w:tcPr>
          <w:p w:rsidR="00DD03FA" w:rsidRPr="00EF4EB9" w:rsidRDefault="00DD03FA" w:rsidP="003E06D1">
            <w:pPr>
              <w:rPr>
                <w:color w:val="000000"/>
              </w:rPr>
            </w:pPr>
            <w:r w:rsidRPr="00EF4EB9">
              <w:rPr>
                <w:caps/>
                <w:color w:val="000000"/>
                <w:sz w:val="22"/>
                <w:szCs w:val="22"/>
              </w:rPr>
              <w:t>e</w:t>
            </w:r>
            <w:r w:rsidRPr="00EF4EB9">
              <w:rPr>
                <w:color w:val="000000"/>
                <w:sz w:val="22"/>
                <w:szCs w:val="22"/>
              </w:rPr>
              <w:t xml:space="preserve">ndocarditis </w:t>
            </w:r>
          </w:p>
        </w:tc>
      </w:tr>
      <w:tr w:rsidR="00DD03FA" w:rsidRPr="00EF4EB9" w:rsidTr="003E06D1">
        <w:tc>
          <w:tcPr>
            <w:tcW w:w="494" w:type="dxa"/>
          </w:tcPr>
          <w:p w:rsidR="00DD03FA" w:rsidRPr="00EF4EB9" w:rsidRDefault="00DD03FA" w:rsidP="003E06D1">
            <w:pPr>
              <w:rPr>
                <w:color w:val="000000"/>
              </w:rPr>
            </w:pPr>
            <w:r w:rsidRPr="00EF4EB9">
              <w:rPr>
                <w:color w:val="000000"/>
                <w:sz w:val="22"/>
                <w:szCs w:val="22"/>
              </w:rPr>
              <w:t>5</w:t>
            </w:r>
          </w:p>
        </w:tc>
        <w:tc>
          <w:tcPr>
            <w:tcW w:w="2257" w:type="dxa"/>
          </w:tcPr>
          <w:p w:rsidR="00DD03FA" w:rsidRPr="00EF4EB9" w:rsidRDefault="00DD03FA" w:rsidP="003E06D1">
            <w:pPr>
              <w:rPr>
                <w:color w:val="000000"/>
              </w:rPr>
            </w:pPr>
            <w:r w:rsidRPr="00EF4EB9">
              <w:rPr>
                <w:color w:val="000000"/>
                <w:sz w:val="22"/>
                <w:szCs w:val="22"/>
              </w:rPr>
              <w:t>Valvular heart disease</w:t>
            </w:r>
          </w:p>
        </w:tc>
        <w:tc>
          <w:tcPr>
            <w:tcW w:w="5318" w:type="dxa"/>
          </w:tcPr>
          <w:p w:rsidR="00DD03FA" w:rsidRPr="00EF4EB9" w:rsidRDefault="00DD03FA" w:rsidP="003E06D1">
            <w:pPr>
              <w:rPr>
                <w:color w:val="000000"/>
              </w:rPr>
            </w:pPr>
            <w:r w:rsidRPr="00EF4EB9">
              <w:rPr>
                <w:caps/>
                <w:color w:val="000000"/>
                <w:sz w:val="22"/>
                <w:szCs w:val="22"/>
              </w:rPr>
              <w:t>v</w:t>
            </w:r>
            <w:r w:rsidRPr="00EF4EB9">
              <w:rPr>
                <w:color w:val="000000"/>
                <w:sz w:val="22"/>
                <w:szCs w:val="22"/>
              </w:rPr>
              <w:t xml:space="preserve">alvular regurgitation or stenosis of mitral, aortic or tricuspid valve,  valvular heart disease, pulmonary valve disease, mitral valve disease or prolapse </w:t>
            </w:r>
          </w:p>
        </w:tc>
      </w:tr>
      <w:tr w:rsidR="00DD03FA" w:rsidRPr="00EF4EB9" w:rsidTr="003E06D1">
        <w:tc>
          <w:tcPr>
            <w:tcW w:w="494" w:type="dxa"/>
          </w:tcPr>
          <w:p w:rsidR="00DD03FA" w:rsidRPr="00EF4EB9" w:rsidRDefault="00DD03FA" w:rsidP="003E06D1">
            <w:pPr>
              <w:rPr>
                <w:color w:val="000000"/>
              </w:rPr>
            </w:pPr>
            <w:r w:rsidRPr="00EF4EB9">
              <w:rPr>
                <w:color w:val="000000"/>
                <w:sz w:val="22"/>
                <w:szCs w:val="22"/>
              </w:rPr>
              <w:t>6</w:t>
            </w:r>
          </w:p>
        </w:tc>
        <w:tc>
          <w:tcPr>
            <w:tcW w:w="2257" w:type="dxa"/>
          </w:tcPr>
          <w:p w:rsidR="00DD03FA" w:rsidRPr="00EF4EB9" w:rsidRDefault="00DD03FA" w:rsidP="003E06D1">
            <w:pPr>
              <w:rPr>
                <w:color w:val="000000"/>
              </w:rPr>
            </w:pPr>
            <w:r w:rsidRPr="00EF4EB9">
              <w:rPr>
                <w:color w:val="000000"/>
                <w:sz w:val="22"/>
                <w:szCs w:val="22"/>
              </w:rPr>
              <w:t>Cardiomyopathy</w:t>
            </w:r>
          </w:p>
        </w:tc>
        <w:tc>
          <w:tcPr>
            <w:tcW w:w="5318" w:type="dxa"/>
          </w:tcPr>
          <w:p w:rsidR="00DD03FA" w:rsidRPr="00EF4EB9" w:rsidRDefault="00DD03FA" w:rsidP="003E06D1">
            <w:pPr>
              <w:rPr>
                <w:color w:val="000000"/>
              </w:rPr>
            </w:pPr>
            <w:r w:rsidRPr="00EF4EB9">
              <w:rPr>
                <w:caps/>
                <w:color w:val="000000"/>
                <w:sz w:val="22"/>
                <w:szCs w:val="22"/>
              </w:rPr>
              <w:t>h</w:t>
            </w:r>
            <w:r w:rsidRPr="00EF4EB9">
              <w:rPr>
                <w:color w:val="000000"/>
                <w:sz w:val="22"/>
                <w:szCs w:val="22"/>
              </w:rPr>
              <w:t>ypertrophic obstructive or non-obstructive or dilated cardiomyopathy, left ventricular non-compaction</w:t>
            </w:r>
          </w:p>
        </w:tc>
      </w:tr>
      <w:tr w:rsidR="00DD03FA" w:rsidRPr="00EF4EB9" w:rsidTr="003E06D1">
        <w:tc>
          <w:tcPr>
            <w:tcW w:w="494" w:type="dxa"/>
          </w:tcPr>
          <w:p w:rsidR="00DD03FA" w:rsidRPr="00EF4EB9" w:rsidRDefault="00DD03FA" w:rsidP="003E06D1">
            <w:pPr>
              <w:rPr>
                <w:color w:val="000000"/>
              </w:rPr>
            </w:pPr>
            <w:r w:rsidRPr="00EF4EB9">
              <w:rPr>
                <w:color w:val="000000"/>
                <w:sz w:val="22"/>
                <w:szCs w:val="22"/>
              </w:rPr>
              <w:t>7</w:t>
            </w:r>
          </w:p>
        </w:tc>
        <w:tc>
          <w:tcPr>
            <w:tcW w:w="2257" w:type="dxa"/>
          </w:tcPr>
          <w:p w:rsidR="00DD03FA" w:rsidRPr="00EF4EB9" w:rsidRDefault="00DD03FA" w:rsidP="003E06D1">
            <w:pPr>
              <w:rPr>
                <w:color w:val="000000"/>
              </w:rPr>
            </w:pPr>
            <w:r w:rsidRPr="00EF4EB9">
              <w:rPr>
                <w:color w:val="000000"/>
                <w:sz w:val="22"/>
                <w:szCs w:val="22"/>
              </w:rPr>
              <w:t>Heart failure</w:t>
            </w:r>
          </w:p>
        </w:tc>
        <w:tc>
          <w:tcPr>
            <w:tcW w:w="5318" w:type="dxa"/>
          </w:tcPr>
          <w:p w:rsidR="00DD03FA" w:rsidRPr="00EF4EB9" w:rsidRDefault="00DD03FA" w:rsidP="003E06D1">
            <w:pPr>
              <w:rPr>
                <w:color w:val="000000"/>
              </w:rPr>
            </w:pPr>
            <w:r w:rsidRPr="00EF4EB9">
              <w:rPr>
                <w:color w:val="000000"/>
                <w:sz w:val="22"/>
                <w:szCs w:val="22"/>
              </w:rPr>
              <w:t>Congestive heart failure, left atrial enlargement, left or right ventricular dysfunction or impairment</w:t>
            </w:r>
          </w:p>
        </w:tc>
      </w:tr>
      <w:tr w:rsidR="00DD03FA" w:rsidRPr="00EF4EB9" w:rsidTr="003E06D1">
        <w:tc>
          <w:tcPr>
            <w:tcW w:w="494" w:type="dxa"/>
          </w:tcPr>
          <w:p w:rsidR="00DD03FA" w:rsidRPr="00EF4EB9" w:rsidRDefault="00DD03FA" w:rsidP="003E06D1">
            <w:pPr>
              <w:rPr>
                <w:color w:val="000000"/>
              </w:rPr>
            </w:pPr>
            <w:r w:rsidRPr="00EF4EB9">
              <w:rPr>
                <w:color w:val="000000"/>
                <w:sz w:val="22"/>
                <w:szCs w:val="22"/>
              </w:rPr>
              <w:t>8</w:t>
            </w:r>
          </w:p>
        </w:tc>
        <w:tc>
          <w:tcPr>
            <w:tcW w:w="2257" w:type="dxa"/>
          </w:tcPr>
          <w:p w:rsidR="00DD03FA" w:rsidRPr="00EF4EB9" w:rsidRDefault="00DD03FA" w:rsidP="003E06D1">
            <w:pPr>
              <w:rPr>
                <w:color w:val="000000"/>
              </w:rPr>
            </w:pPr>
            <w:r w:rsidRPr="00EF4EB9">
              <w:rPr>
                <w:color w:val="000000"/>
                <w:sz w:val="22"/>
                <w:szCs w:val="22"/>
              </w:rPr>
              <w:t>Diseases of arteries</w:t>
            </w:r>
          </w:p>
        </w:tc>
        <w:tc>
          <w:tcPr>
            <w:tcW w:w="5318" w:type="dxa"/>
          </w:tcPr>
          <w:p w:rsidR="00DD03FA" w:rsidRPr="00EF4EB9" w:rsidRDefault="00DD03FA" w:rsidP="003E06D1">
            <w:pPr>
              <w:rPr>
                <w:color w:val="000000"/>
              </w:rPr>
            </w:pPr>
            <w:r w:rsidRPr="00EF4EB9">
              <w:rPr>
                <w:color w:val="000000"/>
                <w:sz w:val="22"/>
                <w:szCs w:val="22"/>
              </w:rPr>
              <w:t xml:space="preserve">Aortic dissection </w:t>
            </w:r>
          </w:p>
        </w:tc>
      </w:tr>
      <w:tr w:rsidR="00DD03FA" w:rsidRPr="00EF4EB9" w:rsidTr="003E06D1">
        <w:tc>
          <w:tcPr>
            <w:tcW w:w="494" w:type="dxa"/>
          </w:tcPr>
          <w:p w:rsidR="00DD03FA" w:rsidRPr="00EF4EB9" w:rsidRDefault="00DD03FA" w:rsidP="003E06D1">
            <w:pPr>
              <w:rPr>
                <w:color w:val="000000"/>
              </w:rPr>
            </w:pPr>
            <w:r w:rsidRPr="00EF4EB9">
              <w:rPr>
                <w:color w:val="000000"/>
                <w:sz w:val="22"/>
                <w:szCs w:val="22"/>
              </w:rPr>
              <w:t>9</w:t>
            </w:r>
          </w:p>
        </w:tc>
        <w:tc>
          <w:tcPr>
            <w:tcW w:w="2257" w:type="dxa"/>
          </w:tcPr>
          <w:p w:rsidR="00DD03FA" w:rsidRPr="00EF4EB9" w:rsidRDefault="00DD03FA" w:rsidP="003E06D1">
            <w:pPr>
              <w:rPr>
                <w:color w:val="000000"/>
              </w:rPr>
            </w:pPr>
            <w:r w:rsidRPr="00EF4EB9">
              <w:rPr>
                <w:color w:val="000000"/>
                <w:sz w:val="22"/>
                <w:szCs w:val="22"/>
              </w:rPr>
              <w:t>Cardiac masses</w:t>
            </w:r>
          </w:p>
        </w:tc>
        <w:tc>
          <w:tcPr>
            <w:tcW w:w="5318" w:type="dxa"/>
          </w:tcPr>
          <w:p w:rsidR="00DD03FA" w:rsidRPr="00EF4EB9" w:rsidRDefault="00DD03FA" w:rsidP="003E06D1">
            <w:pPr>
              <w:rPr>
                <w:color w:val="000000"/>
              </w:rPr>
            </w:pPr>
            <w:r w:rsidRPr="00EF4EB9">
              <w:rPr>
                <w:color w:val="000000"/>
                <w:sz w:val="22"/>
                <w:szCs w:val="22"/>
              </w:rPr>
              <w:t>Cardiac tumours or masses</w:t>
            </w:r>
          </w:p>
        </w:tc>
      </w:tr>
    </w:tbl>
    <w:p w:rsidR="00DD03FA" w:rsidRPr="00EF4EB9" w:rsidRDefault="00DD03FA" w:rsidP="00DD03FA">
      <w:pPr>
        <w:rPr>
          <w:b/>
          <w:sz w:val="22"/>
          <w:szCs w:val="22"/>
        </w:rPr>
      </w:pPr>
    </w:p>
    <w:p w:rsidR="00DD03FA" w:rsidRPr="00EF4EB9" w:rsidRDefault="00DD03FA" w:rsidP="00DD03FA">
      <w:pPr>
        <w:rPr>
          <w:sz w:val="22"/>
          <w:szCs w:val="22"/>
        </w:rPr>
      </w:pPr>
    </w:p>
    <w:p w:rsidR="00DD03FA" w:rsidRPr="00EF4EB9" w:rsidRDefault="00DD03FA" w:rsidP="00DD03FA">
      <w:pPr>
        <w:spacing w:line="360" w:lineRule="auto"/>
        <w:jc w:val="both"/>
        <w:rPr>
          <w:rFonts w:eastAsia="Calibri"/>
          <w:sz w:val="22"/>
          <w:szCs w:val="22"/>
          <w:lang w:eastAsia="en-US"/>
        </w:rPr>
      </w:pPr>
      <w:r w:rsidRPr="00EF4EB9">
        <w:rPr>
          <w:sz w:val="22"/>
          <w:szCs w:val="22"/>
        </w:rPr>
        <w:t>Atrial septal defect and hypertrophic cardiomyopathy were included as, even though ECG may indicate their diagnoses, ECG would not provide a definitive diagnosis.  L</w:t>
      </w:r>
      <w:r w:rsidRPr="00EF4EB9">
        <w:rPr>
          <w:rFonts w:eastAsia="Calibri"/>
          <w:sz w:val="22"/>
          <w:szCs w:val="22"/>
          <w:lang w:eastAsia="en-US"/>
        </w:rPr>
        <w:t>eft atrial enlargement could be diagnosed by ECG but AF may make this diagnosis less accurate.</w:t>
      </w:r>
    </w:p>
    <w:p w:rsidR="00DD03FA" w:rsidRPr="00EF4EB9" w:rsidRDefault="00DD03FA" w:rsidP="00DD03FA">
      <w:pPr>
        <w:spacing w:line="360" w:lineRule="auto"/>
        <w:jc w:val="both"/>
        <w:rPr>
          <w:rFonts w:eastAsia="Calibri"/>
          <w:sz w:val="22"/>
          <w:szCs w:val="22"/>
          <w:lang w:eastAsia="en-US"/>
        </w:rPr>
      </w:pPr>
    </w:p>
    <w:p w:rsidR="00DD03FA" w:rsidRPr="00EF4EB9" w:rsidRDefault="00DD03FA" w:rsidP="00DD03FA">
      <w:pPr>
        <w:spacing w:line="360" w:lineRule="auto"/>
        <w:jc w:val="both"/>
        <w:rPr>
          <w:sz w:val="22"/>
          <w:szCs w:val="22"/>
        </w:rPr>
      </w:pPr>
      <w:r w:rsidRPr="00EF4EB9">
        <w:rPr>
          <w:sz w:val="22"/>
          <w:szCs w:val="22"/>
        </w:rPr>
        <w:t xml:space="preserve">Although newly diagnosed AF in stroke patients was not excluded, stroke in a non-AF population was excluded.  Echocardiography in stroke is the subject of a HTA report [unpublished at time of going to press http://www.hta.ac.uk/project/2243.asp].  </w:t>
      </w:r>
    </w:p>
    <w:p w:rsidR="00DD03FA" w:rsidRPr="00EF4EB9" w:rsidRDefault="00DD03FA" w:rsidP="00DD03FA">
      <w:pPr>
        <w:spacing w:line="360" w:lineRule="auto"/>
        <w:rPr>
          <w:sz w:val="20"/>
          <w:szCs w:val="20"/>
        </w:rPr>
      </w:pPr>
    </w:p>
    <w:p w:rsidR="00DD03FA" w:rsidRPr="00EF4EB9" w:rsidRDefault="00DD03FA" w:rsidP="0085086B">
      <w:pPr>
        <w:spacing w:line="360" w:lineRule="auto"/>
        <w:outlineLvl w:val="0"/>
        <w:rPr>
          <w:rFonts w:eastAsia="Calibri"/>
          <w:b/>
          <w:sz w:val="22"/>
          <w:szCs w:val="22"/>
          <w:lang w:eastAsia="en-US"/>
        </w:rPr>
      </w:pPr>
      <w:r w:rsidRPr="00EF4EB9">
        <w:rPr>
          <w:rFonts w:eastAsia="Calibri"/>
          <w:b/>
          <w:sz w:val="22"/>
          <w:szCs w:val="22"/>
          <w:lang w:eastAsia="en-US"/>
        </w:rPr>
        <w:t>Excluded pathologies</w:t>
      </w: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lang w:eastAsia="en-US"/>
        </w:rPr>
        <w:t>The following is not intended as an exhaustive list of every cardiac pathology, but provides examples of pathologies fitting exclusion criteria.</w:t>
      </w:r>
    </w:p>
    <w:p w:rsidR="00DD03FA" w:rsidRPr="00EF4EB9" w:rsidRDefault="00DD03FA" w:rsidP="00DD03FA">
      <w:pPr>
        <w:spacing w:line="360" w:lineRule="auto"/>
        <w:jc w:val="both"/>
        <w:rPr>
          <w:rFonts w:eastAsia="Calibri"/>
          <w:sz w:val="22"/>
          <w:szCs w:val="22"/>
          <w:lang w:eastAsia="en-US"/>
        </w:rPr>
      </w:pP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lang w:eastAsia="en-US"/>
        </w:rPr>
        <w:t>Pathologies excluded because they would be diagnosed prior to AF diagnosis, or at time of AF diagnosis</w:t>
      </w: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lang w:eastAsia="en-US"/>
        </w:rPr>
        <w:tab/>
        <w:t>Transposition of great arteries, Fallot’s tetralogy, atrioventricular septal defect, aortic atresia, hypoplasia of aorta, Marfan syndrome, sinus of valsalva aneurysm, aortic coarctation, myocardial infarction unrecognised (diagnosed by ECG)</w:t>
      </w:r>
    </w:p>
    <w:p w:rsidR="00DD03FA" w:rsidRPr="00EF4EB9" w:rsidRDefault="00DD03FA" w:rsidP="00DD03FA">
      <w:pPr>
        <w:spacing w:line="360" w:lineRule="auto"/>
        <w:jc w:val="both"/>
        <w:rPr>
          <w:rFonts w:eastAsia="Calibri"/>
          <w:sz w:val="22"/>
          <w:szCs w:val="22"/>
          <w:lang w:eastAsia="en-US"/>
        </w:rPr>
      </w:pPr>
    </w:p>
    <w:p w:rsidR="00DD03FA" w:rsidRPr="00EF4EB9" w:rsidRDefault="00DD03FA" w:rsidP="0085086B">
      <w:pPr>
        <w:spacing w:line="360" w:lineRule="auto"/>
        <w:jc w:val="both"/>
        <w:outlineLvl w:val="0"/>
        <w:rPr>
          <w:rFonts w:eastAsia="Calibri"/>
          <w:sz w:val="22"/>
          <w:szCs w:val="22"/>
          <w:lang w:eastAsia="en-US"/>
        </w:rPr>
      </w:pPr>
      <w:r w:rsidRPr="00EF4EB9">
        <w:rPr>
          <w:rFonts w:eastAsia="Calibri"/>
          <w:sz w:val="22"/>
          <w:szCs w:val="22"/>
          <w:lang w:eastAsia="en-US"/>
        </w:rPr>
        <w:t>Pathologies excluded because they would be clinically diagnosed without echocardiography</w:t>
      </w: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lang w:eastAsia="en-US"/>
        </w:rPr>
        <w:tab/>
        <w:t>Acute myocardial infarction, acute heart failure, coronary thrombosis, haemopericardium, pericarditis</w:t>
      </w:r>
    </w:p>
    <w:p w:rsidR="00DD03FA" w:rsidRPr="00EF4EB9" w:rsidRDefault="00DD03FA" w:rsidP="00DD03FA">
      <w:pPr>
        <w:spacing w:line="360" w:lineRule="auto"/>
        <w:jc w:val="both"/>
        <w:rPr>
          <w:rFonts w:eastAsia="Calibri"/>
          <w:sz w:val="22"/>
          <w:szCs w:val="22"/>
          <w:lang w:eastAsia="en-US"/>
        </w:rPr>
      </w:pP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lang w:eastAsia="en-US"/>
        </w:rPr>
        <w:t>Pathologies excluded because they present with symptoms that represent indications for echocardiography (including indications for emergency TTE)</w:t>
      </w:r>
    </w:p>
    <w:p w:rsidR="00DD03FA" w:rsidRPr="00EF4EB9" w:rsidRDefault="00DD03FA" w:rsidP="00DD03FA">
      <w:pPr>
        <w:spacing w:line="360" w:lineRule="auto"/>
        <w:jc w:val="both"/>
        <w:rPr>
          <w:rFonts w:eastAsia="Calibri"/>
          <w:sz w:val="22"/>
          <w:szCs w:val="22"/>
          <w:lang w:eastAsia="en-US"/>
        </w:rPr>
      </w:pPr>
      <w:r w:rsidRPr="00EF4EB9">
        <w:rPr>
          <w:rFonts w:eastAsia="Calibri"/>
          <w:sz w:val="22"/>
          <w:szCs w:val="22"/>
          <w:lang w:eastAsia="en-US"/>
        </w:rPr>
        <w:tab/>
        <w:t>Myocardial rupture, cardiac tamponade</w:t>
      </w:r>
    </w:p>
    <w:p w:rsidR="00DD03FA" w:rsidRPr="00EF4EB9" w:rsidRDefault="00DD03FA" w:rsidP="00DD03FA">
      <w:pPr>
        <w:spacing w:line="360" w:lineRule="auto"/>
        <w:rPr>
          <w:sz w:val="22"/>
          <w:szCs w:val="22"/>
        </w:rPr>
      </w:pPr>
    </w:p>
    <w:p w:rsidR="00DD03FA" w:rsidRPr="00EF4EB9" w:rsidRDefault="00DD03FA" w:rsidP="00DD03FA">
      <w:pPr>
        <w:spacing w:line="360" w:lineRule="auto"/>
        <w:rPr>
          <w:sz w:val="22"/>
          <w:szCs w:val="22"/>
        </w:rPr>
      </w:pPr>
    </w:p>
    <w:p w:rsidR="00DD03FA" w:rsidRPr="00EF4EB9" w:rsidRDefault="00DD03FA" w:rsidP="0085086B">
      <w:pPr>
        <w:outlineLvl w:val="0"/>
        <w:rPr>
          <w:b/>
          <w:sz w:val="22"/>
          <w:szCs w:val="22"/>
        </w:rPr>
      </w:pPr>
      <w:r w:rsidRPr="00EF4EB9">
        <w:rPr>
          <w:sz w:val="20"/>
          <w:szCs w:val="20"/>
        </w:rPr>
        <w:br w:type="page"/>
      </w:r>
      <w:r w:rsidRPr="00EF4EB9">
        <w:rPr>
          <w:b/>
          <w:sz w:val="22"/>
          <w:szCs w:val="22"/>
        </w:rPr>
        <w:t xml:space="preserve">Appendix </w:t>
      </w:r>
      <w:r w:rsidR="00E046F9" w:rsidRPr="00EF4EB9">
        <w:rPr>
          <w:b/>
          <w:sz w:val="22"/>
          <w:szCs w:val="22"/>
        </w:rPr>
        <w:t>2</w:t>
      </w:r>
      <w:r w:rsidR="00BE782B" w:rsidRPr="00EF4EB9">
        <w:rPr>
          <w:b/>
          <w:sz w:val="22"/>
          <w:szCs w:val="22"/>
        </w:rPr>
        <w:t>:</w:t>
      </w:r>
      <w:r w:rsidR="00E046F9" w:rsidRPr="00EF4EB9">
        <w:rPr>
          <w:b/>
          <w:sz w:val="22"/>
          <w:szCs w:val="22"/>
        </w:rPr>
        <w:tab/>
      </w:r>
      <w:r w:rsidRPr="00EF4EB9">
        <w:rPr>
          <w:b/>
          <w:sz w:val="22"/>
          <w:szCs w:val="22"/>
        </w:rPr>
        <w:t>Diagnosis of pathologies</w:t>
      </w:r>
    </w:p>
    <w:p w:rsidR="00DD03FA" w:rsidRPr="00EF4EB9" w:rsidRDefault="00DD03FA" w:rsidP="00DD03FA">
      <w:pPr>
        <w:rPr>
          <w:b/>
          <w:sz w:val="22"/>
          <w:szCs w:val="22"/>
        </w:rPr>
      </w:pPr>
    </w:p>
    <w:p w:rsidR="00037D61" w:rsidRPr="00EF4EB9" w:rsidRDefault="00037D61" w:rsidP="0085086B">
      <w:pPr>
        <w:outlineLvl w:val="0"/>
        <w:rPr>
          <w:sz w:val="22"/>
          <w:szCs w:val="22"/>
        </w:rPr>
      </w:pPr>
      <w:r w:rsidRPr="00EF4EB9">
        <w:rPr>
          <w:sz w:val="22"/>
          <w:szCs w:val="22"/>
        </w:rPr>
        <w:t xml:space="preserve">Diagnostic tools used for pathologies are reported in the table below </w:t>
      </w:r>
    </w:p>
    <w:p w:rsidR="00037D61" w:rsidRPr="00EF4EB9" w:rsidRDefault="00037D61" w:rsidP="00037D61">
      <w:pPr>
        <w:rPr>
          <w:sz w:val="22"/>
          <w:szCs w:val="22"/>
        </w:rPr>
      </w:pPr>
    </w:p>
    <w:p w:rsidR="00037D61" w:rsidRPr="00EF4EB9" w:rsidRDefault="00037D61" w:rsidP="0085086B">
      <w:pPr>
        <w:outlineLvl w:val="0"/>
        <w:rPr>
          <w:sz w:val="22"/>
          <w:szCs w:val="22"/>
        </w:rPr>
      </w:pPr>
      <w:r w:rsidRPr="00EF4EB9">
        <w:rPr>
          <w:sz w:val="22"/>
          <w:szCs w:val="22"/>
        </w:rPr>
        <w:t xml:space="preserve">Personal communications (in date order) from </w:t>
      </w:r>
    </w:p>
    <w:p w:rsidR="00037D61" w:rsidRPr="00EF4EB9" w:rsidRDefault="00037D61" w:rsidP="00037D61">
      <w:pPr>
        <w:rPr>
          <w:sz w:val="22"/>
          <w:szCs w:val="22"/>
        </w:rPr>
      </w:pPr>
      <w:r w:rsidRPr="00EF4EB9">
        <w:rPr>
          <w:sz w:val="22"/>
          <w:szCs w:val="22"/>
        </w:rPr>
        <w:t>Professor John Chambers, Guy’s &amp; St Thomas’ Hospital, 7.7.11</w:t>
      </w:r>
    </w:p>
    <w:p w:rsidR="00037D61" w:rsidRPr="00EF4EB9" w:rsidRDefault="00037D61" w:rsidP="00037D61">
      <w:pPr>
        <w:rPr>
          <w:sz w:val="22"/>
          <w:szCs w:val="22"/>
        </w:rPr>
      </w:pPr>
      <w:r w:rsidRPr="00EF4EB9">
        <w:rPr>
          <w:sz w:val="22"/>
          <w:szCs w:val="22"/>
        </w:rPr>
        <w:t xml:space="preserve">Dr Rick Steeds, </w:t>
      </w:r>
      <w:r w:rsidRPr="00EF4EB9">
        <w:t>University Hospital (Queen Elizabeth) NHS Foundation Trust, 8.7.11</w:t>
      </w:r>
    </w:p>
    <w:p w:rsidR="00DD03FA" w:rsidRPr="00EF4EB9" w:rsidRDefault="00037D61" w:rsidP="00037D61">
      <w:pPr>
        <w:rPr>
          <w:sz w:val="22"/>
          <w:szCs w:val="22"/>
        </w:rPr>
      </w:pPr>
      <w:r w:rsidRPr="00EF4EB9">
        <w:rPr>
          <w:sz w:val="22"/>
          <w:szCs w:val="22"/>
        </w:rPr>
        <w:t>Dr Guy Lloyd, Eastbourne Hospital, 11.07.11</w:t>
      </w:r>
    </w:p>
    <w:p w:rsidR="00037D61" w:rsidRPr="00EF4EB9" w:rsidRDefault="00037D61" w:rsidP="00037D61">
      <w:pPr>
        <w:rPr>
          <w:b/>
          <w:sz w:val="22"/>
          <w:szCs w:val="22"/>
        </w:rPr>
      </w:pPr>
    </w:p>
    <w:p w:rsidR="00DD03FA" w:rsidRPr="00EF4EB9" w:rsidRDefault="00DD03FA" w:rsidP="00DD03FA">
      <w:pPr>
        <w:rPr>
          <w:b/>
          <w:sz w:val="22"/>
          <w:szCs w:val="22"/>
        </w:rPr>
      </w:pPr>
    </w:p>
    <w:p w:rsidR="00DD03FA" w:rsidRPr="00EF4EB9" w:rsidRDefault="00D35411" w:rsidP="0085086B">
      <w:pPr>
        <w:outlineLvl w:val="0"/>
        <w:rPr>
          <w:b/>
          <w:sz w:val="22"/>
          <w:szCs w:val="22"/>
        </w:rPr>
      </w:pPr>
      <w:r w:rsidRPr="00EF4EB9">
        <w:rPr>
          <w:b/>
          <w:sz w:val="22"/>
          <w:szCs w:val="22"/>
        </w:rPr>
        <w:t xml:space="preserve">Table </w:t>
      </w:r>
      <w:r w:rsidR="00341BE4">
        <w:rPr>
          <w:b/>
          <w:sz w:val="22"/>
          <w:szCs w:val="22"/>
        </w:rPr>
        <w:t>62</w:t>
      </w:r>
      <w:r w:rsidRPr="00EF4EB9">
        <w:rPr>
          <w:b/>
          <w:sz w:val="22"/>
          <w:szCs w:val="22"/>
        </w:rPr>
        <w:t>:</w:t>
      </w:r>
      <w:r w:rsidRPr="00EF4EB9">
        <w:rPr>
          <w:b/>
          <w:sz w:val="22"/>
          <w:szCs w:val="22"/>
        </w:rPr>
        <w:tab/>
      </w:r>
      <w:r w:rsidR="00DD03FA" w:rsidRPr="00EF4EB9">
        <w:rPr>
          <w:b/>
          <w:sz w:val="22"/>
          <w:szCs w:val="22"/>
        </w:rPr>
        <w:t>Diagnosis of patholog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
        <w:gridCol w:w="1972"/>
        <w:gridCol w:w="2464"/>
        <w:gridCol w:w="4022"/>
      </w:tblGrid>
      <w:tr w:rsidR="00DD03FA" w:rsidRPr="00EF4EB9" w:rsidTr="00755B37">
        <w:trPr>
          <w:tblHeader/>
        </w:trPr>
        <w:tc>
          <w:tcPr>
            <w:tcW w:w="341" w:type="dxa"/>
          </w:tcPr>
          <w:p w:rsidR="00DD03FA" w:rsidRPr="00EF4EB9" w:rsidRDefault="00DD03FA" w:rsidP="003E06D1">
            <w:pPr>
              <w:rPr>
                <w:b/>
                <w:color w:val="000000"/>
                <w:sz w:val="20"/>
                <w:szCs w:val="20"/>
              </w:rPr>
            </w:pPr>
          </w:p>
        </w:tc>
        <w:tc>
          <w:tcPr>
            <w:tcW w:w="1695" w:type="dxa"/>
          </w:tcPr>
          <w:p w:rsidR="00DD03FA" w:rsidRPr="00EF4EB9" w:rsidRDefault="00DD03FA" w:rsidP="003E06D1">
            <w:pPr>
              <w:rPr>
                <w:b/>
                <w:color w:val="000000"/>
                <w:sz w:val="20"/>
                <w:szCs w:val="20"/>
              </w:rPr>
            </w:pPr>
            <w:r w:rsidRPr="00EF4EB9">
              <w:rPr>
                <w:b/>
                <w:color w:val="000000"/>
                <w:sz w:val="20"/>
                <w:szCs w:val="20"/>
              </w:rPr>
              <w:t>Category</w:t>
            </w:r>
          </w:p>
        </w:tc>
        <w:tc>
          <w:tcPr>
            <w:tcW w:w="2464" w:type="dxa"/>
          </w:tcPr>
          <w:p w:rsidR="00DD03FA" w:rsidRPr="00EF4EB9" w:rsidRDefault="00DD03FA" w:rsidP="003E06D1">
            <w:pPr>
              <w:rPr>
                <w:b/>
                <w:color w:val="000000"/>
                <w:sz w:val="20"/>
                <w:szCs w:val="20"/>
              </w:rPr>
            </w:pPr>
            <w:r w:rsidRPr="00EF4EB9">
              <w:rPr>
                <w:b/>
                <w:color w:val="000000"/>
                <w:sz w:val="20"/>
                <w:szCs w:val="20"/>
              </w:rPr>
              <w:t xml:space="preserve">Pathology </w:t>
            </w:r>
          </w:p>
        </w:tc>
        <w:tc>
          <w:tcPr>
            <w:tcW w:w="4022" w:type="dxa"/>
          </w:tcPr>
          <w:p w:rsidR="00DD03FA" w:rsidRPr="00EF4EB9" w:rsidRDefault="00DD03FA" w:rsidP="003E06D1">
            <w:pPr>
              <w:rPr>
                <w:b/>
                <w:color w:val="000000"/>
                <w:sz w:val="20"/>
                <w:szCs w:val="20"/>
              </w:rPr>
            </w:pPr>
            <w:r w:rsidRPr="00EF4EB9">
              <w:rPr>
                <w:b/>
                <w:color w:val="000000"/>
                <w:sz w:val="20"/>
                <w:szCs w:val="20"/>
              </w:rPr>
              <w:t>Diagnostic tools</w:t>
            </w:r>
          </w:p>
        </w:tc>
      </w:tr>
      <w:tr w:rsidR="00DD03FA" w:rsidRPr="00EF4EB9" w:rsidTr="003E06D1">
        <w:tc>
          <w:tcPr>
            <w:tcW w:w="341" w:type="dxa"/>
          </w:tcPr>
          <w:p w:rsidR="00DD03FA" w:rsidRPr="00EF4EB9" w:rsidRDefault="00DD03FA" w:rsidP="003E06D1">
            <w:pPr>
              <w:rPr>
                <w:color w:val="000000"/>
                <w:sz w:val="20"/>
                <w:szCs w:val="20"/>
              </w:rPr>
            </w:pPr>
            <w:r w:rsidRPr="00EF4EB9">
              <w:rPr>
                <w:color w:val="000000"/>
                <w:sz w:val="20"/>
                <w:szCs w:val="20"/>
              </w:rPr>
              <w:t>1</w:t>
            </w:r>
          </w:p>
        </w:tc>
        <w:tc>
          <w:tcPr>
            <w:tcW w:w="1695" w:type="dxa"/>
          </w:tcPr>
          <w:p w:rsidR="00DD03FA" w:rsidRPr="00EF4EB9" w:rsidRDefault="00DD03FA" w:rsidP="003E06D1">
            <w:pPr>
              <w:rPr>
                <w:color w:val="000000"/>
                <w:sz w:val="20"/>
                <w:szCs w:val="20"/>
              </w:rPr>
            </w:pPr>
            <w:r w:rsidRPr="00EF4EB9">
              <w:rPr>
                <w:color w:val="000000"/>
                <w:sz w:val="20"/>
                <w:szCs w:val="20"/>
              </w:rPr>
              <w:t>Structural defect</w:t>
            </w:r>
          </w:p>
        </w:tc>
        <w:tc>
          <w:tcPr>
            <w:tcW w:w="2464" w:type="dxa"/>
          </w:tcPr>
          <w:p w:rsidR="00DD03FA" w:rsidRPr="00EF4EB9" w:rsidRDefault="00DD03FA" w:rsidP="003E06D1">
            <w:pPr>
              <w:rPr>
                <w:color w:val="000000"/>
                <w:sz w:val="20"/>
                <w:szCs w:val="20"/>
              </w:rPr>
            </w:pPr>
            <w:r w:rsidRPr="00EF4EB9">
              <w:rPr>
                <w:color w:val="000000"/>
                <w:sz w:val="20"/>
                <w:szCs w:val="20"/>
              </w:rPr>
              <w:t xml:space="preserve">atrial septal defect </w:t>
            </w:r>
          </w:p>
        </w:tc>
        <w:tc>
          <w:tcPr>
            <w:tcW w:w="4022" w:type="dxa"/>
          </w:tcPr>
          <w:p w:rsidR="00DD03FA" w:rsidRPr="00EF4EB9" w:rsidRDefault="00DD03FA" w:rsidP="003E06D1">
            <w:pPr>
              <w:rPr>
                <w:color w:val="000000"/>
                <w:sz w:val="20"/>
                <w:szCs w:val="20"/>
              </w:rPr>
            </w:pPr>
            <w:r w:rsidRPr="00EF4EB9">
              <w:rPr>
                <w:color w:val="000000"/>
                <w:sz w:val="20"/>
                <w:szCs w:val="20"/>
              </w:rPr>
              <w:t>TTE or TOE primary tool for investigation</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ventricular septal defect </w:t>
            </w:r>
          </w:p>
        </w:tc>
        <w:tc>
          <w:tcPr>
            <w:tcW w:w="4022" w:type="dxa"/>
          </w:tcPr>
          <w:p w:rsidR="00DD03FA" w:rsidRPr="00EF4EB9" w:rsidRDefault="00DD03FA" w:rsidP="003E06D1">
            <w:pPr>
              <w:rPr>
                <w:color w:val="000000"/>
                <w:sz w:val="20"/>
                <w:szCs w:val="20"/>
              </w:rPr>
            </w:pPr>
            <w:r w:rsidRPr="00EF4EB9">
              <w:rPr>
                <w:color w:val="000000"/>
                <w:sz w:val="20"/>
                <w:szCs w:val="20"/>
              </w:rPr>
              <w:t>TTE primary tool for investigation</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rupture of chordae tendineae or papillary muscle </w:t>
            </w:r>
          </w:p>
        </w:tc>
        <w:tc>
          <w:tcPr>
            <w:tcW w:w="4022" w:type="dxa"/>
          </w:tcPr>
          <w:p w:rsidR="00DD03FA" w:rsidRPr="00EF4EB9" w:rsidRDefault="00DD03FA" w:rsidP="003E06D1">
            <w:pPr>
              <w:rPr>
                <w:color w:val="000000"/>
                <w:sz w:val="20"/>
                <w:szCs w:val="20"/>
              </w:rPr>
            </w:pPr>
            <w:r w:rsidRPr="00EF4EB9">
              <w:rPr>
                <w:color w:val="000000"/>
                <w:sz w:val="20"/>
                <w:szCs w:val="20"/>
              </w:rPr>
              <w:t>TTE or TOE considered gold standard</w:t>
            </w:r>
          </w:p>
        </w:tc>
      </w:tr>
      <w:tr w:rsidR="00DD03FA" w:rsidRPr="00EF4EB9" w:rsidTr="003E06D1">
        <w:tc>
          <w:tcPr>
            <w:tcW w:w="341" w:type="dxa"/>
          </w:tcPr>
          <w:p w:rsidR="00DD03FA" w:rsidRPr="00EF4EB9" w:rsidRDefault="00DD03FA" w:rsidP="003E06D1">
            <w:pPr>
              <w:rPr>
                <w:color w:val="000000"/>
                <w:sz w:val="20"/>
                <w:szCs w:val="20"/>
              </w:rPr>
            </w:pPr>
            <w:r w:rsidRPr="00EF4EB9">
              <w:rPr>
                <w:color w:val="000000"/>
                <w:sz w:val="20"/>
                <w:szCs w:val="20"/>
              </w:rPr>
              <w:t>2</w:t>
            </w:r>
          </w:p>
        </w:tc>
        <w:tc>
          <w:tcPr>
            <w:tcW w:w="1695" w:type="dxa"/>
          </w:tcPr>
          <w:p w:rsidR="00DD03FA" w:rsidRPr="00EF4EB9" w:rsidRDefault="00E45741" w:rsidP="003E06D1">
            <w:pPr>
              <w:rPr>
                <w:color w:val="000000"/>
                <w:sz w:val="20"/>
                <w:szCs w:val="20"/>
              </w:rPr>
            </w:pPr>
            <w:r w:rsidRPr="00EF4EB9">
              <w:rPr>
                <w:color w:val="000000"/>
                <w:sz w:val="20"/>
                <w:szCs w:val="20"/>
              </w:rPr>
              <w:t>Ischaemia/thrombosis</w:t>
            </w:r>
          </w:p>
        </w:tc>
        <w:tc>
          <w:tcPr>
            <w:tcW w:w="2464" w:type="dxa"/>
          </w:tcPr>
          <w:p w:rsidR="00DD03FA" w:rsidRPr="00EF4EB9" w:rsidRDefault="00DD03FA" w:rsidP="003E06D1">
            <w:pPr>
              <w:rPr>
                <w:color w:val="000000"/>
                <w:sz w:val="20"/>
                <w:szCs w:val="20"/>
              </w:rPr>
            </w:pPr>
            <w:r w:rsidRPr="00EF4EB9">
              <w:rPr>
                <w:color w:val="000000"/>
                <w:sz w:val="20"/>
                <w:szCs w:val="20"/>
              </w:rPr>
              <w:t xml:space="preserve">left atrial thrombus (includes left atrial appendage thrombus) </w:t>
            </w:r>
          </w:p>
        </w:tc>
        <w:tc>
          <w:tcPr>
            <w:tcW w:w="4022" w:type="dxa"/>
          </w:tcPr>
          <w:p w:rsidR="00DD03FA" w:rsidRPr="00EF4EB9" w:rsidRDefault="00DD03FA" w:rsidP="003E06D1">
            <w:pPr>
              <w:rPr>
                <w:color w:val="000000"/>
                <w:sz w:val="20"/>
                <w:szCs w:val="20"/>
              </w:rPr>
            </w:pPr>
            <w:r w:rsidRPr="00EF4EB9">
              <w:rPr>
                <w:sz w:val="20"/>
                <w:szCs w:val="20"/>
              </w:rPr>
              <w:t>TOE</w:t>
            </w:r>
            <w:r w:rsidRPr="00EF4EB9">
              <w:rPr>
                <w:color w:val="000000"/>
                <w:sz w:val="20"/>
                <w:szCs w:val="20"/>
              </w:rPr>
              <w:t xml:space="preserve"> primary tool for investigation</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right atrial thrombus (includes right atrial appendage thrombus) </w:t>
            </w:r>
          </w:p>
        </w:tc>
        <w:tc>
          <w:tcPr>
            <w:tcW w:w="4022" w:type="dxa"/>
          </w:tcPr>
          <w:p w:rsidR="00DD03FA" w:rsidRPr="00EF4EB9" w:rsidRDefault="00DD03FA" w:rsidP="003E06D1">
            <w:pPr>
              <w:rPr>
                <w:color w:val="000000"/>
                <w:sz w:val="20"/>
                <w:szCs w:val="20"/>
              </w:rPr>
            </w:pPr>
            <w:r w:rsidRPr="00EF4EB9">
              <w:rPr>
                <w:color w:val="000000"/>
                <w:sz w:val="20"/>
                <w:szCs w:val="20"/>
              </w:rPr>
              <w:t>TTE or TOE primary tool for investigation</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thrombosis of ventricle </w:t>
            </w:r>
          </w:p>
        </w:tc>
        <w:tc>
          <w:tcPr>
            <w:tcW w:w="4022" w:type="dxa"/>
          </w:tcPr>
          <w:p w:rsidR="00DD03FA" w:rsidRPr="00EF4EB9" w:rsidRDefault="00DD03FA" w:rsidP="003E06D1">
            <w:pPr>
              <w:rPr>
                <w:color w:val="000000"/>
                <w:sz w:val="20"/>
                <w:szCs w:val="20"/>
              </w:rPr>
            </w:pPr>
            <w:r w:rsidRPr="00EF4EB9">
              <w:rPr>
                <w:color w:val="000000"/>
                <w:sz w:val="20"/>
                <w:szCs w:val="20"/>
              </w:rPr>
              <w:t>TTE or TOE primary tool for investigation, may be used with contrast cardiac MRI</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coronary artery atherosclerosis </w:t>
            </w:r>
          </w:p>
        </w:tc>
        <w:tc>
          <w:tcPr>
            <w:tcW w:w="4022" w:type="dxa"/>
          </w:tcPr>
          <w:p w:rsidR="00DD03FA" w:rsidRPr="00EF4EB9" w:rsidRDefault="00DD03FA" w:rsidP="003E06D1">
            <w:pPr>
              <w:rPr>
                <w:color w:val="000000"/>
                <w:sz w:val="20"/>
                <w:szCs w:val="20"/>
              </w:rPr>
            </w:pPr>
            <w:r w:rsidRPr="00EF4EB9">
              <w:rPr>
                <w:color w:val="000000"/>
                <w:sz w:val="20"/>
                <w:szCs w:val="20"/>
              </w:rPr>
              <w:t>For this, TTE/TOE would not be used for the primary investigation.  TTE may be used in addition to other tests such as ECG, X-ray, blood tests, coronary angiography, MRI</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aneurysm of heart </w:t>
            </w:r>
          </w:p>
        </w:tc>
        <w:tc>
          <w:tcPr>
            <w:tcW w:w="4022" w:type="dxa"/>
          </w:tcPr>
          <w:p w:rsidR="00DD03FA" w:rsidRPr="00EF4EB9" w:rsidRDefault="00DD03FA" w:rsidP="003E06D1">
            <w:pPr>
              <w:rPr>
                <w:color w:val="000000"/>
                <w:sz w:val="20"/>
                <w:szCs w:val="20"/>
              </w:rPr>
            </w:pPr>
            <w:r w:rsidRPr="00EF4EB9">
              <w:rPr>
                <w:color w:val="000000"/>
                <w:sz w:val="20"/>
                <w:szCs w:val="20"/>
              </w:rPr>
              <w:t>TTE primary tool for investigation, may be used with contrast cardiac MRI</w:t>
            </w:r>
          </w:p>
        </w:tc>
      </w:tr>
      <w:tr w:rsidR="00DD03FA" w:rsidRPr="00EF4EB9" w:rsidTr="003E06D1">
        <w:tc>
          <w:tcPr>
            <w:tcW w:w="341" w:type="dxa"/>
          </w:tcPr>
          <w:p w:rsidR="00DD03FA" w:rsidRPr="00EF4EB9" w:rsidRDefault="00DD03FA" w:rsidP="003E06D1">
            <w:pPr>
              <w:rPr>
                <w:color w:val="000000"/>
                <w:sz w:val="20"/>
                <w:szCs w:val="20"/>
              </w:rPr>
            </w:pPr>
            <w:r w:rsidRPr="00EF4EB9">
              <w:rPr>
                <w:color w:val="000000"/>
                <w:sz w:val="20"/>
                <w:szCs w:val="20"/>
              </w:rPr>
              <w:t>3</w:t>
            </w:r>
          </w:p>
        </w:tc>
        <w:tc>
          <w:tcPr>
            <w:tcW w:w="1695" w:type="dxa"/>
          </w:tcPr>
          <w:p w:rsidR="00DD03FA" w:rsidRPr="00EF4EB9" w:rsidRDefault="00DD03FA" w:rsidP="003E06D1">
            <w:pPr>
              <w:rPr>
                <w:color w:val="000000"/>
                <w:sz w:val="20"/>
                <w:szCs w:val="20"/>
              </w:rPr>
            </w:pPr>
            <w:r w:rsidRPr="00EF4EB9">
              <w:rPr>
                <w:color w:val="000000"/>
                <w:sz w:val="20"/>
                <w:szCs w:val="20"/>
              </w:rPr>
              <w:t>Pulmonary disease</w:t>
            </w:r>
          </w:p>
        </w:tc>
        <w:tc>
          <w:tcPr>
            <w:tcW w:w="2464" w:type="dxa"/>
          </w:tcPr>
          <w:p w:rsidR="00DD03FA" w:rsidRPr="00EF4EB9" w:rsidRDefault="00DD03FA" w:rsidP="003E06D1">
            <w:pPr>
              <w:rPr>
                <w:color w:val="000000"/>
                <w:sz w:val="20"/>
                <w:szCs w:val="20"/>
              </w:rPr>
            </w:pPr>
            <w:r w:rsidRPr="00EF4EB9">
              <w:rPr>
                <w:color w:val="000000"/>
                <w:sz w:val="20"/>
                <w:szCs w:val="20"/>
              </w:rPr>
              <w:t xml:space="preserve">pulmonary embolism </w:t>
            </w:r>
          </w:p>
        </w:tc>
        <w:tc>
          <w:tcPr>
            <w:tcW w:w="4022" w:type="dxa"/>
          </w:tcPr>
          <w:p w:rsidR="00DD03FA" w:rsidRPr="00EF4EB9" w:rsidRDefault="00DD03FA" w:rsidP="003E06D1">
            <w:pPr>
              <w:rPr>
                <w:color w:val="000000"/>
                <w:sz w:val="20"/>
                <w:szCs w:val="20"/>
              </w:rPr>
            </w:pPr>
            <w:r w:rsidRPr="00EF4EB9">
              <w:rPr>
                <w:color w:val="000000"/>
                <w:sz w:val="20"/>
                <w:szCs w:val="20"/>
              </w:rPr>
              <w:t xml:space="preserve">For this, TTE/TOE would not be used for the primary investigation.  Pulmonary embolism is diagnosed on the history, serum fibrin degradation  products (FDP) levels and lung imaging with TTE providing additional risk stratification </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pulmonary hypertension </w:t>
            </w:r>
          </w:p>
        </w:tc>
        <w:tc>
          <w:tcPr>
            <w:tcW w:w="4022" w:type="dxa"/>
          </w:tcPr>
          <w:p w:rsidR="00DD03FA" w:rsidRPr="00EF4EB9" w:rsidRDefault="00DD03FA" w:rsidP="003E06D1">
            <w:pPr>
              <w:rPr>
                <w:color w:val="000000"/>
                <w:sz w:val="20"/>
                <w:szCs w:val="20"/>
              </w:rPr>
            </w:pPr>
            <w:r w:rsidRPr="00EF4EB9">
              <w:rPr>
                <w:color w:val="000000"/>
                <w:sz w:val="20"/>
                <w:szCs w:val="20"/>
              </w:rPr>
              <w:t>For this, TTE/TOE would not be used for the primary investigation.  RHC (right heart catheterisation) would be used.  TTE may be used in addition to RHC.</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cor pulmonale </w:t>
            </w:r>
          </w:p>
        </w:tc>
        <w:tc>
          <w:tcPr>
            <w:tcW w:w="4022" w:type="dxa"/>
          </w:tcPr>
          <w:p w:rsidR="00DD03FA" w:rsidRPr="00EF4EB9" w:rsidRDefault="00DD03FA" w:rsidP="003E06D1">
            <w:pPr>
              <w:rPr>
                <w:color w:val="000000"/>
                <w:sz w:val="20"/>
                <w:szCs w:val="20"/>
              </w:rPr>
            </w:pPr>
            <w:r w:rsidRPr="00EF4EB9">
              <w:rPr>
                <w:color w:val="000000"/>
                <w:sz w:val="20"/>
                <w:szCs w:val="20"/>
              </w:rPr>
              <w:t>TTE or TOE primary tool for investigation</w:t>
            </w:r>
          </w:p>
        </w:tc>
      </w:tr>
      <w:tr w:rsidR="00DD03FA" w:rsidRPr="00EF4EB9" w:rsidTr="003E06D1">
        <w:tc>
          <w:tcPr>
            <w:tcW w:w="341" w:type="dxa"/>
          </w:tcPr>
          <w:p w:rsidR="00DD03FA" w:rsidRPr="00EF4EB9" w:rsidRDefault="00DD03FA" w:rsidP="003E06D1">
            <w:pPr>
              <w:rPr>
                <w:color w:val="000000"/>
                <w:sz w:val="20"/>
                <w:szCs w:val="20"/>
              </w:rPr>
            </w:pPr>
            <w:r w:rsidRPr="00EF4EB9">
              <w:rPr>
                <w:color w:val="000000"/>
                <w:sz w:val="20"/>
                <w:szCs w:val="20"/>
              </w:rPr>
              <w:t>4</w:t>
            </w:r>
          </w:p>
        </w:tc>
        <w:tc>
          <w:tcPr>
            <w:tcW w:w="1695" w:type="dxa"/>
          </w:tcPr>
          <w:p w:rsidR="00DD03FA" w:rsidRPr="00EF4EB9" w:rsidRDefault="00DD03FA" w:rsidP="003E06D1">
            <w:pPr>
              <w:rPr>
                <w:color w:val="000000"/>
                <w:sz w:val="20"/>
                <w:szCs w:val="20"/>
              </w:rPr>
            </w:pPr>
            <w:r w:rsidRPr="00EF4EB9">
              <w:rPr>
                <w:color w:val="000000"/>
                <w:sz w:val="20"/>
                <w:szCs w:val="20"/>
              </w:rPr>
              <w:t>Endocarditis</w:t>
            </w:r>
          </w:p>
        </w:tc>
        <w:tc>
          <w:tcPr>
            <w:tcW w:w="2464" w:type="dxa"/>
          </w:tcPr>
          <w:p w:rsidR="00DD03FA" w:rsidRPr="00EF4EB9" w:rsidRDefault="00DD03FA" w:rsidP="003E06D1">
            <w:pPr>
              <w:rPr>
                <w:color w:val="000000"/>
                <w:sz w:val="20"/>
                <w:szCs w:val="20"/>
              </w:rPr>
            </w:pPr>
            <w:r w:rsidRPr="00EF4EB9">
              <w:rPr>
                <w:color w:val="000000"/>
                <w:sz w:val="20"/>
                <w:szCs w:val="20"/>
              </w:rPr>
              <w:t xml:space="preserve">endocarditis </w:t>
            </w:r>
          </w:p>
        </w:tc>
        <w:tc>
          <w:tcPr>
            <w:tcW w:w="4022" w:type="dxa"/>
          </w:tcPr>
          <w:p w:rsidR="00DD03FA" w:rsidRPr="00EF4EB9" w:rsidRDefault="00DD03FA" w:rsidP="003E06D1">
            <w:pPr>
              <w:rPr>
                <w:color w:val="000000"/>
                <w:sz w:val="20"/>
                <w:szCs w:val="20"/>
              </w:rPr>
            </w:pPr>
            <w:r w:rsidRPr="00EF4EB9">
              <w:rPr>
                <w:color w:val="000000"/>
                <w:sz w:val="20"/>
                <w:szCs w:val="20"/>
              </w:rPr>
              <w:t>TTE or TOE primary tool for investigation</w:t>
            </w:r>
          </w:p>
        </w:tc>
      </w:tr>
      <w:tr w:rsidR="00DD03FA" w:rsidRPr="00EF4EB9" w:rsidTr="003E06D1">
        <w:tc>
          <w:tcPr>
            <w:tcW w:w="341" w:type="dxa"/>
          </w:tcPr>
          <w:p w:rsidR="00DD03FA" w:rsidRPr="00EF4EB9" w:rsidRDefault="00DD03FA" w:rsidP="003E06D1">
            <w:pPr>
              <w:rPr>
                <w:color w:val="000000"/>
                <w:sz w:val="20"/>
                <w:szCs w:val="20"/>
              </w:rPr>
            </w:pPr>
            <w:r w:rsidRPr="00EF4EB9">
              <w:rPr>
                <w:color w:val="000000"/>
                <w:sz w:val="20"/>
                <w:szCs w:val="20"/>
              </w:rPr>
              <w:t>5</w:t>
            </w:r>
          </w:p>
        </w:tc>
        <w:tc>
          <w:tcPr>
            <w:tcW w:w="1695" w:type="dxa"/>
          </w:tcPr>
          <w:p w:rsidR="00DD03FA" w:rsidRPr="00EF4EB9" w:rsidRDefault="00DD03FA" w:rsidP="003E06D1">
            <w:pPr>
              <w:rPr>
                <w:color w:val="000000"/>
                <w:sz w:val="20"/>
                <w:szCs w:val="20"/>
              </w:rPr>
            </w:pPr>
            <w:r w:rsidRPr="00EF4EB9">
              <w:rPr>
                <w:color w:val="000000"/>
                <w:sz w:val="20"/>
                <w:szCs w:val="20"/>
              </w:rPr>
              <w:t>Valvular heart disease</w:t>
            </w:r>
          </w:p>
        </w:tc>
        <w:tc>
          <w:tcPr>
            <w:tcW w:w="2464" w:type="dxa"/>
          </w:tcPr>
          <w:p w:rsidR="00DD03FA" w:rsidRPr="00EF4EB9" w:rsidRDefault="00DD03FA" w:rsidP="003E06D1">
            <w:pPr>
              <w:rPr>
                <w:color w:val="000000"/>
                <w:sz w:val="20"/>
                <w:szCs w:val="20"/>
              </w:rPr>
            </w:pPr>
            <w:r w:rsidRPr="00EF4EB9">
              <w:rPr>
                <w:color w:val="000000"/>
                <w:sz w:val="20"/>
                <w:szCs w:val="20"/>
              </w:rPr>
              <w:t xml:space="preserve">valvular regurgitation – mitral (mitral valve regurgitation, incompetence, insufficiency) </w:t>
            </w:r>
          </w:p>
        </w:tc>
        <w:tc>
          <w:tcPr>
            <w:tcW w:w="4022" w:type="dxa"/>
          </w:tcPr>
          <w:p w:rsidR="00DD03FA" w:rsidRPr="00EF4EB9" w:rsidRDefault="00DD03FA" w:rsidP="003E06D1">
            <w:pPr>
              <w:rPr>
                <w:color w:val="000000"/>
                <w:sz w:val="20"/>
                <w:szCs w:val="20"/>
              </w:rPr>
            </w:pPr>
            <w:r w:rsidRPr="00EF4EB9">
              <w:rPr>
                <w:color w:val="000000"/>
                <w:sz w:val="20"/>
                <w:szCs w:val="20"/>
              </w:rPr>
              <w:t>TTE or TOE considered gold standard</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stenosis – mitral </w:t>
            </w:r>
          </w:p>
        </w:tc>
        <w:tc>
          <w:tcPr>
            <w:tcW w:w="4022" w:type="dxa"/>
          </w:tcPr>
          <w:p w:rsidR="00DD03FA" w:rsidRPr="00EF4EB9" w:rsidRDefault="00DD03FA" w:rsidP="003E06D1">
            <w:pPr>
              <w:rPr>
                <w:color w:val="000000"/>
                <w:sz w:val="20"/>
                <w:szCs w:val="20"/>
              </w:rPr>
            </w:pPr>
            <w:r w:rsidRPr="00EF4EB9">
              <w:rPr>
                <w:color w:val="000000"/>
                <w:sz w:val="20"/>
                <w:szCs w:val="20"/>
              </w:rPr>
              <w:t>TTE or TOE considered gold standard</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mitral valve disease </w:t>
            </w:r>
          </w:p>
        </w:tc>
        <w:tc>
          <w:tcPr>
            <w:tcW w:w="4022" w:type="dxa"/>
          </w:tcPr>
          <w:p w:rsidR="00DD03FA" w:rsidRPr="00EF4EB9" w:rsidRDefault="00DD03FA" w:rsidP="003E06D1">
            <w:pPr>
              <w:rPr>
                <w:color w:val="000000"/>
                <w:sz w:val="20"/>
                <w:szCs w:val="20"/>
              </w:rPr>
            </w:pPr>
            <w:r w:rsidRPr="00EF4EB9">
              <w:rPr>
                <w:color w:val="000000"/>
                <w:sz w:val="20"/>
                <w:szCs w:val="20"/>
              </w:rPr>
              <w:t>TTE or TOE considered gold standard</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valvular regurgitation - aortic</w:t>
            </w:r>
          </w:p>
        </w:tc>
        <w:tc>
          <w:tcPr>
            <w:tcW w:w="4022" w:type="dxa"/>
          </w:tcPr>
          <w:p w:rsidR="00DD03FA" w:rsidRPr="00EF4EB9" w:rsidRDefault="00DD03FA" w:rsidP="003E06D1">
            <w:pPr>
              <w:rPr>
                <w:color w:val="000000"/>
                <w:sz w:val="20"/>
                <w:szCs w:val="20"/>
              </w:rPr>
            </w:pPr>
            <w:r w:rsidRPr="00EF4EB9">
              <w:rPr>
                <w:color w:val="000000"/>
                <w:sz w:val="20"/>
                <w:szCs w:val="20"/>
              </w:rPr>
              <w:t>TTE or TOE considered gold standard</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037D61">
            <w:pPr>
              <w:rPr>
                <w:color w:val="000000"/>
                <w:sz w:val="20"/>
                <w:szCs w:val="20"/>
              </w:rPr>
            </w:pPr>
            <w:r w:rsidRPr="00EF4EB9">
              <w:rPr>
                <w:color w:val="000000"/>
                <w:sz w:val="20"/>
                <w:szCs w:val="20"/>
              </w:rPr>
              <w:t xml:space="preserve">stenosis – aortic </w:t>
            </w:r>
          </w:p>
        </w:tc>
        <w:tc>
          <w:tcPr>
            <w:tcW w:w="4022" w:type="dxa"/>
          </w:tcPr>
          <w:p w:rsidR="00DD03FA" w:rsidRPr="00EF4EB9" w:rsidRDefault="00DD03FA" w:rsidP="003E06D1">
            <w:pPr>
              <w:rPr>
                <w:color w:val="000000"/>
                <w:sz w:val="20"/>
                <w:szCs w:val="20"/>
              </w:rPr>
            </w:pPr>
            <w:r w:rsidRPr="00EF4EB9">
              <w:rPr>
                <w:color w:val="000000"/>
                <w:sz w:val="20"/>
                <w:szCs w:val="20"/>
              </w:rPr>
              <w:t>TTE considered gold standard</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valvular regurgitation – tricuspid </w:t>
            </w:r>
          </w:p>
        </w:tc>
        <w:tc>
          <w:tcPr>
            <w:tcW w:w="4022" w:type="dxa"/>
          </w:tcPr>
          <w:p w:rsidR="00DD03FA" w:rsidRPr="00EF4EB9" w:rsidRDefault="00DD03FA" w:rsidP="003E06D1">
            <w:pPr>
              <w:rPr>
                <w:color w:val="000000"/>
                <w:sz w:val="20"/>
                <w:szCs w:val="20"/>
              </w:rPr>
            </w:pPr>
            <w:r w:rsidRPr="00EF4EB9">
              <w:rPr>
                <w:color w:val="000000"/>
                <w:sz w:val="20"/>
                <w:szCs w:val="20"/>
              </w:rPr>
              <w:t>TTE considered gold standard</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stenosis – tricuspid </w:t>
            </w:r>
          </w:p>
        </w:tc>
        <w:tc>
          <w:tcPr>
            <w:tcW w:w="4022" w:type="dxa"/>
          </w:tcPr>
          <w:p w:rsidR="00DD03FA" w:rsidRPr="00EF4EB9" w:rsidRDefault="00DD03FA" w:rsidP="003E06D1">
            <w:pPr>
              <w:rPr>
                <w:color w:val="000000"/>
                <w:sz w:val="20"/>
                <w:szCs w:val="20"/>
              </w:rPr>
            </w:pPr>
            <w:r w:rsidRPr="00EF4EB9">
              <w:rPr>
                <w:color w:val="000000"/>
                <w:sz w:val="20"/>
                <w:szCs w:val="20"/>
              </w:rPr>
              <w:t>TTE considered gold standard</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valvular heart disease </w:t>
            </w:r>
          </w:p>
        </w:tc>
        <w:tc>
          <w:tcPr>
            <w:tcW w:w="4022" w:type="dxa"/>
          </w:tcPr>
          <w:p w:rsidR="00DD03FA" w:rsidRPr="00EF4EB9" w:rsidRDefault="00DD03FA" w:rsidP="003E06D1">
            <w:pPr>
              <w:rPr>
                <w:color w:val="000000"/>
                <w:sz w:val="20"/>
                <w:szCs w:val="20"/>
              </w:rPr>
            </w:pPr>
            <w:r w:rsidRPr="00EF4EB9">
              <w:rPr>
                <w:color w:val="000000"/>
                <w:sz w:val="20"/>
                <w:szCs w:val="20"/>
              </w:rPr>
              <w:t>TTE considered gold standard</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pulmonary valve disease </w:t>
            </w:r>
          </w:p>
        </w:tc>
        <w:tc>
          <w:tcPr>
            <w:tcW w:w="4022" w:type="dxa"/>
          </w:tcPr>
          <w:p w:rsidR="00DD03FA" w:rsidRPr="00EF4EB9" w:rsidRDefault="00DD03FA" w:rsidP="003E06D1">
            <w:pPr>
              <w:rPr>
                <w:color w:val="000000"/>
                <w:sz w:val="20"/>
                <w:szCs w:val="20"/>
              </w:rPr>
            </w:pPr>
            <w:r w:rsidRPr="00EF4EB9">
              <w:rPr>
                <w:color w:val="000000"/>
                <w:sz w:val="20"/>
                <w:szCs w:val="20"/>
              </w:rPr>
              <w:t>TTE considered gold standard</w:t>
            </w:r>
          </w:p>
        </w:tc>
      </w:tr>
      <w:tr w:rsidR="00DD03FA" w:rsidRPr="00EF4EB9" w:rsidTr="003E06D1">
        <w:tc>
          <w:tcPr>
            <w:tcW w:w="341" w:type="dxa"/>
          </w:tcPr>
          <w:p w:rsidR="00DD03FA" w:rsidRPr="00EF4EB9" w:rsidRDefault="00DD03FA" w:rsidP="003E06D1">
            <w:pPr>
              <w:rPr>
                <w:color w:val="000000"/>
                <w:sz w:val="20"/>
                <w:szCs w:val="20"/>
              </w:rPr>
            </w:pPr>
            <w:r w:rsidRPr="00EF4EB9">
              <w:rPr>
                <w:color w:val="000000"/>
                <w:sz w:val="20"/>
                <w:szCs w:val="20"/>
              </w:rPr>
              <w:t>6</w:t>
            </w:r>
          </w:p>
        </w:tc>
        <w:tc>
          <w:tcPr>
            <w:tcW w:w="1695" w:type="dxa"/>
          </w:tcPr>
          <w:p w:rsidR="00DD03FA" w:rsidRPr="00EF4EB9" w:rsidRDefault="00DD03FA" w:rsidP="003E06D1">
            <w:pPr>
              <w:rPr>
                <w:color w:val="000000"/>
                <w:sz w:val="20"/>
                <w:szCs w:val="20"/>
              </w:rPr>
            </w:pPr>
            <w:r w:rsidRPr="00EF4EB9">
              <w:rPr>
                <w:color w:val="000000"/>
                <w:sz w:val="20"/>
                <w:szCs w:val="20"/>
              </w:rPr>
              <w:t>Cardiomyopathy</w:t>
            </w:r>
          </w:p>
        </w:tc>
        <w:tc>
          <w:tcPr>
            <w:tcW w:w="2464" w:type="dxa"/>
          </w:tcPr>
          <w:p w:rsidR="00DD03FA" w:rsidRPr="00EF4EB9" w:rsidRDefault="00DD03FA" w:rsidP="003E06D1">
            <w:pPr>
              <w:rPr>
                <w:color w:val="000000"/>
                <w:sz w:val="20"/>
                <w:szCs w:val="20"/>
              </w:rPr>
            </w:pPr>
            <w:r w:rsidRPr="00EF4EB9">
              <w:rPr>
                <w:color w:val="000000"/>
                <w:sz w:val="20"/>
                <w:szCs w:val="20"/>
              </w:rPr>
              <w:t xml:space="preserve">hypertrophic obstructive or non-obstructive or dilated </w:t>
            </w:r>
          </w:p>
        </w:tc>
        <w:tc>
          <w:tcPr>
            <w:tcW w:w="4022" w:type="dxa"/>
          </w:tcPr>
          <w:p w:rsidR="00DD03FA" w:rsidRPr="00EF4EB9" w:rsidRDefault="00DD03FA" w:rsidP="003E06D1">
            <w:pPr>
              <w:rPr>
                <w:color w:val="000000"/>
                <w:sz w:val="20"/>
                <w:szCs w:val="20"/>
              </w:rPr>
            </w:pPr>
            <w:r w:rsidRPr="00EF4EB9">
              <w:rPr>
                <w:color w:val="000000"/>
                <w:sz w:val="20"/>
                <w:szCs w:val="20"/>
              </w:rPr>
              <w:t>TTE primary tool for investigation, may be used with cardiac MRI</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left ventricular non-compaction </w:t>
            </w:r>
          </w:p>
        </w:tc>
        <w:tc>
          <w:tcPr>
            <w:tcW w:w="4022" w:type="dxa"/>
          </w:tcPr>
          <w:p w:rsidR="00DD03FA" w:rsidRPr="00EF4EB9" w:rsidRDefault="00DD03FA" w:rsidP="003E06D1">
            <w:pPr>
              <w:rPr>
                <w:color w:val="000000"/>
                <w:sz w:val="20"/>
                <w:szCs w:val="20"/>
              </w:rPr>
            </w:pPr>
            <w:r w:rsidRPr="00EF4EB9">
              <w:rPr>
                <w:color w:val="000000"/>
                <w:sz w:val="20"/>
                <w:szCs w:val="20"/>
              </w:rPr>
              <w:t>TTE primary tool for investigation, may be used with cardiac MRI</w:t>
            </w:r>
          </w:p>
        </w:tc>
      </w:tr>
      <w:tr w:rsidR="00DD03FA" w:rsidRPr="00EF4EB9" w:rsidTr="003E06D1">
        <w:tc>
          <w:tcPr>
            <w:tcW w:w="341" w:type="dxa"/>
          </w:tcPr>
          <w:p w:rsidR="00DD03FA" w:rsidRPr="00EF4EB9" w:rsidRDefault="00DD03FA" w:rsidP="003E06D1">
            <w:pPr>
              <w:rPr>
                <w:color w:val="000000"/>
                <w:sz w:val="20"/>
                <w:szCs w:val="20"/>
              </w:rPr>
            </w:pPr>
            <w:r w:rsidRPr="00EF4EB9">
              <w:rPr>
                <w:color w:val="000000"/>
                <w:sz w:val="20"/>
                <w:szCs w:val="20"/>
              </w:rPr>
              <w:t>7</w:t>
            </w:r>
          </w:p>
        </w:tc>
        <w:tc>
          <w:tcPr>
            <w:tcW w:w="1695" w:type="dxa"/>
          </w:tcPr>
          <w:p w:rsidR="00DD03FA" w:rsidRPr="00EF4EB9" w:rsidRDefault="00DD03FA" w:rsidP="003E06D1">
            <w:pPr>
              <w:rPr>
                <w:color w:val="000000"/>
                <w:sz w:val="20"/>
                <w:szCs w:val="20"/>
              </w:rPr>
            </w:pPr>
            <w:r w:rsidRPr="00EF4EB9">
              <w:rPr>
                <w:color w:val="000000"/>
                <w:sz w:val="20"/>
                <w:szCs w:val="20"/>
              </w:rPr>
              <w:t>Heart failure</w:t>
            </w:r>
          </w:p>
        </w:tc>
        <w:tc>
          <w:tcPr>
            <w:tcW w:w="2464" w:type="dxa"/>
          </w:tcPr>
          <w:p w:rsidR="00DD03FA" w:rsidRPr="00EF4EB9" w:rsidRDefault="00DD03FA" w:rsidP="003E06D1">
            <w:pPr>
              <w:rPr>
                <w:color w:val="000000"/>
                <w:sz w:val="20"/>
                <w:szCs w:val="20"/>
              </w:rPr>
            </w:pPr>
            <w:r w:rsidRPr="00EF4EB9">
              <w:rPr>
                <w:color w:val="000000"/>
                <w:sz w:val="20"/>
                <w:szCs w:val="20"/>
              </w:rPr>
              <w:t xml:space="preserve">Congestive heart failure </w:t>
            </w:r>
          </w:p>
        </w:tc>
        <w:tc>
          <w:tcPr>
            <w:tcW w:w="4022" w:type="dxa"/>
          </w:tcPr>
          <w:p w:rsidR="00DD03FA" w:rsidRPr="00EF4EB9" w:rsidRDefault="00DD03FA" w:rsidP="003E06D1">
            <w:pPr>
              <w:rPr>
                <w:color w:val="000000"/>
                <w:sz w:val="20"/>
                <w:szCs w:val="20"/>
              </w:rPr>
            </w:pPr>
            <w:r w:rsidRPr="00EF4EB9">
              <w:rPr>
                <w:color w:val="000000"/>
                <w:sz w:val="20"/>
                <w:szCs w:val="20"/>
              </w:rPr>
              <w:t>TTE primary tool for investigation, may be used with cardiac MRI</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Left ventricular dysfunction or impairment </w:t>
            </w:r>
          </w:p>
        </w:tc>
        <w:tc>
          <w:tcPr>
            <w:tcW w:w="4022" w:type="dxa"/>
          </w:tcPr>
          <w:p w:rsidR="00DD03FA" w:rsidRPr="00EF4EB9" w:rsidRDefault="00DD03FA" w:rsidP="003E06D1">
            <w:pPr>
              <w:rPr>
                <w:color w:val="000000"/>
                <w:sz w:val="20"/>
                <w:szCs w:val="20"/>
              </w:rPr>
            </w:pPr>
            <w:r w:rsidRPr="00EF4EB9">
              <w:rPr>
                <w:color w:val="000000"/>
                <w:sz w:val="20"/>
                <w:szCs w:val="20"/>
              </w:rPr>
              <w:t>TTE primary tool for investigation, may be used with cardiac MRI or MUGA (Multi Gated Acquisition Scan)</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Left atrial enlargement </w:t>
            </w:r>
          </w:p>
        </w:tc>
        <w:tc>
          <w:tcPr>
            <w:tcW w:w="4022" w:type="dxa"/>
          </w:tcPr>
          <w:p w:rsidR="00DD03FA" w:rsidRPr="00EF4EB9" w:rsidRDefault="00DD03FA" w:rsidP="003E06D1">
            <w:pPr>
              <w:rPr>
                <w:color w:val="000000"/>
                <w:sz w:val="20"/>
                <w:szCs w:val="20"/>
              </w:rPr>
            </w:pPr>
            <w:r w:rsidRPr="00EF4EB9">
              <w:rPr>
                <w:color w:val="000000"/>
                <w:sz w:val="20"/>
                <w:szCs w:val="20"/>
              </w:rPr>
              <w:t>TTE primary tool for investigation</w:t>
            </w:r>
          </w:p>
        </w:tc>
      </w:tr>
      <w:tr w:rsidR="00DD03FA" w:rsidRPr="00EF4EB9" w:rsidTr="003E06D1">
        <w:tc>
          <w:tcPr>
            <w:tcW w:w="341" w:type="dxa"/>
          </w:tcPr>
          <w:p w:rsidR="00DD03FA" w:rsidRPr="00EF4EB9" w:rsidRDefault="00DD03FA" w:rsidP="003E06D1">
            <w:pPr>
              <w:rPr>
                <w:color w:val="000000"/>
                <w:sz w:val="20"/>
                <w:szCs w:val="20"/>
              </w:rPr>
            </w:pPr>
          </w:p>
        </w:tc>
        <w:tc>
          <w:tcPr>
            <w:tcW w:w="1695" w:type="dxa"/>
          </w:tcPr>
          <w:p w:rsidR="00DD03FA" w:rsidRPr="00EF4EB9" w:rsidRDefault="00DD03FA" w:rsidP="003E06D1">
            <w:pPr>
              <w:rPr>
                <w:color w:val="000000"/>
                <w:sz w:val="20"/>
                <w:szCs w:val="20"/>
              </w:rPr>
            </w:pPr>
          </w:p>
        </w:tc>
        <w:tc>
          <w:tcPr>
            <w:tcW w:w="2464" w:type="dxa"/>
          </w:tcPr>
          <w:p w:rsidR="00DD03FA" w:rsidRPr="00EF4EB9" w:rsidRDefault="00DD03FA" w:rsidP="003E06D1">
            <w:pPr>
              <w:rPr>
                <w:color w:val="000000"/>
                <w:sz w:val="20"/>
                <w:szCs w:val="20"/>
              </w:rPr>
            </w:pPr>
            <w:r w:rsidRPr="00EF4EB9">
              <w:rPr>
                <w:color w:val="000000"/>
                <w:sz w:val="20"/>
                <w:szCs w:val="20"/>
              </w:rPr>
              <w:t xml:space="preserve">Right ventricular dysfunction </w:t>
            </w:r>
          </w:p>
        </w:tc>
        <w:tc>
          <w:tcPr>
            <w:tcW w:w="4022" w:type="dxa"/>
          </w:tcPr>
          <w:p w:rsidR="00DD03FA" w:rsidRPr="00EF4EB9" w:rsidRDefault="00DD03FA" w:rsidP="003E06D1">
            <w:pPr>
              <w:rPr>
                <w:color w:val="000000"/>
                <w:sz w:val="20"/>
                <w:szCs w:val="20"/>
              </w:rPr>
            </w:pPr>
            <w:r w:rsidRPr="00EF4EB9">
              <w:rPr>
                <w:color w:val="000000"/>
                <w:sz w:val="20"/>
                <w:szCs w:val="20"/>
              </w:rPr>
              <w:t>TTE primary tool for investigation, may be used with 3DTTE or cardiac MRI or first pass nuclear medicine study</w:t>
            </w:r>
          </w:p>
        </w:tc>
      </w:tr>
      <w:tr w:rsidR="00DD03FA" w:rsidRPr="00EF4EB9" w:rsidTr="003E06D1">
        <w:tc>
          <w:tcPr>
            <w:tcW w:w="341" w:type="dxa"/>
          </w:tcPr>
          <w:p w:rsidR="00DD03FA" w:rsidRPr="00EF4EB9" w:rsidRDefault="00DD03FA" w:rsidP="003E06D1">
            <w:pPr>
              <w:rPr>
                <w:color w:val="000000"/>
                <w:sz w:val="20"/>
                <w:szCs w:val="20"/>
              </w:rPr>
            </w:pPr>
            <w:r w:rsidRPr="00EF4EB9">
              <w:rPr>
                <w:color w:val="000000"/>
                <w:sz w:val="20"/>
                <w:szCs w:val="20"/>
              </w:rPr>
              <w:t>8</w:t>
            </w:r>
          </w:p>
        </w:tc>
        <w:tc>
          <w:tcPr>
            <w:tcW w:w="1695" w:type="dxa"/>
          </w:tcPr>
          <w:p w:rsidR="00DD03FA" w:rsidRPr="00EF4EB9" w:rsidRDefault="00DD03FA" w:rsidP="003E06D1">
            <w:pPr>
              <w:rPr>
                <w:color w:val="000000"/>
                <w:sz w:val="20"/>
                <w:szCs w:val="20"/>
              </w:rPr>
            </w:pPr>
            <w:r w:rsidRPr="00EF4EB9">
              <w:rPr>
                <w:color w:val="000000"/>
                <w:sz w:val="20"/>
                <w:szCs w:val="20"/>
              </w:rPr>
              <w:t>Diseases of arteries</w:t>
            </w:r>
          </w:p>
        </w:tc>
        <w:tc>
          <w:tcPr>
            <w:tcW w:w="2464" w:type="dxa"/>
          </w:tcPr>
          <w:p w:rsidR="00DD03FA" w:rsidRPr="00EF4EB9" w:rsidRDefault="00DD03FA" w:rsidP="003E06D1">
            <w:pPr>
              <w:rPr>
                <w:color w:val="000000"/>
                <w:sz w:val="20"/>
                <w:szCs w:val="20"/>
              </w:rPr>
            </w:pPr>
            <w:r w:rsidRPr="00EF4EB9">
              <w:rPr>
                <w:color w:val="000000"/>
                <w:sz w:val="20"/>
                <w:szCs w:val="20"/>
              </w:rPr>
              <w:t xml:space="preserve">Aortic dissection </w:t>
            </w:r>
          </w:p>
        </w:tc>
        <w:tc>
          <w:tcPr>
            <w:tcW w:w="4022" w:type="dxa"/>
          </w:tcPr>
          <w:p w:rsidR="00DD03FA" w:rsidRPr="00EF4EB9" w:rsidRDefault="00DD03FA" w:rsidP="003E06D1">
            <w:pPr>
              <w:rPr>
                <w:color w:val="000000"/>
                <w:sz w:val="20"/>
                <w:szCs w:val="20"/>
              </w:rPr>
            </w:pPr>
            <w:r w:rsidRPr="00EF4EB9">
              <w:rPr>
                <w:color w:val="000000"/>
                <w:sz w:val="20"/>
                <w:szCs w:val="20"/>
              </w:rPr>
              <w:t>For this, TTE/TOE would not be used for the primary investigation.  CT or MRI may be used.</w:t>
            </w:r>
          </w:p>
        </w:tc>
      </w:tr>
      <w:tr w:rsidR="00DD03FA" w:rsidRPr="00EF4EB9" w:rsidTr="003E06D1">
        <w:tc>
          <w:tcPr>
            <w:tcW w:w="341" w:type="dxa"/>
          </w:tcPr>
          <w:p w:rsidR="00DD03FA" w:rsidRPr="00EF4EB9" w:rsidRDefault="00DD03FA" w:rsidP="003E06D1">
            <w:pPr>
              <w:rPr>
                <w:color w:val="000000"/>
                <w:sz w:val="20"/>
                <w:szCs w:val="20"/>
              </w:rPr>
            </w:pPr>
            <w:r w:rsidRPr="00EF4EB9">
              <w:rPr>
                <w:color w:val="000000"/>
                <w:sz w:val="20"/>
                <w:szCs w:val="20"/>
              </w:rPr>
              <w:t>9</w:t>
            </w:r>
          </w:p>
        </w:tc>
        <w:tc>
          <w:tcPr>
            <w:tcW w:w="1695" w:type="dxa"/>
          </w:tcPr>
          <w:p w:rsidR="00DD03FA" w:rsidRPr="00EF4EB9" w:rsidRDefault="00DD03FA" w:rsidP="003E06D1">
            <w:pPr>
              <w:rPr>
                <w:color w:val="000000"/>
                <w:sz w:val="20"/>
                <w:szCs w:val="20"/>
              </w:rPr>
            </w:pPr>
            <w:r w:rsidRPr="00EF4EB9">
              <w:rPr>
                <w:color w:val="000000"/>
                <w:sz w:val="20"/>
                <w:szCs w:val="20"/>
              </w:rPr>
              <w:t>Cardiac masses</w:t>
            </w:r>
          </w:p>
        </w:tc>
        <w:tc>
          <w:tcPr>
            <w:tcW w:w="2464" w:type="dxa"/>
          </w:tcPr>
          <w:p w:rsidR="00DD03FA" w:rsidRPr="00EF4EB9" w:rsidRDefault="00DD03FA" w:rsidP="003E06D1">
            <w:pPr>
              <w:rPr>
                <w:color w:val="000000"/>
                <w:sz w:val="20"/>
                <w:szCs w:val="20"/>
              </w:rPr>
            </w:pPr>
            <w:r w:rsidRPr="00EF4EB9">
              <w:rPr>
                <w:color w:val="000000"/>
                <w:sz w:val="20"/>
                <w:szCs w:val="20"/>
              </w:rPr>
              <w:t>Cardiac tumours or masses</w:t>
            </w:r>
          </w:p>
        </w:tc>
        <w:tc>
          <w:tcPr>
            <w:tcW w:w="4022" w:type="dxa"/>
          </w:tcPr>
          <w:p w:rsidR="00DD03FA" w:rsidRPr="00EF4EB9" w:rsidRDefault="00DD03FA" w:rsidP="003E06D1">
            <w:pPr>
              <w:rPr>
                <w:color w:val="000000"/>
                <w:sz w:val="20"/>
                <w:szCs w:val="20"/>
              </w:rPr>
            </w:pPr>
            <w:r w:rsidRPr="00EF4EB9">
              <w:rPr>
                <w:color w:val="000000"/>
                <w:sz w:val="20"/>
                <w:szCs w:val="20"/>
              </w:rPr>
              <w:t>TTE primary tool for investigation, may be used with cardiac MRI</w:t>
            </w:r>
          </w:p>
        </w:tc>
      </w:tr>
    </w:tbl>
    <w:p w:rsidR="00DD03FA" w:rsidRPr="00EF4EB9" w:rsidRDefault="00DD03FA" w:rsidP="00DD03FA">
      <w:pPr>
        <w:rPr>
          <w:b/>
        </w:rPr>
      </w:pPr>
    </w:p>
    <w:p w:rsidR="00DD03FA" w:rsidRPr="00EF4EB9" w:rsidRDefault="00DD03FA" w:rsidP="00DD03FA">
      <w:pPr>
        <w:rPr>
          <w:b/>
        </w:rPr>
      </w:pPr>
    </w:p>
    <w:p w:rsidR="00DD03FA" w:rsidRPr="00EF4EB9" w:rsidRDefault="00DD03FA" w:rsidP="00DD03FA">
      <w:pPr>
        <w:rPr>
          <w:b/>
        </w:rPr>
      </w:pPr>
    </w:p>
    <w:p w:rsidR="00DD03FA" w:rsidRPr="00EF4EB9" w:rsidRDefault="00DD03FA" w:rsidP="00DD03FA">
      <w:pPr>
        <w:rPr>
          <w:sz w:val="22"/>
          <w:szCs w:val="22"/>
        </w:rPr>
      </w:pPr>
    </w:p>
    <w:p w:rsidR="00DD03FA" w:rsidRPr="00EF4EB9" w:rsidRDefault="00DD03FA" w:rsidP="0085086B">
      <w:pPr>
        <w:outlineLvl w:val="0"/>
        <w:rPr>
          <w:b/>
          <w:sz w:val="22"/>
          <w:szCs w:val="22"/>
        </w:rPr>
      </w:pPr>
      <w:r w:rsidRPr="00EF4EB9">
        <w:rPr>
          <w:sz w:val="20"/>
          <w:szCs w:val="20"/>
        </w:rPr>
        <w:br w:type="page"/>
      </w:r>
      <w:r w:rsidRPr="00EF4EB9">
        <w:rPr>
          <w:b/>
          <w:sz w:val="22"/>
          <w:szCs w:val="22"/>
        </w:rPr>
        <w:t xml:space="preserve">Appendix </w:t>
      </w:r>
      <w:r w:rsidR="00E046F9" w:rsidRPr="00EF4EB9">
        <w:rPr>
          <w:b/>
          <w:sz w:val="22"/>
          <w:szCs w:val="22"/>
        </w:rPr>
        <w:t>3</w:t>
      </w:r>
      <w:r w:rsidR="00BE782B" w:rsidRPr="00EF4EB9">
        <w:rPr>
          <w:b/>
          <w:sz w:val="22"/>
          <w:szCs w:val="22"/>
        </w:rPr>
        <w:t>:</w:t>
      </w:r>
      <w:r w:rsidR="00E046F9" w:rsidRPr="00EF4EB9">
        <w:rPr>
          <w:b/>
          <w:sz w:val="22"/>
          <w:szCs w:val="22"/>
        </w:rPr>
        <w:tab/>
      </w:r>
      <w:r w:rsidRPr="00EF4EB9">
        <w:rPr>
          <w:b/>
          <w:sz w:val="22"/>
          <w:szCs w:val="22"/>
        </w:rPr>
        <w:t>Search strategies</w:t>
      </w:r>
    </w:p>
    <w:p w:rsidR="00DD03FA" w:rsidRPr="00EF4EB9" w:rsidRDefault="00DD03FA" w:rsidP="00DD03FA">
      <w:pPr>
        <w:rPr>
          <w:sz w:val="22"/>
          <w:szCs w:val="22"/>
        </w:rPr>
      </w:pPr>
    </w:p>
    <w:p w:rsidR="00DD03FA" w:rsidRPr="00EF4EB9" w:rsidRDefault="00DD03FA" w:rsidP="0085086B">
      <w:pPr>
        <w:outlineLvl w:val="0"/>
        <w:rPr>
          <w:rFonts w:eastAsia="Calibri"/>
          <w:b/>
          <w:sz w:val="22"/>
          <w:szCs w:val="22"/>
          <w:lang w:eastAsia="en-US"/>
        </w:rPr>
      </w:pPr>
      <w:r w:rsidRPr="00EF4EB9">
        <w:rPr>
          <w:rFonts w:eastAsia="Calibri"/>
          <w:b/>
          <w:sz w:val="22"/>
          <w:szCs w:val="22"/>
          <w:lang w:eastAsia="en-US"/>
        </w:rPr>
        <w:t>Prevalence</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Database: Ovid MEDLINE(R) In-Process &amp; Other Non-Indexed Citations and Ovid MEDLINE(R) &lt;1950 to Present&gt;</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Search Strategy:</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     heart valve diseases/ or heart valve problems.mp. or valvular heart disease.mp. (1740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 xml:space="preserve">2     ((aortic or aorta or mitral or pulmonary or triscuspid or </w:t>
      </w:r>
      <w:r w:rsidR="00AD0E9B" w:rsidRPr="00EF4EB9">
        <w:rPr>
          <w:rFonts w:eastAsia="Calibri"/>
          <w:sz w:val="22"/>
          <w:szCs w:val="22"/>
          <w:lang w:eastAsia="en-US"/>
        </w:rPr>
        <w:t>valvular</w:t>
      </w:r>
      <w:r w:rsidRPr="00EF4EB9">
        <w:rPr>
          <w:rFonts w:eastAsia="Calibri"/>
          <w:sz w:val="22"/>
          <w:szCs w:val="22"/>
          <w:lang w:eastAsia="en-US"/>
        </w:rPr>
        <w:t>) and (regurgitation or stenosis or incompetence or insufficiency)).mp. (8300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     heart valve regurgitation.mp. (1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     heart valve stenosis.mp. (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     mitral valve disease.mp. (189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     heart defects, congenital/ or congenital heart disease.mp. (4037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     congenital heart malformation.mp. (10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 xml:space="preserve">8     heart septal defects, atrial/ or atrial </w:t>
      </w:r>
      <w:r w:rsidR="00AD0E9B" w:rsidRPr="00EF4EB9">
        <w:rPr>
          <w:rFonts w:eastAsia="Calibri"/>
          <w:sz w:val="22"/>
          <w:szCs w:val="22"/>
          <w:lang w:eastAsia="en-US"/>
        </w:rPr>
        <w:t>septal</w:t>
      </w:r>
      <w:r w:rsidRPr="00EF4EB9">
        <w:rPr>
          <w:rFonts w:eastAsia="Calibri"/>
          <w:sz w:val="22"/>
          <w:szCs w:val="22"/>
          <w:lang w:eastAsia="en-US"/>
        </w:rPr>
        <w:t xml:space="preserve"> defect.mp. (938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9     heart septum defect.mp. (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0     heart ventricle septum defect.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1     heart septal defects, ventricular/ or ventricular septal defect.mp. (1279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2     heart atrium septal defect.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 xml:space="preserve">13     aortic </w:t>
      </w:r>
      <w:r w:rsidR="00AD0E9B" w:rsidRPr="00EF4EB9">
        <w:rPr>
          <w:rFonts w:eastAsia="Calibri"/>
          <w:sz w:val="22"/>
          <w:szCs w:val="22"/>
          <w:lang w:eastAsia="en-US"/>
        </w:rPr>
        <w:t>coarctation</w:t>
      </w:r>
      <w:r w:rsidRPr="00EF4EB9">
        <w:rPr>
          <w:rFonts w:eastAsia="Calibri"/>
          <w:sz w:val="22"/>
          <w:szCs w:val="22"/>
          <w:lang w:eastAsia="en-US"/>
        </w:rPr>
        <w:t xml:space="preserve">/ or </w:t>
      </w:r>
      <w:r w:rsidR="00AD0E9B" w:rsidRPr="00EF4EB9">
        <w:rPr>
          <w:rFonts w:eastAsia="Calibri"/>
          <w:sz w:val="22"/>
          <w:szCs w:val="22"/>
          <w:lang w:eastAsia="en-US"/>
        </w:rPr>
        <w:t>coarctation</w:t>
      </w:r>
      <w:r w:rsidRPr="00EF4EB9">
        <w:rPr>
          <w:rFonts w:eastAsia="Calibri"/>
          <w:sz w:val="22"/>
          <w:szCs w:val="22"/>
          <w:lang w:eastAsia="en-US"/>
        </w:rPr>
        <w:t xml:space="preserve"> of the aorta.mp. (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4     aorta coarctation.mp. (7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5     heart valve diseases/ or heart valve problems.mp. or valvular heart disease.mp. (1740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6     valvular defects.mp. (16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7     valvular heart disease.mp. or Heart Valve Diseases/ (1740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8     aortic valve disease.mp. (146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9     aorta valve disease.mp. (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0     mitral valve disease.mp. (189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1     pulmonary valve disease.mp. (2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2     ductus ateriosus, pulmonary/ or patent ductus arteriosus.mp. (502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3     cardiomyopathies/ or cardiomyopath$.mp. (5439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4     hypertension, pulmonary/ or primary pulmonary hypertension.mp. (1978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5     aortic diseases/ or aortic disease.mp. or aorta disease.mp. (1179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6     aortic aneurysm/ or aortic aneurysm.mp. or aorta aneurysm.mp. (3314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7     (aortic dissection or aorta dissection).mp. (583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8     intramural haematoma.mp. (15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9     aortic rupture/ or aortic rupture.mp. or aorta rupture.mp. (721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0     aortic dilation.mp. (14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1     aortic pathology.mp. (34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2     cardiomyopathy, dilated/ or dilated cardiomyopthy.mp. or congestive cardiomyopathy.mp. (1182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3     cardiomyopathy, hypertrophic/ or hypertrophic cardiomyopathy.mp. (1189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4     Heart failure/ or heart failure.mp. (10492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5     hypertrophy, left ventricular/ or left ventricular hypertrophy.mp. or left ventricular impairment.mp. (1540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6     heart left ventricle hypertrophy.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7     congestive heart failure.mp. (2738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8     endocarditis/ or endocarditis.mp. (2671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9     pericarditis/ or pericarditis.mp. (1127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0     myocardial ischemia/ or ischemic heart disease.mp. or heart muslce ischemia.mp. (3997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1     (angina or angina pectoris or angina pectoris, variant or angina, unstable or ludwig's angina or microvascular angina).mp. (5443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2     coronary thrombosis/ or coronary thrombosis.mp. (582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3     (atherosclerotic heart disease or atherosclerotic cardiovascular disease).mp. (134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4     Myocardial Infarction/co (2226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5     (chordae tenineae adj rupture).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6     (papillary muscle$ adj rupture).mp. (29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7     heart papillary muscle rupture.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8     (thrombosis adj atrium).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9     heart atrium thrombosis.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0     (thrombosis adj auricular appendage).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1     (thrombosis adj ventricle).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2     Thrombosis/ or heart ventricle thrombosis.mp. (4765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3     left ventricular aneurysm/ or heart aneurysm/ or left ventricular aneurysm.mp. or heart left ventricle anuerysm.mp. (620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4     (aneurysm/ or aneurysm.mp.) and (ventricular mural or coronary artery or coronary vessels or aortic).mp. (4060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5     (coronary artery anuerysm or aorta anuerysm).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6     heart neoplasms/ or heart masses.mp. or cardiac masses.mp. (1171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7     heart tumo?r.mp. (9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8     pulmonary embolism/ or pulmonary embolism.mp. or lung embolism.mp. (3249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9     lung disease/ or pulmonary disease.mp. (7980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0     hypertension, pulmonary/ or pulmonary hypertension.mp. (2666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1     cor pulmonale.mp. (343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2     heart murmurs/ or heart murmur$.mp. (334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3     1 or 2 or 3 or 4 or 5 or 6 or 7 or 8 or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62210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4     exp epidemiologic studies/ (122283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5     exp epidemiology/ (1705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6     epidemiology.tw. (7324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7     exp prevalence/ (13524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8     prevalence.ti. (6086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9     exp incidence/ (13472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0     incidence.ti. (5888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1     64 or 65 or 66 or 67 or 68 or 69 or 70 (148193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2     63 and 71 (10224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3     atrial fibrillation/ (2500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4     af.tw. (1386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5     atrial fibrillation.tw. (2636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6     73 or 74 or 75 (4047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7     72 and 76 (3488)</w:t>
      </w:r>
    </w:p>
    <w:p w:rsidR="00DD03FA" w:rsidRPr="00EF4EB9" w:rsidRDefault="00DD03FA" w:rsidP="0085086B">
      <w:pPr>
        <w:spacing w:after="200" w:line="276" w:lineRule="auto"/>
        <w:outlineLvl w:val="0"/>
        <w:rPr>
          <w:rFonts w:eastAsia="Calibri"/>
          <w:b/>
          <w:sz w:val="22"/>
          <w:szCs w:val="22"/>
          <w:lang w:eastAsia="en-US"/>
        </w:rPr>
      </w:pPr>
      <w:r w:rsidRPr="00EF4EB9">
        <w:rPr>
          <w:rFonts w:eastAsia="Calibri"/>
          <w:b/>
          <w:sz w:val="22"/>
          <w:szCs w:val="22"/>
          <w:lang w:eastAsia="en-US"/>
        </w:rPr>
        <w:t>Diagnostic</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     heart valve diseases/ or heart valve problems.mp. or valvular heart disease.mp. (1711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     ((aortic or aorta or mitral or pulmonary or triscuspid or vavular) and (regurgitation or stenosis or incompetence or insufficiency)).mp. [mp=title, original title, abstract, name of substance word, subject heading word, unique identifier] (8134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     heart valve regurgitation.mp. (1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     heart valve stenosis.mp. (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     heart valve stenosis.mp. (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     mitral valve disease.mp. (183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     heart defects, congenital/ or congenital heart disease.mp. [mp=title, original title, abstract, name of substance word, subject heading word, unique identifier] (3968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8     congenital heart malformation.mp. (9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9     heart septal defects, atrial/ or atrial spetal defect.mp. [mp=title, original title, abstract, name of substance word, subject heading word, unique identifier] (924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0     heart septum defect.mp. (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1     heart ventricle septum defect.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2     heart septal defects, ventricular/ or ventricular septal defect.mp. (1259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3     heart atrium septal defect.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4     aortic coartation/ or coartation of the aorta.mp. [mp=title, original title, abstract, name of substance word, subject heading word, unique identifier] (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5     aorta coarctation.mp. (7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6     Heart valve diseases/ (1553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7     valvular defects.mp. (16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8     valvular heart disease.mp. or Heart Valve Diseases/ (1711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19     aortic valve disease.mp. (141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0     aorta valve disease.mp. (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1     mitral valve disease.mp. (183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2     pulmonary valve disease.mp. (2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3     ductus ateriosus, pulmonary/ or patent ductus arteriosus.mp. (491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4     cardiomyopathies/ or cardiomyopath$.mp. (5297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5     hypertension, pulmonary/ or primary pulmonary hypertension.mp. (1936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6     aortic diseases/ or aortic disease.mp. or aorta disease.mp. (1159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7     aortic aneurysm/ or aortic aneurysm.mp. or aorta aneurysm.mp. (3252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8     (aortic dissection or aorta dissection).mp. (567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29     intramural haematoma.mp. (15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0     aortic rupture/ or aortic rupture.mp. or aorta rupture.mp. [mp=title, original title, abstract, name of substance word, subject heading word, unique identifier] (712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1     aortic dilation.mp. (12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2     aortic pathology.mp. (32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3     cardiomyopathy, dilated/ or dilated cardiomyopthy.mp. or congestive cardiomyopathy.mp. [mp=title, original title, abstract, name of substance word, subject heading word, unique identifier] (1148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4     cardiomyopathy, hypertrophic/ or hypertrophic cardiomyopathy.mp. [mp=title, original title, abstract, name of substance word, subject heading word, unique identifier] (1164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5     Heart failure/ or heart failure.mp. (10195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6     hypertrophy, left ventricular/ or left ventricular hypertrophy.mp. or left ventricular impairment.mp. [mp=title, original title, abstract, name of substance word, subject heading word, unique identifier] (1489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7     heart left ventricle hypertrophy.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8     congestive heart failure.mp. (2669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39     endocarditis/ or endocarditis.mp. (2628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0     pericarditis/ or pericarditis.mp. (1113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1     myocardial ischemia/ or ischemic heart disease.mp. or heart muscle ischemia.mp. [mp=title, original title, abstract, name of substance word, subject heading word, unique identifier] (3896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2     (angina or angina pectoris or angina pectoris, variant or angina, unstable or ludwig's angina or microvascular angina).mp. [mp=title, original title, abstract, name of substance word, subject heading word, unique identifier] (5323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3     coronary thrombosis/ or coronary thrombosis.mp. [mp=title, original title, abstract, name of substance word, subject heading word, unique identifier] (563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4     (atherosclerotic heart disease or atherosclerotic cardiovascular disease).mp. [mp=title, original title, abstract, name of substance word, subject heading word, unique identifier] (129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5     Myocardial Infarction/co [Complications] (2184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6     (chordae tenineae adj rupture).mp. [mp=title, original title, abstract, name of substance word, subject heading word, unique identifier]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7     (papillary muscle$ adj rupture).mp. [mp=title, original title, abstract, name of substance word, subject heading word, unique identifier] (29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8     heart papillary muscle rupture.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49     (thrombosis adj atrium).mp. [mp=title, original title, abstract, name of substance word, subject heading word, unique identifier]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0     heart atrium thrombosis.mp.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1     (thrombosis adj auricular appendage).mp. [mp=title, original title, abstract, name of substance word, subject heading word, unique identifier]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2     (thrombosis adj ventricle).mp. [mp=title, original title, abstract, name of substance word, subject heading word, unique identifier]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3     Thrombosis/ or heart ventricle thrombosis.mp. (4689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4     left ventricular aneurysm/ or heart aneurysm/ or left ventricular aneurysm.mp. or heart left ventricle anuerysm.mp. [mp=title, original title, abstract, name of substance word, subject heading word, unique identifier] (613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5     (aneurysm/ or aneurysm.mp.) and (ventricular mural or coronary artery or coronary vessels or aortic).mp. [mp=title, original title, abstract, name of substance word, subject heading word, unique identifier] (3987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6     (coronary artery anuerysm or aorta anuerysm).mp. [mp=title, original title, abstract, name of substance word, subject heading word, unique identifier] (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7     heart neoplasms/ or heart masses.mp. or cardiac masses.mp. [mp=title, original title, abstract, name of substance word, subject heading word, unique identifier] (1157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8     heart tumo?r.mp. (8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59     pulmonary embolism/ or pulmonary embolism.mp. or lung embolism.mp. [mp=title, original title, abstract, name of substance word, subject heading word, unique identifier] (3192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0     lung disease/ or pulmonary disease.mp. [mp=title, original title, abstract, name of substance word, subject heading word, unique identifier] (7827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1     hypertension, pulmonary/ or pulmonary hypertension.mp. [mp=title, original title, abstract, name of substance word, subject heading word, unique identifier] (2599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2     cor pulmonale.mp. (340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3     heart murmurs/ or heart murmur$.mp. [mp=title, original title, abstract, name of substance word, subject heading word, unique identifier] (330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4     1 or 2 or 3 or 4 or 5 or 6 or 7 or 8 or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60915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5     Echocardiography/ (5474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6     echocardiography.mp. (9887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7     tte.mp. or tte.tw. (1026)</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8     transthoracic echocardiography.mp. (363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69     (echocardiog$ adj (transthorac$ or trans-thorac$ or (trans$ and thorac$))).mp. (40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0     65 or 66 or 67 or 68 or 69 (9904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1     prognosis.sh. (28125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2     diagnosed.tw. (24015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3     cohort:.mp. (19672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4     predictor:.tw. (132468)</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5     death.tw. (33537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6     exp models, statistical/ (168145)</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7     71 or 72 or 73 or 74 or 75 or 76 (117587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8     exp "Sensitivity and Specificity"/ (299564)</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79     sensitivity.tw. (38928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80     specificity.tw. (245482)</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81     ((pre-test or pretest) adj probability).tw. (833)</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82     post-test probability.tw. (23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83     predictive value$.tw. (47609)</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84     likelihood ratio$.tw. (5527)</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85     78 or 79 or 80 or 81 or 82 or 83 or 84 (764660)</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86     77 or 85 (1827791)</w:t>
      </w:r>
    </w:p>
    <w:p w:rsidR="00DD03FA" w:rsidRPr="00EF4EB9" w:rsidRDefault="00DD03FA" w:rsidP="00DD03FA">
      <w:pPr>
        <w:spacing w:after="200" w:line="276" w:lineRule="auto"/>
        <w:rPr>
          <w:rFonts w:eastAsia="Calibri"/>
          <w:sz w:val="22"/>
          <w:szCs w:val="22"/>
          <w:lang w:eastAsia="en-US"/>
        </w:rPr>
      </w:pPr>
      <w:r w:rsidRPr="00EF4EB9">
        <w:rPr>
          <w:rFonts w:eastAsia="Calibri"/>
          <w:sz w:val="22"/>
          <w:szCs w:val="22"/>
          <w:lang w:eastAsia="en-US"/>
        </w:rPr>
        <w:t>87     64 and 70 and 86 (17997)</w:t>
      </w:r>
    </w:p>
    <w:p w:rsidR="00DD03FA" w:rsidRPr="00EF4EB9" w:rsidRDefault="00DD03FA" w:rsidP="00DD03FA">
      <w:pPr>
        <w:rPr>
          <w:rFonts w:eastAsia="Calibri"/>
          <w:sz w:val="22"/>
          <w:szCs w:val="22"/>
          <w:lang w:eastAsia="en-US"/>
        </w:rPr>
      </w:pPr>
      <w:r w:rsidRPr="00EF4EB9">
        <w:rPr>
          <w:rFonts w:eastAsia="Calibri"/>
          <w:sz w:val="22"/>
          <w:szCs w:val="22"/>
          <w:lang w:eastAsia="en-US"/>
        </w:rPr>
        <w:t>88     limit 87 to (humans and "all adult (19 plus year s)") (12787)</w:t>
      </w:r>
    </w:p>
    <w:p w:rsidR="00DD03FA" w:rsidRPr="00EF4EB9" w:rsidRDefault="00DD03FA" w:rsidP="0085086B">
      <w:pPr>
        <w:pStyle w:val="Header"/>
        <w:tabs>
          <w:tab w:val="clear" w:pos="4153"/>
          <w:tab w:val="clear" w:pos="8306"/>
        </w:tabs>
        <w:spacing w:line="360" w:lineRule="auto"/>
        <w:outlineLvl w:val="0"/>
        <w:rPr>
          <w:b/>
          <w:sz w:val="22"/>
          <w:szCs w:val="22"/>
        </w:rPr>
      </w:pPr>
      <w:r w:rsidRPr="00EF4EB9">
        <w:rPr>
          <w:sz w:val="22"/>
          <w:szCs w:val="22"/>
        </w:rPr>
        <w:br w:type="page"/>
      </w:r>
      <w:r w:rsidRPr="00EF4EB9">
        <w:rPr>
          <w:b/>
          <w:sz w:val="22"/>
          <w:szCs w:val="22"/>
        </w:rPr>
        <w:t xml:space="preserve">Appendix </w:t>
      </w:r>
      <w:r w:rsidR="00E046F9" w:rsidRPr="00EF4EB9">
        <w:rPr>
          <w:b/>
          <w:sz w:val="22"/>
          <w:szCs w:val="22"/>
        </w:rPr>
        <w:t>4</w:t>
      </w:r>
      <w:r w:rsidRPr="00EF4EB9">
        <w:rPr>
          <w:b/>
          <w:sz w:val="22"/>
          <w:szCs w:val="22"/>
        </w:rPr>
        <w:t>:</w:t>
      </w:r>
      <w:r w:rsidR="00E046F9" w:rsidRPr="00EF4EB9">
        <w:rPr>
          <w:b/>
          <w:sz w:val="22"/>
          <w:szCs w:val="22"/>
        </w:rPr>
        <w:tab/>
      </w:r>
      <w:r w:rsidRPr="00EF4EB9">
        <w:rPr>
          <w:b/>
          <w:sz w:val="22"/>
          <w:szCs w:val="22"/>
        </w:rPr>
        <w:t>Data abstraction tables Diagnostic review</w:t>
      </w:r>
    </w:p>
    <w:p w:rsidR="00DD03FA" w:rsidRPr="00EF4EB9" w:rsidRDefault="00DD03FA" w:rsidP="00DD03FA">
      <w:pPr>
        <w:spacing w:line="360" w:lineRule="auto"/>
        <w:rPr>
          <w:b/>
          <w:sz w:val="22"/>
          <w:szCs w:val="22"/>
        </w:rPr>
      </w:pPr>
    </w:p>
    <w:p w:rsidR="00DD03FA" w:rsidRPr="00EF4EB9" w:rsidRDefault="00DD03FA" w:rsidP="0085086B">
      <w:pPr>
        <w:spacing w:line="360" w:lineRule="auto"/>
        <w:outlineLvl w:val="0"/>
        <w:rPr>
          <w:b/>
          <w:sz w:val="22"/>
          <w:szCs w:val="22"/>
        </w:rPr>
      </w:pPr>
      <w:r w:rsidRPr="00EF4EB9">
        <w:rPr>
          <w:b/>
          <w:sz w:val="22"/>
          <w:szCs w:val="22"/>
        </w:rPr>
        <w:t>Diagnostic studies data extra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2702"/>
        <w:gridCol w:w="4680"/>
      </w:tblGrid>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80"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Acar J et al</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car&lt;/Author&gt;&lt;Year&gt;1991&lt;/Year&gt;&lt;RecNum&gt;4781&lt;/RecNum&gt;&lt;IDText&gt;Diagnosis of left atrial thrombi in mitral stenosis--usefulness of ultrasound techniques compared with other methods.&lt;/IDText&gt;&lt;MDL Ref_Type="Journal"&gt;&lt;Ref_Type&gt;Journal&lt;/Ref_Type&gt;&lt;Ref_ID&gt;4781&lt;/Ref_ID&gt;&lt;Title_Primary&gt;Diagnosis of left atrial thrombi in mitral stenosis--usefulness of ultrasound techniques compared with other methods.&lt;/Title_Primary&gt;&lt;Authors_Primary&gt;Acar,J.&lt;/Authors_Primary&gt;&lt;Authors_Primary&gt;Cormier,B.&lt;/Authors_Primary&gt;&lt;Authors_Primary&gt;Grimberg,D.&lt;/Authors_Primary&gt;&lt;Authors_Primary&gt;Kawthekar,G.&lt;/Authors_Primary&gt;&lt;Authors_Primary&gt;Iung,B.&lt;/Authors_Primary&gt;&lt;Authors_Primary&gt;Scheuer,B.&lt;/Authors_Primary&gt;&lt;Authors_Primary&gt;Farah,E.&lt;/Authors_Primary&gt;&lt;Date_Primary&gt;1991/7&lt;/Date_Primary&gt;&lt;Keywords&gt;$$accept title&lt;/Keywords&gt;&lt;Keywords&gt;$$Broad search&lt;/Keywords&gt;&lt;Keywords&gt;$$diagnosis&lt;/Keywords&gt;&lt;Keywords&gt;$$Medline&lt;/Keywords&gt;&lt;Keywords&gt;$$Pathologies&lt;/Keywords&gt;&lt;Keywords&gt;$$retrieve for diagnostic study&lt;/Keywords&gt;&lt;Keywords&gt;$$thrombosis&lt;/Keywords&gt;&lt;Keywords&gt;$$TOE&lt;/Keywords&gt;&lt;Keywords&gt;$$TTE&lt;/Keywords&gt;&lt;Keywords&gt;echocardiography&lt;/Keywords&gt;&lt;Keywords&gt;left ventricular&lt;/Keywords&gt;&lt;Keywords&gt;stenosis&lt;/Keywords&gt;&lt;Keywords&gt;diagnosis&lt;/Keywords&gt;&lt;Keywords&gt;ultrasound&lt;/Keywords&gt;&lt;Reprint&gt;In File&lt;/Reprint&gt;&lt;Start_Page&gt;70&lt;/Start_Page&gt;&lt;End_Page&gt;76&lt;/End_Page&gt;&lt;Periodical&gt;European Heart Journal&lt;/Periodical&gt;&lt;Volume&gt;12 Suppl B&lt;/Volume&gt;&lt;Address&gt;Service de Cardiologie, Hopital Tenon, Paris, France&lt;/Address&gt;&lt;ZZ_JournalFull&gt;&lt;f name="System"&gt;Europe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2</w:t>
            </w:r>
            <w:r w:rsidR="00FC2DC5" w:rsidRPr="00EF4EB9">
              <w:rPr>
                <w:rFonts w:eastAsia="Calibri"/>
                <w:color w:val="000000"/>
                <w:sz w:val="18"/>
                <w:szCs w:val="18"/>
                <w:lang w:eastAsia="en-US"/>
              </w:rPr>
              <w:fldChar w:fldCharType="end"/>
            </w:r>
          </w:p>
        </w:tc>
      </w:tr>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80"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1</w:t>
            </w:r>
          </w:p>
        </w:tc>
      </w:tr>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80"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hrombosis, left atrial thrombi</w:t>
            </w:r>
          </w:p>
        </w:tc>
      </w:tr>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80"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44.9% AF</w:t>
            </w:r>
          </w:p>
        </w:tc>
      </w:tr>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80"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581 patients who subsequently underwent mitral valve surgery, for mitral stenosis.</w:t>
            </w:r>
          </w:p>
        </w:tc>
      </w:tr>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80"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TTE, ALOKA echocardiograph used for first 276 patients, and a Hewlett-Packard 77020A for the last 305 with a 2.5 MHz transducer.</w:t>
            </w:r>
          </w:p>
        </w:tc>
      </w:tr>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80"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80"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S</w:t>
            </w:r>
            <w:r w:rsidR="002A4FD5" w:rsidRPr="00EF4EB9">
              <w:rPr>
                <w:rFonts w:eastAsia="Calibri"/>
                <w:color w:val="000000"/>
                <w:sz w:val="18"/>
                <w:szCs w:val="18"/>
                <w:lang w:eastAsia="en-US"/>
              </w:rPr>
              <w:t>urgery</w:t>
            </w:r>
          </w:p>
        </w:tc>
      </w:tr>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80"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2A4FD5">
        <w:tc>
          <w:tcPr>
            <w:tcW w:w="1140" w:type="dxa"/>
          </w:tcPr>
          <w:p w:rsidR="002A4FD5" w:rsidRPr="00EF4EB9" w:rsidRDefault="002A4FD5" w:rsidP="003E06D1">
            <w:pPr>
              <w:spacing w:line="360" w:lineRule="auto"/>
              <w:rPr>
                <w:rFonts w:eastAsia="Calibri"/>
                <w:sz w:val="18"/>
                <w:szCs w:val="18"/>
                <w:lang w:eastAsia="en-US"/>
              </w:rPr>
            </w:pPr>
          </w:p>
        </w:tc>
        <w:tc>
          <w:tcPr>
            <w:tcW w:w="270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80"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ransthoracic 2D echo detected 12 out of 43 thrombi. The sensitivity was 28% and specificity 99%. Sensitivity was 65% (11/17) for LAC thrombi but only 4% (1/26) for LAA thrombi.</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Arque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rques&lt;/Author&gt;&lt;Year&gt;2005&lt;/Year&gt;&lt;RecNum&gt;11486&lt;/RecNum&gt;&lt;IDText&gt;Comparative accuracy of color M-mode and tissue Doppler echocardiography in the emergency diagnosis of congestive heart failure in chronic hypertensive patients with normal left ventricular ejection fraction&lt;/IDText&gt;&lt;MDL Ref_Type="Journal"&gt;&lt;Ref_Type&gt;Journal&lt;/Ref_Type&gt;&lt;Ref_ID&gt;11486&lt;/Ref_ID&gt;&lt;Title_Primary&gt;Comparative accuracy of color M-mode and tissue Doppler echocardiography in the emergency diagnosis of congestive heart failure in chronic hypertensive patients with normal left ventricular ejection fraction&lt;/Title_Primary&gt;&lt;Authors_Primary&gt;Arques,S.&lt;/Authors_Primary&gt;&lt;Authors_Primary&gt;Roux,E.&lt;/Authors_Primary&gt;&lt;Authors_Primary&gt;Sbragia,P.&lt;/Authors_Primary&gt;&lt;Authors_Primary&gt;Gelisse,R.&lt;/Authors_Primary&gt;&lt;Authors_Primary&gt;Ambrosi,P.&lt;/Authors_Primary&gt;&lt;Authors_Primary&gt;Pieri,B.&lt;/Authors_Primary&gt;&lt;Authors_Primary&gt;Luccioni,R.&lt;/Authors_Primary&gt;&lt;Date_Primary&gt;2005/11/15&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Reprint&gt;In File&lt;/Reprint&gt;&lt;Start_Page&gt;1456&lt;/Start_Page&gt;&lt;End_Page&gt;1459&lt;/End_Page&gt;&lt;Periodical&gt;American Journal of Cardiology&lt;/Periodical&gt;&lt;Volume&gt;96&lt;/Volume&gt;&lt;Issue&gt;10&lt;/Issue&gt;&lt;Address&gt;Department of Cardiology, Aubagne Hospital, Aubagne, France. sarques@ch-aubagne.rss.fr&lt;/Address&gt;&lt;ZZ_JournalFull&gt;&lt;f name="System"&gt;American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3</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5</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ongestive heart failur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history of arrhythmia</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0 chronic hypertensive patients normal with left ventricular ejection fractions who met Vasan’s criteria for definite diastolic HF,  control group of 20 gender and age matched hypertensive patients with non-cardiac cause of acute dyspnoea</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colour M-mode Doppler (E/Vp indexes) tissue Doppler (E/Ea).  ALOKA SSD 550 PHD ultrasound system (Aloka co., Tokyo, Japan) with a 2.5 –MHz harmonic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clinical diagnostic criteria as referenc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linical and radiographic signs of pulmonary congestion, a LV ejection fraction at least 50% on admission, a favourable response to diuretics and nitrates, and an invasive LV end-diastolic pressure over 15 mm Hg.</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9/20  95percent</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The colour M-mode Doppler E/Vp (Ratio of peak E mitral velocity to Vp velocity) index in diagnosing congestive heart failure had a sensitivity of 73.7%, a specificity of 75%, and accuracy of 74.3% for the optimal </w:t>
            </w:r>
            <w:r w:rsidR="00AD0E9B" w:rsidRPr="00EF4EB9">
              <w:rPr>
                <w:rFonts w:eastAsia="Calibri"/>
                <w:color w:val="000000"/>
                <w:sz w:val="18"/>
                <w:szCs w:val="18"/>
                <w:lang w:eastAsia="en-US"/>
              </w:rPr>
              <w:t>cut-off</w:t>
            </w:r>
            <w:r w:rsidRPr="00EF4EB9">
              <w:rPr>
                <w:rFonts w:eastAsia="Calibri"/>
                <w:color w:val="000000"/>
                <w:sz w:val="18"/>
                <w:szCs w:val="18"/>
                <w:lang w:eastAsia="en-US"/>
              </w:rPr>
              <w:t xml:space="preserve"> of 1.5.  Showing that tissue Doppler was more reproducible and precise than colour M-mode.   The optimal cut-off value was 1.5 for E/Vp (n  =39; area under the curve 0.82, 95% confidence interval 0.69 to 0.95, p  0.001; sensitivity 73.7%, specificity 75%, accuracy 74.3%). </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7476A">
            <w:pPr>
              <w:spacing w:line="360" w:lineRule="auto"/>
              <w:rPr>
                <w:rFonts w:eastAsia="Calibri"/>
                <w:color w:val="000000"/>
                <w:sz w:val="18"/>
                <w:szCs w:val="18"/>
                <w:lang w:eastAsia="en-US"/>
              </w:rPr>
            </w:pPr>
            <w:r w:rsidRPr="00EF4EB9">
              <w:rPr>
                <w:rFonts w:eastAsia="Calibri"/>
                <w:color w:val="000000"/>
                <w:sz w:val="18"/>
                <w:szCs w:val="18"/>
                <w:lang w:eastAsia="en-US"/>
              </w:rPr>
              <w:t>Attenhofer Jost</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4</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vAlign w:val="bottom"/>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stenosis, mitral valve prolapse, combined aortic and mitral valve disease, ventricular septal defect  (also mitral regurgitation and aortic regurgitation, for which there is higher level evidence availabl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 (all had heart murmu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00 consecutive patients referred for systolic murmu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2D and continuous wave Doppler performed using a Hewlett Packard 2500 (Andover, Massachusetts) or Vingmed CFM 800 (Horten, Norway) system.</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r w:rsidR="002A4FD5" w:rsidRPr="00EF4EB9">
              <w:rPr>
                <w:rFonts w:eastAsia="Calibri"/>
                <w:color w:val="000000"/>
                <w:sz w:val="18"/>
                <w:szCs w:val="18"/>
                <w:lang w:eastAsia="en-US"/>
              </w:rPr>
              <w:t>e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linical cardiac exam</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as gold standard</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7476A">
            <w:pPr>
              <w:spacing w:line="360" w:lineRule="auto"/>
              <w:rPr>
                <w:rFonts w:eastAsia="Calibri"/>
                <w:color w:val="000000"/>
                <w:sz w:val="18"/>
                <w:szCs w:val="18"/>
                <w:lang w:eastAsia="en-US"/>
              </w:rPr>
            </w:pPr>
            <w:r w:rsidRPr="00EF4EB9">
              <w:rPr>
                <w:rFonts w:eastAsia="Calibri"/>
                <w:color w:val="000000"/>
                <w:sz w:val="18"/>
                <w:szCs w:val="18"/>
                <w:lang w:eastAsia="en-US"/>
              </w:rPr>
              <w:t>Barron et al</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arron&lt;/Author&gt;&lt;Year&gt;1988&lt;/Year&gt;&lt;RecNum&gt;18789&lt;/RecNum&gt;&lt;IDText&gt;Comparison of auscultation with two-dimensional and Doppler echocardiography in patients with suspected mitral valve prolapse&lt;/IDText&gt;&lt;MDL Ref_Type="Journal"&gt;&lt;Ref_Type&gt;Journal&lt;/Ref_Type&gt;&lt;Ref_ID&gt;18789&lt;/Ref_ID&gt;&lt;Title_Primary&gt;Comparison of auscultation with two-dimensional and Doppler echocardiography in patients with suspected mitral valve prolapse&lt;/Title_Primary&gt;&lt;Authors_Primary&gt;Barron,J.T.&lt;/Authors_Primary&gt;&lt;Authors_Primary&gt;Manrose,D.L.&lt;/Authors_Primary&gt;&lt;Authors_Primary&gt;Liebson,P.R.&lt;/Authors_Primary&gt;&lt;Date_Primary&gt;1988/6&lt;/Date_Primary&gt;&lt;Keywords&gt;$$accept title Second search&lt;/Keywords&gt;&lt;Keywords&gt;$$keep from second search&lt;/Keywords&gt;&lt;Keywords&gt;$$Medline&lt;/Keywords&gt;&lt;Keywords&gt;$$mitral valve&lt;/Keywords&gt;&lt;Keywords&gt;$$Pathologies&lt;/Keywords&gt;&lt;Keywords&gt;echocardiography&lt;/Keywords&gt;&lt;Reprint&gt;In File&lt;/Reprint&gt;&lt;Start_Page&gt;401&lt;/Start_Page&gt;&lt;End_Page&gt;406&lt;/End_Page&gt;&lt;Periodical&gt;Clinical Cardiology&lt;/Periodical&gt;&lt;Volume&gt;11&lt;/Volume&gt;&lt;Issue&gt;6&lt;/Issue&gt;&lt;Address&gt;Department of Medicine, Rush Medical College, Rush-Presbyterian-St. Luke&amp;apos;s Medical Center, Chicago, IL 60612&lt;/Address&gt;&lt;ZZ_JournalFull&gt;&lt;f name="System"&gt;Clinical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5</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8</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Valve Prolaps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40 consecutive patients with suspected MVP</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echocardiography and Doppler studies performed using a Hewlett-Packard 7702A phased array unit with 2.5 and 3.5 MHz transducer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 but data included if echo is assumed standard</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uscult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With auscultation as the reference standard for MVP,</w:t>
            </w:r>
            <w:r w:rsidRPr="00EF4EB9">
              <w:rPr>
                <w:rFonts w:eastAsia="Calibri"/>
                <w:color w:val="000000"/>
                <w:sz w:val="18"/>
                <w:szCs w:val="18"/>
                <w:lang w:eastAsia="en-US"/>
              </w:rPr>
              <w:br/>
              <w:t>2D echo has a sensitivity of 47 % and a specificity of 89 %</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Bov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ova&lt;/Author&gt;&lt;Year&gt;2003&lt;/Year&gt;&lt;RecNum&gt;13139&lt;/RecNum&gt;&lt;IDText&gt;Diagnostic utility of echocardiography in patients with suspected pulmonary embolism&lt;/IDText&gt;&lt;MDL Ref_Type="Journal"&gt;&lt;Ref_Type&gt;Journal&lt;/Ref_Type&gt;&lt;Ref_ID&gt;13139&lt;/Ref_ID&gt;&lt;Title_Primary&gt;Diagnostic utility of echocardiography in patients with suspected pulmonary embolism&lt;/Title_Primary&gt;&lt;Authors_Primary&gt;Bova,C.&lt;/Authors_Primary&gt;&lt;Authors_Primary&gt;Greco,F.&lt;/Authors_Primary&gt;&lt;Authors_Primary&gt;Misuraca,G.&lt;/Authors_Primary&gt;&lt;Authors_Primary&gt;Serafini,O.&lt;/Authors_Primary&gt;&lt;Authors_Primary&gt;Crocco,F.&lt;/Authors_Primary&gt;&lt;Authors_Primary&gt;Greco,A.&lt;/Authors_Primary&gt;&lt;Authors_Primary&gt;Noto,A.&lt;/Authors_Primary&gt;&lt;Date_Primary&gt;2003/5&lt;/Date_Primary&gt;&lt;Keywords&gt;$$accept title Second search&lt;/Keywords&gt;&lt;Keywords&gt;$$keep from second search&lt;/Keywords&gt;&lt;Keywords&gt;$$Medline&lt;/Keywords&gt;&lt;Keywords&gt;$$Pathologies&lt;/Keywords&gt;&lt;Keywords&gt;$$pulmonary&lt;/Keywords&gt;&lt;Keywords&gt;echocardiography&lt;/Keywords&gt;&lt;Reprint&gt;In File&lt;/Reprint&gt;&lt;Start_Page&gt;180&lt;/Start_Page&gt;&lt;End_Page&gt;183&lt;/End_Page&gt;&lt;Periodical&gt;American Journal of Emergency Medicine&lt;/Periodical&gt;&lt;Volume&gt;21&lt;/Volume&gt;&lt;Issue&gt;3&lt;/Issue&gt;&lt;Address&gt;Department of Internal Medicine, Annunziata General Hospital, Cosenza, Italy&lt;/Address&gt;&lt;ZZ_JournalFull&gt;&lt;f name="System"&gt;American Journal of Emergency Medicin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6</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vAlign w:val="bottom"/>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3</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pulmonary embolism</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onsecutive patients referred for PE, or inpatients developing signs of PE  162 with usable data (from 252 enrolled)</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continuous wave Doppler.  Echocardiography was performed using a Hewlett Packard 5500 echocardiograph (Andover, MA) with 2.5 MHz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perfusion lung scan, with back-up angiography where unclear, as referenc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lung scan angiography, perfusion lung sca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97</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Using right ventricular dilatation provided a very low sensitivity for PE (31%; 95% confidence interval [CI] 21-41%) and high specificity (94%; 95% CI: 89-99%). Twenty of 68(29%) cases of PE were correctly diagnosed. Maximal tricuspid regurgitant velocity  had sensitivity and specificity values of 51% (95% CI: 38-64%) and 88% (95% CI: 81-95%), respectively, and 17% of patients did not have positive diagnostic results for PE by this criterion. Thus, PE was correctly diagnosed in 28 of 68 patients (41%). Using both criteria gave a 29% (95% CI: 19-39%) sensitivity and a 96% (95% CI: 92-100%) specificity; 135 patients had diagnostic results and 16 of 68 patients (23%) with PE were correctly identified.  Utilizing either criterion yielded a 52% (95% CI: 40-64%) sensitivity and 87% (95% CI: 80-95%) specificity.  One hundred and fifty-two patients had diagnostic results and 34 of the 68 (50%) patients with PE were identified</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vAlign w:val="bottom"/>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Casell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Casella&lt;/Author&gt;&lt;Year&gt;2009&lt;/Year&gt;&lt;RecNum&gt;7580&lt;/RecNum&gt;&lt;IDText&gt;The potential impact of contemporary transthoracic echocardiography on the management of patients with native valve endocarditis: a comparison with transesophageal echocardiography&lt;/IDText&gt;&lt;MDL Ref_Type="Journal"&gt;&lt;Ref_Type&gt;Journal&lt;/Ref_Type&gt;&lt;Ref_ID&gt;7580&lt;/Ref_ID&gt;&lt;Title_Primary&gt;The potential impact of contemporary transthoracic echocardiography on the management of patients with native valve endocarditis: a comparison with transesophageal echocardiography&lt;/Title_Primary&gt;&lt;Authors_Primary&gt;Casella,F.&lt;/Authors_Primary&gt;&lt;Authors_Primary&gt;Rana,B.&lt;/Authors_Primary&gt;&lt;Authors_Primary&gt;Casazza,G.&lt;/Authors_Primary&gt;&lt;Authors_Primary&gt;Bhan,A.&lt;/Authors_Primary&gt;&lt;Authors_Primary&gt;Kapetanakis,S.&lt;/Authors_Primary&gt;&lt;Authors_Primary&gt;Omigie,J.&lt;/Authors_Primary&gt;&lt;Authors_Primary&gt;Reiken,J.&lt;/Authors_Primary&gt;&lt;Authors_Primary&gt;Monaghan,M.J.&lt;/Authors_Primary&gt;&lt;Authors_Primary&gt;Casella,Francesco&lt;/Authors_Primary&gt;&lt;Authors_Primary&gt;Rana,Bushra&lt;/Authors_Primary&gt;&lt;Authors_Primary&gt;Casazza,Giovanni&lt;/Authors_Primary&gt;&lt;Authors_Primary&gt;Bhan,Amit&lt;/Authors_Primary&gt;&lt;Authors_Primary&gt;Kapetanakis,Stam&lt;/Authors_Primary&gt;&lt;Authors_Primary&gt;Omigie,Joe&lt;/Authors_Primary&gt;&lt;Authors_Primary&gt;Reiken,Joseph&lt;/Authors_Primary&gt;&lt;Authors_Primary&gt;Monaghan,Mark J.&lt;/Authors_Primary&gt;&lt;Date_Primary&gt;2009/9&lt;/Date_Primary&gt;&lt;Keywords&gt;$$accept title Second search&lt;/Keywords&gt;&lt;Keywords&gt;$$endocarditis&lt;/Keywords&gt;&lt;Keywords&gt;$$keep from second search&lt;/Keywords&gt;&lt;Keywords&gt;$$Medline&lt;/Keywords&gt;&lt;Keywords&gt;$$Pathologies&lt;/Keywords&gt;&lt;Keywords&gt;echocardiography&lt;/Keywords&gt;&lt;Reprint&gt;In File&lt;/Reprint&gt;&lt;Start_Page&gt;900&lt;/Start_Page&gt;&lt;End_Page&gt;906&lt;/End_Page&gt;&lt;Periodical&gt;Echocardiography&lt;/Periodical&gt;&lt;Volume&gt;26&lt;/Volume&gt;&lt;Issue&gt;8&lt;/Issue&gt;&lt;Address&gt;Department of Cardiology, King&amp;apos;s College Hospital, Denmark Hill, London, UK&lt;/Address&gt;&lt;ZZ_JournalFull&gt;&lt;f name="System"&gt;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7</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vAlign w:val="bottom"/>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9</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ative valve infective endocarditi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AF</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75 patients referred to echo centre, suspected endocarditi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Harmonic TTE was performed using a  Philips (Andover, MA, USA) Sonos 2400, 5500, 7500 or iE33 cardiac ultrasound system, with a 1.3-1.5 MHz transducer. </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TOE as referenc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00 (81.5% good image qualit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Of the 75 patients in this study, 33 were found to be positive by TOE. The sensitivity for detection of infective endocarditis by TTE was 81.8%. It provided good image quality in 81.5% of cases; in these patients sensitivity was even greater (89.3%).  TPR of TTE was 81.8% (95% CI, 64.5–93.0%) and TNR was 61.5% (95% CI, 44.6–76.6%) when indeterminate studies were considered in analysis.  As expected, TTE accuracy improved when indeterminate results were excluded. TPR was 87.1% (95% CI, 70.2 to 96.4%) while TNR was 85.7% (95% CI, 67.3–96.0%). TPR was different</w:t>
            </w:r>
            <w:r w:rsidRPr="00EF4EB9">
              <w:rPr>
                <w:rFonts w:eastAsia="Calibri"/>
                <w:color w:val="000000"/>
                <w:sz w:val="18"/>
                <w:szCs w:val="18"/>
                <w:lang w:eastAsia="en-US"/>
              </w:rPr>
              <w:br/>
              <w:t>according to native valve involved (86.6% for mitral valve, 71.4% for aortic valve).</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Cassidy</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Cassidy&lt;/Author&gt;&lt;Year&gt;1992&lt;/Year&gt;&lt;RecNum&gt;17756&lt;/RecNum&gt;&lt;IDText&gt;Aortic stenosis in elderly people: an evaluation of clinical and echocardiographic diagnosis&lt;/IDText&gt;&lt;MDL Ref_Type="Journal"&gt;&lt;Ref_Type&gt;Journal&lt;/Ref_Type&gt;&lt;Ref_ID&gt;17756&lt;/Ref_ID&gt;&lt;Title_Primary&gt;Aortic stenosis in elderly people: an evaluation of clinical and echocardiographic diagnosis&lt;/Title_Primary&gt;&lt;Authors_Primary&gt;Cassidy,T.P.&lt;/Authors_Primary&gt;&lt;Authors_Primary&gt;Hardwick,D.J.&lt;/Authors_Primary&gt;&lt;Authors_Primary&gt;Norris,C.A.&lt;/Authors_Primary&gt;&lt;Authors_Primary&gt;Cassidy,T.P.&lt;/Authors_Primary&gt;&lt;Authors_Primary&gt;Hardwick,D.J.&lt;/Authors_Primary&gt;&lt;Authors_Primary&gt;Norris,C.A.&lt;/Authors_Primary&gt;&lt;Date_Primary&gt;1992/11&lt;/Date_Primary&gt;&lt;Keywords&gt;$$accept title Second search&lt;/Keywords&gt;&lt;Keywords&gt;$$aortic stenosis&lt;/Keywords&gt;&lt;Keywords&gt;$$keep from second search&lt;/Keywords&gt;&lt;Keywords&gt;$$Medline&lt;/Keywords&gt;&lt;Keywords&gt;$$Pathologies&lt;/Keywords&gt;&lt;Keywords&gt;$$TTE as gold standard&lt;/Keywords&gt;&lt;Keywords&gt;echocardiography&lt;/Keywords&gt;&lt;Keywords&gt;stenosis&lt;/Keywords&gt;&lt;Reprint&gt;In File&lt;/Reprint&gt;&lt;Start_Page&gt;440&lt;/Start_Page&gt;&lt;End_Page&gt;444&lt;/End_Page&gt;&lt;Periodical&gt;Age &amp;amp; Ageing&lt;/Periodical&gt;&lt;Volume&gt;21&lt;/Volume&gt;&lt;Issue&gt;6&lt;/Issue&gt;&lt;Address&gt;Geriatric Medicine Unit, City Hospital, Edinburgh&lt;/Address&gt;&lt;ZZ_JournalFull&gt;&lt;f name="System"&gt;Age &amp;amp; Ageing&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8</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vAlign w:val="bottom"/>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2</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stenosis (also mitral regurgitation and aortic regurgitation, for which there is higher level evidence availabl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 (systolic murmu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elderly patients admitted to ward and referred for systolic murmur 37 with usable echo (out of 41)</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M-mode 2D and Doppler (manufacturer details not reported).</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r w:rsidR="002A4FD5" w:rsidRPr="00EF4EB9">
              <w:rPr>
                <w:rFonts w:eastAsia="Calibri"/>
                <w:color w:val="000000"/>
                <w:sz w:val="18"/>
                <w:szCs w:val="18"/>
                <w:lang w:eastAsia="en-US"/>
              </w:rPr>
              <w:t>e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clinical diagnosis  </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91</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41 patients were studied in two 6-month periods. Overall, clinical and echo diagnosis agreed in 75% of cases, but the clinical diagnosis of aortic stenosis was poor in the initial period. Adapting from the lessons learnt in this initial period in a repeat of the study, the sensitivity of clinical diagnosis of aortic stenosis improved from 0.38 to 0.75</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sz w:val="18"/>
                <w:szCs w:val="18"/>
                <w:lang w:eastAsia="en-US"/>
              </w:rPr>
            </w:pPr>
            <w:r w:rsidRPr="00EF4EB9">
              <w:rPr>
                <w:rFonts w:eastAsia="Calibri"/>
                <w:sz w:val="18"/>
                <w:szCs w:val="18"/>
                <w:lang w:eastAsia="en-US"/>
              </w:rPr>
              <w:t>Dittmann</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Dittmann&lt;/Author&gt;&lt;Year&gt;1987&lt;/Year&gt;&lt;RecNum&gt;18892&lt;/RecNum&gt;&lt;IDText&gt;Diagnosis and quantification of aortic regurgitation by pulsed Doppler echocardiography in patients with mitral valve disease&lt;/IDText&gt;&lt;MDL Ref_Type="Journal"&gt;&lt;Ref_Type&gt;Journal&lt;/Ref_Type&gt;&lt;Ref_ID&gt;18892&lt;/Ref_ID&gt;&lt;Title_Primary&gt;Diagnosis and quantification of aortic regurgitation by pulsed Doppler echocardiography in patients with mitral valve disease&lt;/Title_Primary&gt;&lt;Authors_Primary&gt;Dittmann,H.&lt;/Authors_Primary&gt;&lt;Authors_Primary&gt;Karsch,K.R.&lt;/Authors_Primary&gt;&lt;Authors_Primary&gt;Seipel,L.&lt;/Authors_Primary&gt;&lt;Authors_Primary&gt;Dittmann,H.&lt;/Authors_Primary&gt;&lt;Authors_Primary&gt;Karsch,K.R.&lt;/Authors_Primary&gt;&lt;Authors_Primary&gt;Seipel,L.&lt;/Authors_Primary&gt;&lt;Date_Primary&gt;1987/8&lt;/Date_Primary&gt;&lt;Keywords&gt;$$accept title Second search&lt;/Keywords&gt;&lt;Keywords&gt;$$keep from second search&lt;/Keywords&gt;&lt;Keywords&gt;$$Medline&lt;/Keywords&gt;&lt;Keywords&gt;$$mitral valve&lt;/Keywords&gt;&lt;Keywords&gt;$$Pathologies&lt;/Keywords&gt;&lt;Keywords&gt;echocardiography&lt;/Keywords&gt;&lt;Keywords&gt;stenosis&lt;/Keywords&gt;&lt;Reprint&gt;In File&lt;/Reprint&gt;&lt;Start_Page&gt;53&lt;/Start_Page&gt;&lt;End_Page&gt;57&lt;/End_Page&gt;&lt;Periodical&gt;European Heart Journal&lt;/Periodical&gt;&lt;Volume&gt;8 Suppl C&lt;/Volume&gt;&lt;Address&gt;Department of Internal Medicine III, University of Tuebingen, F.R.G&lt;/Address&gt;&lt;ZZ_JournalFull&gt;&lt;f name="System"&gt;European Heart Journal&lt;/f&gt;&lt;/ZZ_JournalFull&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69</w:t>
            </w:r>
            <w:r w:rsidR="00FC2DC5" w:rsidRPr="00EF4EB9">
              <w:rPr>
                <w:rFonts w:eastAsia="Calibri"/>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sz w:val="18"/>
                <w:szCs w:val="18"/>
                <w:lang w:eastAsia="en-US"/>
              </w:rPr>
            </w:pPr>
            <w:r w:rsidRPr="00EF4EB9">
              <w:rPr>
                <w:rFonts w:eastAsia="Calibri"/>
                <w:sz w:val="18"/>
                <w:szCs w:val="18"/>
                <w:lang w:eastAsia="en-US"/>
              </w:rPr>
              <w:t>1987</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ortic regurgitation in mitral valve diseas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38percent  (n=21)</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55 consecutive patients with aortic and/or mitral valve diseas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 mode echocardiograph and pulsed Doppler echocardiographs were performed using the Toshiba SSH-40 A, and the Toshiba SDS-21 A, with an ultrasound frequency of 2.4MHz.  The pulse repetition frequency of the range gated Doppler signal was 4 KHz or 6 KHz, depending on the depth of the sample volum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33535F" w:rsidP="003E06D1">
            <w:pPr>
              <w:spacing w:line="360" w:lineRule="auto"/>
              <w:rPr>
                <w:rFonts w:eastAsia="Calibri"/>
                <w:sz w:val="18"/>
                <w:szCs w:val="18"/>
                <w:lang w:eastAsia="en-US"/>
              </w:rPr>
            </w:pPr>
            <w:r w:rsidRPr="00EF4EB9">
              <w:rPr>
                <w:rFonts w:eastAsia="Calibri"/>
                <w:sz w:val="18"/>
                <w:szCs w:val="18"/>
                <w:lang w:eastAsia="en-US"/>
              </w:rPr>
              <w:t>N</w:t>
            </w:r>
            <w:r w:rsidR="002A4FD5" w:rsidRPr="00EF4EB9">
              <w:rPr>
                <w:rFonts w:eastAsia="Calibri"/>
                <w:sz w:val="18"/>
                <w:szCs w:val="18"/>
                <w:lang w:eastAsia="en-US"/>
              </w:rPr>
              <w:t>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cardiac catheterisat</w:t>
            </w:r>
            <w:r w:rsidR="002C0FD5" w:rsidRPr="00EF4EB9">
              <w:rPr>
                <w:rFonts w:eastAsia="Calibri"/>
                <w:sz w:val="18"/>
                <w:szCs w:val="18"/>
                <w:lang w:eastAsia="en-US"/>
              </w:rPr>
              <w:t>ion - supravalvular angiograph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sz w:val="18"/>
                <w:szCs w:val="18"/>
                <w:lang w:eastAsia="en-US"/>
              </w:rPr>
            </w:pPr>
            <w:r w:rsidRPr="00EF4EB9">
              <w:rPr>
                <w:rFonts w:eastAsia="Calibri"/>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In 13 of 55 patients (3 with mitral stenosis, 3 with mitral incompetence, 3 with combined mitral lesions, 3 with aortic stenosis, one with aortic and mitral stenosis) neither angiography nor pulsed Doppler echo (PDE) showed AR (specificity 100%). Apart from 3 patients with poor echo quality PDE correctly detected AR in 39 of 42 patients (sensitivity 93%). Clinical examination (62%),  M mode (62%) and both methods combined (81%) were significantly less sensitive than PDE,  especially in mild AR (P &lt; 0.008). The PDE degree of AR closely correlated with angiography (corrected contingency coefficient 0.91). Differentiation between AR III and IV was not possible. Mitral valve disease did not affect quantification of AR (n = 20 patients).</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Eni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Enia&lt;/Author&gt;&lt;Year&gt;1989&lt;/Year&gt;&lt;RecNum&gt;18687&lt;/RecNum&gt;&lt;IDText&gt;Utility of echocardiography in the diagnosis of aortic dissection involving the ascending aorta&lt;/IDText&gt;&lt;MDL Ref_Type="Journal"&gt;&lt;Ref_Type&gt;Journal&lt;/Ref_Type&gt;&lt;Ref_ID&gt;18687&lt;/Ref_ID&gt;&lt;Title_Primary&gt;Utility of echocardiography in the diagnosis of aortic dissection involving the ascending aorta&lt;/Title_Primary&gt;&lt;Authors_Primary&gt;Enia,F.&lt;/Authors_Primary&gt;&lt;Authors_Primary&gt;Ledda,G.&lt;/Authors_Primary&gt;&lt;Authors_Primary&gt;Lo,Mauro R.&lt;/Authors_Primary&gt;&lt;Authors_Primary&gt;Matassa,C.&lt;/Authors_Primary&gt;&lt;Authors_Primary&gt;Raspanti,G.&lt;/Authors_Primary&gt;&lt;Authors_Primary&gt;Stabile,A.&lt;/Authors_Primary&gt;&lt;Authors_Primary&gt;Enia,F.&lt;/Authors_Primary&gt;&lt;Authors_Primary&gt;Ledda,G.&lt;/Authors_Primary&gt;&lt;Authors_Primary&gt;Lo Mauro,R.&lt;/Authors_Primary&gt;&lt;Authors_Primary&gt;Matassa,C.&lt;/Authors_Primary&gt;&lt;Authors_Primary&gt;Raspanti,G.&lt;/Authors_Primary&gt;&lt;Authors_Primary&gt;Stabile,A.&lt;/Authors_Primary&gt;&lt;Date_Primary&gt;1989/1&lt;/Date_Primary&gt;&lt;Keywords&gt;$$accept title Second search&lt;/Keywords&gt;&lt;Keywords&gt;$$aortic dissection&lt;/Keywords&gt;&lt;Keywords&gt;$$keep from second search&lt;/Keywords&gt;&lt;Keywords&gt;$$Medline&lt;/Keywords&gt;&lt;Keywords&gt;$$Pathologies&lt;/Keywords&gt;&lt;Keywords&gt;echocardiography&lt;/Keywords&gt;&lt;Reprint&gt;In File&lt;/Reprint&gt;&lt;Start_Page&gt;124&lt;/Start_Page&gt;&lt;End_Page&gt;129&lt;/End_Page&gt;&lt;Periodical&gt;Chest&lt;/Periodical&gt;&lt;Volume&gt;95&lt;/Volume&gt;&lt;Issue&gt;1&lt;/Issue&gt;&lt;Address&gt;Divisione di Cardiologia dell&amp;apos;Ospedale V. Cervello, Palermo, Italy&lt;/Address&gt;&lt;ZZ_JournalFull&gt;&lt;f name="System"&gt;Chest&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0</w:t>
            </w:r>
            <w:r w:rsidR="00FC2DC5" w:rsidRPr="00EF4EB9">
              <w:rPr>
                <w:rFonts w:eastAsia="Calibri"/>
                <w:color w:val="000000"/>
                <w:sz w:val="18"/>
                <w:szCs w:val="18"/>
                <w:lang w:eastAsia="en-US"/>
              </w:rPr>
              <w:fldChar w:fldCharType="end"/>
            </w:r>
            <w:r w:rsidRPr="00EF4EB9">
              <w:rPr>
                <w:rFonts w:eastAsia="Calibri"/>
                <w:color w:val="000000"/>
                <w:sz w:val="18"/>
                <w:szCs w:val="18"/>
                <w:lang w:eastAsia="en-US"/>
              </w:rPr>
              <w:t xml:space="preserve"> </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9</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dissection involving the ascending aorta</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46 consecutive patients clinically suspected of having aortic dissection.  Control group of 509 consecutive unselected patients who underwent both aortography and echo during same period. (included valve disease, CAD, congenital heart disease, cardiomyopath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Echocardiography performed using a Picker 80 CI and Aloka SSD-800 echo system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ortography and clinical signs in group  of clinically suspected of having aortic dissec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he TTE diagnosis of aortic dissection (using 3 echo signs) had a sensitivity of 48%, and a specificity 100%.   For echo markers individually, Aortic root enlargement had a high sensitivity (91%) but a moderate PPV (64%) and efficiency (70%). Aortic wall thickening had lower sensitivity (78%) and higher PPV (75%) and efficiency (76%). Intimal flap had very low sensitivity (56%); its PPV and efficiency were 62 and 61 percent, respectively.</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Erbel</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Erbel&lt;/Author&gt;&lt;Year&gt;1984&lt;/Year&gt;&lt;RecNum&gt;19342&lt;/RecNum&gt;&lt;IDText&gt;Sensitivity and specificity of two-dimensional echocardiography in detection of impaired left ventricular function&lt;/IDText&gt;&lt;MDL Ref_Type="Journal"&gt;&lt;Ref_Type&gt;Journal&lt;/Ref_Type&gt;&lt;Ref_ID&gt;19342&lt;/Ref_ID&gt;&lt;Title_Primary&gt;Sensitivity and specificity of two-dimensional echocardiography in detection of impaired left ventricular function&lt;/Title_Primary&gt;&lt;Authors_Primary&gt;Erbel,R.&lt;/Authors_Primary&gt;&lt;Authors_Primary&gt;Schweizer,P.&lt;/Authors_Primary&gt;&lt;Authors_Primary&gt;Krebs,W.&lt;/Authors_Primary&gt;&lt;Authors_Primary&gt;Meyer,J.&lt;/Authors_Primary&gt;&lt;Authors_Primary&gt;Effert,S.&lt;/Authors_Primary&gt;&lt;Authors_Primary&gt;Erbel,R.&lt;/Authors_Primary&gt;&lt;Authors_Primary&gt;Schweizer,P.&lt;/Authors_Primary&gt;&lt;Authors_Primary&gt;Krebs,W.&lt;/Authors_Primary&gt;&lt;Authors_Primary&gt;Meyer,J.&lt;/Authors_Primary&gt;&lt;Authors_Primary&gt;Effert,S.&lt;/Authors_Primary&gt;&lt;Date_Primary&gt;1984/6&lt;/Date_Primary&gt;&lt;Keywords&gt;$$accept title Second search&lt;/Keywords&gt;&lt;Keywords&gt;$$keep from second search&lt;/Keywords&gt;&lt;Keywords&gt;$$left ventricular&lt;/Keywords&gt;&lt;Keywords&gt;$$Medline&lt;/Keywords&gt;&lt;Keywords&gt;$$Pathologies&lt;/Keywords&gt;&lt;Keywords&gt;echocardiography&lt;/Keywords&gt;&lt;Keywords&gt;left ventricular&lt;/Keywords&gt;&lt;Reprint&gt;In File&lt;/Reprint&gt;&lt;Start_Page&gt;477&lt;/Start_Page&gt;&lt;End_Page&gt;489&lt;/End_Page&gt;&lt;Periodical&gt;European Heart Journal&lt;/Periodical&gt;&lt;Volume&gt;5&lt;/Volume&gt;&lt;Issue&gt;6&lt;/Issue&gt;&lt;ZZ_JournalFull&gt;&lt;f name="System"&gt;Europe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1</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4</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func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AF</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10 patients with suspected coronary artery disease, congestive cardiomyopathy and valvular heart diseas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echocardiography was performed using a Diasonics 3400 R real-time, phased array sector scanner, with a 2.25MHz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atheterisation – cineventriculogram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Left ventricular ejection fraction had a sensitivity 81%, and a specificity 100%.      EDV (end diastolic volume) had a sensitivity of 80% and a specificity of 88%. Positive predictive accuracy was 86%, and negative predictive accuracy was 82%.  For ESV (end systolic volume) sensitivity was 94%, and specificity 85%.  For stroke volume sensitivity was 30%, and specificity 98%.  </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2A4FD5" w:rsidRPr="00EF4EB9" w:rsidRDefault="00E046F9" w:rsidP="003F62C8">
      <w:pPr>
        <w:rPr>
          <w:rFonts w:eastAsia="Calibri"/>
          <w:sz w:val="18"/>
          <w:szCs w:val="18"/>
          <w:lang w:eastAsia="en-US"/>
        </w:rPr>
      </w:pPr>
      <w:r w:rsidRPr="00EF4EB9">
        <w:rPr>
          <w:rFonts w:eastAsia="Calibri"/>
          <w:sz w:val="18"/>
          <w:szCs w:val="18"/>
          <w:lang w:eastAsia="en-US"/>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Grossmann</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Grossmann&lt;/Author&gt;&lt;Year&gt;2002&lt;/Year&gt;&lt;RecNum&gt;2649&lt;/RecNum&gt;&lt;IDText&gt;Quantification of mitral regurgitation by the proximal flow convergence method--comparison of transthoracic and transesophageal echocardiography&lt;/IDText&gt;&lt;MDL Ref_Type="Journal"&gt;&lt;Ref_Type&gt;Journal&lt;/Ref_Type&gt;&lt;Ref_ID&gt;2649&lt;/Ref_ID&gt;&lt;Title_Primary&gt;Quantification of mitral regurgitation by the proximal flow convergence method--comparison of transthoracic and transesophageal echocardiography&lt;/Title_Primary&gt;&lt;Authors_Primary&gt;Grossmann,G.&lt;/Authors_Primary&gt;&lt;Authors_Primary&gt;Wohrle,J.&lt;/Authors_Primary&gt;&lt;Authors_Primary&gt;Kochs,M.&lt;/Authors_Primary&gt;&lt;Authors_Primary&gt;Giesler,M.&lt;/Authors_Primary&gt;&lt;Authors_Primary&gt;Hombach,V.&lt;/Authors_Primary&gt;&lt;Authors_Primary&gt;Hoher,M.&lt;/Authors_Primary&gt;&lt;Authors_Primary&gt;Grossmann,Georg&lt;/Authors_Primary&gt;&lt;Authors_Primary&gt;Wohrle,Jochen&lt;/Authors_Primary&gt;&lt;Authors_Primary&gt;Kochs,Matthias&lt;/Authors_Primary&gt;&lt;Authors_Primary&gt;Giesler,Martin&lt;/Authors_Primary&gt;&lt;Authors_Primary&gt;Hombach,Vintenz&lt;/Authors_Primary&gt;&lt;Authors_Primary&gt;Hoher,Martin&lt;/Authors_Primary&gt;&lt;Date_Primary&gt;2002/11&lt;/Date_Primary&gt;&lt;Keywords&gt;$$accept title&lt;/Keywords&gt;&lt;Keywords&gt;$$Broad search&lt;/Keywords&gt;&lt;Keywords&gt;$$diagnostic study&lt;/Keywords&gt;&lt;Keywords&gt;$$Doppler&lt;/Keywords&gt;&lt;Keywords&gt;$$Medline&lt;/Keywords&gt;&lt;Keywords&gt;$$mitral regurgitation&lt;/Keywords&gt;&lt;Keywords&gt;$$Pathologies&lt;/Keywords&gt;&lt;Keywords&gt;$$retrieve for diagnostic study&lt;/Keywords&gt;&lt;Keywords&gt;$$TOE&lt;/Keywords&gt;&lt;Keywords&gt;$$TTE&lt;/Keywords&gt;&lt;Keywords&gt;echocardiography&lt;/Keywords&gt;&lt;Reprint&gt;In File&lt;/Reprint&gt;&lt;Start_Page&gt;517&lt;/Start_Page&gt;&lt;End_Page&gt;524&lt;/End_Page&gt;&lt;Periodical&gt;Clinical Cardiology&lt;/Periodical&gt;&lt;Volume&gt;25&lt;/Volume&gt;&lt;Issue&gt;11&lt;/Issue&gt;&lt;Address&gt;Department of Internal Medicine, University of Ulm, Germany&lt;/Address&gt;&lt;ZZ_JournalFull&gt;&lt;f name="System"&gt;Clinical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2</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2</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regurgit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5percent AF</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68 consecutive patients.  57 with mitral regurgitation diagnosed by TTE or TOE.  11 had no signs of MR by TTE or TO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olour Doppler TTE was performed using a Toshiba SSH 160A or SSH 140A (Toshiba Corp., Tokyo, Japan) with a 3.75MHz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 cardiac catheteris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In the 11 patients without mitral regurgitation, no flow convergence</w:t>
            </w:r>
            <w:r w:rsidRPr="00EF4EB9">
              <w:rPr>
                <w:rFonts w:eastAsia="Calibri"/>
                <w:color w:val="000000"/>
                <w:sz w:val="18"/>
                <w:szCs w:val="18"/>
                <w:lang w:eastAsia="en-US"/>
              </w:rPr>
              <w:br/>
              <w:t>region was present during TTE and TOE. Among the</w:t>
            </w:r>
            <w:r w:rsidRPr="00EF4EB9">
              <w:rPr>
                <w:rFonts w:eastAsia="Calibri"/>
                <w:color w:val="000000"/>
                <w:sz w:val="18"/>
                <w:szCs w:val="18"/>
                <w:lang w:eastAsia="en-US"/>
              </w:rPr>
              <w:br/>
              <w:t>57 patients with mitral regurgitation, a proximal flow convergence region could be imaged in 45 (79%) by TTE versus 50 (88%) by TOE (p = nonsig).</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Grove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Groves&lt;/Author&gt;&lt;Year&gt;2004&lt;/Year&gt;&lt;RecNum&gt;2143&lt;/RecNum&gt;&lt;IDText&gt;Semi-quantitative assessment of tricuspid regurgitation on contrast-enhanced multidetector CT&lt;/IDText&gt;&lt;MDL Ref_Type="Journal"&gt;&lt;Ref_Type&gt;Journal&lt;/Ref_Type&gt;&lt;Ref_ID&gt;2143&lt;/Ref_ID&gt;&lt;Title_Primary&gt;Semi-quantitative assessment of tricuspid regurgitation on contrast-enhanced multidetector CT&lt;/Title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Date_Primary&gt;2004/8&lt;/Date_Primary&gt;&lt;Keywords&gt;$$accept title&lt;/Keywords&gt;&lt;Keywords&gt;$$Broad search&lt;/Keywords&gt;&lt;Keywords&gt;$$computer tomography&lt;/Keywords&gt;&lt;Keywords&gt;$$Medline&lt;/Keywords&gt;&lt;Keywords&gt;$$Pathologies&lt;/Keywords&gt;&lt;Keywords&gt;$$retrieve for diagnostic study&lt;/Keywords&gt;&lt;Keywords&gt;$$tricuspid regurgitation&lt;/Keywords&gt;&lt;Keywords&gt;$$TTE&lt;/Keywords&gt;&lt;Keywords&gt;echocardiography&lt;/Keywords&gt;&lt;Reprint&gt;In File&lt;/Reprint&gt;&lt;Start_Page&gt;715&lt;/Start_Page&gt;&lt;End_Page&gt;719&lt;/End_Page&gt;&lt;Periodical&gt;Clinical Radiology&lt;/Periodical&gt;&lt;Volume&gt;59&lt;/Volume&gt;&lt;Issue&gt;8&lt;/Issue&gt;&lt;Address&gt;Papworth Hospital, Papworth Everard, Cambridge, UK. dragroves@addenbrookes.u-net.com&lt;/Address&gt;&lt;ZZ_JournalFull&gt;&lt;f name="System"&gt;Clinical Ra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3</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4</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ricuspid Regurgit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86 consecutive patients being investigated for possible pulmonary artery hypertens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comparator) (manufacturer details not reported)</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y for diagnosis (RH catheterisation for grading severit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ultidetector CT, right heart catheterisation (RHC)</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With respect to RHC data, the correlation between severity assessment of TR between CT and echocardiography using the Kappa weighted coefficient was 0.56 (moderately good agreement), and the correlation between mean pulmonary pressure and TR grading on echocardiography was r=0:685 p&lt;0.001.  When using TTE as gold standard, CT assessment of TR had a sensitivity of 90.4% and a specificity of 100% in detecting echocardiographic TR. For TR graded as more than trivial by echocardiography, sensitivity of CT was 100%.</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Guyer</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Guyer&lt;/Author&gt;&lt;Year&gt;1984&lt;/Year&gt;&lt;RecNum&gt;19378&lt;/RecNum&gt;&lt;IDText&gt;Comparison of the echocardiographic and hemodynamic diagnosis of rheumatic tricuspid stenosis&lt;/IDText&gt;&lt;MDL Ref_Type="Journal"&gt;&lt;Ref_Type&gt;Journal&lt;/Ref_Type&gt;&lt;Ref_ID&gt;19378&lt;/Ref_ID&gt;&lt;Title_Primary&gt;Comparison of the echocardiographic and hemodynamic diagnosis of rheumatic tricuspid stenosis&lt;/Title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Date_Primary&gt;1984/5&lt;/Date_Primary&gt;&lt;Keywords&gt;$$accept title Second search&lt;/Keywords&gt;&lt;Keywords&gt;$$keep from second search&lt;/Keywords&gt;&lt;Keywords&gt;$$Medline&lt;/Keywords&gt;&lt;Keywords&gt;$$Pathologies&lt;/Keywords&gt;&lt;Keywords&gt;$$tricuspid valve&lt;/Keywords&gt;&lt;Keywords&gt;echocardiography&lt;/Keywords&gt;&lt;Keywords&gt;stenosis&lt;/Keywords&gt;&lt;Reprint&gt;In File&lt;/Reprint&gt;&lt;Start_Page&gt;1135&lt;/Start_Page&gt;&lt;End_Page&gt;1144&lt;/End_Page&gt;&lt;Periodical&gt;Journal of the American College of Cardiology&lt;/Periodical&gt;&lt;Volume&gt;3&lt;/Volume&gt;&lt;Issue&gt;5&lt;/Issue&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4</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4</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rheumatic tricuspid stenosi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31/38 82percent</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38 patients with rheumatic valvular disease who had undergone cardiac catheterisation and ech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TTE performed using etiher a Smith-Kline Instruments Ekosector 10 or an Advanced Technology Laboratories Mark III scann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right and left heart catheteris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ricuspid stenosis was defined echocardiographically as diastolic anterior leaflet doming, thickening and restricted excursion of the other two tricuspid leaflets and decreased separation of the leaflet tips. Using these criteria, the sensitivity and specificity of the echocardiogram in detecting tricuspid stenosis were 69 and 96%, respectively, in the group of 38 patients who had both echocardiographic and hemodynamic evaluations. However, when the smaller group of 17 patients who had simultaneous right atrial and right ventricular pressure recordings were considered separately, there was complete agreement between the echocardiographic and hemodynamic data.</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Helmcke</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Helmcke&lt;/Author&gt;&lt;Year&gt;1987&lt;/Year&gt;&lt;RecNum&gt;18977&lt;/RecNum&gt;&lt;IDText&gt;Color Doppler assessment of mitral regurgitation with orthogonal planes&lt;/IDText&gt;&lt;MDL Ref_Type="Journal"&gt;&lt;Ref_Type&gt;Journal&lt;/Ref_Type&gt;&lt;Ref_ID&gt;18977&lt;/Ref_ID&gt;&lt;Title_Primary&gt;Color Doppler assessment of mitral regurgitation with orthogonal planes&lt;/Title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r.&lt;/Authors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lt;/Authors_Primary&gt;&lt;Date_Primary&gt;1987/1&lt;/Date_Primary&gt;&lt;Keywords&gt;$$accept title Second search&lt;/Keywords&gt;&lt;Keywords&gt;$$keep from second search&lt;/Keywords&gt;&lt;Keywords&gt;$$Medline&lt;/Keywords&gt;&lt;Keywords&gt;$$Pathologies&lt;/Keywords&gt;&lt;Reprint&gt;In File&lt;/Reprint&gt;&lt;Start_Page&gt;175&lt;/Start_Page&gt;&lt;End_Page&gt;183&lt;/End_Page&gt;&lt;Periodical&gt;Circulation&lt;/Periodical&gt;&lt;Volume&gt;75&lt;/Volume&gt;&lt;Issue&gt;1&lt;/Issue&gt;&lt;ZZ_JournalFull&gt;&lt;f name="System"&gt;Circulation&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5</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7</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regurgit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31/82 study group 38percent.  None of control group (overall 21%)</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82 patients with angiographically proven MR.  Control group of 65  with normal mitral valvular func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olour Doppler echocardiograph performed using an Irex-Aloka 880 and a 2.5 or 3.5 MHz transducer.  Pulse repetition frequencies of 4,6, or 8 Hz were available.  A frequency of 4 Hz was routinely used, which allowed measurement of velcotiies up to 60cm/sec.</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ardiac catheterisation / angiograph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52/160 = 95percent</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Sixty-five patients had no mitral regurgitation by both colour Doppler and angiography and 82 patients had mitral regurgitation by both techniques. Thus the sensitivity and specificity of colour Doppler for the detection of mitral regurgitation was 100%.</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Jassal</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Jassal&lt;/Author&gt;&lt;Year&gt;2007&lt;/Year&gt;&lt;RecNum&gt;1061&lt;/RecNum&gt;&lt;IDText&gt;Diagnostic value of harmonic transthoracic echocardiography in native valve infective endocarditis: comparison with transesophageal echocardiography&lt;/IDText&gt;&lt;MDL Ref_Type="Journal"&gt;&lt;Ref_Type&gt;Journal&lt;/Ref_Type&gt;&lt;Ref_ID&gt;1061&lt;/Ref_ID&gt;&lt;Title_Primary&gt;Diagnostic value of harmonic transthoracic echocardiography in native valve infective endocarditis: comparison with transesophageal echocardiography&lt;/Title_Primary&gt;&lt;Authors_Primary&gt;Jassal,D.S.&lt;/Authors_Primary&gt;&lt;Authors_Primary&gt;Aminbakhsh,A.&lt;/Authors_Primary&gt;&lt;Authors_Primary&gt;Fang,T.&lt;/Authors_Primary&gt;&lt;Authors_Primary&gt;Shaikh,N.&lt;/Authors_Primary&gt;&lt;Authors_Primary&gt;Embil,J.M.&lt;/Authors_Primary&gt;&lt;Authors_Primary&gt;Mackenzie,G.S.&lt;/Authors_Primary&gt;&lt;Authors_Primary&gt;Tam,J.W.&lt;/Authors_Primary&gt;&lt;Authors_Primary&gt;Jassal,Davinder S.&lt;/Authors_Primary&gt;&lt;Authors_Primary&gt;Aminbakhsh,Amin&lt;/Authors_Primary&gt;&lt;Authors_Primary&gt;Fang,Tielan&lt;/Authors_Primary&gt;&lt;Authors_Primary&gt;Shaikh,Nasir&lt;/Authors_Primary&gt;&lt;Authors_Primary&gt;Embil,John M.&lt;/Authors_Primary&gt;&lt;Authors_Primary&gt;Mackenzie,Gordon S.&lt;/Authors_Primary&gt;&lt;Authors_Primary&gt;Tam,James W.&lt;/Authors_Primary&gt;&lt;Date_Primary&gt;2007&lt;/Date_Primary&gt;&lt;Keywords&gt;$$Broad search&lt;/Keywords&gt;&lt;Keywords&gt;$$diagnostic study&lt;/Keywords&gt;&lt;Keywords&gt;$$endocarditis&lt;/Keywords&gt;&lt;Keywords&gt;$$Medline&lt;/Keywords&gt;&lt;Keywords&gt;$$not AF&lt;/Keywords&gt;&lt;Keywords&gt;$$Pathologies&lt;/Keywords&gt;&lt;Keywords&gt;$$query title&lt;/Keywords&gt;&lt;Keywords&gt;$$tissue harmonic imaging&lt;/Keywords&gt;&lt;Keywords&gt;$$TTE&lt;/Keywords&gt;&lt;Keywords&gt;echocardiography&lt;/Keywords&gt;&lt;Reprint&gt;Not in File&lt;/Reprint&gt;&lt;Start_Page&gt;20&lt;/Start_Page&gt;&lt;Periodical&gt;Cardiovascular Ultrasound&lt;/Periodical&gt;&lt;Volume&gt;5&lt;/Volume&gt;&lt;Address&gt;Bergen Cardiac Care Centre, Cardiology Division, Department of Cardiac Sciences, St. Boniface General Hospital, Winnipeg, Manitoba, Canada. djassal@sbgh.mb.ca&lt;/Address&gt;&lt;ZZ_JournalFull&gt;&lt;f name="System"&gt;Cardiovascular Ultrasound&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6</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7</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Endocarditi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36 consecutive inpatients with an intermediate likelihood of endocarditi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Harmonic imaging TTE performed using a Vivid 7, GE Medical System (Milwaukee, WI) and a 1.5 MHz to 1.7 MHz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83% diagnostic (17% indeterminat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was diagnostic in 30 individuals (83%); positive in 16 patients and negative in 14 patients using TOE as the reference standard.  6 patients (17%) were indeterminate for the detection of vegetations by TTE.  By TOE 19 were positive, 1 was indeterminate, 16 were negative.   Calculating sensitivity and specificity without including indeterminate images, the sensitivity of TTE with reference to TOE was 16/19 positive (84%), and the specificity of TTE with reference to TOE was 14/16 (88%).</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7476A">
            <w:pPr>
              <w:spacing w:line="360" w:lineRule="auto"/>
              <w:rPr>
                <w:rFonts w:eastAsia="Calibri"/>
                <w:color w:val="000000"/>
                <w:sz w:val="18"/>
                <w:szCs w:val="18"/>
                <w:lang w:eastAsia="en-US"/>
              </w:rPr>
            </w:pPr>
            <w:r w:rsidRPr="00EF4EB9">
              <w:rPr>
                <w:rFonts w:eastAsia="Calibri"/>
                <w:color w:val="000000"/>
                <w:sz w:val="18"/>
                <w:szCs w:val="18"/>
                <w:lang w:eastAsia="en-US"/>
              </w:rPr>
              <w:t>Kaymaz</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aymaz&lt;/Author&gt;&lt;Year&gt;2001&lt;/Year&gt;&lt;RecNum&gt;2887&lt;/RecNum&gt;&lt;IDText&gt;Location, size and morphological characteristics of left atrial thrombi as assessed by echocardiography in patients with rheumatic mitral valve disease&lt;/IDText&gt;&lt;MDL Ref_Type="Journal"&gt;&lt;Ref_Type&gt;Journal&lt;/Ref_Type&gt;&lt;Ref_ID&gt;2887&lt;/Ref_ID&gt;&lt;Title_Primary&gt;Location, size and morphological characteristics of left atrial thrombi as assessed by echocardiography in patients with rheumatic mitral valve disease&lt;/Title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Date_Primary&gt;2001/12&lt;/Date_Primary&gt;&lt;Keywords&gt;$$accept title&lt;/Keywords&gt;&lt;Keywords&gt;$$Broad search&lt;/Keywords&gt;&lt;Keywords&gt;$$diagnosis&lt;/Keywords&gt;&lt;Keywords&gt;$$Medline&lt;/Keywords&gt;&lt;Keywords&gt;$$mitral valve&lt;/Keywords&gt;&lt;Keywords&gt;$$Pathologies&lt;/Keywords&gt;&lt;Keywords&gt;$$retrieve for diagnostic study&lt;/Keywords&gt;&lt;Keywords&gt;$$TOE&lt;/Keywords&gt;&lt;Keywords&gt;$$TTE&lt;/Keywords&gt;&lt;Keywords&gt;echocardiography&lt;/Keywords&gt;&lt;Reprint&gt;In File&lt;/Reprint&gt;&lt;Start_Page&gt;270&lt;/Start_Page&gt;&lt;End_Page&gt;276&lt;/End_Page&gt;&lt;Periodical&gt;European Journal of Echocardiography&lt;/Periodical&gt;&lt;Volume&gt;2&lt;/Volume&gt;&lt;Issue&gt;4&lt;/Issue&gt;&lt;Address&gt;Department of Cardiology, Kosuyolu Heart and Research Hospital, Istanbul, Turkey&lt;/Address&gt;&lt;ZZ_JournalFull&gt;&lt;f name="System"&gt;European Journal of 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7</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1</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hrombosis, left atrial thrombi</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56.3% AF at time of stud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474 consecutive patients with rheumatic mitral valve diseas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was performed by a Vingmed CFM 800 echocardiography system (Horten, Norway) with a 3.25 MHz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Preoperative transthoracic echocardiography diagnosed thrombi in the left atrium in 34 (32%) of the patients in whom thrombi in the left atrium or in both left atrium and left atrial appendage were detected intra-operatively. None of thrombi confined to left atrium appendage were visualized by preoperative transthoracic echocardiography. Of the 418 transthoracic echocardiographic examinations considered as negative for thrombi, 347 were true negative and 71 were false-negative. Preoperative transthoracic</w:t>
            </w:r>
            <w:r w:rsidRPr="00EF4EB9">
              <w:rPr>
                <w:rFonts w:eastAsia="Calibri"/>
                <w:color w:val="000000"/>
                <w:sz w:val="18"/>
                <w:szCs w:val="18"/>
                <w:lang w:eastAsia="en-US"/>
              </w:rPr>
              <w:br/>
              <w:t>echocardiographic assessment was false-positive for thrombi in 22 patients. According to these results, the sensitivity, specificity, positive predictive value, negative predictive value, and the diagnostic accuracy of transthoracic echocardiography were 32%, 94%, 61%, 83%,and 80%, respectively.</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7476A">
            <w:pPr>
              <w:spacing w:line="360" w:lineRule="auto"/>
              <w:rPr>
                <w:rFonts w:eastAsia="Calibri"/>
                <w:color w:val="000000"/>
                <w:sz w:val="18"/>
                <w:szCs w:val="18"/>
                <w:lang w:eastAsia="en-US"/>
              </w:rPr>
            </w:pPr>
            <w:r w:rsidRPr="00EF4EB9">
              <w:rPr>
                <w:rFonts w:eastAsia="Calibri"/>
                <w:color w:val="000000"/>
                <w:sz w:val="18"/>
                <w:szCs w:val="18"/>
                <w:lang w:eastAsia="en-US"/>
              </w:rPr>
              <w:t>Kishon</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ishon&lt;/Author&gt;&lt;Year&gt;1993&lt;/Year&gt;&lt;RecNum&gt;4582&lt;/RecNum&gt;&lt;IDText&gt;Evolution of echocardiographic modalities in detection of postmyocardial infarction ventricular septal defect and papillary muscle rupture: study of 62 patients&lt;/IDText&gt;&lt;MDL Ref_Type="Journal"&gt;&lt;Ref_Type&gt;Journal&lt;/Ref_Type&gt;&lt;Ref_ID&gt;4582&lt;/Ref_ID&gt;&lt;Title_Primary&gt;Evolution of echocardiographic modalities in detection of postmyocardial infarction ventricular septal defect and papillary muscle rupture: study of 62 patients&lt;/Title_Primary&gt;&lt;Authors_Primary&gt;Kishon,Y.&lt;/Authors_Primary&gt;&lt;Authors_Primary&gt;Iqbal,A.&lt;/Authors_Primary&gt;&lt;Authors_Primary&gt;Oh,J.K.&lt;/Authors_Primary&gt;&lt;Authors_Primary&gt;Gersh,B.J.&lt;/Authors_Primary&gt;&lt;Authors_Primary&gt;Freeman,W.K.&lt;/Authors_Primary&gt;&lt;Authors_Primary&gt;Seward,J.B.&lt;/Authors_Primary&gt;&lt;Authors_Primary&gt;Tajik,A.J.&lt;/Authors_Primary&gt;&lt;Date_Primary&gt;1993/9&lt;/Date_Primary&gt;&lt;Keywords&gt;$$accept title&lt;/Keywords&gt;&lt;Keywords&gt;$$Broad search&lt;/Keywords&gt;&lt;Keywords&gt;$$diagnostic study&lt;/Keywords&gt;&lt;Keywords&gt;$$Doppler&lt;/Keywords&gt;&lt;Keywords&gt;$$Medline&lt;/Keywords&gt;&lt;Keywords&gt;$$mitral regurgitation&lt;/Keywords&gt;&lt;Keywords&gt;$$not AF&lt;/Keywords&gt;&lt;Keywords&gt;$$not online&lt;/Keywords&gt;&lt;Keywords&gt;$$Pathologies&lt;/Keywords&gt;&lt;Keywords&gt;$$retrieve for diagnostic study&lt;/Keywords&gt;&lt;Keywords&gt;$$to order&lt;/Keywords&gt;&lt;Keywords&gt;$$TOE&lt;/Keywords&gt;&lt;Keywords&gt;$$TTE&lt;/Keywords&gt;&lt;Keywords&gt;$$ventricular septal defect&lt;/Keywords&gt;&lt;Keywords&gt;echocardiography&lt;/Keywords&gt;&lt;Reprint&gt;In File&lt;/Reprint&gt;&lt;Start_Page&gt;667&lt;/Start_Page&gt;&lt;End_Page&gt;675&lt;/End_Page&gt;&lt;Periodical&gt;American Heart Journal&lt;/Periodical&gt;&lt;Volume&gt;126&lt;/Volume&gt;&lt;Issue&gt;3 Pt 1&lt;/Issue&gt;&lt;Address&gt;Division of Cardiovascular Diseases and Internal Medicine, Mayo Clinic, Rochester, MN 55905&lt;/Address&gt;&lt;ZZ_JournalFull&gt;&lt;f name="System"&gt;Americ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8</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3</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ventricular septal defect (VSD) and papillary muscle rupture (PR), postmyocardial infarction </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 (new systolic murmur in 68% VSD and 100% P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62 patients AMI complicated by rupture of either the ventricular septum (40) or the papillary muscle (22), diagnosis of rupture was confirmed either at operation or at autopsy, an echocardiographic study was performed before surgery or death.  All patients were studied by 2-D echo, and 26 were studied by Doppler technique, 9 were studied by TO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ll patients examined by 2-D TTE with wide-angled scanners (mechanical or phased array)with 2.25MHz or 3.5MHz transducers (26 patients additionally studied by pulsed-wave Doppler and colour Doppler TTE on commercially available system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 Cardiac Catheterisation, cases confirmed by operation or autops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 (6/40 15% of VSD images suboptimal, but included in analysi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TTE correctly detected 27 of 40 VSD patients (and suspected 4 more), and 10 of 22 papillary rupture patients.  Colour Doppler TTE was not available for all participants.  Doppler/colour TTE detected 19/20 VSD and 0/6 PR.</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7476A">
            <w:pPr>
              <w:spacing w:line="360" w:lineRule="auto"/>
              <w:rPr>
                <w:rFonts w:eastAsia="Calibri"/>
                <w:color w:val="000000"/>
                <w:sz w:val="18"/>
                <w:szCs w:val="18"/>
                <w:lang w:eastAsia="en-US"/>
              </w:rPr>
            </w:pPr>
            <w:r w:rsidRPr="00EF4EB9">
              <w:rPr>
                <w:rFonts w:eastAsia="Calibri"/>
                <w:color w:val="000000"/>
                <w:sz w:val="18"/>
                <w:szCs w:val="18"/>
                <w:lang w:eastAsia="en-US"/>
              </w:rPr>
              <w:t>Kitayam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9</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7</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right atrial thrombi and left atrial thrombi</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00% chronic atrial fibrill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70 consecutive, chronic AF</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M-mode, 2D and pulsed and colour Doppler were performed using a Toshiba Sonolayer SSH-140A Toshiba Inc., Tokyo, Japan) with a 2.5- or 3.75MHz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study says no gold standard)</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ardiac ultrafast computed tomography (unclear time between TTE and CT)</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9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detected 4/6 LA thrombi and 0/5 RA thrombi detected by CT.</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57476A" w:rsidP="005A1380">
            <w:pPr>
              <w:spacing w:line="360" w:lineRule="auto"/>
              <w:rPr>
                <w:rFonts w:eastAsia="Calibri"/>
                <w:color w:val="000000"/>
                <w:sz w:val="18"/>
                <w:szCs w:val="18"/>
                <w:lang w:eastAsia="en-US"/>
              </w:rPr>
            </w:pPr>
            <w:r>
              <w:rPr>
                <w:rFonts w:eastAsia="Calibri"/>
                <w:color w:val="000000"/>
                <w:sz w:val="18"/>
                <w:szCs w:val="18"/>
                <w:lang w:eastAsia="en-US"/>
              </w:rPr>
              <w:t>Lanzarini</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Lanzarini&lt;/Author&gt;&lt;Year&gt;2005&lt;/Year&gt;&lt;RecNum&gt;11801&lt;/RecNum&gt;&lt;IDText&gt;Two simple echo-Doppler measurements can accurately identify pulmonary hypertension in the large majority of patients with chronic heart failure&lt;/IDText&gt;&lt;MDL Ref_Type="Journal"&gt;&lt;Ref_Type&gt;Journal&lt;/Ref_Type&gt;&lt;Ref_ID&gt;11801&lt;/Ref_ID&gt;&lt;Title_Primary&gt;Two simple echo-Doppler measurements can accurately identify pulmonary hypertension in the large majority of patients with chronic heart failure&lt;/Title_Primary&gt;&lt;Authors_Primary&gt;Lanzarini,L.&lt;/Authors_Primary&gt;&lt;Authors_Primary&gt;Fontana,A.&lt;/Authors_Primary&gt;&lt;Authors_Primary&gt;Campana,C.&lt;/Authors_Primary&gt;&lt;Authors_Primary&gt;Klersy,C.&lt;/Authors_Primary&gt;&lt;Authors_Primary&gt;Lanzarini,Luca&lt;/Authors_Primary&gt;&lt;Authors_Primary&gt;Fontana,Alessandra&lt;/Authors_Primary&gt;&lt;Authors_Primary&gt;Campana,Carlo&lt;/Authors_Primary&gt;&lt;Authors_Primary&gt;Klersy,Catherine&lt;/Authors_Primary&gt;&lt;Date_Primary&gt;2005/6&lt;/Date_Primary&gt;&lt;Keywords&gt;$$accept title Second search&lt;/Keywords&gt;&lt;Keywords&gt;$$keep from second search&lt;/Keywords&gt;&lt;Keywords&gt;$$Medline&lt;/Keywords&gt;&lt;Keywords&gt;$$Pathologies&lt;/Keywords&gt;&lt;Reprint&gt;In File&lt;/Reprint&gt;&lt;Start_Page&gt;745&lt;/Start_Page&gt;&lt;End_Page&gt;754&lt;/End_Page&gt;&lt;Periodical&gt;Journal of Heart &amp;amp; Lung Transplantation&lt;/Periodical&gt;&lt;Volume&gt;24&lt;/Volume&gt;&lt;Issue&gt;6&lt;/Issue&gt;&lt;Address&gt;Department of Cardiology, IRCCS-Policlinico S. Matteo, Pavia, Italy. l.lanzarini@smatteo.pv.it&lt;/Address&gt;&lt;ZZ_JournalFull&gt;&lt;f name="System"&gt;Journal of Heart &amp;amp; Lung Transplantation&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0</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vAlign w:val="bottom"/>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5</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pulmonary hypertens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3% controlled AF</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86 consecutive patients with chronic heart failur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Standard M-mode, 2-dimensional and pulsed and continuous wave Doppler performed using a System Five (GE-Vingmend, Horten, Norway) device and a 2.5 to 3.5 MHz phased-array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cardiac catheterisation as referenc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ardiac catheterisation as referenc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he proportion of cases identified correctly as having pulmonary hypertension was highest for PAPs (88%) and mean PAP (85%) in addition to acceleration time of pulmonary artery systolic flow (ACT) (79%) and pulmonary artery diastolic pressure obtained utilizing the early phase of the tricuspid regurgitation spectral flow (PAPd/TR) (75%).  PAPd/TR performed better in the validating sample in terms of diagnostic ability, with high sensitivity and specificity (100% and 60%) and positive and negative predictive values (PPV 80%, NPV 100%). PAPs, mean PAP, ACT and PAPd/TR confirmed their prevailing diagnostic ability (A-ROC</w:t>
            </w:r>
            <w:r w:rsidRPr="00EF4EB9">
              <w:rPr>
                <w:rFonts w:eastAsia="Calibri"/>
                <w:color w:val="000000"/>
                <w:sz w:val="18"/>
                <w:szCs w:val="18"/>
                <w:lang w:eastAsia="en-US"/>
              </w:rPr>
              <w:br/>
              <w:t>from 0.74 to 0.86) in identifying pulmonary hypertension with fair to high feasibility (67% to 91%) and an odds ratio (OR) indicative of strong association. ACT and PAPd/TR, the 2 parameters with the</w:t>
            </w:r>
            <w:r w:rsidRPr="00EF4EB9">
              <w:rPr>
                <w:rFonts w:eastAsia="Calibri"/>
                <w:color w:val="000000"/>
                <w:sz w:val="18"/>
                <w:szCs w:val="18"/>
                <w:lang w:eastAsia="en-US"/>
              </w:rPr>
              <w:br/>
              <w:t>highest feasibility, allowed us to identify 46 of 49 (94%) hypertensive cases.</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7476A">
            <w:pPr>
              <w:spacing w:line="360" w:lineRule="auto"/>
              <w:rPr>
                <w:rFonts w:eastAsia="Calibri"/>
                <w:color w:val="000000"/>
                <w:sz w:val="18"/>
                <w:szCs w:val="18"/>
                <w:lang w:eastAsia="en-US"/>
              </w:rPr>
            </w:pPr>
            <w:r w:rsidRPr="00EF4EB9">
              <w:rPr>
                <w:rFonts w:eastAsia="Calibri"/>
                <w:color w:val="000000"/>
                <w:sz w:val="18"/>
                <w:szCs w:val="18"/>
                <w:lang w:eastAsia="en-US"/>
              </w:rPr>
              <w:t>Maestre</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Maestre&lt;/Author&gt;&lt;Year&gt;2009&lt;/Year&gt;&lt;RecNum&gt;5959&lt;/RecNum&gt;&lt;IDText&gt;Diagnostic accuracy of clinical criteria for identifying systolic and diastolic heart failure: cross-sectional study&lt;/IDText&gt;&lt;MDL Ref_Type="Journal"&gt;&lt;Ref_Type&gt;Journal&lt;/Ref_Type&gt;&lt;Ref_ID&gt;5959&lt;/Ref_ID&gt;&lt;Title_Primary&gt;Diagnostic accuracy of clinical criteria for identifying systolic and diastolic heart failure: cross-sectional study&lt;/Title_Primary&gt;&lt;Authors_Primary&gt;Maestre,A.&lt;/Authors_Primary&gt;&lt;Authors_Primary&gt;Gil,V.&lt;/Authors_Primary&gt;&lt;Authors_Primary&gt;Gallego,J.&lt;/Authors_Primary&gt;&lt;Authors_Primary&gt;Aznar,J.&lt;/Authors_Primary&gt;&lt;Authors_Primary&gt;Mora,A.&lt;/Authors_Primary&gt;&lt;Authors_Primary&gt;Martin-Hidalgo,A.&lt;/Authors_Primary&gt;&lt;Authors_Primary&gt;Maestre,Ana&lt;/Authors_Primary&gt;&lt;Authors_Primary&gt;Gil,Vicente&lt;/Authors_Primary&gt;&lt;Authors_Primary&gt;Gallego,Javier&lt;/Authors_Primary&gt;&lt;Authors_Primary&gt;Aznar,Jose&lt;/Authors_Primary&gt;&lt;Authors_Primary&gt;Mora,Antonia&lt;/Authors_Primary&gt;&lt;Authors_Primary&gt;Martin-Hidalgo,Alberto&lt;/Authors_Primary&gt;&lt;Date_Primary&gt;2009/2&lt;/Date_Primary&gt;&lt;Keywords&gt;$$accept title&lt;/Keywords&gt;&lt;Keywords&gt;$$diagnostic study&lt;/Keywords&gt;&lt;Keywords&gt;$$echo&lt;/Keywords&gt;&lt;Keywords&gt;$$heart failure&lt;/Keywords&gt;&lt;Keywords&gt;$$left ventricular&lt;/Keywords&gt;&lt;Keywords&gt;$$Medline&lt;/Keywords&gt;&lt;Keywords&gt;$$Pathologies&lt;/Keywords&gt;&lt;Keywords&gt;$$Pathologies taster&lt;/Keywords&gt;&lt;Keywords&gt;$$retrieve for diagnostic study&lt;/Keywords&gt;&lt;Keywords&gt;echocardiography&lt;/Keywords&gt;&lt;Keywords&gt;left ventricular&lt;/Keywords&gt;&lt;Reprint&gt;In File&lt;/Reprint&gt;&lt;Start_Page&gt;55&lt;/Start_Page&gt;&lt;End_Page&gt;61&lt;/End_Page&gt;&lt;Periodical&gt;Journal of Evaluation in Clinical Practice&lt;/Periodical&gt;&lt;Volume&gt;15&lt;/Volume&gt;&lt;Issue&gt;1&lt;/Issue&gt;&lt;Address&gt;Internal Medicine Department, Hospital General Universitario de Elche, Elche, Spain. amaestrep@gmail.com&lt;/Address&gt;&lt;ZZ_JournalFull&gt;&lt;f name="System"&gt;Journal of Evaluation in Clinical Practic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1</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9</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dysfunction, heart failur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16 consecutive patients with a suspected diagnosis of heart failure (HF).  Group 1 = 63 TTE indicated systolic dysfunction.   Group 2 = 101 TTE indicated diastolic dysfunction.   Group 3 = 52 with normal values on TT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ode M and 2D TTE (this was the standard reference comparator) (manufacturer details not reported).</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linical criteria.</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With TTE as gold standard the Framingham clinical criteria are very sensitive (92%) and moderately specific (79%).</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Mugge</w:t>
            </w:r>
            <w:r w:rsidR="00FC2DC5" w:rsidRPr="00EF4EB9">
              <w:rPr>
                <w:rFonts w:eastAsia="Calibri"/>
                <w:color w:val="000000"/>
                <w:sz w:val="18"/>
                <w:szCs w:val="18"/>
                <w:lang w:eastAsia="en-US"/>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2</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5</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septal aneurysm</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4.4% in AF</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95 patients with ASA diagnosis confirmed by TO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olour Doppler TTE (manufacturer details not reported).</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 (colour or contrast TOE) within 24 hours of TT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 (database study, part of inclusion criteria that had to have usable TTE and TOE image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as gold standard.   The Framingham clinical criteria are very sensitive (92%) and moderately specific (79%).</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2709"/>
        <w:gridCol w:w="4672"/>
      </w:tblGrid>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72" w:type="dxa"/>
          </w:tcPr>
          <w:p w:rsidR="002A4FD5" w:rsidRPr="00EF4EB9" w:rsidRDefault="002A4FD5" w:rsidP="00C555BF">
            <w:pPr>
              <w:spacing w:line="360" w:lineRule="auto"/>
              <w:rPr>
                <w:rFonts w:eastAsia="Calibri"/>
                <w:color w:val="000000"/>
                <w:sz w:val="18"/>
                <w:szCs w:val="18"/>
                <w:lang w:eastAsia="en-US"/>
              </w:rPr>
            </w:pPr>
            <w:r w:rsidRPr="00EF4EB9">
              <w:rPr>
                <w:rFonts w:eastAsia="Calibri"/>
                <w:color w:val="000000"/>
                <w:sz w:val="18"/>
                <w:szCs w:val="18"/>
                <w:lang w:eastAsia="en-US"/>
              </w:rPr>
              <w:t>Nienaber</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Nienaber&lt;/Author&gt;&lt;Year&gt;1993&lt;/Year&gt;&lt;RecNum&gt;4645&lt;/RecNum&gt;&lt;IDText&gt;The diagnosis of thoracic aortic dissection by noninvasive imaging procedures&lt;/IDText&gt;&lt;MDL Ref_Type="Journal"&gt;&lt;Ref_Type&gt;Journal&lt;/Ref_Type&gt;&lt;Ref_ID&gt;4645&lt;/Ref_ID&gt;&lt;Title_Primary&gt;The diagnosis of thoracic aortic dissection by noninvasive imaging procedures&lt;/Title_Primary&gt;&lt;Authors_Primary&gt;Nienaber,C.A.&lt;/Authors_Primary&gt;&lt;Authors_Primary&gt;von,Kodolitsch Y.&lt;/Authors_Primary&gt;&lt;Authors_Primary&gt;Nicolas,V.&lt;/Authors_Primary&gt;&lt;Authors_Primary&gt;Siglow,V.&lt;/Authors_Primary&gt;&lt;Authors_Primary&gt;Piepho,A.&lt;/Authors_Primary&gt;&lt;Authors_Primary&gt;Brockhoff,C.&lt;/Authors_Primary&gt;&lt;Authors_Primary&gt;Koschyk,D.H.&lt;/Authors_Primary&gt;&lt;Authors_Primary&gt;Spielmann,R.P.&lt;/Authors_Primary&gt;&lt;Date_Primary&gt;1993/1/7&lt;/Date_Primary&gt;&lt;Keywords&gt;$$accept title&lt;/Keywords&gt;&lt;Keywords&gt;$$angiography&lt;/Keywords&gt;&lt;Keywords&gt;$$aortic dissection&lt;/Keywords&gt;&lt;Keywords&gt;$$Broad search&lt;/Keywords&gt;&lt;Keywords&gt;$$colour echo&lt;/Keywords&gt;&lt;Keywords&gt;$$diagnostic study&lt;/Keywords&gt;&lt;Keywords&gt;$$Doppler&lt;/Keywords&gt;&lt;Keywords&gt;$$Medline&lt;/Keywords&gt;&lt;Keywords&gt;$$Pathologies&lt;/Keywords&gt;&lt;Keywords&gt;$$retrieve for diagnostic study&lt;/Keywords&gt;&lt;Keywords&gt;$$TOE&lt;/Keywords&gt;&lt;Keywords&gt;$$TTE&lt;/Keywords&gt;&lt;Keywords&gt;echocardiography&lt;/Keywords&gt;&lt;Reprint&gt;In File&lt;/Reprint&gt;&lt;Start_Page&gt;1&lt;/Start_Page&gt;&lt;End_Page&gt;9&lt;/End_Page&gt;&lt;Periodical&gt;New England Journal of Medicine&lt;/Periodical&gt;&lt;Volume&gt;328&lt;/Volume&gt;&lt;Issue&gt;1&lt;/Issue&gt;&lt;Address&gt;Department of Internal Medicine II, Universitats-Krankenhaus Eppendorf, Hamburg, Germany&lt;/Address&gt;&lt;ZZ_JournalFull&gt;&lt;f name="System"&gt;New England Journal of Medicine&lt;/f&gt;&lt;/ZZ_JournalFull&gt;&lt;ZZ_JournalStdAbbrev&gt;&lt;f name="System"&gt;N Engl J Med&lt;/f&gt;&lt;/ZZ_JournalStdAbbrev&gt;&lt;ZZ_WorkformID&gt;1&lt;/ZZ_WorkformID&gt;&lt;/MDL&gt;&lt;/Cite&gt;&lt;/Refman&gt;</w:instrText>
            </w:r>
            <w:r w:rsidR="00FC2DC5" w:rsidRPr="00EF4EB9">
              <w:rPr>
                <w:rFonts w:eastAsia="Calibri"/>
                <w:color w:val="000000"/>
                <w:sz w:val="18"/>
                <w:szCs w:val="18"/>
                <w:lang w:eastAsia="en-US"/>
              </w:rPr>
              <w:fldChar w:fldCharType="separate"/>
            </w:r>
            <w:r w:rsidR="00C555BF" w:rsidRPr="00C555BF">
              <w:rPr>
                <w:rFonts w:eastAsia="Calibri"/>
                <w:noProof/>
                <w:color w:val="000000"/>
                <w:sz w:val="18"/>
                <w:szCs w:val="18"/>
                <w:vertAlign w:val="superscript"/>
                <w:lang w:eastAsia="en-US"/>
              </w:rPr>
              <w:t>83</w:t>
            </w:r>
            <w:r w:rsidR="00FC2DC5" w:rsidRPr="00EF4EB9">
              <w:rPr>
                <w:rFonts w:eastAsia="Calibri"/>
                <w:color w:val="000000"/>
                <w:sz w:val="18"/>
                <w:szCs w:val="18"/>
                <w:lang w:eastAsia="en-US"/>
              </w:rPr>
              <w:fldChar w:fldCharType="end"/>
            </w:r>
          </w:p>
        </w:tc>
      </w:tr>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72"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3</w:t>
            </w:r>
          </w:p>
        </w:tc>
      </w:tr>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dissection, thoracic</w:t>
            </w:r>
          </w:p>
        </w:tc>
      </w:tr>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10 patients with clinically suspected aortic dissection.</w:t>
            </w:r>
          </w:p>
        </w:tc>
      </w:tr>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olour, Doppler TTE performed using sector scanners (V3400 R CV60, Diasonics, Palo Alto, Calif.; or HP 77065 or HP Sonos 1000, Hewlett-Packard, Andover, Mass.) with 2.25-3.5 MHz transducers.</w:t>
            </w:r>
          </w:p>
        </w:tc>
      </w:tr>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 CT, MRI, Interoperative findings, autopsy, or contrast angiography.</w:t>
            </w:r>
          </w:p>
        </w:tc>
      </w:tr>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72"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F62C8">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had a sensitivity of 59.3%. The specificity of  TTE was 83%.</w:t>
            </w:r>
          </w:p>
        </w:tc>
      </w:tr>
    </w:tbl>
    <w:p w:rsidR="00E046F9" w:rsidRPr="00EF4EB9" w:rsidRDefault="00E046F9"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2709"/>
        <w:gridCol w:w="4672"/>
      </w:tblGrid>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72" w:type="dxa"/>
          </w:tcPr>
          <w:p w:rsidR="002A4FD5" w:rsidRPr="00EF4EB9" w:rsidRDefault="002A4FD5" w:rsidP="00C555BF">
            <w:pPr>
              <w:spacing w:line="360" w:lineRule="auto"/>
              <w:rPr>
                <w:rFonts w:eastAsia="Calibri"/>
                <w:color w:val="000000"/>
                <w:sz w:val="18"/>
                <w:szCs w:val="18"/>
                <w:lang w:eastAsia="en-US"/>
              </w:rPr>
            </w:pPr>
            <w:r w:rsidRPr="00EF4EB9">
              <w:rPr>
                <w:rFonts w:eastAsia="Calibri"/>
                <w:color w:val="000000"/>
                <w:sz w:val="18"/>
                <w:szCs w:val="18"/>
                <w:lang w:eastAsia="en-US"/>
              </w:rPr>
              <w:t>Nienaber</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Nienaber&lt;/Author&gt;&lt;Year&gt;1994&lt;/Year&gt;&lt;RecNum&gt;4453&lt;/RecNum&gt;&lt;IDText&gt;Comparison of conventional and transesophageal echocardiography with magnetic resonance imaging for anatomical mapping of thoracic aortic dissection. A dual noninvasive imaging study with anatomical and/or angiographic validation&lt;/IDText&gt;&lt;MDL Ref_Type="Journal"&gt;&lt;Ref_Type&gt;Journal&lt;/Ref_Type&gt;&lt;Ref_ID&gt;4453&lt;/Ref_ID&gt;&lt;Title_Primary&gt;Comparison of conventional and transesophageal echocardiography with magnetic resonance imaging for anatomical mapping of thoracic aortic dissection. A dual noninvasive imaging study with anatomical and/or angiographic validation&lt;/Title_Primary&gt;&lt;Authors_Primary&gt;Nienaber,C.A.&lt;/Authors_Primary&gt;&lt;Authors_Primary&gt;von,Kodolitsch Y.&lt;/Authors_Primary&gt;&lt;Authors_Primary&gt;Brockhoff,C.J.&lt;/Authors_Primary&gt;&lt;Authors_Primary&gt;Koschyk,D.H.&lt;/Authors_Primary&gt;&lt;Authors_Primary&gt;Spielmann,R.P.&lt;/Authors_Primary&gt;&lt;Date_Primary&gt;1994/3&lt;/Date_Primary&gt;&lt;Keywords&gt;$$accept title&lt;/Keywords&gt;&lt;Keywords&gt;$$aorta&lt;/Keywords&gt;&lt;Keywords&gt;$$Broad search&lt;/Keywords&gt;&lt;Keywords&gt;$$diagnostic&lt;/Keywords&gt;&lt;Keywords&gt;$$Doppler&lt;/Keywords&gt;&lt;Keywords&gt;$$Medline&lt;/Keywords&gt;&lt;Keywords&gt;$$MRI&lt;/Keywords&gt;&lt;Keywords&gt;$$Pathologies&lt;/Keywords&gt;&lt;Keywords&gt;$$retrieve for diagnostic study&lt;/Keywords&gt;&lt;Keywords&gt;$$TOE&lt;/Keywords&gt;&lt;Keywords&gt;$$TTE&lt;/Keywords&gt;&lt;Keywords&gt;echocardiography&lt;/Keywords&gt;&lt;Reprint&gt;In File&lt;/Reprint&gt;&lt;Start_Page&gt;1&lt;/Start_Page&gt;&lt;End_Page&gt;14&lt;/End_Page&gt;&lt;Periodical&gt;International Journal of Cardiac Imaging&lt;/Periodical&gt;&lt;Volume&gt;10&lt;/Volume&gt;&lt;Issue&gt;1&lt;/Issue&gt;&lt;Address&gt;Department of Internal Medicine II, University Hospital Eppendorf, Hamburg, Germany&lt;/Address&gt;&lt;ZZ_JournalFull&gt;&lt;f name="System"&gt;International Journal of Cardiac Imaging&lt;/f&gt;&lt;/ZZ_JournalFull&gt;&lt;ZZ_WorkformID&gt;1&lt;/ZZ_WorkformID&gt;&lt;/MDL&gt;&lt;/Cite&gt;&lt;/Refman&gt;</w:instrText>
            </w:r>
            <w:r w:rsidR="00FC2DC5" w:rsidRPr="00EF4EB9">
              <w:rPr>
                <w:rFonts w:eastAsia="Calibri"/>
                <w:color w:val="000000"/>
                <w:sz w:val="18"/>
                <w:szCs w:val="18"/>
                <w:lang w:eastAsia="en-US"/>
              </w:rPr>
              <w:fldChar w:fldCharType="separate"/>
            </w:r>
            <w:r w:rsidR="00C555BF" w:rsidRPr="00C555BF">
              <w:rPr>
                <w:rFonts w:eastAsia="Calibri"/>
                <w:noProof/>
                <w:color w:val="000000"/>
                <w:sz w:val="18"/>
                <w:szCs w:val="18"/>
                <w:vertAlign w:val="superscript"/>
                <w:lang w:eastAsia="en-US"/>
              </w:rPr>
              <w:t>84</w:t>
            </w:r>
            <w:r w:rsidR="00FC2DC5" w:rsidRPr="00EF4EB9">
              <w:rPr>
                <w:rFonts w:eastAsia="Calibri"/>
                <w:color w:val="000000"/>
                <w:sz w:val="18"/>
                <w:szCs w:val="18"/>
                <w:lang w:eastAsia="en-US"/>
              </w:rPr>
              <w:fldChar w:fldCharType="end"/>
            </w:r>
            <w:r w:rsidRPr="00EF4EB9">
              <w:rPr>
                <w:rFonts w:eastAsia="Calibri"/>
                <w:color w:val="000000"/>
                <w:sz w:val="18"/>
                <w:szCs w:val="18"/>
                <w:lang w:eastAsia="en-US"/>
              </w:rPr>
              <w:t xml:space="preserve"> </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72"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4</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dissection</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35 consecutive patients with suspected dissection of the thoracic aorta</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mode, 2-D, and Doppler TTE performed using sector scanners (V3400 R CV60 Diasonics Inc., Palo Alto, CA, a Hewlett Packard 77065 equipped with a 77570 Mitsubishi video copy processor and a HP Sonos 1000, Hewlett Packard Inc., Andover Division, Andover, M) with 2.25 and 3.5 MHz transducers.</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 MRI, gold standard of intraoperative findings (n = 17), necropsy (n = 4) or contrast angiography (n = 22).</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72"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9"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7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evaluation identified 20 of 26 patients with confirmed evidence of thoracic aortic dissection and was false negative in 6 patients (2 type A and 4 type B dissections). Moreover, there were three false positive findings by TTE resulting in a sensitivity of 76.9%, a specificity of 66.7% and an accuracy of 74.3% for the detection of thoracic aortic dissection irrespective of its location.</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7"/>
        <w:gridCol w:w="2907"/>
        <w:gridCol w:w="5148"/>
      </w:tblGrid>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 xml:space="preserve">Study </w:t>
            </w: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48" w:type="dxa"/>
          </w:tcPr>
          <w:p w:rsidR="002A4FD5" w:rsidRPr="00EF4EB9" w:rsidRDefault="002A4FD5" w:rsidP="005A1380">
            <w:pPr>
              <w:spacing w:line="360" w:lineRule="auto"/>
              <w:rPr>
                <w:rFonts w:eastAsia="Calibri"/>
                <w:sz w:val="18"/>
                <w:szCs w:val="18"/>
                <w:lang w:eastAsia="en-US"/>
              </w:rPr>
            </w:pPr>
            <w:r w:rsidRPr="00EF4EB9">
              <w:rPr>
                <w:rFonts w:eastAsia="Calibri"/>
                <w:sz w:val="18"/>
                <w:szCs w:val="18"/>
                <w:lang w:eastAsia="en-US"/>
              </w:rPr>
              <w:t>Okura</w:t>
            </w:r>
            <w:r w:rsidR="00FC2DC5" w:rsidRPr="00EF4EB9">
              <w:rPr>
                <w:rFonts w:eastAsia="Calibri"/>
                <w:sz w:val="18"/>
                <w:szCs w:val="18"/>
                <w:lang w:eastAsia="en-US"/>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rFonts w:eastAsia="Calibri"/>
                <w:sz w:val="18"/>
                <w:szCs w:val="18"/>
                <w:lang w:eastAsia="en-US"/>
              </w:rPr>
              <w:instrText xml:space="preserve"> ADDIN REFMGR.CITE </w:instrText>
            </w:r>
            <w:r w:rsidR="00FC2DC5">
              <w:rPr>
                <w:rFonts w:eastAsia="Calibri"/>
                <w:sz w:val="18"/>
                <w:szCs w:val="18"/>
                <w:lang w:eastAsia="en-US"/>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rFonts w:eastAsia="Calibri"/>
                <w:sz w:val="18"/>
                <w:szCs w:val="18"/>
                <w:lang w:eastAsia="en-US"/>
              </w:rPr>
              <w:instrText xml:space="preserve"> ADDIN EN.CITE.DATA </w:instrText>
            </w:r>
            <w:r w:rsidR="00FC2DC5">
              <w:rPr>
                <w:rFonts w:eastAsia="Calibri"/>
                <w:sz w:val="18"/>
                <w:szCs w:val="18"/>
                <w:lang w:eastAsia="en-US"/>
              </w:rPr>
            </w:r>
            <w:r w:rsidR="00FC2DC5">
              <w:rPr>
                <w:rFonts w:eastAsia="Calibri"/>
                <w:sz w:val="18"/>
                <w:szCs w:val="18"/>
                <w:lang w:eastAsia="en-US"/>
              </w:rPr>
              <w:fldChar w:fldCharType="end"/>
            </w:r>
            <w:r w:rsidR="00FC2DC5" w:rsidRPr="00EF4EB9">
              <w:rPr>
                <w:rFonts w:eastAsia="Calibri"/>
                <w:sz w:val="18"/>
                <w:szCs w:val="18"/>
                <w:lang w:eastAsia="en-US"/>
              </w:rPr>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85</w:t>
            </w:r>
            <w:r w:rsidR="00FC2DC5" w:rsidRPr="00EF4EB9">
              <w:rPr>
                <w:rFonts w:eastAsia="Calibri"/>
                <w:sz w:val="18"/>
                <w:szCs w:val="18"/>
                <w:lang w:eastAsia="en-US"/>
              </w:rPr>
              <w:fldChar w:fldCharType="end"/>
            </w:r>
            <w:r w:rsidRPr="00EF4EB9">
              <w:rPr>
                <w:rFonts w:eastAsia="Calibri"/>
                <w:sz w:val="18"/>
                <w:szCs w:val="18"/>
                <w:lang w:eastAsia="en-US"/>
              </w:rPr>
              <w:t xml:space="preserve"> </w:t>
            </w:r>
          </w:p>
        </w:tc>
      </w:tr>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48" w:type="dxa"/>
          </w:tcPr>
          <w:p w:rsidR="002A4FD5" w:rsidRPr="00EF4EB9" w:rsidRDefault="002A4FD5" w:rsidP="003E06D1">
            <w:pPr>
              <w:spacing w:line="360" w:lineRule="auto"/>
              <w:jc w:val="right"/>
              <w:rPr>
                <w:rFonts w:eastAsia="Calibri"/>
                <w:sz w:val="18"/>
                <w:szCs w:val="18"/>
                <w:lang w:eastAsia="en-US"/>
              </w:rPr>
            </w:pPr>
            <w:r w:rsidRPr="00EF4EB9">
              <w:rPr>
                <w:rFonts w:eastAsia="Calibri"/>
                <w:sz w:val="18"/>
                <w:szCs w:val="18"/>
                <w:lang w:eastAsia="en-US"/>
              </w:rPr>
              <w:t>2006</w:t>
            </w:r>
          </w:p>
        </w:tc>
      </w:tr>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4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Cardiomyopathy</w:t>
            </w:r>
          </w:p>
        </w:tc>
      </w:tr>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4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 xml:space="preserve">NR </w:t>
            </w:r>
          </w:p>
        </w:tc>
      </w:tr>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4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52 consecutive patients (44 with usable data) who presented LV dilation and diffuse LV systolic dysfunction.  Group 1 = 13 patients given the diagnosis of ICM by coronary angiogram. Group 2 = 31 non-ICM.</w:t>
            </w:r>
          </w:p>
        </w:tc>
      </w:tr>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4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2D and Doppler, with patients in the left lateral decubitus position, using Vivid7, GE Medical Systems, Milwaukee WI, with M3s (1.5-4 MHz) and M7 (12MHz) phased-array transducer)</w:t>
            </w:r>
          </w:p>
        </w:tc>
      </w:tr>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4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echo markers</w:t>
            </w:r>
          </w:p>
        </w:tc>
      </w:tr>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4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coronary angiogram</w:t>
            </w:r>
          </w:p>
        </w:tc>
      </w:tr>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48" w:type="dxa"/>
          </w:tcPr>
          <w:p w:rsidR="002A4FD5" w:rsidRPr="00EF4EB9" w:rsidRDefault="002A4FD5" w:rsidP="003E06D1">
            <w:pPr>
              <w:spacing w:line="360" w:lineRule="auto"/>
              <w:jc w:val="right"/>
              <w:rPr>
                <w:rFonts w:eastAsia="Calibri"/>
                <w:sz w:val="18"/>
                <w:szCs w:val="18"/>
                <w:lang w:eastAsia="en-US"/>
              </w:rPr>
            </w:pPr>
            <w:r w:rsidRPr="00EF4EB9">
              <w:rPr>
                <w:rFonts w:eastAsia="Calibri"/>
                <w:sz w:val="18"/>
                <w:szCs w:val="18"/>
                <w:lang w:eastAsia="en-US"/>
              </w:rPr>
              <w:t>85</w:t>
            </w:r>
          </w:p>
        </w:tc>
      </w:tr>
      <w:tr w:rsidR="002A4FD5" w:rsidRPr="00EF4EB9" w:rsidTr="003E06D1">
        <w:tc>
          <w:tcPr>
            <w:tcW w:w="1187" w:type="dxa"/>
          </w:tcPr>
          <w:p w:rsidR="002A4FD5" w:rsidRPr="00EF4EB9" w:rsidRDefault="002A4FD5" w:rsidP="003E06D1">
            <w:pPr>
              <w:spacing w:line="360" w:lineRule="auto"/>
              <w:rPr>
                <w:rFonts w:eastAsia="Calibri"/>
                <w:sz w:val="18"/>
                <w:szCs w:val="18"/>
                <w:lang w:eastAsia="en-US"/>
              </w:rPr>
            </w:pPr>
          </w:p>
        </w:tc>
        <w:tc>
          <w:tcPr>
            <w:tcW w:w="290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4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fferentiating between ischaemic cardiomyopathy (ICM) from non ICM,  2DTTE echo markers peak diastolic systolic velocity ration (DSVR) less than 1.8 or mean DSVR less than 1.8 had sensitivity = 77%,  and specificity 77%</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2705"/>
        <w:gridCol w:w="4676"/>
      </w:tblGrid>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76" w:type="dxa"/>
          </w:tcPr>
          <w:p w:rsidR="002A4FD5" w:rsidRPr="00EF4EB9" w:rsidRDefault="002A4FD5" w:rsidP="0057476A">
            <w:pPr>
              <w:spacing w:line="360" w:lineRule="auto"/>
              <w:rPr>
                <w:rFonts w:eastAsia="Calibri"/>
                <w:color w:val="000000"/>
                <w:sz w:val="18"/>
                <w:szCs w:val="18"/>
                <w:lang w:eastAsia="en-US"/>
              </w:rPr>
            </w:pPr>
            <w:r w:rsidRPr="00EF4EB9">
              <w:rPr>
                <w:rFonts w:eastAsia="Calibri"/>
                <w:color w:val="000000"/>
                <w:sz w:val="18"/>
                <w:szCs w:val="18"/>
                <w:lang w:eastAsia="en-US"/>
              </w:rPr>
              <w:t>Pochi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Pochis&lt;/Author&gt;&lt;Year&gt;1992&lt;/Year&gt;&lt;RecNum&gt;4709&lt;/RecNum&gt;&lt;IDText&gt;Usefulness of transesophageal echocardiography in diagnosing lipomatous hypertrophy of the atrial septum with comparison to transthoracic echocardiography&lt;/IDText&gt;&lt;MDL Ref_Type="Journal"&gt;&lt;Ref_Type&gt;Journal&lt;/Ref_Type&gt;&lt;Ref_ID&gt;4709&lt;/Ref_ID&gt;&lt;Title_Primary&gt;Usefulness of transesophageal echocardiography in diagnosing lipomatous hypertrophy of the atrial septum with comparison to transthoracic echocardiography&lt;/Title_Primary&gt;&lt;Authors_Primary&gt;Pochis,W.T.&lt;/Authors_Primary&gt;&lt;Authors_Primary&gt;Saeian,K.&lt;/Authors_Primary&gt;&lt;Authors_Primary&gt;Sagar,K.B.&lt;/Authors_Primary&gt;&lt;Date_Primary&gt;1992/8/1&lt;/Date_Primary&gt;&lt;Keywords&gt;$$accept title&lt;/Keywords&gt;&lt;Keywords&gt;$$atrial septal defect&lt;/Keywords&gt;&lt;Keywords&gt;$$Broad search&lt;/Keywords&gt;&lt;Keywords&gt;$$diagnostic&lt;/Keywords&gt;&lt;Keywords&gt;$$Medline&lt;/Keywords&gt;&lt;Keywords&gt;$$not online&lt;/Keywords&gt;&lt;Keywords&gt;$$Pathologies&lt;/Keywords&gt;&lt;Keywords&gt;$$retrieve for diagnostic study&lt;/Keywords&gt;&lt;Keywords&gt;$$to order&lt;/Keywords&gt;&lt;Keywords&gt;$$TOE&lt;/Keywords&gt;&lt;Keywords&gt;$$TTE&lt;/Keywords&gt;&lt;Keywords&gt;article&lt;/Keywords&gt;&lt;Keywords&gt;echocardiography&lt;/Keywords&gt;&lt;Keywords&gt;hypertrophy&lt;/Keywords&gt;&lt;Keywords&gt;study&lt;/Keywords&gt;&lt;Reprint&gt;In File&lt;/Reprint&gt;&lt;Start_Page&gt;396&lt;/Start_Page&gt;&lt;End_Page&gt;398&lt;/End_Page&gt;&lt;Periodical&gt;American Journal of Cardiology&lt;/Periodical&gt;&lt;Volume&gt;70&lt;/Volume&gt;&lt;Issue&gt;3&lt;/Issue&gt;&lt;Address&gt;Division of Cardiology, Medical College of Wisconsin, Milwaukee&lt;/Address&gt;&lt;ZZ_JournalFull&gt;&lt;f name="System"&gt;American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6</w:t>
            </w:r>
            <w:r w:rsidR="00FC2DC5" w:rsidRPr="00EF4EB9">
              <w:rPr>
                <w:rFonts w:eastAsia="Calibri"/>
                <w:color w:val="000000"/>
                <w:sz w:val="18"/>
                <w:szCs w:val="18"/>
                <w:lang w:eastAsia="en-US"/>
              </w:rPr>
              <w:fldChar w:fldCharType="end"/>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76"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2</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76"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septal hypertrophy</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76"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53% atrial fibrillation or flutter, or paroxysmal atrial tachycardia</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76"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58 consecutive patients referred for TOE, TTE available for 116.</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76"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and TOE used ultrasound systems Acuson 128XP/10 with a single-plane probe, Mountainview, California and General Electric RT6800 with a bi-plane probe, Milwaukee, Wisconsin.</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76"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76"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76"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16-9/116= 92percent</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76"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07 patients had both TTE and TOE.  TTE sensitivity25%, specificity 91%, positive predictive value 18%, negative predictive value 94%</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2696"/>
        <w:gridCol w:w="4687"/>
      </w:tblGrid>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87" w:type="dxa"/>
          </w:tcPr>
          <w:p w:rsidR="002A4FD5" w:rsidRPr="00EF4EB9" w:rsidRDefault="002A4FD5" w:rsidP="00C555BF">
            <w:pPr>
              <w:spacing w:line="360" w:lineRule="auto"/>
              <w:rPr>
                <w:rFonts w:eastAsia="Calibri"/>
                <w:color w:val="000000"/>
                <w:sz w:val="18"/>
                <w:szCs w:val="18"/>
                <w:lang w:eastAsia="en-US"/>
              </w:rPr>
            </w:pPr>
            <w:r w:rsidRPr="00EF4EB9">
              <w:rPr>
                <w:rFonts w:eastAsia="Calibri"/>
                <w:color w:val="000000"/>
                <w:sz w:val="18"/>
                <w:szCs w:val="18"/>
                <w:lang w:eastAsia="en-US"/>
              </w:rPr>
              <w:t>Reichek</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Reichek&lt;/Author&gt;&lt;Year&gt;1981&lt;/Year&gt;&lt;RecNum&gt;19602&lt;/RecNum&gt;&lt;IDText&gt;Left ventricular hypertrophy: relationship of anatomic, echocardiographic and electrocardiographic findings&lt;/IDText&gt;&lt;MDL Ref_Type="Journal"&gt;&lt;Ref_Type&gt;Journal&lt;/Ref_Type&gt;&lt;Ref_ID&gt;19602&lt;/Ref_ID&gt;&lt;Title_Primary&gt;Left ventricular hypertrophy: relationship of anatomic, echocardiographic and electrocardiographic findings&lt;/Title_Primary&gt;&lt;Authors_Primary&gt;Reichek,N.&lt;/Authors_Primary&gt;&lt;Authors_Primary&gt;Devereux,R.B.&lt;/Authors_Primary&gt;&lt;Date_Primary&gt;1981/6&lt;/Date_Primary&gt;&lt;Keywords&gt;$$accept title Second search&lt;/Keywords&gt;&lt;Keywords&gt;$$keep from second search&lt;/Keywords&gt;&lt;Keywords&gt;$$Medline&lt;/Keywords&gt;&lt;Keywords&gt;$$Pathologies&lt;/Keywords&gt;&lt;Keywords&gt;analysis&lt;/Keywords&gt;&lt;Keywords&gt;article&lt;/Keywords&gt;&lt;Keywords&gt;hypertrophy&lt;/Keywords&gt;&lt;Keywords&gt;lead&lt;/Keywords&gt;&lt;Keywords&gt;left ventricular&lt;/Keywords&gt;&lt;Keywords&gt;stenosis&lt;/Keywords&gt;&lt;Reprint&gt;In File&lt;/Reprint&gt;&lt;Start_Page&gt;1391&lt;/Start_Page&gt;&lt;End_Page&gt;1398&lt;/End_Page&gt;&lt;Periodical&gt;Circulation&lt;/Periodical&gt;&lt;Volume&gt;63&lt;/Volume&gt;&lt;Issue&gt;6&lt;/Issue&gt;&lt;ZZ_JournalFull&gt;&lt;f name="System"&gt;Circulation&lt;/f&gt;&lt;/ZZ_JournalFull&gt;&lt;ZZ_WorkformID&gt;1&lt;/ZZ_WorkformID&gt;&lt;/MDL&gt;&lt;/Cite&gt;&lt;/Refman&gt;</w:instrText>
            </w:r>
            <w:r w:rsidR="00FC2DC5" w:rsidRPr="00EF4EB9">
              <w:rPr>
                <w:rFonts w:eastAsia="Calibri"/>
                <w:color w:val="000000"/>
                <w:sz w:val="18"/>
                <w:szCs w:val="18"/>
                <w:lang w:eastAsia="en-US"/>
              </w:rPr>
              <w:fldChar w:fldCharType="separate"/>
            </w:r>
            <w:r w:rsidR="00C555BF" w:rsidRPr="00C555BF">
              <w:rPr>
                <w:rFonts w:eastAsia="Calibri"/>
                <w:noProof/>
                <w:color w:val="000000"/>
                <w:sz w:val="18"/>
                <w:szCs w:val="18"/>
                <w:vertAlign w:val="superscript"/>
                <w:lang w:eastAsia="en-US"/>
              </w:rPr>
              <w:t>87</w:t>
            </w:r>
            <w:r w:rsidR="00FC2DC5" w:rsidRPr="00EF4EB9">
              <w:rPr>
                <w:rFonts w:eastAsia="Calibri"/>
                <w:color w:val="000000"/>
                <w:sz w:val="18"/>
                <w:szCs w:val="18"/>
                <w:lang w:eastAsia="en-US"/>
              </w:rPr>
              <w:fldChar w:fldCharType="end"/>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87"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1</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hypertrophy</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34 patients with TTE and ECGs compared with postmortem data (tested TTE)  (study also includes later study testing of ECG with 142 patients, but not of relevance to this review)</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mode echocardiography performed with a Smith Kline 20A echograph, a Honeywell 1856 recorder and a 2.25 MHz transducer.</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 postmortem as gold standard (but TTE used as gold standard for assessing accuracy of ECG)</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ECG, surgical findings, autopsy</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87"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Echocardiographic LV mass correlated well with postmortem LV weight (r = 0.96) and accurately diagnosed LVH (sensitivity 93%, specificity 95%). M-mode echocardiographic LV</w:t>
            </w:r>
            <w:r w:rsidRPr="00EF4EB9">
              <w:rPr>
                <w:rFonts w:eastAsia="Calibri"/>
                <w:color w:val="000000"/>
                <w:sz w:val="18"/>
                <w:szCs w:val="18"/>
                <w:lang w:eastAsia="en-US"/>
              </w:rPr>
              <w:br/>
              <w:t>mass is superior to ECG criteria for clinical diagnosis of LVH.</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85" w:type="dxa"/>
          </w:tcPr>
          <w:p w:rsidR="002A4FD5" w:rsidRPr="00EF4EB9" w:rsidRDefault="002A4FD5" w:rsidP="00C555BF">
            <w:pPr>
              <w:spacing w:line="360" w:lineRule="auto"/>
              <w:rPr>
                <w:rFonts w:eastAsia="Calibri"/>
                <w:color w:val="000000"/>
                <w:sz w:val="18"/>
                <w:szCs w:val="18"/>
                <w:lang w:eastAsia="en-US"/>
              </w:rPr>
            </w:pPr>
            <w:r w:rsidRPr="00EF4EB9">
              <w:rPr>
                <w:rFonts w:eastAsia="Calibri"/>
                <w:color w:val="000000"/>
                <w:sz w:val="18"/>
                <w:szCs w:val="18"/>
                <w:lang w:eastAsia="en-US"/>
              </w:rPr>
              <w:t>Reichlin</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Reichlin&lt;/Author&gt;&lt;Year&gt;2004&lt;/Year&gt;&lt;RecNum&gt;2235&lt;/RecNum&gt;&lt;IDText&gt;Initial clinical evaluation of cardiac systolic murmurs in the ED by noncardiologists&lt;/IDText&gt;&lt;MDL Ref_Type="Journal"&gt;&lt;Ref_Type&gt;Journal&lt;/Ref_Type&gt;&lt;Ref_ID&gt;2235&lt;/Ref_ID&gt;&lt;Title_Primary&gt;Initial clinical evaluation of cardiac systolic murmurs in the ED by noncardiologists&lt;/Title_Primary&gt;&lt;Authors_Primary&gt;Reichlin,S.&lt;/Authors_Primary&gt;&lt;Authors_Primary&gt;Dieterle,T.&lt;/Authors_Primary&gt;&lt;Authors_Primary&gt;Camli,C.&lt;/Authors_Primary&gt;&lt;Authors_Primary&gt;Leimenstoll,B.&lt;/Authors_Primary&gt;&lt;Authors_Primary&gt;Schoenenberger,R.A.&lt;/Authors_Primary&gt;&lt;Authors_Primary&gt;Martina,B.&lt;/Authors_Primary&gt;&lt;Date_Primary&gt;2004/3&lt;/Date_Primary&gt;&lt;Keywords&gt;$$accept title&lt;/Keywords&gt;&lt;Keywords&gt;$$Broad search&lt;/Keywords&gt;&lt;Keywords&gt;$$diagnosis&lt;/Keywords&gt;&lt;Keywords&gt;$$electroCG&lt;/Keywords&gt;&lt;Keywords&gt;$$Medline&lt;/Keywords&gt;&lt;Keywords&gt;$$Pathologies&lt;/Keywords&gt;&lt;Keywords&gt;$$retrieve for diagnostic study&lt;/Keywords&gt;&lt;Keywords&gt;$$TTE&lt;/Keywords&gt;&lt;Keywords&gt;$$valve disease&lt;/Keywords&gt;&lt;Keywords&gt;article&lt;/Keywords&gt;&lt;Keywords&gt;echocardiography&lt;/Keywords&gt;&lt;Keywords&gt;hospital&lt;/Keywords&gt;&lt;Keywords&gt;patient&lt;/Keywords&gt;&lt;Keywords&gt;study&lt;/Keywords&gt;&lt;Keywords&gt;university&lt;/Keywords&gt;&lt;Reprint&gt;In File&lt;/Reprint&gt;&lt;Start_Page&gt;71&lt;/Start_Page&gt;&lt;End_Page&gt;75&lt;/End_Page&gt;&lt;Periodical&gt;American Journal of Emergency Medicine&lt;/Periodical&gt;&lt;Volume&gt;22&lt;/Volume&gt;&lt;Issue&gt;2&lt;/Issue&gt;&lt;Address&gt;Department of Internal Medicine, University Hospital Basel, Basel, Switzerland&lt;/Address&gt;&lt;ZZ_JournalFull&gt;&lt;f name="System"&gt;American Journal of Emergency Medicine&lt;/f&gt;&lt;/ZZ_JournalFull&gt;&lt;ZZ_WorkformID&gt;1&lt;/ZZ_WorkformID&gt;&lt;/MDL&gt;&lt;/Cite&gt;&lt;/Refman&gt;</w:instrText>
            </w:r>
            <w:r w:rsidR="00FC2DC5" w:rsidRPr="00EF4EB9">
              <w:rPr>
                <w:rFonts w:eastAsia="Calibri"/>
                <w:color w:val="000000"/>
                <w:sz w:val="18"/>
                <w:szCs w:val="18"/>
                <w:lang w:eastAsia="en-US"/>
              </w:rPr>
              <w:fldChar w:fldCharType="separate"/>
            </w:r>
            <w:r w:rsidR="00C555BF" w:rsidRPr="00C555BF">
              <w:rPr>
                <w:rFonts w:eastAsia="Calibri"/>
                <w:noProof/>
                <w:color w:val="000000"/>
                <w:sz w:val="18"/>
                <w:szCs w:val="18"/>
                <w:vertAlign w:val="superscript"/>
                <w:lang w:eastAsia="en-US"/>
              </w:rPr>
              <w:t>88</w:t>
            </w:r>
            <w:r w:rsidR="00FC2DC5" w:rsidRPr="00EF4EB9">
              <w:rPr>
                <w:rFonts w:eastAsia="Calibri"/>
                <w:color w:val="000000"/>
                <w:sz w:val="18"/>
                <w:szCs w:val="18"/>
                <w:lang w:eastAsia="en-US"/>
              </w:rPr>
              <w:fldChar w:fldCharType="end"/>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8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4</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valvular heart disease</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 (all had heart murmur)</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03 consecutive patients with systolic murmur, presenting to ED.</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color Doppler TTE (gold standard comparator) performed using a Toshiba Sonolayer SSH 140 A.</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initial clinical evaluation including auscultation.</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8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With TTE as gold standard the sensitivity and specificity of the initial clinical routine evaluation in diagnosing echocardiographic valvular heart disease were 82% (70%-86%) and 69% (60%-76%), respectively.</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2696"/>
        <w:gridCol w:w="10"/>
        <w:gridCol w:w="4675"/>
      </w:tblGrid>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85" w:type="dxa"/>
            <w:gridSpan w:val="2"/>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Roudaut</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Roudaut&lt;/Author&gt;&lt;Year&gt;1988&lt;/Year&gt;&lt;RecNum&gt;18764&lt;/RecNum&gt;&lt;IDText&gt;Accuracy of M-mode and two-dimensional echocardiography in the diagnosis of aortic dissection: an experience with 128 cases&lt;/IDText&gt;&lt;MDL Ref_Type="Journal"&gt;&lt;Ref_Type&gt;Journal&lt;/Ref_Type&gt;&lt;Ref_ID&gt;18764&lt;/Ref_ID&gt;&lt;Title_Primary&gt;Accuracy of M-mode and two-dimensional echocardiography in the diagnosis of aortic dissection: an experience with 128 cases&lt;/Title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Date_Primary&gt;1988/8&lt;/Date_Primary&gt;&lt;Keywords&gt;$$accept title Second search&lt;/Keywords&gt;&lt;Keywords&gt;$$aortic dissec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553&lt;/Start_Page&gt;&lt;End_Page&gt;562&lt;/End_Page&gt;&lt;Periodical&gt;Clinical Cardiology&lt;/Periodical&gt;&lt;Volume&gt;11&lt;/Volume&gt;&lt;Issue&gt;8&lt;/Issue&gt;&lt;Address&gt;Service d&amp;apos;Explorations Paracliniques, Hopital Cardiologique du Haut Leveque, Pessac, France&lt;/Address&gt;&lt;ZZ_JournalFull&gt;&lt;f name="System"&gt;Clinical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9</w:t>
            </w:r>
            <w:r w:rsidR="00FC2DC5" w:rsidRPr="00EF4EB9">
              <w:rPr>
                <w:rFonts w:eastAsia="Calibri"/>
                <w:color w:val="000000"/>
                <w:sz w:val="18"/>
                <w:szCs w:val="18"/>
                <w:lang w:eastAsia="en-US"/>
              </w:rPr>
              <w:fldChar w:fldCharType="end"/>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85" w:type="dxa"/>
            <w:gridSpan w:val="2"/>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8</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85" w:type="dxa"/>
            <w:gridSpan w:val="2"/>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dissection</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85" w:type="dxa"/>
            <w:gridSpan w:val="2"/>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85" w:type="dxa"/>
            <w:gridSpan w:val="2"/>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673 patients with clinical suspicion of aortic dissection</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85" w:type="dxa"/>
            <w:gridSpan w:val="2"/>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and m-mode TTE was performed using a Varian V 3000 or a Roche Kontron RT400-phased array sector scanner.</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85" w:type="dxa"/>
            <w:gridSpan w:val="2"/>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85" w:type="dxa"/>
            <w:gridSpan w:val="2"/>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ngiography, CT, surgery/autopsy</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85" w:type="dxa"/>
            <w:gridSpan w:val="2"/>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90percent  of aortic dissection group (though poor quality 10% included in sensitivity analysis)</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85" w:type="dxa"/>
            <w:gridSpan w:val="2"/>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wo echocardiographic features were found to support a diagnosis of aortic dissection: a dilation of at least one segment of the aorta (sensitivity 95 % , specificity 51 ) and a typical abnormal linear intraluminal echo corresponding to the intimal flap (sensitivity</w:t>
            </w:r>
            <w:r w:rsidRPr="00EF4EB9">
              <w:rPr>
                <w:rFonts w:eastAsia="Calibri"/>
                <w:color w:val="000000"/>
                <w:sz w:val="18"/>
                <w:szCs w:val="18"/>
                <w:lang w:eastAsia="en-US"/>
              </w:rPr>
              <w:br/>
              <w:t>67%, specificity 100%).  These features were found to have a high sensitivity in type I aortic dissection (88%), although in types II and 111 the sensitivity was much lower. TTE is extremely sensitive in the diagnosis of ascending aortic</w:t>
            </w:r>
            <w:r w:rsidRPr="00EF4EB9">
              <w:rPr>
                <w:rFonts w:eastAsia="Calibri"/>
                <w:color w:val="000000"/>
                <w:sz w:val="18"/>
                <w:szCs w:val="18"/>
                <w:lang w:eastAsia="en-US"/>
              </w:rPr>
              <w:br/>
              <w:t>dissection, but much less so in the diagnosis of descending</w:t>
            </w:r>
            <w:r w:rsidRPr="00EF4EB9">
              <w:rPr>
                <w:rFonts w:eastAsia="Calibri"/>
                <w:color w:val="000000"/>
                <w:sz w:val="18"/>
                <w:szCs w:val="18"/>
                <w:lang w:eastAsia="en-US"/>
              </w:rPr>
              <w:br/>
              <w:t>aortic dissection.</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74"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Saraste</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araste&lt;/Author&gt;&lt;Year&gt;2005&lt;/Year&gt;&lt;RecNum&gt;1853&lt;/RecNum&gt;&lt;IDText&gt;Transthoracic Doppler echocardiography as a noninvasive tool to assess coronary artery stenoses--a comparison with quantitative coronary angiography&lt;/IDText&gt;&lt;MDL Ref_Type="Journal"&gt;&lt;Ref_Type&gt;Journal&lt;/Ref_Type&gt;&lt;Ref_ID&gt;1853&lt;/Ref_ID&gt;&lt;Title_Primary&gt;Transthoracic Doppler echocardiography as a noninvasive tool to assess coronary artery stenoses--a comparison with quantitative coronary angiography&lt;/Title_Primary&gt;&lt;Authors_Primary&gt;Saraste,M.&lt;/Authors_Primary&gt;&lt;Authors_Primary&gt;Vesalainen,R.K.&lt;/Authors_Primary&gt;&lt;Authors_Primary&gt;Ylitalo,A.&lt;/Authors_Primary&gt;&lt;Authors_Primary&gt;Saraste,A.&lt;/Authors_Primary&gt;&lt;Authors_Primary&gt;Koskenvuo,J.W.&lt;/Authors_Primary&gt;&lt;Authors_Primary&gt;Toikka,J.O.&lt;/Authors_Primary&gt;&lt;Authors_Primary&gt;Vaittinen,M.A.&lt;/Authors_Primary&gt;&lt;Authors_Primary&gt;Hartiala,J.J.&lt;/Authors_Primary&gt;&lt;Authors_Primary&gt;Airaksinen,K.E.&lt;/Authors_Primary&gt;&lt;Date_Primary&gt;2005/6&lt;/Date_Primary&gt;&lt;Keywords&gt;$$accept title&lt;/Keywords&gt;&lt;Keywords&gt;$$Broad search&lt;/Keywords&gt;&lt;Keywords&gt;$$coronary artery&lt;/Keywords&gt;&lt;Keywords&gt;$$diagnosis&lt;/Keywords&gt;&lt;Keywords&gt;$$Doppler&lt;/Keywords&gt;&lt;Keywords&gt;$$Medline&lt;/Keywords&gt;&lt;Keywords&gt;$$not online&lt;/Keywords&gt;&lt;Keywords&gt;$$retrieve for diagnostic study&lt;/Keywords&gt;&lt;Keywords&gt;$$stenosis&lt;/Keywords&gt;&lt;Keywords&gt;$$to order&lt;/Keywords&gt;&lt;Keywords&gt;$$TTE&lt;/Keywords&gt;&lt;Keywords&gt;article&lt;/Keywords&gt;&lt;Keywords&gt;coronary artery&lt;/Keywords&gt;&lt;Keywords&gt;echocardiography&lt;/Keywords&gt;&lt;Keywords&gt;hospital&lt;/Keywords&gt;&lt;Keywords&gt;patient&lt;/Keywords&gt;&lt;Keywords&gt;stenosis&lt;/Keywords&gt;&lt;Keywords&gt;study&lt;/Keywords&gt;&lt;Keywords&gt;university&lt;/Keywords&gt;&lt;Reprint&gt;In File&lt;/Reprint&gt;&lt;Start_Page&gt;679&lt;/Start_Page&gt;&lt;End_Page&gt;685&lt;/End_Page&gt;&lt;Periodical&gt;Journal of the American Society of Echocardiography&lt;/Periodical&gt;&lt;Volume&gt;18&lt;/Volume&gt;&lt;Issue&gt;6&lt;/Issue&gt;&lt;Address&gt;Department of Clinical Physiology, Turku University Hospital, Turku, Finland&lt;/Address&gt;&lt;ZZ_JournalFull&gt;&lt;f name="System"&gt;Journal of the American Society of 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0</w:t>
            </w:r>
            <w:r w:rsidR="00FC2DC5" w:rsidRPr="00EF4EB9">
              <w:rPr>
                <w:rFonts w:eastAsia="Calibri"/>
                <w:color w:val="000000"/>
                <w:sz w:val="18"/>
                <w:szCs w:val="18"/>
                <w:lang w:eastAsia="en-US"/>
              </w:rPr>
              <w:fldChar w:fldCharType="end"/>
            </w:r>
            <w:r w:rsidRPr="00EF4EB9">
              <w:rPr>
                <w:rFonts w:eastAsia="Calibri"/>
                <w:color w:val="000000"/>
                <w:sz w:val="18"/>
                <w:szCs w:val="18"/>
                <w:lang w:eastAsia="en-US"/>
              </w:rPr>
              <w:t xml:space="preserve"> </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74"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5</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7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oronary artery stenosis</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7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4percent chronic AF</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7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84 consecutive patients referred for diagnostic coronary angiography because of suggested significant CAD</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7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Ultrasound apparatus Sequoia C 256, Acuson Inc, Mountain view, Calif; and standard 3.5MHz transducer.  Doppler colour mapping with data postprocessing mix function. All possible standard and non-standard windows and views, 2D mode image used to identify coronary arteries.</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7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 (angiography as reference)</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7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oronary angiography</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74"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E046F9">
        <w:tc>
          <w:tcPr>
            <w:tcW w:w="1142" w:type="dxa"/>
          </w:tcPr>
          <w:p w:rsidR="002A4FD5" w:rsidRPr="00EF4EB9" w:rsidRDefault="002A4FD5" w:rsidP="003E06D1">
            <w:pPr>
              <w:spacing w:line="360" w:lineRule="auto"/>
              <w:rPr>
                <w:rFonts w:eastAsia="Calibri"/>
                <w:sz w:val="18"/>
                <w:szCs w:val="18"/>
                <w:lang w:eastAsia="en-US"/>
              </w:rPr>
            </w:pPr>
          </w:p>
        </w:tc>
        <w:tc>
          <w:tcPr>
            <w:tcW w:w="2706" w:type="dxa"/>
            <w:gridSpan w:val="2"/>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7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TTE for significant coronary artery stenosis had a sensitivity of 82%, and a specificity of 92%.   For proximal artery stenosis the sensitivity was 74%, and a specificity of 90%.  For left anterior descending coronary artery stenosis the sensitivity was 73%, and a specificity of 92%.  For left circumflex coronary artery stenosis the sensitivity was 38%, and the specificity of 99%.  For right coronary artery stenosis the sensitivity was 63%, and the specificity was 96%.  </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Sharifi</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arifi&lt;/Author&gt;&lt;Year&gt;2007&lt;/Year&gt;&lt;RecNum&gt;19793&lt;/RecNum&gt;&lt;IDText&gt;Is Transesophageal Echocardiography Necessary before D.C. Cardioversion in Patients with a Normal Transthoracic Echocardiogram?&lt;/IDText&gt;&lt;MDL Ref_Type="Journal"&gt;&lt;Ref_Type&gt;Journal&lt;/Ref_Type&gt;&lt;Ref_ID&gt;19793&lt;/Ref_ID&gt;&lt;Title_Primary&gt;Is Transesophageal Echocardiography Necessary before D.C. Cardioversion in Patients with a Normal Transthoracic Echocardiogram?&lt;/Title_Primary&gt;&lt;Authors_Primary&gt;Sharifi,Mohsen&lt;/Authors_Primary&gt;&lt;Authors_Primary&gt;Parhizgar,Alireza&lt;/Authors_Primary&gt;&lt;Authors_Primary&gt;Gupta,Punam&lt;/Authors_Primary&gt;&lt;Authors_Primary&gt;Mehdipour,Mahshid&lt;/Authors_Primary&gt;&lt;Authors_Primary&gt;Emrani,Farnaz&lt;/Authors_Primary&gt;&lt;Authors_Primary&gt;Baldwin,David&lt;/Authors_Primary&gt;&lt;Date_Primary&gt;2007&lt;/Date_Primary&gt;&lt;Keywords&gt;Atrial fibrillation&lt;/Keywords&gt;&lt;Keywords&gt;cardioversion&lt;/Keywords&gt;&lt;Keywords&gt;contrast&lt;/Keywords&gt;&lt;Keywords&gt;echocardiography&lt;/Keywords&gt;&lt;Keywords&gt;heart&lt;/Keywords&gt;&lt;Keywords&gt;patient&lt;/Keywords&gt;&lt;Keywords&gt;spontaneous echo contrast&lt;/Keywords&gt;&lt;Keywords&gt;study&lt;/Keywords&gt;&lt;Keywords&gt;thrombus&lt;/Keywords&gt;&lt;Keywords&gt;transesophageal echocardiography&lt;/Keywords&gt;&lt;Keywords&gt;transthoracic echocardiography&lt;/Keywords&gt;&lt;Reprint&gt;In File&lt;/Reprint&gt;&lt;Start_Page&gt;397&lt;/Start_Page&gt;&lt;End_Page&gt;400&lt;/End_Page&gt;&lt;Periodical&gt;Echocardiography&lt;/Periodical&gt;&lt;Volume&gt;24&lt;/Volume&gt;&lt;Issue&gt;4&lt;/Issue&gt;&lt;Publisher&gt;Blackwell Publishing Inc&lt;/Publisher&gt;&lt;ISSN_ISBN&gt;1540-8175&lt;/ISSN_ISBN&gt;&lt;Misc_3&gt;10.1111/j.1540-8175.2007.00400.x&lt;/Misc_3&gt;&lt;Web_URL&gt;http://dx.doi.org/10.1111/j.1540-8175.2007.00400.x&lt;/Web_URL&gt;&lt;ZZ_JournalFull&gt;&lt;f name="System"&gt;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1</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7</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thrombi</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100% AF </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12 patients with AF (of whom 32 normal TTE, 80 abnormal TTE) of whom 27 CAF (24%)</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performed using a Sonos 5500 (Philips, Bothel, WA) system.</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r w:rsidR="002A4FD5" w:rsidRPr="00EF4EB9">
              <w:rPr>
                <w:rFonts w:eastAsia="Calibri"/>
                <w:color w:val="000000"/>
                <w:sz w:val="18"/>
                <w:szCs w:val="18"/>
                <w:lang w:eastAsia="en-US"/>
              </w:rPr>
              <w:t>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 (within 2months after TT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00 (although patients selected from group with usable TT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Based on their transthoracic echocardiographic study, they were</w:t>
            </w:r>
            <w:r w:rsidRPr="00EF4EB9">
              <w:rPr>
                <w:rFonts w:eastAsia="Calibri"/>
                <w:color w:val="000000"/>
                <w:sz w:val="18"/>
                <w:szCs w:val="18"/>
                <w:lang w:eastAsia="en-US"/>
              </w:rPr>
              <w:br/>
              <w:t>divided into two groups: Group 1 consisted of patients with a normal transthoracic echocardiogram and Group 2, those with an abnormal study. Results: Thrombi or spontaneous echo contrast were found in 14 of 112 patients (16%). All however were detected in Group 2 patients. There was no patient with a normal transthoracic echocardiogram who had thrombus on his/her transoesophageal echocardiogram.  Of the six patients with thrombus detected by transoesophageal echocardiography, only one had thrombus found by transthoracic echocardiography, whereas of all 14 patients who had spontaneous echo contrast on Transoesophageal echocardiography, 10 had spontaneous echo contrast on their transthoracic echocardiogram.</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Sharm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arma&lt;/Author&gt;&lt;Year&gt;1992&lt;/Year&gt;&lt;RecNum&gt;4647&lt;/RecNum&gt;&lt;IDText&gt;Diagnosis of the sinus venosus defect by echocardiography and angiocardiography&lt;/IDText&gt;&lt;MDL Ref_Type="Journal"&gt;&lt;Ref_Type&gt;Journal&lt;/Ref_Type&gt;&lt;Ref_ID&gt;4647&lt;/Ref_ID&gt;&lt;Title_Primary&gt;Diagnosis of the sinus venosus defect by echocardiography and angiocardiography&lt;/Title_Primary&gt;&lt;Authors_Primary&gt;Sharma,S.&lt;/Authors_Primary&gt;&lt;Authors_Primary&gt;Krishnan,U.&lt;/Authors_Primary&gt;&lt;Date_Primary&gt;1992/11&lt;/Date_Primary&gt;&lt;Keywords&gt;$$accept title&lt;/Keywords&gt;&lt;Keywords&gt;$$angiography&lt;/Keywords&gt;&lt;Keywords&gt;$$Broad search&lt;/Keywords&gt;&lt;Keywords&gt;$$colour echo&lt;/Keywords&gt;&lt;Keywords&gt;$$Medline&lt;/Keywords&gt;&lt;Keywords&gt;$$not online&lt;/Keywords&gt;&lt;Keywords&gt;$$Pathologies&lt;/Keywords&gt;&lt;Keywords&gt;$$retrieve for diagnostic study&lt;/Keywords&gt;&lt;Keywords&gt;$$sinus venosus defect&lt;/Keywords&gt;&lt;Keywords&gt;$$to order&lt;/Keywords&gt;&lt;Keywords&gt;$$TOE&lt;/Keywords&gt;&lt;Keywords&gt;$$TTE&lt;/Keywords&gt;&lt;Keywords&gt;analysis&lt;/Keywords&gt;&lt;Keywords&gt;article&lt;/Keywords&gt;&lt;Keywords&gt;echocardiography&lt;/Keywords&gt;&lt;Keywords&gt;hospital&lt;/Keywords&gt;&lt;Keywords&gt;study&lt;/Keywords&gt;&lt;Reprint&gt;In File&lt;/Reprint&gt;&lt;Start_Page&gt;395&lt;/Start_Page&gt;&lt;End_Page&gt;398&lt;/End_Page&gt;&lt;Periodical&gt;Indian Heart Journal&lt;/Periodical&gt;&lt;Volume&gt;44&lt;/Volume&gt;&lt;Issue&gt;6&lt;/Issue&gt;&lt;Address&gt;Department of Cardiology, B.Y.L. Nair Hospital, Bombay&lt;/Address&gt;&lt;ZZ_JournalFull&gt;&lt;f name="System"&gt;Indi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2</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2</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septal defect (sinus venosus defect)</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53 patients, but 8 unusable images; analysed 45 patients with sinus venosus defect, with echocardiographic and catheterisation studies providing a definitive diagnosi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M-mode and cross-sectional using Diasonics 3400R phased array sector scanner for earlier part of study.  TTE M-mode and cross-sectional, pulsed and continuous wave Doppler and colour flow mapping using Aloka SSD-730 for later part of stud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r w:rsidR="002A4FD5" w:rsidRPr="00EF4EB9">
              <w:rPr>
                <w:rFonts w:eastAsia="Calibri"/>
                <w:color w:val="000000"/>
                <w:sz w:val="18"/>
                <w:szCs w:val="18"/>
                <w:lang w:eastAsia="en-US"/>
              </w:rPr>
              <w:t>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 cineangiography (cardiac catheteris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TTE correctly detected 28 of 45 confirmed cases.  Doppler TTE introduced in later years detected 17 of 26 cases </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Sheiban</w:t>
            </w:r>
            <w:r w:rsidR="00FC2DC5" w:rsidRPr="00EF4EB9">
              <w:rPr>
                <w:rFonts w:eastAsia="Calibri"/>
                <w:color w:val="000000"/>
                <w:sz w:val="18"/>
                <w:szCs w:val="18"/>
                <w:lang w:eastAsia="en-US"/>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3</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7</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intracardiac masses </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77 patients with suspected intracardiac mas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echocardiograph was performed using a wide-angle mechanical sector scanner (Hoffrel-System 202/514 or Diasonics CV 400) with a 3.5mHz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Surger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E detected intracardiac masses with a sensitivity of 88.2%  and a specificity of 95.3%</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Shively 1991</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ively&lt;/Author&gt;&lt;Year&gt;1991&lt;/Year&gt;&lt;RecNum&gt;4810&lt;/RecNum&gt;&lt;IDText&gt;Diagnostic value of transesophageal compared with transthoracic echocardiography in infective endocarditis&lt;/IDText&gt;&lt;MDL Ref_Type="Journal"&gt;&lt;Ref_Type&gt;Journal&lt;/Ref_Type&gt;&lt;Ref_ID&gt;4810&lt;/Ref_ID&gt;&lt;Title_Primary&gt;Diagnostic value of transesophageal compared with transthoracic echocardiography in infective endocarditis&lt;/Title_Primary&gt;&lt;Authors_Primary&gt;Shively,B.K.&lt;/Authors_Primary&gt;&lt;Authors_Primary&gt;Gurule,F.T.&lt;/Authors_Primary&gt;&lt;Authors_Primary&gt;Roldan,C.A.&lt;/Authors_Primary&gt;&lt;Authors_Primary&gt;Leggett,J.H.&lt;/Authors_Primary&gt;&lt;Authors_Primary&gt;Schiller,N.B.&lt;/Authors_Primary&gt;&lt;Authors_Primary&gt;Shively,B.K.&lt;/Authors_Primary&gt;&lt;Authors_Primary&gt;Gurule,F.T.&lt;/Authors_Primary&gt;&lt;Authors_Primary&gt;Roldan,C.A.&lt;/Authors_Primary&gt;&lt;Authors_Primary&gt;Leggett,J.H.&lt;/Authors_Primary&gt;&lt;Authors_Primary&gt;Schiller,N.B.&lt;/Authors_Primary&gt;&lt;Date_Primary&gt;1991/8&lt;/Date_Primary&gt;&lt;Keywords&gt;$$accept title&lt;/Keywords&gt;&lt;Keywords&gt;$$Broad search&lt;/Keywords&gt;&lt;Keywords&gt;$$diagnostic study&lt;/Keywords&gt;&lt;Keywords&gt;$$endocarditis&lt;/Keywords&gt;&lt;Keywords&gt;$$Medline&lt;/Keywords&gt;&lt;Keywords&gt;$$not online&lt;/Keywords&gt;&lt;Keywords&gt;$$Pathologies&lt;/Keywords&gt;&lt;Keywords&gt;$$retrieve later?&lt;/Keywords&gt;&lt;Keywords&gt;$$TOE&lt;/Keywords&gt;&lt;Keywords&gt;$$TTE&lt;/Keywords&gt;&lt;Keywords&gt;article&lt;/Keywords&gt;&lt;Keywords&gt;echocardiography&lt;/Keywords&gt;&lt;Keywords&gt;patient&lt;/Keywords&gt;&lt;Keywords&gt;study&lt;/Keywords&gt;&lt;Keywords&gt;university&lt;/Keywords&gt;&lt;Reprint&gt;In File&lt;/Reprint&gt;&lt;Start_Page&gt;391&lt;/Start_Page&gt;&lt;End_Page&gt;397&lt;/End_Page&gt;&lt;Periodical&gt;Journal of the American College of Cardiology&lt;/Periodical&gt;&lt;Volume&gt;18&lt;/Volume&gt;&lt;Issue&gt;2&lt;/Issue&gt;&lt;Address&gt;Department of Medicine, University of New Mexico, Albuquerque 87108&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4</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1</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E</w:t>
            </w:r>
            <w:r w:rsidR="002A4FD5" w:rsidRPr="00EF4EB9">
              <w:rPr>
                <w:rFonts w:eastAsia="Calibri"/>
                <w:color w:val="000000"/>
                <w:sz w:val="18"/>
                <w:szCs w:val="18"/>
                <w:lang w:eastAsia="en-US"/>
              </w:rPr>
              <w:t>ndocarditi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62 patients with 66 episodes of suspected endocarditi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2D, M-mode and Doppler colour perfomed using a 77020A system (Hewlett-Packard) with 2.5 MHz and 5 MHz transducer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r w:rsidR="002A4FD5" w:rsidRPr="00EF4EB9">
              <w:rPr>
                <w:rFonts w:eastAsia="Calibri"/>
                <w:color w:val="000000"/>
                <w:sz w:val="18"/>
                <w:szCs w:val="18"/>
                <w:lang w:eastAsia="en-US"/>
              </w:rPr>
              <w:t>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S</w:t>
            </w:r>
            <w:r w:rsidR="002A4FD5" w:rsidRPr="00EF4EB9">
              <w:rPr>
                <w:rFonts w:eastAsia="Calibri"/>
                <w:color w:val="000000"/>
                <w:sz w:val="18"/>
                <w:szCs w:val="18"/>
                <w:lang w:eastAsia="en-US"/>
              </w:rPr>
              <w:t>urger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 xml:space="preserve">100 (82% good quality image of tricuspid valve, 89% good quality image of mitral valve, 68% good quality image of aortic valve) </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TTE compared with pathologic or non-echocardiographic  data from the subsequent clinical course, sensitivity of 44% and specificity of 98% </w:t>
            </w:r>
            <w:r w:rsidRPr="00EF4EB9">
              <w:rPr>
                <w:rFonts w:eastAsia="Calibri"/>
                <w:color w:val="808080"/>
                <w:sz w:val="18"/>
                <w:szCs w:val="18"/>
                <w:lang w:eastAsia="en-US"/>
              </w:rPr>
              <w:t>(</w:t>
            </w:r>
            <w:r w:rsidRPr="00EF4EB9">
              <w:rPr>
                <w:rFonts w:eastAsia="Calibri"/>
                <w:sz w:val="18"/>
                <w:szCs w:val="18"/>
                <w:lang w:eastAsia="en-US"/>
              </w:rPr>
              <w:t>also tested TOE which had higher sensitivity 94% and specificity 100%)</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Shresth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restha&lt;/Author&gt;&lt;Year&gt;1983&lt;/Year&gt;&lt;RecNum&gt;19500&lt;/RecNum&gt;&lt;IDText&gt;Two-dimensional echocardiographic diagnosis of left-atrial thrombus in rheumatic heart disease. A clinicopathologic study&lt;/IDText&gt;&lt;MDL Ref_Type="Journal"&gt;&lt;Ref_Type&gt;Journal&lt;/Ref_Type&gt;&lt;Ref_ID&gt;19500&lt;/Ref_ID&gt;&lt;Title_Primary&gt;Two-dimensional echocardiographic diagnosis of left-atrial thrombus in rheumatic heart disease. A clinicopathologic study&lt;/Title_Primary&gt;&lt;Authors_Primary&gt;Shrestha,N.K.&lt;/Authors_Primary&gt;&lt;Authors_Primary&gt;Moreno,F.L.&lt;/Authors_Primary&gt;&lt;Authors_Primary&gt;Narciso,F.V.&lt;/Authors_Primary&gt;&lt;Authors_Primary&gt;Torres,L.&lt;/Authors_Primary&gt;&lt;Authors_Primary&gt;Calleja,H.B.&lt;/Authors_Primary&gt;&lt;Authors_Primary&gt;Shrestha,N.K.&lt;/Authors_Primary&gt;&lt;Authors_Primary&gt;Moreno,F.L.&lt;/Authors_Primary&gt;&lt;Authors_Primary&gt;Narciso,F.V.&lt;/Authors_Primary&gt;&lt;Authors_Primary&gt;Torres,L.&lt;/Authors_Primary&gt;&lt;Authors_Primary&gt;Calleja,H.B.&lt;/Authors_Primary&gt;&lt;Date_Primary&gt;1983/2&lt;/Date_Primary&gt;&lt;Keywords&gt;$$accept title Second search&lt;/Keywords&gt;&lt;Keywords&gt;$$atrial&lt;/Keywords&gt;&lt;Keywords&gt;$$keep from second search&lt;/Keywords&gt;&lt;Keywords&gt;$$Medline&lt;/Keywords&gt;&lt;Keywords&gt;$$Pathologies&lt;/Keywords&gt;&lt;Keywords&gt;$$thrombosis&lt;/Keywords&gt;&lt;Keywords&gt;article&lt;/Keywords&gt;&lt;Keywords&gt;echocardiography&lt;/Keywords&gt;&lt;Keywords&gt;patient&lt;/Keywords&gt;&lt;Keywords&gt;study&lt;/Keywords&gt;&lt;Keywords&gt;surgery&lt;/Keywords&gt;&lt;Reprint&gt;In File&lt;/Reprint&gt;&lt;Start_Page&gt;341&lt;/Start_Page&gt;&lt;End_Page&gt;347&lt;/End_Page&gt;&lt;Periodical&gt;Circulation&lt;/Periodical&gt;&lt;Volume&gt;67&lt;/Volume&gt;&lt;Issue&gt;2&lt;/Issue&gt;&lt;ZZ_JournalFull&gt;&lt;f name="System"&gt;Circulation&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5</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3</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left atrial thrombus (in rheumatic heart diseas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 for whole population, for those with thrombus 45/51=88%</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93 patients with rheumatic heart disease with left atrial thrombus confirmed at surger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echocardiography was performed using a Toshiba real-time, phased array sector scanner (Sonolayergraph model SSH-1-A).  The transducer has 32 elements, each with 2.4-MHz frequenc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surgery </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Of the 293 patients, 33 had left atrial thrombi by two-dimensional echocardiographic criteria. This diagnosis was confirmed at surgery and histopathologic study in 30 patients (specificity 98.8%). A thrombus was not found in three patients. In 21 other patients, left atrial thrombi were present but were not detected by two-dimensional echocardiography (sensitivity 58.8%). Ten of these 21 had thrombi in the left atrial cavity. In 11 patients, thrombi were located in the left atrial appendage, all of which were missed by two-dimensional echocardiography. Excluding these 11 left atrial appendage thrombi, the sensitivity of two-dimensional echocardiography for detecting left atrial cavity thrombi was 75.0%.</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Shub</w:t>
            </w:r>
            <w:r w:rsidR="00FC2DC5" w:rsidRPr="00EF4EB9">
              <w:rPr>
                <w:rFonts w:eastAsia="Calibri"/>
                <w:color w:val="000000"/>
                <w:sz w:val="18"/>
                <w:szCs w:val="18"/>
                <w:lang w:eastAsia="en-US"/>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6</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3</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septal defect</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54 patients with documented atrial septal defect (by catheter or surgery) with satisfactory ech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2D, subcostal, was performed using 80 degree phased-array scanning systems (Varian-Diasonics) with 2.25 and 3.5 MHz transducers and a mechanical sector scanner (Advanced Technology Laboratories) with 3 and 5 MHz transducer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o</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atheterisation or surgery, contrast echo (only for 71 patient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54-9/154= 94percent</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successfully diagnosed 93 (89%) of the 105 ostium secundum atrial septal defects, all 32 (100%) ostium primum defects</w:t>
            </w:r>
            <w:r w:rsidRPr="00EF4EB9">
              <w:rPr>
                <w:rFonts w:eastAsia="Calibri"/>
                <w:color w:val="000000"/>
                <w:sz w:val="18"/>
                <w:szCs w:val="18"/>
                <w:lang w:eastAsia="en-US"/>
              </w:rPr>
              <w:br/>
              <w:t>and 7 (44%) of the 16 sinus venosus defects. A defect was not visualized (false negative response) in 12 patients (11%) with an ostium secundum defect and in 9 patients (56%) with a sinus venosus defect.  Sensitivity for secundum was 89%; for primum was 100%; and for sinus venosus defect was 44%.  Specificity was not calculable as all patients had confirmed atrial septal defect.</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2706"/>
        <w:gridCol w:w="4675"/>
      </w:tblGrid>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75" w:type="dxa"/>
          </w:tcPr>
          <w:p w:rsidR="002A4FD5" w:rsidRPr="00EF4EB9" w:rsidRDefault="0057476A" w:rsidP="005A1380">
            <w:pPr>
              <w:spacing w:line="360" w:lineRule="auto"/>
              <w:rPr>
                <w:rFonts w:eastAsia="Calibri"/>
                <w:color w:val="000000"/>
                <w:sz w:val="18"/>
                <w:szCs w:val="18"/>
                <w:lang w:eastAsia="en-US"/>
              </w:rPr>
            </w:pPr>
            <w:r>
              <w:rPr>
                <w:rFonts w:eastAsia="Calibri"/>
                <w:color w:val="000000"/>
                <w:sz w:val="18"/>
                <w:szCs w:val="18"/>
                <w:lang w:eastAsia="en-US"/>
              </w:rPr>
              <w:t>Shyu</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yu&lt;/Author&gt;&lt;Year&gt;1992&lt;/Year&gt;&lt;RecNum&gt;19805&lt;/RecNum&gt;&lt;IDText&gt;Morphologic characterization and quantitative assessment of mitral regurgitation with ruptured chordae tendineae by transesophageal echocardiography&lt;/IDText&gt;&lt;MDL Ref_Type="Journal"&gt;&lt;Ref_Type&gt;Journal&lt;/Ref_Type&gt;&lt;Ref_ID&gt;19805&lt;/Ref_ID&gt;&lt;Title_Primary&gt;&lt;f name="Times New Roman"&gt;Morphologic characterization and quantitative assessment of mitral regurgitation with ruptured chordae tendineae by transesophageal echocardiography&lt;/f&gt;&lt;/Title_Primary&gt;&lt;Authors_Primary&gt;Shyu,K.G.&lt;/Authors_Primary&gt;&lt;Authors_Primary&gt;Lei,MH&lt;/Authors_Primary&gt;&lt;Authors_Primary&gt;Hwang,JJ&lt;/Authors_Primary&gt;&lt;Authors_Primary&gt;Lin,S.C.&lt;/Authors_Primary&gt;&lt;Authors_Primary&gt;Kuan,P.&lt;/Authors_Primary&gt;&lt;Authors_Primary&gt;Lien,W.P.&lt;/Authors_Primary&gt;&lt;Date_Primary&gt;1992&lt;/Date_Primary&gt;&lt;Keywords&gt;transesophageal echocardiography&lt;/Keywords&gt;&lt;Keywords&gt;echocardiography&lt;/Keywords&gt;&lt;Reprint&gt;Not in File&lt;/Reprint&gt;&lt;Start_Page&gt;1152&lt;/Start_Page&gt;&lt;End_Page&gt;1156&lt;/End_Page&gt;&lt;Periodical&gt;Am J Cardiol&lt;/Periodical&gt;&lt;Volume&gt;70&lt;/Volume&gt;&lt;Issue&gt;13&lt;/Issue&gt;&lt;ZZ_JournalFull&gt;&lt;f name="System"&gt;Am J Cardio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7</w:t>
            </w:r>
            <w:r w:rsidR="00FC2DC5" w:rsidRPr="00EF4EB9">
              <w:rPr>
                <w:rFonts w:eastAsia="Calibri"/>
                <w:color w:val="000000"/>
                <w:sz w:val="18"/>
                <w:szCs w:val="18"/>
                <w:lang w:eastAsia="en-US"/>
              </w:rPr>
              <w:fldChar w:fldCharType="end"/>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7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2</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7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ruptured chordae tendineae</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7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some AF</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7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Group 1 = 40 adult patients suspected of having a flail mitral valve leaflet with ruptured chordae tendineae who underwent both TTE and TEE before surgery, who went on to undergo surgery.  Group 2 = 20 control patients with moderate or severe mitral regurgitation and negligible mitral stenosis due to other causes who underwent TTE, TEE and subsequent mitral valve surgery.</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7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Doppler TTE, Toshiba SSH65A Aloka 870 ultrasound system with 2.5MHz or 3.75MHz precordial transducer, in standard parasternal and apical transducer positions.  Colour Doppler TTE assessed MR by criteria of Spain et al</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7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r w:rsidR="002A4FD5" w:rsidRPr="00EF4EB9">
              <w:rPr>
                <w:rFonts w:eastAsia="Calibri"/>
                <w:color w:val="000000"/>
                <w:sz w:val="18"/>
                <w:szCs w:val="18"/>
                <w:lang w:eastAsia="en-US"/>
              </w:rPr>
              <w:t>o</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7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 (within 2 days of TTE), cardiac catheterisation (most within one weeks of TTE)</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7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E046F9">
        <w:tc>
          <w:tcPr>
            <w:tcW w:w="1141" w:type="dxa"/>
          </w:tcPr>
          <w:p w:rsidR="002A4FD5" w:rsidRPr="00EF4EB9" w:rsidRDefault="002A4FD5" w:rsidP="003E06D1">
            <w:pPr>
              <w:spacing w:line="360" w:lineRule="auto"/>
              <w:rPr>
                <w:rFonts w:eastAsia="Calibri"/>
                <w:sz w:val="18"/>
                <w:szCs w:val="18"/>
                <w:lang w:eastAsia="en-US"/>
              </w:rPr>
            </w:pPr>
          </w:p>
        </w:tc>
        <w:tc>
          <w:tcPr>
            <w:tcW w:w="270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7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With reference to cardiac catheterisation, TTE had a sensitivity of 65% and specificity of 90% and negative predictive value of 56% for diagnosis of ruptured chordae tendineae</w:t>
            </w:r>
          </w:p>
        </w:tc>
      </w:tr>
    </w:tbl>
    <w:p w:rsidR="00E046F9" w:rsidRPr="00EF4EB9" w:rsidRDefault="00E046F9"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2698"/>
        <w:gridCol w:w="4684"/>
      </w:tblGrid>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84"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Smith</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mith&lt;/Author&gt;&lt;Year&gt;1985&lt;/Year&gt;&lt;RecNum&gt;19184&lt;/RecNum&gt;&lt;IDText&gt;Ventricular septal rupture diagnosed by simultaneous cross-sectional echocardiography and Doppler ultrasound&lt;/IDText&gt;&lt;MDL Ref_Type="Journal"&gt;&lt;Ref_Type&gt;Journal&lt;/Ref_Type&gt;&lt;Ref_ID&gt;19184&lt;/Ref_ID&gt;&lt;Title_Primary&gt;Ventricular septal rupture diagnosed by simultaneous cross-sectional echocardiography and Doppler ultrasound&lt;/Title_Primary&gt;&lt;Authors_Primary&gt;Smith,G.&lt;/Authors_Primary&gt;&lt;Authors_Primary&gt;Endresen,K.&lt;/Authors_Primary&gt;&lt;Authors_Primary&gt;Sivertssen,E.&lt;/Authors_Primary&gt;&lt;Authors_Primary&gt;Semb,G.&lt;/Authors_Primary&gt;&lt;Authors_Primary&gt;Smith,G.&lt;/Authors_Primary&gt;&lt;Authors_Primary&gt;Endresen,K.&lt;/Authors_Primary&gt;&lt;Authors_Primary&gt;Sivertssen,E.&lt;/Authors_Primary&gt;&lt;Authors_Primary&gt;Semb,G.&lt;/Authors_Primary&gt;&lt;Date_Primary&gt;1985/7&lt;/Date_Primary&gt;&lt;Keywords&gt;$$accept title Second search&lt;/Keywords&gt;&lt;Keywords&gt;$$keep from second search&lt;/Keywords&gt;&lt;Keywords&gt;$$Medline&lt;/Keywords&gt;&lt;Keywords&gt;$$Pathologies&lt;/Keywords&gt;&lt;Keywords&gt;$$ventricular&lt;/Keywords&gt;&lt;Keywords&gt;article&lt;/Keywords&gt;&lt;Keywords&gt;echocardiography&lt;/Keywords&gt;&lt;Keywords&gt;patient&lt;/Keywords&gt;&lt;Reprint&gt;In File&lt;/Reprint&gt;&lt;Start_Page&gt;631&lt;/Start_Page&gt;&lt;End_Page&gt;636&lt;/End_Page&gt;&lt;Periodical&gt;European Heart Journal&lt;/Periodical&gt;&lt;Volume&gt;6&lt;/Volume&gt;&lt;Issue&gt;7&lt;/Issue&gt;&lt;ZZ_JournalFull&gt;&lt;f name="System"&gt;Europe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8</w:t>
            </w:r>
            <w:r w:rsidR="00FC2DC5" w:rsidRPr="00EF4EB9">
              <w:rPr>
                <w:rFonts w:eastAsia="Calibri"/>
                <w:color w:val="000000"/>
                <w:sz w:val="18"/>
                <w:szCs w:val="18"/>
                <w:lang w:eastAsia="en-US"/>
              </w:rPr>
              <w:fldChar w:fldCharType="end"/>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84"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5</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ventricular septal rupture (in patients with acute myocardial infarction)</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3 patients with ventricular septal rupture</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ross-sectional Doppler echo performed using an IREX system IIIB 2-dimensional phased array sector scanner with a 2.5 MHz transducer (Ramsey, New Jersey, USA).</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84"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r w:rsidR="002A4FD5" w:rsidRPr="00EF4EB9">
              <w:rPr>
                <w:rFonts w:eastAsia="Calibri"/>
                <w:color w:val="000000"/>
                <w:sz w:val="18"/>
                <w:szCs w:val="18"/>
                <w:lang w:eastAsia="en-US"/>
              </w:rPr>
              <w:t>o</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atheterisation or autopsy</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84"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Using simultaneous cross-sectional echocardiography and Doppler ultrasound detected all 13 cases of VSR , sensitivity 100%.  If cross-sectional echocardiography was used alone, six of the thirteen cases could be visualised</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7476A">
            <w:pPr>
              <w:spacing w:line="360" w:lineRule="auto"/>
              <w:rPr>
                <w:rFonts w:eastAsia="Calibri"/>
                <w:color w:val="000000"/>
                <w:sz w:val="18"/>
                <w:szCs w:val="18"/>
                <w:lang w:eastAsia="en-US"/>
              </w:rPr>
            </w:pPr>
            <w:r w:rsidRPr="00EF4EB9">
              <w:rPr>
                <w:rFonts w:eastAsia="Calibri"/>
                <w:color w:val="000000"/>
                <w:sz w:val="18"/>
                <w:szCs w:val="18"/>
                <w:lang w:eastAsia="en-US"/>
              </w:rPr>
              <w:t>Sparrow</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parrow&lt;/Author&gt;&lt;Year&gt;2003&lt;/Year&gt;&lt;RecNum&gt;13158&lt;/RecNum&gt;&lt;IDText&gt;The diagnosis of heart failure in general practice: implications for the UK National Service Framework&lt;/IDText&gt;&lt;MDL Ref_Type="Journal"&gt;&lt;Ref_Type&gt;Journal&lt;/Ref_Type&gt;&lt;Ref_ID&gt;13158&lt;/Ref_ID&gt;&lt;Title_Primary&gt;The diagnosis of heart failure in general practice: implications for the UK National Service Framework&lt;/Title_Primary&gt;&lt;Authors_Primary&gt;Sparrow,N.&lt;/Authors_Primary&gt;&lt;Authors_Primary&gt;Adlam,D.&lt;/Authors_Primary&gt;&lt;Authors_Primary&gt;Cowley,A.&lt;/Authors_Primary&gt;&lt;Authors_Primary&gt;Hampton,J.R.&lt;/Authors_Primary&gt;&lt;Authors_Primary&gt;Sparrow,Nigel&lt;/Authors_Primary&gt;&lt;Authors_Primary&gt;Adlam,David&lt;/Authors_Primary&gt;&lt;Authors_Primary&gt;Cowley,Alan&lt;/Authors_Primary&gt;&lt;Authors_Primary&gt;Hampton,John R.&lt;/Authors_Primary&gt;&lt;Date_Primary&gt;2003/6&lt;/Date_Primary&gt;&lt;Keywords&gt;$$accept title Second search&lt;/Keywords&gt;&lt;Keywords&gt;$$heart failure&lt;/Keywords&gt;&lt;Keywords&gt;$$keep from second search&lt;/Keywords&gt;&lt;Keywords&gt;$$Medline&lt;/Keywords&gt;&lt;Keywords&gt;$$Pathologies&lt;/Keywords&gt;&lt;Keywords&gt;article&lt;/Keywords&gt;&lt;Keywords&gt;echocardiography&lt;/Keywords&gt;&lt;Keywords&gt;left ventricular&lt;/Keywords&gt;&lt;Keywords&gt;patient&lt;/Keywords&gt;&lt;Keywords&gt;population&lt;/Keywords&gt;&lt;Keywords&gt;study&lt;/Keywords&gt;&lt;Reprint&gt;In File&lt;/Reprint&gt;&lt;Start_Page&gt;349&lt;/Start_Page&gt;&lt;End_Page&gt;354&lt;/End_Page&gt;&lt;Periodical&gt;European Journal of Heart Failure&lt;/Periodical&gt;&lt;Volume&gt;5&lt;/Volume&gt;&lt;Issue&gt;3&lt;/Issue&gt;&lt;Address&gt;Newthorpe Medical Practice, Chewton Street, Eastwood, Nottingham NG16 3HB, UK. nigelsparrow@aol.com&lt;/Address&gt;&lt;ZZ_JournalFull&gt;&lt;f name="System"&gt;European Journal of Heart Failur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9</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vAlign w:val="bottom"/>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3</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systolic dysfunc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621 patients prescribed loop diuretics in general practice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using a phased array sector scanner (Vingmed CFM 7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r w:rsidR="002A4FD5" w:rsidRPr="00EF4EB9">
              <w:rPr>
                <w:rFonts w:eastAsia="Calibri"/>
                <w:color w:val="000000"/>
                <w:sz w:val="18"/>
                <w:szCs w:val="18"/>
                <w:lang w:eastAsia="en-US"/>
              </w:rPr>
              <w:t>e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linical diagnosis made in primary car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as gold standard.  General practice/clinical diagnoses showed high false positive rates. Individual or combinations of clinical features did not accurately predict left ventricular systolic dysfunction</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2698"/>
        <w:gridCol w:w="4684"/>
      </w:tblGrid>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84"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Stratton</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tratton&lt;/Author&gt;&lt;Year&gt;1982&lt;/Year&gt;&lt;RecNum&gt;19544&lt;/RecNum&gt;&lt;IDText&gt;Detection of left ventricular thrombus by two-dimensional echocardiography: sensitivity, specificity, and causes of uncertainty&lt;/IDText&gt;&lt;MDL Ref_Type="Journal"&gt;&lt;Ref_Type&gt;Journal&lt;/Ref_Type&gt;&lt;Ref_ID&gt;19544&lt;/Ref_ID&gt;&lt;Title_Primary&gt;Detection of left ventricular thrombus by two-dimensional echocardiography: sensitivity, specificity, and causes of uncertainty&lt;/Title_Primary&gt;&lt;Authors_Primary&gt;Stratton,J.R.&lt;/Authors_Primary&gt;&lt;Authors_Primary&gt;Lighty,G.W.,Jr.&lt;/Authors_Primary&gt;&lt;Authors_Primary&gt;Pearlman,A.S.&lt;/Authors_Primary&gt;&lt;Authors_Primary&gt;Ritchie,J.L.&lt;/Authors_Primary&gt;&lt;Authors_Primary&gt;Stratton,J.R.&lt;/Authors_Primary&gt;&lt;Authors_Primary&gt;Lighty,G.W.J.&lt;/Authors_Primary&gt;&lt;Authors_Primary&gt;Pearlman,A.S.&lt;/Authors_Primary&gt;&lt;Authors_Primary&gt;Ritchie,J.L.&lt;/Authors_Primary&gt;&lt;Date_Primary&gt;1982/7&lt;/Date_Primary&gt;&lt;Keywords&gt;$$accept title Second search&lt;/Keywords&gt;&lt;Keywords&gt;$$keep from second search&lt;/Keywords&gt;&lt;Keywords&gt;$$left ventricular&lt;/Keywords&gt;&lt;Keywords&gt;$$Medline&lt;/Keywords&gt;&lt;Keywords&gt;$$Pathologies&lt;/Keywords&gt;&lt;Keywords&gt;analysis&lt;/Keywords&gt;&lt;Keywords&gt;article&lt;/Keywords&gt;&lt;Keywords&gt;echocardiography&lt;/Keywords&gt;&lt;Keywords&gt;knowledge&lt;/Keywords&gt;&lt;Keywords&gt;left ventricular&lt;/Keywords&gt;&lt;Keywords&gt;patient&lt;/Keywords&gt;&lt;Keywords&gt;study&lt;/Keywords&gt;&lt;Reprint&gt;In File&lt;/Reprint&gt;&lt;Start_Page&gt;156&lt;/Start_Page&gt;&lt;End_Page&gt;166&lt;/End_Page&gt;&lt;Periodical&gt;Circulation&lt;/Periodical&gt;&lt;Volume&gt;66&lt;/Volume&gt;&lt;Issue&gt;1&lt;/Issue&gt;&lt;ZZ_JournalFull&gt;&lt;f name="System"&gt;Circulation&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0</w:t>
            </w:r>
            <w:r w:rsidR="00FC2DC5" w:rsidRPr="00EF4EB9">
              <w:rPr>
                <w:rFonts w:eastAsia="Calibri"/>
                <w:color w:val="000000"/>
                <w:sz w:val="18"/>
                <w:szCs w:val="18"/>
                <w:lang w:eastAsia="en-US"/>
              </w:rPr>
              <w:fldChar w:fldCharType="end"/>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84"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2</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thrombus</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percent NR but some patients had AF</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78 patients with suspected left ventricular thrombus</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echocardiography performed using either a wide-angle, phased-array sector scanner (Toshiba, 45 patients) or a wide-angle, mechanical sector scanner (A.T.L Laboratories, 33 patients).</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84"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r w:rsidR="002A4FD5" w:rsidRPr="00EF4EB9">
              <w:rPr>
                <w:rFonts w:eastAsia="Calibri"/>
                <w:color w:val="000000"/>
                <w:sz w:val="18"/>
                <w:szCs w:val="18"/>
                <w:lang w:eastAsia="en-US"/>
              </w:rPr>
              <w:t>o</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surgical findings/ indium-111platelet imaging</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78/88=89percent</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8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Echocardiogram was positive for thrombus in 22 patients, equivocal in seven and negative in 49. For detection of thrombus, a positive or equivocal echocardiogram had a sensitivity of 95% (21 of 22), a specificity of 86% (48 of 56), and a predictive value of 72% (21 of 29); the predictive value of a negative study was 98% (48 of 49). Considering positive and equivocal studies separately, the predictive value of a positive study was 86% (19 of 22), while that of an equivocal study was only 29% (two of seven).</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p w:rsidR="00E046F9" w:rsidRPr="00EF4EB9" w:rsidRDefault="00E046F9">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2698"/>
        <w:gridCol w:w="4684"/>
      </w:tblGrid>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84" w:type="dxa"/>
          </w:tcPr>
          <w:p w:rsidR="002A4FD5" w:rsidRPr="00EF4EB9" w:rsidRDefault="002A4FD5" w:rsidP="005A1380">
            <w:pPr>
              <w:spacing w:line="360" w:lineRule="auto"/>
              <w:rPr>
                <w:rFonts w:eastAsia="Calibri"/>
                <w:sz w:val="18"/>
                <w:szCs w:val="18"/>
                <w:lang w:eastAsia="en-US"/>
              </w:rPr>
            </w:pPr>
            <w:r w:rsidRPr="00EF4EB9">
              <w:rPr>
                <w:rFonts w:eastAsia="Calibri"/>
                <w:sz w:val="18"/>
                <w:szCs w:val="18"/>
                <w:lang w:eastAsia="en-US"/>
              </w:rPr>
              <w:t>Veyrat</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Veyrat&lt;/Author&gt;&lt;Year&gt;1983&lt;/Year&gt;&lt;RecNum&gt;19441&lt;/RecNum&gt;&lt;IDText&gt;New indexes for assessing aortic regurgitation with two-dimensional Doppler echocardiographic measurement of the regurgitant aortic valvular area&lt;/IDText&gt;&lt;MDL Ref_Type="Journal"&gt;&lt;Ref_Type&gt;Journal&lt;/Ref_Type&gt;&lt;Ref_ID&gt;19441&lt;/Ref_ID&gt;&lt;Title_Primary&gt;New indexes for assessing aortic regurgitation with two-dimensional Doppler echocardiographic measurement of the regurgitant aortic valvular area&lt;/Title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Date_Primary&gt;1983/11&lt;/Date_Primary&gt;&lt;Keywords&gt;$$accept title Second search&lt;/Keywords&gt;&lt;Keywords&gt;$$aortic regurgita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998&lt;/Start_Page&gt;&lt;End_Page&gt;1005&lt;/End_Page&gt;&lt;Periodical&gt;Circulation&lt;/Periodical&gt;&lt;Volume&gt;68&lt;/Volume&gt;&lt;Issue&gt;5&lt;/Issue&gt;&lt;ZZ_JournalFull&gt;&lt;f name="System"&gt;Circulation&lt;/f&gt;&lt;/ZZ_JournalFull&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101</w:t>
            </w:r>
            <w:r w:rsidR="00FC2DC5" w:rsidRPr="00EF4EB9">
              <w:rPr>
                <w:rFonts w:eastAsia="Calibri"/>
                <w:sz w:val="18"/>
                <w:szCs w:val="18"/>
                <w:lang w:eastAsia="en-US"/>
              </w:rPr>
              <w:fldChar w:fldCharType="end"/>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84" w:type="dxa"/>
          </w:tcPr>
          <w:p w:rsidR="002A4FD5" w:rsidRPr="00EF4EB9" w:rsidRDefault="002A4FD5" w:rsidP="003E06D1">
            <w:pPr>
              <w:spacing w:line="360" w:lineRule="auto"/>
              <w:jc w:val="right"/>
              <w:rPr>
                <w:rFonts w:eastAsia="Calibri"/>
                <w:sz w:val="18"/>
                <w:szCs w:val="18"/>
                <w:lang w:eastAsia="en-US"/>
              </w:rPr>
            </w:pPr>
            <w:r w:rsidRPr="00EF4EB9">
              <w:rPr>
                <w:rFonts w:eastAsia="Calibri"/>
                <w:sz w:val="18"/>
                <w:szCs w:val="18"/>
                <w:lang w:eastAsia="en-US"/>
              </w:rPr>
              <w:t>1983</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84"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ortic regurgitation</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84"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38/95  40percent overall</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84"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83 patients with suspected aortic regurgitation.  Control group of 12 normal subjects</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84"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ulsed Doppler echo performed using an ATL 851 (ALT, Bellevue, WA) with a pulsed Doppler 3 MHz velocimeter and a two-dimensional 90 degree wide-angle mechanical sector scan with a single transducer for both techniques.</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84"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No</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84"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ngiography / aortography, some surgical findings</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84" w:type="dxa"/>
          </w:tcPr>
          <w:p w:rsidR="002A4FD5" w:rsidRPr="00EF4EB9" w:rsidRDefault="002A4FD5" w:rsidP="003E06D1">
            <w:pPr>
              <w:spacing w:line="360" w:lineRule="auto"/>
              <w:jc w:val="right"/>
              <w:rPr>
                <w:rFonts w:eastAsia="Calibri"/>
                <w:sz w:val="18"/>
                <w:szCs w:val="18"/>
                <w:lang w:eastAsia="en-US"/>
              </w:rPr>
            </w:pPr>
            <w:r w:rsidRPr="00EF4EB9">
              <w:rPr>
                <w:rFonts w:eastAsia="Calibri"/>
                <w:sz w:val="18"/>
                <w:szCs w:val="18"/>
                <w:lang w:eastAsia="en-US"/>
              </w:rPr>
              <w:t>100</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8"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84"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 group of 12 normal subjects and 83 patients, including 40 patients with aortic regurgitation proven by aortography, were investigated.   38 patients with aortic regurgitation were diagnosed by Doppler echocardiography (diagnostic sensitivity 95%, specificity 100%)</w:t>
            </w:r>
          </w:p>
        </w:tc>
      </w:tr>
    </w:tbl>
    <w:p w:rsidR="00E046F9" w:rsidRPr="00EF4EB9" w:rsidRDefault="00E046F9"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2697"/>
        <w:gridCol w:w="4685"/>
      </w:tblGrid>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8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Vigna</w:t>
            </w:r>
            <w:r w:rsidR="00FC2DC5" w:rsidRPr="00EF4EB9">
              <w:rPr>
                <w:rFonts w:eastAsia="Calibri"/>
                <w:color w:val="000000"/>
                <w:sz w:val="18"/>
                <w:szCs w:val="18"/>
                <w:lang w:eastAsia="en-US"/>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2</w:t>
            </w:r>
            <w:r w:rsidR="00FC2DC5" w:rsidRPr="00EF4EB9">
              <w:rPr>
                <w:rFonts w:eastAsia="Calibri"/>
                <w:color w:val="000000"/>
                <w:sz w:val="18"/>
                <w:szCs w:val="18"/>
                <w:lang w:eastAsia="en-US"/>
              </w:rPr>
              <w:fldChar w:fldCharType="end"/>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8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3</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left atrial thrombus</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59% in AF at time of study</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59 consecutive nonanticoagulated mitral stenosis patients (35 AF, 24 SR)</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colour Doppler performed using an ALOKA 879SDS system and a 2.5 or 3.5 MHz transducer.</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no   </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OE within 24hours of TTE</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8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7"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8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Left atrial thrombus was found by TTE in 4 patients (6.7 percent) and by TOE in 12 (20.3 percent)(p&lt;0.01). Of the 12 patients with LA thrombus at TOE, 11 were in atrial fibrillation. Thrombus was found in LA body by TTE in four patients (6.7 percent) and by TOE in nine (15.2 percent) (p = NS). Left atrial appendage thrombus was found by TOE in 4 patients(6.7 percent) (Fig 1) and by TTE in none (p&lt;0.01). One patient had two thrombi, one in the LA body and the other in the LA appendage. </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2695"/>
        <w:gridCol w:w="4687"/>
      </w:tblGrid>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687"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Wong</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Wong&lt;/Author&gt;&lt;Year&gt;1983&lt;/Year&gt;&lt;RecNum&gt;19440&lt;/RecNum&gt;&lt;IDText&gt;Sensitivity and specificity of two-dimensional echocardiography in the detection of valvular calcification&lt;/IDText&gt;&lt;MDL Ref_Type="Journal"&gt;&lt;Ref_Type&gt;Journal&lt;/Ref_Type&gt;&lt;Ref_ID&gt;19440&lt;/Ref_ID&gt;&lt;Title_Primary&gt;Sensitivity and specificity of two-dimensional echocardiography in the detection of valvular calcification&lt;/Title_Primary&gt;&lt;Authors_Primary&gt;Wong,M.&lt;/Authors_Primary&gt;&lt;Authors_Primary&gt;Tei,C.&lt;/Authors_Primary&gt;&lt;Authors_Primary&gt;Shah,P.M.&lt;/Authors_Primary&gt;&lt;Authors_Primary&gt;Wong,M.&lt;/Authors_Primary&gt;&lt;Authors_Primary&gt;Tei,C.&lt;/Authors_Primary&gt;&lt;Authors_Primary&gt;Shah,P.M.&lt;/Authors_Primary&gt;&lt;Date_Primary&gt;1983/10&lt;/Date_Primary&gt;&lt;Keywords&gt;$$accept title Second search&lt;/Keywords&gt;&lt;Keywords&gt;$$echo marker&lt;/Keywords&gt;&lt;Keywords&gt;$$keep from second search&lt;/Keywords&gt;&lt;Keywords&gt;$$Medline&lt;/Keywords&gt;&lt;Keywords&gt;$$Pathologies&lt;/Keywords&gt;&lt;Keywords&gt;$$valve&lt;/Keywords&gt;&lt;Keywords&gt;article&lt;/Keywords&gt;&lt;Keywords&gt;calcification&lt;/Keywords&gt;&lt;Keywords&gt;echocardiography&lt;/Keywords&gt;&lt;Keywords&gt;study&lt;/Keywords&gt;&lt;Reprint&gt;In File&lt;/Reprint&gt;&lt;Start_Page&gt;423&lt;/Start_Page&gt;&lt;End_Page&gt;427&lt;/End_Page&gt;&lt;Periodical&gt;Chest&lt;/Periodical&gt;&lt;Volume&gt;84&lt;/Volume&gt;&lt;Issue&gt;4&lt;/Issue&gt;&lt;ZZ_JournalFull&gt;&lt;f name="System"&gt;Chest&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3</w:t>
            </w:r>
            <w:r w:rsidR="00FC2DC5" w:rsidRPr="00EF4EB9">
              <w:rPr>
                <w:rFonts w:eastAsia="Calibri"/>
                <w:color w:val="000000"/>
                <w:sz w:val="18"/>
                <w:szCs w:val="18"/>
                <w:lang w:eastAsia="en-US"/>
              </w:rPr>
              <w:fldChar w:fldCharType="end"/>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687"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3</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and aortic valve stenosis  valvular calcification</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81 patients with valvular abnormalities from 113 elderly volunteers (some undergoing cardiac investigations)</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echocardiography performed using a phased-array system (Varian 3000)</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4687"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r w:rsidR="002A4FD5" w:rsidRPr="00EF4EB9">
              <w:rPr>
                <w:rFonts w:eastAsia="Calibri"/>
                <w:color w:val="000000"/>
                <w:sz w:val="18"/>
                <w:szCs w:val="18"/>
                <w:lang w:eastAsia="en-US"/>
              </w:rPr>
              <w:t>o</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35mm cineflourograms (radiologic)</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4687"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E046F9">
        <w:tc>
          <w:tcPr>
            <w:tcW w:w="1140" w:type="dxa"/>
          </w:tcPr>
          <w:p w:rsidR="002A4FD5" w:rsidRPr="00EF4EB9" w:rsidRDefault="002A4FD5" w:rsidP="003E06D1">
            <w:pPr>
              <w:spacing w:line="360" w:lineRule="auto"/>
              <w:rPr>
                <w:rFonts w:eastAsia="Calibri"/>
                <w:sz w:val="18"/>
                <w:szCs w:val="18"/>
                <w:lang w:eastAsia="en-US"/>
              </w:rPr>
            </w:pPr>
          </w:p>
        </w:tc>
        <w:tc>
          <w:tcPr>
            <w:tcW w:w="269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4687"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Echocardiographic sensitivity for detecting calcium in both the mitral anulus and aortic valve was 76 percent; specificity was 89 to 94 percent. Detection in the mitral leaflets was low and due to the smallness of the target and high sensitivity of the standard. Thus, an easily performed ultrasonic technique can screen moderate calcification of the mitral annulus and aortic valve with a</w:t>
            </w:r>
            <w:r w:rsidRPr="00EF4EB9">
              <w:rPr>
                <w:rFonts w:eastAsia="Calibri"/>
                <w:color w:val="000000"/>
                <w:sz w:val="18"/>
                <w:szCs w:val="18"/>
                <w:lang w:eastAsia="en-US"/>
              </w:rPr>
              <w:br/>
              <w:t>predictive accuracy of 80 percent.</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0"/>
        <w:gridCol w:w="2696"/>
        <w:gridCol w:w="5344"/>
      </w:tblGrid>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344"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Zanoll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Zanolla&lt;/Author&gt;&lt;Year&gt;1982&lt;/Year&gt;&lt;RecNum&gt;19539&lt;/RecNum&gt;&lt;IDText&gt;Two-dimensional echocardiographic evaluation of mitral valve calcification. Sensitivity and specificity&lt;/IDText&gt;&lt;MDL Ref_Type="Journal"&gt;&lt;Ref_Type&gt;Journal&lt;/Ref_Type&gt;&lt;Ref_ID&gt;19539&lt;/Ref_ID&gt;&lt;Title_Primary&gt;Two-dimensional echocardiographic evaluation of mitral valve calcification. Sensitivity and specificity&lt;/Title_Primary&gt;&lt;Authors_Primary&gt;Zanolla,L.&lt;/Authors_Primary&gt;&lt;Authors_Primary&gt;Marino,P.&lt;/Authors_Primary&gt;&lt;Authors_Primary&gt;Nicolosi,G.L.&lt;/Authors_Primary&gt;&lt;Authors_Primary&gt;Peranzoni,P.F.&lt;/Authors_Primary&gt;&lt;Authors_Primary&gt;Poppi,A.&lt;/Authors_Primary&gt;&lt;Authors_Primary&gt;Zanolla,L.&lt;/Authors_Primary&gt;&lt;Authors_Primary&gt;Marino,P.&lt;/Authors_Primary&gt;&lt;Authors_Primary&gt;Nicolosi,G.L.&lt;/Authors_Primary&gt;&lt;Authors_Primary&gt;Peranzoni,P.F.&lt;/Authors_Primary&gt;&lt;Authors_Primary&gt;Poppi,A.&lt;/Authors_Primary&gt;&lt;Date_Primary&gt;1982/8&lt;/Date_Primary&gt;&lt;Keywords&gt;$$accept title Second search&lt;/Keywords&gt;&lt;Keywords&gt;$$keep from second search&lt;/Keywords&gt;&lt;Keywords&gt;$$Medline&lt;/Keywords&gt;&lt;Keywords&gt;$$mitral valve&lt;/Keywords&gt;&lt;Keywords&gt;$$Pathologies&lt;/Keywords&gt;&lt;Keywords&gt;article&lt;/Keywords&gt;&lt;Keywords&gt;calcification&lt;/Keywords&gt;&lt;Keywords&gt;echocardiography&lt;/Keywords&gt;&lt;Keywords&gt;patient&lt;/Keywords&gt;&lt;Keywords&gt;surgery&lt;/Keywords&gt;&lt;Reprint&gt;In File&lt;/Reprint&gt;&lt;Start_Page&gt;154&lt;/Start_Page&gt;&lt;End_Page&gt;157&lt;/End_Page&gt;&lt;Periodical&gt;Chest&lt;/Periodical&gt;&lt;Volume&gt;82&lt;/Volume&gt;&lt;Issue&gt;2&lt;/Issue&gt;&lt;ZZ_JournalFull&gt;&lt;f name="System"&gt;Chest&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4</w:t>
            </w:r>
            <w:r w:rsidR="00FC2DC5" w:rsidRPr="00EF4EB9">
              <w:rPr>
                <w:rFonts w:eastAsia="Calibri"/>
                <w:color w:val="000000"/>
                <w:sz w:val="18"/>
                <w:szCs w:val="18"/>
                <w:lang w:eastAsia="en-US"/>
              </w:rPr>
              <w:fldChar w:fldCharType="end"/>
            </w:r>
          </w:p>
        </w:tc>
      </w:tr>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344"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2</w:t>
            </w:r>
          </w:p>
        </w:tc>
      </w:tr>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34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stenosis,  mitral valve calcification</w:t>
            </w:r>
          </w:p>
        </w:tc>
      </w:tr>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34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34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43 patients with rheumatic disease of the mitral valve by surgery</w:t>
            </w:r>
          </w:p>
        </w:tc>
      </w:tr>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34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d echocardiography was performed using a commercially available 30</w:t>
            </w:r>
            <w:r w:rsidRPr="00EF4EB9">
              <w:rPr>
                <w:rFonts w:eastAsia="Calibri"/>
                <w:color w:val="000000"/>
                <w:sz w:val="18"/>
                <w:szCs w:val="18"/>
                <w:vertAlign w:val="superscript"/>
                <w:lang w:eastAsia="en-US"/>
              </w:rPr>
              <w:t>0</w:t>
            </w:r>
            <w:r w:rsidRPr="00EF4EB9">
              <w:rPr>
                <w:rFonts w:eastAsia="Calibri"/>
                <w:color w:val="000000"/>
                <w:sz w:val="18"/>
                <w:szCs w:val="18"/>
                <w:lang w:eastAsia="en-US"/>
              </w:rPr>
              <w:t xml:space="preserve"> mechanical sector scanner (Eko Sector 1, Smith Kline Instruments)</w:t>
            </w:r>
          </w:p>
        </w:tc>
      </w:tr>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344"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r w:rsidR="002A4FD5" w:rsidRPr="00EF4EB9">
              <w:rPr>
                <w:rFonts w:eastAsia="Calibri"/>
                <w:color w:val="000000"/>
                <w:sz w:val="18"/>
                <w:szCs w:val="18"/>
                <w:lang w:eastAsia="en-US"/>
              </w:rPr>
              <w:t>o</w:t>
            </w:r>
          </w:p>
        </w:tc>
      </w:tr>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34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radiography of surgically excised valves</w:t>
            </w:r>
          </w:p>
        </w:tc>
      </w:tr>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344"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40" w:type="dxa"/>
          </w:tcPr>
          <w:p w:rsidR="002A4FD5" w:rsidRPr="00EF4EB9" w:rsidRDefault="002A4FD5" w:rsidP="003E06D1">
            <w:pPr>
              <w:spacing w:line="360" w:lineRule="auto"/>
              <w:rPr>
                <w:rFonts w:eastAsia="Calibri"/>
                <w:sz w:val="18"/>
                <w:szCs w:val="18"/>
                <w:lang w:eastAsia="en-US"/>
              </w:rPr>
            </w:pPr>
          </w:p>
        </w:tc>
        <w:tc>
          <w:tcPr>
            <w:tcW w:w="2696"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344"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here were 14 true positives, 19 true negatives, 10 false positives and no false negatives, for two-dimensional echocardiography, there was a sensitivity of 100% and a specificity of 65%. It is concluded</w:t>
            </w:r>
            <w:r w:rsidRPr="00EF4EB9">
              <w:rPr>
                <w:rFonts w:eastAsia="Calibri"/>
                <w:color w:val="000000"/>
                <w:sz w:val="18"/>
                <w:szCs w:val="18"/>
                <w:lang w:eastAsia="en-US"/>
              </w:rPr>
              <w:br/>
              <w:t>that two-dimensional echocardiography is an extremely sensitive method for assessing mitral valve calcification, and is prospectively useful also in planning reconstruction versus replacement in mitral valve surgery. Nevertheless, the consistent number of false positives affecting two-dimensional echocardiography represents a definite limit to the specificity.</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5165"/>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5165"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Zotz</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Zotz&lt;/Author&gt;&lt;Year&gt;1993&lt;/Year&gt;&lt;RecNum&gt;4540&lt;/RecNum&gt;&lt;IDText&gt;Transthoracic and transesophageal echocardiography to diagnose ventricular septal rupture: importance of right heart infarction&lt;/IDText&gt;&lt;MDL Ref_Type="Journal"&gt;&lt;Ref_Type&gt;Journal&lt;/Ref_Type&gt;&lt;Ref_ID&gt;4540&lt;/Ref_ID&gt;&lt;Title_Primary&gt;Transthoracic and transesophageal echocardiography to diagnose ventricular septal rupture: importance of right heart infarction&lt;/Title_Primary&gt;&lt;Authors_Primary&gt;Zotz,R.J.&lt;/Authors_Primary&gt;&lt;Authors_Primary&gt;Dohmen,G.&lt;/Authors_Primary&gt;&lt;Authors_Primary&gt;Genth,S.&lt;/Authors_Primary&gt;&lt;Authors_Primary&gt;Erbel,R.&lt;/Authors_Primary&gt;&lt;Authors_Primary&gt;Dieterich,H.A.&lt;/Authors_Primary&gt;&lt;Authors_Primary&gt;Meyer,J.&lt;/Authors_Primary&gt;&lt;Date_Primary&gt;1993/10&lt;/Date_Primary&gt;&lt;Keywords&gt;$$accept title&lt;/Keywords&gt;&lt;Keywords&gt;$$Broad search&lt;/Keywords&gt;&lt;Keywords&gt;$$diagnostic&lt;/Keywords&gt;&lt;Keywords&gt;$$Doppler&lt;/Keywords&gt;&lt;Keywords&gt;$$Medline&lt;/Keywords&gt;&lt;Keywords&gt;$$not online&lt;/Keywords&gt;&lt;Keywords&gt;$$retrieve for diagnostic study&lt;/Keywords&gt;&lt;Keywords&gt;$$septal rupture&lt;/Keywords&gt;&lt;Keywords&gt;$$to order&lt;/Keywords&gt;&lt;Keywords&gt;$$TOE&lt;/Keywords&gt;&lt;Keywords&gt;$$TTE&lt;/Keywords&gt;&lt;Keywords&gt;article&lt;/Keywords&gt;&lt;Keywords&gt;echocardiography&lt;/Keywords&gt;&lt;Keywords&gt;patient&lt;/Keywords&gt;&lt;Keywords&gt;risk&lt;/Keywords&gt;&lt;Keywords&gt;surgery&lt;/Keywords&gt;&lt;Keywords&gt;university&lt;/Keywords&gt;&lt;Reprint&gt;In File&lt;/Reprint&gt;&lt;Start_Page&gt;911&lt;/Start_Page&gt;&lt;End_Page&gt;917&lt;/End_Page&gt;&lt;Periodical&gt;Coronary Artery Disease&lt;/Periodical&gt;&lt;Volume&gt;4&lt;/Volume&gt;&lt;Issue&gt;10&lt;/Issue&gt;&lt;Address&gt;II. Medizinische Klinik, Johannes Gutenberg University, Mainz, Germany&lt;/Address&gt;&lt;ZZ_JournalFull&gt;&lt;f name="System"&gt;Coronary Artery Diseas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5</w:t>
            </w:r>
            <w:r w:rsidR="00FC2DC5" w:rsidRPr="00EF4EB9">
              <w:rPr>
                <w:rFonts w:eastAsia="Calibri"/>
                <w:color w:val="000000"/>
                <w:sz w:val="18"/>
                <w:szCs w:val="18"/>
                <w:lang w:eastAsia="en-US"/>
              </w:rPr>
              <w:fldChar w:fldCharType="end"/>
            </w:r>
            <w:r w:rsidRPr="00EF4EB9">
              <w:rPr>
                <w:rFonts w:eastAsia="Calibri"/>
                <w:color w:val="000000"/>
                <w:sz w:val="18"/>
                <w:szCs w:val="18"/>
                <w:lang w:eastAsia="en-US"/>
              </w:rPr>
              <w:t xml:space="preserve"> </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3</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ventricular septal rupture (in patients with acute myocardial infarc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17 consecutive patients presenting a new systolic murmur after the onset of acute MI, caused by a subsequently diagnosed rupture of the interventricular septum.</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p w:rsidR="002A4FD5" w:rsidRPr="00EF4EB9" w:rsidRDefault="002A4FD5" w:rsidP="003E06D1">
            <w:pPr>
              <w:spacing w:line="360" w:lineRule="auto"/>
              <w:rPr>
                <w:rFonts w:eastAsia="Calibri"/>
                <w:sz w:val="18"/>
                <w:szCs w:val="18"/>
                <w:lang w:eastAsia="en-US"/>
              </w:rPr>
            </w:pP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standard and Colour Doppler TTE, performed immediately after myocardial rupture suspected, ultrasound system Toshiba SSH 160A with 2.5MHz transducer, standard and unconventional view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Was TTE the reference/gold standard</w:t>
            </w:r>
          </w:p>
        </w:tc>
        <w:tc>
          <w:tcPr>
            <w:tcW w:w="5165" w:type="dxa"/>
          </w:tcPr>
          <w:p w:rsidR="002A4FD5" w:rsidRPr="00EF4EB9" w:rsidRDefault="0033535F"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iagnostic comparator(s) detail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surgery or autopsy, also contrast echo and TOE</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Usable TTE (as % of those having TTE)</w:t>
            </w:r>
          </w:p>
        </w:tc>
        <w:tc>
          <w:tcPr>
            <w:tcW w:w="5165"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 results</w:t>
            </w:r>
          </w:p>
        </w:tc>
        <w:tc>
          <w:tcPr>
            <w:tcW w:w="5165"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Conventional TTE identified VSR in 4/17, using unconventional views 12/17; and colour Doppler 15/16.</w:t>
            </w:r>
          </w:p>
        </w:tc>
      </w:tr>
    </w:tbl>
    <w:p w:rsidR="0057476A" w:rsidRDefault="0057476A" w:rsidP="002A4FD5">
      <w:pPr>
        <w:spacing w:line="360" w:lineRule="auto"/>
        <w:rPr>
          <w:rFonts w:eastAsia="Calibri"/>
          <w:b/>
          <w:sz w:val="18"/>
          <w:szCs w:val="18"/>
          <w:lang w:eastAsia="en-US"/>
        </w:rPr>
      </w:pPr>
    </w:p>
    <w:p w:rsidR="0057476A" w:rsidRDefault="0057476A">
      <w:pPr>
        <w:rPr>
          <w:rFonts w:eastAsia="Calibri"/>
          <w:b/>
          <w:sz w:val="18"/>
          <w:szCs w:val="18"/>
          <w:lang w:eastAsia="en-US"/>
        </w:rPr>
      </w:pPr>
      <w:r>
        <w:rPr>
          <w:rFonts w:eastAsia="Calibri"/>
          <w:b/>
          <w:sz w:val="18"/>
          <w:szCs w:val="18"/>
          <w:lang w:eastAsia="en-US"/>
        </w:rPr>
        <w:br w:type="page"/>
      </w:r>
    </w:p>
    <w:p w:rsidR="002A4FD5" w:rsidRPr="00EF4EB9" w:rsidRDefault="002A4FD5" w:rsidP="0085086B">
      <w:pPr>
        <w:spacing w:line="360" w:lineRule="auto"/>
        <w:outlineLvl w:val="0"/>
        <w:rPr>
          <w:rFonts w:eastAsia="Calibri"/>
          <w:b/>
          <w:sz w:val="18"/>
          <w:szCs w:val="18"/>
          <w:lang w:eastAsia="en-US"/>
        </w:rPr>
      </w:pPr>
      <w:r w:rsidRPr="00EF4EB9">
        <w:rPr>
          <w:rFonts w:eastAsia="Calibri"/>
          <w:b/>
          <w:sz w:val="18"/>
          <w:szCs w:val="18"/>
          <w:lang w:eastAsia="en-US"/>
        </w:rPr>
        <w:t>Prognostic studies data extra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4820"/>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820"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Atrial Fibrillation Investigator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6</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820"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8</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prognosis measured</w:t>
            </w:r>
          </w:p>
        </w:tc>
        <w:tc>
          <w:tcPr>
            <w:tcW w:w="4820"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dysfunction, Left atrial diameter, mitral valve prolapse, mitral regurgit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820"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ll participants non-valvular AF</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tc>
        <w:tc>
          <w:tcPr>
            <w:tcW w:w="4820"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2D, M-mode (manufacturer details not reported)</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4820"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During a mean follow-up of 1.6 years, 78 ischemic strokes occurred (annual rate, 4.7%). Moderate to severe left ventricular systolic dysfunction shown via 2-dimensional</w:t>
            </w:r>
            <w:r w:rsidRPr="00EF4EB9">
              <w:rPr>
                <w:rFonts w:eastAsia="Calibri"/>
                <w:color w:val="000000"/>
                <w:sz w:val="18"/>
                <w:szCs w:val="18"/>
                <w:lang w:eastAsia="en-US"/>
              </w:rPr>
              <w:br/>
              <w:t xml:space="preserve">echocardiography was a strong independent predictor of stroke (relative risk, 2.5; P,.001) in the 1010 patients in whom echocardiographic values for left ventricular function were available. Left atrial diameter by Mmode echocardiography did not predict stroke (relative risk, 1.02/mm; P = .10).  Mitral regurgitation or mitral valve prolapse or left ventricular mass were not significantly associated with stroke. </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4962"/>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962"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Klem</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7</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962"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3</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prognosis measured</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reduced LV function, left atrial diameter, valvular abnormalit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336 patients with non-rheumatic AF and 73 patients with non-rheumatic AF and also diabetes (for both groups, selected from 409 eligible of 474 consecutive patients)</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details in prior public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ean follow-up 115 months (9.6years) Reduced left ventricular function diabetic HR 1.52 (0.85–2.70) p=0.1598, nondiabetic HR 2.28 (1.58–3.29) p&lt;0.0001;</w:t>
            </w:r>
            <w:r w:rsidRPr="00EF4EB9">
              <w:rPr>
                <w:rFonts w:eastAsia="Calibri"/>
                <w:color w:val="000000"/>
                <w:sz w:val="18"/>
                <w:szCs w:val="18"/>
                <w:lang w:eastAsia="en-US"/>
              </w:rPr>
              <w:br/>
              <w:t xml:space="preserve">Left atrial diameter diabetic HR 1.01 (0.97–1.05) p= 0.6445, nondiabetic HR 1.06 (1.03–1.08) p&lt;0.0001; </w:t>
            </w:r>
            <w:r w:rsidRPr="00EF4EB9">
              <w:rPr>
                <w:rFonts w:eastAsia="Calibri"/>
                <w:color w:val="000000"/>
                <w:sz w:val="18"/>
                <w:szCs w:val="18"/>
                <w:lang w:eastAsia="en-US"/>
              </w:rPr>
              <w:br/>
              <w:t>Valvular abnormality diabetic HR 2.05 (1.10–3.82) p=0.0229, nondiabetic HR 1.88 (1.30–2.70)p= 0.0007</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4962"/>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962"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Miyaska</w:t>
            </w:r>
            <w:r w:rsidR="00FC2DC5" w:rsidRPr="00EF4EB9">
              <w:rPr>
                <w:rFonts w:eastAsia="Calibri"/>
                <w:color w:val="000000"/>
                <w:sz w:val="18"/>
                <w:szCs w:val="18"/>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8</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962"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0</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prognosis measured</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regurgitation</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ll participants non-rheumatic AF</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2D, M-mode performed by Aloka 870SSD wtih a 3.5 MHz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of 69 patients (30%) with grade 1 mitral regurgitation, and 104 patients (45%) with no mitral regurgitation. Patients with grade 1 mitral regurgitation had significantly higher prevalence of thromboembolic events (28%) than those with mitral regurgitation grade 2 or higher (8%, P 0.006) or those with no mitral regurgitation (11%, P 0.007). A history of previous thromboembolic events were compared between 173 patients with grade 1 mitral regurgitation and those with no mitral regurgitation using the logistic regression analysis adjusted for age, sex, administration of warfarin, and presence of hypertension, diabetes mellitus, structural heart disease, enlarged left atrium (over40 mm), chronic atrial fibrillation, and grade 1 mitral regurgitation. Grade 1 mitral regurgitation (odds ratio 2.689, 95% confidence interval 1.039–7.189, P 0.0434) and no warfarin administration (odds ratio 0.045, 95% confidence interval 0.002–0.242, P 0.0036) were significantly associated with the history of thromboembolic events. The presence of mild mitral regurgitation in nonrheumatic atrial fibrillation was associated with higher prevalence of thromboembolic events.</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4962"/>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962" w:type="dxa"/>
          </w:tcPr>
          <w:p w:rsidR="002A4FD5" w:rsidRPr="00EF4EB9" w:rsidRDefault="002A4FD5" w:rsidP="0057476A">
            <w:pPr>
              <w:spacing w:line="360" w:lineRule="auto"/>
              <w:rPr>
                <w:rFonts w:eastAsia="Calibri"/>
                <w:color w:val="000000"/>
                <w:sz w:val="18"/>
                <w:szCs w:val="18"/>
                <w:lang w:eastAsia="en-US"/>
              </w:rPr>
            </w:pPr>
            <w:r w:rsidRPr="00EF4EB9">
              <w:rPr>
                <w:rFonts w:eastAsia="Calibri"/>
                <w:color w:val="000000"/>
                <w:sz w:val="18"/>
                <w:szCs w:val="18"/>
                <w:lang w:eastAsia="en-US"/>
              </w:rPr>
              <w:t>Nakagami</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9</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962"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8</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prognosis measured</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degree of mitral regurgitation and left atrial diamet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290 patients with non-rheumatic AF</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TTE M-mode, 2D and colour Doppler performed using a Toshiba 160A system with a 2.3 or 3.75 MHz transduc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Among these patients, 68 had a stroke during the follow-up (rate of stroke per year of follow-up 3.2%). In 95 patients with LAD of greater than 48 mm, the incidence of stroke (9%) in the severe MR group (moderate or severe, n = 43) was significantly</w:t>
            </w:r>
            <w:r w:rsidRPr="00EF4EB9">
              <w:rPr>
                <w:rFonts w:eastAsia="Calibri"/>
                <w:color w:val="000000"/>
                <w:sz w:val="18"/>
                <w:szCs w:val="18"/>
                <w:lang w:eastAsia="en-US"/>
              </w:rPr>
              <w:br/>
              <w:t>lower than that (25%) of the mild MR group (none, trivial, or mild; n = 52) (chi-square = 3.95, p = 0.047). The relative</w:t>
            </w:r>
            <w:r w:rsidRPr="00EF4EB9">
              <w:rPr>
                <w:rFonts w:eastAsia="Calibri"/>
                <w:color w:val="000000"/>
                <w:sz w:val="18"/>
                <w:szCs w:val="18"/>
                <w:lang w:eastAsia="en-US"/>
              </w:rPr>
              <w:br/>
              <w:t>risk of stroke for increase in MR from mild to severe groups, for every 10 mm increment in LA size, for sex, and for every</w:t>
            </w:r>
            <w:r w:rsidRPr="00EF4EB9">
              <w:rPr>
                <w:rFonts w:eastAsia="Calibri"/>
                <w:color w:val="000000"/>
                <w:sz w:val="18"/>
                <w:szCs w:val="18"/>
                <w:lang w:eastAsia="en-US"/>
              </w:rPr>
              <w:br/>
              <w:t>increase of 10 years of age was 0.45 (95% CI, 0.20 to 0.97), 1.06 (95% CI, 0.75 to 1.49), 0.98 (95% CI, 0.55 to 1.72), and 1.33 (95% CI, 1.04 to 1.71), respectively.  (MR protective against stroke if LAD large) within 7.4 years follow-up, In 95 patients with LAD of greater than or equal to 48 mm, the incidence of stroke (9%) in the severe MR group (moderate or severe, n = 43) was significantly lower than that (25%) in the mild MR group (none, trivial, or mild, n =52) (chi-square = 3.95, p = 0.047) . In other groups with LAD of less than 47 mm, the incidence of stroke had no association with the degree of MR.</w:t>
            </w:r>
          </w:p>
        </w:tc>
      </w:tr>
    </w:tbl>
    <w:p w:rsidR="002A4FD5" w:rsidRPr="00EF4EB9" w:rsidRDefault="002A4FD5" w:rsidP="002A4FD5">
      <w:pPr>
        <w:spacing w:line="360" w:lineRule="auto"/>
        <w:rPr>
          <w:rFonts w:eastAsia="Calibri"/>
          <w:sz w:val="18"/>
          <w:szCs w:val="18"/>
          <w:lang w:eastAsia="en-US"/>
        </w:rPr>
      </w:pPr>
    </w:p>
    <w:p w:rsidR="00E046F9" w:rsidRPr="00EF4EB9" w:rsidRDefault="00E046F9">
      <w:pPr>
        <w:rPr>
          <w:rFonts w:eastAsia="Calibri"/>
          <w:sz w:val="18"/>
          <w:szCs w:val="18"/>
          <w:lang w:eastAsia="en-US"/>
        </w:rPr>
      </w:pPr>
      <w:r w:rsidRPr="00EF4EB9">
        <w:rPr>
          <w:rFonts w:eastAsia="Calibri"/>
          <w:sz w:val="18"/>
          <w:szCs w:val="18"/>
          <w:lang w:eastAsia="en-US"/>
        </w:rPr>
        <w:br w:type="page"/>
      </w:r>
    </w:p>
    <w:p w:rsidR="002A4FD5" w:rsidRPr="00EF4EB9" w:rsidRDefault="002A4FD5" w:rsidP="002A4FD5">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2"/>
        <w:gridCol w:w="2915"/>
        <w:gridCol w:w="4962"/>
      </w:tblGrid>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Study</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Author</w:t>
            </w:r>
          </w:p>
        </w:tc>
        <w:tc>
          <w:tcPr>
            <w:tcW w:w="4962" w:type="dxa"/>
          </w:tcPr>
          <w:p w:rsidR="002A4FD5" w:rsidRPr="00EF4EB9" w:rsidRDefault="002A4FD5" w:rsidP="005A1380">
            <w:pPr>
              <w:spacing w:line="360" w:lineRule="auto"/>
              <w:rPr>
                <w:rFonts w:eastAsia="Calibri"/>
                <w:color w:val="000000"/>
                <w:sz w:val="18"/>
                <w:szCs w:val="18"/>
                <w:lang w:eastAsia="en-US"/>
              </w:rPr>
            </w:pPr>
            <w:r w:rsidRPr="00EF4EB9">
              <w:rPr>
                <w:rFonts w:eastAsia="Calibri"/>
                <w:color w:val="000000"/>
                <w:sz w:val="18"/>
                <w:szCs w:val="18"/>
                <w:lang w:eastAsia="en-US"/>
              </w:rPr>
              <w:t>The Stroke Prevention in Atrial Fibrillation Investigator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10</w:t>
            </w:r>
            <w:r w:rsidR="00FC2DC5" w:rsidRPr="00EF4EB9">
              <w:rPr>
                <w:rFonts w:eastAsia="Calibri"/>
                <w:color w:val="000000"/>
                <w:sz w:val="18"/>
                <w:szCs w:val="18"/>
                <w:lang w:eastAsia="en-US"/>
              </w:rPr>
              <w:fldChar w:fldCharType="end"/>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Date</w:t>
            </w:r>
          </w:p>
        </w:tc>
        <w:tc>
          <w:tcPr>
            <w:tcW w:w="4962" w:type="dxa"/>
          </w:tcPr>
          <w:p w:rsidR="002A4FD5" w:rsidRPr="00EF4EB9" w:rsidRDefault="002A4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2</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athology(ies) for which prognosis measured</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annular calcification, severe mitral regurgitation, LV dysfunction and LA diamet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Population detail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568 non-rheumatic AF, inpatient or outpatient, placebo arm of RCT (SPAF study)</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Method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TTE details</w:t>
            </w:r>
          </w:p>
        </w:tc>
        <w:tc>
          <w:tcPr>
            <w:tcW w:w="4962" w:type="dxa"/>
          </w:tcPr>
          <w:p w:rsidR="002A4FD5" w:rsidRPr="00EF4EB9" w:rsidRDefault="00310F00" w:rsidP="003E06D1">
            <w:pPr>
              <w:spacing w:line="360" w:lineRule="auto"/>
              <w:rPr>
                <w:rFonts w:eastAsia="Calibri"/>
                <w:color w:val="000000"/>
                <w:sz w:val="18"/>
                <w:szCs w:val="18"/>
                <w:lang w:eastAsia="en-US"/>
              </w:rPr>
            </w:pPr>
            <w:r w:rsidRPr="00EF4EB9">
              <w:rPr>
                <w:rFonts w:eastAsia="Calibri"/>
                <w:color w:val="000000"/>
                <w:sz w:val="18"/>
                <w:szCs w:val="18"/>
                <w:lang w:eastAsia="en-US"/>
              </w:rPr>
              <w:t>M-mode and 2D TTE and Doppler (TTE conducted locally then sent to a central registry, Hennepin County Medical Center)</w:t>
            </w:r>
          </w:p>
        </w:tc>
      </w:tr>
      <w:tr w:rsidR="002A4FD5" w:rsidRPr="00EF4EB9" w:rsidTr="003E06D1">
        <w:tc>
          <w:tcPr>
            <w:tcW w:w="1162"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2915" w:type="dxa"/>
          </w:tcPr>
          <w:p w:rsidR="002A4FD5" w:rsidRPr="00EF4EB9" w:rsidRDefault="002A4FD5" w:rsidP="003E06D1">
            <w:pPr>
              <w:spacing w:line="360" w:lineRule="auto"/>
              <w:rPr>
                <w:rFonts w:eastAsia="Calibri"/>
                <w:sz w:val="18"/>
                <w:szCs w:val="18"/>
                <w:lang w:eastAsia="en-US"/>
              </w:rPr>
            </w:pPr>
            <w:r w:rsidRPr="00EF4EB9">
              <w:rPr>
                <w:rFonts w:eastAsia="Calibri"/>
                <w:sz w:val="18"/>
                <w:szCs w:val="18"/>
                <w:lang w:eastAsia="en-US"/>
              </w:rPr>
              <w:t>Results</w:t>
            </w:r>
          </w:p>
        </w:tc>
        <w:tc>
          <w:tcPr>
            <w:tcW w:w="4962" w:type="dxa"/>
          </w:tcPr>
          <w:p w:rsidR="002A4FD5" w:rsidRPr="00EF4EB9" w:rsidRDefault="002A4FD5" w:rsidP="003E06D1">
            <w:pPr>
              <w:spacing w:line="360" w:lineRule="auto"/>
              <w:rPr>
                <w:rFonts w:eastAsia="Calibri"/>
                <w:color w:val="000000"/>
                <w:sz w:val="18"/>
                <w:szCs w:val="18"/>
                <w:lang w:eastAsia="en-US"/>
              </w:rPr>
            </w:pPr>
            <w:r w:rsidRPr="00EF4EB9">
              <w:rPr>
                <w:rFonts w:eastAsia="Calibri"/>
                <w:color w:val="000000"/>
                <w:sz w:val="18"/>
                <w:szCs w:val="18"/>
                <w:lang w:eastAsia="en-US"/>
              </w:rPr>
              <w:t>mean 1.3years follow-up, risk of ischaemic stroke or thromboembolism, global left ventricular dysfunction RR 2.6 p=0.003; left atrial size p=0.02 LA 2.4cm/msquared RR=1.6, LA 2.9cm/msquared RR=2.7</w:t>
            </w:r>
          </w:p>
        </w:tc>
      </w:tr>
    </w:tbl>
    <w:p w:rsidR="002A4FD5" w:rsidRPr="00EF4EB9" w:rsidRDefault="002A4FD5" w:rsidP="002A4FD5">
      <w:pPr>
        <w:spacing w:line="360" w:lineRule="auto"/>
        <w:rPr>
          <w:rFonts w:eastAsia="Calibri"/>
          <w:sz w:val="18"/>
          <w:szCs w:val="18"/>
          <w:lang w:eastAsia="en-US"/>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2A4FD5" w:rsidRPr="00EF4EB9" w:rsidRDefault="002A4FD5" w:rsidP="00DD03FA">
      <w:pPr>
        <w:pStyle w:val="Header"/>
        <w:tabs>
          <w:tab w:val="clear" w:pos="4153"/>
          <w:tab w:val="clear" w:pos="8306"/>
        </w:tabs>
        <w:spacing w:line="360" w:lineRule="auto"/>
        <w:rPr>
          <w:b/>
          <w:sz w:val="22"/>
          <w:szCs w:val="22"/>
        </w:rPr>
      </w:pPr>
    </w:p>
    <w:p w:rsidR="0040535D" w:rsidRPr="00EF4EB9" w:rsidRDefault="0040535D">
      <w:pPr>
        <w:rPr>
          <w:b/>
          <w:sz w:val="22"/>
          <w:szCs w:val="22"/>
        </w:rPr>
      </w:pPr>
      <w:r w:rsidRPr="00EF4EB9">
        <w:rPr>
          <w:b/>
          <w:sz w:val="22"/>
          <w:szCs w:val="22"/>
        </w:rPr>
        <w:br w:type="page"/>
      </w:r>
    </w:p>
    <w:p w:rsidR="00DD03FA" w:rsidRPr="00EF4EB9" w:rsidRDefault="00DD03FA" w:rsidP="0085086B">
      <w:pPr>
        <w:pStyle w:val="Header"/>
        <w:tabs>
          <w:tab w:val="clear" w:pos="4153"/>
          <w:tab w:val="clear" w:pos="8306"/>
        </w:tabs>
        <w:spacing w:line="360" w:lineRule="auto"/>
        <w:outlineLvl w:val="0"/>
        <w:rPr>
          <w:b/>
          <w:sz w:val="22"/>
          <w:szCs w:val="22"/>
        </w:rPr>
      </w:pPr>
      <w:r w:rsidRPr="00EF4EB9">
        <w:rPr>
          <w:b/>
          <w:sz w:val="22"/>
          <w:szCs w:val="22"/>
        </w:rPr>
        <w:t xml:space="preserve">Appendix </w:t>
      </w:r>
      <w:r w:rsidR="00E046F9" w:rsidRPr="00EF4EB9">
        <w:rPr>
          <w:b/>
          <w:sz w:val="22"/>
          <w:szCs w:val="22"/>
        </w:rPr>
        <w:t>5</w:t>
      </w:r>
      <w:r w:rsidRPr="00EF4EB9">
        <w:rPr>
          <w:b/>
          <w:sz w:val="22"/>
          <w:szCs w:val="22"/>
        </w:rPr>
        <w:t xml:space="preserve">: </w:t>
      </w:r>
      <w:r w:rsidR="00E046F9" w:rsidRPr="00EF4EB9">
        <w:rPr>
          <w:b/>
          <w:sz w:val="22"/>
          <w:szCs w:val="22"/>
        </w:rPr>
        <w:tab/>
      </w:r>
      <w:r w:rsidRPr="00EF4EB9">
        <w:rPr>
          <w:b/>
          <w:sz w:val="22"/>
          <w:szCs w:val="22"/>
        </w:rPr>
        <w:t>Quality assessment Diagnostic review</w:t>
      </w:r>
    </w:p>
    <w:p w:rsidR="00DD03FA" w:rsidRPr="00EF4EB9" w:rsidRDefault="00DD03FA" w:rsidP="00DD03FA">
      <w:pPr>
        <w:spacing w:line="360" w:lineRule="auto"/>
        <w:rPr>
          <w:rFonts w:eastAsia="Calibri"/>
          <w:sz w:val="22"/>
          <w:szCs w:val="22"/>
          <w:lang w:eastAsia="en-US"/>
        </w:rPr>
      </w:pPr>
    </w:p>
    <w:p w:rsidR="00DD03FA" w:rsidRPr="00EF4EB9" w:rsidRDefault="00DD03FA" w:rsidP="0085086B">
      <w:pPr>
        <w:spacing w:line="360" w:lineRule="auto"/>
        <w:jc w:val="both"/>
        <w:outlineLvl w:val="0"/>
        <w:rPr>
          <w:rFonts w:eastAsia="Calibri"/>
          <w:sz w:val="22"/>
          <w:szCs w:val="22"/>
          <w:lang w:eastAsia="en-US"/>
        </w:rPr>
      </w:pPr>
      <w:r w:rsidRPr="00EF4EB9">
        <w:rPr>
          <w:rFonts w:eastAsia="Calibri"/>
          <w:sz w:val="22"/>
          <w:szCs w:val="22"/>
          <w:lang w:eastAsia="en-US"/>
        </w:rPr>
        <w:t>Level in hierarchy of evidence based on Merlin et al</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7</w:t>
      </w:r>
      <w:r w:rsidR="00FC2DC5" w:rsidRPr="00EF4EB9">
        <w:rPr>
          <w:rFonts w:eastAsia="Calibri"/>
          <w:sz w:val="22"/>
          <w:szCs w:val="22"/>
          <w:lang w:eastAsia="en-US"/>
        </w:rPr>
        <w:fldChar w:fldCharType="end"/>
      </w:r>
    </w:p>
    <w:p w:rsidR="00DD03FA" w:rsidRPr="00EF4EB9" w:rsidRDefault="00DD03FA" w:rsidP="0040535D">
      <w:pPr>
        <w:spacing w:line="360" w:lineRule="auto"/>
        <w:jc w:val="both"/>
        <w:rPr>
          <w:rFonts w:eastAsia="Calibri"/>
          <w:sz w:val="22"/>
          <w:szCs w:val="22"/>
          <w:lang w:eastAsia="en-US"/>
        </w:rPr>
      </w:pPr>
      <w:r w:rsidRPr="00EF4EB9">
        <w:rPr>
          <w:rFonts w:eastAsia="Calibri"/>
          <w:sz w:val="22"/>
          <w:szCs w:val="22"/>
          <w:lang w:eastAsia="en-US"/>
        </w:rPr>
        <w:t>1) Systematic review of level 2 studies;</w:t>
      </w:r>
    </w:p>
    <w:p w:rsidR="00DD03FA" w:rsidRPr="00EF4EB9" w:rsidRDefault="00DD03FA" w:rsidP="0040535D">
      <w:pPr>
        <w:spacing w:line="360" w:lineRule="auto"/>
        <w:jc w:val="both"/>
        <w:rPr>
          <w:rFonts w:eastAsia="Calibri"/>
          <w:sz w:val="22"/>
          <w:szCs w:val="22"/>
          <w:lang w:eastAsia="en-US"/>
        </w:rPr>
      </w:pPr>
      <w:r w:rsidRPr="00EF4EB9">
        <w:rPr>
          <w:rFonts w:eastAsia="Calibri"/>
          <w:sz w:val="22"/>
          <w:szCs w:val="22"/>
          <w:lang w:eastAsia="en-US"/>
        </w:rPr>
        <w:t>2) Study of test accuracy, methodology including: an independent, blinded comparison with a valid reference standard, conducted among consecutive persons with a defined clinical presentation;</w:t>
      </w:r>
    </w:p>
    <w:p w:rsidR="00DD03FA" w:rsidRPr="00EF4EB9" w:rsidRDefault="00DD03FA" w:rsidP="0040535D">
      <w:pPr>
        <w:spacing w:line="360" w:lineRule="auto"/>
        <w:jc w:val="both"/>
        <w:rPr>
          <w:rFonts w:eastAsia="Calibri"/>
          <w:sz w:val="22"/>
          <w:szCs w:val="22"/>
          <w:lang w:eastAsia="en-US"/>
        </w:rPr>
      </w:pPr>
      <w:r w:rsidRPr="00EF4EB9">
        <w:rPr>
          <w:rFonts w:eastAsia="Calibri"/>
          <w:sz w:val="22"/>
          <w:szCs w:val="22"/>
          <w:lang w:eastAsia="en-US"/>
        </w:rPr>
        <w:t>3a) Study of test accuracy with: an independent, blinded comparison with a valid reference standard, conducted among non-consecutive persons with a defined clinical presentation</w:t>
      </w:r>
    </w:p>
    <w:p w:rsidR="00DD03FA" w:rsidRPr="00EF4EB9" w:rsidRDefault="00DD03FA" w:rsidP="0040535D">
      <w:pPr>
        <w:spacing w:line="360" w:lineRule="auto"/>
        <w:jc w:val="both"/>
        <w:rPr>
          <w:rFonts w:eastAsia="Calibri"/>
          <w:sz w:val="22"/>
          <w:szCs w:val="22"/>
          <w:lang w:eastAsia="en-US"/>
        </w:rPr>
      </w:pPr>
      <w:r w:rsidRPr="00EF4EB9">
        <w:rPr>
          <w:rFonts w:eastAsia="Calibri"/>
          <w:sz w:val="22"/>
          <w:szCs w:val="22"/>
          <w:lang w:eastAsia="en-US"/>
        </w:rPr>
        <w:t>3b) Study comparing diagnosis with a reference standard that does not meet the criteria for level 2 or 3a;</w:t>
      </w:r>
    </w:p>
    <w:p w:rsidR="00DD03FA" w:rsidRPr="00EF4EB9" w:rsidRDefault="00DD03FA" w:rsidP="0040535D">
      <w:pPr>
        <w:spacing w:line="360" w:lineRule="auto"/>
        <w:jc w:val="both"/>
        <w:rPr>
          <w:rFonts w:eastAsia="Calibri"/>
          <w:sz w:val="22"/>
          <w:szCs w:val="22"/>
          <w:lang w:eastAsia="en-US"/>
        </w:rPr>
      </w:pPr>
      <w:r w:rsidRPr="00EF4EB9">
        <w:rPr>
          <w:rFonts w:eastAsia="Calibri"/>
          <w:sz w:val="22"/>
          <w:szCs w:val="22"/>
          <w:lang w:eastAsia="en-US"/>
        </w:rPr>
        <w:t>3c) Diagnostic case-control study;</w:t>
      </w:r>
    </w:p>
    <w:p w:rsidR="00DD03FA" w:rsidRPr="00EF4EB9" w:rsidRDefault="00DD03FA" w:rsidP="0040535D">
      <w:pPr>
        <w:spacing w:line="360" w:lineRule="auto"/>
        <w:jc w:val="both"/>
        <w:rPr>
          <w:rFonts w:eastAsia="Calibri"/>
          <w:sz w:val="22"/>
          <w:szCs w:val="22"/>
          <w:lang w:eastAsia="en-US"/>
        </w:rPr>
      </w:pPr>
      <w:r w:rsidRPr="00EF4EB9">
        <w:rPr>
          <w:rFonts w:eastAsia="Calibri"/>
          <w:sz w:val="22"/>
          <w:szCs w:val="22"/>
          <w:lang w:eastAsia="en-US"/>
        </w:rPr>
        <w:t>4) Study of diagnostic yield (no reference standard).</w:t>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755B37">
        <w:trPr>
          <w:tblHeader/>
        </w:trPr>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Acar J et al</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car&lt;/Author&gt;&lt;Year&gt;1991&lt;/Year&gt;&lt;RecNum&gt;4781&lt;/RecNum&gt;&lt;IDText&gt;Diagnosis of left atrial thrombi in mitral stenosis--usefulness of ultrasound techniques compared with other methods.&lt;/IDText&gt;&lt;MDL Ref_Type="Journal"&gt;&lt;Ref_Type&gt;Journal&lt;/Ref_Type&gt;&lt;Ref_ID&gt;4781&lt;/Ref_ID&gt;&lt;Title_Primary&gt;Diagnosis of left atrial thrombi in mitral stenosis--usefulness of ultrasound techniques compared with other methods.&lt;/Title_Primary&gt;&lt;Authors_Primary&gt;Acar,J.&lt;/Authors_Primary&gt;&lt;Authors_Primary&gt;Cormier,B.&lt;/Authors_Primary&gt;&lt;Authors_Primary&gt;Grimberg,D.&lt;/Authors_Primary&gt;&lt;Authors_Primary&gt;Kawthekar,G.&lt;/Authors_Primary&gt;&lt;Authors_Primary&gt;Iung,B.&lt;/Authors_Primary&gt;&lt;Authors_Primary&gt;Scheuer,B.&lt;/Authors_Primary&gt;&lt;Authors_Primary&gt;Farah,E.&lt;/Authors_Primary&gt;&lt;Date_Primary&gt;1991/7&lt;/Date_Primary&gt;&lt;Keywords&gt;$$accept title&lt;/Keywords&gt;&lt;Keywords&gt;$$Broad search&lt;/Keywords&gt;&lt;Keywords&gt;$$diagnosis&lt;/Keywords&gt;&lt;Keywords&gt;$$Medline&lt;/Keywords&gt;&lt;Keywords&gt;$$Pathologies&lt;/Keywords&gt;&lt;Keywords&gt;$$retrieve for diagnostic study&lt;/Keywords&gt;&lt;Keywords&gt;$$thrombosis&lt;/Keywords&gt;&lt;Keywords&gt;$$TOE&lt;/Keywords&gt;&lt;Keywords&gt;$$TTE&lt;/Keywords&gt;&lt;Keywords&gt;echocardiography&lt;/Keywords&gt;&lt;Keywords&gt;left ventricular&lt;/Keywords&gt;&lt;Keywords&gt;stenosis&lt;/Keywords&gt;&lt;Keywords&gt;diagnosis&lt;/Keywords&gt;&lt;Keywords&gt;ultrasound&lt;/Keywords&gt;&lt;Reprint&gt;In File&lt;/Reprint&gt;&lt;Start_Page&gt;70&lt;/Start_Page&gt;&lt;End_Page&gt;76&lt;/End_Page&gt;&lt;Periodical&gt;European Heart Journal&lt;/Periodical&gt;&lt;Volume&gt;12 Suppl B&lt;/Volume&gt;&lt;Address&gt;Service de Cardiologie, Hopital Tenon, Paris, France&lt;/Address&gt;&lt;ZZ_JournalFull&gt;&lt;f name="System"&gt;Europe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2</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1</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thrombosis, left atrial thrombi</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44.9% AF</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of TTE against surgery for the diagnosis of left atrial thrombi in mitral stenosis (also some cases TOE and angiography) in patients who subsequently underwent mitral valve surger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84" w:type="dxa"/>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the reference standar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standar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test?</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cases used in analysi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F52ED8">
            <w:pPr>
              <w:spacing w:line="360" w:lineRule="auto"/>
              <w:rPr>
                <w:rFonts w:eastAsia="Calibri"/>
                <w:color w:val="000000"/>
                <w:sz w:val="18"/>
                <w:szCs w:val="18"/>
                <w:lang w:eastAsia="en-US"/>
              </w:rPr>
            </w:pPr>
            <w:r w:rsidRPr="00EF4EB9">
              <w:rPr>
                <w:rFonts w:eastAsia="Calibri"/>
                <w:color w:val="000000"/>
                <w:sz w:val="18"/>
                <w:szCs w:val="18"/>
                <w:lang w:eastAsia="en-US"/>
              </w:rPr>
              <w:t>Arque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rques&lt;/Author&gt;&lt;Year&gt;2005&lt;/Year&gt;&lt;RecNum&gt;11486&lt;/RecNum&gt;&lt;IDText&gt;Comparative accuracy of color M-mode and tissue Doppler echocardiography in the emergency diagnosis of congestive heart failure in chronic hypertensive patients with normal left ventricular ejection fraction&lt;/IDText&gt;&lt;MDL Ref_Type="Journal"&gt;&lt;Ref_Type&gt;Journal&lt;/Ref_Type&gt;&lt;Ref_ID&gt;11486&lt;/Ref_ID&gt;&lt;Title_Primary&gt;Comparative accuracy of color M-mode and tissue Doppler echocardiography in the emergency diagnosis of congestive heart failure in chronic hypertensive patients with normal left ventricular ejection fraction&lt;/Title_Primary&gt;&lt;Authors_Primary&gt;Arques,S.&lt;/Authors_Primary&gt;&lt;Authors_Primary&gt;Roux,E.&lt;/Authors_Primary&gt;&lt;Authors_Primary&gt;Sbragia,P.&lt;/Authors_Primary&gt;&lt;Authors_Primary&gt;Gelisse,R.&lt;/Authors_Primary&gt;&lt;Authors_Primary&gt;Ambrosi,P.&lt;/Authors_Primary&gt;&lt;Authors_Primary&gt;Pieri,B.&lt;/Authors_Primary&gt;&lt;Authors_Primary&gt;Luccioni,R.&lt;/Authors_Primary&gt;&lt;Date_Primary&gt;2005/11/15&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Reprint&gt;In File&lt;/Reprint&gt;&lt;Start_Page&gt;1456&lt;/Start_Page&gt;&lt;End_Page&gt;1459&lt;/End_Page&gt;&lt;Periodical&gt;American Journal of Cardiology&lt;/Periodical&gt;&lt;Volume&gt;96&lt;/Volume&gt;&lt;Issue&gt;10&lt;/Issue&gt;&lt;Address&gt;Department of Cardiology, Aubagne Hospital, Aubagne, France. sarques@ch-aubagne.rss.fr&lt;/Address&gt;&lt;ZZ_JournalFull&gt;&lt;f name="System"&gt;American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3</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5</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ngestive heart failur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 history of arrhythmia</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ase-control study,  comparison of test accuracy of M-mode TTE and tissue Doppler TTE, with blinding of observers.  cases=hypertensive patients with diastolic HF, controls=gender and age matched hypertensive patients.  all assessments at time of admiss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c</w:t>
            </w:r>
          </w:p>
        </w:tc>
      </w:tr>
      <w:tr w:rsidR="00DD03FA" w:rsidRPr="00EF4EB9" w:rsidTr="003E06D1">
        <w:tc>
          <w:tcPr>
            <w:tcW w:w="1384" w:type="dxa"/>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the reference standar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standar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test?</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F52ED8">
            <w:pPr>
              <w:spacing w:line="360" w:lineRule="auto"/>
              <w:rPr>
                <w:rFonts w:eastAsia="Calibri"/>
                <w:color w:val="000000"/>
                <w:sz w:val="18"/>
                <w:szCs w:val="18"/>
                <w:lang w:eastAsia="en-US"/>
              </w:rPr>
            </w:pPr>
            <w:r w:rsidRPr="00EF4EB9">
              <w:rPr>
                <w:rFonts w:eastAsia="Calibri"/>
                <w:color w:val="000000"/>
                <w:sz w:val="18"/>
                <w:szCs w:val="18"/>
                <w:lang w:eastAsia="en-US"/>
              </w:rPr>
              <w:t>Attenhofer Jost</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ttenhofer Jost&lt;/Author&gt;&lt;Year&gt;2000&lt;/Year&gt;&lt;RecNum&gt;14814&lt;/RecNum&gt;&lt;IDText&gt;Echocardiography in the evaluation of systolic murmurs of unknown cause&lt;/IDText&gt;&lt;MDL Ref_Type="Journal"&gt;&lt;Ref_Type&gt;Journal&lt;/Ref_Type&gt;&lt;Ref_ID&gt;14814&lt;/Ref_ID&gt;&lt;Title_Primary&gt;Echocardiography in the evaluation of systolic murmurs of unknown cause&lt;/Title_Primary&gt;&lt;Authors_Primary&gt;Attenhofer Jost,C.H.&lt;/Authors_Primary&gt;&lt;Authors_Primary&gt;Turina,J.&lt;/Authors_Primary&gt;&lt;Authors_Primary&gt;Mayer,K.&lt;/Authors_Primary&gt;&lt;Authors_Primary&gt;Seifert,B.&lt;/Authors_Primary&gt;&lt;Authors_Primary&gt;Amann,F.W.&lt;/Authors_Primary&gt;&lt;Authors_Primary&gt;Buechi,M.&lt;/Authors_Primary&gt;&lt;Authors_Primary&gt;Facchini,M.&lt;/Authors_Primary&gt;&lt;Authors_Primary&gt;Brunner-La Rocca,H.P.&lt;/Authors_Primary&gt;&lt;Authors_Primary&gt;Jenni,R.&lt;/Authors_Primary&gt;&lt;Date_Primary&gt;2000/6/1&lt;/Date_Primary&gt;&lt;Keywords&gt;$$accept title Second search&lt;/Keywords&gt;&lt;Keywords&gt;$$keep from second search&lt;/Keywords&gt;&lt;Keywords&gt;$$Medline&lt;/Keywords&gt;&lt;Keywords&gt;$$Pathologies&lt;/Keywords&gt;&lt;Keywords&gt;$$TTE as gold standard&lt;/Keywords&gt;&lt;Keywords&gt;echocardiography&lt;/Keywords&gt;&lt;Keywords&gt;left ventricular&lt;/Keywords&gt;&lt;Keywords&gt;stenosis&lt;/Keywords&gt;&lt;Reprint&gt;In File&lt;/Reprint&gt;&lt;Start_Page&gt;614&lt;/Start_Page&gt;&lt;End_Page&gt;620&lt;/End_Page&gt;&lt;Periodical&gt;American Journal of Medicine&lt;/Periodical&gt;&lt;Volume&gt;108&lt;/Volume&gt;&lt;Issue&gt;8&lt;/Issue&gt;&lt;Address&gt;Division of Cardiology, University Hospital, Zurich, Switzerland&lt;/Address&gt;&lt;ZZ_JournalFull&gt;&lt;f name="System"&gt;American Journal of Medicin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4</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0</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stenosis, mitral valve prolapse, combined aortic and mitral valve disease, ventricular septal defect  (also mitral regurgitation and aortic regurgitation, for which there is higher level evidence availabl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 (all had heart murmu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rospective comparison of accuracy, consecutive, blinded, clinical exam immediately before TTE, TTE as reference standard</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TTE as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none reported, all cases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F52ED8">
            <w:pPr>
              <w:spacing w:line="360" w:lineRule="auto"/>
              <w:rPr>
                <w:rFonts w:eastAsia="Calibri"/>
                <w:color w:val="000000"/>
                <w:sz w:val="18"/>
                <w:szCs w:val="18"/>
                <w:lang w:eastAsia="en-US"/>
              </w:rPr>
            </w:pPr>
            <w:r w:rsidRPr="00EF4EB9">
              <w:rPr>
                <w:rFonts w:eastAsia="Calibri"/>
                <w:color w:val="000000"/>
                <w:sz w:val="18"/>
                <w:szCs w:val="18"/>
                <w:lang w:eastAsia="en-US"/>
              </w:rPr>
              <w:t>Barron et al.</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arron&lt;/Author&gt;&lt;Year&gt;1988&lt;/Year&gt;&lt;RecNum&gt;18789&lt;/RecNum&gt;&lt;IDText&gt;Comparison of auscultation with two-dimensional and Doppler echocardiography in patients with suspected mitral valve prolapse&lt;/IDText&gt;&lt;MDL Ref_Type="Journal"&gt;&lt;Ref_Type&gt;Journal&lt;/Ref_Type&gt;&lt;Ref_ID&gt;18789&lt;/Ref_ID&gt;&lt;Title_Primary&gt;Comparison of auscultation with two-dimensional and Doppler echocardiography in patients with suspected mitral valve prolapse&lt;/Title_Primary&gt;&lt;Authors_Primary&gt;Barron,J.T.&lt;/Authors_Primary&gt;&lt;Authors_Primary&gt;Manrose,D.L.&lt;/Authors_Primary&gt;&lt;Authors_Primary&gt;Liebson,P.R.&lt;/Authors_Primary&gt;&lt;Date_Primary&gt;1988/6&lt;/Date_Primary&gt;&lt;Keywords&gt;$$accept title Second search&lt;/Keywords&gt;&lt;Keywords&gt;$$keep from second search&lt;/Keywords&gt;&lt;Keywords&gt;$$Medline&lt;/Keywords&gt;&lt;Keywords&gt;$$mitral valve&lt;/Keywords&gt;&lt;Keywords&gt;$$Pathologies&lt;/Keywords&gt;&lt;Keywords&gt;echocardiography&lt;/Keywords&gt;&lt;Reprint&gt;In File&lt;/Reprint&gt;&lt;Start_Page&gt;401&lt;/Start_Page&gt;&lt;End_Page&gt;406&lt;/End_Page&gt;&lt;Periodical&gt;Clinical Cardiology&lt;/Periodical&gt;&lt;Volume&gt;11&lt;/Volume&gt;&lt;Issue&gt;6&lt;/Issue&gt;&lt;Address&gt;Department of Medicine, Rush Medical College, Rush-Presbyterian-St. Luke&amp;apos;s Medical Center, Chicago, IL 60612&lt;/Address&gt;&lt;ZZ_JournalFull&gt;&lt;f name="System"&gt;Clinical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5</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8</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Valve Prolaps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of auscultation and echocardiography, consecutive patients, echocardiographer blinded to auscultatory findings, auscultation immediately prior to or after TT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2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2C0FD5">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cases used</w:t>
            </w:r>
          </w:p>
        </w:tc>
      </w:tr>
    </w:tbl>
    <w:p w:rsidR="00DD03FA" w:rsidRPr="00EF4EB9" w:rsidRDefault="00DD03FA" w:rsidP="00DD03FA">
      <w:pPr>
        <w:spacing w:line="360" w:lineRule="auto"/>
        <w:rPr>
          <w:rFonts w:eastAsia="Calibri"/>
          <w:sz w:val="18"/>
          <w:szCs w:val="18"/>
          <w:lang w:eastAsia="en-US"/>
        </w:rPr>
      </w:pPr>
    </w:p>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Bov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ova&lt;/Author&gt;&lt;Year&gt;2003&lt;/Year&gt;&lt;RecNum&gt;13139&lt;/RecNum&gt;&lt;IDText&gt;Diagnostic utility of echocardiography in patients with suspected pulmonary embolism&lt;/IDText&gt;&lt;MDL Ref_Type="Journal"&gt;&lt;Ref_Type&gt;Journal&lt;/Ref_Type&gt;&lt;Ref_ID&gt;13139&lt;/Ref_ID&gt;&lt;Title_Primary&gt;Diagnostic utility of echocardiography in patients with suspected pulmonary embolism&lt;/Title_Primary&gt;&lt;Authors_Primary&gt;Bova,C.&lt;/Authors_Primary&gt;&lt;Authors_Primary&gt;Greco,F.&lt;/Authors_Primary&gt;&lt;Authors_Primary&gt;Misuraca,G.&lt;/Authors_Primary&gt;&lt;Authors_Primary&gt;Serafini,O.&lt;/Authors_Primary&gt;&lt;Authors_Primary&gt;Crocco,F.&lt;/Authors_Primary&gt;&lt;Authors_Primary&gt;Greco,A.&lt;/Authors_Primary&gt;&lt;Authors_Primary&gt;Noto,A.&lt;/Authors_Primary&gt;&lt;Date_Primary&gt;2003/5&lt;/Date_Primary&gt;&lt;Keywords&gt;$$accept title Second search&lt;/Keywords&gt;&lt;Keywords&gt;$$keep from second search&lt;/Keywords&gt;&lt;Keywords&gt;$$Medline&lt;/Keywords&gt;&lt;Keywords&gt;$$Pathologies&lt;/Keywords&gt;&lt;Keywords&gt;$$pulmonary&lt;/Keywords&gt;&lt;Keywords&gt;echocardiography&lt;/Keywords&gt;&lt;Reprint&gt;In File&lt;/Reprint&gt;&lt;Start_Page&gt;180&lt;/Start_Page&gt;&lt;End_Page&gt;183&lt;/End_Page&gt;&lt;Periodical&gt;American Journal of Emergency Medicine&lt;/Periodical&gt;&lt;Volume&gt;21&lt;/Volume&gt;&lt;Issue&gt;3&lt;/Issue&gt;&lt;Address&gt;Department of Internal Medicine, Annunziata General Hospital, Cosenza, Italy&lt;/Address&gt;&lt;ZZ_JournalFull&gt;&lt;f name="System"&gt;American Journal of Emergency Medicin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6</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ulmonary embolism</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prospective comparison of test accuracy of  TTE with reference angiography, consecutive patients, blinded, TTE soon after reference standard </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F52ED8">
            <w:pPr>
              <w:spacing w:line="360" w:lineRule="auto"/>
              <w:rPr>
                <w:rFonts w:eastAsia="Calibri"/>
                <w:color w:val="000000"/>
                <w:sz w:val="18"/>
                <w:szCs w:val="18"/>
                <w:lang w:eastAsia="en-US"/>
              </w:rPr>
            </w:pPr>
            <w:r w:rsidRPr="00EF4EB9">
              <w:rPr>
                <w:rFonts w:eastAsia="Calibri"/>
                <w:color w:val="000000"/>
                <w:sz w:val="18"/>
                <w:szCs w:val="18"/>
                <w:lang w:eastAsia="en-US"/>
              </w:rPr>
              <w:t>Casell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Casella&lt;/Author&gt;&lt;Year&gt;2009&lt;/Year&gt;&lt;RecNum&gt;7580&lt;/RecNum&gt;&lt;IDText&gt;The potential impact of contemporary transthoracic echocardiography on the management of patients with native valve endocarditis: a comparison with transesophageal echocardiography&lt;/IDText&gt;&lt;MDL Ref_Type="Journal"&gt;&lt;Ref_Type&gt;Journal&lt;/Ref_Type&gt;&lt;Ref_ID&gt;7580&lt;/Ref_ID&gt;&lt;Title_Primary&gt;The potential impact of contemporary transthoracic echocardiography on the management of patients with native valve endocarditis: a comparison with transesophageal echocardiography&lt;/Title_Primary&gt;&lt;Authors_Primary&gt;Casella,F.&lt;/Authors_Primary&gt;&lt;Authors_Primary&gt;Rana,B.&lt;/Authors_Primary&gt;&lt;Authors_Primary&gt;Casazza,G.&lt;/Authors_Primary&gt;&lt;Authors_Primary&gt;Bhan,A.&lt;/Authors_Primary&gt;&lt;Authors_Primary&gt;Kapetanakis,S.&lt;/Authors_Primary&gt;&lt;Authors_Primary&gt;Omigie,J.&lt;/Authors_Primary&gt;&lt;Authors_Primary&gt;Reiken,J.&lt;/Authors_Primary&gt;&lt;Authors_Primary&gt;Monaghan,M.J.&lt;/Authors_Primary&gt;&lt;Authors_Primary&gt;Casella,Francesco&lt;/Authors_Primary&gt;&lt;Authors_Primary&gt;Rana,Bushra&lt;/Authors_Primary&gt;&lt;Authors_Primary&gt;Casazza,Giovanni&lt;/Authors_Primary&gt;&lt;Authors_Primary&gt;Bhan,Amit&lt;/Authors_Primary&gt;&lt;Authors_Primary&gt;Kapetanakis,Stam&lt;/Authors_Primary&gt;&lt;Authors_Primary&gt;Omigie,Joe&lt;/Authors_Primary&gt;&lt;Authors_Primary&gt;Reiken,Joseph&lt;/Authors_Primary&gt;&lt;Authors_Primary&gt;Monaghan,Mark J.&lt;/Authors_Primary&gt;&lt;Date_Primary&gt;2009/9&lt;/Date_Primary&gt;&lt;Keywords&gt;$$accept title Second search&lt;/Keywords&gt;&lt;Keywords&gt;$$endocarditis&lt;/Keywords&gt;&lt;Keywords&gt;$$keep from second search&lt;/Keywords&gt;&lt;Keywords&gt;$$Medline&lt;/Keywords&gt;&lt;Keywords&gt;$$Pathologies&lt;/Keywords&gt;&lt;Keywords&gt;echocardiography&lt;/Keywords&gt;&lt;Reprint&gt;In File&lt;/Reprint&gt;&lt;Start_Page&gt;900&lt;/Start_Page&gt;&lt;End_Page&gt;906&lt;/End_Page&gt;&lt;Periodical&gt;Echocardiography&lt;/Periodical&gt;&lt;Volume&gt;26&lt;/Volume&gt;&lt;Issue&gt;8&lt;/Issue&gt;&lt;Address&gt;Department of Cardiology, King&amp;apos;s College Hospital, Denmark Hill, London, UK&lt;/Address&gt;&lt;ZZ_JournalFull&gt;&lt;f name="System"&gt;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7</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9</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ative valve infective endocarditis</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 AF</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blinded comparison in consecutive patients, TTE and TOE within 7 days</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2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2C0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 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all used in analysis, separate analysis excluding poor image quality)</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Cassidy</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Cassidy&lt;/Author&gt;&lt;Year&gt;1992&lt;/Year&gt;&lt;RecNum&gt;17756&lt;/RecNum&gt;&lt;IDText&gt;Aortic stenosis in elderly people: an evaluation of clinical and echocardiographic diagnosis&lt;/IDText&gt;&lt;MDL Ref_Type="Journal"&gt;&lt;Ref_Type&gt;Journal&lt;/Ref_Type&gt;&lt;Ref_ID&gt;17756&lt;/Ref_ID&gt;&lt;Title_Primary&gt;Aortic stenosis in elderly people: an evaluation of clinical and echocardiographic diagnosis&lt;/Title_Primary&gt;&lt;Authors_Primary&gt;Cassidy,T.P.&lt;/Authors_Primary&gt;&lt;Authors_Primary&gt;Hardwick,D.J.&lt;/Authors_Primary&gt;&lt;Authors_Primary&gt;Norris,C.A.&lt;/Authors_Primary&gt;&lt;Authors_Primary&gt;Cassidy,T.P.&lt;/Authors_Primary&gt;&lt;Authors_Primary&gt;Hardwick,D.J.&lt;/Authors_Primary&gt;&lt;Authors_Primary&gt;Norris,C.A.&lt;/Authors_Primary&gt;&lt;Date_Primary&gt;1992/11&lt;/Date_Primary&gt;&lt;Keywords&gt;$$accept title Second search&lt;/Keywords&gt;&lt;Keywords&gt;$$aortic stenosis&lt;/Keywords&gt;&lt;Keywords&gt;$$keep from second search&lt;/Keywords&gt;&lt;Keywords&gt;$$Medline&lt;/Keywords&gt;&lt;Keywords&gt;$$Pathologies&lt;/Keywords&gt;&lt;Keywords&gt;$$TTE as gold standard&lt;/Keywords&gt;&lt;Keywords&gt;echocardiography&lt;/Keywords&gt;&lt;Keywords&gt;stenosis&lt;/Keywords&gt;&lt;Reprint&gt;In File&lt;/Reprint&gt;&lt;Start_Page&gt;440&lt;/Start_Page&gt;&lt;End_Page&gt;444&lt;/End_Page&gt;&lt;Periodical&gt;Age &amp;amp; Ageing&lt;/Periodical&gt;&lt;Volume&gt;21&lt;/Volume&gt;&lt;Issue&gt;6&lt;/Issue&gt;&lt;Address&gt;Geriatric Medicine Unit, City Hospital, Edinburgh&lt;/Address&gt;&lt;ZZ_JournalFull&gt;&lt;f name="System"&gt;Age &amp;amp; Ageing&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68</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2</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stenosis (also mitral regurgitation and aortic regurgitation, for which there is higher level evidence availabl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 (systolic murmu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rospective comparison of accuracy, over two time periods unclear if consecutive within time period, blinded</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a</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TTE as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Dittmann</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Dittmann&lt;/Author&gt;&lt;Year&gt;1987&lt;/Year&gt;&lt;RecNum&gt;18892&lt;/RecNum&gt;&lt;IDText&gt;Diagnosis and quantification of aortic regurgitation by pulsed Doppler echocardiography in patients with mitral valve disease&lt;/IDText&gt;&lt;MDL Ref_Type="Journal"&gt;&lt;Ref_Type&gt;Journal&lt;/Ref_Type&gt;&lt;Ref_ID&gt;18892&lt;/Ref_ID&gt;&lt;Title_Primary&gt;Diagnosis and quantification of aortic regurgitation by pulsed Doppler echocardiography in patients with mitral valve disease&lt;/Title_Primary&gt;&lt;Authors_Primary&gt;Dittmann,H.&lt;/Authors_Primary&gt;&lt;Authors_Primary&gt;Karsch,K.R.&lt;/Authors_Primary&gt;&lt;Authors_Primary&gt;Seipel,L.&lt;/Authors_Primary&gt;&lt;Authors_Primary&gt;Dittmann,H.&lt;/Authors_Primary&gt;&lt;Authors_Primary&gt;Karsch,K.R.&lt;/Authors_Primary&gt;&lt;Authors_Primary&gt;Seipel,L.&lt;/Authors_Primary&gt;&lt;Date_Primary&gt;1987/8&lt;/Date_Primary&gt;&lt;Keywords&gt;$$accept title Second search&lt;/Keywords&gt;&lt;Keywords&gt;$$keep from second search&lt;/Keywords&gt;&lt;Keywords&gt;$$Medline&lt;/Keywords&gt;&lt;Keywords&gt;$$mitral valve&lt;/Keywords&gt;&lt;Keywords&gt;$$Pathologies&lt;/Keywords&gt;&lt;Keywords&gt;echocardiography&lt;/Keywords&gt;&lt;Keywords&gt;stenosis&lt;/Keywords&gt;&lt;Reprint&gt;In File&lt;/Reprint&gt;&lt;Start_Page&gt;53&lt;/Start_Page&gt;&lt;End_Page&gt;57&lt;/End_Page&gt;&lt;Periodical&gt;European Heart Journal&lt;/Periodical&gt;&lt;Volume&gt;8 Suppl C&lt;/Volume&gt;&lt;Address&gt;Department of Internal Medicine III, University of Tuebingen, F.R.G&lt;/Address&gt;&lt;ZZ_JournalFull&gt;&lt;f name="System"&gt;European Heart Journal&lt;/f&gt;&lt;/ZZ_JournalFull&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69</w:t>
            </w:r>
            <w:r w:rsidR="00FC2DC5" w:rsidRPr="00EF4EB9">
              <w:rPr>
                <w:rFonts w:eastAsia="Calibri"/>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sz w:val="18"/>
                <w:szCs w:val="18"/>
                <w:lang w:eastAsia="en-US"/>
              </w:rPr>
            </w:pPr>
            <w:r w:rsidRPr="00EF4EB9">
              <w:rPr>
                <w:rFonts w:eastAsia="Calibri"/>
                <w:sz w:val="18"/>
                <w:szCs w:val="18"/>
                <w:lang w:eastAsia="en-US"/>
              </w:rPr>
              <w:t>1987</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ortic regurgitation in mitral valve diseas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38percent  (n=21)</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comparison of pulsed Doppler echo, m-mode echo, clinical signs and cardiac catheterisation, consecutive patients, TTE one day before catheterisa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3b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 (states no exclusions for inadequate exam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4322"/>
        <w:gridCol w:w="2870"/>
      </w:tblGrid>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32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70"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Eni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Enia&lt;/Author&gt;&lt;Year&gt;1989&lt;/Year&gt;&lt;RecNum&gt;18687&lt;/RecNum&gt;&lt;IDText&gt;Utility of echocardiography in the diagnosis of aortic dissection involving the ascending aorta&lt;/IDText&gt;&lt;MDL Ref_Type="Journal"&gt;&lt;Ref_Type&gt;Journal&lt;/Ref_Type&gt;&lt;Ref_ID&gt;18687&lt;/Ref_ID&gt;&lt;Title_Primary&gt;Utility of echocardiography in the diagnosis of aortic dissection involving the ascending aorta&lt;/Title_Primary&gt;&lt;Authors_Primary&gt;Enia,F.&lt;/Authors_Primary&gt;&lt;Authors_Primary&gt;Ledda,G.&lt;/Authors_Primary&gt;&lt;Authors_Primary&gt;Lo,Mauro R.&lt;/Authors_Primary&gt;&lt;Authors_Primary&gt;Matassa,C.&lt;/Authors_Primary&gt;&lt;Authors_Primary&gt;Raspanti,G.&lt;/Authors_Primary&gt;&lt;Authors_Primary&gt;Stabile,A.&lt;/Authors_Primary&gt;&lt;Authors_Primary&gt;Enia,F.&lt;/Authors_Primary&gt;&lt;Authors_Primary&gt;Ledda,G.&lt;/Authors_Primary&gt;&lt;Authors_Primary&gt;Lo Mauro,R.&lt;/Authors_Primary&gt;&lt;Authors_Primary&gt;Matassa,C.&lt;/Authors_Primary&gt;&lt;Authors_Primary&gt;Raspanti,G.&lt;/Authors_Primary&gt;&lt;Authors_Primary&gt;Stabile,A.&lt;/Authors_Primary&gt;&lt;Date_Primary&gt;1989/1&lt;/Date_Primary&gt;&lt;Keywords&gt;$$accept title Second search&lt;/Keywords&gt;&lt;Keywords&gt;$$aortic dissection&lt;/Keywords&gt;&lt;Keywords&gt;$$keep from second search&lt;/Keywords&gt;&lt;Keywords&gt;$$Medline&lt;/Keywords&gt;&lt;Keywords&gt;$$Pathologies&lt;/Keywords&gt;&lt;Keywords&gt;echocardiography&lt;/Keywords&gt;&lt;Reprint&gt;In File&lt;/Reprint&gt;&lt;Start_Page&gt;124&lt;/Start_Page&gt;&lt;End_Page&gt;129&lt;/End_Page&gt;&lt;Periodical&gt;Chest&lt;/Periodical&gt;&lt;Volume&gt;95&lt;/Volume&gt;&lt;Issue&gt;1&lt;/Issue&gt;&lt;Address&gt;Divisione di Cardiologia dell&amp;apos;Ospedale V. Cervello, Palermo, Italy&lt;/Address&gt;&lt;ZZ_JournalFull&gt;&lt;f name="System"&gt;Chest&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0</w:t>
            </w:r>
            <w:r w:rsidR="00FC2DC5" w:rsidRPr="00EF4EB9">
              <w:rPr>
                <w:rFonts w:eastAsia="Calibri"/>
                <w:color w:val="000000"/>
                <w:sz w:val="18"/>
                <w:szCs w:val="18"/>
                <w:lang w:eastAsia="en-US"/>
              </w:rPr>
              <w:fldChar w:fldCharType="end"/>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p>
        </w:tc>
        <w:tc>
          <w:tcPr>
            <w:tcW w:w="432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70"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9</w:t>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p>
        </w:tc>
        <w:tc>
          <w:tcPr>
            <w:tcW w:w="432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70"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dissection involving the ascending aorta</w:t>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p>
        </w:tc>
        <w:tc>
          <w:tcPr>
            <w:tcW w:w="432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70"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32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70"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ase-control, prospective comparison of TTE and aortography in two groups of patients.  cases=clinical suspicion of aortic dissection consecutive patients, controls=patients with TTE and aortography, consecutive</w:t>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p>
        </w:tc>
        <w:tc>
          <w:tcPr>
            <w:tcW w:w="4322"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70"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c</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32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7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2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7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2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7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2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7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2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7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2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7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2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7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2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7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2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7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tests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Erbel</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Erbel&lt;/Author&gt;&lt;Year&gt;1984&lt;/Year&gt;&lt;RecNum&gt;19342&lt;/RecNum&gt;&lt;IDText&gt;Sensitivity and specificity of two-dimensional echocardiography in detection of impaired left ventricular function&lt;/IDText&gt;&lt;MDL Ref_Type="Journal"&gt;&lt;Ref_Type&gt;Journal&lt;/Ref_Type&gt;&lt;Ref_ID&gt;19342&lt;/Ref_ID&gt;&lt;Title_Primary&gt;Sensitivity and specificity of two-dimensional echocardiography in detection of impaired left ventricular function&lt;/Title_Primary&gt;&lt;Authors_Primary&gt;Erbel,R.&lt;/Authors_Primary&gt;&lt;Authors_Primary&gt;Schweizer,P.&lt;/Authors_Primary&gt;&lt;Authors_Primary&gt;Krebs,W.&lt;/Authors_Primary&gt;&lt;Authors_Primary&gt;Meyer,J.&lt;/Authors_Primary&gt;&lt;Authors_Primary&gt;Effert,S.&lt;/Authors_Primary&gt;&lt;Authors_Primary&gt;Erbel,R.&lt;/Authors_Primary&gt;&lt;Authors_Primary&gt;Schweizer,P.&lt;/Authors_Primary&gt;&lt;Authors_Primary&gt;Krebs,W.&lt;/Authors_Primary&gt;&lt;Authors_Primary&gt;Meyer,J.&lt;/Authors_Primary&gt;&lt;Authors_Primary&gt;Effert,S.&lt;/Authors_Primary&gt;&lt;Date_Primary&gt;1984/6&lt;/Date_Primary&gt;&lt;Keywords&gt;$$accept title Second search&lt;/Keywords&gt;&lt;Keywords&gt;$$keep from second search&lt;/Keywords&gt;&lt;Keywords&gt;$$left ventricular&lt;/Keywords&gt;&lt;Keywords&gt;$$Medline&lt;/Keywords&gt;&lt;Keywords&gt;$$Pathologies&lt;/Keywords&gt;&lt;Keywords&gt;echocardiography&lt;/Keywords&gt;&lt;Keywords&gt;left ventricular&lt;/Keywords&gt;&lt;Reprint&gt;In File&lt;/Reprint&gt;&lt;Start_Page&gt;477&lt;/Start_Page&gt;&lt;End_Page&gt;489&lt;/End_Page&gt;&lt;Periodical&gt;European Heart Journal&lt;/Periodical&gt;&lt;Volume&gt;5&lt;/Volume&gt;&lt;Issue&gt;6&lt;/Issue&gt;&lt;ZZ_JournalFull&gt;&lt;f name="System"&gt;Europe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1</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4</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func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 AF</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diagnostic accuracy of 4 echo markers by  catheterisation and echocardiography , TTE the day before catheterisa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p w:rsidR="00DD03FA" w:rsidRPr="00EF4EB9" w:rsidRDefault="00DD03FA" w:rsidP="003E06D1">
            <w:pPr>
              <w:spacing w:after="200" w:line="276" w:lineRule="auto"/>
              <w:rPr>
                <w:rFonts w:eastAsia="Calibri"/>
                <w:sz w:val="18"/>
                <w:szCs w:val="18"/>
                <w:lang w:eastAsia="en-US"/>
              </w:rPr>
            </w:pP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none reported, all used </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4332"/>
        <w:gridCol w:w="2859"/>
      </w:tblGrid>
      <w:tr w:rsidR="00DD03FA" w:rsidRPr="00EF4EB9" w:rsidTr="003E06D1">
        <w:tc>
          <w:tcPr>
            <w:tcW w:w="133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33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59"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Grossmann</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Grossmann&lt;/Author&gt;&lt;Year&gt;2002&lt;/Year&gt;&lt;RecNum&gt;2649&lt;/RecNum&gt;&lt;IDText&gt;Quantification of mitral regurgitation by the proximal flow convergence method--comparison of transthoracic and transesophageal echocardiography&lt;/IDText&gt;&lt;MDL Ref_Type="Journal"&gt;&lt;Ref_Type&gt;Journal&lt;/Ref_Type&gt;&lt;Ref_ID&gt;2649&lt;/Ref_ID&gt;&lt;Title_Primary&gt;Quantification of mitral regurgitation by the proximal flow convergence method--comparison of transthoracic and transesophageal echocardiography&lt;/Title_Primary&gt;&lt;Authors_Primary&gt;Grossmann,G.&lt;/Authors_Primary&gt;&lt;Authors_Primary&gt;Wohrle,J.&lt;/Authors_Primary&gt;&lt;Authors_Primary&gt;Kochs,M.&lt;/Authors_Primary&gt;&lt;Authors_Primary&gt;Giesler,M.&lt;/Authors_Primary&gt;&lt;Authors_Primary&gt;Hombach,V.&lt;/Authors_Primary&gt;&lt;Authors_Primary&gt;Hoher,M.&lt;/Authors_Primary&gt;&lt;Authors_Primary&gt;Grossmann,Georg&lt;/Authors_Primary&gt;&lt;Authors_Primary&gt;Wohrle,Jochen&lt;/Authors_Primary&gt;&lt;Authors_Primary&gt;Kochs,Matthias&lt;/Authors_Primary&gt;&lt;Authors_Primary&gt;Giesler,Martin&lt;/Authors_Primary&gt;&lt;Authors_Primary&gt;Hombach,Vintenz&lt;/Authors_Primary&gt;&lt;Authors_Primary&gt;Hoher,Martin&lt;/Authors_Primary&gt;&lt;Date_Primary&gt;2002/11&lt;/Date_Primary&gt;&lt;Keywords&gt;$$accept title&lt;/Keywords&gt;&lt;Keywords&gt;$$Broad search&lt;/Keywords&gt;&lt;Keywords&gt;$$diagnostic study&lt;/Keywords&gt;&lt;Keywords&gt;$$Doppler&lt;/Keywords&gt;&lt;Keywords&gt;$$Medline&lt;/Keywords&gt;&lt;Keywords&gt;$$mitral regurgitation&lt;/Keywords&gt;&lt;Keywords&gt;$$Pathologies&lt;/Keywords&gt;&lt;Keywords&gt;$$retrieve for diagnostic study&lt;/Keywords&gt;&lt;Keywords&gt;$$TOE&lt;/Keywords&gt;&lt;Keywords&gt;$$TTE&lt;/Keywords&gt;&lt;Keywords&gt;echocardiography&lt;/Keywords&gt;&lt;Reprint&gt;In File&lt;/Reprint&gt;&lt;Start_Page&gt;517&lt;/Start_Page&gt;&lt;End_Page&gt;524&lt;/End_Page&gt;&lt;Periodical&gt;Clinical Cardiology&lt;/Periodical&gt;&lt;Volume&gt;25&lt;/Volume&gt;&lt;Issue&gt;11&lt;/Issue&gt;&lt;Address&gt;Department of Internal Medicine, University of Ulm, Germany&lt;/Address&gt;&lt;ZZ_JournalFull&gt;&lt;f name="System"&gt;Clinical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2</w:t>
            </w:r>
            <w:r w:rsidR="00FC2DC5" w:rsidRPr="00EF4EB9">
              <w:rPr>
                <w:rFonts w:eastAsia="Calibri"/>
                <w:color w:val="000000"/>
                <w:sz w:val="18"/>
                <w:szCs w:val="18"/>
                <w:lang w:eastAsia="en-US"/>
              </w:rPr>
              <w:fldChar w:fldCharType="end"/>
            </w:r>
          </w:p>
        </w:tc>
      </w:tr>
      <w:tr w:rsidR="00DD03FA" w:rsidRPr="00EF4EB9" w:rsidTr="003E06D1">
        <w:tc>
          <w:tcPr>
            <w:tcW w:w="1331" w:type="dxa"/>
          </w:tcPr>
          <w:p w:rsidR="00DD03FA" w:rsidRPr="00EF4EB9" w:rsidRDefault="00DD03FA" w:rsidP="003E06D1">
            <w:pPr>
              <w:spacing w:line="360" w:lineRule="auto"/>
              <w:rPr>
                <w:rFonts w:eastAsia="Calibri"/>
                <w:sz w:val="18"/>
                <w:szCs w:val="18"/>
                <w:lang w:eastAsia="en-US"/>
              </w:rPr>
            </w:pPr>
          </w:p>
        </w:tc>
        <w:tc>
          <w:tcPr>
            <w:tcW w:w="433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59"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2</w:t>
            </w:r>
          </w:p>
        </w:tc>
      </w:tr>
      <w:tr w:rsidR="00DD03FA" w:rsidRPr="00EF4EB9" w:rsidTr="003E06D1">
        <w:tc>
          <w:tcPr>
            <w:tcW w:w="1331" w:type="dxa"/>
          </w:tcPr>
          <w:p w:rsidR="00DD03FA" w:rsidRPr="00EF4EB9" w:rsidRDefault="00DD03FA" w:rsidP="003E06D1">
            <w:pPr>
              <w:spacing w:line="360" w:lineRule="auto"/>
              <w:rPr>
                <w:rFonts w:eastAsia="Calibri"/>
                <w:sz w:val="18"/>
                <w:szCs w:val="18"/>
                <w:lang w:eastAsia="en-US"/>
              </w:rPr>
            </w:pPr>
          </w:p>
        </w:tc>
        <w:tc>
          <w:tcPr>
            <w:tcW w:w="433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59"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regurgitation</w:t>
            </w:r>
          </w:p>
        </w:tc>
      </w:tr>
      <w:tr w:rsidR="00DD03FA" w:rsidRPr="00EF4EB9" w:rsidTr="003E06D1">
        <w:tc>
          <w:tcPr>
            <w:tcW w:w="1331" w:type="dxa"/>
          </w:tcPr>
          <w:p w:rsidR="00DD03FA" w:rsidRPr="00EF4EB9" w:rsidRDefault="00DD03FA" w:rsidP="003E06D1">
            <w:pPr>
              <w:spacing w:line="360" w:lineRule="auto"/>
              <w:rPr>
                <w:rFonts w:eastAsia="Calibri"/>
                <w:sz w:val="18"/>
                <w:szCs w:val="18"/>
                <w:lang w:eastAsia="en-US"/>
              </w:rPr>
            </w:pPr>
          </w:p>
        </w:tc>
        <w:tc>
          <w:tcPr>
            <w:tcW w:w="433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59"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25percent AF</w:t>
            </w:r>
          </w:p>
        </w:tc>
      </w:tr>
      <w:tr w:rsidR="00DD03FA" w:rsidRPr="00EF4EB9" w:rsidTr="003E06D1">
        <w:tc>
          <w:tcPr>
            <w:tcW w:w="133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33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59"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of TTE and TOE with the some patients having catheterisation for the detection and quantification of mitral regurgitation using the proximal flow convergence method. consecutive patients, TTE and TOE performed during same exam</w:t>
            </w:r>
          </w:p>
        </w:tc>
      </w:tr>
      <w:tr w:rsidR="00DD03FA" w:rsidRPr="00EF4EB9" w:rsidTr="003E06D1">
        <w:tc>
          <w:tcPr>
            <w:tcW w:w="1331" w:type="dxa"/>
          </w:tcPr>
          <w:p w:rsidR="00DD03FA" w:rsidRPr="00EF4EB9" w:rsidRDefault="00DD03FA" w:rsidP="003E06D1">
            <w:pPr>
              <w:spacing w:line="360" w:lineRule="auto"/>
              <w:rPr>
                <w:rFonts w:eastAsia="Calibri"/>
                <w:sz w:val="18"/>
                <w:szCs w:val="18"/>
                <w:lang w:eastAsia="en-US"/>
              </w:rPr>
            </w:pPr>
          </w:p>
        </w:tc>
        <w:tc>
          <w:tcPr>
            <w:tcW w:w="4332"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59"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31"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5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5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5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5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if TOE reference standard, rather than catheterisation)</w:t>
            </w:r>
          </w:p>
        </w:tc>
      </w:tr>
      <w:tr w:rsidR="00DD03FA" w:rsidRPr="00EF4EB9" w:rsidTr="003E06D1">
        <w:tc>
          <w:tcPr>
            <w:tcW w:w="133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5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FF0000"/>
                <w:sz w:val="18"/>
                <w:szCs w:val="18"/>
                <w:lang w:eastAsia="en-US"/>
              </w:rPr>
            </w:pPr>
            <w:r w:rsidRPr="00EF4EB9">
              <w:rPr>
                <w:rFonts w:eastAsia="Calibri"/>
                <w:color w:val="000000"/>
                <w:sz w:val="18"/>
                <w:szCs w:val="18"/>
                <w:lang w:eastAsia="en-US"/>
              </w:rPr>
              <w:t>Y (if TOE reference standard, rather than catheterisation)</w:t>
            </w:r>
          </w:p>
        </w:tc>
      </w:tr>
      <w:tr w:rsidR="00DD03FA" w:rsidRPr="00EF4EB9" w:rsidTr="003E06D1">
        <w:tc>
          <w:tcPr>
            <w:tcW w:w="133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5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3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5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3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5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3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5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Grove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Groves&lt;/Author&gt;&lt;Year&gt;2004&lt;/Year&gt;&lt;RecNum&gt;2143&lt;/RecNum&gt;&lt;IDText&gt;Semi-quantitative assessment of tricuspid regurgitation on contrast-enhanced multidetector CT&lt;/IDText&gt;&lt;MDL Ref_Type="Journal"&gt;&lt;Ref_Type&gt;Journal&lt;/Ref_Type&gt;&lt;Ref_ID&gt;2143&lt;/Ref_ID&gt;&lt;Title_Primary&gt;Semi-quantitative assessment of tricuspid regurgitation on contrast-enhanced multidetector CT&lt;/Title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Authors_Primary&gt;Groves,A.M.&lt;/Authors_Primary&gt;&lt;Authors_Primary&gt;Win,T.&lt;/Authors_Primary&gt;&lt;Authors_Primary&gt;Charman,S.C.&lt;/Authors_Primary&gt;&lt;Authors_Primary&gt;Wisbey,C.&lt;/Authors_Primary&gt;&lt;Authors_Primary&gt;Pepke-Zaba,J.&lt;/Authors_Primary&gt;&lt;Authors_Primary&gt;Coulden,R.A.&lt;/Authors_Primary&gt;&lt;Date_Primary&gt;2004/8&lt;/Date_Primary&gt;&lt;Keywords&gt;$$accept title&lt;/Keywords&gt;&lt;Keywords&gt;$$Broad search&lt;/Keywords&gt;&lt;Keywords&gt;$$computer tomography&lt;/Keywords&gt;&lt;Keywords&gt;$$Medline&lt;/Keywords&gt;&lt;Keywords&gt;$$Pathologies&lt;/Keywords&gt;&lt;Keywords&gt;$$retrieve for diagnostic study&lt;/Keywords&gt;&lt;Keywords&gt;$$tricuspid regurgitation&lt;/Keywords&gt;&lt;Keywords&gt;$$TTE&lt;/Keywords&gt;&lt;Keywords&gt;echocardiography&lt;/Keywords&gt;&lt;Reprint&gt;In File&lt;/Reprint&gt;&lt;Start_Page&gt;715&lt;/Start_Page&gt;&lt;End_Page&gt;719&lt;/End_Page&gt;&lt;Periodical&gt;Clinical Radiology&lt;/Periodical&gt;&lt;Volume&gt;59&lt;/Volume&gt;&lt;Issue&gt;8&lt;/Issue&gt;&lt;Address&gt;Papworth Hospital, Papworth Everard, Cambridge, UK. dragroves@addenbrookes.u-net.com&lt;/Address&gt;&lt;ZZ_JournalFull&gt;&lt;f name="System"&gt;Clinical Ra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3</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4</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Tricuspid Regurgita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CT, TTE and RHC for the detection of tricuspid regurgitation (TR). 61 selected patients (out of 86 consecutive).  CT, TTE and RHC within 6 weeks of each othe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a</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TTE as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A (selected for having usable exam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9"/>
        <w:gridCol w:w="4318"/>
        <w:gridCol w:w="2875"/>
      </w:tblGrid>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318"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75"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Guyer</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Guyer&lt;/Author&gt;&lt;Year&gt;1984&lt;/Year&gt;&lt;RecNum&gt;19378&lt;/RecNum&gt;&lt;IDText&gt;Comparison of the echocardiographic and hemodynamic diagnosis of rheumatic tricuspid stenosis&lt;/IDText&gt;&lt;MDL Ref_Type="Journal"&gt;&lt;Ref_Type&gt;Journal&lt;/Ref_Type&gt;&lt;Ref_ID&gt;19378&lt;/Ref_ID&gt;&lt;Title_Primary&gt;Comparison of the echocardiographic and hemodynamic diagnosis of rheumatic tricuspid stenosis&lt;/Title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Authors_Primary&gt;Guyer,D.E.&lt;/Authors_Primary&gt;&lt;Authors_Primary&gt;Gillam,L.D.&lt;/Authors_Primary&gt;&lt;Authors_Primary&gt;Foale,R.A.&lt;/Authors_Primary&gt;&lt;Authors_Primary&gt;Clark,M.C.&lt;/Authors_Primary&gt;&lt;Authors_Primary&gt;Dinsmore,R.&lt;/Authors_Primary&gt;&lt;Authors_Primary&gt;Palacios,I.&lt;/Authors_Primary&gt;&lt;Authors_Primary&gt;Block,P.&lt;/Authors_Primary&gt;&lt;Authors_Primary&gt;King,M.E.&lt;/Authors_Primary&gt;&lt;Authors_Primary&gt;Weyman,A.E.&lt;/Authors_Primary&gt;&lt;Date_Primary&gt;1984/5&lt;/Date_Primary&gt;&lt;Keywords&gt;$$accept title Second search&lt;/Keywords&gt;&lt;Keywords&gt;$$keep from second search&lt;/Keywords&gt;&lt;Keywords&gt;$$Medline&lt;/Keywords&gt;&lt;Keywords&gt;$$Pathologies&lt;/Keywords&gt;&lt;Keywords&gt;$$tricuspid valve&lt;/Keywords&gt;&lt;Keywords&gt;echocardiography&lt;/Keywords&gt;&lt;Keywords&gt;stenosis&lt;/Keywords&gt;&lt;Reprint&gt;In File&lt;/Reprint&gt;&lt;Start_Page&gt;1135&lt;/Start_Page&gt;&lt;End_Page&gt;1144&lt;/End_Page&gt;&lt;Periodical&gt;Journal of the American College of Cardiology&lt;/Periodical&gt;&lt;Volume&gt;3&lt;/Volume&gt;&lt;Issue&gt;5&lt;/Issue&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4</w:t>
            </w:r>
            <w:r w:rsidR="00FC2DC5" w:rsidRPr="00EF4EB9">
              <w:rPr>
                <w:rFonts w:eastAsia="Calibri"/>
                <w:color w:val="000000"/>
                <w:sz w:val="18"/>
                <w:szCs w:val="18"/>
                <w:lang w:eastAsia="en-US"/>
              </w:rPr>
              <w:fldChar w:fldCharType="end"/>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p>
        </w:tc>
        <w:tc>
          <w:tcPr>
            <w:tcW w:w="4318"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75"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4</w:t>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p>
        </w:tc>
        <w:tc>
          <w:tcPr>
            <w:tcW w:w="4318"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75"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heumatic tricuspid stenosis</w:t>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p>
        </w:tc>
        <w:tc>
          <w:tcPr>
            <w:tcW w:w="4318"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75"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1/38 82percent</w:t>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318"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75"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echocardiography and cardiac catheterisation in selected patients with both exams, catheterisation with one year of TTE</w:t>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p>
        </w:tc>
        <w:tc>
          <w:tcPr>
            <w:tcW w:w="4318"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 xml:space="preserve">Study design level in hierarchy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75"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a</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 xml:space="preserve">Items from QUADAS </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318"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8"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8"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2C0FD5">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8"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8"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8"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8"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8"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8"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A  [selected for having both exams]</w:t>
            </w:r>
          </w:p>
        </w:tc>
      </w:tr>
    </w:tbl>
    <w:p w:rsidR="00DD03FA" w:rsidRPr="00EF4EB9" w:rsidRDefault="00DD03FA" w:rsidP="00DD03FA">
      <w:pPr>
        <w:spacing w:line="360" w:lineRule="auto"/>
        <w:rPr>
          <w:rFonts w:eastAsia="Calibri"/>
          <w:sz w:val="18"/>
          <w:szCs w:val="18"/>
          <w:lang w:eastAsia="en-US"/>
        </w:rPr>
      </w:pPr>
    </w:p>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Helmcke</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Helmcke&lt;/Author&gt;&lt;Year&gt;1987&lt;/Year&gt;&lt;RecNum&gt;18977&lt;/RecNum&gt;&lt;IDText&gt;Color Doppler assessment of mitral regurgitation with orthogonal planes&lt;/IDText&gt;&lt;MDL Ref_Type="Journal"&gt;&lt;Ref_Type&gt;Journal&lt;/Ref_Type&gt;&lt;Ref_ID&gt;18977&lt;/Ref_ID&gt;&lt;Title_Primary&gt;Color Doppler assessment of mitral regurgitation with orthogonal planes&lt;/Title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r.&lt;/Authors_Primary&gt;&lt;Authors_Primary&gt;Helmcke,F.&lt;/Authors_Primary&gt;&lt;Authors_Primary&gt;Nanda,N.C.&lt;/Authors_Primary&gt;&lt;Authors_Primary&gt;Hsiung,M.C.&lt;/Authors_Primary&gt;&lt;Authors_Primary&gt;Soto,B.&lt;/Authors_Primary&gt;&lt;Authors_Primary&gt;Adey,C.K.&lt;/Authors_Primary&gt;&lt;Authors_Primary&gt;Goyal,R.G.&lt;/Authors_Primary&gt;&lt;Authors_Primary&gt;Gatewood,R.P.J.&lt;/Authors_Primary&gt;&lt;Date_Primary&gt;1987/1&lt;/Date_Primary&gt;&lt;Keywords&gt;$$accept title Second search&lt;/Keywords&gt;&lt;Keywords&gt;$$keep from second search&lt;/Keywords&gt;&lt;Keywords&gt;$$Medline&lt;/Keywords&gt;&lt;Keywords&gt;$$Pathologies&lt;/Keywords&gt;&lt;Reprint&gt;In File&lt;/Reprint&gt;&lt;Start_Page&gt;175&lt;/Start_Page&gt;&lt;End_Page&gt;183&lt;/End_Page&gt;&lt;Periodical&gt;Circulation&lt;/Periodical&gt;&lt;Volume&gt;75&lt;/Volume&gt;&lt;Issue&gt;1&lt;/Issue&gt;&lt;ZZ_JournalFull&gt;&lt;f name="System"&gt;Circulation&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5</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7</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regurgita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1/82 with MR 38percent.  None without MR (overall 21%)</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of colour Doppler echo and cardiac catheterisation angiograph in those with and without M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3c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2C0FD5" w:rsidP="002C0FD5">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Jassal</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Jassal&lt;/Author&gt;&lt;Year&gt;2007&lt;/Year&gt;&lt;RecNum&gt;1061&lt;/RecNum&gt;&lt;IDText&gt;Diagnostic value of harmonic transthoracic echocardiography in native valve infective endocarditis: comparison with transesophageal echocardiography&lt;/IDText&gt;&lt;MDL Ref_Type="Journal"&gt;&lt;Ref_Type&gt;Journal&lt;/Ref_Type&gt;&lt;Ref_ID&gt;1061&lt;/Ref_ID&gt;&lt;Title_Primary&gt;Diagnostic value of harmonic transthoracic echocardiography in native valve infective endocarditis: comparison with transesophageal echocardiography&lt;/Title_Primary&gt;&lt;Authors_Primary&gt;Jassal,D.S.&lt;/Authors_Primary&gt;&lt;Authors_Primary&gt;Aminbakhsh,A.&lt;/Authors_Primary&gt;&lt;Authors_Primary&gt;Fang,T.&lt;/Authors_Primary&gt;&lt;Authors_Primary&gt;Shaikh,N.&lt;/Authors_Primary&gt;&lt;Authors_Primary&gt;Embil,J.M.&lt;/Authors_Primary&gt;&lt;Authors_Primary&gt;Mackenzie,G.S.&lt;/Authors_Primary&gt;&lt;Authors_Primary&gt;Tam,J.W.&lt;/Authors_Primary&gt;&lt;Authors_Primary&gt;Jassal,Davinder S.&lt;/Authors_Primary&gt;&lt;Authors_Primary&gt;Aminbakhsh,Amin&lt;/Authors_Primary&gt;&lt;Authors_Primary&gt;Fang,Tielan&lt;/Authors_Primary&gt;&lt;Authors_Primary&gt;Shaikh,Nasir&lt;/Authors_Primary&gt;&lt;Authors_Primary&gt;Embil,John M.&lt;/Authors_Primary&gt;&lt;Authors_Primary&gt;Mackenzie,Gordon S.&lt;/Authors_Primary&gt;&lt;Authors_Primary&gt;Tam,James W.&lt;/Authors_Primary&gt;&lt;Date_Primary&gt;2007&lt;/Date_Primary&gt;&lt;Keywords&gt;$$Broad search&lt;/Keywords&gt;&lt;Keywords&gt;$$diagnostic study&lt;/Keywords&gt;&lt;Keywords&gt;$$endocarditis&lt;/Keywords&gt;&lt;Keywords&gt;$$Medline&lt;/Keywords&gt;&lt;Keywords&gt;$$not AF&lt;/Keywords&gt;&lt;Keywords&gt;$$Pathologies&lt;/Keywords&gt;&lt;Keywords&gt;$$query title&lt;/Keywords&gt;&lt;Keywords&gt;$$tissue harmonic imaging&lt;/Keywords&gt;&lt;Keywords&gt;$$TTE&lt;/Keywords&gt;&lt;Keywords&gt;echocardiography&lt;/Keywords&gt;&lt;Reprint&gt;Not in File&lt;/Reprint&gt;&lt;Start_Page&gt;20&lt;/Start_Page&gt;&lt;Periodical&gt;Cardiovascular Ultrasound&lt;/Periodical&gt;&lt;Volume&gt;5&lt;/Volume&gt;&lt;Address&gt;Bergen Cardiac Care Centre, Cardiology Division, Department of Cardiac Sciences, St. Boniface General Hospital, Winnipeg, Manitoba, Canada. djassal@sbgh.mb.ca&lt;/Address&gt;&lt;ZZ_JournalFull&gt;&lt;f name="System"&gt;Cardiovascular Ultrasound&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6</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7</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endocarditis</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rospective comparison of accuracy, selected population of likely endocarditis from consecutive patients, blinded, TTE within 24hours of TO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 (indeterminate TTE included in analysi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Kaymaz</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aymaz&lt;/Author&gt;&lt;Year&gt;2001&lt;/Year&gt;&lt;RecNum&gt;2887&lt;/RecNum&gt;&lt;IDText&gt;Location, size and morphological characteristics of left atrial thrombi as assessed by echocardiography in patients with rheumatic mitral valve disease&lt;/IDText&gt;&lt;MDL Ref_Type="Journal"&gt;&lt;Ref_Type&gt;Journal&lt;/Ref_Type&gt;&lt;Ref_ID&gt;2887&lt;/Ref_ID&gt;&lt;Title_Primary&gt;Location, size and morphological characteristics of left atrial thrombi as assessed by echocardiography in patients with rheumatic mitral valve disease&lt;/Title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Authors_Primary&gt;Kaymaz,C.&lt;/Authors_Primary&gt;&lt;Authors_Primary&gt;Ozdemir,N.&lt;/Authors_Primary&gt;&lt;Authors_Primary&gt;Kirma,C.&lt;/Authors_Primary&gt;&lt;Authors_Primary&gt;Sismanoglu,M.&lt;/Authors_Primary&gt;&lt;Authors_Primary&gt;Daglar,B.&lt;/Authors_Primary&gt;&lt;Authors_Primary&gt;Ozkan,M.&lt;/Authors_Primary&gt;&lt;Date_Primary&gt;2001/12&lt;/Date_Primary&gt;&lt;Keywords&gt;$$accept title&lt;/Keywords&gt;&lt;Keywords&gt;$$Broad search&lt;/Keywords&gt;&lt;Keywords&gt;$$diagnosis&lt;/Keywords&gt;&lt;Keywords&gt;$$Medline&lt;/Keywords&gt;&lt;Keywords&gt;$$mitral valve&lt;/Keywords&gt;&lt;Keywords&gt;$$Pathologies&lt;/Keywords&gt;&lt;Keywords&gt;$$retrieve for diagnostic study&lt;/Keywords&gt;&lt;Keywords&gt;$$TOE&lt;/Keywords&gt;&lt;Keywords&gt;$$TTE&lt;/Keywords&gt;&lt;Keywords&gt;echocardiography&lt;/Keywords&gt;&lt;Reprint&gt;In File&lt;/Reprint&gt;&lt;Start_Page&gt;270&lt;/Start_Page&gt;&lt;End_Page&gt;276&lt;/End_Page&gt;&lt;Periodical&gt;European Journal of Echocardiography&lt;/Periodical&gt;&lt;Volume&gt;2&lt;/Volume&gt;&lt;Issue&gt;4&lt;/Issue&gt;&lt;Address&gt;Department of Cardiology, Kosuyolu Heart and Research Hospital, Istanbul, Turkey&lt;/Address&gt;&lt;ZZ_JournalFull&gt;&lt;f name="System"&gt;European Journal of 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7</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1</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thrombosis, left atrial thrombi</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56.3% AF at time of stud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of TTE and TOE measurements of left atrial thrombi (before surgery) against intraoperative findings. consecutive patients, TTE and TOE within 1-5 days prior to surger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aps/>
                <w:color w:val="000000"/>
                <w:sz w:val="18"/>
                <w:szCs w:val="18"/>
                <w:lang w:eastAsia="en-US"/>
              </w:rPr>
            </w:pPr>
            <w:r w:rsidRPr="00EF4EB9">
              <w:rPr>
                <w:rFonts w:eastAsia="Calibri"/>
                <w:caps/>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aps/>
                <w:color w:val="000000"/>
                <w:sz w:val="18"/>
                <w:szCs w:val="18"/>
                <w:lang w:eastAsia="en-US"/>
              </w:rPr>
            </w:pPr>
            <w:r w:rsidRPr="00EF4EB9">
              <w:rPr>
                <w:rFonts w:eastAsia="Calibri"/>
                <w:caps/>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aps/>
                <w:color w:val="000000"/>
                <w:sz w:val="18"/>
                <w:szCs w:val="18"/>
                <w:lang w:eastAsia="en-US"/>
              </w:rPr>
            </w:pPr>
            <w:r w:rsidRPr="00EF4EB9">
              <w:rPr>
                <w:rFonts w:eastAsia="Calibri"/>
                <w:caps/>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aps/>
                <w:color w:val="000000"/>
                <w:sz w:val="18"/>
                <w:szCs w:val="18"/>
                <w:lang w:eastAsia="en-US"/>
              </w:rPr>
            </w:pPr>
            <w:r w:rsidRPr="00EF4EB9">
              <w:rPr>
                <w:rFonts w:eastAsia="Calibri"/>
                <w:caps/>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aps/>
                <w:color w:val="000000"/>
                <w:sz w:val="18"/>
                <w:szCs w:val="18"/>
                <w:lang w:eastAsia="en-US"/>
              </w:rPr>
            </w:pPr>
            <w:r w:rsidRPr="00EF4EB9">
              <w:rPr>
                <w:rFonts w:eastAsia="Calibri"/>
                <w:caps/>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aps/>
                <w:color w:val="000000"/>
                <w:sz w:val="18"/>
                <w:szCs w:val="18"/>
                <w:lang w:eastAsia="en-US"/>
              </w:rPr>
            </w:pPr>
            <w:r w:rsidRPr="00EF4EB9">
              <w:rPr>
                <w:rFonts w:eastAsia="Calibri"/>
                <w:caps/>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included in analysi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Kishon</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ishon&lt;/Author&gt;&lt;Year&gt;1993&lt;/Year&gt;&lt;RecNum&gt;4582&lt;/RecNum&gt;&lt;IDText&gt;Evolution of echocardiographic modalities in detection of postmyocardial infarction ventricular septal defect and papillary muscle rupture: study of 62 patients&lt;/IDText&gt;&lt;MDL Ref_Type="Journal"&gt;&lt;Ref_Type&gt;Journal&lt;/Ref_Type&gt;&lt;Ref_ID&gt;4582&lt;/Ref_ID&gt;&lt;Title_Primary&gt;Evolution of echocardiographic modalities in detection of postmyocardial infarction ventricular septal defect and papillary muscle rupture: study of 62 patients&lt;/Title_Primary&gt;&lt;Authors_Primary&gt;Kishon,Y.&lt;/Authors_Primary&gt;&lt;Authors_Primary&gt;Iqbal,A.&lt;/Authors_Primary&gt;&lt;Authors_Primary&gt;Oh,J.K.&lt;/Authors_Primary&gt;&lt;Authors_Primary&gt;Gersh,B.J.&lt;/Authors_Primary&gt;&lt;Authors_Primary&gt;Freeman,W.K.&lt;/Authors_Primary&gt;&lt;Authors_Primary&gt;Seward,J.B.&lt;/Authors_Primary&gt;&lt;Authors_Primary&gt;Tajik,A.J.&lt;/Authors_Primary&gt;&lt;Date_Primary&gt;1993/9&lt;/Date_Primary&gt;&lt;Keywords&gt;$$accept title&lt;/Keywords&gt;&lt;Keywords&gt;$$Broad search&lt;/Keywords&gt;&lt;Keywords&gt;$$diagnostic study&lt;/Keywords&gt;&lt;Keywords&gt;$$Doppler&lt;/Keywords&gt;&lt;Keywords&gt;$$Medline&lt;/Keywords&gt;&lt;Keywords&gt;$$mitral regurgitation&lt;/Keywords&gt;&lt;Keywords&gt;$$not AF&lt;/Keywords&gt;&lt;Keywords&gt;$$not online&lt;/Keywords&gt;&lt;Keywords&gt;$$Pathologies&lt;/Keywords&gt;&lt;Keywords&gt;$$retrieve for diagnostic study&lt;/Keywords&gt;&lt;Keywords&gt;$$to order&lt;/Keywords&gt;&lt;Keywords&gt;$$TOE&lt;/Keywords&gt;&lt;Keywords&gt;$$TTE&lt;/Keywords&gt;&lt;Keywords&gt;$$ventricular septal defect&lt;/Keywords&gt;&lt;Keywords&gt;echocardiography&lt;/Keywords&gt;&lt;Reprint&gt;In File&lt;/Reprint&gt;&lt;Start_Page&gt;667&lt;/Start_Page&gt;&lt;End_Page&gt;675&lt;/End_Page&gt;&lt;Periodical&gt;American Heart Journal&lt;/Periodical&gt;&lt;Volume&gt;126&lt;/Volume&gt;&lt;Issue&gt;3 Pt 1&lt;/Issue&gt;&lt;Address&gt;Division of Cardiovascular Diseases and Internal Medicine, Mayo Clinic, Rochester, MN 55905&lt;/Address&gt;&lt;ZZ_JournalFull&gt;&lt;f name="System"&gt;Americ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8</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ventricular septal defect and papillary muscle rupture, postmyocardial infarction </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 (new systolic murmur in 68% VSD and 100% papillary ruptur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surgery and post-mortem examination against TTE and TOE data.</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3b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included in analysi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Kitayam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itayama&lt;/Author&gt;&lt;Year&gt;1997&lt;/Year&gt;&lt;RecNum&gt;3926&lt;/RecNum&gt;&lt;IDText&gt;Value of cardiac ultrafast computed tomography for detecting right atrial thrombi in chronic atrial fibrillation&lt;/IDText&gt;&lt;MDL Ref_Type="Journal"&gt;&lt;Ref_Type&gt;Journal&lt;/Ref_Type&gt;&lt;Ref_ID&gt;3926&lt;/Ref_ID&gt;&lt;Title_Primary&gt;Value of cardiac ultrafast computed tomography for detecting right atrial thrombi in chronic atrial fibrillation&lt;/Title_Primary&gt;&lt;Authors_Primary&gt;Kitayama,H.&lt;/Authors_Primary&gt;&lt;Authors_Primary&gt;Kiuchi,K.&lt;/Authors_Primary&gt;&lt;Authors_Primary&gt;Endo,T.&lt;/Authors_Primary&gt;&lt;Authors_Primary&gt;Hayakawa,H.&lt;/Authors_Primary&gt;&lt;Authors_Primary&gt;Kitayama,H.&lt;/Authors_Primary&gt;&lt;Authors_Primary&gt;Kiuchi,K.&lt;/Authors_Primary&gt;&lt;Authors_Primary&gt;Endo,T.&lt;/Authors_Primary&gt;&lt;Authors_Primary&gt;Hayakawa,H.&lt;/Authors_Primary&gt;&lt;Date_Primary&gt;1997/5/1&lt;/Date_Primary&gt;&lt;Keywords&gt;$$accept title&lt;/Keywords&gt;&lt;Keywords&gt;$$AF&lt;/Keywords&gt;&lt;Keywords&gt;$$AF mentioned&lt;/Keywords&gt;&lt;Keywords&gt;$$Broad search&lt;/Keywords&gt;&lt;Keywords&gt;$$computer tomography&lt;/Keywords&gt;&lt;Keywords&gt;$$diagnostic&lt;/Keywords&gt;&lt;Keywords&gt;$$Medline&lt;/Keywords&gt;&lt;Keywords&gt;$$Pathologies&lt;/Keywords&gt;&lt;Keywords&gt;$$retrieve for diagnostic study&lt;/Keywords&gt;&lt;Keywords&gt;Atrial fibrillation&lt;/Keywords&gt;&lt;Keywords&gt;echocardiography&lt;/Keywords&gt;&lt;Reprint&gt;In File&lt;/Reprint&gt;&lt;Start_Page&gt;1292&lt;/Start_Page&gt;&lt;End_Page&gt;1295&lt;/End_Page&gt;&lt;Periodical&gt;American Journal of Cardiology&lt;/Periodical&gt;&lt;Volume&gt;79&lt;/Volume&gt;&lt;Issue&gt;9&lt;/Issue&gt;&lt;Address&gt;First Department of Internal Medicine, Nippon Medical School, Hoya Kosei Hospital, Bunkyo-ku, Tokyo, Japan&lt;/Address&gt;&lt;ZZ_JournalFull&gt;&lt;f name="System"&gt;American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79</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7</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ight atrial thrombi and left atrial thrombi</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100% chronic atrial fibrilla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of TTE and CT, consecutive patients,  (unclear if blinded)</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2C0FD5">
            <w:pPr>
              <w:spacing w:line="360" w:lineRule="auto"/>
              <w:rPr>
                <w:rFonts w:eastAsia="Calibri"/>
                <w:color w:val="000000"/>
                <w:sz w:val="18"/>
                <w:szCs w:val="18"/>
                <w:lang w:eastAsia="en-US"/>
              </w:rPr>
            </w:pPr>
            <w:r w:rsidRPr="00EF4EB9">
              <w:rPr>
                <w:rFonts w:eastAsia="Calibri"/>
                <w:color w:val="000000"/>
                <w:sz w:val="18"/>
                <w:szCs w:val="18"/>
                <w:lang w:eastAsia="en-US"/>
              </w:rPr>
              <w:t xml:space="preserve">N </w:t>
            </w:r>
            <w:r w:rsidR="002C0FD5" w:rsidRPr="00EF4EB9">
              <w:rPr>
                <w:rFonts w:eastAsia="Calibri"/>
                <w:color w:val="000000"/>
                <w:sz w:val="18"/>
                <w:szCs w:val="18"/>
                <w:lang w:eastAsia="en-US"/>
              </w:rPr>
              <w:t>(according to Kitayama et al)</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included in analysi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2"/>
        <w:gridCol w:w="4337"/>
        <w:gridCol w:w="2853"/>
      </w:tblGrid>
      <w:tr w:rsidR="00DD03FA" w:rsidRPr="00EF4EB9" w:rsidTr="003E06D1">
        <w:tc>
          <w:tcPr>
            <w:tcW w:w="133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33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53"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Lanzarini</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Lanzarini&lt;/Author&gt;&lt;Year&gt;2005&lt;/Year&gt;&lt;RecNum&gt;11801&lt;/RecNum&gt;&lt;IDText&gt;Two simple echo-Doppler measurements can accurately identify pulmonary hypertension in the large majority of patients with chronic heart failure&lt;/IDText&gt;&lt;MDL Ref_Type="Journal"&gt;&lt;Ref_Type&gt;Journal&lt;/Ref_Type&gt;&lt;Ref_ID&gt;11801&lt;/Ref_ID&gt;&lt;Title_Primary&gt;Two simple echo-Doppler measurements can accurately identify pulmonary hypertension in the large majority of patients with chronic heart failure&lt;/Title_Primary&gt;&lt;Authors_Primary&gt;Lanzarini,L.&lt;/Authors_Primary&gt;&lt;Authors_Primary&gt;Fontana,A.&lt;/Authors_Primary&gt;&lt;Authors_Primary&gt;Campana,C.&lt;/Authors_Primary&gt;&lt;Authors_Primary&gt;Klersy,C.&lt;/Authors_Primary&gt;&lt;Authors_Primary&gt;Lanzarini,Luca&lt;/Authors_Primary&gt;&lt;Authors_Primary&gt;Fontana,Alessandra&lt;/Authors_Primary&gt;&lt;Authors_Primary&gt;Campana,Carlo&lt;/Authors_Primary&gt;&lt;Authors_Primary&gt;Klersy,Catherine&lt;/Authors_Primary&gt;&lt;Date_Primary&gt;2005/6&lt;/Date_Primary&gt;&lt;Keywords&gt;$$accept title Second search&lt;/Keywords&gt;&lt;Keywords&gt;$$keep from second search&lt;/Keywords&gt;&lt;Keywords&gt;$$Medline&lt;/Keywords&gt;&lt;Keywords&gt;$$Pathologies&lt;/Keywords&gt;&lt;Reprint&gt;In File&lt;/Reprint&gt;&lt;Start_Page&gt;745&lt;/Start_Page&gt;&lt;End_Page&gt;754&lt;/End_Page&gt;&lt;Periodical&gt;Journal of Heart &amp;amp; Lung Transplantation&lt;/Periodical&gt;&lt;Volume&gt;24&lt;/Volume&gt;&lt;Issue&gt;6&lt;/Issue&gt;&lt;Address&gt;Department of Cardiology, IRCCS-Policlinico S. Matteo, Pavia, Italy. l.lanzarini@smatteo.pv.it&lt;/Address&gt;&lt;ZZ_JournalFull&gt;&lt;f name="System"&gt;Journal of Heart &amp;amp; Lung Transplantation&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0</w:t>
            </w:r>
            <w:r w:rsidR="00FC2DC5" w:rsidRPr="00EF4EB9">
              <w:rPr>
                <w:rFonts w:eastAsia="Calibri"/>
                <w:color w:val="000000"/>
                <w:sz w:val="18"/>
                <w:szCs w:val="18"/>
                <w:lang w:eastAsia="en-US"/>
              </w:rPr>
              <w:fldChar w:fldCharType="end"/>
            </w:r>
          </w:p>
        </w:tc>
      </w:tr>
      <w:tr w:rsidR="00DD03FA" w:rsidRPr="00EF4EB9" w:rsidTr="003E06D1">
        <w:tc>
          <w:tcPr>
            <w:tcW w:w="1332" w:type="dxa"/>
          </w:tcPr>
          <w:p w:rsidR="00DD03FA" w:rsidRPr="00EF4EB9" w:rsidRDefault="00DD03FA" w:rsidP="003E06D1">
            <w:pPr>
              <w:spacing w:line="360" w:lineRule="auto"/>
              <w:rPr>
                <w:rFonts w:eastAsia="Calibri"/>
                <w:sz w:val="18"/>
                <w:szCs w:val="18"/>
                <w:lang w:eastAsia="en-US"/>
              </w:rPr>
            </w:pPr>
          </w:p>
        </w:tc>
        <w:tc>
          <w:tcPr>
            <w:tcW w:w="433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53"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5</w:t>
            </w:r>
          </w:p>
        </w:tc>
      </w:tr>
      <w:tr w:rsidR="00DD03FA" w:rsidRPr="00EF4EB9" w:rsidTr="003E06D1">
        <w:tc>
          <w:tcPr>
            <w:tcW w:w="1332" w:type="dxa"/>
          </w:tcPr>
          <w:p w:rsidR="00DD03FA" w:rsidRPr="00EF4EB9" w:rsidRDefault="00DD03FA" w:rsidP="003E06D1">
            <w:pPr>
              <w:spacing w:line="360" w:lineRule="auto"/>
              <w:rPr>
                <w:rFonts w:eastAsia="Calibri"/>
                <w:sz w:val="18"/>
                <w:szCs w:val="18"/>
                <w:lang w:eastAsia="en-US"/>
              </w:rPr>
            </w:pPr>
          </w:p>
        </w:tc>
        <w:tc>
          <w:tcPr>
            <w:tcW w:w="433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5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ulmonary hypertension</w:t>
            </w:r>
          </w:p>
        </w:tc>
      </w:tr>
      <w:tr w:rsidR="00DD03FA" w:rsidRPr="00EF4EB9" w:rsidTr="003E06D1">
        <w:tc>
          <w:tcPr>
            <w:tcW w:w="1332" w:type="dxa"/>
          </w:tcPr>
          <w:p w:rsidR="00DD03FA" w:rsidRPr="00EF4EB9" w:rsidRDefault="00DD03FA" w:rsidP="003E06D1">
            <w:pPr>
              <w:spacing w:line="360" w:lineRule="auto"/>
              <w:rPr>
                <w:rFonts w:eastAsia="Calibri"/>
                <w:sz w:val="18"/>
                <w:szCs w:val="18"/>
                <w:lang w:eastAsia="en-US"/>
              </w:rPr>
            </w:pPr>
          </w:p>
        </w:tc>
        <w:tc>
          <w:tcPr>
            <w:tcW w:w="433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5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13% controlled AF</w:t>
            </w:r>
          </w:p>
        </w:tc>
      </w:tr>
      <w:tr w:rsidR="00DD03FA" w:rsidRPr="00EF4EB9" w:rsidTr="003E06D1">
        <w:tc>
          <w:tcPr>
            <w:tcW w:w="1332"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33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5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prospective comparison of test accuracy of  TTE with reference cardiac catheterisation within 24hours, consecutive patients, blinded </w:t>
            </w:r>
          </w:p>
        </w:tc>
      </w:tr>
      <w:tr w:rsidR="00DD03FA" w:rsidRPr="00EF4EB9" w:rsidTr="003E06D1">
        <w:tc>
          <w:tcPr>
            <w:tcW w:w="1332" w:type="dxa"/>
          </w:tcPr>
          <w:p w:rsidR="00DD03FA" w:rsidRPr="00EF4EB9" w:rsidRDefault="00DD03FA" w:rsidP="003E06D1">
            <w:pPr>
              <w:spacing w:line="360" w:lineRule="auto"/>
              <w:rPr>
                <w:rFonts w:eastAsia="Calibri"/>
                <w:sz w:val="18"/>
                <w:szCs w:val="18"/>
                <w:lang w:eastAsia="en-US"/>
              </w:rPr>
            </w:pPr>
          </w:p>
        </w:tc>
        <w:tc>
          <w:tcPr>
            <w:tcW w:w="433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53"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w:t>
            </w:r>
          </w:p>
        </w:tc>
      </w:tr>
      <w:tr w:rsidR="00DD03FA" w:rsidRPr="00EF4EB9" w:rsidTr="003E06D1">
        <w:tc>
          <w:tcPr>
            <w:tcW w:w="1332"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33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5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5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5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5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5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5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5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5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2"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3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5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center"/>
              <w:rPr>
                <w:rFonts w:eastAsia="Calibri"/>
                <w:color w:val="000000"/>
                <w:sz w:val="18"/>
                <w:szCs w:val="18"/>
                <w:lang w:eastAsia="en-US"/>
              </w:rPr>
            </w:pPr>
            <w:r w:rsidRPr="00EF4EB9">
              <w:rPr>
                <w:rFonts w:eastAsia="Calibri"/>
                <w:color w:val="000000"/>
                <w:sz w:val="18"/>
                <w:szCs w:val="18"/>
                <w:lang w:eastAsia="en-US"/>
              </w:rPr>
              <w:t>none reported, all cases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Maestre</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Maestre&lt;/Author&gt;&lt;Year&gt;2009&lt;/Year&gt;&lt;RecNum&gt;5959&lt;/RecNum&gt;&lt;IDText&gt;Diagnostic accuracy of clinical criteria for identifying systolic and diastolic heart failure: cross-sectional study&lt;/IDText&gt;&lt;MDL Ref_Type="Journal"&gt;&lt;Ref_Type&gt;Journal&lt;/Ref_Type&gt;&lt;Ref_ID&gt;5959&lt;/Ref_ID&gt;&lt;Title_Primary&gt;Diagnostic accuracy of clinical criteria for identifying systolic and diastolic heart failure: cross-sectional study&lt;/Title_Primary&gt;&lt;Authors_Primary&gt;Maestre,A.&lt;/Authors_Primary&gt;&lt;Authors_Primary&gt;Gil,V.&lt;/Authors_Primary&gt;&lt;Authors_Primary&gt;Gallego,J.&lt;/Authors_Primary&gt;&lt;Authors_Primary&gt;Aznar,J.&lt;/Authors_Primary&gt;&lt;Authors_Primary&gt;Mora,A.&lt;/Authors_Primary&gt;&lt;Authors_Primary&gt;Martin-Hidalgo,A.&lt;/Authors_Primary&gt;&lt;Authors_Primary&gt;Maestre,Ana&lt;/Authors_Primary&gt;&lt;Authors_Primary&gt;Gil,Vicente&lt;/Authors_Primary&gt;&lt;Authors_Primary&gt;Gallego,Javier&lt;/Authors_Primary&gt;&lt;Authors_Primary&gt;Aznar,Jose&lt;/Authors_Primary&gt;&lt;Authors_Primary&gt;Mora,Antonia&lt;/Authors_Primary&gt;&lt;Authors_Primary&gt;Martin-Hidalgo,Alberto&lt;/Authors_Primary&gt;&lt;Date_Primary&gt;2009/2&lt;/Date_Primary&gt;&lt;Keywords&gt;$$accept title&lt;/Keywords&gt;&lt;Keywords&gt;$$diagnostic study&lt;/Keywords&gt;&lt;Keywords&gt;$$echo&lt;/Keywords&gt;&lt;Keywords&gt;$$heart failure&lt;/Keywords&gt;&lt;Keywords&gt;$$left ventricular&lt;/Keywords&gt;&lt;Keywords&gt;$$Medline&lt;/Keywords&gt;&lt;Keywords&gt;$$Pathologies&lt;/Keywords&gt;&lt;Keywords&gt;$$Pathologies taster&lt;/Keywords&gt;&lt;Keywords&gt;$$retrieve for diagnostic study&lt;/Keywords&gt;&lt;Keywords&gt;echocardiography&lt;/Keywords&gt;&lt;Keywords&gt;left ventricular&lt;/Keywords&gt;&lt;Reprint&gt;In File&lt;/Reprint&gt;&lt;Start_Page&gt;55&lt;/Start_Page&gt;&lt;End_Page&gt;61&lt;/End_Page&gt;&lt;Periodical&gt;Journal of Evaluation in Clinical Practice&lt;/Periodical&gt;&lt;Volume&gt;15&lt;/Volume&gt;&lt;Issue&gt;1&lt;/Issue&gt;&lt;Address&gt;Internal Medicine Department, Hospital General Universitario de Elche, Elche, Spain. amaestrep@gmail.com&lt;/Address&gt;&lt;ZZ_JournalFull&gt;&lt;f name="System"&gt;Journal of Evaluation in Clinical Practic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1</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9</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dysfunction, heart failur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of clinical criteria and TTE, cross-sectional survey, 216 of 255 consecutive patients meeting criteria.</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2</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TTE as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Mugge</w:t>
            </w:r>
            <w:r w:rsidR="00FC2DC5" w:rsidRPr="00EF4EB9">
              <w:rPr>
                <w:rFonts w:eastAsia="Calibri"/>
                <w:color w:val="000000"/>
                <w:sz w:val="18"/>
                <w:szCs w:val="18"/>
                <w:lang w:eastAsia="en-US"/>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k11Z2dlPC9BdXRob3I+PFllYXI+MTk5NTwvWWVhcj48UmVj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2</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5</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septal aneurysm</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14.4% in AF</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Database comparison of TOE and TTE, in patients with confirmed ASA (by TOE), TTE and TOE within 24hours of each othe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2C0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A [selection for having both exam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C555BF">
            <w:pPr>
              <w:spacing w:line="360" w:lineRule="auto"/>
              <w:rPr>
                <w:rFonts w:eastAsia="Calibri"/>
                <w:color w:val="000000"/>
                <w:sz w:val="18"/>
                <w:szCs w:val="18"/>
                <w:lang w:eastAsia="en-US"/>
              </w:rPr>
            </w:pPr>
            <w:r w:rsidRPr="00EF4EB9">
              <w:rPr>
                <w:rFonts w:eastAsia="Calibri"/>
                <w:color w:val="000000"/>
                <w:sz w:val="18"/>
                <w:szCs w:val="18"/>
                <w:lang w:eastAsia="en-US"/>
              </w:rPr>
              <w:t>Nienaber</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Nienaber&lt;/Author&gt;&lt;Year&gt;1993&lt;/Year&gt;&lt;RecNum&gt;4645&lt;/RecNum&gt;&lt;IDText&gt;The diagnosis of thoracic aortic dissection by noninvasive imaging procedures&lt;/IDText&gt;&lt;MDL Ref_Type="Journal"&gt;&lt;Ref_Type&gt;Journal&lt;/Ref_Type&gt;&lt;Ref_ID&gt;4645&lt;/Ref_ID&gt;&lt;Title_Primary&gt;The diagnosis of thoracic aortic dissection by noninvasive imaging procedures&lt;/Title_Primary&gt;&lt;Authors_Primary&gt;Nienaber,C.A.&lt;/Authors_Primary&gt;&lt;Authors_Primary&gt;von,Kodolitsch Y.&lt;/Authors_Primary&gt;&lt;Authors_Primary&gt;Nicolas,V.&lt;/Authors_Primary&gt;&lt;Authors_Primary&gt;Siglow,V.&lt;/Authors_Primary&gt;&lt;Authors_Primary&gt;Piepho,A.&lt;/Authors_Primary&gt;&lt;Authors_Primary&gt;Brockhoff,C.&lt;/Authors_Primary&gt;&lt;Authors_Primary&gt;Koschyk,D.H.&lt;/Authors_Primary&gt;&lt;Authors_Primary&gt;Spielmann,R.P.&lt;/Authors_Primary&gt;&lt;Date_Primary&gt;1993/1/7&lt;/Date_Primary&gt;&lt;Keywords&gt;$$accept title&lt;/Keywords&gt;&lt;Keywords&gt;$$angiography&lt;/Keywords&gt;&lt;Keywords&gt;$$aortic dissection&lt;/Keywords&gt;&lt;Keywords&gt;$$Broad search&lt;/Keywords&gt;&lt;Keywords&gt;$$colour echo&lt;/Keywords&gt;&lt;Keywords&gt;$$diagnostic study&lt;/Keywords&gt;&lt;Keywords&gt;$$Doppler&lt;/Keywords&gt;&lt;Keywords&gt;$$Medline&lt;/Keywords&gt;&lt;Keywords&gt;$$Pathologies&lt;/Keywords&gt;&lt;Keywords&gt;$$retrieve for diagnostic study&lt;/Keywords&gt;&lt;Keywords&gt;$$TOE&lt;/Keywords&gt;&lt;Keywords&gt;$$TTE&lt;/Keywords&gt;&lt;Keywords&gt;echocardiography&lt;/Keywords&gt;&lt;Reprint&gt;In File&lt;/Reprint&gt;&lt;Start_Page&gt;1&lt;/Start_Page&gt;&lt;End_Page&gt;9&lt;/End_Page&gt;&lt;Periodical&gt;New England Journal of Medicine&lt;/Periodical&gt;&lt;Volume&gt;328&lt;/Volume&gt;&lt;Issue&gt;1&lt;/Issue&gt;&lt;Address&gt;Department of Internal Medicine II, Universitats-Krankenhaus Eppendorf, Hamburg, Germany&lt;/Address&gt;&lt;ZZ_JournalFull&gt;&lt;f name="System"&gt;New England Journal of Medicine&lt;/f&gt;&lt;/ZZ_JournalFull&gt;&lt;ZZ_JournalStdAbbrev&gt;&lt;f name="System"&gt;N Engl J Med&lt;/f&gt;&lt;/ZZ_JournalStdAbbrev&gt;&lt;ZZ_WorkformID&gt;1&lt;/ZZ_WorkformID&gt;&lt;/MDL&gt;&lt;/Cite&gt;&lt;/Refman&gt;</w:instrText>
            </w:r>
            <w:r w:rsidR="00FC2DC5" w:rsidRPr="00EF4EB9">
              <w:rPr>
                <w:rFonts w:eastAsia="Calibri"/>
                <w:color w:val="000000"/>
                <w:sz w:val="18"/>
                <w:szCs w:val="18"/>
                <w:lang w:eastAsia="en-US"/>
              </w:rPr>
              <w:fldChar w:fldCharType="separate"/>
            </w:r>
            <w:r w:rsidR="00C555BF" w:rsidRPr="00C555BF">
              <w:rPr>
                <w:rFonts w:eastAsia="Calibri"/>
                <w:noProof/>
                <w:color w:val="000000"/>
                <w:sz w:val="18"/>
                <w:szCs w:val="18"/>
                <w:vertAlign w:val="superscript"/>
                <w:lang w:eastAsia="en-US"/>
              </w:rPr>
              <w:t>83</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dissection, thoracic</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Blinded comparison of TTE, TOE, CT, MRI validated against clinical findings to assess their reliability in diagnosis of dissection of the thoracic aorta. (all patients 2 imaging procedures, all patients validated by angiography, surgery or autops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2</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C555BF">
            <w:pPr>
              <w:spacing w:line="360" w:lineRule="auto"/>
              <w:rPr>
                <w:rFonts w:eastAsia="Calibri"/>
                <w:color w:val="000000"/>
                <w:sz w:val="18"/>
                <w:szCs w:val="18"/>
                <w:lang w:eastAsia="en-US"/>
              </w:rPr>
            </w:pPr>
            <w:r w:rsidRPr="00EF4EB9">
              <w:rPr>
                <w:rFonts w:eastAsia="Calibri"/>
                <w:color w:val="000000"/>
                <w:sz w:val="18"/>
                <w:szCs w:val="18"/>
                <w:lang w:eastAsia="en-US"/>
              </w:rPr>
              <w:t>Nienaber</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Nienaber&lt;/Author&gt;&lt;Year&gt;1994&lt;/Year&gt;&lt;RecNum&gt;4453&lt;/RecNum&gt;&lt;IDText&gt;Comparison of conventional and transesophageal echocardiography with magnetic resonance imaging for anatomical mapping of thoracic aortic dissection. A dual noninvasive imaging study with anatomical and/or angiographic validation&lt;/IDText&gt;&lt;MDL Ref_Type="Journal"&gt;&lt;Ref_Type&gt;Journal&lt;/Ref_Type&gt;&lt;Ref_ID&gt;4453&lt;/Ref_ID&gt;&lt;Title_Primary&gt;Comparison of conventional and transesophageal echocardiography with magnetic resonance imaging for anatomical mapping of thoracic aortic dissection. A dual noninvasive imaging study with anatomical and/or angiographic validation&lt;/Title_Primary&gt;&lt;Authors_Primary&gt;Nienaber,C.A.&lt;/Authors_Primary&gt;&lt;Authors_Primary&gt;von,Kodolitsch Y.&lt;/Authors_Primary&gt;&lt;Authors_Primary&gt;Brockhoff,C.J.&lt;/Authors_Primary&gt;&lt;Authors_Primary&gt;Koschyk,D.H.&lt;/Authors_Primary&gt;&lt;Authors_Primary&gt;Spielmann,R.P.&lt;/Authors_Primary&gt;&lt;Date_Primary&gt;1994/3&lt;/Date_Primary&gt;&lt;Keywords&gt;$$accept title&lt;/Keywords&gt;&lt;Keywords&gt;$$aorta&lt;/Keywords&gt;&lt;Keywords&gt;$$Broad search&lt;/Keywords&gt;&lt;Keywords&gt;$$diagnostic&lt;/Keywords&gt;&lt;Keywords&gt;$$Doppler&lt;/Keywords&gt;&lt;Keywords&gt;$$Medline&lt;/Keywords&gt;&lt;Keywords&gt;$$MRI&lt;/Keywords&gt;&lt;Keywords&gt;$$Pathologies&lt;/Keywords&gt;&lt;Keywords&gt;$$retrieve for diagnostic study&lt;/Keywords&gt;&lt;Keywords&gt;$$TOE&lt;/Keywords&gt;&lt;Keywords&gt;$$TTE&lt;/Keywords&gt;&lt;Keywords&gt;echocardiography&lt;/Keywords&gt;&lt;Reprint&gt;In File&lt;/Reprint&gt;&lt;Start_Page&gt;1&lt;/Start_Page&gt;&lt;End_Page&gt;14&lt;/End_Page&gt;&lt;Periodical&gt;International Journal of Cardiac Imaging&lt;/Periodical&gt;&lt;Volume&gt;10&lt;/Volume&gt;&lt;Issue&gt;1&lt;/Issue&gt;&lt;Address&gt;Department of Internal Medicine II, University Hospital Eppendorf, Hamburg, Germany&lt;/Address&gt;&lt;ZZ_JournalFull&gt;&lt;f name="System"&gt;International Journal of Cardiac Imaging&lt;/f&gt;&lt;/ZZ_JournalFull&gt;&lt;ZZ_WorkformID&gt;1&lt;/ZZ_WorkformID&gt;&lt;/MDL&gt;&lt;/Cite&gt;&lt;/Refman&gt;</w:instrText>
            </w:r>
            <w:r w:rsidR="00FC2DC5" w:rsidRPr="00EF4EB9">
              <w:rPr>
                <w:rFonts w:eastAsia="Calibri"/>
                <w:color w:val="000000"/>
                <w:sz w:val="18"/>
                <w:szCs w:val="18"/>
                <w:lang w:eastAsia="en-US"/>
              </w:rPr>
              <w:fldChar w:fldCharType="separate"/>
            </w:r>
            <w:r w:rsidR="00C555BF" w:rsidRPr="00C555BF">
              <w:rPr>
                <w:rFonts w:eastAsia="Calibri"/>
                <w:noProof/>
                <w:color w:val="000000"/>
                <w:sz w:val="18"/>
                <w:szCs w:val="18"/>
                <w:vertAlign w:val="superscript"/>
                <w:lang w:eastAsia="en-US"/>
              </w:rPr>
              <w:t>84</w:t>
            </w:r>
            <w:r w:rsidR="00FC2DC5" w:rsidRPr="00EF4EB9">
              <w:rPr>
                <w:rFonts w:eastAsia="Calibri"/>
                <w:color w:val="000000"/>
                <w:sz w:val="18"/>
                <w:szCs w:val="18"/>
                <w:lang w:eastAsia="en-US"/>
              </w:rPr>
              <w:fldChar w:fldCharType="end"/>
            </w:r>
            <w:r w:rsidRPr="00EF4EB9">
              <w:rPr>
                <w:rFonts w:eastAsia="Calibri"/>
                <w:color w:val="000000"/>
                <w:sz w:val="18"/>
                <w:szCs w:val="18"/>
                <w:lang w:eastAsia="en-US"/>
              </w:rPr>
              <w:t xml:space="preserve"> </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4</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dissec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of the diagnostic accuracy of TTE and TOE with MRI for the exact morphologic evaluation and anatomical mapping of the thoracic aorta, blinded</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a</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Study </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Okura</w:t>
            </w:r>
            <w:r w:rsidR="00FC2DC5" w:rsidRPr="00EF4EB9">
              <w:rPr>
                <w:rFonts w:eastAsia="Calibri"/>
                <w:sz w:val="18"/>
                <w:szCs w:val="18"/>
                <w:lang w:eastAsia="en-US"/>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rFonts w:eastAsia="Calibri"/>
                <w:sz w:val="18"/>
                <w:szCs w:val="18"/>
                <w:lang w:eastAsia="en-US"/>
              </w:rPr>
              <w:instrText xml:space="preserve"> ADDIN REFMGR.CITE </w:instrText>
            </w:r>
            <w:r w:rsidR="00FC2DC5">
              <w:rPr>
                <w:rFonts w:eastAsia="Calibri"/>
                <w:sz w:val="18"/>
                <w:szCs w:val="18"/>
                <w:lang w:eastAsia="en-US"/>
              </w:rPr>
              <w:fldChar w:fldCharType="begin">
                <w:fldData xml:space="preserve">PFJlZm1hbj48Q2l0ZT48QXV0aG9yPk9rdXJhPC9BdXRob3I+PFllYXI+MjAwNjwvWWVhcj48UmVj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</w:fldData>
              </w:fldChar>
            </w:r>
            <w:r w:rsidR="00C555BF">
              <w:rPr>
                <w:rFonts w:eastAsia="Calibri"/>
                <w:sz w:val="18"/>
                <w:szCs w:val="18"/>
                <w:lang w:eastAsia="en-US"/>
              </w:rPr>
              <w:instrText xml:space="preserve"> ADDIN EN.CITE.DATA </w:instrText>
            </w:r>
            <w:r w:rsidR="00FC2DC5">
              <w:rPr>
                <w:rFonts w:eastAsia="Calibri"/>
                <w:sz w:val="18"/>
                <w:szCs w:val="18"/>
                <w:lang w:eastAsia="en-US"/>
              </w:rPr>
            </w:r>
            <w:r w:rsidR="00FC2DC5">
              <w:rPr>
                <w:rFonts w:eastAsia="Calibri"/>
                <w:sz w:val="18"/>
                <w:szCs w:val="18"/>
                <w:lang w:eastAsia="en-US"/>
              </w:rPr>
              <w:fldChar w:fldCharType="end"/>
            </w:r>
            <w:r w:rsidR="00FC2DC5" w:rsidRPr="00EF4EB9">
              <w:rPr>
                <w:rFonts w:eastAsia="Calibri"/>
                <w:sz w:val="18"/>
                <w:szCs w:val="18"/>
                <w:lang w:eastAsia="en-US"/>
              </w:rPr>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85</w:t>
            </w:r>
            <w:r w:rsidR="00FC2DC5" w:rsidRPr="00EF4EB9">
              <w:rPr>
                <w:rFonts w:eastAsia="Calibri"/>
                <w:sz w:val="18"/>
                <w:szCs w:val="18"/>
                <w:lang w:eastAsia="en-US"/>
              </w:rPr>
              <w:fldChar w:fldCharType="end"/>
            </w:r>
            <w:r w:rsidRPr="00EF4EB9">
              <w:rPr>
                <w:rFonts w:eastAsia="Calibri"/>
                <w:sz w:val="18"/>
                <w:szCs w:val="18"/>
                <w:lang w:eastAsia="en-US"/>
              </w:rPr>
              <w:t xml:space="preserve"> </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sz w:val="18"/>
                <w:szCs w:val="18"/>
                <w:lang w:eastAsia="en-US"/>
              </w:rPr>
            </w:pPr>
            <w:r w:rsidRPr="00EF4EB9">
              <w:rPr>
                <w:rFonts w:eastAsia="Calibri"/>
                <w:sz w:val="18"/>
                <w:szCs w:val="18"/>
                <w:lang w:eastAsia="en-US"/>
              </w:rPr>
              <w:t>2006</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cardiomyopath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NR </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consecutive patients, non-blinded, TTE and angiography with 1week of each othe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3b</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4346"/>
        <w:gridCol w:w="2843"/>
      </w:tblGrid>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43"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Pochi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Pochis&lt;/Author&gt;&lt;Year&gt;1992&lt;/Year&gt;&lt;RecNum&gt;4709&lt;/RecNum&gt;&lt;IDText&gt;Usefulness of transesophageal echocardiography in diagnosing lipomatous hypertrophy of the atrial septum with comparison to transthoracic echocardiography&lt;/IDText&gt;&lt;MDL Ref_Type="Journal"&gt;&lt;Ref_Type&gt;Journal&lt;/Ref_Type&gt;&lt;Ref_ID&gt;4709&lt;/Ref_ID&gt;&lt;Title_Primary&gt;Usefulness of transesophageal echocardiography in diagnosing lipomatous hypertrophy of the atrial septum with comparison to transthoracic echocardiography&lt;/Title_Primary&gt;&lt;Authors_Primary&gt;Pochis,W.T.&lt;/Authors_Primary&gt;&lt;Authors_Primary&gt;Saeian,K.&lt;/Authors_Primary&gt;&lt;Authors_Primary&gt;Sagar,K.B.&lt;/Authors_Primary&gt;&lt;Date_Primary&gt;1992/8/1&lt;/Date_Primary&gt;&lt;Keywords&gt;$$accept title&lt;/Keywords&gt;&lt;Keywords&gt;$$atrial septal defect&lt;/Keywords&gt;&lt;Keywords&gt;$$Broad search&lt;/Keywords&gt;&lt;Keywords&gt;$$diagnostic&lt;/Keywords&gt;&lt;Keywords&gt;$$Medline&lt;/Keywords&gt;&lt;Keywords&gt;$$not online&lt;/Keywords&gt;&lt;Keywords&gt;$$Pathologies&lt;/Keywords&gt;&lt;Keywords&gt;$$retrieve for diagnostic study&lt;/Keywords&gt;&lt;Keywords&gt;$$to order&lt;/Keywords&gt;&lt;Keywords&gt;$$TOE&lt;/Keywords&gt;&lt;Keywords&gt;$$TTE&lt;/Keywords&gt;&lt;Keywords&gt;article&lt;/Keywords&gt;&lt;Keywords&gt;echocardiography&lt;/Keywords&gt;&lt;Keywords&gt;hypertrophy&lt;/Keywords&gt;&lt;Keywords&gt;study&lt;/Keywords&gt;&lt;Reprint&gt;In File&lt;/Reprint&gt;&lt;Start_Page&gt;396&lt;/Start_Page&gt;&lt;End_Page&gt;398&lt;/End_Page&gt;&lt;Periodical&gt;American Journal of Cardiology&lt;/Periodical&gt;&lt;Volume&gt;70&lt;/Volume&gt;&lt;Issue&gt;3&lt;/Issue&gt;&lt;Address&gt;Division of Cardiology, Medical College of Wisconsin, Milwaukee&lt;/Address&gt;&lt;ZZ_JournalFull&gt;&lt;f name="System"&gt;American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6</w:t>
            </w:r>
            <w:r w:rsidR="00FC2DC5" w:rsidRPr="00EF4EB9">
              <w:rPr>
                <w:rFonts w:eastAsia="Calibri"/>
                <w:color w:val="000000"/>
                <w:sz w:val="18"/>
                <w:szCs w:val="18"/>
                <w:lang w:eastAsia="en-US"/>
              </w:rPr>
              <w:fldChar w:fldCharType="end"/>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43"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2</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septal hypertrophy</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53% atrial fibrillation or flutter, or paroxysmal atrial tachycardia</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TTE and TOE in the detection of lipomatous hypertrophy of the atrial septum (LHAS). Assessors blinded to other results.</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 comparison with reference standard.</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2C0FD5"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9"/>
        <w:gridCol w:w="4316"/>
        <w:gridCol w:w="2877"/>
      </w:tblGrid>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31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77" w:type="dxa"/>
          </w:tcPr>
          <w:p w:rsidR="00DD03FA" w:rsidRPr="00EF4EB9" w:rsidRDefault="00DD03FA" w:rsidP="00C555BF">
            <w:pPr>
              <w:spacing w:line="360" w:lineRule="auto"/>
              <w:rPr>
                <w:rFonts w:eastAsia="Calibri"/>
                <w:color w:val="000000"/>
                <w:sz w:val="18"/>
                <w:szCs w:val="18"/>
                <w:lang w:eastAsia="en-US"/>
              </w:rPr>
            </w:pPr>
            <w:r w:rsidRPr="00EF4EB9">
              <w:rPr>
                <w:rFonts w:eastAsia="Calibri"/>
                <w:color w:val="000000"/>
                <w:sz w:val="18"/>
                <w:szCs w:val="18"/>
                <w:lang w:eastAsia="en-US"/>
              </w:rPr>
              <w:t>Reichek</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Reichek&lt;/Author&gt;&lt;Year&gt;1981&lt;/Year&gt;&lt;RecNum&gt;19602&lt;/RecNum&gt;&lt;IDText&gt;Left ventricular hypertrophy: relationship of anatomic, echocardiographic and electrocardiographic findings&lt;/IDText&gt;&lt;MDL Ref_Type="Journal"&gt;&lt;Ref_Type&gt;Journal&lt;/Ref_Type&gt;&lt;Ref_ID&gt;19602&lt;/Ref_ID&gt;&lt;Title_Primary&gt;Left ventricular hypertrophy: relationship of anatomic, echocardiographic and electrocardiographic findings&lt;/Title_Primary&gt;&lt;Authors_Primary&gt;Reichek,N.&lt;/Authors_Primary&gt;&lt;Authors_Primary&gt;Devereux,R.B.&lt;/Authors_Primary&gt;&lt;Date_Primary&gt;1981/6&lt;/Date_Primary&gt;&lt;Keywords&gt;$$accept title Second search&lt;/Keywords&gt;&lt;Keywords&gt;$$keep from second search&lt;/Keywords&gt;&lt;Keywords&gt;$$Medline&lt;/Keywords&gt;&lt;Keywords&gt;$$Pathologies&lt;/Keywords&gt;&lt;Keywords&gt;analysis&lt;/Keywords&gt;&lt;Keywords&gt;article&lt;/Keywords&gt;&lt;Keywords&gt;hypertrophy&lt;/Keywords&gt;&lt;Keywords&gt;lead&lt;/Keywords&gt;&lt;Keywords&gt;left ventricular&lt;/Keywords&gt;&lt;Keywords&gt;stenosis&lt;/Keywords&gt;&lt;Reprint&gt;In File&lt;/Reprint&gt;&lt;Start_Page&gt;1391&lt;/Start_Page&gt;&lt;End_Page&gt;1398&lt;/End_Page&gt;&lt;Periodical&gt;Circulation&lt;/Periodical&gt;&lt;Volume&gt;63&lt;/Volume&gt;&lt;Issue&gt;6&lt;/Issue&gt;&lt;ZZ_JournalFull&gt;&lt;f name="System"&gt;Circulation&lt;/f&gt;&lt;/ZZ_JournalFull&gt;&lt;ZZ_WorkformID&gt;1&lt;/ZZ_WorkformID&gt;&lt;/MDL&gt;&lt;/Cite&gt;&lt;/Refman&gt;</w:instrText>
            </w:r>
            <w:r w:rsidR="00FC2DC5" w:rsidRPr="00EF4EB9">
              <w:rPr>
                <w:rFonts w:eastAsia="Calibri"/>
                <w:color w:val="000000"/>
                <w:sz w:val="18"/>
                <w:szCs w:val="18"/>
                <w:lang w:eastAsia="en-US"/>
              </w:rPr>
              <w:fldChar w:fldCharType="separate"/>
            </w:r>
            <w:r w:rsidR="00C555BF" w:rsidRPr="00C555BF">
              <w:rPr>
                <w:rFonts w:eastAsia="Calibri"/>
                <w:noProof/>
                <w:color w:val="000000"/>
                <w:sz w:val="18"/>
                <w:szCs w:val="18"/>
                <w:vertAlign w:val="superscript"/>
                <w:lang w:eastAsia="en-US"/>
              </w:rPr>
              <w:t>87</w:t>
            </w:r>
            <w:r w:rsidR="00FC2DC5" w:rsidRPr="00EF4EB9">
              <w:rPr>
                <w:rFonts w:eastAsia="Calibri"/>
                <w:color w:val="000000"/>
                <w:sz w:val="18"/>
                <w:szCs w:val="18"/>
                <w:lang w:eastAsia="en-US"/>
              </w:rPr>
              <w:fldChar w:fldCharType="end"/>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p>
        </w:tc>
        <w:tc>
          <w:tcPr>
            <w:tcW w:w="431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77"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1</w:t>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p>
        </w:tc>
        <w:tc>
          <w:tcPr>
            <w:tcW w:w="431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77"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hypertrophy</w:t>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p>
        </w:tc>
        <w:tc>
          <w:tcPr>
            <w:tcW w:w="431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77"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31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77"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various diagnostic measures in patient groups</w:t>
            </w:r>
          </w:p>
        </w:tc>
      </w:tr>
      <w:tr w:rsidR="00DD03FA" w:rsidRPr="00EF4EB9" w:rsidTr="003E06D1">
        <w:tc>
          <w:tcPr>
            <w:tcW w:w="1329" w:type="dxa"/>
          </w:tcPr>
          <w:p w:rsidR="00DD03FA" w:rsidRPr="00EF4EB9" w:rsidRDefault="00DD03FA" w:rsidP="003E06D1">
            <w:pPr>
              <w:spacing w:line="360" w:lineRule="auto"/>
              <w:rPr>
                <w:rFonts w:eastAsia="Calibri"/>
                <w:sz w:val="18"/>
                <w:szCs w:val="18"/>
                <w:lang w:eastAsia="en-US"/>
              </w:rPr>
            </w:pPr>
          </w:p>
        </w:tc>
        <w:tc>
          <w:tcPr>
            <w:tcW w:w="4316"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77"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31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77" w:type="dxa"/>
            <w:tcBorders>
              <w:top w:val="single" w:sz="4" w:space="0" w:color="auto"/>
              <w:left w:val="single" w:sz="4" w:space="0" w:color="auto"/>
              <w:bottom w:val="single" w:sz="4" w:space="0" w:color="auto"/>
              <w:right w:val="single" w:sz="4" w:space="0" w:color="auto"/>
            </w:tcBorders>
          </w:tcPr>
          <w:p w:rsidR="00DD03FA" w:rsidRPr="00EF4EB9" w:rsidRDefault="002C0FD5" w:rsidP="002C0FD5">
            <w:pPr>
              <w:spacing w:line="360" w:lineRule="auto"/>
              <w:rPr>
                <w:rFonts w:eastAsia="Calibri"/>
                <w:color w:val="000000"/>
                <w:sz w:val="18"/>
                <w:szCs w:val="18"/>
                <w:lang w:eastAsia="en-US"/>
              </w:rPr>
            </w:pPr>
            <w:r w:rsidRPr="00EF4EB9">
              <w:rPr>
                <w:rFonts w:eastAsia="Calibri"/>
                <w:color w:val="000000"/>
                <w:sz w:val="18"/>
                <w:szCs w:val="18"/>
                <w:lang w:eastAsia="en-US"/>
              </w:rPr>
              <w:t xml:space="preserve">U </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2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C555BF">
            <w:pPr>
              <w:spacing w:line="360" w:lineRule="auto"/>
              <w:rPr>
                <w:rFonts w:eastAsia="Calibri"/>
                <w:color w:val="000000"/>
                <w:sz w:val="18"/>
                <w:szCs w:val="18"/>
                <w:lang w:eastAsia="en-US"/>
              </w:rPr>
            </w:pPr>
            <w:r w:rsidRPr="00EF4EB9">
              <w:rPr>
                <w:rFonts w:eastAsia="Calibri"/>
                <w:color w:val="000000"/>
                <w:sz w:val="18"/>
                <w:szCs w:val="18"/>
                <w:lang w:eastAsia="en-US"/>
              </w:rPr>
              <w:t>Reichlin</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Reichlin&lt;/Author&gt;&lt;Year&gt;2004&lt;/Year&gt;&lt;RecNum&gt;2235&lt;/RecNum&gt;&lt;IDText&gt;Initial clinical evaluation of cardiac systolic murmurs in the ED by noncardiologists&lt;/IDText&gt;&lt;MDL Ref_Type="Journal"&gt;&lt;Ref_Type&gt;Journal&lt;/Ref_Type&gt;&lt;Ref_ID&gt;2235&lt;/Ref_ID&gt;&lt;Title_Primary&gt;Initial clinical evaluation of cardiac systolic murmurs in the ED by noncardiologists&lt;/Title_Primary&gt;&lt;Authors_Primary&gt;Reichlin,S.&lt;/Authors_Primary&gt;&lt;Authors_Primary&gt;Dieterle,T.&lt;/Authors_Primary&gt;&lt;Authors_Primary&gt;Camli,C.&lt;/Authors_Primary&gt;&lt;Authors_Primary&gt;Leimenstoll,B.&lt;/Authors_Primary&gt;&lt;Authors_Primary&gt;Schoenenberger,R.A.&lt;/Authors_Primary&gt;&lt;Authors_Primary&gt;Martina,B.&lt;/Authors_Primary&gt;&lt;Date_Primary&gt;2004/3&lt;/Date_Primary&gt;&lt;Keywords&gt;$$accept title&lt;/Keywords&gt;&lt;Keywords&gt;$$Broad search&lt;/Keywords&gt;&lt;Keywords&gt;$$diagnosis&lt;/Keywords&gt;&lt;Keywords&gt;$$electroCG&lt;/Keywords&gt;&lt;Keywords&gt;$$Medline&lt;/Keywords&gt;&lt;Keywords&gt;$$Pathologies&lt;/Keywords&gt;&lt;Keywords&gt;$$retrieve for diagnostic study&lt;/Keywords&gt;&lt;Keywords&gt;$$TTE&lt;/Keywords&gt;&lt;Keywords&gt;$$valve disease&lt;/Keywords&gt;&lt;Keywords&gt;article&lt;/Keywords&gt;&lt;Keywords&gt;echocardiography&lt;/Keywords&gt;&lt;Keywords&gt;hospital&lt;/Keywords&gt;&lt;Keywords&gt;patient&lt;/Keywords&gt;&lt;Keywords&gt;study&lt;/Keywords&gt;&lt;Keywords&gt;university&lt;/Keywords&gt;&lt;Reprint&gt;In File&lt;/Reprint&gt;&lt;Start_Page&gt;71&lt;/Start_Page&gt;&lt;End_Page&gt;75&lt;/End_Page&gt;&lt;Periodical&gt;American Journal of Emergency Medicine&lt;/Periodical&gt;&lt;Volume&gt;22&lt;/Volume&gt;&lt;Issue&gt;2&lt;/Issue&gt;&lt;Address&gt;Department of Internal Medicine, University Hospital Basel, Basel, Switzerland&lt;/Address&gt;&lt;ZZ_JournalFull&gt;&lt;f name="System"&gt;American Journal of Emergency Medicine&lt;/f&gt;&lt;/ZZ_JournalFull&gt;&lt;ZZ_WorkformID&gt;1&lt;/ZZ_WorkformID&gt;&lt;/MDL&gt;&lt;/Cite&gt;&lt;/Refman&gt;</w:instrText>
            </w:r>
            <w:r w:rsidR="00FC2DC5" w:rsidRPr="00EF4EB9">
              <w:rPr>
                <w:rFonts w:eastAsia="Calibri"/>
                <w:color w:val="000000"/>
                <w:sz w:val="18"/>
                <w:szCs w:val="18"/>
                <w:lang w:eastAsia="en-US"/>
              </w:rPr>
              <w:fldChar w:fldCharType="separate"/>
            </w:r>
            <w:r w:rsidR="00C555BF" w:rsidRPr="00C555BF">
              <w:rPr>
                <w:rFonts w:eastAsia="Calibri"/>
                <w:noProof/>
                <w:color w:val="000000"/>
                <w:sz w:val="18"/>
                <w:szCs w:val="18"/>
                <w:vertAlign w:val="superscript"/>
                <w:lang w:eastAsia="en-US"/>
              </w:rPr>
              <w:t>88</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4</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valvular heart diseas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 (all had heart murmu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rospective comparison of initial clinical evaluation and TTE in the evaluation of systolic murmurs in the diagnosis of valvular heart disease.  Independent blinded assessors. 203 patients selected from 852 consecutive patients, TTE within 24 hours of clinical evalua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2</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TTE as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A [TTE as gold standar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Roudaut</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Roudaut&lt;/Author&gt;&lt;Year&gt;1988&lt;/Year&gt;&lt;RecNum&gt;18764&lt;/RecNum&gt;&lt;IDText&gt;Accuracy of M-mode and two-dimensional echocardiography in the diagnosis of aortic dissection: an experience with 128 cases&lt;/IDText&gt;&lt;MDL Ref_Type="Journal"&gt;&lt;Ref_Type&gt;Journal&lt;/Ref_Type&gt;&lt;Ref_ID&gt;18764&lt;/Ref_ID&gt;&lt;Title_Primary&gt;Accuracy of M-mode and two-dimensional echocardiography in the diagnosis of aortic dissection: an experience with 128 cases&lt;/Title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Authors_Primary&gt;Roudaut,R.P.&lt;/Authors_Primary&gt;&lt;Authors_Primary&gt;Billes,M.A.&lt;/Authors_Primary&gt;&lt;Authors_Primary&gt;Gosse,P.&lt;/Authors_Primary&gt;&lt;Authors_Primary&gt;Deville,C.&lt;/Authors_Primary&gt;&lt;Authors_Primary&gt;Baudet,E.&lt;/Authors_Primary&gt;&lt;Authors_Primary&gt;Fontan,F.&lt;/Authors_Primary&gt;&lt;Authors_Primary&gt;Besse,P.&lt;/Authors_Primary&gt;&lt;Authors_Primary&gt;Bricaud,H.&lt;/Authors_Primary&gt;&lt;Authors_Primary&gt;Dallocchio,M.&lt;/Authors_Primary&gt;&lt;Date_Primary&gt;1988/8&lt;/Date_Primary&gt;&lt;Keywords&gt;$$accept title Second search&lt;/Keywords&gt;&lt;Keywords&gt;$$aortic dissec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553&lt;/Start_Page&gt;&lt;End_Page&gt;562&lt;/End_Page&gt;&lt;Periodical&gt;Clinical Cardiology&lt;/Periodical&gt;&lt;Volume&gt;11&lt;/Volume&gt;&lt;Issue&gt;8&lt;/Issue&gt;&lt;Address&gt;Service d&amp;apos;Explorations Paracliniques, Hopital Cardiologique du Haut Leveque, Pessac, France&lt;/Address&gt;&lt;ZZ_JournalFull&gt;&lt;f name="System"&gt;Clinical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89</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8</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ortic dissec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TTE, angiography, CT, or autopsy/surger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excluded from analysis n=13 of 673)</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7"/>
        <w:gridCol w:w="4296"/>
        <w:gridCol w:w="2899"/>
      </w:tblGrid>
      <w:tr w:rsidR="00DD03FA" w:rsidRPr="00EF4EB9" w:rsidTr="003F62C8">
        <w:tc>
          <w:tcPr>
            <w:tcW w:w="132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29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99"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araste</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araste&lt;/Author&gt;&lt;Year&gt;2005&lt;/Year&gt;&lt;RecNum&gt;1853&lt;/RecNum&gt;&lt;IDText&gt;Transthoracic Doppler echocardiography as a noninvasive tool to assess coronary artery stenoses--a comparison with quantitative coronary angiography&lt;/IDText&gt;&lt;MDL Ref_Type="Journal"&gt;&lt;Ref_Type&gt;Journal&lt;/Ref_Type&gt;&lt;Ref_ID&gt;1853&lt;/Ref_ID&gt;&lt;Title_Primary&gt;Transthoracic Doppler echocardiography as a noninvasive tool to assess coronary artery stenoses--a comparison with quantitative coronary angiography&lt;/Title_Primary&gt;&lt;Authors_Primary&gt;Saraste,M.&lt;/Authors_Primary&gt;&lt;Authors_Primary&gt;Vesalainen,R.K.&lt;/Authors_Primary&gt;&lt;Authors_Primary&gt;Ylitalo,A.&lt;/Authors_Primary&gt;&lt;Authors_Primary&gt;Saraste,A.&lt;/Authors_Primary&gt;&lt;Authors_Primary&gt;Koskenvuo,J.W.&lt;/Authors_Primary&gt;&lt;Authors_Primary&gt;Toikka,J.O.&lt;/Authors_Primary&gt;&lt;Authors_Primary&gt;Vaittinen,M.A.&lt;/Authors_Primary&gt;&lt;Authors_Primary&gt;Hartiala,J.J.&lt;/Authors_Primary&gt;&lt;Authors_Primary&gt;Airaksinen,K.E.&lt;/Authors_Primary&gt;&lt;Date_Primary&gt;2005/6&lt;/Date_Primary&gt;&lt;Keywords&gt;$$accept title&lt;/Keywords&gt;&lt;Keywords&gt;$$Broad search&lt;/Keywords&gt;&lt;Keywords&gt;$$coronary artery&lt;/Keywords&gt;&lt;Keywords&gt;$$diagnosis&lt;/Keywords&gt;&lt;Keywords&gt;$$Doppler&lt;/Keywords&gt;&lt;Keywords&gt;$$Medline&lt;/Keywords&gt;&lt;Keywords&gt;$$not online&lt;/Keywords&gt;&lt;Keywords&gt;$$retrieve for diagnostic study&lt;/Keywords&gt;&lt;Keywords&gt;$$stenosis&lt;/Keywords&gt;&lt;Keywords&gt;$$to order&lt;/Keywords&gt;&lt;Keywords&gt;$$TTE&lt;/Keywords&gt;&lt;Keywords&gt;article&lt;/Keywords&gt;&lt;Keywords&gt;coronary artery&lt;/Keywords&gt;&lt;Keywords&gt;echocardiography&lt;/Keywords&gt;&lt;Keywords&gt;hospital&lt;/Keywords&gt;&lt;Keywords&gt;patient&lt;/Keywords&gt;&lt;Keywords&gt;stenosis&lt;/Keywords&gt;&lt;Keywords&gt;study&lt;/Keywords&gt;&lt;Keywords&gt;university&lt;/Keywords&gt;&lt;Reprint&gt;In File&lt;/Reprint&gt;&lt;Start_Page&gt;679&lt;/Start_Page&gt;&lt;End_Page&gt;685&lt;/End_Page&gt;&lt;Periodical&gt;Journal of the American Society of Echocardiography&lt;/Periodical&gt;&lt;Volume&gt;18&lt;/Volume&gt;&lt;Issue&gt;6&lt;/Issue&gt;&lt;Address&gt;Department of Clinical Physiology, Turku University Hospital, Turku, Finland&lt;/Address&gt;&lt;ZZ_JournalFull&gt;&lt;f name="System"&gt;Journal of the American Society of 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0</w:t>
            </w:r>
            <w:r w:rsidR="00FC2DC5" w:rsidRPr="00EF4EB9">
              <w:rPr>
                <w:rFonts w:eastAsia="Calibri"/>
                <w:color w:val="000000"/>
                <w:sz w:val="18"/>
                <w:szCs w:val="18"/>
                <w:lang w:eastAsia="en-US"/>
              </w:rPr>
              <w:fldChar w:fldCharType="end"/>
            </w:r>
          </w:p>
        </w:tc>
      </w:tr>
      <w:tr w:rsidR="00DD03FA" w:rsidRPr="00EF4EB9" w:rsidTr="003F62C8">
        <w:tc>
          <w:tcPr>
            <w:tcW w:w="1327" w:type="dxa"/>
          </w:tcPr>
          <w:p w:rsidR="00DD03FA" w:rsidRPr="00EF4EB9" w:rsidRDefault="00DD03FA" w:rsidP="003E06D1">
            <w:pPr>
              <w:spacing w:line="360" w:lineRule="auto"/>
              <w:rPr>
                <w:rFonts w:eastAsia="Calibri"/>
                <w:sz w:val="18"/>
                <w:szCs w:val="18"/>
                <w:lang w:eastAsia="en-US"/>
              </w:rPr>
            </w:pPr>
          </w:p>
        </w:tc>
        <w:tc>
          <w:tcPr>
            <w:tcW w:w="429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99"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5</w:t>
            </w:r>
          </w:p>
        </w:tc>
      </w:tr>
      <w:tr w:rsidR="00DD03FA" w:rsidRPr="00EF4EB9" w:rsidTr="003F62C8">
        <w:tc>
          <w:tcPr>
            <w:tcW w:w="1327" w:type="dxa"/>
          </w:tcPr>
          <w:p w:rsidR="00DD03FA" w:rsidRPr="00EF4EB9" w:rsidRDefault="00DD03FA" w:rsidP="003E06D1">
            <w:pPr>
              <w:spacing w:line="360" w:lineRule="auto"/>
              <w:rPr>
                <w:rFonts w:eastAsia="Calibri"/>
                <w:sz w:val="18"/>
                <w:szCs w:val="18"/>
                <w:lang w:eastAsia="en-US"/>
              </w:rPr>
            </w:pPr>
          </w:p>
        </w:tc>
        <w:tc>
          <w:tcPr>
            <w:tcW w:w="429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99"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ronary artery stenosis</w:t>
            </w:r>
          </w:p>
        </w:tc>
      </w:tr>
      <w:tr w:rsidR="00DD03FA" w:rsidRPr="00EF4EB9" w:rsidTr="003F62C8">
        <w:tc>
          <w:tcPr>
            <w:tcW w:w="1327" w:type="dxa"/>
          </w:tcPr>
          <w:p w:rsidR="00DD03FA" w:rsidRPr="00EF4EB9" w:rsidRDefault="00DD03FA" w:rsidP="003E06D1">
            <w:pPr>
              <w:spacing w:line="360" w:lineRule="auto"/>
              <w:rPr>
                <w:rFonts w:eastAsia="Calibri"/>
                <w:sz w:val="18"/>
                <w:szCs w:val="18"/>
                <w:lang w:eastAsia="en-US"/>
              </w:rPr>
            </w:pPr>
          </w:p>
        </w:tc>
        <w:tc>
          <w:tcPr>
            <w:tcW w:w="429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99"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4percent chronic AF</w:t>
            </w:r>
          </w:p>
        </w:tc>
      </w:tr>
      <w:tr w:rsidR="00DD03FA" w:rsidRPr="00EF4EB9" w:rsidTr="003F62C8">
        <w:tc>
          <w:tcPr>
            <w:tcW w:w="132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29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99"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rospective comparison of diagnostic measures.  Coronary angiography performed a day after TTE by a cardiologist blinded to results of TTE.  TTE all performed by same physician.</w:t>
            </w:r>
          </w:p>
        </w:tc>
      </w:tr>
      <w:tr w:rsidR="00DD03FA" w:rsidRPr="00EF4EB9" w:rsidTr="003F62C8">
        <w:tc>
          <w:tcPr>
            <w:tcW w:w="1327" w:type="dxa"/>
          </w:tcPr>
          <w:p w:rsidR="00DD03FA" w:rsidRPr="00EF4EB9" w:rsidRDefault="00DD03FA" w:rsidP="003E06D1">
            <w:pPr>
              <w:spacing w:line="360" w:lineRule="auto"/>
              <w:rPr>
                <w:rFonts w:eastAsia="Calibri"/>
                <w:sz w:val="18"/>
                <w:szCs w:val="18"/>
                <w:lang w:eastAsia="en-US"/>
              </w:rPr>
            </w:pPr>
          </w:p>
        </w:tc>
        <w:tc>
          <w:tcPr>
            <w:tcW w:w="4296"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99"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 study of test accuracy, includes reference standard</w:t>
            </w:r>
          </w:p>
        </w:tc>
      </w:tr>
      <w:tr w:rsidR="00DD03FA" w:rsidRPr="00EF4EB9" w:rsidTr="003F62C8">
        <w:tc>
          <w:tcPr>
            <w:tcW w:w="1327"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29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9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F62C8">
        <w:tc>
          <w:tcPr>
            <w:tcW w:w="132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29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9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F62C8">
        <w:tc>
          <w:tcPr>
            <w:tcW w:w="132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29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9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F62C8">
        <w:tc>
          <w:tcPr>
            <w:tcW w:w="132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29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9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F62C8">
        <w:tc>
          <w:tcPr>
            <w:tcW w:w="132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29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9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F62C8">
        <w:tc>
          <w:tcPr>
            <w:tcW w:w="132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29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9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F62C8">
        <w:tc>
          <w:tcPr>
            <w:tcW w:w="132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29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9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F62C8">
        <w:tc>
          <w:tcPr>
            <w:tcW w:w="132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29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9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F62C8">
        <w:tc>
          <w:tcPr>
            <w:tcW w:w="132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29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99"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images used in calculation of sensitivity/specificity</w:t>
            </w:r>
          </w:p>
        </w:tc>
      </w:tr>
    </w:tbl>
    <w:p w:rsidR="00DD03FA" w:rsidRPr="00EF4EB9" w:rsidRDefault="00DD03FA" w:rsidP="00DD03FA">
      <w:pPr>
        <w:spacing w:line="360" w:lineRule="auto"/>
        <w:rPr>
          <w:rFonts w:eastAsia="Calibri"/>
          <w:sz w:val="18"/>
          <w:szCs w:val="18"/>
          <w:lang w:eastAsia="en-US"/>
        </w:rPr>
      </w:pPr>
    </w:p>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harifi</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arifi&lt;/Author&gt;&lt;Year&gt;2007&lt;/Year&gt;&lt;RecNum&gt;19793&lt;/RecNum&gt;&lt;IDText&gt;Is Transesophageal Echocardiography Necessary before D.C. Cardioversion in Patients with a Normal Transthoracic Echocardiogram?&lt;/IDText&gt;&lt;MDL Ref_Type="Journal"&gt;&lt;Ref_Type&gt;Journal&lt;/Ref_Type&gt;&lt;Ref_ID&gt;19793&lt;/Ref_ID&gt;&lt;Title_Primary&gt;Is Transesophageal Echocardiography Necessary before D.C. Cardioversion in Patients with a Normal Transthoracic Echocardiogram?&lt;/Title_Primary&gt;&lt;Authors_Primary&gt;Sharifi,Mohsen&lt;/Authors_Primary&gt;&lt;Authors_Primary&gt;Parhizgar,Alireza&lt;/Authors_Primary&gt;&lt;Authors_Primary&gt;Gupta,Punam&lt;/Authors_Primary&gt;&lt;Authors_Primary&gt;Mehdipour,Mahshid&lt;/Authors_Primary&gt;&lt;Authors_Primary&gt;Emrani,Farnaz&lt;/Authors_Primary&gt;&lt;Authors_Primary&gt;Baldwin,David&lt;/Authors_Primary&gt;&lt;Date_Primary&gt;2007&lt;/Date_Primary&gt;&lt;Keywords&gt;Atrial fibrillation&lt;/Keywords&gt;&lt;Keywords&gt;cardioversion&lt;/Keywords&gt;&lt;Keywords&gt;contrast&lt;/Keywords&gt;&lt;Keywords&gt;echocardiography&lt;/Keywords&gt;&lt;Keywords&gt;heart&lt;/Keywords&gt;&lt;Keywords&gt;patient&lt;/Keywords&gt;&lt;Keywords&gt;spontaneous echo contrast&lt;/Keywords&gt;&lt;Keywords&gt;study&lt;/Keywords&gt;&lt;Keywords&gt;thrombus&lt;/Keywords&gt;&lt;Keywords&gt;transesophageal echocardiography&lt;/Keywords&gt;&lt;Keywords&gt;transthoracic echocardiography&lt;/Keywords&gt;&lt;Reprint&gt;In File&lt;/Reprint&gt;&lt;Start_Page&gt;397&lt;/Start_Page&gt;&lt;End_Page&gt;400&lt;/End_Page&gt;&lt;Periodical&gt;Echocardiography&lt;/Periodical&gt;&lt;Volume&gt;24&lt;/Volume&gt;&lt;Issue&gt;4&lt;/Issue&gt;&lt;Publisher&gt;Blackwell Publishing Inc&lt;/Publisher&gt;&lt;ISSN_ISBN&gt;1540-8175&lt;/ISSN_ISBN&gt;&lt;Misc_3&gt;10.1111/j.1540-8175.2007.00400.x&lt;/Misc_3&gt;&lt;Web_URL&gt;http://dx.doi.org/10.1111/j.1540-8175.2007.00400.x&lt;/Web_URL&gt;&lt;ZZ_JournalFull&gt;&lt;f name="System"&gt;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1</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7</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thrombi</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100% AF </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blinded comparison of consecutive patients</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2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A (selected for usable data)</w:t>
            </w:r>
          </w:p>
        </w:tc>
      </w:tr>
    </w:tbl>
    <w:p w:rsidR="00DD03FA" w:rsidRPr="00EF4EB9" w:rsidRDefault="00DD03FA" w:rsidP="00DD03FA">
      <w:pPr>
        <w:spacing w:line="360" w:lineRule="auto"/>
        <w:rPr>
          <w:rFonts w:eastAsia="Calibri"/>
          <w:sz w:val="18"/>
          <w:szCs w:val="18"/>
          <w:lang w:eastAsia="en-US"/>
        </w:rPr>
      </w:pPr>
    </w:p>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harm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arma&lt;/Author&gt;&lt;Year&gt;1992&lt;/Year&gt;&lt;RecNum&gt;4647&lt;/RecNum&gt;&lt;IDText&gt;Diagnosis of the sinus venosus defect by echocardiography and angiocardiography&lt;/IDText&gt;&lt;MDL Ref_Type="Journal"&gt;&lt;Ref_Type&gt;Journal&lt;/Ref_Type&gt;&lt;Ref_ID&gt;4647&lt;/Ref_ID&gt;&lt;Title_Primary&gt;Diagnosis of the sinus venosus defect by echocardiography and angiocardiography&lt;/Title_Primary&gt;&lt;Authors_Primary&gt;Sharma,S.&lt;/Authors_Primary&gt;&lt;Authors_Primary&gt;Krishnan,U.&lt;/Authors_Primary&gt;&lt;Date_Primary&gt;1992/11&lt;/Date_Primary&gt;&lt;Keywords&gt;$$accept title&lt;/Keywords&gt;&lt;Keywords&gt;$$angiography&lt;/Keywords&gt;&lt;Keywords&gt;$$Broad search&lt;/Keywords&gt;&lt;Keywords&gt;$$colour echo&lt;/Keywords&gt;&lt;Keywords&gt;$$Medline&lt;/Keywords&gt;&lt;Keywords&gt;$$not online&lt;/Keywords&gt;&lt;Keywords&gt;$$Pathologies&lt;/Keywords&gt;&lt;Keywords&gt;$$retrieve for diagnostic study&lt;/Keywords&gt;&lt;Keywords&gt;$$sinus venosus defect&lt;/Keywords&gt;&lt;Keywords&gt;$$to order&lt;/Keywords&gt;&lt;Keywords&gt;$$TOE&lt;/Keywords&gt;&lt;Keywords&gt;$$TTE&lt;/Keywords&gt;&lt;Keywords&gt;analysis&lt;/Keywords&gt;&lt;Keywords&gt;article&lt;/Keywords&gt;&lt;Keywords&gt;echocardiography&lt;/Keywords&gt;&lt;Keywords&gt;hospital&lt;/Keywords&gt;&lt;Keywords&gt;study&lt;/Keywords&gt;&lt;Reprint&gt;In File&lt;/Reprint&gt;&lt;Start_Page&gt;395&lt;/Start_Page&gt;&lt;End_Page&gt;398&lt;/End_Page&gt;&lt;Periodical&gt;Indian Heart Journal&lt;/Periodical&gt;&lt;Volume&gt;44&lt;/Volume&gt;&lt;Issue&gt;6&lt;/Issue&gt;&lt;Address&gt;Department of Cardiology, B.Y.L. Nair Hospital, Bombay&lt;/Address&gt;&lt;ZZ_JournalFull&gt;&lt;f name="System"&gt;Indi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2</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2</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septal defect (sinus venosus defect)</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TTE, TOE and cardiac catheterisation in the demonstration of sinus venosus defect</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3b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 8 cases with inadequate TTE or angiography were excluded from analysi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4317"/>
        <w:gridCol w:w="2875"/>
      </w:tblGrid>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31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75"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heiban</w:t>
            </w:r>
            <w:r w:rsidR="00FC2DC5" w:rsidRPr="00EF4EB9">
              <w:rPr>
                <w:rFonts w:eastAsia="Calibri"/>
                <w:color w:val="000000"/>
                <w:sz w:val="18"/>
                <w:szCs w:val="18"/>
                <w:lang w:eastAsia="en-US"/>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NoZWliYW48L0F1dGhvcj48WWVhcj4xOTg3PC9ZZWFyPjxS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3</w:t>
            </w:r>
            <w:r w:rsidR="00FC2DC5" w:rsidRPr="00EF4EB9">
              <w:rPr>
                <w:rFonts w:eastAsia="Calibri"/>
                <w:color w:val="000000"/>
                <w:sz w:val="18"/>
                <w:szCs w:val="18"/>
                <w:lang w:eastAsia="en-US"/>
              </w:rPr>
              <w:fldChar w:fldCharType="end"/>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p>
        </w:tc>
        <w:tc>
          <w:tcPr>
            <w:tcW w:w="431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75"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7</w:t>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p>
        </w:tc>
        <w:tc>
          <w:tcPr>
            <w:tcW w:w="431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75"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intracardiac masses </w:t>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p>
        </w:tc>
        <w:tc>
          <w:tcPr>
            <w:tcW w:w="431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75"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31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75"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rospective comparison of 2d echo and surgery</w:t>
            </w:r>
          </w:p>
        </w:tc>
      </w:tr>
      <w:tr w:rsidR="00DD03FA" w:rsidRPr="00EF4EB9" w:rsidTr="003E06D1">
        <w:tc>
          <w:tcPr>
            <w:tcW w:w="1330" w:type="dxa"/>
          </w:tcPr>
          <w:p w:rsidR="00DD03FA" w:rsidRPr="00EF4EB9" w:rsidRDefault="00DD03FA" w:rsidP="003E06D1">
            <w:pPr>
              <w:spacing w:line="360" w:lineRule="auto"/>
              <w:rPr>
                <w:rFonts w:eastAsia="Calibri"/>
                <w:sz w:val="18"/>
                <w:szCs w:val="18"/>
                <w:lang w:eastAsia="en-US"/>
              </w:rPr>
            </w:pPr>
          </w:p>
        </w:tc>
        <w:tc>
          <w:tcPr>
            <w:tcW w:w="431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75"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31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30"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1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7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hively</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ively&lt;/Author&gt;&lt;Year&gt;1991&lt;/Year&gt;&lt;RecNum&gt;4810&lt;/RecNum&gt;&lt;IDText&gt;Diagnostic value of transesophageal compared with transthoracic echocardiography in infective endocarditis&lt;/IDText&gt;&lt;MDL Ref_Type="Journal"&gt;&lt;Ref_Type&gt;Journal&lt;/Ref_Type&gt;&lt;Ref_ID&gt;4810&lt;/Ref_ID&gt;&lt;Title_Primary&gt;Diagnostic value of transesophageal compared with transthoracic echocardiography in infective endocarditis&lt;/Title_Primary&gt;&lt;Authors_Primary&gt;Shively,B.K.&lt;/Authors_Primary&gt;&lt;Authors_Primary&gt;Gurule,F.T.&lt;/Authors_Primary&gt;&lt;Authors_Primary&gt;Roldan,C.A.&lt;/Authors_Primary&gt;&lt;Authors_Primary&gt;Leggett,J.H.&lt;/Authors_Primary&gt;&lt;Authors_Primary&gt;Schiller,N.B.&lt;/Authors_Primary&gt;&lt;Authors_Primary&gt;Shively,B.K.&lt;/Authors_Primary&gt;&lt;Authors_Primary&gt;Gurule,F.T.&lt;/Authors_Primary&gt;&lt;Authors_Primary&gt;Roldan,C.A.&lt;/Authors_Primary&gt;&lt;Authors_Primary&gt;Leggett,J.H.&lt;/Authors_Primary&gt;&lt;Authors_Primary&gt;Schiller,N.B.&lt;/Authors_Primary&gt;&lt;Date_Primary&gt;1991/8&lt;/Date_Primary&gt;&lt;Keywords&gt;$$accept title&lt;/Keywords&gt;&lt;Keywords&gt;$$Broad search&lt;/Keywords&gt;&lt;Keywords&gt;$$diagnostic study&lt;/Keywords&gt;&lt;Keywords&gt;$$endocarditis&lt;/Keywords&gt;&lt;Keywords&gt;$$Medline&lt;/Keywords&gt;&lt;Keywords&gt;$$not online&lt;/Keywords&gt;&lt;Keywords&gt;$$Pathologies&lt;/Keywords&gt;&lt;Keywords&gt;$$retrieve later?&lt;/Keywords&gt;&lt;Keywords&gt;$$TOE&lt;/Keywords&gt;&lt;Keywords&gt;$$TTE&lt;/Keywords&gt;&lt;Keywords&gt;article&lt;/Keywords&gt;&lt;Keywords&gt;echocardiography&lt;/Keywords&gt;&lt;Keywords&gt;patient&lt;/Keywords&gt;&lt;Keywords&gt;study&lt;/Keywords&gt;&lt;Keywords&gt;university&lt;/Keywords&gt;&lt;Reprint&gt;In File&lt;/Reprint&gt;&lt;Start_Page&gt;391&lt;/Start_Page&gt;&lt;End_Page&gt;397&lt;/End_Page&gt;&lt;Periodical&gt;Journal of the American College of Cardiology&lt;/Periodical&gt;&lt;Volume&gt;18&lt;/Volume&gt;&lt;Issue&gt;2&lt;/Issue&gt;&lt;Address&gt;Department of Medicine, University of New Mexico, Albuquerque 87108&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4</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1</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endocarditis</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rospective comparison of TTE and TOE, using non-echocardiographic pathologic data from the subsequent clinical course as the reference standard, blinded comparison in consecutive patients</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2 (blinded comparison in consecutive patients)</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all included in analysis, poorer than average TTE image 18% tricuspid valve, 11% mitral valve, 32% aortic valve)</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hresth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restha&lt;/Author&gt;&lt;Year&gt;1983&lt;/Year&gt;&lt;RecNum&gt;19500&lt;/RecNum&gt;&lt;IDText&gt;Two-dimensional echocardiographic diagnosis of left-atrial thrombus in rheumatic heart disease. A clinicopathologic study&lt;/IDText&gt;&lt;MDL Ref_Type="Journal"&gt;&lt;Ref_Type&gt;Journal&lt;/Ref_Type&gt;&lt;Ref_ID&gt;19500&lt;/Ref_ID&gt;&lt;Title_Primary&gt;Two-dimensional echocardiographic diagnosis of left-atrial thrombus in rheumatic heart disease. A clinicopathologic study&lt;/Title_Primary&gt;&lt;Authors_Primary&gt;Shrestha,N.K.&lt;/Authors_Primary&gt;&lt;Authors_Primary&gt;Moreno,F.L.&lt;/Authors_Primary&gt;&lt;Authors_Primary&gt;Narciso,F.V.&lt;/Authors_Primary&gt;&lt;Authors_Primary&gt;Torres,L.&lt;/Authors_Primary&gt;&lt;Authors_Primary&gt;Calleja,H.B.&lt;/Authors_Primary&gt;&lt;Authors_Primary&gt;Shrestha,N.K.&lt;/Authors_Primary&gt;&lt;Authors_Primary&gt;Moreno,F.L.&lt;/Authors_Primary&gt;&lt;Authors_Primary&gt;Narciso,F.V.&lt;/Authors_Primary&gt;&lt;Authors_Primary&gt;Torres,L.&lt;/Authors_Primary&gt;&lt;Authors_Primary&gt;Calleja,H.B.&lt;/Authors_Primary&gt;&lt;Date_Primary&gt;1983/2&lt;/Date_Primary&gt;&lt;Keywords&gt;$$accept title Second search&lt;/Keywords&gt;&lt;Keywords&gt;$$atrial&lt;/Keywords&gt;&lt;Keywords&gt;$$keep from second search&lt;/Keywords&gt;&lt;Keywords&gt;$$Medline&lt;/Keywords&gt;&lt;Keywords&gt;$$Pathologies&lt;/Keywords&gt;&lt;Keywords&gt;$$thrombosis&lt;/Keywords&gt;&lt;Keywords&gt;article&lt;/Keywords&gt;&lt;Keywords&gt;echocardiography&lt;/Keywords&gt;&lt;Keywords&gt;patient&lt;/Keywords&gt;&lt;Keywords&gt;study&lt;/Keywords&gt;&lt;Keywords&gt;surgery&lt;/Keywords&gt;&lt;Reprint&gt;In File&lt;/Reprint&gt;&lt;Start_Page&gt;341&lt;/Start_Page&gt;&lt;End_Page&gt;347&lt;/End_Page&gt;&lt;Periodical&gt;Circulation&lt;/Periodical&gt;&lt;Volume&gt;67&lt;/Volume&gt;&lt;Issue&gt;2&lt;/Issue&gt;&lt;ZZ_JournalFull&gt;&lt;f name="System"&gt;Circulation&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5</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left atrial thrombus (in rheumatic heart diseas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 for whole population, for those with thrombus 45/51=88%</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2d echo and surgical findings of left atrial thrombi, surgery within 1week of TT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3b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video recordings reviewed by blinded observer)</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w:t>
            </w:r>
          </w:p>
        </w:tc>
      </w:tr>
    </w:tbl>
    <w:p w:rsidR="00DD03FA" w:rsidRPr="00EF4EB9" w:rsidRDefault="00DD03FA" w:rsidP="00DD03FA">
      <w:pPr>
        <w:spacing w:line="360" w:lineRule="auto"/>
        <w:rPr>
          <w:rFonts w:eastAsia="Calibri"/>
          <w:sz w:val="18"/>
          <w:szCs w:val="18"/>
          <w:lang w:eastAsia="en-US"/>
        </w:rPr>
      </w:pPr>
    </w:p>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hub</w:t>
            </w:r>
            <w:r w:rsidR="00FC2DC5" w:rsidRPr="00EF4EB9">
              <w:rPr>
                <w:rFonts w:eastAsia="Calibri"/>
                <w:color w:val="000000"/>
                <w:sz w:val="18"/>
                <w:szCs w:val="18"/>
                <w:lang w:eastAsia="en-US"/>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NodWI8L0F1dGhvcj48WWVhcj4xOTgzPC9ZZWFyPjxSZWNO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6</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atrial septal defect</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2d echo against surgery/cath.  from 171 patients, 154 entered study (9 excluded for poor TTE, 8 patients incomplete exam)</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9 of 171 patients excluded for poor image quality)</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F52ED8">
            <w:pPr>
              <w:spacing w:line="360" w:lineRule="auto"/>
              <w:rPr>
                <w:rFonts w:eastAsia="Calibri"/>
                <w:color w:val="000000"/>
                <w:sz w:val="18"/>
                <w:szCs w:val="18"/>
                <w:lang w:eastAsia="en-US"/>
              </w:rPr>
            </w:pPr>
            <w:r w:rsidRPr="00EF4EB9">
              <w:rPr>
                <w:rFonts w:eastAsia="Calibri"/>
                <w:color w:val="000000"/>
                <w:sz w:val="18"/>
                <w:szCs w:val="18"/>
                <w:lang w:eastAsia="en-US"/>
              </w:rPr>
              <w:t>Shyu</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hyu&lt;/Author&gt;&lt;Year&gt;1992&lt;/Year&gt;&lt;RecNum&gt;19805&lt;/RecNum&gt;&lt;IDText&gt;Morphologic characterization and quantitative assessment of mitral regurgitation with ruptured chordae tendineae by transesophageal echocardiography&lt;/IDText&gt;&lt;MDL Ref_Type="Journal"&gt;&lt;Ref_Type&gt;Journal&lt;/Ref_Type&gt;&lt;Ref_ID&gt;19805&lt;/Ref_ID&gt;&lt;Title_Primary&gt;&lt;f name="Times New Roman"&gt;Morphologic characterization and quantitative assessment of mitral regurgitation with ruptured chordae tendineae by transesophageal echocardiography&lt;/f&gt;&lt;/Title_Primary&gt;&lt;Authors_Primary&gt;Shyu,K.G.&lt;/Authors_Primary&gt;&lt;Authors_Primary&gt;Lei,MH&lt;/Authors_Primary&gt;&lt;Authors_Primary&gt;Hwang,JJ&lt;/Authors_Primary&gt;&lt;Authors_Primary&gt;Lin,S.C.&lt;/Authors_Primary&gt;&lt;Authors_Primary&gt;Kuan,P.&lt;/Authors_Primary&gt;&lt;Authors_Primary&gt;Lien,W.P.&lt;/Authors_Primary&gt;&lt;Date_Primary&gt;1992&lt;/Date_Primary&gt;&lt;Keywords&gt;transesophageal echocardiography&lt;/Keywords&gt;&lt;Keywords&gt;echocardiography&lt;/Keywords&gt;&lt;Reprint&gt;Not in File&lt;/Reprint&gt;&lt;Start_Page&gt;1152&lt;/Start_Page&gt;&lt;End_Page&gt;1156&lt;/End_Page&gt;&lt;Periodical&gt;Am J Cardiol&lt;/Periodical&gt;&lt;Volume&gt;70&lt;/Volume&gt;&lt;Issue&gt;13&lt;/Issue&gt;&lt;ZZ_JournalFull&gt;&lt;f name="System"&gt;Am J Cardio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7</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2</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uptured chordae tendinea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some AF</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diagnostic case control study, blinded, cases=ruptured chordae tendineae, controls=mitral regurgitation due to other causes, most catheterisations within 1week of echo studies, 37/40 cases and 18/20 controls had catheterisations</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c</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used in analysi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mith</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mith&lt;/Author&gt;&lt;Year&gt;1985&lt;/Year&gt;&lt;RecNum&gt;19184&lt;/RecNum&gt;&lt;IDText&gt;Ventricular septal rupture diagnosed by simultaneous cross-sectional echocardiography and Doppler ultrasound&lt;/IDText&gt;&lt;MDL Ref_Type="Journal"&gt;&lt;Ref_Type&gt;Journal&lt;/Ref_Type&gt;&lt;Ref_ID&gt;19184&lt;/Ref_ID&gt;&lt;Title_Primary&gt;Ventricular septal rupture diagnosed by simultaneous cross-sectional echocardiography and Doppler ultrasound&lt;/Title_Primary&gt;&lt;Authors_Primary&gt;Smith,G.&lt;/Authors_Primary&gt;&lt;Authors_Primary&gt;Endresen,K.&lt;/Authors_Primary&gt;&lt;Authors_Primary&gt;Sivertssen,E.&lt;/Authors_Primary&gt;&lt;Authors_Primary&gt;Semb,G.&lt;/Authors_Primary&gt;&lt;Authors_Primary&gt;Smith,G.&lt;/Authors_Primary&gt;&lt;Authors_Primary&gt;Endresen,K.&lt;/Authors_Primary&gt;&lt;Authors_Primary&gt;Sivertssen,E.&lt;/Authors_Primary&gt;&lt;Authors_Primary&gt;Semb,G.&lt;/Authors_Primary&gt;&lt;Date_Primary&gt;1985/7&lt;/Date_Primary&gt;&lt;Keywords&gt;$$accept title Second search&lt;/Keywords&gt;&lt;Keywords&gt;$$keep from second search&lt;/Keywords&gt;&lt;Keywords&gt;$$Medline&lt;/Keywords&gt;&lt;Keywords&gt;$$Pathologies&lt;/Keywords&gt;&lt;Keywords&gt;$$ventricular&lt;/Keywords&gt;&lt;Keywords&gt;article&lt;/Keywords&gt;&lt;Keywords&gt;echocardiography&lt;/Keywords&gt;&lt;Keywords&gt;patient&lt;/Keywords&gt;&lt;Reprint&gt;In File&lt;/Reprint&gt;&lt;Start_Page&gt;631&lt;/Start_Page&gt;&lt;End_Page&gt;636&lt;/End_Page&gt;&lt;Periodical&gt;European Heart Journal&lt;/Periodical&gt;&lt;Volume&gt;6&lt;/Volume&gt;&lt;Issue&gt;7&lt;/Issue&gt;&lt;ZZ_JournalFull&gt;&lt;f name="System"&gt;Europe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8</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5</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ventricular septal rupture (in patients with acute myocardial infarc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with reference standard, of 13 patients 1 excluded for not having reference standard</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parrow</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parrow&lt;/Author&gt;&lt;Year&gt;2003&lt;/Year&gt;&lt;RecNum&gt;13158&lt;/RecNum&gt;&lt;IDText&gt;The diagnosis of heart failure in general practice: implications for the UK National Service Framework&lt;/IDText&gt;&lt;MDL Ref_Type="Journal"&gt;&lt;Ref_Type&gt;Journal&lt;/Ref_Type&gt;&lt;Ref_ID&gt;13158&lt;/Ref_ID&gt;&lt;Title_Primary&gt;The diagnosis of heart failure in general practice: implications for the UK National Service Framework&lt;/Title_Primary&gt;&lt;Authors_Primary&gt;Sparrow,N.&lt;/Authors_Primary&gt;&lt;Authors_Primary&gt;Adlam,D.&lt;/Authors_Primary&gt;&lt;Authors_Primary&gt;Cowley,A.&lt;/Authors_Primary&gt;&lt;Authors_Primary&gt;Hampton,J.R.&lt;/Authors_Primary&gt;&lt;Authors_Primary&gt;Sparrow,Nigel&lt;/Authors_Primary&gt;&lt;Authors_Primary&gt;Adlam,David&lt;/Authors_Primary&gt;&lt;Authors_Primary&gt;Cowley,Alan&lt;/Authors_Primary&gt;&lt;Authors_Primary&gt;Hampton,John R.&lt;/Authors_Primary&gt;&lt;Date_Primary&gt;2003/6&lt;/Date_Primary&gt;&lt;Keywords&gt;$$accept title Second search&lt;/Keywords&gt;&lt;Keywords&gt;$$heart failure&lt;/Keywords&gt;&lt;Keywords&gt;$$keep from second search&lt;/Keywords&gt;&lt;Keywords&gt;$$Medline&lt;/Keywords&gt;&lt;Keywords&gt;$$Pathologies&lt;/Keywords&gt;&lt;Keywords&gt;article&lt;/Keywords&gt;&lt;Keywords&gt;echocardiography&lt;/Keywords&gt;&lt;Keywords&gt;left ventricular&lt;/Keywords&gt;&lt;Keywords&gt;patient&lt;/Keywords&gt;&lt;Keywords&gt;population&lt;/Keywords&gt;&lt;Keywords&gt;study&lt;/Keywords&gt;&lt;Reprint&gt;In File&lt;/Reprint&gt;&lt;Start_Page&gt;349&lt;/Start_Page&gt;&lt;End_Page&gt;354&lt;/End_Page&gt;&lt;Periodical&gt;European Journal of Heart Failure&lt;/Periodical&gt;&lt;Volume&gt;5&lt;/Volume&gt;&lt;Issue&gt;3&lt;/Issue&gt;&lt;Address&gt;Newthorpe Medical Practice, Chewton Street, Eastwood, Nottingham NG16 3HB, UK. nigelsparrow@aol.com&lt;/Address&gt;&lt;ZZ_JournalFull&gt;&lt;f name="System"&gt;European Journal of Heart Failur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99</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00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systolic dysfunc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rospective comparison of accuracy, cross-section not consecutive, blinded</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a</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TTE as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13% excluded from study due to inadequate TTE image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4346"/>
        <w:gridCol w:w="2843"/>
      </w:tblGrid>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43"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Stratton</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tratton&lt;/Author&gt;&lt;Year&gt;1982&lt;/Year&gt;&lt;RecNum&gt;19544&lt;/RecNum&gt;&lt;IDText&gt;Detection of left ventricular thrombus by two-dimensional echocardiography: sensitivity, specificity, and causes of uncertainty&lt;/IDText&gt;&lt;MDL Ref_Type="Journal"&gt;&lt;Ref_Type&gt;Journal&lt;/Ref_Type&gt;&lt;Ref_ID&gt;19544&lt;/Ref_ID&gt;&lt;Title_Primary&gt;Detection of left ventricular thrombus by two-dimensional echocardiography: sensitivity, specificity, and causes of uncertainty&lt;/Title_Primary&gt;&lt;Authors_Primary&gt;Stratton,J.R.&lt;/Authors_Primary&gt;&lt;Authors_Primary&gt;Lighty,G.W.,Jr.&lt;/Authors_Primary&gt;&lt;Authors_Primary&gt;Pearlman,A.S.&lt;/Authors_Primary&gt;&lt;Authors_Primary&gt;Ritchie,J.L.&lt;/Authors_Primary&gt;&lt;Authors_Primary&gt;Stratton,J.R.&lt;/Authors_Primary&gt;&lt;Authors_Primary&gt;Lighty,G.W.J.&lt;/Authors_Primary&gt;&lt;Authors_Primary&gt;Pearlman,A.S.&lt;/Authors_Primary&gt;&lt;Authors_Primary&gt;Ritchie,J.L.&lt;/Authors_Primary&gt;&lt;Date_Primary&gt;1982/7&lt;/Date_Primary&gt;&lt;Keywords&gt;$$accept title Second search&lt;/Keywords&gt;&lt;Keywords&gt;$$keep from second search&lt;/Keywords&gt;&lt;Keywords&gt;$$left ventricular&lt;/Keywords&gt;&lt;Keywords&gt;$$Medline&lt;/Keywords&gt;&lt;Keywords&gt;$$Pathologies&lt;/Keywords&gt;&lt;Keywords&gt;analysis&lt;/Keywords&gt;&lt;Keywords&gt;article&lt;/Keywords&gt;&lt;Keywords&gt;echocardiography&lt;/Keywords&gt;&lt;Keywords&gt;knowledge&lt;/Keywords&gt;&lt;Keywords&gt;left ventricular&lt;/Keywords&gt;&lt;Keywords&gt;patient&lt;/Keywords&gt;&lt;Keywords&gt;study&lt;/Keywords&gt;&lt;Reprint&gt;In File&lt;/Reprint&gt;&lt;Start_Page&gt;156&lt;/Start_Page&gt;&lt;End_Page&gt;166&lt;/End_Page&gt;&lt;Periodical&gt;Circulation&lt;/Periodical&gt;&lt;Volume&gt;66&lt;/Volume&gt;&lt;Issue&gt;1&lt;/Issue&gt;&lt;ZZ_JournalFull&gt;&lt;f name="System"&gt;Circulation&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0</w:t>
            </w:r>
            <w:r w:rsidR="00FC2DC5" w:rsidRPr="00EF4EB9">
              <w:rPr>
                <w:rFonts w:eastAsia="Calibri"/>
                <w:color w:val="000000"/>
                <w:sz w:val="18"/>
                <w:szCs w:val="18"/>
                <w:lang w:eastAsia="en-US"/>
              </w:rPr>
              <w:fldChar w:fldCharType="end"/>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43"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2</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left ventricular thrombus</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ercent NR but some patients had AF</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2d echo and indium 111 platelet imaging and surgical findings.  Assessors blinded</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 (excluded from analysis)</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Veyrat</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Veyrat&lt;/Author&gt;&lt;Year&gt;1983&lt;/Year&gt;&lt;RecNum&gt;19441&lt;/RecNum&gt;&lt;IDText&gt;New indexes for assessing aortic regurgitation with two-dimensional Doppler echocardiographic measurement of the regurgitant aortic valvular area&lt;/IDText&gt;&lt;MDL Ref_Type="Journal"&gt;&lt;Ref_Type&gt;Journal&lt;/Ref_Type&gt;&lt;Ref_ID&gt;19441&lt;/Ref_ID&gt;&lt;Title_Primary&gt;New indexes for assessing aortic regurgitation with two-dimensional Doppler echocardiographic measurement of the regurgitant aortic valvular area&lt;/Title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Authors_Primary&gt;Veyrat,C.&lt;/Authors_Primary&gt;&lt;Authors_Primary&gt;Lessana,A.&lt;/Authors_Primary&gt;&lt;Authors_Primary&gt;Abitbol,G.&lt;/Authors_Primary&gt;&lt;Authors_Primary&gt;Ameur,A.&lt;/Authors_Primary&gt;&lt;Authors_Primary&gt;Benaim,R.&lt;/Authors_Primary&gt;&lt;Authors_Primary&gt;Kalmanson,D.&lt;/Authors_Primary&gt;&lt;Date_Primary&gt;1983/11&lt;/Date_Primary&gt;&lt;Keywords&gt;$$accept title Second search&lt;/Keywords&gt;&lt;Keywords&gt;$$aortic regurgitation&lt;/Keywords&gt;&lt;Keywords&gt;$$keep from second search&lt;/Keywords&gt;&lt;Keywords&gt;$$Medline&lt;/Keywords&gt;&lt;Keywords&gt;$$Pathologies&lt;/Keywords&gt;&lt;Keywords&gt;article&lt;/Keywords&gt;&lt;Keywords&gt;echocardiography&lt;/Keywords&gt;&lt;Keywords&gt;patient&lt;/Keywords&gt;&lt;Keywords&gt;surgery&lt;/Keywords&gt;&lt;Reprint&gt;In File&lt;/Reprint&gt;&lt;Start_Page&gt;998&lt;/Start_Page&gt;&lt;End_Page&gt;1005&lt;/End_Page&gt;&lt;Periodical&gt;Circulation&lt;/Periodical&gt;&lt;Volume&gt;68&lt;/Volume&gt;&lt;Issue&gt;5&lt;/Issue&gt;&lt;ZZ_JournalFull&gt;&lt;f name="System"&gt;Circulation&lt;/f&gt;&lt;/ZZ_JournalFull&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101</w:t>
            </w:r>
            <w:r w:rsidR="00FC2DC5" w:rsidRPr="00EF4EB9">
              <w:rPr>
                <w:rFonts w:eastAsia="Calibri"/>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sz w:val="18"/>
                <w:szCs w:val="18"/>
                <w:lang w:eastAsia="en-US"/>
              </w:rPr>
            </w:pPr>
            <w:r w:rsidRPr="00EF4EB9">
              <w:rPr>
                <w:rFonts w:eastAsia="Calibri"/>
                <w:sz w:val="18"/>
                <w:szCs w:val="18"/>
                <w:lang w:eastAsia="en-US"/>
              </w:rPr>
              <w:t>198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ortic regurgita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38/95  40percent overall</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retrospective  comparison of echo against aortic root angiography (some surgical findings).</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3b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U</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none reported all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Vigna</w:t>
            </w:r>
            <w:r w:rsidR="00FC2DC5" w:rsidRPr="00EF4EB9">
              <w:rPr>
                <w:rFonts w:eastAsia="Calibri"/>
                <w:color w:val="000000"/>
                <w:sz w:val="18"/>
                <w:szCs w:val="18"/>
                <w:lang w:eastAsia="en-US"/>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ZpZ25hPC9BdXRob3I+PFllYXI+MTk5MzwvWWVhcj48UmVj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2</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left atrial thrombus</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59% in AF at time of stud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of TTE and TOE, consecutive patients, blinded ("two observers who were unaware of TTE findings") TTE and TOE within 24hours of each othe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2</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2C0FD5"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none reported all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Wong</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Wong&lt;/Author&gt;&lt;Year&gt;1983&lt;/Year&gt;&lt;RecNum&gt;19440&lt;/RecNum&gt;&lt;IDText&gt;Sensitivity and specificity of two-dimensional echocardiography in the detection of valvular calcification&lt;/IDText&gt;&lt;MDL Ref_Type="Journal"&gt;&lt;Ref_Type&gt;Journal&lt;/Ref_Type&gt;&lt;Ref_ID&gt;19440&lt;/Ref_ID&gt;&lt;Title_Primary&gt;Sensitivity and specificity of two-dimensional echocardiography in the detection of valvular calcification&lt;/Title_Primary&gt;&lt;Authors_Primary&gt;Wong,M.&lt;/Authors_Primary&gt;&lt;Authors_Primary&gt;Tei,C.&lt;/Authors_Primary&gt;&lt;Authors_Primary&gt;Shah,P.M.&lt;/Authors_Primary&gt;&lt;Authors_Primary&gt;Wong,M.&lt;/Authors_Primary&gt;&lt;Authors_Primary&gt;Tei,C.&lt;/Authors_Primary&gt;&lt;Authors_Primary&gt;Shah,P.M.&lt;/Authors_Primary&gt;&lt;Date_Primary&gt;1983/10&lt;/Date_Primary&gt;&lt;Keywords&gt;$$accept title Second search&lt;/Keywords&gt;&lt;Keywords&gt;$$echo marker&lt;/Keywords&gt;&lt;Keywords&gt;$$keep from second search&lt;/Keywords&gt;&lt;Keywords&gt;$$Medline&lt;/Keywords&gt;&lt;Keywords&gt;$$Pathologies&lt;/Keywords&gt;&lt;Keywords&gt;$$valve&lt;/Keywords&gt;&lt;Keywords&gt;article&lt;/Keywords&gt;&lt;Keywords&gt;calcification&lt;/Keywords&gt;&lt;Keywords&gt;echocardiography&lt;/Keywords&gt;&lt;Keywords&gt;study&lt;/Keywords&gt;&lt;Reprint&gt;In File&lt;/Reprint&gt;&lt;Start_Page&gt;423&lt;/Start_Page&gt;&lt;End_Page&gt;427&lt;/End_Page&gt;&lt;Periodical&gt;Chest&lt;/Periodical&gt;&lt;Volume&gt;84&lt;/Volume&gt;&lt;Issue&gt;4&lt;/Issue&gt;&lt;ZZ_JournalFull&gt;&lt;f name="System"&gt;Chest&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3</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and aortic valve stenosis  valvular calcifica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prospective comparison of 2d echo and cinefluorograms for detection of valvular calcification, blinding , non-consecutive</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a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 reported all used</w:t>
            </w:r>
          </w:p>
        </w:tc>
      </w:tr>
    </w:tbl>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3"/>
        <w:gridCol w:w="4346"/>
        <w:gridCol w:w="2843"/>
      </w:tblGrid>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2843"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Zanolla</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Zanolla&lt;/Author&gt;&lt;Year&gt;1982&lt;/Year&gt;&lt;RecNum&gt;19539&lt;/RecNum&gt;&lt;IDText&gt;Two-dimensional echocardiographic evaluation of mitral valve calcification. Sensitivity and specificity&lt;/IDText&gt;&lt;MDL Ref_Type="Journal"&gt;&lt;Ref_Type&gt;Journal&lt;/Ref_Type&gt;&lt;Ref_ID&gt;19539&lt;/Ref_ID&gt;&lt;Title_Primary&gt;Two-dimensional echocardiographic evaluation of mitral valve calcification. Sensitivity and specificity&lt;/Title_Primary&gt;&lt;Authors_Primary&gt;Zanolla,L.&lt;/Authors_Primary&gt;&lt;Authors_Primary&gt;Marino,P.&lt;/Authors_Primary&gt;&lt;Authors_Primary&gt;Nicolosi,G.L.&lt;/Authors_Primary&gt;&lt;Authors_Primary&gt;Peranzoni,P.F.&lt;/Authors_Primary&gt;&lt;Authors_Primary&gt;Poppi,A.&lt;/Authors_Primary&gt;&lt;Authors_Primary&gt;Zanolla,L.&lt;/Authors_Primary&gt;&lt;Authors_Primary&gt;Marino,P.&lt;/Authors_Primary&gt;&lt;Authors_Primary&gt;Nicolosi,G.L.&lt;/Authors_Primary&gt;&lt;Authors_Primary&gt;Peranzoni,P.F.&lt;/Authors_Primary&gt;&lt;Authors_Primary&gt;Poppi,A.&lt;/Authors_Primary&gt;&lt;Date_Primary&gt;1982/8&lt;/Date_Primary&gt;&lt;Keywords&gt;$$accept title Second search&lt;/Keywords&gt;&lt;Keywords&gt;$$keep from second search&lt;/Keywords&gt;&lt;Keywords&gt;$$Medline&lt;/Keywords&gt;&lt;Keywords&gt;$$mitral valve&lt;/Keywords&gt;&lt;Keywords&gt;$$Pathologies&lt;/Keywords&gt;&lt;Keywords&gt;article&lt;/Keywords&gt;&lt;Keywords&gt;calcification&lt;/Keywords&gt;&lt;Keywords&gt;echocardiography&lt;/Keywords&gt;&lt;Keywords&gt;patient&lt;/Keywords&gt;&lt;Keywords&gt;surgery&lt;/Keywords&gt;&lt;Reprint&gt;In File&lt;/Reprint&gt;&lt;Start_Page&gt;154&lt;/Start_Page&gt;&lt;End_Page&gt;157&lt;/End_Page&gt;&lt;Periodical&gt;Chest&lt;/Periodical&gt;&lt;Volume&gt;82&lt;/Volume&gt;&lt;Issue&gt;2&lt;/Issue&gt;&lt;ZZ_JournalFull&gt;&lt;f name="System"&gt;Chest&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4</w:t>
            </w:r>
            <w:r w:rsidR="00FC2DC5" w:rsidRPr="00EF4EB9">
              <w:rPr>
                <w:rFonts w:eastAsia="Calibri"/>
                <w:color w:val="000000"/>
                <w:sz w:val="18"/>
                <w:szCs w:val="18"/>
                <w:lang w:eastAsia="en-US"/>
              </w:rPr>
              <w:fldChar w:fldCharType="end"/>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2843"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82</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mitral stenosis,  mitral valve calcification</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346"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retrospective comparison of 2d echo and surgical findings, non-consecutive</w:t>
            </w:r>
          </w:p>
        </w:tc>
      </w:tr>
      <w:tr w:rsidR="00DD03FA" w:rsidRPr="00EF4EB9" w:rsidTr="003E06D1">
        <w:tc>
          <w:tcPr>
            <w:tcW w:w="1333" w:type="dxa"/>
          </w:tcPr>
          <w:p w:rsidR="00DD03FA" w:rsidRPr="00EF4EB9" w:rsidRDefault="00DD03FA" w:rsidP="003E06D1">
            <w:pPr>
              <w:spacing w:line="360" w:lineRule="auto"/>
              <w:rPr>
                <w:rFonts w:eastAsia="Calibri"/>
                <w:sz w:val="18"/>
                <w:szCs w:val="18"/>
                <w:lang w:eastAsia="en-US"/>
              </w:rPr>
            </w:pPr>
          </w:p>
        </w:tc>
        <w:tc>
          <w:tcPr>
            <w:tcW w:w="4346"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2843"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 xml:space="preserve">Y </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2C0FD5">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U</w:t>
            </w:r>
          </w:p>
        </w:tc>
      </w:tr>
      <w:tr w:rsidR="00DD03FA" w:rsidRPr="00EF4EB9" w:rsidTr="003E06D1">
        <w:tc>
          <w:tcPr>
            <w:tcW w:w="133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346"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2843"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used</w:t>
            </w:r>
          </w:p>
        </w:tc>
      </w:tr>
    </w:tbl>
    <w:p w:rsidR="00DD03FA" w:rsidRPr="00EF4EB9" w:rsidRDefault="00DD03FA" w:rsidP="00DD03FA">
      <w:pPr>
        <w:spacing w:line="360" w:lineRule="auto"/>
        <w:rPr>
          <w:rFonts w:eastAsia="Calibri"/>
          <w:sz w:val="18"/>
          <w:szCs w:val="18"/>
          <w:lang w:eastAsia="en-US"/>
        </w:rPr>
      </w:pPr>
    </w:p>
    <w:p w:rsidR="00DD03FA" w:rsidRPr="00EF4EB9" w:rsidRDefault="00DD03FA" w:rsidP="00DD03FA">
      <w:pPr>
        <w:spacing w:line="360" w:lineRule="auto"/>
        <w:rPr>
          <w:rFonts w:eastAsia="Calibri"/>
          <w:sz w:val="18"/>
          <w:szCs w:val="18"/>
          <w:lang w:eastAsia="en-US"/>
        </w:rPr>
      </w:pPr>
    </w:p>
    <w:p w:rsidR="003F62C8" w:rsidRPr="00EF4EB9" w:rsidRDefault="003F62C8">
      <w:pPr>
        <w:rPr>
          <w:rFonts w:eastAsia="Calibri"/>
          <w:sz w:val="18"/>
          <w:szCs w:val="18"/>
          <w:lang w:eastAsia="en-US"/>
        </w:rPr>
      </w:pPr>
      <w:r w:rsidRPr="00EF4EB9">
        <w:rPr>
          <w:rFonts w:eastAsia="Calibri"/>
          <w:sz w:val="18"/>
          <w:szCs w:val="18"/>
          <w:lang w:eastAsia="en-US"/>
        </w:rPr>
        <w:br w:type="page"/>
      </w: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4777"/>
        <w:gridCol w:w="3081"/>
      </w:tblGrid>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Author</w:t>
            </w:r>
          </w:p>
        </w:tc>
        <w:tc>
          <w:tcPr>
            <w:tcW w:w="3081" w:type="dxa"/>
          </w:tcPr>
          <w:p w:rsidR="00DD03FA" w:rsidRPr="00EF4EB9" w:rsidRDefault="00DD03FA" w:rsidP="005A1380">
            <w:pPr>
              <w:spacing w:line="360" w:lineRule="auto"/>
              <w:rPr>
                <w:rFonts w:eastAsia="Calibri"/>
                <w:color w:val="000000"/>
                <w:sz w:val="18"/>
                <w:szCs w:val="18"/>
                <w:lang w:eastAsia="en-US"/>
              </w:rPr>
            </w:pPr>
            <w:r w:rsidRPr="00EF4EB9">
              <w:rPr>
                <w:rFonts w:eastAsia="Calibri"/>
                <w:color w:val="000000"/>
                <w:sz w:val="18"/>
                <w:szCs w:val="18"/>
                <w:lang w:eastAsia="en-US"/>
              </w:rPr>
              <w:t>Zotz</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Zotz&lt;/Author&gt;&lt;Year&gt;1993&lt;/Year&gt;&lt;RecNum&gt;4540&lt;/RecNum&gt;&lt;IDText&gt;Transthoracic and transesophageal echocardiography to diagnose ventricular septal rupture: importance of right heart infarction&lt;/IDText&gt;&lt;MDL Ref_Type="Journal"&gt;&lt;Ref_Type&gt;Journal&lt;/Ref_Type&gt;&lt;Ref_ID&gt;4540&lt;/Ref_ID&gt;&lt;Title_Primary&gt;Transthoracic and transesophageal echocardiography to diagnose ventricular septal rupture: importance of right heart infarction&lt;/Title_Primary&gt;&lt;Authors_Primary&gt;Zotz,R.J.&lt;/Authors_Primary&gt;&lt;Authors_Primary&gt;Dohmen,G.&lt;/Authors_Primary&gt;&lt;Authors_Primary&gt;Genth,S.&lt;/Authors_Primary&gt;&lt;Authors_Primary&gt;Erbel,R.&lt;/Authors_Primary&gt;&lt;Authors_Primary&gt;Dieterich,H.A.&lt;/Authors_Primary&gt;&lt;Authors_Primary&gt;Meyer,J.&lt;/Authors_Primary&gt;&lt;Date_Primary&gt;1993/10&lt;/Date_Primary&gt;&lt;Keywords&gt;$$accept title&lt;/Keywords&gt;&lt;Keywords&gt;$$Broad search&lt;/Keywords&gt;&lt;Keywords&gt;$$diagnostic&lt;/Keywords&gt;&lt;Keywords&gt;$$Doppler&lt;/Keywords&gt;&lt;Keywords&gt;$$Medline&lt;/Keywords&gt;&lt;Keywords&gt;$$not online&lt;/Keywords&gt;&lt;Keywords&gt;$$retrieve for diagnostic study&lt;/Keywords&gt;&lt;Keywords&gt;$$septal rupture&lt;/Keywords&gt;&lt;Keywords&gt;$$to order&lt;/Keywords&gt;&lt;Keywords&gt;$$TOE&lt;/Keywords&gt;&lt;Keywords&gt;$$TTE&lt;/Keywords&gt;&lt;Keywords&gt;article&lt;/Keywords&gt;&lt;Keywords&gt;echocardiography&lt;/Keywords&gt;&lt;Keywords&gt;patient&lt;/Keywords&gt;&lt;Keywords&gt;risk&lt;/Keywords&gt;&lt;Keywords&gt;surgery&lt;/Keywords&gt;&lt;Keywords&gt;university&lt;/Keywords&gt;&lt;Reprint&gt;In File&lt;/Reprint&gt;&lt;Start_Page&gt;911&lt;/Start_Page&gt;&lt;End_Page&gt;917&lt;/End_Page&gt;&lt;Periodical&gt;Coronary Artery Disease&lt;/Periodical&gt;&lt;Volume&gt;4&lt;/Volume&gt;&lt;Issue&gt;10&lt;/Issue&gt;&lt;Address&gt;II. Medizinische Klinik, Johannes Gutenberg University, Mainz, Germany&lt;/Address&gt;&lt;ZZ_JournalFull&gt;&lt;f name="System"&gt;Coronary Artery Diseas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5</w:t>
            </w:r>
            <w:r w:rsidR="00FC2DC5" w:rsidRPr="00EF4EB9">
              <w:rPr>
                <w:rFonts w:eastAsia="Calibri"/>
                <w:color w:val="000000"/>
                <w:sz w:val="18"/>
                <w:szCs w:val="18"/>
                <w:lang w:eastAsia="en-US"/>
              </w:rPr>
              <w:fldChar w:fldCharType="end"/>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ate</w:t>
            </w:r>
          </w:p>
        </w:tc>
        <w:tc>
          <w:tcPr>
            <w:tcW w:w="3081" w:type="dxa"/>
          </w:tcPr>
          <w:p w:rsidR="00DD03FA" w:rsidRPr="00EF4EB9" w:rsidRDefault="00DD03FA" w:rsidP="003E06D1">
            <w:pPr>
              <w:spacing w:line="360" w:lineRule="auto"/>
              <w:jc w:val="right"/>
              <w:rPr>
                <w:rFonts w:eastAsia="Calibri"/>
                <w:color w:val="000000"/>
                <w:sz w:val="18"/>
                <w:szCs w:val="18"/>
                <w:lang w:eastAsia="en-US"/>
              </w:rPr>
            </w:pPr>
            <w:r w:rsidRPr="00EF4EB9">
              <w:rPr>
                <w:rFonts w:eastAsia="Calibri"/>
                <w:color w:val="000000"/>
                <w:sz w:val="18"/>
                <w:szCs w:val="18"/>
                <w:lang w:eastAsia="en-US"/>
              </w:rPr>
              <w:t>1993</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athology(ies) (for which accuracy measured)</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ventricular septal rupture (in patients with acute myocardial infarction)</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Population AF</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R</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w:t>
            </w:r>
          </w:p>
        </w:tc>
        <w:tc>
          <w:tcPr>
            <w:tcW w:w="4777" w:type="dxa"/>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udy design details</w:t>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comparison with reference standard, not blinded, investigated consecutively</w:t>
            </w:r>
          </w:p>
        </w:tc>
      </w:tr>
      <w:tr w:rsidR="00DD03FA" w:rsidRPr="00EF4EB9" w:rsidTr="003E06D1">
        <w:tc>
          <w:tcPr>
            <w:tcW w:w="1384" w:type="dxa"/>
          </w:tcPr>
          <w:p w:rsidR="00DD03FA" w:rsidRPr="00EF4EB9" w:rsidRDefault="00DD03FA" w:rsidP="003E06D1">
            <w:pPr>
              <w:spacing w:line="360" w:lineRule="auto"/>
              <w:rPr>
                <w:rFonts w:eastAsia="Calibri"/>
                <w:sz w:val="18"/>
                <w:szCs w:val="18"/>
                <w:lang w:eastAsia="en-US"/>
              </w:rPr>
            </w:pPr>
          </w:p>
        </w:tc>
        <w:tc>
          <w:tcPr>
            <w:tcW w:w="4777" w:type="dxa"/>
          </w:tcPr>
          <w:p w:rsidR="00DD03FA" w:rsidRPr="00EF4EB9" w:rsidRDefault="00DD03FA" w:rsidP="00E35562">
            <w:pPr>
              <w:spacing w:line="360" w:lineRule="auto"/>
              <w:rPr>
                <w:rFonts w:eastAsia="Calibri"/>
                <w:sz w:val="18"/>
                <w:szCs w:val="18"/>
                <w:lang w:eastAsia="en-US"/>
              </w:rPr>
            </w:pPr>
            <w:r w:rsidRPr="00EF4EB9">
              <w:rPr>
                <w:rFonts w:eastAsia="Calibri"/>
                <w:sz w:val="18"/>
                <w:szCs w:val="18"/>
                <w:lang w:eastAsia="en-US"/>
              </w:rPr>
              <w:t>Study design level in hierarchy</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E35562" w:rsidRPr="00E35562">
              <w:rPr>
                <w:rFonts w:eastAsia="Calibri"/>
                <w:noProof/>
                <w:sz w:val="18"/>
                <w:szCs w:val="18"/>
                <w:vertAlign w:val="superscript"/>
                <w:lang w:eastAsia="en-US"/>
              </w:rPr>
              <w:t>57</w:t>
            </w:r>
            <w:r w:rsidR="00FC2DC5" w:rsidRPr="00EF4EB9">
              <w:rPr>
                <w:rFonts w:eastAsia="Calibri"/>
                <w:sz w:val="18"/>
                <w:szCs w:val="18"/>
                <w:lang w:eastAsia="en-US"/>
              </w:rPr>
              <w:fldChar w:fldCharType="end"/>
            </w:r>
          </w:p>
        </w:tc>
        <w:tc>
          <w:tcPr>
            <w:tcW w:w="3081" w:type="dxa"/>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3b comparison with reference standard</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line="360" w:lineRule="auto"/>
              <w:rPr>
                <w:rFonts w:eastAsia="Calibri"/>
                <w:sz w:val="18"/>
                <w:szCs w:val="18"/>
                <w:lang w:eastAsia="en-US"/>
              </w:rPr>
            </w:pPr>
            <w:r w:rsidRPr="00EF4EB9">
              <w:rPr>
                <w:rFonts w:eastAsia="Calibri"/>
                <w:sz w:val="18"/>
                <w:szCs w:val="18"/>
                <w:lang w:eastAsia="en-US"/>
              </w:rPr>
              <w:t>Items from QUADAS</w:t>
            </w:r>
            <w:r w:rsidR="00FC2DC5" w:rsidRPr="00EF4EB9">
              <w:rPr>
                <w:rFonts w:eastAsia="Calibri"/>
                <w:sz w:val="18"/>
                <w:szCs w:val="18"/>
                <w:lang w:eastAsia="en-US"/>
              </w:rPr>
              <w:fldChar w:fldCharType="begin"/>
            </w:r>
            <w:r w:rsidR="00C555BF">
              <w:rPr>
                <w:rFonts w:eastAsia="Calibri"/>
                <w:sz w:val="18"/>
                <w:szCs w:val="18"/>
                <w:lang w:eastAsia="en-US"/>
              </w:rPr>
              <w:instrText xml:space="preserve"> ADDIN REFMGR.CITE &lt;Refman&gt;&lt;Cite&gt;&lt;Author&gt;Whiting&lt;/Author&gt;&lt;Year&gt;2003&lt;/Year&gt;&lt;RecNum&gt;4&lt;/RecNum&gt;&lt;IDText&gt;The development of QUADAS: a tool for the quality assessment of studies of diagnostic accuracy included in systematic reviews&lt;/IDText&gt;&lt;MDL Ref_Type="Journal"&gt;&lt;Ref_Type&gt;Journal&lt;/Ref_Type&gt;&lt;Ref_ID&gt;4&lt;/Ref_ID&gt;&lt;Title_Primary&gt;The development of QUADAS: a tool for the quality assessment of studies of diagnostic accuracy included in systematic reviews&lt;/Title_Primary&gt;&lt;Authors_Primary&gt;Whiting,Penny&lt;/Authors_Primary&gt;&lt;Authors_Primary&gt;Rutjes,Anne&lt;/Authors_Primary&gt;&lt;Authors_Primary&gt;Reitsma,Johannes&lt;/Authors_Primary&gt;&lt;Authors_Primary&gt;Bossuyt,Patrick&lt;/Authors_Primary&gt;&lt;Authors_Primary&gt;Kleijnen,Jos&lt;/Authors_Primary&gt;&lt;Date_Primary&gt;2003&lt;/Date_Primary&gt;&lt;Keywords&gt;$$ECHO FOR AF&lt;/Keywords&gt;&lt;Keywords&gt;Disease&lt;/Keywords&gt;&lt;Keywords&gt;literature&lt;/Keywords&gt;&lt;Keywords&gt;medicine&lt;/Keywords&gt;&lt;Keywords&gt;patient&lt;/Keywords&gt;&lt;Keywords&gt;research&lt;/Keywords&gt;&lt;Keywords&gt;review&lt;/Keywords&gt;&lt;Keywords&gt;standard&lt;/Keywords&gt;&lt;Keywords&gt;study&lt;/Keywords&gt;&lt;Reprint&gt;Not in File&lt;/Reprint&gt;&lt;Start_Page&gt;25&lt;/Start_Page&gt;&lt;Periodical&gt;BMC Medical Research Methodology&lt;/Periodical&gt;&lt;Volume&gt;3&lt;/Volume&gt;&lt;Issue&gt;1&lt;/Issue&gt;&lt;ISSN_ISBN&gt;1471-2288&lt;/ISSN_ISBN&gt;&lt;Misc_3&gt;10.1186/1471-2288-3-25&lt;/Misc_3&gt;&lt;Web_URL&gt;http://www.biomedcentral.com/1471-2288/3/25&lt;/Web_URL&gt;&lt;ZZ_JournalStdAbbrev&gt;&lt;f name="System"&gt;BMC Medical Research Methodology&lt;/f&gt;&lt;/ZZ_JournalStdAbbrev&gt;&lt;ZZ_WorkformID&gt;1&lt;/ZZ_WorkformID&gt;&lt;/MDL&gt;&lt;/Cite&gt;&lt;/Refman&gt;</w:instrText>
            </w:r>
            <w:r w:rsidR="00FC2DC5" w:rsidRPr="00EF4EB9">
              <w:rPr>
                <w:rFonts w:eastAsia="Calibri"/>
                <w:sz w:val="18"/>
                <w:szCs w:val="18"/>
                <w:lang w:eastAsia="en-US"/>
              </w:rPr>
              <w:fldChar w:fldCharType="separate"/>
            </w:r>
            <w:r w:rsidR="005A1380" w:rsidRPr="005A1380">
              <w:rPr>
                <w:rFonts w:eastAsia="Calibri"/>
                <w:noProof/>
                <w:sz w:val="18"/>
                <w:szCs w:val="18"/>
                <w:vertAlign w:val="superscript"/>
                <w:lang w:eastAsia="en-US"/>
              </w:rPr>
              <w:t>59</w:t>
            </w:r>
            <w:r w:rsidR="00FC2DC5" w:rsidRPr="00EF4EB9">
              <w:rPr>
                <w:rFonts w:eastAsia="Calibri"/>
                <w:sz w:val="18"/>
                <w:szCs w:val="18"/>
                <w:lang w:eastAsia="en-US"/>
              </w:rPr>
              <w:fldChar w:fldCharType="end"/>
            </w: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selection criteria clearly describ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 xml:space="preserve">Is the reference standard likely to correctly classify the target condition? </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Is the time period between reference standard and index test short enough to be reasonably sure that the target condition did not change between the two test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the whole sample (rather than a random selection of the sample) receive verification using a reference standard of diagnosis?</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Did patients receive the same reference standard regardless of the index test resul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as the reference standard independent of the index test (i.e. the index test did not form part of</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he reference 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Y</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index test results interpreted without knowledge of the results of the reference</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standar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the reference standard results interpreted without knowledge of the results of the index</w:t>
            </w:r>
          </w:p>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test?</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w:t>
            </w:r>
          </w:p>
        </w:tc>
      </w:tr>
      <w:tr w:rsidR="00DD03FA" w:rsidRPr="00EF4EB9" w:rsidTr="003E06D1">
        <w:tc>
          <w:tcPr>
            <w:tcW w:w="1384"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p>
        </w:tc>
        <w:tc>
          <w:tcPr>
            <w:tcW w:w="4777"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sz w:val="18"/>
                <w:szCs w:val="18"/>
                <w:lang w:eastAsia="en-US"/>
              </w:rPr>
            </w:pPr>
            <w:r w:rsidRPr="00EF4EB9">
              <w:rPr>
                <w:rFonts w:eastAsia="Calibri"/>
                <w:sz w:val="18"/>
                <w:szCs w:val="18"/>
                <w:lang w:eastAsia="en-US"/>
              </w:rPr>
              <w:t>Were un-interpretable or indeterminate test results reported?</w:t>
            </w:r>
          </w:p>
        </w:tc>
        <w:tc>
          <w:tcPr>
            <w:tcW w:w="3081"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line="360" w:lineRule="auto"/>
              <w:rPr>
                <w:rFonts w:eastAsia="Calibri"/>
                <w:color w:val="000000"/>
                <w:sz w:val="18"/>
                <w:szCs w:val="18"/>
                <w:lang w:eastAsia="en-US"/>
              </w:rPr>
            </w:pPr>
            <w:r w:rsidRPr="00EF4EB9">
              <w:rPr>
                <w:rFonts w:eastAsia="Calibri"/>
                <w:color w:val="000000"/>
                <w:sz w:val="18"/>
                <w:szCs w:val="18"/>
                <w:lang w:eastAsia="en-US"/>
              </w:rPr>
              <w:t>none reported (all images used in analysis)</w:t>
            </w:r>
          </w:p>
        </w:tc>
      </w:tr>
    </w:tbl>
    <w:p w:rsidR="00DD03FA" w:rsidRPr="00EF4EB9" w:rsidRDefault="00DD03FA" w:rsidP="00DD03FA">
      <w:pPr>
        <w:spacing w:line="360" w:lineRule="auto"/>
        <w:rPr>
          <w:rFonts w:eastAsia="Calibri"/>
          <w:sz w:val="18"/>
          <w:szCs w:val="18"/>
          <w:lang w:eastAsia="en-US"/>
        </w:rPr>
      </w:pPr>
    </w:p>
    <w:p w:rsidR="00DD03FA" w:rsidRPr="00EF4EB9" w:rsidRDefault="00DD03FA" w:rsidP="0085086B">
      <w:pPr>
        <w:spacing w:line="360" w:lineRule="auto"/>
        <w:outlineLvl w:val="0"/>
        <w:rPr>
          <w:rFonts w:eastAsia="Calibri"/>
          <w:b/>
          <w:sz w:val="22"/>
          <w:szCs w:val="22"/>
          <w:lang w:eastAsia="en-US"/>
        </w:rPr>
      </w:pPr>
      <w:r w:rsidRPr="00EF4EB9">
        <w:rPr>
          <w:rFonts w:eastAsia="Calibri"/>
          <w:sz w:val="18"/>
          <w:szCs w:val="18"/>
          <w:lang w:eastAsia="en-US"/>
        </w:rPr>
        <w:br w:type="page"/>
      </w:r>
      <w:r w:rsidRPr="00EF4EB9">
        <w:rPr>
          <w:rFonts w:eastAsia="Calibri"/>
          <w:b/>
          <w:sz w:val="22"/>
          <w:szCs w:val="22"/>
          <w:lang w:eastAsia="en-US"/>
        </w:rPr>
        <w:t>Prognostic studies Quality assessment</w:t>
      </w:r>
    </w:p>
    <w:p w:rsidR="00DD03FA" w:rsidRPr="00EF4EB9" w:rsidRDefault="00DD03FA" w:rsidP="00DD03FA">
      <w:pPr>
        <w:spacing w:line="360" w:lineRule="auto"/>
        <w:rPr>
          <w:rFonts w:eastAsia="Calibri"/>
          <w:b/>
          <w:sz w:val="22"/>
          <w:szCs w:val="22"/>
          <w:lang w:eastAsia="en-US"/>
        </w:rPr>
      </w:pPr>
    </w:p>
    <w:p w:rsidR="00DD03FA" w:rsidRPr="00EF4EB9" w:rsidRDefault="00DD03FA" w:rsidP="0085086B">
      <w:pPr>
        <w:spacing w:line="360" w:lineRule="auto"/>
        <w:outlineLvl w:val="0"/>
        <w:rPr>
          <w:rFonts w:eastAsia="Calibri"/>
          <w:sz w:val="22"/>
          <w:szCs w:val="22"/>
          <w:lang w:eastAsia="en-US"/>
        </w:rPr>
      </w:pPr>
      <w:r w:rsidRPr="00EF4EB9">
        <w:rPr>
          <w:rFonts w:eastAsia="Calibri"/>
          <w:sz w:val="22"/>
          <w:szCs w:val="22"/>
          <w:lang w:eastAsia="en-US"/>
        </w:rPr>
        <w:t>Level in hierarchy of evidence based on Merlin et al</w:t>
      </w:r>
      <w:r w:rsidR="00FC2DC5" w:rsidRPr="00EF4EB9">
        <w:rPr>
          <w:rFonts w:eastAsia="Calibri"/>
          <w:sz w:val="22"/>
          <w:szCs w:val="22"/>
          <w:lang w:eastAsia="en-US"/>
        </w:rPr>
        <w:fldChar w:fldCharType="begin"/>
      </w:r>
      <w:r w:rsidR="00C555BF">
        <w:rPr>
          <w:rFonts w:eastAsia="Calibri"/>
          <w:sz w:val="22"/>
          <w:szCs w:val="22"/>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22"/>
          <w:szCs w:val="22"/>
          <w:lang w:eastAsia="en-US"/>
        </w:rPr>
        <w:fldChar w:fldCharType="separate"/>
      </w:r>
      <w:r w:rsidR="00E35562" w:rsidRPr="00E35562">
        <w:rPr>
          <w:rFonts w:eastAsia="Calibri"/>
          <w:noProof/>
          <w:sz w:val="22"/>
          <w:szCs w:val="22"/>
          <w:vertAlign w:val="superscript"/>
          <w:lang w:eastAsia="en-US"/>
        </w:rPr>
        <w:t>57</w:t>
      </w:r>
      <w:r w:rsidR="00FC2DC5" w:rsidRPr="00EF4EB9">
        <w:rPr>
          <w:rFonts w:eastAsia="Calibri"/>
          <w:sz w:val="22"/>
          <w:szCs w:val="22"/>
          <w:lang w:eastAsia="en-US"/>
        </w:rPr>
        <w:fldChar w:fldCharType="end"/>
      </w:r>
    </w:p>
    <w:p w:rsidR="00DD03FA" w:rsidRPr="00EF4EB9" w:rsidRDefault="00DD03FA" w:rsidP="00DD03FA">
      <w:pPr>
        <w:spacing w:line="360" w:lineRule="auto"/>
        <w:rPr>
          <w:rFonts w:eastAsia="Calibri"/>
          <w:sz w:val="22"/>
          <w:szCs w:val="22"/>
          <w:lang w:eastAsia="en-US"/>
        </w:rPr>
      </w:pPr>
      <w:r w:rsidRPr="00EF4EB9">
        <w:rPr>
          <w:rFonts w:eastAsia="Calibri"/>
          <w:sz w:val="22"/>
          <w:szCs w:val="22"/>
          <w:lang w:eastAsia="en-US"/>
        </w:rPr>
        <w:t>1) Systematic review of level 2 studies;</w:t>
      </w:r>
    </w:p>
    <w:p w:rsidR="00DD03FA" w:rsidRPr="00EF4EB9" w:rsidRDefault="00DD03FA" w:rsidP="00DD03FA">
      <w:pPr>
        <w:spacing w:line="360" w:lineRule="auto"/>
        <w:rPr>
          <w:rFonts w:eastAsia="Calibri"/>
          <w:sz w:val="22"/>
          <w:szCs w:val="22"/>
          <w:lang w:eastAsia="en-US"/>
        </w:rPr>
      </w:pPr>
      <w:r w:rsidRPr="00EF4EB9">
        <w:rPr>
          <w:rFonts w:eastAsia="Calibri"/>
          <w:sz w:val="22"/>
          <w:szCs w:val="22"/>
          <w:lang w:eastAsia="en-US"/>
        </w:rPr>
        <w:t>2) Prospective cohort study;</w:t>
      </w:r>
    </w:p>
    <w:p w:rsidR="00DD03FA" w:rsidRPr="00EF4EB9" w:rsidRDefault="00DD03FA" w:rsidP="00DD03FA">
      <w:pPr>
        <w:spacing w:line="360" w:lineRule="auto"/>
        <w:rPr>
          <w:rFonts w:eastAsia="Calibri"/>
          <w:sz w:val="22"/>
          <w:szCs w:val="22"/>
          <w:lang w:eastAsia="en-US"/>
        </w:rPr>
      </w:pPr>
      <w:r w:rsidRPr="00EF4EB9">
        <w:rPr>
          <w:rFonts w:eastAsia="Calibri"/>
          <w:sz w:val="22"/>
          <w:szCs w:val="22"/>
          <w:lang w:eastAsia="en-US"/>
        </w:rPr>
        <w:t>3a) All or none study;</w:t>
      </w:r>
    </w:p>
    <w:p w:rsidR="00DD03FA" w:rsidRPr="00EF4EB9" w:rsidRDefault="00DD03FA" w:rsidP="00DD03FA">
      <w:pPr>
        <w:spacing w:line="360" w:lineRule="auto"/>
        <w:rPr>
          <w:rFonts w:eastAsia="Calibri"/>
          <w:sz w:val="22"/>
          <w:szCs w:val="22"/>
          <w:lang w:eastAsia="en-US"/>
        </w:rPr>
      </w:pPr>
      <w:r w:rsidRPr="00EF4EB9">
        <w:rPr>
          <w:rFonts w:eastAsia="Calibri"/>
          <w:sz w:val="22"/>
          <w:szCs w:val="22"/>
          <w:lang w:eastAsia="en-US"/>
        </w:rPr>
        <w:t>3b) Analysis of prognostic factors amongst persons in a single arm of a randomised controlled trial;</w:t>
      </w:r>
    </w:p>
    <w:p w:rsidR="00DD03FA" w:rsidRPr="00EF4EB9" w:rsidRDefault="00DD03FA" w:rsidP="00DD03FA">
      <w:pPr>
        <w:spacing w:line="360" w:lineRule="auto"/>
        <w:rPr>
          <w:rFonts w:eastAsia="Calibri"/>
          <w:sz w:val="22"/>
          <w:szCs w:val="22"/>
          <w:lang w:eastAsia="en-US"/>
        </w:rPr>
      </w:pPr>
      <w:r w:rsidRPr="00EF4EB9">
        <w:rPr>
          <w:rFonts w:eastAsia="Calibri"/>
          <w:sz w:val="22"/>
          <w:szCs w:val="22"/>
          <w:lang w:eastAsia="en-US"/>
        </w:rPr>
        <w:t>3c) Retrospective cohort study;</w:t>
      </w:r>
    </w:p>
    <w:p w:rsidR="00DD03FA" w:rsidRPr="00EF4EB9" w:rsidRDefault="00DD03FA" w:rsidP="00DD03FA">
      <w:pPr>
        <w:spacing w:line="360" w:lineRule="auto"/>
        <w:rPr>
          <w:rFonts w:eastAsia="Calibri"/>
          <w:sz w:val="22"/>
          <w:szCs w:val="22"/>
          <w:lang w:eastAsia="en-US"/>
        </w:rPr>
      </w:pPr>
      <w:r w:rsidRPr="00EF4EB9">
        <w:rPr>
          <w:rFonts w:eastAsia="Calibri"/>
          <w:sz w:val="22"/>
          <w:szCs w:val="22"/>
          <w:lang w:eastAsia="en-US"/>
        </w:rPr>
        <w:t>4) Case series, or cohort study of persons at different stages of disease.</w:t>
      </w:r>
    </w:p>
    <w:p w:rsidR="00DD03FA" w:rsidRPr="00EF4EB9" w:rsidRDefault="00DD03FA" w:rsidP="00DD03FA">
      <w:pPr>
        <w:spacing w:line="360" w:lineRule="auto"/>
        <w:rPr>
          <w:rFonts w:eastAsia="Calibri"/>
          <w:sz w:val="18"/>
          <w:szCs w:val="18"/>
          <w:lang w:eastAsia="en-US"/>
        </w:rPr>
      </w:pPr>
    </w:p>
    <w:p w:rsidR="00DD03FA" w:rsidRPr="00EF4EB9" w:rsidRDefault="00DD03FA" w:rsidP="00DD03FA">
      <w:pPr>
        <w:spacing w:line="360" w:lineRule="auto"/>
        <w:rPr>
          <w:rFonts w:eastAsia="Calibri"/>
          <w:sz w:val="18"/>
          <w:szCs w:val="18"/>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2961"/>
        <w:gridCol w:w="5023"/>
      </w:tblGrid>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w:t>
            </w: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Author</w:t>
            </w:r>
          </w:p>
        </w:tc>
        <w:tc>
          <w:tcPr>
            <w:tcW w:w="5023" w:type="dxa"/>
          </w:tcPr>
          <w:p w:rsidR="00DD03FA" w:rsidRPr="00EF4EB9" w:rsidRDefault="00DD03FA" w:rsidP="005A1380">
            <w:pPr>
              <w:spacing w:line="360" w:lineRule="auto"/>
              <w:rPr>
                <w:rFonts w:eastAsia="Calibri"/>
                <w:color w:val="000000"/>
                <w:sz w:val="20"/>
                <w:szCs w:val="20"/>
                <w:lang w:eastAsia="en-US"/>
              </w:rPr>
            </w:pPr>
            <w:r w:rsidRPr="00EF4EB9">
              <w:rPr>
                <w:rFonts w:eastAsia="Calibri"/>
                <w:color w:val="000000"/>
                <w:sz w:val="18"/>
                <w:szCs w:val="18"/>
                <w:lang w:eastAsia="en-US"/>
              </w:rPr>
              <w:t>Atrial Fibrillation Investigator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trial fibrillation investigators&lt;/Author&gt;&lt;Year&gt;1998&lt;/Year&gt;&lt;RecNum&gt;3718&lt;/RecNum&gt;&lt;IDText&gt;Echocardiographic predictors of stroke in patients with atrial fibrillation: a prospective study of 1066 patients from 3 clinical trials&lt;/IDText&gt;&lt;MDL Ref_Type="Journal"&gt;&lt;Ref_Type&gt;Journal&lt;/Ref_Type&gt;&lt;Ref_ID&gt;3718&lt;/Ref_ID&gt;&lt;Title_Primary&gt;Echocardiographic predictors of stroke in patients with atrial fibrillation: a prospective study of 1066 patients from 3 clinical trials&lt;/Title_Primary&gt;&lt;Authors_Primary&gt;Atrial fibrillation investigators&lt;/Authors_Primary&gt;&lt;Date_Primary&gt;1998/6/22&lt;/Date_Primary&gt;&lt;Keywords&gt;$$accept title&lt;/Keywords&gt;&lt;Keywords&gt;$$AF&lt;/Keywords&gt;&lt;Keywords&gt;$$AF mentioned&lt;/Keywords&gt;&lt;Keywords&gt;$$Broad search&lt;/Keywords&gt;&lt;Keywords&gt;$$echo marker&lt;/Keywords&gt;&lt;Keywords&gt;$$left ventricular&lt;/Keywords&gt;&lt;Keywords&gt;$$Medline&lt;/Keywords&gt;&lt;Keywords&gt;$$Pathologies&lt;/Keywords&gt;&lt;Keywords&gt;$$prognostic study&lt;/Keywords&gt;&lt;Keywords&gt;$$retrieve for diagnostic study&lt;/Keywords&gt;&lt;Keywords&gt;$$stroke&lt;/Keywords&gt;&lt;Reprint&gt;In File&lt;/Reprint&gt;&lt;Start_Page&gt;1316&lt;/Start_Page&gt;&lt;End_Page&gt;1320&lt;/End_Page&gt;&lt;Periodical&gt;Archives of Internal Medicine&lt;/Periodical&gt;&lt;Volume&gt;158&lt;/Volume&gt;&lt;Issue&gt;12&lt;/Issue&gt;&lt;ZZ_JournalFull&gt;&lt;f name="System"&gt;Archives of Internal Medicin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6</w:t>
            </w:r>
            <w:r w:rsidR="00FC2DC5" w:rsidRPr="00EF4EB9">
              <w:rPr>
                <w:rFonts w:eastAsia="Calibri"/>
                <w:color w:val="000000"/>
                <w:sz w:val="18"/>
                <w:szCs w:val="18"/>
                <w:lang w:eastAsia="en-US"/>
              </w:rPr>
              <w:fldChar w:fldCharType="end"/>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Date</w:t>
            </w:r>
          </w:p>
        </w:tc>
        <w:tc>
          <w:tcPr>
            <w:tcW w:w="5023" w:type="dxa"/>
          </w:tcPr>
          <w:p w:rsidR="00DD03FA" w:rsidRPr="00EF4EB9" w:rsidRDefault="00DD03FA" w:rsidP="003E06D1">
            <w:pPr>
              <w:spacing w:line="360" w:lineRule="auto"/>
              <w:jc w:val="right"/>
              <w:rPr>
                <w:rFonts w:eastAsia="Calibri"/>
                <w:color w:val="000000"/>
                <w:sz w:val="20"/>
                <w:szCs w:val="20"/>
                <w:lang w:eastAsia="en-US"/>
              </w:rPr>
            </w:pPr>
            <w:r w:rsidRPr="00EF4EB9">
              <w:rPr>
                <w:rFonts w:eastAsia="Calibri"/>
                <w:color w:val="000000"/>
                <w:sz w:val="20"/>
                <w:szCs w:val="20"/>
                <w:lang w:eastAsia="en-US"/>
              </w:rPr>
              <w:t>1998</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athology(ies) (for which accuracy measured)</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left ventricular dysfunction, Left atrial diameter, mitral valve prolapse, mitral regurgitation</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opulation AF</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all participants non-valvular AF</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w:t>
            </w: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 details</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review of 3 (prospective) RCTs, using data from single arm of each (placebo/control), with outcome of subsequent stroke, also looked at clinical criteria for risk of stroke</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E35562">
            <w:pPr>
              <w:spacing w:line="360" w:lineRule="auto"/>
              <w:rPr>
                <w:rFonts w:eastAsia="Calibri"/>
                <w:sz w:val="20"/>
                <w:szCs w:val="20"/>
                <w:lang w:eastAsia="en-US"/>
              </w:rPr>
            </w:pPr>
            <w:r w:rsidRPr="00EF4EB9">
              <w:rPr>
                <w:rFonts w:eastAsia="Calibri"/>
                <w:sz w:val="20"/>
                <w:szCs w:val="20"/>
                <w:lang w:eastAsia="en-US"/>
              </w:rPr>
              <w:t>Study design level in hierarchy</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20"/>
                <w:szCs w:val="20"/>
                <w:lang w:eastAsia="en-US"/>
              </w:rPr>
              <w:fldChar w:fldCharType="separate"/>
            </w:r>
            <w:r w:rsidR="00E35562" w:rsidRPr="00E35562">
              <w:rPr>
                <w:rFonts w:eastAsia="Calibri"/>
                <w:noProof/>
                <w:sz w:val="20"/>
                <w:szCs w:val="20"/>
                <w:vertAlign w:val="superscript"/>
                <w:lang w:eastAsia="en-US"/>
              </w:rPr>
              <w:t>57</w:t>
            </w:r>
            <w:r w:rsidR="00FC2DC5" w:rsidRPr="00EF4EB9">
              <w:rPr>
                <w:rFonts w:eastAsia="Calibri"/>
                <w:sz w:val="20"/>
                <w:szCs w:val="20"/>
                <w:lang w:eastAsia="en-US"/>
              </w:rPr>
              <w:fldChar w:fldCharType="end"/>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3b (review of level 3b)</w:t>
            </w:r>
          </w:p>
        </w:tc>
      </w:tr>
    </w:tbl>
    <w:p w:rsidR="00DD03FA" w:rsidRPr="00EF4EB9" w:rsidRDefault="00DD03FA" w:rsidP="00DD03FA">
      <w:pPr>
        <w:spacing w:line="360" w:lineRule="auto"/>
        <w:rPr>
          <w:rFonts w:eastAsia="Calibri"/>
          <w:sz w:val="20"/>
          <w:szCs w:val="20"/>
          <w:lang w:eastAsia="en-US"/>
        </w:rPr>
      </w:pPr>
    </w:p>
    <w:p w:rsidR="00DD03FA" w:rsidRPr="00EF4EB9" w:rsidRDefault="00DD03FA" w:rsidP="00DD03FA">
      <w:pPr>
        <w:spacing w:line="360"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2770"/>
        <w:gridCol w:w="4557"/>
      </w:tblGrid>
      <w:tr w:rsidR="00DD03FA" w:rsidRPr="00EF4EB9" w:rsidTr="003E06D1">
        <w:tc>
          <w:tcPr>
            <w:tcW w:w="1195"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w:t>
            </w:r>
          </w:p>
        </w:tc>
        <w:tc>
          <w:tcPr>
            <w:tcW w:w="2770"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Author</w:t>
            </w:r>
          </w:p>
        </w:tc>
        <w:tc>
          <w:tcPr>
            <w:tcW w:w="4557" w:type="dxa"/>
          </w:tcPr>
          <w:p w:rsidR="00DD03FA" w:rsidRPr="00EF4EB9" w:rsidRDefault="00DD03FA" w:rsidP="005A1380">
            <w:pPr>
              <w:spacing w:line="360" w:lineRule="auto"/>
              <w:rPr>
                <w:rFonts w:eastAsia="Calibri"/>
                <w:color w:val="000000"/>
                <w:sz w:val="20"/>
                <w:szCs w:val="20"/>
                <w:lang w:eastAsia="en-US"/>
              </w:rPr>
            </w:pPr>
            <w:r w:rsidRPr="00EF4EB9">
              <w:rPr>
                <w:rFonts w:eastAsia="Calibri"/>
                <w:color w:val="000000"/>
                <w:sz w:val="18"/>
                <w:szCs w:val="18"/>
                <w:lang w:eastAsia="en-US"/>
              </w:rPr>
              <w:t>Klem</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lem&lt;/Author&gt;&lt;Year&gt;2003&lt;/Year&gt;&lt;RecNum&gt;2442&lt;/RecNum&gt;&lt;IDText&gt;Diabetic atrial fibrillation patients: mortality and risk for stroke or embolism during a 10-year follow-up&lt;/IDText&gt;&lt;MDL Ref_Type="Journal"&gt;&lt;Ref_Type&gt;Journal&lt;/Ref_Type&gt;&lt;Ref_ID&gt;2442&lt;/Ref_ID&gt;&lt;Title_Primary&gt;Diabetic atrial fibrillation patients: mortality and risk for stroke or embolism during a 10-year follow-up&lt;/Title_Primary&gt;&lt;Authors_Primary&gt;Klem,I.&lt;/Authors_Primary&gt;&lt;Authors_Primary&gt;Wehinger,C.&lt;/Authors_Primary&gt;&lt;Authors_Primary&gt;Schneider,B.&lt;/Authors_Primary&gt;&lt;Authors_Primary&gt;Hartl,E.&lt;/Authors_Primary&gt;&lt;Authors_Primary&gt;Finsterer,J.&lt;/Authors_Primary&gt;&lt;Authors_Primary&gt;Stollberger,C.&lt;/Authors_Primary&gt;&lt;Authors_Primary&gt;Klem,Igor&lt;/Authors_Primary&gt;&lt;Authors_Primary&gt;Wehinger,Cornelius&lt;/Authors_Primary&gt;&lt;Authors_Primary&gt;Schneider,Barbara&lt;/Authors_Primary&gt;&lt;Authors_Primary&gt;Hartl,Elisabeth&lt;/Authors_Primary&gt;&lt;Authors_Primary&gt;Finsterer,Josef&lt;/Authors_Primary&gt;&lt;Authors_Primary&gt;Stollberger,Claudia&lt;/Authors_Primary&gt;&lt;Date_Primary&gt;2003/7&lt;/Date_Primary&gt;&lt;Keywords&gt;$$accept title&lt;/Keywords&gt;&lt;Keywords&gt;$$AF&lt;/Keywords&gt;&lt;Keywords&gt;$$AF mentioned&lt;/Keywords&gt;&lt;Keywords&gt;$$Broad search&lt;/Keywords&gt;&lt;Keywords&gt;$$Medline&lt;/Keywords&gt;&lt;Keywords&gt;$$not online&lt;/Keywords&gt;&lt;Keywords&gt;$$Pathologies&lt;/Keywords&gt;&lt;Keywords&gt;$$prognostic study&lt;/Keywords&gt;&lt;Keywords&gt;Atrial fibrillation&lt;/Keywords&gt;&lt;Keywords&gt;echocardiography&lt;/Keywords&gt;&lt;Keywords&gt;left ventricular&lt;/Keywords&gt;&lt;Reprint&gt;In File&lt;/Reprint&gt;&lt;Start_Page&gt;320&lt;/Start_Page&gt;&lt;End_Page&gt;328&lt;/End_Page&gt;&lt;Periodical&gt;Diabetes/Metabolism Research Reviews&lt;/Periodical&gt;&lt;Volume&gt;19&lt;/Volume&gt;&lt;Issue&gt;4&lt;/Issue&gt;&lt;User_Def_1&gt;Prev db 3357&lt;/User_Def_1&gt;&lt;Address&gt;2nd Medical Department, KA Rudolfstiftung, Juchgasse, Wien, Osterreich&lt;/Address&gt;&lt;ZZ_JournalFull&gt;&lt;f name="System"&gt;Diabetes/Metabolism Research Reviews&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7</w:t>
            </w:r>
            <w:r w:rsidR="00FC2DC5" w:rsidRPr="00EF4EB9">
              <w:rPr>
                <w:rFonts w:eastAsia="Calibri"/>
                <w:color w:val="000000"/>
                <w:sz w:val="18"/>
                <w:szCs w:val="18"/>
                <w:lang w:eastAsia="en-US"/>
              </w:rPr>
              <w:fldChar w:fldCharType="end"/>
            </w:r>
          </w:p>
        </w:tc>
      </w:tr>
      <w:tr w:rsidR="00DD03FA" w:rsidRPr="00EF4EB9" w:rsidTr="003E06D1">
        <w:tc>
          <w:tcPr>
            <w:tcW w:w="1195" w:type="dxa"/>
          </w:tcPr>
          <w:p w:rsidR="00DD03FA" w:rsidRPr="00EF4EB9" w:rsidRDefault="00DD03FA" w:rsidP="003E06D1">
            <w:pPr>
              <w:spacing w:line="360" w:lineRule="auto"/>
              <w:rPr>
                <w:rFonts w:eastAsia="Calibri"/>
                <w:sz w:val="20"/>
                <w:szCs w:val="20"/>
                <w:lang w:eastAsia="en-US"/>
              </w:rPr>
            </w:pPr>
          </w:p>
        </w:tc>
        <w:tc>
          <w:tcPr>
            <w:tcW w:w="2770"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Date</w:t>
            </w:r>
          </w:p>
        </w:tc>
        <w:tc>
          <w:tcPr>
            <w:tcW w:w="4557" w:type="dxa"/>
          </w:tcPr>
          <w:p w:rsidR="00DD03FA" w:rsidRPr="00EF4EB9" w:rsidRDefault="00DD03FA" w:rsidP="003E06D1">
            <w:pPr>
              <w:spacing w:line="360" w:lineRule="auto"/>
              <w:jc w:val="right"/>
              <w:rPr>
                <w:rFonts w:eastAsia="Calibri"/>
                <w:color w:val="000000"/>
                <w:sz w:val="20"/>
                <w:szCs w:val="20"/>
                <w:lang w:eastAsia="en-US"/>
              </w:rPr>
            </w:pPr>
            <w:r w:rsidRPr="00EF4EB9">
              <w:rPr>
                <w:rFonts w:eastAsia="Calibri"/>
                <w:color w:val="000000"/>
                <w:sz w:val="20"/>
                <w:szCs w:val="20"/>
                <w:lang w:eastAsia="en-US"/>
              </w:rPr>
              <w:t>2003</w:t>
            </w:r>
          </w:p>
        </w:tc>
      </w:tr>
      <w:tr w:rsidR="00DD03FA" w:rsidRPr="00EF4EB9" w:rsidTr="003E06D1">
        <w:tc>
          <w:tcPr>
            <w:tcW w:w="1195" w:type="dxa"/>
          </w:tcPr>
          <w:p w:rsidR="00DD03FA" w:rsidRPr="00EF4EB9" w:rsidRDefault="00DD03FA" w:rsidP="003E06D1">
            <w:pPr>
              <w:spacing w:line="360" w:lineRule="auto"/>
              <w:rPr>
                <w:rFonts w:eastAsia="Calibri"/>
                <w:sz w:val="20"/>
                <w:szCs w:val="20"/>
                <w:lang w:eastAsia="en-US"/>
              </w:rPr>
            </w:pPr>
          </w:p>
        </w:tc>
        <w:tc>
          <w:tcPr>
            <w:tcW w:w="2770"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athology(ies) (for which accuracy measured)</w:t>
            </w:r>
          </w:p>
        </w:tc>
        <w:tc>
          <w:tcPr>
            <w:tcW w:w="4557"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reduced LV function, left atrial diameter, valvular abnormality</w:t>
            </w:r>
          </w:p>
        </w:tc>
      </w:tr>
      <w:tr w:rsidR="00DD03FA" w:rsidRPr="00EF4EB9" w:rsidTr="003E06D1">
        <w:tc>
          <w:tcPr>
            <w:tcW w:w="1195" w:type="dxa"/>
          </w:tcPr>
          <w:p w:rsidR="00DD03FA" w:rsidRPr="00EF4EB9" w:rsidRDefault="00DD03FA" w:rsidP="003E06D1">
            <w:pPr>
              <w:spacing w:line="360" w:lineRule="auto"/>
              <w:rPr>
                <w:rFonts w:eastAsia="Calibri"/>
                <w:sz w:val="20"/>
                <w:szCs w:val="20"/>
                <w:lang w:eastAsia="en-US"/>
              </w:rPr>
            </w:pPr>
          </w:p>
        </w:tc>
        <w:tc>
          <w:tcPr>
            <w:tcW w:w="2770"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opulation AF</w:t>
            </w:r>
          </w:p>
        </w:tc>
        <w:tc>
          <w:tcPr>
            <w:tcW w:w="4557"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336 patients with non-rheumatic AF and 73 patients with non-rheumatic AF and also diabetes (for both groups, selected from 409 eligible of 474 consecutive patients)</w:t>
            </w:r>
          </w:p>
        </w:tc>
      </w:tr>
      <w:tr w:rsidR="00DD03FA" w:rsidRPr="00EF4EB9" w:rsidTr="003E06D1">
        <w:tc>
          <w:tcPr>
            <w:tcW w:w="1195"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w:t>
            </w:r>
          </w:p>
        </w:tc>
        <w:tc>
          <w:tcPr>
            <w:tcW w:w="2770"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 details</w:t>
            </w:r>
          </w:p>
        </w:tc>
        <w:tc>
          <w:tcPr>
            <w:tcW w:w="4557"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prospective cohort study</w:t>
            </w:r>
          </w:p>
        </w:tc>
      </w:tr>
      <w:tr w:rsidR="00DD03FA" w:rsidRPr="00EF4EB9" w:rsidTr="003E06D1">
        <w:tc>
          <w:tcPr>
            <w:tcW w:w="1195" w:type="dxa"/>
          </w:tcPr>
          <w:p w:rsidR="00DD03FA" w:rsidRPr="00EF4EB9" w:rsidRDefault="00DD03FA" w:rsidP="003E06D1">
            <w:pPr>
              <w:spacing w:line="360" w:lineRule="auto"/>
              <w:rPr>
                <w:rFonts w:eastAsia="Calibri"/>
                <w:sz w:val="20"/>
                <w:szCs w:val="20"/>
                <w:lang w:eastAsia="en-US"/>
              </w:rPr>
            </w:pPr>
          </w:p>
        </w:tc>
        <w:tc>
          <w:tcPr>
            <w:tcW w:w="2770" w:type="dxa"/>
          </w:tcPr>
          <w:p w:rsidR="00DD03FA" w:rsidRPr="00EF4EB9" w:rsidRDefault="00DD03FA" w:rsidP="00E35562">
            <w:pPr>
              <w:spacing w:line="360" w:lineRule="auto"/>
              <w:rPr>
                <w:rFonts w:eastAsia="Calibri"/>
                <w:sz w:val="20"/>
                <w:szCs w:val="20"/>
                <w:lang w:eastAsia="en-US"/>
              </w:rPr>
            </w:pPr>
            <w:r w:rsidRPr="00EF4EB9">
              <w:rPr>
                <w:rFonts w:eastAsia="Calibri"/>
                <w:sz w:val="20"/>
                <w:szCs w:val="20"/>
                <w:lang w:eastAsia="en-US"/>
              </w:rPr>
              <w:t>Study design level in hierarchy</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20"/>
                <w:szCs w:val="20"/>
                <w:lang w:eastAsia="en-US"/>
              </w:rPr>
              <w:fldChar w:fldCharType="separate"/>
            </w:r>
            <w:r w:rsidR="00E35562" w:rsidRPr="00E35562">
              <w:rPr>
                <w:rFonts w:eastAsia="Calibri"/>
                <w:noProof/>
                <w:sz w:val="20"/>
                <w:szCs w:val="20"/>
                <w:vertAlign w:val="superscript"/>
                <w:lang w:eastAsia="en-US"/>
              </w:rPr>
              <w:t>57</w:t>
            </w:r>
            <w:r w:rsidR="00FC2DC5" w:rsidRPr="00EF4EB9">
              <w:rPr>
                <w:rFonts w:eastAsia="Calibri"/>
                <w:sz w:val="20"/>
                <w:szCs w:val="20"/>
                <w:lang w:eastAsia="en-US"/>
              </w:rPr>
              <w:fldChar w:fldCharType="end"/>
            </w:r>
          </w:p>
        </w:tc>
        <w:tc>
          <w:tcPr>
            <w:tcW w:w="4557" w:type="dxa"/>
          </w:tcPr>
          <w:p w:rsidR="00DD03FA" w:rsidRPr="00EF4EB9" w:rsidRDefault="00DD03FA" w:rsidP="003E06D1">
            <w:pPr>
              <w:spacing w:line="360" w:lineRule="auto"/>
              <w:jc w:val="right"/>
              <w:rPr>
                <w:rFonts w:eastAsia="Calibri"/>
                <w:color w:val="000000"/>
                <w:sz w:val="20"/>
                <w:szCs w:val="20"/>
                <w:lang w:eastAsia="en-US"/>
              </w:rPr>
            </w:pPr>
            <w:r w:rsidRPr="00EF4EB9">
              <w:rPr>
                <w:rFonts w:eastAsia="Calibri"/>
                <w:color w:val="000000"/>
                <w:sz w:val="20"/>
                <w:szCs w:val="20"/>
                <w:lang w:eastAsia="en-US"/>
              </w:rPr>
              <w:t>2</w:t>
            </w:r>
          </w:p>
        </w:tc>
      </w:tr>
    </w:tbl>
    <w:p w:rsidR="00DD03FA" w:rsidRPr="00EF4EB9" w:rsidRDefault="00DD03FA" w:rsidP="00DD03FA">
      <w:pPr>
        <w:spacing w:line="360" w:lineRule="auto"/>
        <w:rPr>
          <w:rFonts w:eastAsia="Calibri"/>
          <w:sz w:val="20"/>
          <w:szCs w:val="20"/>
          <w:lang w:eastAsia="en-US"/>
        </w:rPr>
      </w:pPr>
    </w:p>
    <w:p w:rsidR="00DD03FA" w:rsidRPr="00EF4EB9" w:rsidRDefault="00DD03FA" w:rsidP="00DD03FA">
      <w:pPr>
        <w:spacing w:line="360" w:lineRule="auto"/>
        <w:rPr>
          <w:rFonts w:eastAsia="Calibri"/>
          <w:sz w:val="20"/>
          <w:szCs w:val="20"/>
          <w:lang w:eastAsia="en-US"/>
        </w:rPr>
      </w:pPr>
    </w:p>
    <w:p w:rsidR="00DD03FA" w:rsidRPr="00EF4EB9" w:rsidRDefault="00DD03FA" w:rsidP="00DD03FA">
      <w:pPr>
        <w:spacing w:line="360" w:lineRule="auto"/>
        <w:rPr>
          <w:rFonts w:eastAsia="Calibri"/>
          <w:sz w:val="20"/>
          <w:szCs w:val="20"/>
          <w:lang w:eastAsia="en-US"/>
        </w:rPr>
      </w:pPr>
    </w:p>
    <w:p w:rsidR="00DD03FA" w:rsidRPr="00EF4EB9" w:rsidRDefault="00DD03FA" w:rsidP="00DD03FA">
      <w:pPr>
        <w:spacing w:line="360" w:lineRule="auto"/>
        <w:rPr>
          <w:rFonts w:eastAsia="Calibri"/>
          <w:sz w:val="20"/>
          <w:szCs w:val="20"/>
          <w:lang w:eastAsia="en-US"/>
        </w:rPr>
      </w:pPr>
    </w:p>
    <w:p w:rsidR="00CD70B6" w:rsidRPr="00EF4EB9" w:rsidRDefault="00CD70B6">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2961"/>
        <w:gridCol w:w="5023"/>
      </w:tblGrid>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w:t>
            </w: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Author</w:t>
            </w:r>
          </w:p>
        </w:tc>
        <w:tc>
          <w:tcPr>
            <w:tcW w:w="5023" w:type="dxa"/>
          </w:tcPr>
          <w:p w:rsidR="00DD03FA" w:rsidRPr="00EF4EB9" w:rsidRDefault="00DD03FA" w:rsidP="005A1380">
            <w:pPr>
              <w:spacing w:line="360" w:lineRule="auto"/>
              <w:rPr>
                <w:rFonts w:eastAsia="Calibri"/>
                <w:color w:val="000000"/>
                <w:sz w:val="20"/>
                <w:szCs w:val="20"/>
                <w:lang w:eastAsia="en-US"/>
              </w:rPr>
            </w:pPr>
            <w:r w:rsidRPr="00EF4EB9">
              <w:rPr>
                <w:rFonts w:eastAsia="Calibri"/>
                <w:color w:val="000000"/>
                <w:sz w:val="18"/>
                <w:szCs w:val="18"/>
                <w:lang w:eastAsia="en-US"/>
              </w:rPr>
              <w:t>Miyaska</w:t>
            </w:r>
            <w:r w:rsidR="00FC2DC5" w:rsidRPr="00EF4EB9">
              <w:rPr>
                <w:rFonts w:eastAsia="Calibri"/>
                <w:color w:val="000000"/>
                <w:sz w:val="18"/>
                <w:szCs w:val="18"/>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8</w:t>
            </w:r>
            <w:r w:rsidR="00FC2DC5" w:rsidRPr="00EF4EB9">
              <w:rPr>
                <w:rFonts w:eastAsia="Calibri"/>
                <w:color w:val="000000"/>
                <w:sz w:val="18"/>
                <w:szCs w:val="18"/>
                <w:lang w:eastAsia="en-US"/>
              </w:rPr>
              <w:fldChar w:fldCharType="end"/>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Date</w:t>
            </w:r>
          </w:p>
        </w:tc>
        <w:tc>
          <w:tcPr>
            <w:tcW w:w="5023" w:type="dxa"/>
          </w:tcPr>
          <w:p w:rsidR="00DD03FA" w:rsidRPr="00EF4EB9" w:rsidRDefault="00DD03FA" w:rsidP="003E06D1">
            <w:pPr>
              <w:spacing w:line="360" w:lineRule="auto"/>
              <w:jc w:val="right"/>
              <w:rPr>
                <w:rFonts w:eastAsia="Calibri"/>
                <w:color w:val="000000"/>
                <w:sz w:val="20"/>
                <w:szCs w:val="20"/>
                <w:lang w:eastAsia="en-US"/>
              </w:rPr>
            </w:pPr>
            <w:r w:rsidRPr="00EF4EB9">
              <w:rPr>
                <w:rFonts w:eastAsia="Calibri"/>
                <w:color w:val="000000"/>
                <w:sz w:val="20"/>
                <w:szCs w:val="20"/>
                <w:lang w:eastAsia="en-US"/>
              </w:rPr>
              <w:t>2000</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athology(ies) (for which accuracy measured)</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mitral regurgitation</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opulation AF</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all participants non-rheumatic AF</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w:t>
            </w: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 details</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retrospective database study</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E35562">
            <w:pPr>
              <w:spacing w:line="360" w:lineRule="auto"/>
              <w:rPr>
                <w:rFonts w:eastAsia="Calibri"/>
                <w:sz w:val="20"/>
                <w:szCs w:val="20"/>
                <w:lang w:eastAsia="en-US"/>
              </w:rPr>
            </w:pPr>
            <w:r w:rsidRPr="00EF4EB9">
              <w:rPr>
                <w:rFonts w:eastAsia="Calibri"/>
                <w:sz w:val="20"/>
                <w:szCs w:val="20"/>
                <w:lang w:eastAsia="en-US"/>
              </w:rPr>
              <w:t>Study design level in hierarchy</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20"/>
                <w:szCs w:val="20"/>
                <w:lang w:eastAsia="en-US"/>
              </w:rPr>
              <w:fldChar w:fldCharType="separate"/>
            </w:r>
            <w:r w:rsidR="00E35562" w:rsidRPr="00E35562">
              <w:rPr>
                <w:rFonts w:eastAsia="Calibri"/>
                <w:noProof/>
                <w:sz w:val="20"/>
                <w:szCs w:val="20"/>
                <w:vertAlign w:val="superscript"/>
                <w:lang w:eastAsia="en-US"/>
              </w:rPr>
              <w:t>57</w:t>
            </w:r>
            <w:r w:rsidR="00FC2DC5" w:rsidRPr="00EF4EB9">
              <w:rPr>
                <w:rFonts w:eastAsia="Calibri"/>
                <w:sz w:val="20"/>
                <w:szCs w:val="20"/>
                <w:lang w:eastAsia="en-US"/>
              </w:rPr>
              <w:fldChar w:fldCharType="end"/>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3c retrospective cohort study.</w:t>
            </w:r>
          </w:p>
        </w:tc>
      </w:tr>
    </w:tbl>
    <w:p w:rsidR="00DD03FA" w:rsidRPr="00EF4EB9" w:rsidRDefault="00DD03FA" w:rsidP="00DD03FA">
      <w:pPr>
        <w:spacing w:line="360" w:lineRule="auto"/>
        <w:rPr>
          <w:rFonts w:eastAsia="Calibri"/>
          <w:sz w:val="20"/>
          <w:szCs w:val="20"/>
          <w:lang w:eastAsia="en-US"/>
        </w:rPr>
      </w:pPr>
    </w:p>
    <w:p w:rsidR="00DD03FA" w:rsidRPr="00EF4EB9" w:rsidRDefault="00DD03FA" w:rsidP="00DD03FA">
      <w:pPr>
        <w:spacing w:line="360"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2961"/>
        <w:gridCol w:w="5023"/>
      </w:tblGrid>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w:t>
            </w: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Author</w:t>
            </w:r>
          </w:p>
        </w:tc>
        <w:tc>
          <w:tcPr>
            <w:tcW w:w="5023" w:type="dxa"/>
          </w:tcPr>
          <w:p w:rsidR="00DD03FA" w:rsidRPr="00EF4EB9" w:rsidRDefault="00DD03FA" w:rsidP="005A1380">
            <w:pPr>
              <w:spacing w:line="360" w:lineRule="auto"/>
              <w:rPr>
                <w:rFonts w:eastAsia="Calibri"/>
                <w:color w:val="000000"/>
                <w:sz w:val="20"/>
                <w:szCs w:val="20"/>
                <w:lang w:eastAsia="en-US"/>
              </w:rPr>
            </w:pPr>
            <w:r w:rsidRPr="00EF4EB9">
              <w:rPr>
                <w:rFonts w:eastAsia="Calibri"/>
                <w:color w:val="000000"/>
                <w:sz w:val="18"/>
                <w:szCs w:val="18"/>
                <w:lang w:eastAsia="en-US"/>
              </w:rPr>
              <w:t>Nakagami</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Nakagami&lt;/Author&gt;&lt;Year&gt;1998&lt;/Year&gt;&lt;RecNum&gt;3664&lt;/RecNum&gt;&lt;IDText&gt;Mitral regurgitation reduces the risk of stroke in patients with nonrheumatic atrial fibrillation&lt;/IDText&gt;&lt;MDL Ref_Type="Journal"&gt;&lt;Ref_Type&gt;Journal&lt;/Ref_Type&gt;&lt;Ref_ID&gt;3664&lt;/Ref_ID&gt;&lt;Title_Primary&gt;Mitral regurgitation reduces the risk of stroke in patients with nonrheumatic atrial fibrillation&lt;/Title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Authors_Primary&gt;Nakagami,H.&lt;/Authors_Primary&gt;&lt;Authors_Primary&gt;Yamamoto,K.&lt;/Authors_Primary&gt;&lt;Authors_Primary&gt;Ikeda,U.&lt;/Authors_Primary&gt;&lt;Authors_Primary&gt;Mitsuhashi,T.&lt;/Authors_Primary&gt;&lt;Authors_Primary&gt;Goto,T.&lt;/Authors_Primary&gt;&lt;Authors_Primary&gt;Shimada,K.&lt;/Authors_Primary&gt;&lt;Date_Primary&gt;1998/9&lt;/Date_Primary&gt;&lt;Keywords&gt;$$accept title&lt;/Keywords&gt;&lt;Keywords&gt;$$AF&lt;/Keywords&gt;&lt;Keywords&gt;$$AF $$ttementioned&lt;/Keywords&gt;&lt;Keywords&gt;$$Broad search&lt;/Keywords&gt;&lt;Keywords&gt;$$echo marker&lt;/Keywords&gt;&lt;Keywords&gt;$$Medline&lt;/Keywords&gt;&lt;Keywords&gt;$$Pathologies&lt;/Keywords&gt;&lt;Keywords&gt;$$prognosis and AF&lt;/Keywords&gt;&lt;Keywords&gt;$$retrieve for diagnostic study&lt;/Keywords&gt;&lt;Keywords&gt;$$stroke&lt;/Keywords&gt;&lt;Keywords&gt;Atrial fibrillation&lt;/Keywords&gt;&lt;Keywords&gt;echocardiography&lt;/Keywords&gt;&lt;Reprint&gt;In File&lt;/Reprint&gt;&lt;Start_Page&gt;528&lt;/Start_Page&gt;&lt;End_Page&gt;532&lt;/End_Page&gt;&lt;Periodical&gt;American Heart Journal&lt;/Periodical&gt;&lt;Volume&gt;136&lt;/Volume&gt;&lt;Issue&gt;3&lt;/Issue&gt;&lt;Address&gt;Department of Cardiology, Jichi Medical School, Tochigi, Japan&lt;/Address&gt;&lt;ZZ_JournalFull&gt;&lt;f name="System"&gt;Americ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09</w:t>
            </w:r>
            <w:r w:rsidR="00FC2DC5" w:rsidRPr="00EF4EB9">
              <w:rPr>
                <w:rFonts w:eastAsia="Calibri"/>
                <w:color w:val="000000"/>
                <w:sz w:val="18"/>
                <w:szCs w:val="18"/>
                <w:lang w:eastAsia="en-US"/>
              </w:rPr>
              <w:fldChar w:fldCharType="end"/>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Date</w:t>
            </w:r>
          </w:p>
        </w:tc>
        <w:tc>
          <w:tcPr>
            <w:tcW w:w="5023" w:type="dxa"/>
          </w:tcPr>
          <w:p w:rsidR="00DD03FA" w:rsidRPr="00EF4EB9" w:rsidRDefault="00DD03FA" w:rsidP="003E06D1">
            <w:pPr>
              <w:spacing w:line="360" w:lineRule="auto"/>
              <w:jc w:val="right"/>
              <w:rPr>
                <w:rFonts w:eastAsia="Calibri"/>
                <w:color w:val="000000"/>
                <w:sz w:val="20"/>
                <w:szCs w:val="20"/>
                <w:lang w:eastAsia="en-US"/>
              </w:rPr>
            </w:pPr>
            <w:r w:rsidRPr="00EF4EB9">
              <w:rPr>
                <w:rFonts w:eastAsia="Calibri"/>
                <w:color w:val="000000"/>
                <w:sz w:val="20"/>
                <w:szCs w:val="20"/>
                <w:lang w:eastAsia="en-US"/>
              </w:rPr>
              <w:t>1998</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athology(ies) (for which accuracy measured)</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degree of mitral regurgitation and left atrial diameter</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opulation AF</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290 patients with non-rheumatic AF</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w:t>
            </w: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 details</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retrospective cohort</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E35562">
            <w:pPr>
              <w:spacing w:line="360" w:lineRule="auto"/>
              <w:rPr>
                <w:rFonts w:eastAsia="Calibri"/>
                <w:sz w:val="20"/>
                <w:szCs w:val="20"/>
                <w:lang w:eastAsia="en-US"/>
              </w:rPr>
            </w:pPr>
            <w:r w:rsidRPr="00EF4EB9">
              <w:rPr>
                <w:rFonts w:eastAsia="Calibri"/>
                <w:sz w:val="20"/>
                <w:szCs w:val="20"/>
                <w:lang w:eastAsia="en-US"/>
              </w:rPr>
              <w:t>Study design level in hierarchy</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20"/>
                <w:szCs w:val="20"/>
                <w:lang w:eastAsia="en-US"/>
              </w:rPr>
              <w:fldChar w:fldCharType="separate"/>
            </w:r>
            <w:r w:rsidR="00E35562" w:rsidRPr="00E35562">
              <w:rPr>
                <w:rFonts w:eastAsia="Calibri"/>
                <w:noProof/>
                <w:sz w:val="20"/>
                <w:szCs w:val="20"/>
                <w:vertAlign w:val="superscript"/>
                <w:lang w:eastAsia="en-US"/>
              </w:rPr>
              <w:t>57</w:t>
            </w:r>
            <w:r w:rsidR="00FC2DC5" w:rsidRPr="00EF4EB9">
              <w:rPr>
                <w:rFonts w:eastAsia="Calibri"/>
                <w:sz w:val="20"/>
                <w:szCs w:val="20"/>
                <w:lang w:eastAsia="en-US"/>
              </w:rPr>
              <w:fldChar w:fldCharType="end"/>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3c</w:t>
            </w:r>
          </w:p>
        </w:tc>
      </w:tr>
    </w:tbl>
    <w:p w:rsidR="00DD03FA" w:rsidRPr="00EF4EB9" w:rsidRDefault="00DD03FA" w:rsidP="00DD03FA">
      <w:pPr>
        <w:spacing w:line="360" w:lineRule="auto"/>
        <w:rPr>
          <w:rFonts w:eastAsia="Calibri"/>
          <w:sz w:val="20"/>
          <w:szCs w:val="20"/>
          <w:lang w:eastAsia="en-US"/>
        </w:rPr>
      </w:pPr>
    </w:p>
    <w:p w:rsidR="00DD03FA" w:rsidRPr="00EF4EB9" w:rsidRDefault="00DD03FA" w:rsidP="00DD03FA">
      <w:pPr>
        <w:spacing w:line="360"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2961"/>
        <w:gridCol w:w="5023"/>
      </w:tblGrid>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w:t>
            </w: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Author</w:t>
            </w:r>
          </w:p>
        </w:tc>
        <w:tc>
          <w:tcPr>
            <w:tcW w:w="5023" w:type="dxa"/>
          </w:tcPr>
          <w:p w:rsidR="00DD03FA" w:rsidRPr="00EF4EB9" w:rsidRDefault="00DD03FA" w:rsidP="005A1380">
            <w:pPr>
              <w:spacing w:line="360" w:lineRule="auto"/>
              <w:rPr>
                <w:rFonts w:eastAsia="Calibri"/>
                <w:color w:val="000000"/>
                <w:sz w:val="20"/>
                <w:szCs w:val="20"/>
                <w:lang w:eastAsia="en-US"/>
              </w:rPr>
            </w:pPr>
            <w:r w:rsidRPr="00EF4EB9">
              <w:rPr>
                <w:rFonts w:eastAsia="Calibri"/>
                <w:color w:val="000000"/>
                <w:sz w:val="18"/>
                <w:szCs w:val="18"/>
                <w:lang w:eastAsia="en-US"/>
              </w:rPr>
              <w:t>The Stroke Prevention in Atrial Fibrillation Investigators</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10</w:t>
            </w:r>
            <w:r w:rsidR="00FC2DC5" w:rsidRPr="00EF4EB9">
              <w:rPr>
                <w:rFonts w:eastAsia="Calibri"/>
                <w:color w:val="000000"/>
                <w:sz w:val="18"/>
                <w:szCs w:val="18"/>
                <w:lang w:eastAsia="en-US"/>
              </w:rPr>
              <w:fldChar w:fldCharType="end"/>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Date</w:t>
            </w:r>
          </w:p>
        </w:tc>
        <w:tc>
          <w:tcPr>
            <w:tcW w:w="5023" w:type="dxa"/>
          </w:tcPr>
          <w:p w:rsidR="00DD03FA" w:rsidRPr="00EF4EB9" w:rsidRDefault="00DD03FA" w:rsidP="003E06D1">
            <w:pPr>
              <w:spacing w:line="360" w:lineRule="auto"/>
              <w:jc w:val="right"/>
              <w:rPr>
                <w:rFonts w:eastAsia="Calibri"/>
                <w:color w:val="000000"/>
                <w:sz w:val="20"/>
                <w:szCs w:val="20"/>
                <w:lang w:eastAsia="en-US"/>
              </w:rPr>
            </w:pPr>
            <w:r w:rsidRPr="00EF4EB9">
              <w:rPr>
                <w:rFonts w:eastAsia="Calibri"/>
                <w:color w:val="000000"/>
                <w:sz w:val="20"/>
                <w:szCs w:val="20"/>
                <w:lang w:eastAsia="en-US"/>
              </w:rPr>
              <w:t>1992</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athology(ies) (for which accuracy measured)</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mitral annular calcification, severe mitral regurgitation, LV dysfunction and LA diameter</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Population AF</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568 non-rheumatic AF, inpatient or outpatient, placebo arm of RCT (SPAF study)</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w:t>
            </w:r>
          </w:p>
        </w:tc>
        <w:tc>
          <w:tcPr>
            <w:tcW w:w="2961" w:type="dxa"/>
          </w:tcPr>
          <w:p w:rsidR="00DD03FA" w:rsidRPr="00EF4EB9" w:rsidRDefault="00DD03FA" w:rsidP="003E06D1">
            <w:pPr>
              <w:spacing w:line="360" w:lineRule="auto"/>
              <w:rPr>
                <w:rFonts w:eastAsia="Calibri"/>
                <w:sz w:val="20"/>
                <w:szCs w:val="20"/>
                <w:lang w:eastAsia="en-US"/>
              </w:rPr>
            </w:pPr>
            <w:r w:rsidRPr="00EF4EB9">
              <w:rPr>
                <w:rFonts w:eastAsia="Calibri"/>
                <w:sz w:val="20"/>
                <w:szCs w:val="20"/>
                <w:lang w:eastAsia="en-US"/>
              </w:rPr>
              <w:t>Study design details</w:t>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cohort study of placebo arm of RCT</w:t>
            </w:r>
          </w:p>
        </w:tc>
      </w:tr>
      <w:tr w:rsidR="00DD03FA" w:rsidRPr="00EF4EB9" w:rsidTr="003E06D1">
        <w:tc>
          <w:tcPr>
            <w:tcW w:w="1258" w:type="dxa"/>
          </w:tcPr>
          <w:p w:rsidR="00DD03FA" w:rsidRPr="00EF4EB9" w:rsidRDefault="00DD03FA" w:rsidP="003E06D1">
            <w:pPr>
              <w:spacing w:line="360" w:lineRule="auto"/>
              <w:rPr>
                <w:rFonts w:eastAsia="Calibri"/>
                <w:sz w:val="20"/>
                <w:szCs w:val="20"/>
                <w:lang w:eastAsia="en-US"/>
              </w:rPr>
            </w:pPr>
          </w:p>
        </w:tc>
        <w:tc>
          <w:tcPr>
            <w:tcW w:w="2961" w:type="dxa"/>
          </w:tcPr>
          <w:p w:rsidR="00DD03FA" w:rsidRPr="00EF4EB9" w:rsidRDefault="00DD03FA" w:rsidP="00E35562">
            <w:pPr>
              <w:spacing w:line="360" w:lineRule="auto"/>
              <w:rPr>
                <w:rFonts w:eastAsia="Calibri"/>
                <w:sz w:val="20"/>
                <w:szCs w:val="20"/>
                <w:lang w:eastAsia="en-US"/>
              </w:rPr>
            </w:pPr>
            <w:r w:rsidRPr="00EF4EB9">
              <w:rPr>
                <w:rFonts w:eastAsia="Calibri"/>
                <w:sz w:val="20"/>
                <w:szCs w:val="20"/>
                <w:lang w:eastAsia="en-US"/>
              </w:rPr>
              <w:t>Study design level in hierarchy</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Merlin&lt;/Author&gt;&lt;Year&gt;2009&lt;/Year&gt;&lt;RecNum&gt;19800&lt;/RecNum&gt;&lt;IDText&gt;Extending an evidence hierarchy to include topics other than treatment: revising the Australian &amp;apos;levels of evidence&amp;apos;&lt;/IDText&gt;&lt;MDL Ref_Type="Journal"&gt;&lt;Ref_Type&gt;Journal&lt;/Ref_Type&gt;&lt;Ref_ID&gt;19800&lt;/Ref_ID&gt;&lt;Title_Primary&gt;Extending an evidence hierarchy to include topics other than treatment: revising the Australian &amp;apos;levels of evidence&amp;apos;&lt;/Title_Primary&gt;&lt;Authors_Primary&gt;Merlin,Tracy&lt;/Authors_Primary&gt;&lt;Authors_Primary&gt;Weston,Adele&lt;/Authors_Primary&gt;&lt;Authors_Primary&gt;Tooher,Rebecca&lt;/Authors_Primary&gt;&lt;Date_Primary&gt;2009&lt;/Date_Primary&gt;&lt;Keywords&gt;$$ECHO FOR AF&lt;/Keywords&gt;&lt;Keywords&gt;$$ref from Merlin 2009 BMC&lt;/Keywords&gt;&lt;Keywords&gt;Australia&lt;/Keywords&gt;&lt;Keywords&gt;clinical practice&lt;/Keywords&gt;&lt;Keywords&gt;health&lt;/Keywords&gt;&lt;Keywords&gt;literature&lt;/Keywords&gt;&lt;Keywords&gt;model&lt;/Keywords&gt;&lt;Keywords&gt;research&lt;/Keywords&gt;&lt;Keywords&gt;review&lt;/Keywords&gt;&lt;Keywords&gt;screening&lt;/Keywords&gt;&lt;Keywords&gt;standard&lt;/Keywords&gt;&lt;Keywords&gt;study&lt;/Keywords&gt;&lt;Reprint&gt;Not in File&lt;/Reprint&gt;&lt;Start_Page&gt;34&lt;/Start_Page&gt;&lt;Periodical&gt;BMC Medical Research Methodology&lt;/Periodical&gt;&lt;Volume&gt;9&lt;/Volume&gt;&lt;Issue&gt;1&lt;/Issue&gt;&lt;ISSN_ISBN&gt;1471-2288&lt;/ISSN_ISBN&gt;&lt;Misc_3&gt;10.1186/1471-2288-9-34&lt;/Misc_3&gt;&lt;Web_URL&gt;http://www.biomedcentral.com/1471-2288/9/34&lt;/Web_URL&gt;&lt;ZZ_JournalStdAbbrev&gt;&lt;f name="System"&gt;BMC Medical Research Methodology&lt;/f&gt;&lt;/ZZ_JournalStdAbbrev&gt;&lt;ZZ_WorkformID&gt;1&lt;/ZZ_WorkformID&gt;&lt;/MDL&gt;&lt;/Cite&gt;&lt;/Refman&gt;</w:instrText>
            </w:r>
            <w:r w:rsidR="00FC2DC5" w:rsidRPr="00EF4EB9">
              <w:rPr>
                <w:rFonts w:eastAsia="Calibri"/>
                <w:sz w:val="20"/>
                <w:szCs w:val="20"/>
                <w:lang w:eastAsia="en-US"/>
              </w:rPr>
              <w:fldChar w:fldCharType="separate"/>
            </w:r>
            <w:r w:rsidR="00E35562" w:rsidRPr="00E35562">
              <w:rPr>
                <w:rFonts w:eastAsia="Calibri"/>
                <w:noProof/>
                <w:sz w:val="20"/>
                <w:szCs w:val="20"/>
                <w:vertAlign w:val="superscript"/>
                <w:lang w:eastAsia="en-US"/>
              </w:rPr>
              <w:t>57</w:t>
            </w:r>
            <w:r w:rsidR="00FC2DC5" w:rsidRPr="00EF4EB9">
              <w:rPr>
                <w:rFonts w:eastAsia="Calibri"/>
                <w:sz w:val="20"/>
                <w:szCs w:val="20"/>
                <w:lang w:eastAsia="en-US"/>
              </w:rPr>
              <w:fldChar w:fldCharType="end"/>
            </w:r>
          </w:p>
        </w:tc>
        <w:tc>
          <w:tcPr>
            <w:tcW w:w="5023" w:type="dxa"/>
          </w:tcPr>
          <w:p w:rsidR="00DD03FA" w:rsidRPr="00EF4EB9" w:rsidRDefault="00DD03FA" w:rsidP="003E06D1">
            <w:pPr>
              <w:spacing w:line="360" w:lineRule="auto"/>
              <w:rPr>
                <w:rFonts w:eastAsia="Calibri"/>
                <w:color w:val="000000"/>
                <w:sz w:val="20"/>
                <w:szCs w:val="20"/>
                <w:lang w:eastAsia="en-US"/>
              </w:rPr>
            </w:pPr>
            <w:r w:rsidRPr="00EF4EB9">
              <w:rPr>
                <w:rFonts w:eastAsia="Calibri"/>
                <w:color w:val="000000"/>
                <w:sz w:val="20"/>
                <w:szCs w:val="20"/>
                <w:lang w:eastAsia="en-US"/>
              </w:rPr>
              <w:t>3b analysis of prognostic factors amongst persons in a single arm of a randomised controlled trial.</w:t>
            </w:r>
          </w:p>
        </w:tc>
      </w:tr>
    </w:tbl>
    <w:p w:rsidR="00DD03FA" w:rsidRPr="00EF4EB9" w:rsidRDefault="00DD03FA" w:rsidP="00DD03FA">
      <w:pPr>
        <w:spacing w:line="360" w:lineRule="auto"/>
        <w:rPr>
          <w:rFonts w:eastAsia="Calibri"/>
          <w:sz w:val="20"/>
          <w:szCs w:val="20"/>
          <w:lang w:eastAsia="en-US"/>
        </w:rPr>
      </w:pPr>
    </w:p>
    <w:p w:rsidR="00DD03FA" w:rsidRPr="00EF4EB9" w:rsidRDefault="00DD03FA" w:rsidP="0085086B">
      <w:pPr>
        <w:pStyle w:val="Header"/>
        <w:tabs>
          <w:tab w:val="clear" w:pos="4153"/>
          <w:tab w:val="clear" w:pos="8306"/>
        </w:tabs>
        <w:spacing w:before="60" w:after="60"/>
        <w:outlineLvl w:val="0"/>
        <w:rPr>
          <w:b/>
          <w:sz w:val="22"/>
          <w:szCs w:val="22"/>
        </w:rPr>
      </w:pPr>
      <w:r w:rsidRPr="00EF4EB9">
        <w:rPr>
          <w:sz w:val="20"/>
          <w:szCs w:val="20"/>
        </w:rPr>
        <w:br w:type="page"/>
      </w:r>
      <w:r w:rsidRPr="00EF4EB9">
        <w:rPr>
          <w:b/>
          <w:sz w:val="22"/>
          <w:szCs w:val="22"/>
        </w:rPr>
        <w:t xml:space="preserve">Appendix </w:t>
      </w:r>
      <w:r w:rsidR="00BE782B" w:rsidRPr="00EF4EB9">
        <w:rPr>
          <w:b/>
          <w:sz w:val="22"/>
          <w:szCs w:val="22"/>
        </w:rPr>
        <w:t>6</w:t>
      </w:r>
      <w:r w:rsidRPr="00EF4EB9">
        <w:rPr>
          <w:b/>
          <w:sz w:val="22"/>
          <w:szCs w:val="22"/>
        </w:rPr>
        <w:t>:</w:t>
      </w:r>
      <w:r w:rsidR="00BE782B" w:rsidRPr="00EF4EB9">
        <w:rPr>
          <w:b/>
          <w:sz w:val="22"/>
          <w:szCs w:val="22"/>
        </w:rPr>
        <w:tab/>
      </w:r>
      <w:r w:rsidRPr="00EF4EB9">
        <w:rPr>
          <w:b/>
          <w:sz w:val="22"/>
          <w:szCs w:val="22"/>
        </w:rPr>
        <w:t>Data abstraction tables Prevalence revie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8"/>
        <w:gridCol w:w="3352"/>
        <w:gridCol w:w="3702"/>
      </w:tblGrid>
      <w:tr w:rsidR="00DD03FA" w:rsidRPr="00EF4EB9" w:rsidTr="00D57276">
        <w:trPr>
          <w:tblHeader/>
        </w:trPr>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3702"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Agmon et al</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Agmon&lt;/Author&gt;&lt;Year&gt;2001&lt;/Year&gt;&lt;RecNum&gt;14413&lt;/RecNum&gt;&lt;IDText&gt;Association of atrial fibrillation and aortic atherosclerosis: a population-based study&lt;/IDText&gt;&lt;MDL Ref_Type="Journal"&gt;&lt;Ref_Type&gt;Journal&lt;/Ref_Type&gt;&lt;Ref_ID&gt;14413&lt;/Ref_ID&gt;&lt;Title_Primary&gt;Association of atrial fibrillation and aortic atherosclerosis: a population-based study&lt;/Title_Primary&gt;&lt;Authors_Primary&gt;Agmon,Y.&lt;/Authors_Primary&gt;&lt;Authors_Primary&gt;Khandheria,B.K.&lt;/Authors_Primary&gt;&lt;Authors_Primary&gt;Meissner,I.&lt;/Authors_Primary&gt;&lt;Authors_Primary&gt;Schwartz,G.L.&lt;/Authors_Primary&gt;&lt;Authors_Primary&gt;Petterson,T.M.&lt;/Authors_Primary&gt;&lt;Authors_Primary&gt;O&amp;apos;Fallon,W.M.&lt;/Authors_Primary&gt;&lt;Authors_Primary&gt;Gentile,F.&lt;/Authors_Primary&gt;&lt;Authors_Primary&gt;Spittell,P.C.&lt;/Authors_Primary&gt;&lt;Authors_Primary&gt;Whisnant,J.P.&lt;/Authors_Primary&gt;&lt;Authors_Primary&gt;Wiebers,D.O.&lt;/Authors_Primary&gt;&lt;Authors_Primary&gt;Covalt,J.L.&lt;/Authors_Primary&gt;&lt;Authors_Primary&gt;Seward,J.B.&lt;/Authors_Primary&gt;&lt;Date_Primary&gt;2001/3&lt;/Date_Primary&gt;&lt;Keywords&gt;$$Medline&lt;/Keywords&gt;&lt;Keywords&gt;$$Pathologies&lt;/Keywords&gt;&lt;Keywords&gt;$$reject title&lt;/Keywords&gt;&lt;Keywords&gt;$$TOE not TTE&lt;/Keywords&gt;&lt;Keywords&gt;age&lt;/Keywords&gt;&lt;Keywords&gt;article&lt;/Keywords&gt;&lt;Keywords&gt;Atrial fibrillation&lt;/Keywords&gt;&lt;Keywords&gt;echocardiography&lt;/Keywords&gt;&lt;Keywords&gt;population&lt;/Keywords&gt;&lt;Keywords&gt;prevention&lt;/Keywords&gt;&lt;Keywords&gt;research&lt;/Keywords&gt;&lt;Keywords&gt;risk&lt;/Keywords&gt;&lt;Keywords&gt;stroke&lt;/Keywords&gt;&lt;Keywords&gt;study&lt;/Keywords&gt;&lt;Keywords&gt;time&lt;/Keywords&gt;&lt;Reprint&gt;Not in File&lt;/Reprint&gt;&lt;Start_Page&gt;252&lt;/Start_Page&gt;&lt;End_Page&gt;259&lt;/End_Page&gt;&lt;Periodical&gt;Mayo Clinic Proceedings&lt;/Periodical&gt;&lt;Volume&gt;76&lt;/Volume&gt;&lt;Issue&gt;3&lt;/Issue&gt;&lt;User_Def_1&gt;prev db RefID 10449&lt;/User_Def_1&gt;&lt;Address&gt;Division of Cardiovascular Diseases and Internal Medicine, Mayo Clinic, Rochester, Minn 55905, USA&lt;/Address&gt;&lt;ZZ_JournalFull&gt;&lt;f name="System"&gt;Mayo Clinic Proceedings&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1</w:t>
            </w:r>
            <w:r w:rsidR="00FC2DC5" w:rsidRPr="00EF4EB9">
              <w:rPr>
                <w:rFonts w:eastAsia="Calibri"/>
                <w:sz w:val="20"/>
                <w:szCs w:val="20"/>
                <w:lang w:eastAsia="en-US"/>
              </w:rPr>
              <w:fldChar w:fldCharType="end"/>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2001</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USA (part of study of random sample of patients in Minnesota, encompassing several healthcare providers)</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case-control, subjects from another study (SPARC, Stroke Prevention Assessment of Risk in a Community, a cohort study of a random selection of a geographical population)</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art of SPARC study : cases AF; control without AF</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n=42,   controls n=539</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3702" w:type="dxa"/>
            <w:vAlign w:val="bottom"/>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male n=23 (54.8%);   controls male n=266 (49.4%)</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mean 82 (SD10), median 84 (range 50-98).   Controls mean 66 (SD13) median 63 (range 46-95)</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3702" w:type="dxa"/>
          </w:tcPr>
          <w:p w:rsidR="00DD03FA" w:rsidRPr="00EF4EB9" w:rsidRDefault="00C208C5" w:rsidP="003E06D1">
            <w:pPr>
              <w:spacing w:after="200" w:line="276" w:lineRule="auto"/>
              <w:rPr>
                <w:rFonts w:eastAsia="Calibri"/>
                <w:sz w:val="20"/>
                <w:szCs w:val="20"/>
                <w:lang w:eastAsia="en-US"/>
              </w:rPr>
            </w:pPr>
            <w:r w:rsidRPr="00EF4EB9">
              <w:rPr>
                <w:rFonts w:eastAsia="Calibri"/>
                <w:sz w:val="20"/>
                <w:szCs w:val="20"/>
                <w:lang w:eastAsia="en-US"/>
              </w:rPr>
              <w:t xml:space="preserve">ECG and </w:t>
            </w:r>
            <w:r w:rsidR="00DD03FA" w:rsidRPr="00EF4EB9">
              <w:rPr>
                <w:rFonts w:eastAsia="Calibri"/>
                <w:sz w:val="20"/>
                <w:szCs w:val="20"/>
                <w:lang w:eastAsia="en-US"/>
              </w:rPr>
              <w:t>TOE at time of study recruitment or diagnosed prior to study recruitment</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ypertension AF 66.7%, controls 53.4%;   hyperlipidaemia  AF 55.6%, controls 45.5%;   coronary artery disease AF 35.7%, controls 11.7%,  previous MI AF 19.1%, controls 6.1%, angina AF 23.8%, controls 10.2%.  Cerebrovascular disease AF 23.8%, controls 4.8% .   Carotid artery stenosis of 50% or more  AF 12.5%, controls 8.9%.   mitral stenosis AF 2.4%, controls 0.4%. Mitral regurgitation AF 4.8%, controls 0.4%.  aortic stenosis AF 2.4%, controls 1.3%. AR AF 0, controls 0.4%.  history of CHF AF 21.4%, controls 2.6%</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diabetes mellitus AF 14.3%, controls 8.9%.    </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insulin for DM  AF 4.8%, controls 1.9%.   CABG AF 14.3%, controls 3.2%.   PTCA  AF 4.8%, controls 2.4%.  Previous mitral valve surgery AF 7.1%, controls 0</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OE</w:t>
            </w:r>
          </w:p>
        </w:tc>
      </w:tr>
      <w:tr w:rsidR="00DD03FA" w:rsidRPr="00EF4EB9" w:rsidTr="00D57276">
        <w:tc>
          <w:tcPr>
            <w:tcW w:w="1468" w:type="dxa"/>
          </w:tcPr>
          <w:p w:rsidR="00DD03FA" w:rsidRPr="00EF4EB9" w:rsidRDefault="00DD03FA" w:rsidP="003E06D1">
            <w:pPr>
              <w:spacing w:after="200" w:line="276" w:lineRule="auto"/>
              <w:rPr>
                <w:rFonts w:eastAsia="Calibri"/>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ome interview and medical records,  TOE "atherosclerosis defined as irregular intimal thickening with increased echogenicity.  Complex atherosclerosis defined as the presence of protruding atheroma greater than 4mm thick, mobile atherosclerotic debris, or plaque ulceration"</w:t>
            </w:r>
          </w:p>
        </w:tc>
      </w:tr>
      <w:tr w:rsidR="00DD03FA" w:rsidRPr="00EF4EB9" w:rsidTr="00D57276">
        <w:tc>
          <w:tcPr>
            <w:tcW w:w="1468" w:type="dxa"/>
          </w:tcPr>
          <w:p w:rsidR="00DD03FA" w:rsidRPr="00EF4EB9" w:rsidRDefault="00DD03FA" w:rsidP="003E06D1">
            <w:pPr>
              <w:spacing w:after="200" w:line="276" w:lineRule="auto"/>
              <w:rPr>
                <w:rFonts w:eastAsia="Calibri"/>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 (cardiology dept, presume assessors qualified)</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ortic atherosclerosis AF n=31, controls n=267.   complex atherosclerosis AF n=7, controls n=37</w:t>
            </w:r>
          </w:p>
        </w:tc>
      </w:tr>
      <w:tr w:rsidR="00DD03FA" w:rsidRPr="00EF4EB9" w:rsidTr="00D57276">
        <w:tc>
          <w:tcPr>
            <w:tcW w:w="1468" w:type="dxa"/>
          </w:tcPr>
          <w:p w:rsidR="00DD03FA" w:rsidRPr="00EF4EB9" w:rsidRDefault="00DD03FA" w:rsidP="003E06D1">
            <w:pPr>
              <w:spacing w:after="200" w:line="276" w:lineRule="auto"/>
              <w:rPr>
                <w:rFonts w:eastAsia="Calibri"/>
                <w:sz w:val="20"/>
                <w:szCs w:val="20"/>
                <w:lang w:eastAsia="en-US"/>
              </w:rPr>
            </w:pPr>
          </w:p>
        </w:tc>
        <w:tc>
          <w:tcPr>
            <w:tcW w:w="335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3702"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ortic atherosclerosis AF n=31/42 = 73.8% , controls n=267/539 = 49.5%.   complex atherosclerosis AF n=7/42 = 16.7%, controls n=37/539 = 6.9%</w:t>
            </w:r>
          </w:p>
        </w:tc>
      </w:tr>
    </w:tbl>
    <w:p w:rsidR="00DD03FA" w:rsidRPr="00EF4EB9" w:rsidRDefault="00DD03FA" w:rsidP="00DD03FA">
      <w:pPr>
        <w:spacing w:after="200" w:line="276" w:lineRule="auto"/>
        <w:rPr>
          <w:rFonts w:eastAsia="Calibri"/>
          <w:sz w:val="20"/>
          <w:szCs w:val="20"/>
          <w:lang w:eastAsia="en-US"/>
        </w:rPr>
      </w:pPr>
    </w:p>
    <w:p w:rsidR="003F62C8" w:rsidRPr="00EF4EB9" w:rsidRDefault="003F62C8">
      <w:pPr>
        <w:rPr>
          <w:rFonts w:eastAsia="Calibri"/>
          <w:sz w:val="20"/>
          <w:szCs w:val="20"/>
          <w:lang w:eastAsia="en-US"/>
        </w:rPr>
      </w:pPr>
      <w:r w:rsidRPr="00EF4EB9">
        <w:rPr>
          <w:rFonts w:eastAsia="Calibri"/>
          <w:sz w:val="20"/>
          <w:szCs w:val="20"/>
          <w:lang w:eastAsia="en-US"/>
        </w:rPr>
        <w:br w:type="page"/>
      </w: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3685"/>
        <w:gridCol w:w="4031"/>
      </w:tblGrid>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4031"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Archer</w:t>
            </w:r>
            <w:r w:rsidR="00FC2DC5" w:rsidRPr="00EF4EB9">
              <w:rPr>
                <w:rFonts w:eastAsia="Calibri"/>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2</w:t>
            </w:r>
            <w:r w:rsidR="00FC2DC5" w:rsidRPr="00EF4EB9">
              <w:rPr>
                <w:rFonts w:eastAsia="Calibri"/>
                <w:sz w:val="20"/>
                <w:szCs w:val="20"/>
                <w:lang w:eastAsia="en-US"/>
              </w:rPr>
              <w:fldChar w:fldCharType="end"/>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995</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ulticentre, USA</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Retrospective observational study</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atients who had completed a larger study (n=525) (SPINAF-Stroke Prevention In Nonrheumatic Atrial  Fibrillation) comparing placebo and warfarin in the prevention of stroke.  Patients were eligible for the 'Transoesophageal Echocardiography substudy' if they had completed SPINAF without an event.</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patients - 55 (warfarin - 32; placebo - 23)</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55 (100%)</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70.8±6.6</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r w:rsidR="00C208C5" w:rsidRPr="00EF4EB9">
              <w:rPr>
                <w:rFonts w:eastAsia="Calibri"/>
                <w:sz w:val="20"/>
                <w:szCs w:val="20"/>
                <w:lang w:eastAsia="en-US"/>
              </w:rPr>
              <w:t xml:space="preserve"> (reported in prior publication)</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6.2 + 4.3 years.</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describ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ransoesophageal echocardiography</w:t>
            </w:r>
          </w:p>
        </w:tc>
      </w:tr>
      <w:tr w:rsidR="00DD03FA" w:rsidRPr="00EF4EB9" w:rsidTr="003E06D1">
        <w:tc>
          <w:tcPr>
            <w:tcW w:w="1526" w:type="dxa"/>
          </w:tcPr>
          <w:p w:rsidR="00DD03FA" w:rsidRPr="00EF4EB9" w:rsidRDefault="00DD03FA" w:rsidP="003E06D1">
            <w:pPr>
              <w:spacing w:after="200" w:line="276" w:lineRule="auto"/>
              <w:rPr>
                <w:rFonts w:eastAsia="Calibri"/>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4031" w:type="dxa"/>
          </w:tcPr>
          <w:p w:rsidR="00DD03FA" w:rsidRPr="00EF4EB9" w:rsidRDefault="00DD03FA" w:rsidP="00C208C5">
            <w:pPr>
              <w:spacing w:after="200" w:line="276" w:lineRule="auto"/>
              <w:rPr>
                <w:rFonts w:eastAsia="Calibri"/>
                <w:sz w:val="20"/>
                <w:szCs w:val="20"/>
                <w:lang w:eastAsia="en-US"/>
              </w:rPr>
            </w:pPr>
            <w:r w:rsidRPr="00EF4EB9">
              <w:rPr>
                <w:rFonts w:eastAsia="Calibri"/>
                <w:sz w:val="20"/>
                <w:szCs w:val="20"/>
                <w:lang w:eastAsia="en-US"/>
              </w:rPr>
              <w:t>An echodense mass seen on multiple views in which no</w:t>
            </w:r>
            <w:r w:rsidR="00C208C5" w:rsidRPr="00EF4EB9">
              <w:rPr>
                <w:rFonts w:eastAsia="Calibri"/>
                <w:sz w:val="20"/>
                <w:szCs w:val="20"/>
                <w:lang w:eastAsia="en-US"/>
              </w:rPr>
              <w:t xml:space="preserve"> </w:t>
            </w:r>
            <w:r w:rsidRPr="00EF4EB9">
              <w:rPr>
                <w:rFonts w:eastAsia="Calibri"/>
                <w:sz w:val="20"/>
                <w:szCs w:val="20"/>
                <w:lang w:eastAsia="en-US"/>
              </w:rPr>
              <w:t>flow could be demonstrated by pulsed or colour Doppler.</w:t>
            </w:r>
          </w:p>
        </w:tc>
      </w:tr>
      <w:tr w:rsidR="00DD03FA" w:rsidRPr="00EF4EB9" w:rsidTr="003E06D1">
        <w:tc>
          <w:tcPr>
            <w:tcW w:w="1526" w:type="dxa"/>
          </w:tcPr>
          <w:p w:rsidR="00DD03FA" w:rsidRPr="00EF4EB9" w:rsidRDefault="00DD03FA" w:rsidP="003E06D1">
            <w:pPr>
              <w:spacing w:after="200" w:line="276" w:lineRule="auto"/>
              <w:rPr>
                <w:rFonts w:eastAsia="Calibri"/>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Left atrial thrombus - 5; left ventricular thrombus - 2 patent foramen ovale - 22; atrial septal aneurysm - 4;</w:t>
            </w:r>
          </w:p>
        </w:tc>
      </w:tr>
      <w:tr w:rsidR="00DD03FA" w:rsidRPr="00EF4EB9" w:rsidTr="003E06D1">
        <w:tc>
          <w:tcPr>
            <w:tcW w:w="1526" w:type="dxa"/>
          </w:tcPr>
          <w:p w:rsidR="00DD03FA" w:rsidRPr="00EF4EB9" w:rsidRDefault="00DD03FA" w:rsidP="003E06D1">
            <w:pPr>
              <w:spacing w:after="200" w:line="276" w:lineRule="auto"/>
              <w:rPr>
                <w:rFonts w:eastAsia="Calibri"/>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Left atrial thrombus - </w:t>
            </w:r>
            <w:r w:rsidRPr="00EF4EB9">
              <w:rPr>
                <w:rFonts w:eastAsia="Calibri"/>
                <w:bCs/>
                <w:sz w:val="20"/>
                <w:szCs w:val="20"/>
                <w:lang w:eastAsia="en-US"/>
              </w:rPr>
              <w:t>9.1%</w:t>
            </w:r>
            <w:r w:rsidRPr="00EF4EB9">
              <w:rPr>
                <w:rFonts w:eastAsia="Calibri"/>
                <w:sz w:val="20"/>
                <w:szCs w:val="20"/>
                <w:lang w:eastAsia="en-US"/>
              </w:rPr>
              <w:t>; left ventricular thrombus - 3.6% patent foramen ovale - 40%; atrial septal aneurysm - 7.3%;</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5"/>
        <w:gridCol w:w="3339"/>
        <w:gridCol w:w="3718"/>
      </w:tblGrid>
      <w:tr w:rsidR="00DD03FA" w:rsidRPr="00EF4EB9" w:rsidTr="00D57276">
        <w:trPr>
          <w:tblHeader/>
        </w:trPr>
        <w:tc>
          <w:tcPr>
            <w:tcW w:w="146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Blackshear et al</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Blackshear&lt;/Author&gt;&lt;Year&gt;1999&lt;/Year&gt;&lt;RecNum&gt;3470&lt;/RecNum&gt;&lt;IDText&gt;Aortic plaque in atrial fibrillation: prevalence, predictors, and thromboembolic implications&lt;/IDText&gt;&lt;MDL Ref_Type="Journal"&gt;&lt;Ref_Type&gt;Journal&lt;/Ref_Type&gt;&lt;Ref_ID&gt;3470&lt;/Ref_ID&gt;&lt;Title_Primary&gt;Aortic plaque in atrial fibrillation: prevalence, predictors, and thromboembolic implications&lt;/Title_Primary&gt;&lt;Authors_Primary&gt;Blackshear,J.L.&lt;/Authors_Primary&gt;&lt;Authors_Primary&gt;Pearce,L.A.&lt;/Authors_Primary&gt;&lt;Authors_Primary&gt;Hart,R.G.&lt;/Authors_Primary&gt;&lt;Authors_Primary&gt;Zabalgoitia,M.&lt;/Authors_Primary&gt;&lt;Authors_Primary&gt;Labovitz,A.&lt;/Authors_Primary&gt;&lt;Authors_Primary&gt;Asinger,R.W.&lt;/Authors_Primary&gt;&lt;Authors_Primary&gt;Halperin,J.L.&lt;/Authors_Primary&gt;&lt;Date_Primary&gt;1999/4&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stenosis&lt;/Keywords&gt;&lt;Reprint&gt;In File&lt;/Reprint&gt;&lt;Start_Page&gt;834&lt;/Start_Page&gt;&lt;End_Page&gt;840&lt;/End_Page&gt;&lt;Periodical&gt;Stroke&lt;/Periodical&gt;&lt;Volume&gt;30&lt;/Volume&gt;&lt;Issue&gt;4&lt;/Issue&gt;&lt;User_Def_1&gt;Prev db RefID 4019&lt;/User_Def_1&gt;&lt;Address&gt;Mayo Clinic Jacksonville, Jacksonville, Fla. 32224, USA. jlb16@exjax.mayo.edu&lt;/Address&gt;&lt;ZZ_JournalFull&gt;&lt;f name="System"&gt;Stroke&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3</w:t>
            </w:r>
            <w:r w:rsidR="00FC2DC5" w:rsidRPr="00EF4EB9">
              <w:rPr>
                <w:rFonts w:eastAsia="Calibri"/>
                <w:sz w:val="20"/>
                <w:szCs w:val="20"/>
                <w:lang w:eastAsia="en-US"/>
              </w:rPr>
              <w:fldChar w:fldCharType="end"/>
            </w:r>
          </w:p>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Additional details in other references</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Stroke Prevention in Atrial Fibrillation Investigators&lt;/Author&gt;&lt;Year&gt;1996&lt;/Year&gt;&lt;RecNum&gt;19798&lt;/RecNum&gt;&lt;IDText&gt;The Stroke Prevention in Atrial Fibrillation III randomized clinical trial: background, design and patient characteristics of the Stroke Prevention in Atrial Fibrillation III study&lt;/IDText&gt;&lt;MDL Ref_Type="Journal"&gt;&lt;Ref_Type&gt;Journal&lt;/Ref_Type&gt;&lt;Ref_ID&gt;19798&lt;/Ref_ID&gt;&lt;Title_Primary&gt;The Stroke Prevention in Atrial Fibrillation III randomized clinical trial: background, design and patient characteristics of the Stroke Prevention in Atrial Fibrillation III study&lt;/Title_Primary&gt;&lt;Authors_Primary&gt;Stroke Prevention in Atrial Fibrillation Investigators&lt;/Authors_Primary&gt;&lt;Date_Primary&gt;1996&lt;/Date_Primary&gt;&lt;Keywords&gt;stroke&lt;/Keywords&gt;&lt;Keywords&gt;prevention&lt;/Keywords&gt;&lt;Keywords&gt;Atrial fibrillation&lt;/Keywords&gt;&lt;Keywords&gt;clinical trial&lt;/Keywords&gt;&lt;Keywords&gt;patient&lt;/Keywords&gt;&lt;Keywords&gt;study&lt;/Keywords&gt;&lt;Reprint&gt;In File&lt;/Reprint&gt;&lt;Start_Page&gt;341&lt;/Start_Page&gt;&lt;End_Page&gt;353&lt;/End_Page&gt;&lt;Periodical&gt;J Stroke Cerebrovasc Dis.&lt;/Periodical&gt;&lt;Volume&gt;6&lt;/Volume&gt;&lt;ZZ_JournalStdAbbrev&gt;&lt;f name="System"&gt;J Stroke Cerebrovasc Dis.&lt;/f&gt;&lt;/ZZ_JournalStdAbbrev&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7</w:t>
            </w:r>
            <w:r w:rsidR="00FC2DC5" w:rsidRPr="00EF4EB9">
              <w:rPr>
                <w:rFonts w:eastAsia="Calibri"/>
                <w:sz w:val="20"/>
                <w:szCs w:val="20"/>
                <w:lang w:eastAsia="en-US"/>
              </w:rPr>
              <w:fldChar w:fldCharType="end"/>
            </w:r>
            <w:r w:rsidR="0040535D" w:rsidRPr="00EF4EB9">
              <w:rPr>
                <w:rFonts w:eastAsia="Calibri"/>
                <w:sz w:val="20"/>
                <w:szCs w:val="20"/>
                <w:vertAlign w:val="superscript"/>
                <w:lang w:eastAsia="en-US"/>
              </w:rPr>
              <w:t>,</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Stroke Prevention in Atrial Fibrillation Investigators Committee on Echocardiography&lt;/Author&gt;&lt;Year&gt;21996&lt;/Year&gt;&lt;RecNum&gt;19799&lt;/RecNum&gt;&lt;IDText&gt;Transesophageal echocardiography in atrial fibrillation: standards for acquisition and interpretation and assessment of interobserver variability&lt;/IDText&gt;&lt;MDL Ref_Type="Journal"&gt;&lt;Ref_Type&gt;Journal&lt;/Ref_Type&gt;&lt;Ref_ID&gt;19799&lt;/Ref_ID&gt;&lt;Title_Primary&gt;&lt;f name="Times New Roman"&gt;Transesophageal echocardiography in atrial fibrillation: standards for acquisition and interpretation and assessment of interobserver variability&lt;/f&gt;&lt;/Title_Primary&gt;&lt;Authors_Primary&gt;Stroke Prevention in Atrial Fibrillation Investigators Committee on Echocardiography&lt;/Authors_Primary&gt;&lt;Date_Primary&gt;21996&lt;/Date_Primary&gt;&lt;Keywords&gt;transesophageal echocardiography&lt;/Keywords&gt;&lt;Keywords&gt;echocardiography&lt;/Keywords&gt;&lt;Keywords&gt;Atrial fibrillation&lt;/Keywords&gt;&lt;Keywords&gt;standard&lt;/Keywords&gt;&lt;Reprint&gt;Not in File&lt;/Reprint&gt;&lt;Start_Page&gt;556&lt;/Start_Page&gt;&lt;End_Page&gt;566&lt;/End_Page&gt;&lt;Periodical&gt;J Am Soc Echocardiogr&lt;/Periodical&gt;&lt;Volume&gt;9&lt;/Volume&gt;&lt;ZZ_JournalFull&gt;&lt;f name="System"&gt;J Am Soc Echocardiogr&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71</w:t>
            </w:r>
            <w:r w:rsidR="00FC2DC5" w:rsidRPr="00EF4EB9">
              <w:rPr>
                <w:rFonts w:eastAsia="Calibri"/>
                <w:sz w:val="20"/>
                <w:szCs w:val="20"/>
                <w:lang w:eastAsia="en-US"/>
              </w:rPr>
              <w:fldChar w:fldCharType="end"/>
            </w:r>
            <w:r w:rsidRPr="00EF4EB9">
              <w:rPr>
                <w:rFonts w:eastAsia="Calibri"/>
                <w:sz w:val="20"/>
                <w:szCs w:val="20"/>
                <w:lang w:eastAsia="en-US"/>
              </w:rPr>
              <w:t>]</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999</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USA (multicentre, cardiovascular dept)</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cross-section study,  Prospectively sought aortic plaque in patients with AF (who were part of an RCT of high-risk (Stroke Prevention in Atrial Fibrillation (SPAF) III study, warfarin vs. warfarin+aspirin) looking at stroke in AF) or were part of a prospective cohort study of low-risk patients. assessed within 3 months of enrolment to RCT</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from 2 studies: high-risk patients with AF who were part of an RCT (Stroke Prevention in Atrial Fibrillation (SPAF) III study, warfarin vs. warfarin+aspirin) looking at stroke in AF, or were part of a prospective cohort study of low-risk patients</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770 people with AF (786 had TOE but 770 of these had images sufficient to assess or exclude atherosclerotic plaque)</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76% male, 24% female </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ean age 69, SD 9 (of 786 patients; of 770 patients mean between 66 and 71)</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3718"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Details not in this publication, but  patients part of an RCT (Stroke Prevention in Atrial Fibrillation (SPAF) III study, warfarin vs. warfarin+aspirin) looking at stroke in AF; other publications on this trial give details</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Stroke Prevention in Atrial Fibrillation Investigators&lt;/Author&gt;&lt;Year&gt;1996&lt;/Year&gt;&lt;RecNum&gt;19798&lt;/RecNum&gt;&lt;IDText&gt;The Stroke Prevention in Atrial Fibrillation III randomized clinical trial: background, design and patient characteristics of the Stroke Prevention in Atrial Fibrillation III study&lt;/IDText&gt;&lt;MDL Ref_Type="Journal"&gt;&lt;Ref_Type&gt;Journal&lt;/Ref_Type&gt;&lt;Ref_ID&gt;19798&lt;/Ref_ID&gt;&lt;Title_Primary&gt;The Stroke Prevention in Atrial Fibrillation III randomized clinical trial: background, design and patient characteristics of the Stroke Prevention in Atrial Fibrillation III study&lt;/Title_Primary&gt;&lt;Authors_Primary&gt;Stroke Prevention in Atrial Fibrillation Investigators&lt;/Authors_Primary&gt;&lt;Date_Primary&gt;1996&lt;/Date_Primary&gt;&lt;Keywords&gt;stroke&lt;/Keywords&gt;&lt;Keywords&gt;prevention&lt;/Keywords&gt;&lt;Keywords&gt;Atrial fibrillation&lt;/Keywords&gt;&lt;Keywords&gt;clinical trial&lt;/Keywords&gt;&lt;Keywords&gt;patient&lt;/Keywords&gt;&lt;Keywords&gt;study&lt;/Keywords&gt;&lt;Reprint&gt;In File&lt;/Reprint&gt;&lt;Start_Page&gt;341&lt;/Start_Page&gt;&lt;End_Page&gt;353&lt;/End_Page&gt;&lt;Periodical&gt;J Stroke Cerebrovasc Dis.&lt;/Periodical&gt;&lt;Volume&gt;6&lt;/Volume&gt;&lt;ZZ_JournalStdAbbrev&gt;&lt;f name="System"&gt;J Stroke Cerebrovasc Dis.&lt;/f&gt;&lt;/ZZ_JournalStdAbbrev&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7</w:t>
            </w:r>
            <w:r w:rsidR="00FC2DC5" w:rsidRPr="00EF4EB9">
              <w:rPr>
                <w:rFonts w:eastAsia="Calibri"/>
                <w:sz w:val="20"/>
                <w:szCs w:val="20"/>
                <w:lang w:eastAsia="en-US"/>
              </w:rPr>
              <w:fldChar w:fldCharType="end"/>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73% (of 786) had duration of more than 1 year (19% intermittent AF).   Of 7896 patients who had TOE, 404 were considered low risk for stroke, and 382 were considered at high risk for stroke (defined in the study as having at least 1 of "prior thromboembolism, systolic blood pressure &gt;160 mm Hg, recent heart failure or fractional shortening  at least 25%, or female sex and aged &gt;75 years"</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9% (of 786) prior thromboembolism;  25% history of congestive heart failure;  13% recent congestive heart failure;  26% ischaemic heart disease</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15% diabetes mellitus (of 786);  54% history of hypertension;  14% systolic BP &gt;160mmHG at entry </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igh risk patients, as part of RCT, randomised to adjusted-dose warfarin versus low, fixed doses of warfarin plus aspirin in combination for high-risk patients.  Low risk patient treated with aspirin alone</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diagnosis of atherosclerotic plaque by transoesophageal echocardiography (TOE)</w:t>
            </w:r>
          </w:p>
        </w:tc>
      </w:tr>
      <w:tr w:rsidR="00DD03FA" w:rsidRPr="00EF4EB9" w:rsidTr="003E06D1">
        <w:tc>
          <w:tcPr>
            <w:tcW w:w="1465" w:type="dxa"/>
          </w:tcPr>
          <w:p w:rsidR="00DD03FA" w:rsidRPr="00EF4EB9" w:rsidRDefault="00DD03FA" w:rsidP="003E06D1">
            <w:pPr>
              <w:spacing w:after="200" w:line="276" w:lineRule="auto"/>
              <w:rPr>
                <w:rFonts w:eastAsia="Calibri"/>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3718"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Atherosclerotic plaque in the thoracic aorta was defined in terms of location and morphology. The aorta was divided into ascending, transverse, and descending segments, and plaque was classified as simple (sessile) or complex on the basis of thickness at least 4 mm, ulceration, pedunculation, or mobile elements.     More information in othe</w:t>
            </w:r>
            <w:r w:rsidR="0040535D" w:rsidRPr="00EF4EB9">
              <w:rPr>
                <w:rFonts w:eastAsia="Calibri"/>
                <w:sz w:val="20"/>
                <w:szCs w:val="20"/>
                <w:lang w:eastAsia="en-US"/>
              </w:rPr>
              <w:t>r publication of the study</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Stroke Prevention in Atrial Fibrillation Investigators Committee on Echocardiography&lt;/Author&gt;&lt;Year&gt;21996&lt;/Year&gt;&lt;RecNum&gt;19799&lt;/RecNum&gt;&lt;IDText&gt;Transesophageal echocardiography in atrial fibrillation: standards for acquisition and interpretation and assessment of interobserver variability&lt;/IDText&gt;&lt;MDL Ref_Type="Journal"&gt;&lt;Ref_Type&gt;Journal&lt;/Ref_Type&gt;&lt;Ref_ID&gt;19799&lt;/Ref_ID&gt;&lt;Title_Primary&gt;&lt;f name="Times New Roman"&gt;Transesophageal echocardiography in atrial fibrillation: standards for acquisition and interpretation and assessment of interobserver variability&lt;/f&gt;&lt;/Title_Primary&gt;&lt;Authors_Primary&gt;Stroke Prevention in Atrial Fibrillation Investigators Committee on Echocardiography&lt;/Authors_Primary&gt;&lt;Date_Primary&gt;21996&lt;/Date_Primary&gt;&lt;Keywords&gt;transesophageal echocardiography&lt;/Keywords&gt;&lt;Keywords&gt;echocardiography&lt;/Keywords&gt;&lt;Keywords&gt;Atrial fibrillation&lt;/Keywords&gt;&lt;Keywords&gt;standard&lt;/Keywords&gt;&lt;Reprint&gt;Not in File&lt;/Reprint&gt;&lt;Start_Page&gt;556&lt;/Start_Page&gt;&lt;End_Page&gt;566&lt;/End_Page&gt;&lt;Periodical&gt;J Am Soc Echocardiogr&lt;/Periodical&gt;&lt;Volume&gt;9&lt;/Volume&gt;&lt;ZZ_JournalFull&gt;&lt;f name="System"&gt;J Am Soc Echocardiogr&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71</w:t>
            </w:r>
            <w:r w:rsidR="00FC2DC5" w:rsidRPr="00EF4EB9">
              <w:rPr>
                <w:rFonts w:eastAsia="Calibri"/>
                <w:sz w:val="20"/>
                <w:szCs w:val="20"/>
                <w:lang w:eastAsia="en-US"/>
              </w:rPr>
              <w:fldChar w:fldCharType="end"/>
            </w:r>
            <w:r w:rsidRPr="00EF4EB9">
              <w:rPr>
                <w:rFonts w:eastAsia="Calibri"/>
                <w:sz w:val="20"/>
                <w:szCs w:val="20"/>
                <w:lang w:eastAsia="en-US"/>
              </w:rPr>
              <w:t xml:space="preserve"> </w:t>
            </w:r>
          </w:p>
        </w:tc>
      </w:tr>
      <w:tr w:rsidR="00DD03FA" w:rsidRPr="00EF4EB9" w:rsidTr="003E06D1">
        <w:tc>
          <w:tcPr>
            <w:tcW w:w="1465" w:type="dxa"/>
          </w:tcPr>
          <w:p w:rsidR="00DD03FA" w:rsidRPr="00EF4EB9" w:rsidRDefault="00DD03FA" w:rsidP="003E06D1">
            <w:pPr>
              <w:spacing w:after="200" w:line="276" w:lineRule="auto"/>
              <w:rPr>
                <w:rFonts w:eastAsia="Calibri"/>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3718"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in other publication of study, includes inter-observer reliability</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Stroke Prevention in Atrial Fibrillation Investigators Committee on Echocardiography&lt;/Author&gt;&lt;Year&gt;21996&lt;/Year&gt;&lt;RecNum&gt;19799&lt;/RecNum&gt;&lt;IDText&gt;Transesophageal echocardiography in atrial fibrillation: standards for acquisition and interpretation and assessment of interobserver variability&lt;/IDText&gt;&lt;MDL Ref_Type="Journal"&gt;&lt;Ref_Type&gt;Journal&lt;/Ref_Type&gt;&lt;Ref_ID&gt;19799&lt;/Ref_ID&gt;&lt;Title_Primary&gt;&lt;f name="Times New Roman"&gt;Transesophageal echocardiography in atrial fibrillation: standards for acquisition and interpretation and assessment of interobserver variability&lt;/f&gt;&lt;/Title_Primary&gt;&lt;Authors_Primary&gt;Stroke Prevention in Atrial Fibrillation Investigators Committee on Echocardiography&lt;/Authors_Primary&gt;&lt;Date_Primary&gt;21996&lt;/Date_Primary&gt;&lt;Keywords&gt;transesophageal echocardiography&lt;/Keywords&gt;&lt;Keywords&gt;echocardiography&lt;/Keywords&gt;&lt;Keywords&gt;Atrial fibrillation&lt;/Keywords&gt;&lt;Keywords&gt;standard&lt;/Keywords&gt;&lt;Reprint&gt;Not in File&lt;/Reprint&gt;&lt;Start_Page&gt;556&lt;/Start_Page&gt;&lt;End_Page&gt;566&lt;/End_Page&gt;&lt;Periodical&gt;J Am Soc Echocardiogr&lt;/Periodical&gt;&lt;Volume&gt;9&lt;/Volume&gt;&lt;ZZ_JournalFull&gt;&lt;f name="System"&gt;J Am Soc Echocardiogr&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71</w:t>
            </w:r>
            <w:r w:rsidR="00FC2DC5" w:rsidRPr="00EF4EB9">
              <w:rPr>
                <w:rFonts w:eastAsia="Calibri"/>
                <w:sz w:val="20"/>
                <w:szCs w:val="20"/>
                <w:lang w:eastAsia="en-US"/>
              </w:rPr>
              <w:fldChar w:fldCharType="end"/>
            </w:r>
            <w:r w:rsidRPr="00EF4EB9">
              <w:rPr>
                <w:rFonts w:eastAsia="Calibri"/>
                <w:sz w:val="20"/>
                <w:szCs w:val="20"/>
                <w:lang w:eastAsia="en-US"/>
              </w:rPr>
              <w:t>]</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resence of aortic plaque  n=334 (of whom simple plaque only n=243,  complex plaque n=193)</w:t>
            </w:r>
          </w:p>
        </w:tc>
      </w:tr>
      <w:tr w:rsidR="00DD03FA" w:rsidRPr="00EF4EB9" w:rsidTr="003E06D1">
        <w:tc>
          <w:tcPr>
            <w:tcW w:w="1465" w:type="dxa"/>
          </w:tcPr>
          <w:p w:rsidR="00DD03FA" w:rsidRPr="00EF4EB9" w:rsidRDefault="00DD03FA" w:rsidP="003E06D1">
            <w:pPr>
              <w:spacing w:after="200" w:line="276" w:lineRule="auto"/>
              <w:rPr>
                <w:rFonts w:eastAsia="Calibri"/>
                <w:sz w:val="20"/>
                <w:szCs w:val="20"/>
                <w:lang w:eastAsia="en-US"/>
              </w:rPr>
            </w:pPr>
          </w:p>
        </w:tc>
        <w:tc>
          <w:tcPr>
            <w:tcW w:w="333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3718"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aortic plaque  436/770 = 56.6%.    Complex plaque 193/770 = 25.1%  </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3F62C8" w:rsidRPr="00EF4EB9" w:rsidRDefault="003F62C8">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5"/>
        <w:gridCol w:w="3336"/>
        <w:gridCol w:w="3721"/>
      </w:tblGrid>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3721"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Corrado et al</w:t>
            </w:r>
            <w:r w:rsidR="00FC2DC5" w:rsidRPr="00EF4EB9">
              <w:rPr>
                <w:rFonts w:eastAsia="Calibri"/>
                <w:sz w:val="20"/>
                <w:szCs w:val="20"/>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4</w:t>
            </w:r>
            <w:r w:rsidR="00FC2DC5" w:rsidRPr="00EF4EB9">
              <w:rPr>
                <w:rFonts w:eastAsia="Calibri"/>
                <w:sz w:val="20"/>
                <w:szCs w:val="20"/>
                <w:lang w:eastAsia="en-US"/>
              </w:rPr>
              <w:fldChar w:fldCharType="end"/>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2004</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Italy, cardiology department, single centre</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cross-section, retrospective, patients selected prior to treatment</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or atrial flutter, sub-therapeutic INR anticoagulation therapy, TOE before cardioversion</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41</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ale  patients without thrombi n=23 (62%), patients with thrombi n=2 (50%)</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atients without thrombi 64.35 (SD10.28), patients with thrombi 66.25 (SD0.96)</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ypertension  patients without thrombi n=20 (54%), patients with thrombi n=2 (50%);   structural heart disease  patients without thrombi n=20 (54%), patients with thrombi n=3 (75%)</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ll anticoagulated</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OE</w:t>
            </w:r>
          </w:p>
        </w:tc>
      </w:tr>
      <w:tr w:rsidR="00DD03FA" w:rsidRPr="00EF4EB9" w:rsidTr="003E06D1">
        <w:tc>
          <w:tcPr>
            <w:tcW w:w="1465" w:type="dxa"/>
          </w:tcPr>
          <w:p w:rsidR="00DD03FA" w:rsidRPr="00EF4EB9" w:rsidRDefault="00DD03FA" w:rsidP="003E06D1">
            <w:pPr>
              <w:spacing w:after="200" w:line="276" w:lineRule="auto"/>
              <w:rPr>
                <w:rFonts w:eastAsia="Calibri"/>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n atrial thrombus was defined as circumscribed and uniformly consistent echoreflective mass of different texture than atrial wall"</w:t>
            </w:r>
          </w:p>
        </w:tc>
      </w:tr>
      <w:tr w:rsidR="00DD03FA" w:rsidRPr="00EF4EB9" w:rsidTr="003E06D1">
        <w:tc>
          <w:tcPr>
            <w:tcW w:w="1465" w:type="dxa"/>
          </w:tcPr>
          <w:p w:rsidR="00DD03FA" w:rsidRPr="00EF4EB9" w:rsidRDefault="00DD03FA" w:rsidP="003E06D1">
            <w:pPr>
              <w:spacing w:after="200" w:line="276" w:lineRule="auto"/>
              <w:rPr>
                <w:rFonts w:eastAsia="Calibri"/>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3 experienced echocardiographers</w:t>
            </w:r>
          </w:p>
        </w:tc>
      </w:tr>
      <w:tr w:rsidR="00DD03FA" w:rsidRPr="00EF4EB9" w:rsidTr="003E06D1">
        <w:tc>
          <w:tcPr>
            <w:tcW w:w="146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LAA thrombus n=4</w:t>
            </w:r>
          </w:p>
        </w:tc>
      </w:tr>
      <w:tr w:rsidR="00DD03FA" w:rsidRPr="00EF4EB9" w:rsidTr="003E06D1">
        <w:tc>
          <w:tcPr>
            <w:tcW w:w="1465" w:type="dxa"/>
          </w:tcPr>
          <w:p w:rsidR="00DD03FA" w:rsidRPr="00EF4EB9" w:rsidRDefault="00DD03FA" w:rsidP="003E06D1">
            <w:pPr>
              <w:spacing w:after="200" w:line="276" w:lineRule="auto"/>
              <w:rPr>
                <w:rFonts w:eastAsia="Calibri"/>
                <w:sz w:val="20"/>
                <w:szCs w:val="20"/>
                <w:lang w:eastAsia="en-US"/>
              </w:rPr>
            </w:pPr>
          </w:p>
        </w:tc>
        <w:tc>
          <w:tcPr>
            <w:tcW w:w="333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372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9.80%</w:t>
            </w:r>
          </w:p>
        </w:tc>
      </w:tr>
    </w:tbl>
    <w:p w:rsidR="00DD03FA" w:rsidRPr="00EF4EB9" w:rsidRDefault="00DD03FA" w:rsidP="00DD03FA">
      <w:pPr>
        <w:spacing w:after="200" w:line="276" w:lineRule="auto"/>
        <w:rPr>
          <w:rFonts w:eastAsia="Calibri"/>
          <w:sz w:val="20"/>
          <w:szCs w:val="20"/>
          <w:lang w:eastAsia="en-US"/>
        </w:rPr>
      </w:pPr>
    </w:p>
    <w:p w:rsidR="003F62C8" w:rsidRPr="00EF4EB9" w:rsidRDefault="003F62C8">
      <w:pPr>
        <w:rPr>
          <w:rFonts w:eastAsia="Calibri"/>
          <w:sz w:val="20"/>
          <w:szCs w:val="20"/>
          <w:lang w:eastAsia="en-US"/>
        </w:rPr>
      </w:pPr>
      <w:r w:rsidRPr="00EF4EB9">
        <w:rPr>
          <w:rFonts w:eastAsia="Calibri"/>
          <w:sz w:val="20"/>
          <w:szCs w:val="20"/>
          <w:lang w:eastAsia="en-US"/>
        </w:rPr>
        <w:br w:type="page"/>
      </w: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3685"/>
        <w:gridCol w:w="4031"/>
      </w:tblGrid>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4031"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Dang et al</w:t>
            </w:r>
            <w:r w:rsidR="00FC2DC5" w:rsidRPr="00EF4EB9">
              <w:rPr>
                <w:rFonts w:eastAsia="Calibri"/>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5</w:t>
            </w:r>
            <w:r w:rsidR="00FC2DC5" w:rsidRPr="00EF4EB9">
              <w:rPr>
                <w:rFonts w:eastAsia="Calibri"/>
                <w:sz w:val="20"/>
                <w:szCs w:val="20"/>
                <w:lang w:eastAsia="en-US"/>
              </w:rPr>
              <w:fldChar w:fldCharType="end"/>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2004</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USA</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Retrospective review</w:t>
            </w:r>
            <w:r w:rsidRPr="00EF4EB9">
              <w:rPr>
                <w:rFonts w:eastAsia="Calibri"/>
                <w:iCs/>
                <w:sz w:val="20"/>
                <w:szCs w:val="20"/>
                <w:lang w:eastAsia="en-US"/>
              </w:rPr>
              <w:t xml:space="preserve"> of ECGs (n=3935) which were then matched to patients' discharge records to identify patients with AF</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atients with AF during the year-1999</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atients with matched ECG and discharge notes of hospital admission  (n=737)</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 413(56%)</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62.3</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Index') ECG- first ECG of any particular patient with a diagnosis of AF. NB 1 patient could have multiple ECGs.</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ypertension-45.6%; Heart failure-31.1%; ; Acute MI-8.1%; Cardiomyopathy-4.5%</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Diabetes -22.9%; Cerebrovascular disease-6.6%</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Echocardiography not described further in terms of position of probe (i.e. transoesophageal or transthoracic)</w:t>
            </w:r>
          </w:p>
        </w:tc>
      </w:tr>
      <w:tr w:rsidR="00DD03FA" w:rsidRPr="00EF4EB9" w:rsidTr="003E06D1">
        <w:tc>
          <w:tcPr>
            <w:tcW w:w="1526" w:type="dxa"/>
          </w:tcPr>
          <w:p w:rsidR="00DD03FA" w:rsidRPr="00EF4EB9" w:rsidRDefault="00DD03FA" w:rsidP="003E06D1">
            <w:pPr>
              <w:spacing w:after="200" w:line="276" w:lineRule="auto"/>
              <w:rPr>
                <w:rFonts w:eastAsia="Calibri"/>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described</w:t>
            </w:r>
          </w:p>
        </w:tc>
      </w:tr>
      <w:tr w:rsidR="00DD03FA" w:rsidRPr="00EF4EB9" w:rsidTr="003E06D1">
        <w:tc>
          <w:tcPr>
            <w:tcW w:w="1526" w:type="dxa"/>
          </w:tcPr>
          <w:p w:rsidR="00DD03FA" w:rsidRPr="00EF4EB9" w:rsidRDefault="00DD03FA" w:rsidP="003E06D1">
            <w:pPr>
              <w:spacing w:after="200" w:line="276" w:lineRule="auto"/>
              <w:rPr>
                <w:rFonts w:eastAsia="Calibri"/>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403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CAD - 136/737, mitral valve disease -77/737, all valve diseases - 98/737, cardiomyopathy - 33/737</w:t>
            </w:r>
          </w:p>
        </w:tc>
      </w:tr>
      <w:tr w:rsidR="00DD03FA" w:rsidRPr="00EF4EB9" w:rsidTr="003E06D1">
        <w:tc>
          <w:tcPr>
            <w:tcW w:w="1526" w:type="dxa"/>
          </w:tcPr>
          <w:p w:rsidR="00DD03FA" w:rsidRPr="00EF4EB9" w:rsidRDefault="00DD03FA" w:rsidP="003E06D1">
            <w:pPr>
              <w:spacing w:after="200" w:line="276" w:lineRule="auto"/>
              <w:rPr>
                <w:rFonts w:eastAsia="Calibri"/>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CAD 18.5%, mitral valve disease -10.4%, all valve diseases 13.4%, cardiomyopathy 4.5%</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CD70B6" w:rsidRPr="00EF4EB9" w:rsidRDefault="00CD70B6">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8"/>
        <w:gridCol w:w="3035"/>
        <w:gridCol w:w="4019"/>
      </w:tblGrid>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4019" w:type="dxa"/>
          </w:tcPr>
          <w:p w:rsidR="00DD03FA" w:rsidRPr="00EF4EB9" w:rsidRDefault="00DD03FA" w:rsidP="00944034">
            <w:pPr>
              <w:spacing w:after="200" w:line="276" w:lineRule="auto"/>
              <w:rPr>
                <w:rFonts w:eastAsia="Calibri"/>
                <w:sz w:val="20"/>
                <w:szCs w:val="20"/>
                <w:lang w:eastAsia="en-US"/>
              </w:rPr>
            </w:pPr>
            <w:r w:rsidRPr="00EF4EB9">
              <w:rPr>
                <w:rFonts w:eastAsia="Calibri"/>
                <w:sz w:val="20"/>
                <w:szCs w:val="20"/>
                <w:lang w:eastAsia="en-US"/>
              </w:rPr>
              <w:t>de Devitiis</w:t>
            </w:r>
            <w:r w:rsidR="00FC2DC5" w:rsidRPr="00EF4EB9">
              <w:rPr>
                <w:rFonts w:eastAsia="Calibri"/>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944034" w:rsidRPr="00EF4EB9">
              <w:rPr>
                <w:rFonts w:eastAsia="Calibri"/>
                <w:noProof/>
                <w:sz w:val="20"/>
                <w:szCs w:val="20"/>
                <w:vertAlign w:val="superscript"/>
                <w:lang w:eastAsia="en-US"/>
              </w:rPr>
              <w:t>28</w:t>
            </w:r>
            <w:r w:rsidR="00FC2DC5" w:rsidRPr="00EF4EB9">
              <w:rPr>
                <w:rFonts w:eastAsia="Calibri"/>
                <w:sz w:val="20"/>
                <w:szCs w:val="20"/>
                <w:lang w:eastAsia="en-US"/>
              </w:rPr>
              <w:fldChar w:fldCharType="end"/>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999</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Germany, single centre, cardiology dept</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cohort, consecutive patients, prospective</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referred for TOE</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90 with AF (from 102 studied, 90 (88%) had visualised RA and LA appendages)</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patients male n=69, female n=21 out of 90.      controls male n=15  female n=7 out of 22</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mean 60 (SD13).     Controls mean 58 (SD17)</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clinical criteria and 12 lead ECG</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for those with RA thrombi, mean duration AF in days 1,670 (SD1,596); for those without RA thrombi 480 (SD924)</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coronary heart disease AF n=20 (out of 90),   arterial hypertension AF n= 19 (controls n=1 (out of 22)),   mitral stenosis  AF n=8,     mitral regurgitation AF n=6,    aortic stenosis AF n=4,  aortic regurgitation AF n=3, dilated cardiomyopathy AF n=10,   myocarditis AF n=5 </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eurologic deficit AF n=10, controls n=18.   acute peripheral ischaemia AF n=4.   pulmonary embolism AF n= 2</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nticoagulation therapy AF n=50,  controls n=7</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TE and TOE</w:t>
            </w:r>
          </w:p>
        </w:tc>
      </w:tr>
      <w:tr w:rsidR="00DD03FA" w:rsidRPr="00EF4EB9" w:rsidTr="00D57276">
        <w:tc>
          <w:tcPr>
            <w:tcW w:w="1468" w:type="dxa"/>
          </w:tcPr>
          <w:p w:rsidR="00DD03FA" w:rsidRPr="00EF4EB9" w:rsidRDefault="00DD03FA" w:rsidP="003E06D1">
            <w:pPr>
              <w:spacing w:after="200" w:line="276" w:lineRule="auto"/>
              <w:rPr>
                <w:rFonts w:eastAsia="Calibri"/>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visualised by echo (TOE)</w:t>
            </w:r>
          </w:p>
        </w:tc>
      </w:tr>
      <w:tr w:rsidR="00DD03FA" w:rsidRPr="00EF4EB9" w:rsidTr="00D57276">
        <w:tc>
          <w:tcPr>
            <w:tcW w:w="1468" w:type="dxa"/>
          </w:tcPr>
          <w:p w:rsidR="00DD03FA" w:rsidRPr="00EF4EB9" w:rsidRDefault="00DD03FA" w:rsidP="003E06D1">
            <w:pPr>
              <w:spacing w:after="200" w:line="276" w:lineRule="auto"/>
              <w:rPr>
                <w:rFonts w:eastAsia="Calibri"/>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 (cardiology dept, presume assessors qualified)</w:t>
            </w:r>
          </w:p>
        </w:tc>
      </w:tr>
      <w:tr w:rsidR="00DD03FA" w:rsidRPr="00EF4EB9" w:rsidTr="00D57276">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2 patients with left or right or both (included 5 with both), incorporate 6 right atrial appendage thrombosis, 11 left atrial appendage thrombosis</w:t>
            </w:r>
          </w:p>
        </w:tc>
      </w:tr>
      <w:tr w:rsidR="00DD03FA" w:rsidRPr="00EF4EB9" w:rsidTr="00D57276">
        <w:tc>
          <w:tcPr>
            <w:tcW w:w="1468" w:type="dxa"/>
          </w:tcPr>
          <w:p w:rsidR="00DD03FA" w:rsidRPr="00EF4EB9" w:rsidRDefault="00DD03FA" w:rsidP="003E06D1">
            <w:pPr>
              <w:spacing w:after="200" w:line="276" w:lineRule="auto"/>
              <w:rPr>
                <w:rFonts w:eastAsia="Calibri"/>
                <w:sz w:val="20"/>
                <w:szCs w:val="20"/>
                <w:lang w:eastAsia="en-US"/>
              </w:rPr>
            </w:pPr>
          </w:p>
        </w:tc>
        <w:tc>
          <w:tcPr>
            <w:tcW w:w="303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either or both  13% (RAA 6.7%,  LAA 12.2% ) </w:t>
            </w:r>
          </w:p>
        </w:tc>
      </w:tr>
    </w:tbl>
    <w:p w:rsidR="003F62C8" w:rsidRPr="00EF4EB9" w:rsidRDefault="003F62C8">
      <w:pPr>
        <w:rPr>
          <w:rFonts w:eastAsia="Calibri"/>
          <w:sz w:val="20"/>
          <w:szCs w:val="20"/>
          <w:lang w:eastAsia="en-US"/>
        </w:rPr>
      </w:pPr>
      <w:r w:rsidRPr="00EF4EB9">
        <w:rPr>
          <w:rFonts w:eastAsia="Calibri"/>
          <w:sz w:val="20"/>
          <w:szCs w:val="20"/>
          <w:lang w:eastAsia="en-US"/>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341"/>
        <w:gridCol w:w="3715"/>
      </w:tblGrid>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3715"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Heppell</w:t>
            </w:r>
            <w:r w:rsidR="00FC2DC5" w:rsidRPr="00EF4EB9">
              <w:rPr>
                <w:rFonts w:eastAsia="Calibri"/>
                <w:sz w:val="20"/>
                <w:szCs w:val="20"/>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6</w:t>
            </w:r>
            <w:r w:rsidR="00FC2DC5" w:rsidRPr="00EF4EB9">
              <w:rPr>
                <w:rFonts w:eastAsia="Calibri"/>
                <w:sz w:val="20"/>
                <w:szCs w:val="20"/>
                <w:lang w:eastAsia="en-US"/>
              </w:rPr>
              <w:fldChar w:fldCharType="end"/>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997</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ospital setting, two.(Leeds), UK</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rospective observational study</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3715" w:type="dxa"/>
          </w:tcPr>
          <w:p w:rsidR="00DD03FA" w:rsidRPr="00EF4EB9" w:rsidRDefault="00DD03FA" w:rsidP="0040535D">
            <w:pPr>
              <w:spacing w:after="200" w:line="276" w:lineRule="auto"/>
              <w:rPr>
                <w:rFonts w:eastAsia="Calibri"/>
                <w:sz w:val="20"/>
                <w:szCs w:val="20"/>
                <w:lang w:eastAsia="en-US"/>
              </w:rPr>
            </w:pPr>
            <w:r w:rsidRPr="00EF4EB9">
              <w:rPr>
                <w:rFonts w:eastAsia="Calibri"/>
                <w:sz w:val="20"/>
                <w:szCs w:val="20"/>
                <w:lang w:eastAsia="en-US"/>
              </w:rPr>
              <w:t>Patients with evidence of AF from presenting ECG tracings reporting at the inpatients or outpatients departments. AF was confirmed at the time of venous blood sampling and echocardiography.</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09</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69(64%);F-38(36%)</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69.4</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Diagnosis of AF was obtained from presenting ECG tracing. Diagnosis was subsequently confirmed at the time of venous sampling and echography. Patients who were in sinus rhythm at either of these sessions were reported as having paroxysmal AF.</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ypertension-(n=47)-44%;Ischaemic heart disease (n=40)-37%;Paroxysmal AF(n=14)-13%;  Previous stroke (n=23)-21%</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spirin use' - (n=54)-50%</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Transoesophageal echocardiography. </w:t>
            </w:r>
            <w:r w:rsidRPr="00EF4EB9">
              <w:rPr>
                <w:rFonts w:eastAsia="Calibri"/>
                <w:iCs/>
                <w:sz w:val="20"/>
                <w:szCs w:val="20"/>
                <w:lang w:eastAsia="en-US"/>
              </w:rPr>
              <w:t>Examination by means of a 5 MHZ single plane probe of 5 MHZ multiplane probe.</w:t>
            </w:r>
          </w:p>
        </w:tc>
      </w:tr>
      <w:tr w:rsidR="00DD03FA" w:rsidRPr="00EF4EB9" w:rsidTr="003F62C8">
        <w:tc>
          <w:tcPr>
            <w:tcW w:w="1466" w:type="dxa"/>
          </w:tcPr>
          <w:p w:rsidR="00DD03FA" w:rsidRPr="00EF4EB9" w:rsidRDefault="00DD03FA" w:rsidP="003E06D1">
            <w:pPr>
              <w:spacing w:after="200" w:line="276" w:lineRule="auto"/>
              <w:rPr>
                <w:rFonts w:eastAsia="Calibri"/>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trial thrombus was defined as a discrete echodense mass  of &gt; 5 mm diameter and acoustically distinct from the underlying endocardium</w:t>
            </w:r>
          </w:p>
        </w:tc>
      </w:tr>
      <w:tr w:rsidR="00DD03FA" w:rsidRPr="00EF4EB9" w:rsidTr="003F62C8">
        <w:tc>
          <w:tcPr>
            <w:tcW w:w="1466" w:type="dxa"/>
          </w:tcPr>
          <w:p w:rsidR="00DD03FA" w:rsidRPr="00EF4EB9" w:rsidRDefault="00DD03FA" w:rsidP="003E06D1">
            <w:pPr>
              <w:spacing w:after="200" w:line="276" w:lineRule="auto"/>
              <w:rPr>
                <w:rFonts w:eastAsia="Calibri"/>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Images were analysed on-line by two observers (authors)</w:t>
            </w:r>
          </w:p>
        </w:tc>
      </w:tr>
      <w:tr w:rsidR="00DD03FA" w:rsidRPr="00EF4EB9" w:rsidTr="003F62C8">
        <w:tc>
          <w:tcPr>
            <w:tcW w:w="146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Left atrial thrombi;19/107</w:t>
            </w:r>
          </w:p>
        </w:tc>
      </w:tr>
      <w:tr w:rsidR="00DD03FA" w:rsidRPr="00EF4EB9" w:rsidTr="003F62C8">
        <w:tc>
          <w:tcPr>
            <w:tcW w:w="1466" w:type="dxa"/>
          </w:tcPr>
          <w:p w:rsidR="00DD03FA" w:rsidRPr="00EF4EB9" w:rsidRDefault="00DD03FA" w:rsidP="003E06D1">
            <w:pPr>
              <w:spacing w:after="200" w:line="276" w:lineRule="auto"/>
              <w:rPr>
                <w:rFonts w:eastAsia="Calibri"/>
                <w:sz w:val="20"/>
                <w:szCs w:val="20"/>
                <w:lang w:eastAsia="en-US"/>
              </w:rPr>
            </w:pPr>
          </w:p>
        </w:tc>
        <w:tc>
          <w:tcPr>
            <w:tcW w:w="334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371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Left atrial thrombi-18%</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3685"/>
        <w:gridCol w:w="4031"/>
      </w:tblGrid>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4031"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Kleemann</w:t>
            </w:r>
            <w:r w:rsidR="00FC2DC5" w:rsidRPr="00EF4EB9">
              <w:rPr>
                <w:rFonts w:eastAsia="Calibri"/>
                <w:sz w:val="20"/>
                <w:szCs w:val="20"/>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7</w:t>
            </w:r>
            <w:r w:rsidR="00FC2DC5" w:rsidRPr="00EF4EB9">
              <w:rPr>
                <w:rFonts w:eastAsia="Calibri"/>
                <w:sz w:val="20"/>
                <w:szCs w:val="20"/>
                <w:lang w:eastAsia="en-US"/>
              </w:rPr>
              <w:fldChar w:fldCharType="end"/>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2009</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ospital, single centre, Germany</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rospective observational study</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Data source : ANTIKogulation Registry).Patients with short AF (&lt; 48 hours in duration) admitted for planned cardioversion between 1994 and 2000. </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atients in TOE group=207</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152 (73%); F-55 (27%)</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iCs/>
                <w:sz w:val="20"/>
                <w:szCs w:val="20"/>
                <w:lang w:eastAsia="en-US"/>
              </w:rPr>
              <w:t>median</w:t>
            </w:r>
            <w:r w:rsidRPr="00EF4EB9">
              <w:rPr>
                <w:rFonts w:eastAsia="Calibri"/>
                <w:sz w:val="20"/>
                <w:szCs w:val="20"/>
                <w:lang w:eastAsia="en-US"/>
              </w:rPr>
              <w:t xml:space="preserve"> -63 (Range: 57-72)</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From admission notes</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ypertensive heart disease(46%); coronary artery disease(53%); hypertrophic valvular disease(7%); dilated cardiomyopathy(17%)</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rior anticoagulation-63%</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ransoesophageal echocardiography</w:t>
            </w:r>
          </w:p>
        </w:tc>
      </w:tr>
      <w:tr w:rsidR="00DD03FA" w:rsidRPr="00EF4EB9" w:rsidTr="003E06D1">
        <w:tc>
          <w:tcPr>
            <w:tcW w:w="1526" w:type="dxa"/>
          </w:tcPr>
          <w:p w:rsidR="00DD03FA" w:rsidRPr="00EF4EB9" w:rsidRDefault="00DD03FA" w:rsidP="003E06D1">
            <w:pPr>
              <w:spacing w:after="200" w:line="276" w:lineRule="auto"/>
              <w:rPr>
                <w:rFonts w:eastAsia="Calibri"/>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ass present in &gt; 1 plane, in the body of the atrium or appendage which is distinct from the underlying endocardium</w:t>
            </w:r>
          </w:p>
        </w:tc>
      </w:tr>
      <w:tr w:rsidR="00DD03FA" w:rsidRPr="00EF4EB9" w:rsidTr="003E06D1">
        <w:tc>
          <w:tcPr>
            <w:tcW w:w="1526" w:type="dxa"/>
          </w:tcPr>
          <w:p w:rsidR="00DD03FA" w:rsidRPr="00EF4EB9" w:rsidRDefault="00DD03FA" w:rsidP="003E06D1">
            <w:pPr>
              <w:spacing w:after="200" w:line="276" w:lineRule="auto"/>
              <w:rPr>
                <w:rFonts w:eastAsia="Calibri"/>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E06D1">
        <w:tc>
          <w:tcPr>
            <w:tcW w:w="15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LA thrombus- 1.4% *(n=3). None of these patients had prior anticoagulation</w:t>
            </w:r>
          </w:p>
        </w:tc>
      </w:tr>
      <w:tr w:rsidR="00DD03FA" w:rsidRPr="00EF4EB9" w:rsidTr="003E06D1">
        <w:tc>
          <w:tcPr>
            <w:tcW w:w="1526" w:type="dxa"/>
          </w:tcPr>
          <w:p w:rsidR="00DD03FA" w:rsidRPr="00EF4EB9" w:rsidRDefault="00DD03FA" w:rsidP="003E06D1">
            <w:pPr>
              <w:spacing w:after="200" w:line="276" w:lineRule="auto"/>
              <w:rPr>
                <w:rFonts w:eastAsia="Calibri"/>
                <w:sz w:val="20"/>
                <w:szCs w:val="20"/>
                <w:lang w:eastAsia="en-US"/>
              </w:rPr>
            </w:pPr>
          </w:p>
        </w:tc>
        <w:tc>
          <w:tcPr>
            <w:tcW w:w="3685"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4031"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LA thrombus-1%;aortic plaques-12%</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3F62C8" w:rsidRPr="00EF4EB9" w:rsidRDefault="003F62C8">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3"/>
        <w:gridCol w:w="3326"/>
        <w:gridCol w:w="3733"/>
      </w:tblGrid>
      <w:tr w:rsidR="00DD03FA" w:rsidRPr="00EF4EB9" w:rsidTr="00D57276">
        <w:trPr>
          <w:tblHeader/>
        </w:trPr>
        <w:tc>
          <w:tcPr>
            <w:tcW w:w="1463"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3733"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Levy et al</w:t>
            </w:r>
            <w:r w:rsidR="00FC2DC5" w:rsidRPr="00EF4EB9">
              <w:rPr>
                <w:rFonts w:eastAsia="Calibri"/>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8</w:t>
            </w:r>
            <w:r w:rsidR="00FC2DC5" w:rsidRPr="00EF4EB9">
              <w:rPr>
                <w:rFonts w:eastAsia="Calibri"/>
                <w:sz w:val="20"/>
                <w:szCs w:val="20"/>
                <w:lang w:eastAsia="en-US"/>
              </w:rPr>
              <w:fldChar w:fldCharType="end"/>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999</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General practice, multicentre, France</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rospective observational study</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Patients presenting in AF or with a history of AF, with at least one episode documented in an ECG report. </w:t>
            </w:r>
            <w:r w:rsidRPr="00EF4EB9">
              <w:rPr>
                <w:rFonts w:eastAsia="Calibri"/>
                <w:iCs/>
                <w:sz w:val="20"/>
                <w:szCs w:val="20"/>
                <w:lang w:eastAsia="en-US"/>
              </w:rPr>
              <w:t>Study involved 206 cardiologists. Each agreed to enrol and follow up 6 patients</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756</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436 (58%); F- 320 (42%)</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68.6 ±11.4</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Electrocardiographic diagnosis of AF was made according to Bellet’s</w:t>
            </w:r>
            <w:r w:rsidRPr="00EF4EB9">
              <w:rPr>
                <w:rFonts w:eastAsia="Calibri"/>
                <w:sz w:val="20"/>
                <w:szCs w:val="20"/>
                <w:lang w:eastAsia="en-US"/>
              </w:rPr>
              <w:br/>
              <w:t>definition. AF was subdivided into 3 types: paroxysmal( history of recurrent episodes of AF lasting &gt; 2 minutes and</w:t>
            </w:r>
            <w:r w:rsidRPr="00EF4EB9">
              <w:rPr>
                <w:rFonts w:eastAsia="Calibri"/>
                <w:sz w:val="20"/>
                <w:szCs w:val="20"/>
                <w:lang w:eastAsia="en-US"/>
              </w:rPr>
              <w:br/>
              <w:t>&lt;7 days OR first episode of AF lasting &lt;7days or</w:t>
            </w:r>
            <w:r w:rsidRPr="00EF4EB9">
              <w:rPr>
                <w:rFonts w:eastAsia="Calibri"/>
                <w:sz w:val="20"/>
                <w:szCs w:val="20"/>
                <w:lang w:eastAsia="en-US"/>
              </w:rPr>
              <w:br/>
              <w:t>cardioverted within 7 days were also classified in this group)(n=167) ;</w:t>
            </w:r>
            <w:r w:rsidRPr="00EF4EB9">
              <w:rPr>
                <w:rFonts w:eastAsia="Calibri"/>
                <w:sz w:val="20"/>
                <w:szCs w:val="20"/>
                <w:lang w:eastAsia="en-US"/>
              </w:rPr>
              <w:br/>
              <w:t>chronic (AF present for &gt;1 month)(n=389), or recent onset (persistent non self-terminating AF lasting ≥7 days and</w:t>
            </w:r>
            <w:r w:rsidRPr="00EF4EB9">
              <w:rPr>
                <w:rFonts w:eastAsia="Calibri"/>
                <w:sz w:val="20"/>
                <w:szCs w:val="20"/>
                <w:lang w:eastAsia="en-US"/>
              </w:rPr>
              <w:br/>
              <w:t>&lt;1 month OR a first symptomatic attack of AF lasting ≥ 7 days and &lt;1</w:t>
            </w:r>
            <w:r w:rsidRPr="00EF4EB9">
              <w:rPr>
                <w:rFonts w:eastAsia="Calibri"/>
                <w:sz w:val="20"/>
                <w:szCs w:val="20"/>
                <w:lang w:eastAsia="en-US"/>
              </w:rPr>
              <w:br/>
              <w:t>month OR  an asymptomatic /mildly symptomatic AF of recent</w:t>
            </w:r>
            <w:r w:rsidRPr="00EF4EB9">
              <w:rPr>
                <w:rFonts w:eastAsia="Calibri"/>
                <w:sz w:val="20"/>
                <w:szCs w:val="20"/>
                <w:lang w:eastAsia="en-US"/>
              </w:rPr>
              <w:br/>
              <w:t>discovery, OR an AF episode for which the onset could not be</w:t>
            </w:r>
            <w:r w:rsidRPr="00EF4EB9">
              <w:rPr>
                <w:rFonts w:eastAsia="Calibri"/>
                <w:sz w:val="20"/>
                <w:szCs w:val="20"/>
                <w:lang w:eastAsia="en-US"/>
              </w:rPr>
              <w:br/>
              <w:t>determined were classified in this group. Should the physician opt</w:t>
            </w:r>
            <w:r w:rsidRPr="00EF4EB9">
              <w:rPr>
                <w:rFonts w:eastAsia="Calibri"/>
                <w:sz w:val="20"/>
                <w:szCs w:val="20"/>
                <w:lang w:eastAsia="en-US"/>
              </w:rPr>
              <w:br/>
              <w:t>for cardioversion (either pharmacological or electrical) of AF lasting</w:t>
            </w:r>
            <w:r w:rsidRPr="00EF4EB9">
              <w:rPr>
                <w:rFonts w:eastAsia="Calibri"/>
                <w:sz w:val="20"/>
                <w:szCs w:val="20"/>
                <w:lang w:eastAsia="en-US"/>
              </w:rPr>
              <w:br/>
              <w:t>&gt;7 days but less than 1 month, the patient was classified in the recent onset</w:t>
            </w:r>
            <w:r w:rsidRPr="00EF4EB9">
              <w:rPr>
                <w:rFonts w:eastAsia="Calibri"/>
                <w:sz w:val="20"/>
                <w:szCs w:val="20"/>
                <w:lang w:eastAsia="en-US"/>
              </w:rPr>
              <w:br/>
              <w:t>AF group.(n=200)</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atients with chronic AF - 54 ± 77 months</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3733" w:type="dxa"/>
          </w:tcPr>
          <w:p w:rsidR="00DD03FA" w:rsidRPr="00EF4EB9" w:rsidRDefault="00DD03FA" w:rsidP="003E06D1">
            <w:pPr>
              <w:spacing w:after="200" w:line="276" w:lineRule="auto"/>
              <w:rPr>
                <w:rFonts w:eastAsia="Calibri"/>
                <w:sz w:val="20"/>
                <w:szCs w:val="20"/>
                <w:lang w:eastAsia="en-US"/>
              </w:rPr>
            </w:pP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Diabetes (n=81) - 10.7%; Bronchopulmonary disease (n=85) - 11.2%</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nti-arrhythmic treatment (n=550) - 72.7%; Warfarin or similar agent (n=276) - 36%; Aspirin (n=177) - 23.4%;Heparin (n=18) - 2.4%</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Mode and 2DEchocardiography (type unspecified).</w:t>
            </w:r>
          </w:p>
        </w:tc>
      </w:tr>
      <w:tr w:rsidR="00DD03FA" w:rsidRPr="00EF4EB9" w:rsidTr="003F62C8">
        <w:tc>
          <w:tcPr>
            <w:tcW w:w="1463" w:type="dxa"/>
          </w:tcPr>
          <w:p w:rsidR="00DD03FA" w:rsidRPr="00EF4EB9" w:rsidRDefault="00DD03FA" w:rsidP="003E06D1">
            <w:pPr>
              <w:spacing w:after="200" w:line="276" w:lineRule="auto"/>
              <w:rPr>
                <w:rFonts w:eastAsia="Calibri"/>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F62C8">
        <w:tc>
          <w:tcPr>
            <w:tcW w:w="1463" w:type="dxa"/>
          </w:tcPr>
          <w:p w:rsidR="00DD03FA" w:rsidRPr="00EF4EB9" w:rsidRDefault="00DD03FA" w:rsidP="003E06D1">
            <w:pPr>
              <w:spacing w:after="200" w:line="276" w:lineRule="auto"/>
              <w:rPr>
                <w:rFonts w:eastAsia="Calibri"/>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373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3F62C8">
        <w:tc>
          <w:tcPr>
            <w:tcW w:w="1463"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3733" w:type="dxa"/>
          </w:tcPr>
          <w:p w:rsidR="00DD03FA" w:rsidRPr="00EF4EB9" w:rsidRDefault="006D6360" w:rsidP="003E06D1">
            <w:pPr>
              <w:spacing w:after="200" w:line="276" w:lineRule="auto"/>
              <w:rPr>
                <w:rFonts w:eastAsia="Calibri"/>
                <w:sz w:val="20"/>
                <w:szCs w:val="20"/>
                <w:lang w:eastAsia="en-US"/>
              </w:rPr>
            </w:pPr>
            <w:r w:rsidRPr="00EF4EB9">
              <w:rPr>
                <w:rFonts w:eastAsia="Calibri"/>
                <w:sz w:val="20"/>
                <w:szCs w:val="20"/>
                <w:lang w:eastAsia="en-US"/>
              </w:rPr>
              <w:t xml:space="preserve">CAD (n=126) -16.6%; Hypertensive heart disease (n=162) - 21.4%; Valvular (rheumatic) disease (n=115) - 15.2%; cardiomyopathy </w:t>
            </w:r>
            <w:r w:rsidRPr="00EF4EB9">
              <w:rPr>
                <w:rFonts w:eastAsia="Calibri"/>
                <w:iCs/>
                <w:sz w:val="20"/>
                <w:szCs w:val="20"/>
                <w:lang w:eastAsia="en-US"/>
              </w:rPr>
              <w:t xml:space="preserve">includes those with dilated/ hypertrophic/ other forms of cardiomyopathy </w:t>
            </w:r>
            <w:r w:rsidRPr="00EF4EB9">
              <w:rPr>
                <w:rFonts w:eastAsia="Calibri"/>
                <w:sz w:val="20"/>
                <w:szCs w:val="20"/>
                <w:lang w:eastAsia="en-US"/>
              </w:rPr>
              <w:t>(n=116)-15%; Congestive heart failure (n=226) - 29.8%; Hypertension (n = 298) -39.4%</w:t>
            </w:r>
          </w:p>
        </w:tc>
      </w:tr>
      <w:tr w:rsidR="00DD03FA" w:rsidRPr="00EF4EB9" w:rsidTr="003F62C8">
        <w:tc>
          <w:tcPr>
            <w:tcW w:w="1463" w:type="dxa"/>
          </w:tcPr>
          <w:p w:rsidR="00DD03FA" w:rsidRPr="00EF4EB9" w:rsidRDefault="00DD03FA" w:rsidP="003E06D1">
            <w:pPr>
              <w:spacing w:after="200" w:line="276" w:lineRule="auto"/>
              <w:rPr>
                <w:rFonts w:eastAsia="Calibri"/>
                <w:sz w:val="20"/>
                <w:szCs w:val="20"/>
                <w:lang w:eastAsia="en-US"/>
              </w:rPr>
            </w:pPr>
          </w:p>
        </w:tc>
        <w:tc>
          <w:tcPr>
            <w:tcW w:w="332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3733" w:type="dxa"/>
          </w:tcPr>
          <w:p w:rsidR="00DD03FA" w:rsidRPr="00EF4EB9" w:rsidRDefault="006D6360" w:rsidP="003E06D1">
            <w:pPr>
              <w:spacing w:after="200" w:line="276" w:lineRule="auto"/>
              <w:rPr>
                <w:rFonts w:eastAsia="Calibri"/>
                <w:sz w:val="20"/>
                <w:szCs w:val="20"/>
                <w:lang w:eastAsia="en-US"/>
              </w:rPr>
            </w:pPr>
            <w:r w:rsidRPr="00EF4EB9">
              <w:rPr>
                <w:rFonts w:eastAsia="Calibri"/>
                <w:sz w:val="20"/>
                <w:szCs w:val="20"/>
                <w:lang w:eastAsia="en-US"/>
              </w:rPr>
              <w:t xml:space="preserve">CAD (n=126) -16.6%; Hypertensive heart disease (n=162) - 21.4%; Valvular (rheumatic) disease (n=115) - 15.2%; cardiomyopathy </w:t>
            </w:r>
            <w:r w:rsidRPr="00EF4EB9">
              <w:rPr>
                <w:rFonts w:eastAsia="Calibri"/>
                <w:iCs/>
                <w:sz w:val="20"/>
                <w:szCs w:val="20"/>
                <w:lang w:eastAsia="en-US"/>
              </w:rPr>
              <w:t xml:space="preserve">includes those with dilated/ hypertrophic/ other forms of cardiomyopathy </w:t>
            </w:r>
            <w:r w:rsidRPr="00EF4EB9">
              <w:rPr>
                <w:rFonts w:eastAsia="Calibri"/>
                <w:sz w:val="20"/>
                <w:szCs w:val="20"/>
                <w:lang w:eastAsia="en-US"/>
              </w:rPr>
              <w:t>(n=116)-15%; Congestive heart failure (n=226) - 29.8%; Hypertension (n = 298) -39.4%</w:t>
            </w:r>
          </w:p>
        </w:tc>
      </w:tr>
    </w:tbl>
    <w:p w:rsidR="00DD03FA" w:rsidRPr="00EF4EB9" w:rsidRDefault="00DD03FA" w:rsidP="00DD03FA">
      <w:pPr>
        <w:spacing w:after="200" w:line="276" w:lineRule="auto"/>
        <w:rPr>
          <w:rFonts w:eastAsia="Calibri"/>
          <w:sz w:val="20"/>
          <w:szCs w:val="20"/>
          <w:lang w:eastAsia="en-US"/>
        </w:rPr>
      </w:pPr>
    </w:p>
    <w:p w:rsidR="003F62C8" w:rsidRPr="00EF4EB9" w:rsidRDefault="003F62C8">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8"/>
        <w:gridCol w:w="3351"/>
        <w:gridCol w:w="3703"/>
      </w:tblGrid>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3703"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Lip et al</w:t>
            </w:r>
            <w:r w:rsidR="00FC2DC5" w:rsidRPr="00EF4EB9">
              <w:rPr>
                <w:rFonts w:eastAsia="Calibri"/>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9</w:t>
            </w:r>
            <w:r w:rsidR="00FC2DC5" w:rsidRPr="00EF4EB9">
              <w:rPr>
                <w:rFonts w:eastAsia="Calibri"/>
                <w:sz w:val="20"/>
                <w:szCs w:val="20"/>
                <w:lang w:eastAsia="en-US"/>
              </w:rPr>
              <w:fldChar w:fldCharType="end"/>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997</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UK , primary care</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cross-section of patient records (retrospective), looking at prevalence and management of AF in primary care</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in primary care,) aged 50 or over</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11</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42/111 M 38%</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ean 72.7 (SD 9.9)</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ECG</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73% of AF population had chronic AF, i.e. More than 6 months</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3703" w:type="dxa"/>
          </w:tcPr>
          <w:p w:rsidR="00DD03FA" w:rsidRPr="00EF4EB9" w:rsidRDefault="00DD03FA" w:rsidP="003E06D1">
            <w:pPr>
              <w:spacing w:after="200" w:line="276" w:lineRule="auto"/>
              <w:rPr>
                <w:rFonts w:eastAsia="Calibri"/>
                <w:sz w:val="20"/>
                <w:szCs w:val="20"/>
                <w:lang w:eastAsia="en-US"/>
              </w:rPr>
            </w:pP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revious hyperthyroidism 15.3%;  alcohol excess 5.4%</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investigations by GP or hospital</w:t>
            </w:r>
          </w:p>
        </w:tc>
      </w:tr>
      <w:tr w:rsidR="00DD03FA" w:rsidRPr="00EF4EB9" w:rsidTr="003E06D1">
        <w:tc>
          <w:tcPr>
            <w:tcW w:w="1468" w:type="dxa"/>
          </w:tcPr>
          <w:p w:rsidR="00DD03FA" w:rsidRPr="00EF4EB9" w:rsidRDefault="00DD03FA" w:rsidP="003E06D1">
            <w:pPr>
              <w:spacing w:after="200" w:line="276" w:lineRule="auto"/>
              <w:rPr>
                <w:rFonts w:eastAsia="Calibri"/>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from patient records</w:t>
            </w:r>
          </w:p>
        </w:tc>
      </w:tr>
      <w:tr w:rsidR="00DD03FA" w:rsidRPr="00EF4EB9" w:rsidTr="003E06D1">
        <w:tc>
          <w:tcPr>
            <w:tcW w:w="1468" w:type="dxa"/>
          </w:tcPr>
          <w:p w:rsidR="00DD03FA" w:rsidRPr="00EF4EB9" w:rsidRDefault="00DD03FA" w:rsidP="003E06D1">
            <w:pPr>
              <w:spacing w:after="200" w:line="276" w:lineRule="auto"/>
              <w:rPr>
                <w:rFonts w:eastAsia="Calibri"/>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3E06D1">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ischaemic heart disease n=32 (including n=20 MI); valvular heart disease n=29; cardiomyopathy n=6; atrial septal defect n=1</w:t>
            </w:r>
          </w:p>
        </w:tc>
      </w:tr>
      <w:tr w:rsidR="00DD03FA" w:rsidRPr="00EF4EB9" w:rsidTr="003E06D1">
        <w:tc>
          <w:tcPr>
            <w:tcW w:w="1468" w:type="dxa"/>
          </w:tcPr>
          <w:p w:rsidR="00DD03FA" w:rsidRPr="00EF4EB9" w:rsidRDefault="00DD03FA" w:rsidP="003E06D1">
            <w:pPr>
              <w:spacing w:after="200" w:line="276" w:lineRule="auto"/>
              <w:rPr>
                <w:rFonts w:eastAsia="Calibri"/>
                <w:sz w:val="20"/>
                <w:szCs w:val="20"/>
                <w:lang w:eastAsia="en-US"/>
              </w:rPr>
            </w:pPr>
          </w:p>
        </w:tc>
        <w:tc>
          <w:tcPr>
            <w:tcW w:w="335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370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ischaemic heart disease 28.8%; valvular heart disease 26.1%; cardiomyopathy 5.4%; atrial septal defect 0.9%</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3F62C8" w:rsidRPr="00EF4EB9" w:rsidRDefault="003F62C8">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2694"/>
        <w:gridCol w:w="4586"/>
      </w:tblGrid>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Study</w:t>
            </w: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Author</w:t>
            </w:r>
          </w:p>
        </w:tc>
        <w:tc>
          <w:tcPr>
            <w:tcW w:w="4586" w:type="dxa"/>
          </w:tcPr>
          <w:p w:rsidR="00DD03FA" w:rsidRPr="00F52ED8" w:rsidRDefault="00DD03FA" w:rsidP="005A1380">
            <w:pPr>
              <w:spacing w:after="200" w:line="276" w:lineRule="auto"/>
              <w:rPr>
                <w:rFonts w:eastAsia="Calibri"/>
                <w:sz w:val="18"/>
                <w:szCs w:val="18"/>
                <w:lang w:eastAsia="en-US"/>
              </w:rPr>
            </w:pPr>
            <w:r w:rsidRPr="00F52ED8">
              <w:rPr>
                <w:rFonts w:eastAsia="Calibri"/>
                <w:sz w:val="18"/>
                <w:szCs w:val="18"/>
                <w:lang w:eastAsia="en-US"/>
              </w:rPr>
              <w:t>Maltagliati</w:t>
            </w:r>
            <w:r w:rsidR="00FC2DC5" w:rsidRPr="00F52ED8">
              <w:rPr>
                <w:rFonts w:eastAsia="Calibri"/>
                <w:sz w:val="18"/>
                <w:szCs w:val="18"/>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sz w:val="18"/>
                <w:szCs w:val="18"/>
                <w:lang w:eastAsia="en-US"/>
              </w:rPr>
              <w:instrText xml:space="preserve"> ADDIN REFMGR.CITE </w:instrText>
            </w:r>
            <w:r w:rsidR="00FC2DC5">
              <w:rPr>
                <w:rFonts w:eastAsia="Calibri"/>
                <w:sz w:val="18"/>
                <w:szCs w:val="18"/>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sz w:val="18"/>
                <w:szCs w:val="18"/>
                <w:lang w:eastAsia="en-US"/>
              </w:rPr>
              <w:instrText xml:space="preserve"> ADDIN EN.CITE.DATA </w:instrText>
            </w:r>
            <w:r w:rsidR="00FC2DC5">
              <w:rPr>
                <w:rFonts w:eastAsia="Calibri"/>
                <w:sz w:val="18"/>
                <w:szCs w:val="18"/>
                <w:lang w:eastAsia="en-US"/>
              </w:rPr>
            </w:r>
            <w:r w:rsidR="00FC2DC5">
              <w:rPr>
                <w:rFonts w:eastAsia="Calibri"/>
                <w:sz w:val="18"/>
                <w:szCs w:val="18"/>
                <w:lang w:eastAsia="en-US"/>
              </w:rPr>
              <w:fldChar w:fldCharType="end"/>
            </w:r>
            <w:r w:rsidR="00FC2DC5" w:rsidRPr="00F52ED8">
              <w:rPr>
                <w:rFonts w:eastAsia="Calibri"/>
                <w:sz w:val="18"/>
                <w:szCs w:val="18"/>
                <w:lang w:eastAsia="en-US"/>
              </w:rPr>
            </w:r>
            <w:r w:rsidR="00FC2DC5" w:rsidRPr="00F52ED8">
              <w:rPr>
                <w:rFonts w:eastAsia="Calibri"/>
                <w:sz w:val="18"/>
                <w:szCs w:val="18"/>
                <w:lang w:eastAsia="en-US"/>
              </w:rPr>
              <w:fldChar w:fldCharType="separate"/>
            </w:r>
            <w:r w:rsidR="005A1380" w:rsidRPr="00F52ED8">
              <w:rPr>
                <w:rFonts w:eastAsia="Calibri"/>
                <w:noProof/>
                <w:sz w:val="18"/>
                <w:szCs w:val="18"/>
                <w:vertAlign w:val="superscript"/>
                <w:lang w:eastAsia="en-US"/>
              </w:rPr>
              <w:t>120</w:t>
            </w:r>
            <w:r w:rsidR="00FC2DC5" w:rsidRPr="00F52ED8">
              <w:rPr>
                <w:rFonts w:eastAsia="Calibri"/>
                <w:sz w:val="18"/>
                <w:szCs w:val="18"/>
                <w:lang w:eastAsia="en-US"/>
              </w:rPr>
              <w:fldChar w:fldCharType="end"/>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Date</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2006</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Location</w:t>
            </w:r>
            <w:r w:rsidRPr="00F52ED8">
              <w:rPr>
                <w:rFonts w:eastAsia="Calibri"/>
                <w:sz w:val="18"/>
                <w:szCs w:val="18"/>
                <w:lang w:eastAsia="en-US"/>
              </w:rPr>
              <w:t xml:space="preserve"> </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Hospital setting, Italy</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Study design  </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Observational study</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Population </w:t>
            </w: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Population, eligibility criteria </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Eligible AF(83.6%) or flutter(16.4%) patients on different anticoagulation regimens undergoing cardioversion by TOE</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Sample size </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Patients categorised into 4 groups according to anticoagulant regimen-(1): oral anticoagulation (warfarin) INR&gt;2 (n=744)(2) short-term anticoagulation with unfractionated heparin or with unfractionated heparin+warfarin for &lt; 4 days (n=235)(3) ineffective oral anticoagulation(warfarin)&gt; 3 weeks (n=43)(4) effective oral anticoagulation (warfarin) &lt; 3 weeks(n=82). Total =1104</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Male/ Female</w:t>
            </w:r>
            <w:r w:rsidRPr="00F52ED8">
              <w:rPr>
                <w:rFonts w:eastAsia="Calibri"/>
                <w:sz w:val="18"/>
                <w:szCs w:val="18"/>
                <w:lang w:eastAsia="en-US"/>
              </w:rPr>
              <w:t xml:space="preserve"> </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M-368 (67%);F-368 (33%)</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Mean age</w:t>
            </w:r>
            <w:r w:rsidRPr="00F52ED8">
              <w:rPr>
                <w:rFonts w:eastAsia="Calibri"/>
                <w:sz w:val="18"/>
                <w:szCs w:val="18"/>
                <w:lang w:eastAsia="en-US"/>
              </w:rPr>
              <w:t>(yrs)</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66.3 ± 9.8</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Diagnosis of AF </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Not described</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Mean Duration of AF</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Group 1 - 104 ± 121 days; Group 4 - 35 ± 124 days</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Underlying cardiac conditions</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hypertension(42%), coronary artery disease-(20.1%), dilative cardiomyopathy(11.7%), mitral prosthetic valve(5.6%),aortic prosthetic valve(2.3%),history of ictus(2), history of TIA(2.4%),recent embolic episodes(0.7%) mitral valve disease (11%), dilated cardiomyopathy (10%),  and coronary</w:t>
            </w:r>
            <w:r w:rsidRPr="00F52ED8">
              <w:rPr>
                <w:rFonts w:eastAsia="Calibri"/>
                <w:sz w:val="18"/>
                <w:szCs w:val="18"/>
                <w:lang w:eastAsia="en-US"/>
              </w:rPr>
              <w:br/>
              <w:t>artery disease (7%).</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Co-morbidities </w:t>
            </w:r>
            <w:r w:rsidRPr="00F52ED8">
              <w:rPr>
                <w:rFonts w:eastAsia="Calibri"/>
                <w:sz w:val="18"/>
                <w:szCs w:val="18"/>
                <w:lang w:eastAsia="en-US"/>
              </w:rPr>
              <w:t>(non- cardiac diseases)</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Not reported</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Treatment</w:t>
            </w:r>
            <w:r w:rsidRPr="00F52ED8">
              <w:rPr>
                <w:rFonts w:eastAsia="Calibri"/>
                <w:sz w:val="18"/>
                <w:szCs w:val="18"/>
                <w:lang w:eastAsia="en-US"/>
              </w:rPr>
              <w:t xml:space="preserve"> </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Anticoagulation</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Methods </w:t>
            </w: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Diagnostic instrument (s) </w:t>
            </w:r>
            <w:r w:rsidRPr="00F52ED8">
              <w:rPr>
                <w:rFonts w:eastAsia="Calibri"/>
                <w:sz w:val="18"/>
                <w:szCs w:val="18"/>
                <w:lang w:eastAsia="en-US"/>
              </w:rPr>
              <w:t>for pathology</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Transoesophageal echocardiography</w:t>
            </w:r>
          </w:p>
        </w:tc>
      </w:tr>
      <w:tr w:rsidR="00DD03FA" w:rsidRPr="00EF4EB9" w:rsidTr="00D57276">
        <w:tc>
          <w:tcPr>
            <w:tcW w:w="1242" w:type="dxa"/>
          </w:tcPr>
          <w:p w:rsidR="00DD03FA" w:rsidRPr="00F52ED8" w:rsidRDefault="00DD03FA" w:rsidP="003E06D1">
            <w:pPr>
              <w:spacing w:after="200" w:line="276" w:lineRule="auto"/>
              <w:rPr>
                <w:rFonts w:eastAsia="Calibri"/>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Diagnostic criteria</w:t>
            </w:r>
            <w:r w:rsidRPr="00F52ED8">
              <w:rPr>
                <w:rFonts w:eastAsia="Calibri"/>
                <w:sz w:val="18"/>
                <w:szCs w:val="18"/>
                <w:lang w:eastAsia="en-US"/>
              </w:rPr>
              <w:t xml:space="preserve"> for pathology</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Thrombi-identified as presence of echodense masses, mobile or immobile connected to the left atrium or LAA wall. Images were obtained in different planes from 0º-180º.</w:t>
            </w:r>
          </w:p>
        </w:tc>
      </w:tr>
      <w:tr w:rsidR="00DD03FA" w:rsidRPr="00EF4EB9" w:rsidTr="00D57276">
        <w:tc>
          <w:tcPr>
            <w:tcW w:w="1242" w:type="dxa"/>
          </w:tcPr>
          <w:p w:rsidR="00DD03FA" w:rsidRPr="00F52ED8" w:rsidRDefault="00DD03FA" w:rsidP="003E06D1">
            <w:pPr>
              <w:spacing w:after="200" w:line="276" w:lineRule="auto"/>
              <w:rPr>
                <w:rFonts w:eastAsia="Calibri"/>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Description of Assessor(s) </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Not reported</w:t>
            </w:r>
          </w:p>
        </w:tc>
      </w:tr>
      <w:tr w:rsidR="00DD03FA" w:rsidRPr="00EF4EB9" w:rsidTr="00D57276">
        <w:tc>
          <w:tcPr>
            <w:tcW w:w="1242"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Results</w:t>
            </w: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 xml:space="preserve">Pathology </w:t>
            </w:r>
            <w:r w:rsidRPr="00F52ED8">
              <w:rPr>
                <w:rFonts w:eastAsia="Calibri"/>
                <w:sz w:val="18"/>
                <w:szCs w:val="18"/>
                <w:lang w:eastAsia="en-US"/>
              </w:rPr>
              <w:t>(number of subjects)</w:t>
            </w:r>
          </w:p>
        </w:tc>
        <w:tc>
          <w:tcPr>
            <w:tcW w:w="4586" w:type="dxa"/>
          </w:tcPr>
          <w:p w:rsidR="00DD03FA" w:rsidRPr="00F52ED8" w:rsidRDefault="00DD03FA" w:rsidP="003E06D1">
            <w:pPr>
              <w:spacing w:after="200" w:line="276" w:lineRule="auto"/>
              <w:rPr>
                <w:rFonts w:eastAsia="Calibri"/>
                <w:sz w:val="18"/>
                <w:szCs w:val="18"/>
                <w:lang w:eastAsia="en-US"/>
              </w:rPr>
            </w:pPr>
            <w:r w:rsidRPr="00F52ED8">
              <w:rPr>
                <w:rFonts w:eastAsia="Calibri"/>
                <w:sz w:val="18"/>
                <w:szCs w:val="18"/>
                <w:lang w:eastAsia="en-US"/>
              </w:rPr>
              <w:t xml:space="preserve">65; LA thrombi-2; LAA thrombi -59; RAA thrombi -4 </w:t>
            </w:r>
          </w:p>
        </w:tc>
      </w:tr>
      <w:tr w:rsidR="00DD03FA" w:rsidRPr="00EF4EB9" w:rsidTr="00D57276">
        <w:tc>
          <w:tcPr>
            <w:tcW w:w="1242" w:type="dxa"/>
          </w:tcPr>
          <w:p w:rsidR="00DD03FA" w:rsidRPr="00F52ED8" w:rsidRDefault="00DD03FA" w:rsidP="003E06D1">
            <w:pPr>
              <w:spacing w:after="200" w:line="276" w:lineRule="auto"/>
              <w:rPr>
                <w:rFonts w:eastAsia="Calibri"/>
                <w:sz w:val="18"/>
                <w:szCs w:val="18"/>
                <w:lang w:eastAsia="en-US"/>
              </w:rPr>
            </w:pPr>
          </w:p>
        </w:tc>
        <w:tc>
          <w:tcPr>
            <w:tcW w:w="2694" w:type="dxa"/>
          </w:tcPr>
          <w:p w:rsidR="00DD03FA" w:rsidRPr="00F52ED8" w:rsidRDefault="00DD03FA" w:rsidP="003E06D1">
            <w:pPr>
              <w:spacing w:after="200" w:line="276" w:lineRule="auto"/>
              <w:rPr>
                <w:rFonts w:eastAsia="Calibri"/>
                <w:bCs/>
                <w:sz w:val="18"/>
                <w:szCs w:val="18"/>
                <w:lang w:eastAsia="en-US"/>
              </w:rPr>
            </w:pPr>
            <w:r w:rsidRPr="00F52ED8">
              <w:rPr>
                <w:rFonts w:eastAsia="Calibri"/>
                <w:bCs/>
                <w:sz w:val="18"/>
                <w:szCs w:val="18"/>
                <w:lang w:eastAsia="en-US"/>
              </w:rPr>
              <w:t>Pathology prevalence (%)</w:t>
            </w:r>
          </w:p>
        </w:tc>
        <w:tc>
          <w:tcPr>
            <w:tcW w:w="4586" w:type="dxa"/>
          </w:tcPr>
          <w:p w:rsidR="00DD03FA" w:rsidRPr="00F52ED8" w:rsidRDefault="006D6360" w:rsidP="006D6360">
            <w:pPr>
              <w:spacing w:after="200" w:line="276" w:lineRule="auto"/>
              <w:rPr>
                <w:rFonts w:eastAsia="Calibri"/>
                <w:sz w:val="18"/>
                <w:szCs w:val="18"/>
                <w:lang w:eastAsia="en-US"/>
              </w:rPr>
            </w:pPr>
            <w:r w:rsidRPr="00F52ED8">
              <w:rPr>
                <w:rFonts w:eastAsia="Calibri"/>
                <w:bCs/>
                <w:sz w:val="18"/>
                <w:szCs w:val="18"/>
                <w:lang w:eastAsia="en-US"/>
              </w:rPr>
              <w:t>6.3</w:t>
            </w:r>
            <w:r w:rsidR="00DD03FA" w:rsidRPr="00F52ED8">
              <w:rPr>
                <w:rFonts w:eastAsia="Calibri"/>
                <w:bCs/>
                <w:sz w:val="18"/>
                <w:szCs w:val="18"/>
                <w:lang w:eastAsia="en-US"/>
              </w:rPr>
              <w:t>%</w:t>
            </w:r>
            <w:r w:rsidR="00DD03FA" w:rsidRPr="00F52ED8">
              <w:rPr>
                <w:rFonts w:eastAsia="Calibri"/>
                <w:sz w:val="18"/>
                <w:szCs w:val="18"/>
                <w:lang w:eastAsia="en-US"/>
              </w:rPr>
              <w:t xml:space="preserve"> ; LA-</w:t>
            </w:r>
            <w:r w:rsidRPr="00F52ED8">
              <w:rPr>
                <w:rFonts w:eastAsia="Calibri"/>
                <w:sz w:val="18"/>
                <w:szCs w:val="18"/>
                <w:lang w:eastAsia="en-US"/>
              </w:rPr>
              <w:t>5.5</w:t>
            </w:r>
            <w:r w:rsidR="00DD03FA" w:rsidRPr="00F52ED8">
              <w:rPr>
                <w:rFonts w:eastAsia="Calibri"/>
                <w:sz w:val="18"/>
                <w:szCs w:val="18"/>
                <w:lang w:eastAsia="en-US"/>
              </w:rPr>
              <w:t>%; LAA thrombi-</w:t>
            </w:r>
            <w:r w:rsidRPr="00F52ED8">
              <w:rPr>
                <w:rFonts w:eastAsia="Calibri"/>
                <w:sz w:val="18"/>
                <w:szCs w:val="18"/>
                <w:lang w:eastAsia="en-US"/>
              </w:rPr>
              <w:t>0.3</w:t>
            </w:r>
            <w:r w:rsidR="00DD03FA" w:rsidRPr="00F52ED8">
              <w:rPr>
                <w:rFonts w:eastAsia="Calibri"/>
                <w:sz w:val="18"/>
                <w:szCs w:val="18"/>
                <w:lang w:eastAsia="en-US"/>
              </w:rPr>
              <w:t xml:space="preserve">%; RAA thrombi- </w:t>
            </w:r>
            <w:r w:rsidRPr="00F52ED8">
              <w:rPr>
                <w:rFonts w:eastAsia="Calibri"/>
                <w:sz w:val="18"/>
                <w:szCs w:val="18"/>
                <w:lang w:eastAsia="en-US"/>
              </w:rPr>
              <w:t>0.5</w:t>
            </w:r>
            <w:r w:rsidR="00DD03FA" w:rsidRPr="00F52ED8">
              <w:rPr>
                <w:rFonts w:eastAsia="Calibri"/>
                <w:sz w:val="18"/>
                <w:szCs w:val="18"/>
                <w:lang w:eastAsia="en-US"/>
              </w:rPr>
              <w:t xml:space="preserve">% . </w:t>
            </w:r>
          </w:p>
        </w:tc>
      </w:tr>
    </w:tbl>
    <w:p w:rsidR="00DD03FA" w:rsidRPr="00EF4EB9" w:rsidRDefault="00DD03FA" w:rsidP="00DD03FA">
      <w:pPr>
        <w:spacing w:after="200" w:line="276" w:lineRule="auto"/>
        <w:rPr>
          <w:rFonts w:eastAsia="Calibri"/>
          <w:sz w:val="20"/>
          <w:szCs w:val="20"/>
          <w:lang w:eastAsia="en-US"/>
        </w:rPr>
      </w:pPr>
    </w:p>
    <w:p w:rsidR="003F62C8" w:rsidRPr="00EF4EB9" w:rsidRDefault="003F62C8">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2976"/>
        <w:gridCol w:w="4445"/>
      </w:tblGrid>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4445"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Narumiya</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Narumiya&lt;/Author&gt;&lt;Year&gt;2003&lt;/Year&gt;&lt;RecNum&gt;6387&lt;/RecNum&gt;&lt;IDText&gt;Relationship between left atrial appendage function and left atrial thrombus in patients with nonvalvular chronic atrial fibrillation and atrial flutter&lt;/IDText&gt;&lt;MDL Ref_Type="Journal"&gt;&lt;Ref_Type&gt;Journal&lt;/Ref_Type&gt;&lt;Ref_ID&gt;6387&lt;/Ref_ID&gt;&lt;Title_Primary&gt;Relationship between left atrial appendage function and left atrial thrombus in patients with nonvalvular chronic atrial fibrillation and atrial flutter&lt;/Title_Primary&gt;&lt;Authors_Primary&gt;Narumiya,T.&lt;/Authors_Primary&gt;&lt;Authors_Primary&gt;Sakamaki,T.&lt;/Authors_Primary&gt;&lt;Authors_Primary&gt;Sato,Y.&lt;/Authors_Primary&gt;&lt;Authors_Primary&gt;Kanmatsuse,K.&lt;/Authors_Primary&gt;&lt;Authors_Primary&gt;Narumiya,Tatsuyoshi&lt;/Authors_Primary&gt;&lt;Authors_Primary&gt;Sakamaki,Tatsuo&lt;/Authors_Primary&gt;&lt;Authors_Primary&gt;Sato,Yuichi&lt;/Authors_Primary&gt;&lt;Authors_Primary&gt;Kanmatsuse,Katsuo&lt;/Authors_Primary&gt;&lt;Date_Primary&gt;2003/1&lt;/Date_Primary&gt;&lt;Keywords&gt;$$echo&lt;/Keywords&gt;&lt;Keywords&gt;$$include full text&lt;/Keywords&gt;&lt;Keywords&gt;$$Medline&lt;/Keywords&gt;&lt;Keywords&gt;$$multiple pathologies&lt;/Keywords&gt;&lt;Keywords&gt;article&lt;/Keywords&gt;&lt;Keywords&gt;Atrial fibrillation&lt;/Keywords&gt;&lt;Keywords&gt;cardiology&lt;/Keywords&gt;&lt;Keywords&gt;echocardiography&lt;/Keywords&gt;&lt;Keywords&gt;hospital&lt;/Keywords&gt;&lt;Keywords&gt;incidence&lt;/Keywords&gt;&lt;Keywords&gt;Japan&lt;/Keywords&gt;&lt;Keywords&gt;patient&lt;/Keywords&gt;&lt;Keywords&gt;risk&lt;/Keywords&gt;&lt;Keywords&gt;thrombus&lt;/Keywords&gt;&lt;Keywords&gt;time&lt;/Keywords&gt;&lt;Keywords&gt;transesophageal echocardiography&lt;/Keywords&gt;&lt;Keywords&gt;university&lt;/Keywords&gt;&lt;Keywords&gt;velocity&lt;/Keywords&gt;&lt;Reprint&gt;In File&lt;/Reprint&gt;&lt;Start_Page&gt;68&lt;/Start_Page&gt;&lt;End_Page&gt;72&lt;/End_Page&gt;&lt;Periodical&gt;Circulation Journal&lt;/Periodical&gt;&lt;Volume&gt;67&lt;/Volume&gt;&lt;Issue&gt;1&lt;/Issue&gt;&lt;User_Def_1&gt;Prev db RefID 6387&lt;/User_Def_1&gt;&lt;Address&gt;Department of Cardiology, Nihon University Surugadai Hospital, Tokyo, Japan. narunaru@t3.rim.or.jp&lt;/Address&gt;&lt;ZZ_JournalFull&gt;&lt;f name="System"&gt;Circulation Journal&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1</w:t>
            </w:r>
            <w:r w:rsidR="00FC2DC5" w:rsidRPr="00EF4EB9">
              <w:rPr>
                <w:rFonts w:eastAsia="Calibri"/>
                <w:sz w:val="20"/>
                <w:szCs w:val="20"/>
                <w:lang w:eastAsia="en-US"/>
              </w:rPr>
              <w:fldChar w:fldCharType="end"/>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2003</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Japan, cardiology dept single centre</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retrospective cross-sectional</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n-valvular chronic AF or atrial flutter, had had TOE.   Excluded LVEF&lt;0.5</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n=50 (of which 14 lone AF,  36 non-lone AF).   Atrial flutter n=12</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53 male,  9 female</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ean 60 (SD9.7)</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n-valvular chronic AF was defined by conventional ECG on 2 occasions separated by at least 1month, and absence of rheumatic heart disease as determined by echocardiography.  Lone AF was defined by excluding coronary artery disease (clinical or lab criteria), hyperthyroidism, valvular heart diseases, congestive heart failure, cardiomyopathy, chronic obstructive pulmonary disease, cardiomegaly, history of hypertension, age over 60, insulin-dependent diabetes mellitus, AF only during trauma/surgery, acute medical illness</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TE and TOE</w:t>
            </w:r>
          </w:p>
        </w:tc>
      </w:tr>
      <w:tr w:rsidR="00DD03FA" w:rsidRPr="00EF4EB9" w:rsidTr="00D57276">
        <w:tc>
          <w:tcPr>
            <w:tcW w:w="1101" w:type="dxa"/>
          </w:tcPr>
          <w:p w:rsidR="00DD03FA" w:rsidRPr="00EF4EB9" w:rsidRDefault="00DD03FA" w:rsidP="003E06D1">
            <w:pPr>
              <w:spacing w:after="200" w:line="276" w:lineRule="auto"/>
              <w:rPr>
                <w:rFonts w:eastAsia="Calibri"/>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resence of LA or LAA thrombus was defined in TOE views as 1) masses adhering to wall of LA or appendage, 2) motion independent of LAA wall, 3) different echogenic density from LAA wall, and 4) evidence in more than one imaging plane</w:t>
            </w:r>
          </w:p>
        </w:tc>
      </w:tr>
      <w:tr w:rsidR="00DD03FA" w:rsidRPr="00EF4EB9" w:rsidTr="00D57276">
        <w:tc>
          <w:tcPr>
            <w:tcW w:w="1101" w:type="dxa"/>
          </w:tcPr>
          <w:p w:rsidR="00DD03FA" w:rsidRPr="00EF4EB9" w:rsidRDefault="00DD03FA" w:rsidP="003E06D1">
            <w:pPr>
              <w:spacing w:after="200" w:line="276" w:lineRule="auto"/>
              <w:rPr>
                <w:rFonts w:eastAsia="Calibri"/>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D57276">
        <w:tc>
          <w:tcPr>
            <w:tcW w:w="110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6 (all had non-lone AF)</w:t>
            </w:r>
          </w:p>
        </w:tc>
      </w:tr>
      <w:tr w:rsidR="00DD03FA" w:rsidRPr="00EF4EB9" w:rsidTr="00D57276">
        <w:tc>
          <w:tcPr>
            <w:tcW w:w="1101" w:type="dxa"/>
          </w:tcPr>
          <w:p w:rsidR="00DD03FA" w:rsidRPr="00EF4EB9" w:rsidRDefault="00DD03FA" w:rsidP="003E06D1">
            <w:pPr>
              <w:spacing w:after="200" w:line="276" w:lineRule="auto"/>
              <w:rPr>
                <w:rFonts w:eastAsia="Calibri"/>
                <w:sz w:val="20"/>
                <w:szCs w:val="20"/>
                <w:lang w:eastAsia="en-US"/>
              </w:rPr>
            </w:pPr>
          </w:p>
        </w:tc>
        <w:tc>
          <w:tcPr>
            <w:tcW w:w="2976"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444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6/36 non-lone AF = 16.7%   (if take all AF/flutter as denominator then 6/62=9.7%;  if take all AF then 6/50=12%)</w:t>
            </w:r>
          </w:p>
        </w:tc>
      </w:tr>
    </w:tbl>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8"/>
        <w:gridCol w:w="3349"/>
        <w:gridCol w:w="3705"/>
      </w:tblGrid>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3705"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Santiago</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Santiago&lt;/Author&gt;&lt;Year&gt;1994&lt;/Year&gt;&lt;RecNum&gt;5633&lt;/RecNum&gt;&lt;IDText&gt;Left atrial appendage function and thrombus formation in atrial fibrillation-flutter: a transesophageal echocardiographic study&lt;/IDText&gt;&lt;MDL Ref_Type="Journal"&gt;&lt;Ref_Type&gt;Journal&lt;/Ref_Type&gt;&lt;Ref_ID&gt;5633&lt;/Ref_ID&gt;&lt;Title_Primary&gt;Left atrial appendage function and thrombus formation in atrial fibrillation-flutter: a transesophageal echocardiographic study&lt;/Title_Primary&gt;&lt;Authors_Primary&gt;Santiago,D.&lt;/Authors_Primary&gt;&lt;Authors_Primary&gt;Warshofsky,M.&lt;/Authors_Primary&gt;&lt;Authors_Primary&gt;Li,Mandri G.&lt;/Authors_Primary&gt;&lt;Authors_Primary&gt;Di,Tullio M.&lt;/Authors_Primary&gt;&lt;Authors_Primary&gt;Coromilas,J.&lt;/Authors_Primary&gt;&lt;Authors_Primary&gt;Reiffel,J.&lt;/Authors_Primary&gt;&lt;Authors_Primary&gt;Homma,S.&lt;/Authors_Primary&gt;&lt;Date_Primary&gt;1994/7&lt;/Date_Primary&gt;&lt;Keywords&gt;$$ complications of MI&lt;/Keywords&gt;&lt;Keywords&gt;$$echo&lt;/Keywords&gt;&lt;Keywords&gt;$$Embase&lt;/Keywords&gt;&lt;Keywords&gt;$$include full text&lt;/Keywords&gt;&lt;Keywords&gt;$$Medline&lt;/Keywords&gt;&lt;Keywords&gt;$$to order&lt;/Keywords&gt;&lt;Keywords&gt;affect&lt;/Keywords&gt;&lt;Keywords&gt;article&lt;/Keywords&gt;&lt;Keywords&gt;Atrial fibrillation&lt;/Keywords&gt;&lt;Keywords&gt;comparative study&lt;/Keywords&gt;&lt;Keywords&gt;contrast&lt;/Keywords&gt;&lt;Keywords&gt;electrocardiogram&lt;/Keywords&gt;&lt;Keywords&gt;medicine&lt;/Keywords&gt;&lt;Keywords&gt;patient&lt;/Keywords&gt;&lt;Keywords&gt;prevalence&lt;/Keywords&gt;&lt;Keywords&gt;spontaneous echo contrast&lt;/Keywords&gt;&lt;Keywords&gt;study&lt;/Keywords&gt;&lt;Keywords&gt;thrombus&lt;/Keywords&gt;&lt;Keywords&gt;velocity&lt;/Keywords&gt;&lt;Reprint&gt;In File&lt;/Reprint&gt;&lt;Start_Page&gt;159&lt;/Start_Page&gt;&lt;End_Page&gt;164&lt;/End_Page&gt;&lt;Periodical&gt;Journal of the American College of Cardiology&lt;/Periodical&gt;&lt;Volume&gt;24&lt;/Volume&gt;&lt;Issue&gt;1&lt;/Issue&gt;&lt;User_Def_1&gt;Prev db RefID 5633&lt;/User_Def_1&gt;&lt;Address&gt;Department of Medicine, Columbia-Presbyterian Medical Center, New York, New York 10032&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2</w:t>
            </w:r>
            <w:r w:rsidR="00FC2DC5" w:rsidRPr="00EF4EB9">
              <w:rPr>
                <w:rFonts w:eastAsia="Calibri"/>
                <w:sz w:val="20"/>
                <w:szCs w:val="20"/>
                <w:lang w:eastAsia="en-US"/>
              </w:rPr>
              <w:fldChar w:fldCharType="end"/>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994</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USA, cardiology dept, single centre</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cross-sectional, prospective</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group 1 Atrial "fibrillation-flutter" ; group 2 AF ; group 3 atrial flutter</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61 (of 63, 2 excluded because of mitral regurgitant jet that disallowed adequate echocardiogram) of which 14 "fibrillation-flutter", 30 AF, 17 flutter</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group 16 male, 14 female</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group mean age 69 (SD10)</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ECG</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ew arrhythmia (&lt;7 days) 13% of AF group (n=4)</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group   hypertension 53%, coronary artery disease 13%, neurovascular event 23%, rheumatic heart disease 27%</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group  anticoagulant (21 days or more) 57%</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OE</w:t>
            </w:r>
          </w:p>
        </w:tc>
      </w:tr>
      <w:tr w:rsidR="00DD03FA" w:rsidRPr="00EF4EB9" w:rsidTr="003F62C8">
        <w:tc>
          <w:tcPr>
            <w:tcW w:w="1468" w:type="dxa"/>
          </w:tcPr>
          <w:p w:rsidR="00DD03FA" w:rsidRPr="00EF4EB9" w:rsidRDefault="00DD03FA" w:rsidP="003E06D1">
            <w:pPr>
              <w:spacing w:after="200" w:line="276" w:lineRule="auto"/>
              <w:rPr>
                <w:rFonts w:eastAsia="Calibri"/>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hrombi defined as masses adherent to wall of LAA.   Mitral regurgitation assessed qualitatively on the basis of maximal area of the regurgitant jet</w:t>
            </w:r>
          </w:p>
        </w:tc>
      </w:tr>
      <w:tr w:rsidR="00DD03FA" w:rsidRPr="00EF4EB9" w:rsidTr="003F62C8">
        <w:tc>
          <w:tcPr>
            <w:tcW w:w="1468" w:type="dxa"/>
          </w:tcPr>
          <w:p w:rsidR="00DD03FA" w:rsidRPr="00EF4EB9" w:rsidRDefault="00DD03FA" w:rsidP="003E06D1">
            <w:pPr>
              <w:spacing w:after="200" w:line="276" w:lineRule="auto"/>
              <w:rPr>
                <w:rFonts w:eastAsia="Calibri"/>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R</w:t>
            </w:r>
          </w:p>
        </w:tc>
      </w:tr>
      <w:tr w:rsidR="00DD03FA" w:rsidRPr="00EF4EB9" w:rsidTr="003F62C8">
        <w:tc>
          <w:tcPr>
            <w:tcW w:w="146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group   LAA thrombus n=12, MR n=9</w:t>
            </w:r>
          </w:p>
        </w:tc>
      </w:tr>
      <w:tr w:rsidR="00DD03FA" w:rsidRPr="00EF4EB9" w:rsidTr="003F62C8">
        <w:tc>
          <w:tcPr>
            <w:tcW w:w="1468" w:type="dxa"/>
          </w:tcPr>
          <w:p w:rsidR="00DD03FA" w:rsidRPr="00EF4EB9" w:rsidRDefault="00DD03FA" w:rsidP="003E06D1">
            <w:pPr>
              <w:spacing w:after="200" w:line="276" w:lineRule="auto"/>
              <w:rPr>
                <w:rFonts w:eastAsia="Calibri"/>
                <w:sz w:val="20"/>
                <w:szCs w:val="20"/>
                <w:lang w:eastAsia="en-US"/>
              </w:rPr>
            </w:pPr>
          </w:p>
        </w:tc>
        <w:tc>
          <w:tcPr>
            <w:tcW w:w="3349"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3705"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group   LAA thrombus 40% , MR 30%</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D57276" w:rsidRPr="00EF4EB9" w:rsidRDefault="00D57276">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1"/>
        <w:gridCol w:w="3308"/>
        <w:gridCol w:w="3753"/>
      </w:tblGrid>
      <w:tr w:rsidR="00DD03FA" w:rsidRPr="00EF4EB9" w:rsidTr="00D57276">
        <w:trPr>
          <w:tblHeader/>
        </w:trPr>
        <w:tc>
          <w:tcPr>
            <w:tcW w:w="146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3753"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Scherr</w:t>
            </w:r>
            <w:r w:rsidR="00FC2DC5" w:rsidRPr="00EF4EB9">
              <w:rPr>
                <w:rFonts w:eastAsia="Calibri"/>
                <w:sz w:val="20"/>
                <w:szCs w:val="20"/>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3</w:t>
            </w:r>
            <w:r w:rsidR="00FC2DC5" w:rsidRPr="00EF4EB9">
              <w:rPr>
                <w:rFonts w:eastAsia="Calibri"/>
                <w:sz w:val="20"/>
                <w:szCs w:val="20"/>
                <w:lang w:eastAsia="en-US"/>
              </w:rPr>
              <w:fldChar w:fldCharType="end"/>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2009</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USA</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rospective observational study</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F patients  referred for catheter ablation of AF</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3753" w:type="dxa"/>
          </w:tcPr>
          <w:p w:rsidR="00DD03FA" w:rsidRPr="00EF4EB9" w:rsidRDefault="006321E9" w:rsidP="006321E9">
            <w:pPr>
              <w:spacing w:after="200" w:line="276" w:lineRule="auto"/>
              <w:rPr>
                <w:rFonts w:eastAsia="Calibri"/>
                <w:sz w:val="20"/>
                <w:szCs w:val="20"/>
                <w:lang w:eastAsia="en-US"/>
              </w:rPr>
            </w:pPr>
            <w:r w:rsidRPr="00EF4EB9">
              <w:rPr>
                <w:rFonts w:eastAsia="Calibri"/>
                <w:sz w:val="20"/>
                <w:szCs w:val="20"/>
                <w:lang w:eastAsia="en-US"/>
              </w:rPr>
              <w:t xml:space="preserve">585 patients undergoing 732 catheter ablations (from </w:t>
            </w:r>
            <w:r w:rsidR="00DD03FA" w:rsidRPr="00EF4EB9">
              <w:rPr>
                <w:rFonts w:eastAsia="Calibri"/>
                <w:sz w:val="20"/>
                <w:szCs w:val="20"/>
                <w:lang w:eastAsia="en-US"/>
              </w:rPr>
              <w:t>590 patients referred for 737 catheter ablation</w:t>
            </w:r>
            <w:r w:rsidRPr="00EF4EB9">
              <w:rPr>
                <w:rFonts w:eastAsia="Calibri"/>
                <w:sz w:val="20"/>
                <w:szCs w:val="20"/>
                <w:lang w:eastAsia="en-US"/>
              </w:rPr>
              <w:t xml:space="preserve">, of which two </w:t>
            </w:r>
            <w:r w:rsidRPr="00EF4EB9">
              <w:rPr>
                <w:sz w:val="20"/>
                <w:szCs w:val="20"/>
              </w:rPr>
              <w:t>procedures were terminated due to technical difficulties , while three cases demonstrating unexpected findings were excluded, giving a total of five cases were excluded from the final analysis.)</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564(77%); F-168(23%)</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57±11 (5% of cases were &gt;75 years old)</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Diagnosis of AF not clearly stated. However, patient history was examined before the procedure. Paroxysmal AF defined as ≥ 2 recurrent AF terminating spontaneously within 7 days. Persistent AF was defined as recurrent AF lasting &gt; 7 days or sustained for &lt; 7days due to pharmacologic or electrical cardioversion (n=353(48%))</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75.6±69.6(calculated using 6.3 ± 5.8 years from the paper)</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ypertension(n=298)-41%;Congestive heart failure(88)-12%;previous stroke or TIA(39)-5%</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Diabetes mellitus(49)-7%</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Unsuccessful anti-arrhythmic treatment (class I and III)-1.4±1.0; Preprocedural anticoagulation(n=689)-94% At least four weeks before ablation patients received warfarin to maintain International normalised ratio, INR, between 2 and 3. Warfarin was stopped 5 days before catheter ablation. A bridging treatment with enoxaparin, 0.5-1 mg/ kg every 12 hours was started from 5th day before procedure. Patients in whom warfarin was contraindicated received antiplatelet agents at the discretion of attending doctor.</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ransoesophageal echocardiography</w:t>
            </w:r>
          </w:p>
        </w:tc>
      </w:tr>
      <w:tr w:rsidR="00DD03FA" w:rsidRPr="00EF4EB9" w:rsidTr="00D57276">
        <w:tc>
          <w:tcPr>
            <w:tcW w:w="1461" w:type="dxa"/>
          </w:tcPr>
          <w:p w:rsidR="00DD03FA" w:rsidRPr="00EF4EB9" w:rsidRDefault="00DD03FA" w:rsidP="003E06D1">
            <w:pPr>
              <w:spacing w:after="200" w:line="276" w:lineRule="auto"/>
              <w:rPr>
                <w:rFonts w:eastAsia="Calibri"/>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atients underwent TOE 24 hours before ablation. The LA cavity and LA appendage were examined for the presence of thrombi. Atrial thrombus was present if there was a well-circumscribed echo-dense mass seen in more than one imaging plane that was distinct from the surrounding endocardium and pectinate muscles.</w:t>
            </w:r>
          </w:p>
        </w:tc>
      </w:tr>
      <w:tr w:rsidR="00DD03FA" w:rsidRPr="00EF4EB9" w:rsidTr="00D57276">
        <w:tc>
          <w:tcPr>
            <w:tcW w:w="1461" w:type="dxa"/>
          </w:tcPr>
          <w:p w:rsidR="00DD03FA" w:rsidRPr="00EF4EB9" w:rsidRDefault="00DD03FA" w:rsidP="003E06D1">
            <w:pPr>
              <w:spacing w:after="200" w:line="276" w:lineRule="auto"/>
              <w:rPr>
                <w:rFonts w:eastAsia="Calibri"/>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3753" w:type="dxa"/>
          </w:tcPr>
          <w:p w:rsidR="00DD03FA" w:rsidRPr="00EF4EB9" w:rsidRDefault="00DD03FA" w:rsidP="0040535D">
            <w:pPr>
              <w:spacing w:after="200" w:line="276" w:lineRule="auto"/>
              <w:rPr>
                <w:rFonts w:eastAsia="Calibri"/>
                <w:sz w:val="20"/>
                <w:szCs w:val="20"/>
                <w:lang w:eastAsia="en-US"/>
              </w:rPr>
            </w:pPr>
            <w:r w:rsidRPr="00EF4EB9">
              <w:rPr>
                <w:rFonts w:eastAsia="Calibri"/>
                <w:sz w:val="20"/>
                <w:szCs w:val="20"/>
                <w:lang w:eastAsia="en-US"/>
              </w:rPr>
              <w:t>The presence or absence of</w:t>
            </w:r>
            <w:r w:rsidRPr="00EF4EB9">
              <w:rPr>
                <w:rFonts w:eastAsia="Calibri"/>
                <w:sz w:val="20"/>
                <w:szCs w:val="20"/>
                <w:lang w:eastAsia="en-US"/>
              </w:rPr>
              <w:br/>
              <w:t>LA thrombus was determined by the attending echocardiographer</w:t>
            </w:r>
            <w:r w:rsidR="0040535D" w:rsidRPr="00EF4EB9">
              <w:rPr>
                <w:rFonts w:eastAsia="Calibri"/>
                <w:sz w:val="20"/>
                <w:szCs w:val="20"/>
                <w:lang w:eastAsia="en-US"/>
              </w:rPr>
              <w:t xml:space="preserve"> </w:t>
            </w:r>
            <w:r w:rsidRPr="00EF4EB9">
              <w:rPr>
                <w:rFonts w:eastAsia="Calibri"/>
                <w:sz w:val="20"/>
                <w:szCs w:val="20"/>
                <w:lang w:eastAsia="en-US"/>
              </w:rPr>
              <w:t>at the time that the TOE was performed. All attending</w:t>
            </w:r>
            <w:r w:rsidRPr="00EF4EB9">
              <w:rPr>
                <w:rFonts w:eastAsia="Calibri"/>
                <w:sz w:val="20"/>
                <w:szCs w:val="20"/>
                <w:lang w:eastAsia="en-US"/>
              </w:rPr>
              <w:br/>
              <w:t>echocardiographers performing and interpreting the TOEs</w:t>
            </w:r>
            <w:r w:rsidR="0040535D" w:rsidRPr="00EF4EB9">
              <w:rPr>
                <w:rFonts w:eastAsia="Calibri"/>
                <w:sz w:val="20"/>
                <w:szCs w:val="20"/>
                <w:lang w:eastAsia="en-US"/>
              </w:rPr>
              <w:t xml:space="preserve"> </w:t>
            </w:r>
            <w:r w:rsidRPr="00EF4EB9">
              <w:rPr>
                <w:rFonts w:eastAsia="Calibri"/>
                <w:sz w:val="20"/>
                <w:szCs w:val="20"/>
                <w:lang w:eastAsia="en-US"/>
              </w:rPr>
              <w:t>were more than 3 years post-training and highly experienced</w:t>
            </w:r>
            <w:r w:rsidRPr="00EF4EB9">
              <w:rPr>
                <w:rFonts w:eastAsia="Calibri"/>
                <w:sz w:val="20"/>
                <w:szCs w:val="20"/>
                <w:lang w:eastAsia="en-US"/>
              </w:rPr>
              <w:br/>
              <w:t>(&gt;50 TOEs per year per physician).</w:t>
            </w:r>
          </w:p>
        </w:tc>
      </w:tr>
      <w:tr w:rsidR="00DD03FA" w:rsidRPr="00EF4EB9" w:rsidTr="00D57276">
        <w:tc>
          <w:tcPr>
            <w:tcW w:w="1461"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Left atrial thrombus-12/732</w:t>
            </w:r>
          </w:p>
        </w:tc>
      </w:tr>
      <w:tr w:rsidR="00DD03FA" w:rsidRPr="00EF4EB9" w:rsidTr="00D57276">
        <w:tc>
          <w:tcPr>
            <w:tcW w:w="1461" w:type="dxa"/>
          </w:tcPr>
          <w:p w:rsidR="00DD03FA" w:rsidRPr="00EF4EB9" w:rsidRDefault="00DD03FA" w:rsidP="003E06D1">
            <w:pPr>
              <w:spacing w:after="200" w:line="276" w:lineRule="auto"/>
              <w:rPr>
                <w:rFonts w:eastAsia="Calibri"/>
                <w:sz w:val="20"/>
                <w:szCs w:val="20"/>
                <w:lang w:eastAsia="en-US"/>
              </w:rPr>
            </w:pPr>
          </w:p>
        </w:tc>
        <w:tc>
          <w:tcPr>
            <w:tcW w:w="3308"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3753"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60%</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3F62C8" w:rsidRPr="00EF4EB9" w:rsidRDefault="003F62C8">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216"/>
        <w:gridCol w:w="2194"/>
        <w:gridCol w:w="851"/>
        <w:gridCol w:w="4019"/>
      </w:tblGrid>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4870" w:type="dxa"/>
            <w:gridSpan w:val="2"/>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Shen</w:t>
            </w:r>
            <w:r w:rsidR="00FC2DC5" w:rsidRPr="00EF4EB9">
              <w:rPr>
                <w:rFonts w:eastAsia="Calibri"/>
                <w:sz w:val="20"/>
                <w:szCs w:val="20"/>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4</w:t>
            </w:r>
            <w:r w:rsidR="00FC2DC5" w:rsidRPr="00EF4EB9">
              <w:rPr>
                <w:rFonts w:eastAsia="Calibri"/>
                <w:sz w:val="20"/>
                <w:szCs w:val="20"/>
                <w:lang w:eastAsia="en-US"/>
              </w:rPr>
              <w:fldChar w:fldCharType="end"/>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2002</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USA</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4870" w:type="dxa"/>
            <w:gridSpan w:val="2"/>
          </w:tcPr>
          <w:p w:rsidR="00DD03FA" w:rsidRPr="00EF4EB9" w:rsidRDefault="00DD03FA" w:rsidP="0040535D">
            <w:pPr>
              <w:spacing w:after="200" w:line="276" w:lineRule="auto"/>
              <w:rPr>
                <w:rFonts w:eastAsia="Calibri"/>
                <w:sz w:val="20"/>
                <w:szCs w:val="20"/>
                <w:lang w:eastAsia="en-US"/>
              </w:rPr>
            </w:pPr>
            <w:r w:rsidRPr="00EF4EB9">
              <w:rPr>
                <w:rFonts w:eastAsia="Calibri"/>
                <w:sz w:val="20"/>
                <w:szCs w:val="20"/>
                <w:lang w:eastAsia="en-US"/>
              </w:rPr>
              <w:t xml:space="preserve">Retrospective </w:t>
            </w:r>
            <w:r w:rsidRPr="00EF4EB9">
              <w:rPr>
                <w:rFonts w:eastAsia="Calibri"/>
                <w:iCs/>
                <w:sz w:val="20"/>
                <w:szCs w:val="20"/>
                <w:lang w:eastAsia="en-US"/>
              </w:rPr>
              <w:t>(Subjects were identified from chart</w:t>
            </w:r>
            <w:r w:rsidR="0040535D" w:rsidRPr="00EF4EB9">
              <w:rPr>
                <w:rFonts w:eastAsia="Calibri"/>
                <w:iCs/>
                <w:sz w:val="20"/>
                <w:szCs w:val="20"/>
                <w:lang w:eastAsia="en-US"/>
              </w:rPr>
              <w:t xml:space="preserve"> </w:t>
            </w:r>
            <w:r w:rsidRPr="00EF4EB9">
              <w:rPr>
                <w:rFonts w:eastAsia="Calibri"/>
                <w:iCs/>
                <w:sz w:val="20"/>
                <w:szCs w:val="20"/>
                <w:lang w:eastAsia="en-US"/>
              </w:rPr>
              <w:t>review of consecutive patients who underwent transoesophageal</w:t>
            </w:r>
            <w:r w:rsidRPr="00EF4EB9">
              <w:rPr>
                <w:rFonts w:eastAsia="Calibri"/>
                <w:iCs/>
                <w:sz w:val="20"/>
                <w:szCs w:val="20"/>
                <w:lang w:eastAsia="en-US"/>
              </w:rPr>
              <w:br/>
              <w:t>echocardiography (TOE) to rule out intra-atrial</w:t>
            </w:r>
            <w:r w:rsidR="0040535D" w:rsidRPr="00EF4EB9">
              <w:rPr>
                <w:rFonts w:eastAsia="Calibri"/>
                <w:iCs/>
                <w:sz w:val="20"/>
                <w:szCs w:val="20"/>
                <w:lang w:eastAsia="en-US"/>
              </w:rPr>
              <w:t xml:space="preserve"> </w:t>
            </w:r>
            <w:r w:rsidRPr="00EF4EB9">
              <w:rPr>
                <w:rFonts w:eastAsia="Calibri"/>
                <w:iCs/>
                <w:sz w:val="20"/>
                <w:szCs w:val="20"/>
                <w:lang w:eastAsia="en-US"/>
              </w:rPr>
              <w:t xml:space="preserve">thrombi before cardioversion of AF </w:t>
            </w:r>
            <w:r w:rsidR="0040535D" w:rsidRPr="00EF4EB9">
              <w:rPr>
                <w:rFonts w:eastAsia="Calibri"/>
                <w:iCs/>
                <w:sz w:val="20"/>
                <w:szCs w:val="20"/>
                <w:lang w:eastAsia="en-US"/>
              </w:rPr>
              <w:t>–</w:t>
            </w:r>
            <w:r w:rsidRPr="00EF4EB9">
              <w:rPr>
                <w:rFonts w:eastAsia="Calibri"/>
                <w:iCs/>
                <w:sz w:val="20"/>
                <w:szCs w:val="20"/>
                <w:lang w:eastAsia="en-US"/>
              </w:rPr>
              <w:t xml:space="preserve"> January</w:t>
            </w:r>
            <w:r w:rsidR="0040535D" w:rsidRPr="00EF4EB9">
              <w:rPr>
                <w:rFonts w:eastAsia="Calibri"/>
                <w:iCs/>
                <w:sz w:val="20"/>
                <w:szCs w:val="20"/>
                <w:lang w:eastAsia="en-US"/>
              </w:rPr>
              <w:t xml:space="preserve"> </w:t>
            </w:r>
            <w:r w:rsidRPr="00EF4EB9">
              <w:rPr>
                <w:rFonts w:eastAsia="Calibri"/>
                <w:iCs/>
                <w:sz w:val="20"/>
                <w:szCs w:val="20"/>
                <w:lang w:eastAsia="en-US"/>
              </w:rPr>
              <w:t>1996 and June 2001.)</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Patients with sub-therapeutic INRs after receiving adequate doses of anticoagulation for≥ 3 weeks. </w:t>
            </w:r>
            <w:r w:rsidRPr="00EF4EB9">
              <w:rPr>
                <w:rFonts w:eastAsia="Calibri"/>
                <w:iCs/>
                <w:sz w:val="20"/>
                <w:szCs w:val="20"/>
                <w:lang w:eastAsia="en-US"/>
              </w:rPr>
              <w:t>Eligibility: AF&gt;48hours; Warfarin treatment ≥ 3 weeks; completion of full warfarin loading dose (defined as achievement of INR &gt; 2 after starting  treatment; INR &lt; 2 at ≥ 1 measurement in the last 3 weeks preceding TOE with at least one measurement within 7 days of scheduled TOE.</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82</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7.3±16.9 (reported as duration of AF onset to TOE)</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ypertension(n=48)-26%;Valvular heart disease(n=46)-25%;dilated cardiomyopathy(n=2)-1%;hypertrophic cardiomyopathy(n=2)-1%;congenital atrial septal defect(n=1)-1%;coronary artery disease(n=50)-28%;</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Diabetes mellitus(n=2)-1%</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ransoesophageal echocardiography</w:t>
            </w:r>
          </w:p>
        </w:tc>
      </w:tr>
      <w:tr w:rsidR="00DD03FA" w:rsidRPr="00EF4EB9" w:rsidTr="00D57276">
        <w:tc>
          <w:tcPr>
            <w:tcW w:w="1242" w:type="dxa"/>
          </w:tcPr>
          <w:p w:rsidR="00DD03FA" w:rsidRPr="00EF4EB9" w:rsidRDefault="00DD03FA" w:rsidP="003E06D1">
            <w:pPr>
              <w:spacing w:after="200" w:line="276" w:lineRule="auto"/>
              <w:rPr>
                <w:rFonts w:eastAsia="Calibri"/>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trial thrombus was defined as a uniformly consistent echo-reflective and circumscribed mass which was distinct in texture from the surrounding wall of the atrium.</w:t>
            </w:r>
          </w:p>
        </w:tc>
      </w:tr>
      <w:tr w:rsidR="00DD03FA" w:rsidRPr="00EF4EB9" w:rsidTr="00D57276">
        <w:tc>
          <w:tcPr>
            <w:tcW w:w="1242" w:type="dxa"/>
          </w:tcPr>
          <w:p w:rsidR="00DD03FA" w:rsidRPr="00EF4EB9" w:rsidRDefault="00DD03FA" w:rsidP="003E06D1">
            <w:pPr>
              <w:spacing w:after="200" w:line="276" w:lineRule="auto"/>
              <w:rPr>
                <w:rFonts w:eastAsia="Calibri"/>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D57276">
        <w:tc>
          <w:tcPr>
            <w:tcW w:w="1242" w:type="dxa"/>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8/182</w:t>
            </w:r>
          </w:p>
        </w:tc>
      </w:tr>
      <w:tr w:rsidR="00DD03FA" w:rsidRPr="00EF4EB9" w:rsidTr="00D57276">
        <w:tc>
          <w:tcPr>
            <w:tcW w:w="1242" w:type="dxa"/>
          </w:tcPr>
          <w:p w:rsidR="00DD03FA" w:rsidRPr="00EF4EB9" w:rsidRDefault="00DD03FA" w:rsidP="003E06D1">
            <w:pPr>
              <w:spacing w:after="200" w:line="276" w:lineRule="auto"/>
              <w:rPr>
                <w:rFonts w:eastAsia="Calibri"/>
                <w:sz w:val="20"/>
                <w:szCs w:val="20"/>
                <w:lang w:eastAsia="en-US"/>
              </w:rPr>
            </w:pPr>
          </w:p>
        </w:tc>
        <w:tc>
          <w:tcPr>
            <w:tcW w:w="2410"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4870" w:type="dxa"/>
            <w:gridSpan w:val="2"/>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9.90%</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Study</w:t>
            </w: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Author</w:t>
            </w:r>
          </w:p>
        </w:tc>
        <w:tc>
          <w:tcPr>
            <w:tcW w:w="4019"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Tsai</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Tsai&lt;/Author&gt;&lt;Year&gt;1997&lt;/Year&gt;&lt;RecNum&gt;3972&lt;/RecNum&gt;&lt;IDText&gt;Prevalence and clinical significance of left atrial thrombus in nonrheumatic atrial fibrillation&lt;/IDText&gt;&lt;MDL Ref_Type="Journal"&gt;&lt;Ref_Type&gt;Journal&lt;/Ref_Type&gt;&lt;Ref_ID&gt;3972&lt;/Ref_ID&gt;&lt;Title_Primary&gt;Prevalence and clinical significance of left atrial thrombus in nonrheumatic atrial fibrillation&lt;/Title_Primary&gt;&lt;Authors_Primary&gt;Tsai,L.M.&lt;/Authors_Primary&gt;&lt;Authors_Primary&gt;Lin,L.J.&lt;/Authors_Primary&gt;&lt;Authors_Primary&gt;Teng,J.K.&lt;/Authors_Primary&gt;&lt;Authors_Primary&gt;Chen,J.H.&lt;/Authors_Primary&gt;&lt;Authors_Primary&gt;Tsai,L.M.&lt;/Authors_Primary&gt;&lt;Authors_Primary&gt;Lin,L.J.&lt;/Authors_Primary&gt;&lt;Authors_Primary&gt;Teng,J.K.&lt;/Authors_Primary&gt;&lt;Authors_Primary&gt;Chen,J.H.&lt;/Authors_Primary&gt;&lt;Date_Primary&gt;1997/1/31&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TOE not TTE&lt;/Keywords&gt;&lt;Keywords&gt;analysis&lt;/Keywords&gt;&lt;Keywords&gt;article&lt;/Keywords&gt;&lt;Keywords&gt;Atrial fibrillation&lt;/Keywords&gt;&lt;Keywords&gt;echocardiography&lt;/Keywords&gt;&lt;Keywords&gt;hospital&lt;/Keywords&gt;&lt;Keywords&gt;left ventricular&lt;/Keywords&gt;&lt;Keywords&gt;multivariate analysis&lt;/Keywords&gt;&lt;Keywords&gt;patient&lt;/Keywords&gt;&lt;Keywords&gt;university&lt;/Keywords&gt;&lt;Reprint&gt;In File&lt;/Reprint&gt;&lt;Start_Page&gt;163&lt;/Start_Page&gt;&lt;End_Page&gt;169&lt;/End_Page&gt;&lt;Periodical&gt;International Journal of Cardiology&lt;/Periodical&gt;&lt;Volume&gt;58&lt;/Volume&gt;&lt;Issue&gt;2&lt;/Issue&gt;&lt;User_Def_1&gt;Prev db 4159&lt;/User_Def_1&gt;&lt;Address&gt;Department of Internal Medicine, National Cheng Kung University Medical College and Hospital, Taiwan, ROC&lt;/Address&gt;&lt;ZZ_JournalFull&gt;&lt;f name="System"&gt;International Journal of Cardiology&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5</w:t>
            </w:r>
            <w:r w:rsidR="00FC2DC5" w:rsidRPr="00EF4EB9">
              <w:rPr>
                <w:rFonts w:eastAsia="Calibri"/>
                <w:sz w:val="20"/>
                <w:szCs w:val="20"/>
                <w:lang w:eastAsia="en-US"/>
              </w:rPr>
              <w:fldChar w:fldCharType="end"/>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ate</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996</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Location</w:t>
            </w:r>
            <w:r w:rsidRPr="00EF4EB9">
              <w:rPr>
                <w:rFonts w:eastAsia="Calibri"/>
                <w:sz w:val="20"/>
                <w:szCs w:val="20"/>
                <w:lang w:eastAsia="en-US"/>
              </w:rPr>
              <w:t xml:space="preserv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China</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tudy design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rospective observational study</w:t>
            </w:r>
            <w:r w:rsidRPr="00EF4EB9">
              <w:rPr>
                <w:rFonts w:eastAsia="Calibri"/>
                <w:iCs/>
                <w:sz w:val="20"/>
                <w:szCs w:val="20"/>
                <w:lang w:eastAsia="en-US"/>
              </w:rPr>
              <w:t>(Consecutive patients with chronic non-rheumatic AF undergoing TOE)</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w:t>
            </w: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opulation, eligibility criteria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atients with chronic non-rheumatic AF (i.e. AF persisting for &gt; 30days) admitted as in-patients or seen as out-patients, undergoing TOE. (Patients were excluded if they had oesophageal disease or could not tolerate TOE)</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Sample siz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 xml:space="preserve">219(Of 222 patients included in the study, 3 had  'non-diagnostic images' on TOE) </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ale/ Female</w:t>
            </w:r>
            <w:r w:rsidRPr="00EF4EB9">
              <w:rPr>
                <w:rFonts w:eastAsia="Calibri"/>
                <w:sz w:val="20"/>
                <w:szCs w:val="20"/>
                <w:lang w:eastAsia="en-US"/>
              </w:rPr>
              <w:t xml:space="preserv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M-161 (74%); F-58-(26%)</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age</w:t>
            </w:r>
            <w:r w:rsidRPr="00EF4EB9">
              <w:rPr>
                <w:rFonts w:eastAsia="Calibri"/>
                <w:sz w:val="20"/>
                <w:szCs w:val="20"/>
                <w:lang w:eastAsia="en-US"/>
              </w:rPr>
              <w:t>(yrs)</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65 (Range 28-82)</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is of AF </w:t>
            </w:r>
          </w:p>
        </w:tc>
        <w:tc>
          <w:tcPr>
            <w:tcW w:w="4019" w:type="dxa"/>
          </w:tcPr>
          <w:p w:rsidR="00DD03FA" w:rsidRPr="00EF4EB9" w:rsidRDefault="006A11FA" w:rsidP="003E06D1">
            <w:pPr>
              <w:spacing w:after="200" w:line="276" w:lineRule="auto"/>
              <w:rPr>
                <w:rFonts w:eastAsia="Calibri"/>
                <w:sz w:val="20"/>
                <w:szCs w:val="20"/>
                <w:lang w:eastAsia="en-US"/>
              </w:rPr>
            </w:pPr>
            <w:r w:rsidRPr="00EF4EB9">
              <w:rPr>
                <w:rFonts w:eastAsia="Calibri"/>
                <w:sz w:val="20"/>
                <w:szCs w:val="20"/>
                <w:lang w:eastAsia="en-US"/>
              </w:rPr>
              <w:t>Serial ECG</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Mean Duration of AF</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Underlying cardiac conditions</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ypertension(n=97)-44%; Coronary artery disease(n=20)-9%; idiopathic dilated cardiomyopathy(n=27)-12%; non-rheumatic valvular disease(n=16)-7%; hypertrophic cardiomyopathy(n=3)-1%;sick sinus syndrome(n=1)-0.4%; Previous thromboembolism(n=77)-35.1%</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Co-morbidities </w:t>
            </w:r>
            <w:r w:rsidRPr="00EF4EB9">
              <w:rPr>
                <w:rFonts w:eastAsia="Calibri"/>
                <w:sz w:val="20"/>
                <w:szCs w:val="20"/>
                <w:lang w:eastAsia="en-US"/>
              </w:rPr>
              <w:t>(non- cardiac diseases)</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Hyperthyroidism(n=9)-4%</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Treatment</w:t>
            </w:r>
            <w:r w:rsidRPr="00EF4EB9">
              <w:rPr>
                <w:rFonts w:eastAsia="Calibri"/>
                <w:sz w:val="20"/>
                <w:szCs w:val="20"/>
                <w:lang w:eastAsia="en-US"/>
              </w:rPr>
              <w:t xml:space="preserv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nti-coagulation treatment(n=15)-7%; Anti-platelet agents(n=38)-17%</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Methods </w:t>
            </w: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iagnostic instrument (s) </w:t>
            </w:r>
            <w:r w:rsidRPr="00EF4EB9">
              <w:rPr>
                <w:rFonts w:eastAsia="Calibri"/>
                <w:sz w:val="20"/>
                <w:szCs w:val="20"/>
                <w:lang w:eastAsia="en-US"/>
              </w:rPr>
              <w:t>for pathology</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Transoesophageal echocardiography</w:t>
            </w:r>
          </w:p>
        </w:tc>
      </w:tr>
      <w:tr w:rsidR="00DD03FA" w:rsidRPr="00EF4EB9" w:rsidTr="00704DEA">
        <w:tc>
          <w:tcPr>
            <w:tcW w:w="1458" w:type="dxa"/>
            <w:gridSpan w:val="2"/>
          </w:tcPr>
          <w:p w:rsidR="00DD03FA" w:rsidRPr="00EF4EB9" w:rsidRDefault="00DD03FA" w:rsidP="003E06D1">
            <w:pPr>
              <w:spacing w:after="200" w:line="276" w:lineRule="auto"/>
              <w:rPr>
                <w:rFonts w:eastAsia="Calibri"/>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Diagnostic criteria</w:t>
            </w:r>
            <w:r w:rsidRPr="00EF4EB9">
              <w:rPr>
                <w:rFonts w:eastAsia="Calibri"/>
                <w:sz w:val="20"/>
                <w:szCs w:val="20"/>
                <w:lang w:eastAsia="en-US"/>
              </w:rPr>
              <w:t xml:space="preserve"> for pathology</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Atrial thrombus was defined as a well-circumscribed echogenic mass in the left atrial cavity or appendage which was distinct from the surrounding pectinate muscles.</w:t>
            </w:r>
          </w:p>
        </w:tc>
      </w:tr>
      <w:tr w:rsidR="00DD03FA" w:rsidRPr="00EF4EB9" w:rsidTr="00704DEA">
        <w:tc>
          <w:tcPr>
            <w:tcW w:w="1458" w:type="dxa"/>
            <w:gridSpan w:val="2"/>
          </w:tcPr>
          <w:p w:rsidR="00DD03FA" w:rsidRPr="00EF4EB9" w:rsidRDefault="00DD03FA" w:rsidP="003E06D1">
            <w:pPr>
              <w:spacing w:after="200" w:line="276" w:lineRule="auto"/>
              <w:rPr>
                <w:rFonts w:eastAsia="Calibri"/>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Description of Assessor(s)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not reported</w:t>
            </w:r>
          </w:p>
        </w:tc>
      </w:tr>
      <w:tr w:rsidR="00DD03FA" w:rsidRPr="00EF4EB9" w:rsidTr="00704DEA">
        <w:tc>
          <w:tcPr>
            <w:tcW w:w="1458"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Results</w:t>
            </w: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 xml:space="preserve">Pathology </w:t>
            </w:r>
            <w:r w:rsidRPr="00EF4EB9">
              <w:rPr>
                <w:rFonts w:eastAsia="Calibri"/>
                <w:sz w:val="20"/>
                <w:szCs w:val="20"/>
                <w:lang w:eastAsia="en-US"/>
              </w:rPr>
              <w:t>(number of subjects)</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15/219</w:t>
            </w:r>
          </w:p>
        </w:tc>
      </w:tr>
      <w:tr w:rsidR="00DD03FA" w:rsidRPr="00EF4EB9" w:rsidTr="00704DEA">
        <w:tc>
          <w:tcPr>
            <w:tcW w:w="1458" w:type="dxa"/>
            <w:gridSpan w:val="2"/>
          </w:tcPr>
          <w:p w:rsidR="00DD03FA" w:rsidRPr="00EF4EB9" w:rsidRDefault="00DD03FA" w:rsidP="003E06D1">
            <w:pPr>
              <w:spacing w:after="200" w:line="276" w:lineRule="auto"/>
              <w:rPr>
                <w:rFonts w:eastAsia="Calibri"/>
                <w:sz w:val="20"/>
                <w:szCs w:val="20"/>
                <w:lang w:eastAsia="en-US"/>
              </w:rPr>
            </w:pPr>
          </w:p>
        </w:tc>
        <w:tc>
          <w:tcPr>
            <w:tcW w:w="3045" w:type="dxa"/>
            <w:gridSpan w:val="2"/>
          </w:tcPr>
          <w:p w:rsidR="00DD03FA" w:rsidRPr="00EF4EB9" w:rsidRDefault="00DD03FA" w:rsidP="003E06D1">
            <w:pPr>
              <w:spacing w:after="200" w:line="276" w:lineRule="auto"/>
              <w:rPr>
                <w:rFonts w:eastAsia="Calibri"/>
                <w:bCs/>
                <w:sz w:val="20"/>
                <w:szCs w:val="20"/>
                <w:lang w:eastAsia="en-US"/>
              </w:rPr>
            </w:pPr>
            <w:r w:rsidRPr="00EF4EB9">
              <w:rPr>
                <w:rFonts w:eastAsia="Calibri"/>
                <w:bCs/>
                <w:sz w:val="20"/>
                <w:szCs w:val="20"/>
                <w:lang w:eastAsia="en-US"/>
              </w:rPr>
              <w:t>Pathology prevalence (%)</w:t>
            </w:r>
          </w:p>
        </w:tc>
        <w:tc>
          <w:tcPr>
            <w:tcW w:w="4019"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6.80%</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85086B">
      <w:pPr>
        <w:pStyle w:val="Header"/>
        <w:tabs>
          <w:tab w:val="clear" w:pos="4153"/>
          <w:tab w:val="clear" w:pos="8306"/>
        </w:tabs>
        <w:spacing w:before="60" w:after="60"/>
        <w:outlineLvl w:val="0"/>
        <w:rPr>
          <w:b/>
          <w:sz w:val="22"/>
          <w:szCs w:val="22"/>
        </w:rPr>
      </w:pPr>
      <w:r w:rsidRPr="00EF4EB9">
        <w:rPr>
          <w:rFonts w:eastAsia="Calibri"/>
          <w:sz w:val="20"/>
          <w:szCs w:val="20"/>
          <w:lang w:eastAsia="en-US"/>
        </w:rPr>
        <w:br w:type="page"/>
      </w:r>
      <w:r w:rsidRPr="00EF4EB9">
        <w:rPr>
          <w:b/>
          <w:sz w:val="22"/>
          <w:szCs w:val="22"/>
        </w:rPr>
        <w:t xml:space="preserve">Appendix </w:t>
      </w:r>
      <w:r w:rsidR="00BE782B" w:rsidRPr="00EF4EB9">
        <w:rPr>
          <w:b/>
          <w:sz w:val="22"/>
          <w:szCs w:val="22"/>
        </w:rPr>
        <w:t>7</w:t>
      </w:r>
      <w:r w:rsidRPr="00EF4EB9">
        <w:rPr>
          <w:b/>
          <w:sz w:val="22"/>
          <w:szCs w:val="22"/>
        </w:rPr>
        <w:t>:</w:t>
      </w:r>
      <w:r w:rsidR="00BE782B" w:rsidRPr="00EF4EB9">
        <w:rPr>
          <w:b/>
          <w:sz w:val="22"/>
          <w:szCs w:val="22"/>
        </w:rPr>
        <w:tab/>
      </w:r>
      <w:r w:rsidRPr="00EF4EB9">
        <w:rPr>
          <w:b/>
          <w:sz w:val="22"/>
          <w:szCs w:val="22"/>
        </w:rPr>
        <w:t>Quality assessment  Prevalence review</w:t>
      </w:r>
    </w:p>
    <w:p w:rsidR="00DD03FA" w:rsidRPr="00EF4EB9" w:rsidRDefault="00DD03FA" w:rsidP="00DD03FA">
      <w:pPr>
        <w:spacing w:before="60" w:after="60"/>
        <w:rPr>
          <w:b/>
          <w:sz w:val="22"/>
          <w:szCs w:val="22"/>
        </w:rPr>
      </w:pPr>
    </w:p>
    <w:p w:rsidR="00DD03FA" w:rsidRPr="00EF4EB9" w:rsidRDefault="00DD03FA" w:rsidP="00DD03FA">
      <w:pPr>
        <w:spacing w:before="60" w:after="60"/>
        <w:rPr>
          <w:sz w:val="22"/>
          <w:szCs w:val="22"/>
        </w:rPr>
      </w:pPr>
      <w:r w:rsidRPr="00EF4EB9">
        <w:rPr>
          <w:sz w:val="22"/>
          <w:szCs w:val="22"/>
        </w:rPr>
        <w:t>Responses may be YES (Y), NO (N), UNCLEAR (U), NA (not applicable), or P (partial data provided)</w:t>
      </w:r>
    </w:p>
    <w:p w:rsidR="00DD03FA" w:rsidRPr="00EF4EB9" w:rsidRDefault="00DD03FA" w:rsidP="00DD03FA">
      <w:pPr>
        <w:spacing w:before="60" w:after="60"/>
        <w:rPr>
          <w:sz w:val="20"/>
          <w:szCs w:val="20"/>
        </w:rPr>
      </w:pPr>
    </w:p>
    <w:tbl>
      <w:tblPr>
        <w:tblW w:w="866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4"/>
        <w:gridCol w:w="4678"/>
        <w:gridCol w:w="2268"/>
      </w:tblGrid>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268" w:type="dxa"/>
          </w:tcPr>
          <w:p w:rsidR="00DD03FA" w:rsidRPr="00EF4EB9" w:rsidRDefault="00DD03FA" w:rsidP="005A1380">
            <w:pPr>
              <w:spacing w:after="200" w:line="276" w:lineRule="auto"/>
              <w:rPr>
                <w:rFonts w:eastAsia="Calibri"/>
                <w:sz w:val="20"/>
                <w:szCs w:val="20"/>
                <w:lang w:eastAsia="en-US"/>
              </w:rPr>
            </w:pPr>
            <w:r w:rsidRPr="00EF4EB9">
              <w:rPr>
                <w:rFonts w:eastAsia="Calibri"/>
                <w:color w:val="000000"/>
                <w:sz w:val="20"/>
                <w:szCs w:val="20"/>
                <w:lang w:eastAsia="en-US"/>
              </w:rPr>
              <w:t>Agmon 2001</w:t>
            </w:r>
            <w:r w:rsidR="00FC2DC5" w:rsidRPr="00EF4EB9">
              <w:rPr>
                <w:rFonts w:eastAsia="Calibri"/>
                <w:color w:val="000000"/>
                <w:sz w:val="20"/>
                <w:szCs w:val="20"/>
                <w:lang w:eastAsia="en-US"/>
              </w:rPr>
              <w:fldChar w:fldCharType="begin"/>
            </w:r>
            <w:r w:rsidR="00C555BF">
              <w:rPr>
                <w:rFonts w:eastAsia="Calibri"/>
                <w:color w:val="000000"/>
                <w:sz w:val="20"/>
                <w:szCs w:val="20"/>
                <w:lang w:eastAsia="en-US"/>
              </w:rPr>
              <w:instrText xml:space="preserve"> ADDIN REFMGR.CITE &lt;Refman&gt;&lt;Cite&gt;&lt;Author&gt;Agmon&lt;/Author&gt;&lt;Year&gt;2001&lt;/Year&gt;&lt;RecNum&gt;14413&lt;/RecNum&gt;&lt;IDText&gt;Association of atrial fibrillation and aortic atherosclerosis: a population-based study&lt;/IDText&gt;&lt;MDL Ref_Type="Journal"&gt;&lt;Ref_Type&gt;Journal&lt;/Ref_Type&gt;&lt;Ref_ID&gt;14413&lt;/Ref_ID&gt;&lt;Title_Primary&gt;Association of atrial fibrillation and aortic atherosclerosis: a population-based study&lt;/Title_Primary&gt;&lt;Authors_Primary&gt;Agmon,Y.&lt;/Authors_Primary&gt;&lt;Authors_Primary&gt;Khandheria,B.K.&lt;/Authors_Primary&gt;&lt;Authors_Primary&gt;Meissner,I.&lt;/Authors_Primary&gt;&lt;Authors_Primary&gt;Schwartz,G.L.&lt;/Authors_Primary&gt;&lt;Authors_Primary&gt;Petterson,T.M.&lt;/Authors_Primary&gt;&lt;Authors_Primary&gt;O&amp;apos;Fallon,W.M.&lt;/Authors_Primary&gt;&lt;Authors_Primary&gt;Gentile,F.&lt;/Authors_Primary&gt;&lt;Authors_Primary&gt;Spittell,P.C.&lt;/Authors_Primary&gt;&lt;Authors_Primary&gt;Whisnant,J.P.&lt;/Authors_Primary&gt;&lt;Authors_Primary&gt;Wiebers,D.O.&lt;/Authors_Primary&gt;&lt;Authors_Primary&gt;Covalt,J.L.&lt;/Authors_Primary&gt;&lt;Authors_Primary&gt;Seward,J.B.&lt;/Authors_Primary&gt;&lt;Date_Primary&gt;2001/3&lt;/Date_Primary&gt;&lt;Keywords&gt;$$Medline&lt;/Keywords&gt;&lt;Keywords&gt;$$Pathologies&lt;/Keywords&gt;&lt;Keywords&gt;$$reject title&lt;/Keywords&gt;&lt;Keywords&gt;$$TOE not TTE&lt;/Keywords&gt;&lt;Keywords&gt;age&lt;/Keywords&gt;&lt;Keywords&gt;article&lt;/Keywords&gt;&lt;Keywords&gt;Atrial fibrillation&lt;/Keywords&gt;&lt;Keywords&gt;echocardiography&lt;/Keywords&gt;&lt;Keywords&gt;population&lt;/Keywords&gt;&lt;Keywords&gt;prevention&lt;/Keywords&gt;&lt;Keywords&gt;research&lt;/Keywords&gt;&lt;Keywords&gt;risk&lt;/Keywords&gt;&lt;Keywords&gt;stroke&lt;/Keywords&gt;&lt;Keywords&gt;study&lt;/Keywords&gt;&lt;Keywords&gt;time&lt;/Keywords&gt;&lt;Reprint&gt;Not in File&lt;/Reprint&gt;&lt;Start_Page&gt;252&lt;/Start_Page&gt;&lt;End_Page&gt;259&lt;/End_Page&gt;&lt;Periodical&gt;Mayo Clinic Proceedings&lt;/Periodical&gt;&lt;Volume&gt;76&lt;/Volume&gt;&lt;Issue&gt;3&lt;/Issue&gt;&lt;User_Def_1&gt;prev db RefID 10449&lt;/User_Def_1&gt;&lt;Address&gt;Division of Cardiovascular Diseases and Internal Medicine, Mayo Clinic, Rochester, Minn 55905, USA&lt;/Address&gt;&lt;ZZ_JournalFull&gt;&lt;f name="System"&gt;Mayo Clinic Proceedings&lt;/f&gt;&lt;/ZZ_JournalFull&gt;&lt;ZZ_WorkformID&gt;1&lt;/ZZ_WorkformID&gt;&lt;/MDL&gt;&lt;/Cite&gt;&lt;/Refman&gt;</w:instrText>
            </w:r>
            <w:r w:rsidR="00FC2DC5" w:rsidRPr="00EF4EB9">
              <w:rPr>
                <w:rFonts w:eastAsia="Calibri"/>
                <w:color w:val="000000"/>
                <w:sz w:val="20"/>
                <w:szCs w:val="20"/>
                <w:lang w:eastAsia="en-US"/>
              </w:rPr>
              <w:fldChar w:fldCharType="separate"/>
            </w:r>
            <w:r w:rsidR="005A1380" w:rsidRPr="005A1380">
              <w:rPr>
                <w:rFonts w:eastAsia="Calibri"/>
                <w:noProof/>
                <w:color w:val="000000"/>
                <w:sz w:val="20"/>
                <w:szCs w:val="20"/>
                <w:vertAlign w:val="superscript"/>
                <w:lang w:eastAsia="en-US"/>
              </w:rPr>
              <w:t>111</w:t>
            </w:r>
            <w:r w:rsidR="00FC2DC5" w:rsidRPr="00EF4EB9">
              <w:rPr>
                <w:rFonts w:eastAsia="Calibri"/>
                <w:color w:val="000000"/>
                <w:sz w:val="20"/>
                <w:szCs w:val="20"/>
                <w:lang w:eastAsia="en-US"/>
              </w:rPr>
              <w:fldChar w:fldCharType="end"/>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714" w:type="dxa"/>
          </w:tcPr>
          <w:p w:rsidR="00DD03FA" w:rsidRPr="00EF4EB9" w:rsidRDefault="00DD03FA" w:rsidP="003E06D1">
            <w:pPr>
              <w:spacing w:after="200" w:line="276" w:lineRule="auto"/>
              <w:rPr>
                <w:rFonts w:eastAsia="Calibri"/>
                <w:color w:val="000000"/>
                <w:sz w:val="20"/>
                <w:szCs w:val="20"/>
                <w:lang w:eastAsia="en-US"/>
              </w:rPr>
            </w:pPr>
          </w:p>
        </w:tc>
        <w:tc>
          <w:tcPr>
            <w:tcW w:w="467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Variables described or identified </w:t>
            </w:r>
          </w:p>
        </w:tc>
        <w:tc>
          <w:tcPr>
            <w:tcW w:w="2268"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bl>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Archer 1995</w:t>
            </w:r>
            <w:r w:rsidR="00FC2DC5" w:rsidRPr="00EF4EB9">
              <w:rPr>
                <w:rFonts w:eastAsia="Calibri"/>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FyY2hlcjwvQXV0aG9yPjxZZWFyPjE5OTU8L1llYXI+PFJl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2</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U</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Variables described or identifi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bl>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Blackshear 1999</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Blackshear&lt;/Author&gt;&lt;Year&gt;1999&lt;/Year&gt;&lt;RecNum&gt;3470&lt;/RecNum&gt;&lt;IDText&gt;Aortic plaque in atrial fibrillation: prevalence, predictors, and thromboembolic implications&lt;/IDText&gt;&lt;MDL Ref_Type="Journal"&gt;&lt;Ref_Type&gt;Journal&lt;/Ref_Type&gt;&lt;Ref_ID&gt;3470&lt;/Ref_ID&gt;&lt;Title_Primary&gt;Aortic plaque in atrial fibrillation: prevalence, predictors, and thromboembolic implications&lt;/Title_Primary&gt;&lt;Authors_Primary&gt;Blackshear,J.L.&lt;/Authors_Primary&gt;&lt;Authors_Primary&gt;Pearce,L.A.&lt;/Authors_Primary&gt;&lt;Authors_Primary&gt;Hart,R.G.&lt;/Authors_Primary&gt;&lt;Authors_Primary&gt;Zabalgoitia,M.&lt;/Authors_Primary&gt;&lt;Authors_Primary&gt;Labovitz,A.&lt;/Authors_Primary&gt;&lt;Authors_Primary&gt;Asinger,R.W.&lt;/Authors_Primary&gt;&lt;Authors_Primary&gt;Halperin,J.L.&lt;/Authors_Primary&gt;&lt;Date_Primary&gt;1999/4&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stenosis&lt;/Keywords&gt;&lt;Reprint&gt;In File&lt;/Reprint&gt;&lt;Start_Page&gt;834&lt;/Start_Page&gt;&lt;End_Page&gt;840&lt;/End_Page&gt;&lt;Periodical&gt;Stroke&lt;/Periodical&gt;&lt;Volume&gt;30&lt;/Volume&gt;&lt;Issue&gt;4&lt;/Issue&gt;&lt;User_Def_1&gt;Prev db RefID 4019&lt;/User_Def_1&gt;&lt;Address&gt;Mayo Clinic Jacksonville, Jacksonville, Fla. 32224, USA. jlb16@exjax.mayo.edu&lt;/Address&gt;&lt;ZZ_JournalFull&gt;&lt;f name="System"&gt;Stroke&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3</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bl>
    <w:p w:rsidR="00DD03FA" w:rsidRPr="00EF4EB9" w:rsidRDefault="00DD03FA" w:rsidP="00DD03FA">
      <w:pPr>
        <w:spacing w:after="200" w:line="276" w:lineRule="auto"/>
        <w:rPr>
          <w:rFonts w:eastAsia="Calibri"/>
          <w:sz w:val="20"/>
          <w:szCs w:val="20"/>
          <w:lang w:eastAsia="en-US"/>
        </w:rPr>
      </w:pPr>
      <w:r w:rsidRPr="00EF4EB9">
        <w:rPr>
          <w:rFonts w:eastAsia="Calibri"/>
          <w:sz w:val="20"/>
          <w:szCs w:val="20"/>
          <w:lang w:eastAsia="en-US"/>
        </w:rPr>
        <w:t>* partial data reported in this reference, but full details available in previous publications</w:t>
      </w: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Corrado 2004</w:t>
            </w:r>
            <w:r w:rsidR="00FC2DC5" w:rsidRPr="00EF4EB9">
              <w:rPr>
                <w:rFonts w:eastAsia="Calibri"/>
                <w:sz w:val="20"/>
                <w:szCs w:val="20"/>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NvcnJhZG88L0F1dGhvcj48WWVhcj4yMDA0PC9ZZWFyPjxS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dW1hbjwvS2V5d29yZHM+PEtl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4</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N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Dang 2004</w:t>
            </w:r>
            <w:r w:rsidR="00FC2DC5" w:rsidRPr="00EF4EB9">
              <w:rPr>
                <w:rFonts w:eastAsia="Calibri"/>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Rhbmc8L0F1dGhvcj48WWVhcj4yMDA0PC9ZZWFyPjxSZWNO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5</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P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944034">
            <w:pPr>
              <w:spacing w:after="200" w:line="276" w:lineRule="auto"/>
              <w:rPr>
                <w:rFonts w:eastAsia="Calibri"/>
                <w:sz w:val="20"/>
                <w:szCs w:val="20"/>
                <w:lang w:eastAsia="en-US"/>
              </w:rPr>
            </w:pPr>
            <w:r w:rsidRPr="00EF4EB9">
              <w:rPr>
                <w:rFonts w:eastAsia="Calibri"/>
                <w:sz w:val="20"/>
                <w:szCs w:val="20"/>
                <w:lang w:eastAsia="en-US"/>
              </w:rPr>
              <w:t>de Divitiis 1999</w:t>
            </w:r>
            <w:r w:rsidR="00FC2DC5" w:rsidRPr="00EF4EB9">
              <w:rPr>
                <w:rFonts w:eastAsia="Calibri"/>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mRlIERpdml0aWlzIE0uPC9BdXRob3I+PFllYXI+MTk5OTwv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944034" w:rsidRPr="00EF4EB9">
              <w:rPr>
                <w:rFonts w:eastAsia="Calibri"/>
                <w:noProof/>
                <w:sz w:val="20"/>
                <w:szCs w:val="20"/>
                <w:vertAlign w:val="superscript"/>
                <w:lang w:eastAsia="en-US"/>
              </w:rPr>
              <w:t>28</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N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704DEA" w:rsidRPr="00EF4EB9" w:rsidRDefault="00704DEA">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0"/>
        <w:gridCol w:w="4641"/>
        <w:gridCol w:w="2151"/>
      </w:tblGrid>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151"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Heppell 1997</w:t>
            </w:r>
            <w:r w:rsidR="00FC2DC5" w:rsidRPr="00EF4EB9">
              <w:rPr>
                <w:rFonts w:eastAsia="Calibri"/>
                <w:sz w:val="20"/>
                <w:szCs w:val="20"/>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hlcHBlbGw8L0F1dGhvcj48WWVhcj4xOTk3PC9ZZWFyPjxS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6</w:t>
            </w:r>
            <w:r w:rsidR="00FC2DC5" w:rsidRPr="00EF4EB9">
              <w:rPr>
                <w:rFonts w:eastAsia="Calibri"/>
                <w:sz w:val="20"/>
                <w:szCs w:val="20"/>
                <w:lang w:eastAsia="en-US"/>
              </w:rPr>
              <w:fldChar w:fldCharType="end"/>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N </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4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15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Kleeman 2009</w:t>
            </w:r>
            <w:r w:rsidR="00FC2DC5" w:rsidRPr="00EF4EB9">
              <w:rPr>
                <w:rFonts w:eastAsia="Calibri"/>
                <w:sz w:val="20"/>
                <w:szCs w:val="20"/>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tsZWVtYW5uPC9BdXRob3I+PFllYXI+MjAwOTwvWWVhcj48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7</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704DEA" w:rsidRPr="00EF4EB9" w:rsidRDefault="00704DEA">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1"/>
        <w:gridCol w:w="4644"/>
        <w:gridCol w:w="2147"/>
      </w:tblGrid>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147"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Levy 1999</w:t>
            </w:r>
            <w:r w:rsidR="00FC2DC5" w:rsidRPr="00EF4EB9">
              <w:rPr>
                <w:rFonts w:eastAsia="Calibri"/>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xldnk8L0F1dGhvcj48WWVhcj4xOTk5PC9ZZWFyPjxSZWNO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==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8</w:t>
            </w:r>
            <w:r w:rsidR="00FC2DC5" w:rsidRPr="00EF4EB9">
              <w:rPr>
                <w:rFonts w:eastAsia="Calibri"/>
                <w:sz w:val="20"/>
                <w:szCs w:val="20"/>
                <w:lang w:eastAsia="en-US"/>
              </w:rPr>
              <w:fldChar w:fldCharType="end"/>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N</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U</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U</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Lip 1997</w:t>
            </w:r>
            <w:r w:rsidR="00FC2DC5" w:rsidRPr="00EF4EB9">
              <w:rPr>
                <w:rFonts w:eastAsia="Calibri"/>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xpcDwvQXV0aG9yPjxZZWFyPjE5OTc8L1llYXI+PFJlY051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19</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NA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NA</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704DEA" w:rsidRPr="00EF4EB9" w:rsidRDefault="00704DEA">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7"/>
        <w:gridCol w:w="4621"/>
        <w:gridCol w:w="2174"/>
      </w:tblGrid>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174"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Maltagliati 2006</w:t>
            </w:r>
            <w:r w:rsidR="00FC2DC5" w:rsidRPr="00EF4EB9">
              <w:rPr>
                <w:rFonts w:eastAsia="Calibri"/>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1hbHRhZ2xpYXRpPC9BdXRob3I+PFllYXI+MjAwNjwvWWVh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0</w:t>
            </w:r>
            <w:r w:rsidR="00FC2DC5" w:rsidRPr="00EF4EB9">
              <w:rPr>
                <w:rFonts w:eastAsia="Calibri"/>
                <w:sz w:val="20"/>
                <w:szCs w:val="20"/>
                <w:lang w:eastAsia="en-US"/>
              </w:rPr>
              <w:fldChar w:fldCharType="end"/>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U</w:t>
            </w:r>
          </w:p>
        </w:tc>
      </w:tr>
      <w:tr w:rsidR="00DD03FA" w:rsidRPr="00EF4EB9" w:rsidTr="00704DEA">
        <w:tc>
          <w:tcPr>
            <w:tcW w:w="1727" w:type="dxa"/>
          </w:tcPr>
          <w:p w:rsidR="00DD03FA" w:rsidRPr="00EF4EB9" w:rsidRDefault="00DD03FA" w:rsidP="003E06D1">
            <w:pPr>
              <w:spacing w:after="200" w:line="276" w:lineRule="auto"/>
              <w:rPr>
                <w:rFonts w:eastAsia="Calibri"/>
                <w:color w:val="000000"/>
                <w:sz w:val="20"/>
                <w:szCs w:val="20"/>
                <w:lang w:eastAsia="en-US"/>
              </w:rPr>
            </w:pPr>
          </w:p>
        </w:tc>
        <w:tc>
          <w:tcPr>
            <w:tcW w:w="462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17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Narumiya 2003</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Narumiya&lt;/Author&gt;&lt;Year&gt;2003&lt;/Year&gt;&lt;RecNum&gt;6387&lt;/RecNum&gt;&lt;IDText&gt;Relationship between left atrial appendage function and left atrial thrombus in patients with nonvalvular chronic atrial fibrillation and atrial flutter&lt;/IDText&gt;&lt;MDL Ref_Type="Journal"&gt;&lt;Ref_Type&gt;Journal&lt;/Ref_Type&gt;&lt;Ref_ID&gt;6387&lt;/Ref_ID&gt;&lt;Title_Primary&gt;Relationship between left atrial appendage function and left atrial thrombus in patients with nonvalvular chronic atrial fibrillation and atrial flutter&lt;/Title_Primary&gt;&lt;Authors_Primary&gt;Narumiya,T.&lt;/Authors_Primary&gt;&lt;Authors_Primary&gt;Sakamaki,T.&lt;/Authors_Primary&gt;&lt;Authors_Primary&gt;Sato,Y.&lt;/Authors_Primary&gt;&lt;Authors_Primary&gt;Kanmatsuse,K.&lt;/Authors_Primary&gt;&lt;Authors_Primary&gt;Narumiya,Tatsuyoshi&lt;/Authors_Primary&gt;&lt;Authors_Primary&gt;Sakamaki,Tatsuo&lt;/Authors_Primary&gt;&lt;Authors_Primary&gt;Sato,Yuichi&lt;/Authors_Primary&gt;&lt;Authors_Primary&gt;Kanmatsuse,Katsuo&lt;/Authors_Primary&gt;&lt;Date_Primary&gt;2003/1&lt;/Date_Primary&gt;&lt;Keywords&gt;$$echo&lt;/Keywords&gt;&lt;Keywords&gt;$$include full text&lt;/Keywords&gt;&lt;Keywords&gt;$$Medline&lt;/Keywords&gt;&lt;Keywords&gt;$$multiple pathologies&lt;/Keywords&gt;&lt;Keywords&gt;article&lt;/Keywords&gt;&lt;Keywords&gt;Atrial fibrillation&lt;/Keywords&gt;&lt;Keywords&gt;cardiology&lt;/Keywords&gt;&lt;Keywords&gt;echocardiography&lt;/Keywords&gt;&lt;Keywords&gt;hospital&lt;/Keywords&gt;&lt;Keywords&gt;incidence&lt;/Keywords&gt;&lt;Keywords&gt;Japan&lt;/Keywords&gt;&lt;Keywords&gt;patient&lt;/Keywords&gt;&lt;Keywords&gt;risk&lt;/Keywords&gt;&lt;Keywords&gt;thrombus&lt;/Keywords&gt;&lt;Keywords&gt;time&lt;/Keywords&gt;&lt;Keywords&gt;transesophageal echocardiography&lt;/Keywords&gt;&lt;Keywords&gt;university&lt;/Keywords&gt;&lt;Keywords&gt;velocity&lt;/Keywords&gt;&lt;Reprint&gt;In File&lt;/Reprint&gt;&lt;Start_Page&gt;68&lt;/Start_Page&gt;&lt;End_Page&gt;72&lt;/End_Page&gt;&lt;Periodical&gt;Circulation Journal&lt;/Periodical&gt;&lt;Volume&gt;67&lt;/Volume&gt;&lt;Issue&gt;1&lt;/Issue&gt;&lt;User_Def_1&gt;Prev db RefID 6387&lt;/User_Def_1&gt;&lt;Address&gt;Department of Cardiology, Nihon University Surugadai Hospital, Tokyo, Japan. narunaru@t3.rim.or.jp&lt;/Address&gt;&lt;ZZ_JournalFull&gt;&lt;f name="System"&gt;Circulation Journal&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1</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NA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NA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N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330"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P</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704DEA" w:rsidRPr="00EF4EB9" w:rsidRDefault="00704DEA">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0"/>
        <w:gridCol w:w="4635"/>
        <w:gridCol w:w="2157"/>
      </w:tblGrid>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157"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Santiago 1994</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Santiago&lt;/Author&gt;&lt;Year&gt;1994&lt;/Year&gt;&lt;RecNum&gt;5633&lt;/RecNum&gt;&lt;IDText&gt;Left atrial appendage function and thrombus formation in atrial fibrillation-flutter: a transesophageal echocardiographic study&lt;/IDText&gt;&lt;MDL Ref_Type="Journal"&gt;&lt;Ref_Type&gt;Journal&lt;/Ref_Type&gt;&lt;Ref_ID&gt;5633&lt;/Ref_ID&gt;&lt;Title_Primary&gt;Left atrial appendage function and thrombus formation in atrial fibrillation-flutter: a transesophageal echocardiographic study&lt;/Title_Primary&gt;&lt;Authors_Primary&gt;Santiago,D.&lt;/Authors_Primary&gt;&lt;Authors_Primary&gt;Warshofsky,M.&lt;/Authors_Primary&gt;&lt;Authors_Primary&gt;Li,Mandri G.&lt;/Authors_Primary&gt;&lt;Authors_Primary&gt;Di,Tullio M.&lt;/Authors_Primary&gt;&lt;Authors_Primary&gt;Coromilas,J.&lt;/Authors_Primary&gt;&lt;Authors_Primary&gt;Reiffel,J.&lt;/Authors_Primary&gt;&lt;Authors_Primary&gt;Homma,S.&lt;/Authors_Primary&gt;&lt;Date_Primary&gt;1994/7&lt;/Date_Primary&gt;&lt;Keywords&gt;$$ complications of MI&lt;/Keywords&gt;&lt;Keywords&gt;$$echo&lt;/Keywords&gt;&lt;Keywords&gt;$$Embase&lt;/Keywords&gt;&lt;Keywords&gt;$$include full text&lt;/Keywords&gt;&lt;Keywords&gt;$$Medline&lt;/Keywords&gt;&lt;Keywords&gt;$$to order&lt;/Keywords&gt;&lt;Keywords&gt;affect&lt;/Keywords&gt;&lt;Keywords&gt;article&lt;/Keywords&gt;&lt;Keywords&gt;Atrial fibrillation&lt;/Keywords&gt;&lt;Keywords&gt;comparative study&lt;/Keywords&gt;&lt;Keywords&gt;contrast&lt;/Keywords&gt;&lt;Keywords&gt;electrocardiogram&lt;/Keywords&gt;&lt;Keywords&gt;medicine&lt;/Keywords&gt;&lt;Keywords&gt;patient&lt;/Keywords&gt;&lt;Keywords&gt;prevalence&lt;/Keywords&gt;&lt;Keywords&gt;spontaneous echo contrast&lt;/Keywords&gt;&lt;Keywords&gt;study&lt;/Keywords&gt;&lt;Keywords&gt;thrombus&lt;/Keywords&gt;&lt;Keywords&gt;velocity&lt;/Keywords&gt;&lt;Reprint&gt;In File&lt;/Reprint&gt;&lt;Start_Page&gt;159&lt;/Start_Page&gt;&lt;End_Page&gt;164&lt;/End_Page&gt;&lt;Periodical&gt;Journal of the American College of Cardiology&lt;/Periodical&gt;&lt;Volume&gt;24&lt;/Volume&gt;&lt;Issue&gt;1&lt;/Issue&gt;&lt;User_Def_1&gt;Prev db RefID 5633&lt;/User_Def_1&gt;&lt;Address&gt;Department of Medicine, Columbia-Presbyterian Medical Center, New York, New York 10032&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2</w:t>
            </w:r>
            <w:r w:rsidR="00FC2DC5" w:rsidRPr="00EF4EB9">
              <w:rPr>
                <w:rFonts w:eastAsia="Calibri"/>
                <w:sz w:val="20"/>
                <w:szCs w:val="20"/>
                <w:lang w:eastAsia="en-US"/>
              </w:rPr>
              <w:fldChar w:fldCharType="end"/>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15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0" w:type="dxa"/>
          </w:tcPr>
          <w:p w:rsidR="00DD03FA" w:rsidRPr="00EF4EB9" w:rsidRDefault="00DD03FA" w:rsidP="003E06D1">
            <w:pPr>
              <w:spacing w:after="200" w:line="276" w:lineRule="auto"/>
              <w:rPr>
                <w:rFonts w:eastAsia="Calibri"/>
                <w:color w:val="000000"/>
                <w:sz w:val="20"/>
                <w:szCs w:val="20"/>
                <w:lang w:eastAsia="en-US"/>
              </w:rPr>
            </w:pPr>
          </w:p>
        </w:tc>
        <w:tc>
          <w:tcPr>
            <w:tcW w:w="4635"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157" w:type="dxa"/>
          </w:tcPr>
          <w:p w:rsidR="00DD03FA" w:rsidRPr="00EF4EB9" w:rsidRDefault="00DD03FA" w:rsidP="003E06D1">
            <w:pPr>
              <w:spacing w:after="200" w:line="276" w:lineRule="auto"/>
              <w:rPr>
                <w:rFonts w:eastAsia="Calibri"/>
                <w:sz w:val="20"/>
                <w:szCs w:val="20"/>
                <w:lang w:eastAsia="en-US"/>
              </w:rPr>
            </w:pPr>
            <w:r w:rsidRPr="00EF4EB9">
              <w:rPr>
                <w:rFonts w:eastAsia="Calibri"/>
                <w:sz w:val="20"/>
                <w:szCs w:val="20"/>
                <w:lang w:eastAsia="en-US"/>
              </w:rPr>
              <w:t>Y</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Scherr 2009</w:t>
            </w:r>
            <w:r w:rsidR="00FC2DC5" w:rsidRPr="00EF4EB9">
              <w:rPr>
                <w:rFonts w:eastAsia="Calibri"/>
                <w:sz w:val="20"/>
                <w:szCs w:val="20"/>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lNjaGVycjwvQXV0aG9yPjxZZWFyPjIwMDk8L1llYXI+PFJl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3</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Y </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704DEA" w:rsidRPr="00EF4EB9" w:rsidRDefault="00704DEA">
      <w:r w:rsidRPr="00EF4EB9">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1"/>
        <w:gridCol w:w="4644"/>
        <w:gridCol w:w="2147"/>
      </w:tblGrid>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147"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Shen 2002</w:t>
            </w:r>
            <w:r w:rsidR="00FC2DC5" w:rsidRPr="00EF4EB9">
              <w:rPr>
                <w:rFonts w:eastAsia="Calibri"/>
                <w:sz w:val="20"/>
                <w:szCs w:val="20"/>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lNoZW48L0F1dGhvcj48WWVhcj4yMDAyPC9ZZWFyPjxSZWNO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4</w:t>
            </w:r>
            <w:r w:rsidR="00FC2DC5" w:rsidRPr="00EF4EB9">
              <w:rPr>
                <w:rFonts w:eastAsia="Calibri"/>
                <w:sz w:val="20"/>
                <w:szCs w:val="20"/>
                <w:lang w:eastAsia="en-US"/>
              </w:rPr>
              <w:fldChar w:fldCharType="end"/>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N/A</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N </w:t>
            </w:r>
          </w:p>
        </w:tc>
      </w:tr>
      <w:tr w:rsidR="00DD03FA" w:rsidRPr="00EF4EB9" w:rsidTr="00704DEA">
        <w:tc>
          <w:tcPr>
            <w:tcW w:w="1731" w:type="dxa"/>
          </w:tcPr>
          <w:p w:rsidR="00DD03FA" w:rsidRPr="00EF4EB9" w:rsidRDefault="00DD03FA" w:rsidP="003E06D1">
            <w:pPr>
              <w:spacing w:after="200" w:line="276" w:lineRule="auto"/>
              <w:rPr>
                <w:rFonts w:eastAsia="Calibri"/>
                <w:color w:val="000000"/>
                <w:sz w:val="20"/>
                <w:szCs w:val="20"/>
                <w:lang w:eastAsia="en-US"/>
              </w:rPr>
            </w:pPr>
          </w:p>
        </w:tc>
        <w:tc>
          <w:tcPr>
            <w:tcW w:w="4644"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147"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U</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5103"/>
        <w:gridCol w:w="2330"/>
      </w:tblGrid>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uthor date</w:t>
            </w:r>
          </w:p>
        </w:tc>
        <w:tc>
          <w:tcPr>
            <w:tcW w:w="2330" w:type="dxa"/>
          </w:tcPr>
          <w:p w:rsidR="00DD03FA" w:rsidRPr="00EF4EB9" w:rsidRDefault="00DD03FA" w:rsidP="005A1380">
            <w:pPr>
              <w:spacing w:after="200" w:line="276" w:lineRule="auto"/>
              <w:rPr>
                <w:rFonts w:eastAsia="Calibri"/>
                <w:sz w:val="20"/>
                <w:szCs w:val="20"/>
                <w:lang w:eastAsia="en-US"/>
              </w:rPr>
            </w:pPr>
            <w:r w:rsidRPr="00EF4EB9">
              <w:rPr>
                <w:rFonts w:eastAsia="Calibri"/>
                <w:sz w:val="20"/>
                <w:szCs w:val="20"/>
                <w:lang w:eastAsia="en-US"/>
              </w:rPr>
              <w:t>Tsai 1997</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Tsai&lt;/Author&gt;&lt;Year&gt;1997&lt;/Year&gt;&lt;RecNum&gt;3972&lt;/RecNum&gt;&lt;IDText&gt;Prevalence and clinical significance of left atrial thrombus in nonrheumatic atrial fibrillation&lt;/IDText&gt;&lt;MDL Ref_Type="Journal"&gt;&lt;Ref_Type&gt;Journal&lt;/Ref_Type&gt;&lt;Ref_ID&gt;3972&lt;/Ref_ID&gt;&lt;Title_Primary&gt;Prevalence and clinical significance of left atrial thrombus in nonrheumatic atrial fibrillation&lt;/Title_Primary&gt;&lt;Authors_Primary&gt;Tsai,L.M.&lt;/Authors_Primary&gt;&lt;Authors_Primary&gt;Lin,L.J.&lt;/Authors_Primary&gt;&lt;Authors_Primary&gt;Teng,J.K.&lt;/Authors_Primary&gt;&lt;Authors_Primary&gt;Chen,J.H.&lt;/Authors_Primary&gt;&lt;Authors_Primary&gt;Tsai,L.M.&lt;/Authors_Primary&gt;&lt;Authors_Primary&gt;Lin,L.J.&lt;/Authors_Primary&gt;&lt;Authors_Primary&gt;Teng,J.K.&lt;/Authors_Primary&gt;&lt;Authors_Primary&gt;Chen,J.H.&lt;/Authors_Primary&gt;&lt;Date_Primary&gt;1997/1/31&lt;/Date_Primary&gt;&lt;Keywords&gt;$$accept title&lt;/Keywords&gt;&lt;Keywords&gt;$$AF&lt;/Keywords&gt;&lt;Keywords&gt;$$AF mentioned&lt;/Keywords&gt;&lt;Keywords&gt;$$Broad search&lt;/Keywords&gt;&lt;Keywords&gt;$$Medline&lt;/Keywords&gt;&lt;Keywords&gt;$$Pathologies&lt;/Keywords&gt;&lt;Keywords&gt;$$prevalence of pathology in AF&lt;/Keywords&gt;&lt;Keywords&gt;$$retrieve for background reference&lt;/Keywords&gt;&lt;Keywords&gt;$$TOE not TTE&lt;/Keywords&gt;&lt;Keywords&gt;analysis&lt;/Keywords&gt;&lt;Keywords&gt;article&lt;/Keywords&gt;&lt;Keywords&gt;Atrial fibrillation&lt;/Keywords&gt;&lt;Keywords&gt;echocardiography&lt;/Keywords&gt;&lt;Keywords&gt;hospital&lt;/Keywords&gt;&lt;Keywords&gt;left ventricular&lt;/Keywords&gt;&lt;Keywords&gt;multivariate analysis&lt;/Keywords&gt;&lt;Keywords&gt;patient&lt;/Keywords&gt;&lt;Keywords&gt;university&lt;/Keywords&gt;&lt;Reprint&gt;In File&lt;/Reprint&gt;&lt;Start_Page&gt;163&lt;/Start_Page&gt;&lt;End_Page&gt;169&lt;/End_Page&gt;&lt;Periodical&gt;International Journal of Cardiology&lt;/Periodical&gt;&lt;Volume&gt;58&lt;/Volume&gt;&lt;Issue&gt;2&lt;/Issue&gt;&lt;User_Def_1&gt;Prev db 4159&lt;/User_Def_1&gt;&lt;Address&gt;Department of Internal Medicine, National Cheng Kung University Medical College and Hospital, Taiwan, ROC&lt;/Address&gt;&lt;ZZ_JournalFull&gt;&lt;f name="System"&gt;International Journal of Cardiology&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25</w:t>
            </w:r>
            <w:r w:rsidR="00FC2DC5" w:rsidRPr="00EF4EB9">
              <w:rPr>
                <w:rFonts w:eastAsia="Calibri"/>
                <w:sz w:val="20"/>
                <w:szCs w:val="20"/>
                <w:lang w:eastAsia="en-US"/>
              </w:rPr>
              <w:fldChar w:fldCharType="end"/>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background</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Background information given</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Study objectives stat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Appropriate study design expla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escription of recruitment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Eligibility criteria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Methods of assessment or measurement describ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sults</w:t>
            </w: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Data on all participants provided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Reasons for non-participation outlin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 xml:space="preserve">Statistical methods described and appropriate </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Potential sources of biases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r w:rsidR="00DD03FA" w:rsidRPr="00EF4EB9" w:rsidTr="003E06D1">
        <w:tc>
          <w:tcPr>
            <w:tcW w:w="1809" w:type="dxa"/>
          </w:tcPr>
          <w:p w:rsidR="00DD03FA" w:rsidRPr="00EF4EB9" w:rsidRDefault="00DD03FA" w:rsidP="003E06D1">
            <w:pPr>
              <w:spacing w:after="200" w:line="276" w:lineRule="auto"/>
              <w:rPr>
                <w:rFonts w:eastAsia="Calibri"/>
                <w:color w:val="000000"/>
                <w:sz w:val="20"/>
                <w:szCs w:val="20"/>
                <w:lang w:eastAsia="en-US"/>
              </w:rPr>
            </w:pPr>
          </w:p>
        </w:tc>
        <w:tc>
          <w:tcPr>
            <w:tcW w:w="5103"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Variables described or identified</w:t>
            </w:r>
          </w:p>
        </w:tc>
        <w:tc>
          <w:tcPr>
            <w:tcW w:w="2330" w:type="dxa"/>
          </w:tcPr>
          <w:p w:rsidR="00DD03FA" w:rsidRPr="00EF4EB9" w:rsidRDefault="00DD03FA" w:rsidP="003E06D1">
            <w:pPr>
              <w:spacing w:after="200" w:line="276" w:lineRule="auto"/>
              <w:rPr>
                <w:rFonts w:eastAsia="Calibri"/>
                <w:color w:val="000000"/>
                <w:sz w:val="20"/>
                <w:szCs w:val="20"/>
                <w:lang w:eastAsia="en-US"/>
              </w:rPr>
            </w:pPr>
            <w:r w:rsidRPr="00EF4EB9">
              <w:rPr>
                <w:rFonts w:eastAsia="Calibri"/>
                <w:color w:val="000000"/>
                <w:sz w:val="20"/>
                <w:szCs w:val="20"/>
                <w:lang w:eastAsia="en-US"/>
              </w:rPr>
              <w:t>Y</w:t>
            </w:r>
          </w:p>
        </w:tc>
      </w:tr>
    </w:tbl>
    <w:p w:rsidR="00DD03FA" w:rsidRPr="00EF4EB9" w:rsidRDefault="00DD03FA" w:rsidP="00DD03FA">
      <w:pPr>
        <w:spacing w:after="200" w:line="276" w:lineRule="auto"/>
        <w:rPr>
          <w:rFonts w:eastAsia="Calibri"/>
          <w:sz w:val="20"/>
          <w:szCs w:val="20"/>
          <w:lang w:eastAsia="en-US"/>
        </w:rPr>
      </w:pPr>
    </w:p>
    <w:p w:rsidR="00DD03FA" w:rsidRPr="00EF4EB9" w:rsidRDefault="00DD03FA" w:rsidP="00DD03FA">
      <w:pPr>
        <w:spacing w:after="200" w:line="276" w:lineRule="auto"/>
        <w:rPr>
          <w:rFonts w:eastAsia="Calibri"/>
          <w:sz w:val="20"/>
          <w:szCs w:val="20"/>
          <w:lang w:eastAsia="en-US"/>
        </w:rPr>
      </w:pPr>
    </w:p>
    <w:p w:rsidR="00DD03FA" w:rsidRPr="00EF4EB9" w:rsidRDefault="00DD03FA" w:rsidP="0085086B">
      <w:pPr>
        <w:pStyle w:val="Header"/>
        <w:tabs>
          <w:tab w:val="clear" w:pos="4153"/>
          <w:tab w:val="clear" w:pos="8306"/>
        </w:tabs>
        <w:spacing w:before="60" w:after="60"/>
        <w:outlineLvl w:val="0"/>
        <w:rPr>
          <w:b/>
          <w:sz w:val="22"/>
          <w:szCs w:val="22"/>
        </w:rPr>
      </w:pPr>
      <w:r w:rsidRPr="00EF4EB9">
        <w:rPr>
          <w:rFonts w:eastAsia="Calibri"/>
          <w:sz w:val="20"/>
          <w:szCs w:val="20"/>
          <w:lang w:eastAsia="en-US"/>
        </w:rPr>
        <w:br w:type="page"/>
      </w:r>
      <w:r w:rsidRPr="00EF4EB9">
        <w:rPr>
          <w:b/>
          <w:sz w:val="22"/>
          <w:szCs w:val="22"/>
        </w:rPr>
        <w:t xml:space="preserve">Appendix </w:t>
      </w:r>
      <w:r w:rsidR="00BE782B" w:rsidRPr="00EF4EB9">
        <w:rPr>
          <w:b/>
          <w:sz w:val="22"/>
          <w:szCs w:val="22"/>
        </w:rPr>
        <w:t>8</w:t>
      </w:r>
      <w:r w:rsidRPr="00EF4EB9">
        <w:rPr>
          <w:b/>
          <w:sz w:val="22"/>
          <w:szCs w:val="22"/>
        </w:rPr>
        <w:t>:</w:t>
      </w:r>
      <w:r w:rsidR="00BE782B" w:rsidRPr="00EF4EB9">
        <w:rPr>
          <w:b/>
          <w:sz w:val="22"/>
          <w:szCs w:val="22"/>
        </w:rPr>
        <w:tab/>
      </w:r>
      <w:r w:rsidRPr="00EF4EB9">
        <w:rPr>
          <w:b/>
          <w:sz w:val="22"/>
          <w:szCs w:val="22"/>
        </w:rPr>
        <w:t>Excluded studies Diagnostic review</w:t>
      </w:r>
    </w:p>
    <w:p w:rsidR="00DD03FA" w:rsidRPr="00EF4EB9" w:rsidRDefault="00DD03FA" w:rsidP="00DD03FA">
      <w:pPr>
        <w:rPr>
          <w:i/>
          <w:sz w:val="22"/>
          <w:szCs w:val="22"/>
        </w:rPr>
      </w:pPr>
    </w:p>
    <w:p w:rsidR="00DD03FA" w:rsidRPr="00EF4EB9" w:rsidRDefault="00DD03FA" w:rsidP="0085086B">
      <w:pPr>
        <w:spacing w:before="60" w:after="60"/>
        <w:outlineLvl w:val="0"/>
        <w:rPr>
          <w:b/>
          <w:sz w:val="22"/>
          <w:szCs w:val="22"/>
        </w:rPr>
      </w:pPr>
      <w:r w:rsidRPr="00EF4EB9">
        <w:rPr>
          <w:b/>
          <w:sz w:val="22"/>
          <w:szCs w:val="22"/>
        </w:rPr>
        <w:t>Studies excluded at full paper stage for diagnostic revie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5245"/>
      </w:tblGrid>
      <w:tr w:rsidR="00DD03FA" w:rsidRPr="00EF4EB9" w:rsidTr="00D57276">
        <w:trPr>
          <w:tblHeader/>
        </w:trPr>
        <w:tc>
          <w:tcPr>
            <w:tcW w:w="2518"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Study</w:t>
            </w:r>
          </w:p>
        </w:tc>
        <w:tc>
          <w:tcPr>
            <w:tcW w:w="5245" w:type="dxa"/>
          </w:tcPr>
          <w:p w:rsidR="00DD03FA" w:rsidRPr="00EF4EB9" w:rsidRDefault="00DD03FA" w:rsidP="003E06D1">
            <w:pPr>
              <w:spacing w:after="200" w:line="276" w:lineRule="auto"/>
              <w:rPr>
                <w:rFonts w:eastAsia="Calibri"/>
                <w:sz w:val="18"/>
                <w:szCs w:val="18"/>
                <w:lang w:eastAsia="en-US"/>
              </w:rPr>
            </w:pPr>
            <w:r w:rsidRPr="00EF4EB9">
              <w:rPr>
                <w:rFonts w:eastAsia="Calibri"/>
                <w:sz w:val="18"/>
                <w:szCs w:val="18"/>
                <w:lang w:eastAsia="en-US"/>
              </w:rPr>
              <w:t>Reason for exclusion</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Abbasi 1980</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bbasi&lt;/Author&gt;&lt;Year&gt;1980&lt;/Year&gt;&lt;RecNum&gt;19647&lt;/RecNum&gt;&lt;IDText&gt;Detection and estimation of the degree of mitral regurgitation by range-gated pulsed doppler echocardiography&lt;/IDText&gt;&lt;MDL Ref_Type="Journal"&gt;&lt;Ref_Type&gt;Journal&lt;/Ref_Type&gt;&lt;Ref_ID&gt;19647&lt;/Ref_ID&gt;&lt;Title_Primary&gt;Detection and estimation of the degree of mitral regurgitation by range-gated pulsed doppler echocardiography&lt;/Title_Primary&gt;&lt;Authors_Primary&gt;Abbasi,A.S.&lt;/Authors_Primary&gt;&lt;Authors_Primary&gt;Allen,M.W.&lt;/Authors_Primary&gt;&lt;Authors_Primary&gt;DeCristofaro,D.&lt;/Authors_Primary&gt;&lt;Authors_Primary&gt;Ungar,I.&lt;/Authors_Primary&gt;&lt;Date_Primary&gt;1980/1&lt;/Date_Primary&gt;&lt;Keywords&gt;$$accept title Second search&lt;/Keywords&gt;&lt;Keywords&gt;$$keep from second search&lt;/Keywords&gt;&lt;Keywords&gt;$$Medline&lt;/Keywords&gt;&lt;Keywords&gt;$$mitral regurgitation&lt;/Keywords&gt;&lt;Keywords&gt;$$Pathologies&lt;/Keywords&gt;&lt;Reprint&gt;In File&lt;/Reprint&gt;&lt;Start_Page&gt;143&lt;/Start_Page&gt;&lt;End_Page&gt;147&lt;/End_Page&gt;&lt;Periodical&gt;Circulation&lt;/Periodical&gt;&lt;Volume&gt;61&lt;/Volume&gt;&lt;Issue&gt;1&lt;/Issue&gt;&lt;ZZ_JournalFull&gt;&lt;f name="System"&gt;Circulation&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72</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AF study available for diagnostic accuracy of patholog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Aghassi 2005</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ghassi&lt;/Author&gt;&lt;Year&gt;2005&lt;/Year&gt;&lt;RecNum&gt;11849&lt;/RecNum&gt;&lt;IDText&gt;Catheterization-Doppler discrepancies in nonsimultaneous evaluations of aortic stenosis&lt;/IDText&gt;&lt;MDL Ref_Type="Journal"&gt;&lt;Ref_Type&gt;Journal&lt;/Ref_Type&gt;&lt;Ref_ID&gt;11849&lt;/Ref_ID&gt;&lt;Title_Primary&gt;Catheterization-Doppler discrepancies in nonsimultaneous evaluations of aortic stenosis&lt;/Title_Primary&gt;&lt;Authors_Primary&gt;Aghassi,P.&lt;/Authors_Primary&gt;&lt;Authors_Primary&gt;Aurigemma,G.P.&lt;/Authors_Primary&gt;&lt;Authors_Primary&gt;Folland,E.D.&lt;/Authors_Primary&gt;&lt;Authors_Primary&gt;Tighe,D.A.&lt;/Authors_Primary&gt;&lt;Date_Primary&gt;2005/5&lt;/Date_Primary&gt;&lt;Keywords&gt;$$accept title Second search&lt;/Keywords&gt;&lt;Keywords&gt;$$aortic stenosis&lt;/Keywords&gt;&lt;Keywords&gt;$$keep from second search&lt;/Keywords&gt;&lt;Keywords&gt;$$Medline&lt;/Keywords&gt;&lt;Keywords&gt;$$Pathologies&lt;/Keywords&gt;&lt;Keywords&gt;echocardiography&lt;/Keywords&gt;&lt;Keywords&gt;left ventricular&lt;/Keywords&gt;&lt;Keywords&gt;stenosis&lt;/Keywords&gt;&lt;Reprint&gt;In File&lt;/Reprint&gt;&lt;Start_Page&gt;367&lt;/Start_Page&gt;&lt;End_Page&gt;373&lt;/End_Page&gt;&lt;Periodical&gt;Echocardiography&lt;/Periodical&gt;&lt;Volume&gt;22&lt;/Volume&gt;&lt;Issue&gt;5&lt;/Issue&gt;&lt;Address&gt;Department of Medicine, Division of Cardiovascular Medicine, University of Massachusetts Medical School, Worcester, Massachusetts 01655, USA&lt;/Address&gt;&lt;ZZ_JournalFull&gt;&lt;f name="System"&gt;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73</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grading severity of diagnosed condition, rather than diagnosing condition</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Agricola 2008</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gricola&lt;/Author&gt;&lt;Year&gt;2008&lt;/Year&gt;&lt;RecNum&gt;6986&lt;/RecNum&gt;&lt;IDText&gt;Rest and stress echocardiographic predictors of prognosis in patients with left ventricular dysfunction and functional mitral regurgitation&lt;/IDText&gt;&lt;MDL Ref_Type="Journal"&gt;&lt;Ref_Type&gt;Journal&lt;/Ref_Type&gt;&lt;Ref_ID&gt;6986&lt;/Ref_ID&gt;&lt;Title_Primary&gt;Rest and stress echocardiographic predictors of prognosis in patients with left ventricular dysfunction and functional mitral regurgitation&lt;/Title_Primary&gt;&lt;Authors_Primary&gt;Agricola,E.&lt;/Authors_Primary&gt;&lt;Authors_Primary&gt;Meris,A.&lt;/Authors_Primary&gt;&lt;Authors_Primary&gt;Oppizzi,M.&lt;/Authors_Primary&gt;&lt;Authors_Primary&gt;Bombardini,T.&lt;/Authors_Primary&gt;&lt;Authors_Primary&gt;Pisani,M.&lt;/Authors_Primary&gt;&lt;Authors_Primary&gt;Fragasso,G.&lt;/Authors_Primary&gt;&lt;Authors_Primary&gt;Margonato,A.&lt;/Authors_Primary&gt;&lt;Date_Primary&gt;2008/2/29&lt;/Date_Primary&gt;&lt;Keywords&gt;$$accept title&lt;/Keywords&gt;&lt;Keywords&gt;$$echo&lt;/Keywords&gt;&lt;Keywords&gt;$$Medline&lt;/Keywords&gt;&lt;Keywords&gt;$$mitral regurgitation&lt;/Keywords&gt;&lt;Keywords&gt;$$Pathologies&lt;/Keywords&gt;&lt;Keywords&gt;$$Pathologies taster&lt;/Keywords&gt;&lt;Keywords&gt;$$prognosis and pathology&lt;/Keywords&gt;&lt;Keywords&gt;$$retrieve for diagnostic study&lt;/Keywords&gt;&lt;Keywords&gt;$$stress echo&lt;/Keywords&gt;&lt;Keywords&gt;left ventricular&lt;/Keywords&gt;&lt;Reprint&gt;In File&lt;/Reprint&gt;&lt;Start_Page&gt;247&lt;/Start_Page&gt;&lt;End_Page&gt;249&lt;/End_Page&gt;&lt;Periodical&gt;International Journal of Cardiology&lt;/Periodical&gt;&lt;Volume&gt;124&lt;/Volume&gt;&lt;Issue&gt;2&lt;/Issue&gt;&lt;ZZ_JournalFull&gt;&lt;f name="System"&gt;International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74</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excluded intervention, stress echocardiograph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Alkhadi 200</w:t>
            </w:r>
            <w:r w:rsidR="00D57276" w:rsidRPr="00EF4EB9">
              <w:rPr>
                <w:rFonts w:eastAsia="Calibri"/>
                <w:color w:val="000000"/>
                <w:sz w:val="18"/>
                <w:szCs w:val="18"/>
                <w:lang w:eastAsia="en-US"/>
              </w:rPr>
              <w:t>7</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lkadhi&lt;/Author&gt;&lt;Year&gt;2007&lt;/Year&gt;&lt;RecNum&gt;960&lt;/RecNum&gt;&lt;IDText&gt;Aortic regurgitation: assessment with 64-section CT&lt;/IDText&gt;&lt;MDL Ref_Type="Journal"&gt;&lt;Ref_Type&gt;Journal&lt;/Ref_Type&gt;&lt;Ref_ID&gt;960&lt;/Ref_ID&gt;&lt;Title_Primary&gt;Aortic regurgitation: assessment with 64-section CT&lt;/Title_Primary&gt;&lt;Authors_Primary&gt;Alkadhi,H.&lt;/Authors_Primary&gt;&lt;Authors_Primary&gt;Desbiolles,L.&lt;/Authors_Primary&gt;&lt;Authors_Primary&gt;Husmann,L.&lt;/Authors_Primary&gt;&lt;Authors_Primary&gt;Plass,A.&lt;/Authors_Primary&gt;&lt;Authors_Primary&gt;Leschka,S.&lt;/Authors_Primary&gt;&lt;Authors_Primary&gt;Scheffel,H.&lt;/Authors_Primary&gt;&lt;Authors_Primary&gt;Vachenauer,R.&lt;/Authors_Primary&gt;&lt;Authors_Primary&gt;Schepis,T.&lt;/Authors_Primary&gt;&lt;Authors_Primary&gt;Gaemperli,O.&lt;/Authors_Primary&gt;&lt;Authors_Primary&gt;Flohr,T.G.&lt;/Authors_Primary&gt;&lt;Authors_Primary&gt;Genoni,M.&lt;/Authors_Primary&gt;&lt;Authors_Primary&gt;Marincek,B.&lt;/Authors_Primary&gt;&lt;Authors_Primary&gt;Jenni,R.&lt;/Authors_Primary&gt;&lt;Authors_Primary&gt;Kaufmann,P.A.&lt;/Authors_Primary&gt;&lt;Authors_Primary&gt;Frauenfelder,T.&lt;/Authors_Primary&gt;&lt;Date_Primary&gt;2007/10&lt;/Date_Primary&gt;&lt;Keywords&gt;$$accept title&lt;/Keywords&gt;&lt;Keywords&gt;$$aortic regurgitation&lt;/Keywords&gt;&lt;Keywords&gt;$$Broad search&lt;/Keywords&gt;&lt;Keywords&gt;$$diagnostic study&lt;/Keywords&gt;&lt;Keywords&gt;$$electroCG&lt;/Keywords&gt;&lt;Keywords&gt;$$Medline&lt;/Keywords&gt;&lt;Keywords&gt;$$not AF&lt;/Keywords&gt;&lt;Keywords&gt;$$Pathologies&lt;/Keywords&gt;&lt;Keywords&gt;$$retrieve for diagnostic study&lt;/Keywords&gt;&lt;Keywords&gt;$$TTE&lt;/Keywords&gt;&lt;Keywords&gt;echocardiography&lt;/Keywords&gt;&lt;Keywords&gt;left ventricular&lt;/Keywords&gt;&lt;Reprint&gt;In File&lt;/Reprint&gt;&lt;Start_Page&gt;111&lt;/Start_Page&gt;&lt;End_Page&gt;121&lt;/End_Page&gt;&lt;Periodical&gt;Radiology&lt;/Periodical&gt;&lt;Volume&gt;245&lt;/Volume&gt;&lt;Issue&gt;1&lt;/Issue&gt;&lt;Address&gt;Institute of Diagnostic Radiology, Clinic for Cardiovascular Surgery, and Cardiovascular Center, University Hospital Zurich, Raemistrasse 100, CH-8091 Zurich, Switzerland. hatem.alkadhi@usz.ch&lt;/Address&gt;&lt;ZZ_JournalFull&gt;&lt;f name="System"&gt;Ra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75</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grading severity of diagnosed condition, rather than diagnosing condition</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Assey 1981</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Assey&lt;/Author&gt;&lt;Year&gt;1981&lt;/Year&gt;&lt;RecNum&gt;19593&lt;/RecNum&gt;&lt;IDText&gt;Echocardiography in diagnosing and managing aortic valve endocarditis&lt;/IDText&gt;&lt;MDL Ref_Type="Journal"&gt;&lt;Ref_Type&gt;Journal&lt;/Ref_Type&gt;&lt;Ref_ID&gt;19593&lt;/Ref_ID&gt;&lt;Title_Primary&gt;Echocardiography in diagnosing and managing aortic valve endocarditis&lt;/Title_Primary&gt;&lt;Authors_Primary&gt;Assey,M.E.&lt;/Authors_Primary&gt;&lt;Authors_Primary&gt;Usher,B.W.&lt;/Authors_Primary&gt;&lt;Date_Primary&gt;1981/5&lt;/Date_Primary&gt;&lt;Keywords&gt;$$accept title Second search&lt;/Keywords&gt;&lt;Keywords&gt;$$endocarditis&lt;/Keywords&gt;&lt;Keywords&gt;$$keep from second search&lt;/Keywords&gt;&lt;Keywords&gt;$$Medline&lt;/Keywords&gt;&lt;Keywords&gt;$$Pathologies&lt;/Keywords&gt;&lt;Keywords&gt;echocardiography&lt;/Keywords&gt;&lt;Reprint&gt;In File&lt;/Reprint&gt;&lt;Start_Page&gt;558&lt;/Start_Page&gt;&lt;End_Page&gt;565&lt;/End_Page&gt;&lt;Periodical&gt;Southern Medical Journal&lt;/Periodical&gt;&lt;Volume&gt;74&lt;/Volume&gt;&lt;Issue&gt;5&lt;/Issue&gt;&lt;ZZ_JournalFull&gt;&lt;f name="System"&gt;Southern Medical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76</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higher level evidence available for diagnostic accuracy of patholog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Babic 1991</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abic&lt;/Author&gt;&lt;Year&gt;1991&lt;/Year&gt;&lt;RecNum&gt;18091&lt;/RecNum&gt;&lt;IDText&gt;Selective coronary angiography versus two-dimensional echocardiography for diagnosis of left atrial thrombi&lt;/IDText&gt;&lt;MDL Ref_Type="Journal"&gt;&lt;Ref_Type&gt;Journal&lt;/Ref_Type&gt;&lt;Ref_ID&gt;18091&lt;/Ref_ID&gt;&lt;Title_Primary&gt;Selective coronary angiography versus two-dimensional echocardiography for diagnosis of left atrial thrombi&lt;/Title_Primary&gt;&lt;Authors_Primary&gt;Babic,U.U.&lt;/Authors_Primary&gt;&lt;Authors_Primary&gt;Popovic,Z.&lt;/Authors_Primary&gt;&lt;Authors_Primary&gt;Vucinic,M.&lt;/Authors_Primary&gt;&lt;Authors_Primary&gt;Djurisic,Z.&lt;/Authors_Primary&gt;&lt;Authors_Primary&gt;Pejcic,P.&lt;/Authors_Primary&gt;&lt;Authors_Primary&gt;Grujicic,S.&lt;/Authors_Primary&gt;&lt;Authors_Primary&gt;Babic,U.U.&lt;/Authors_Primary&gt;&lt;Authors_Primary&gt;Popovic,Z.&lt;/Authors_Primary&gt;&lt;Authors_Primary&gt;Vucinic,M.&lt;/Authors_Primary&gt;&lt;Authors_Primary&gt;Djurisic,Z.&lt;/Authors_Primary&gt;&lt;Authors_Primary&gt;Pejcic,P.&lt;/Authors_Primary&gt;&lt;Authors_Primary&gt;Grujicic,S.&lt;/Authors_Primary&gt;&lt;Date_Primary&gt;1991/11&lt;/Date_Primary&gt;&lt;Keywords&gt;$$atrial&lt;/Keywords&gt;&lt;Keywords&gt;$$keep from second search&lt;/Keywords&gt;&lt;Keywords&gt;$$Medline&lt;/Keywords&gt;&lt;Keywords&gt;$$not online&lt;/Keywords&gt;&lt;Keywords&gt;$$Pathologies&lt;/Keywords&gt;&lt;Keywords&gt;$$query title&lt;/Keywords&gt;&lt;Keywords&gt;$$thrombosis&lt;/Keywords&gt;&lt;Keywords&gt;echocardiography&lt;/Keywords&gt;&lt;Reprint&gt;Not in File&lt;/Reprint&gt;&lt;Start_Page&gt;889&lt;/Start_Page&gt;&lt;End_Page&gt;898&lt;/End_Page&gt;&lt;Periodical&gt;Angiology&lt;/Periodical&gt;&lt;Volume&gt;42&lt;/Volume&gt;&lt;Issue&gt;11&lt;/Issue&gt;&lt;User_Def_1&gt;reject - have AF population data for this pathology&lt;/User_Def_1&gt;&lt;Address&gt;Cardiovascular Center, Dr. Dragisa Misovic, Beograd, Yugoslavia&lt;/Address&gt;&lt;ZZ_JournalFull&gt;&lt;f name="System"&gt;Ang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77</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AF study available for diagnostic accuracy of patholog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Badran 2009</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adran&lt;/Author&gt;&lt;Year&gt;2009&lt;/Year&gt;&lt;RecNum&gt;7574&lt;/RecNum&gt;&lt;IDText&gt;Arterial mechanics in ischemic versus nonischemic cardiomyopathy: clinical and diagnostic impact&lt;/IDText&gt;&lt;MDL Ref_Type="Journal"&gt;&lt;Ref_Type&gt;Journal&lt;/Ref_Type&gt;&lt;Ref_ID&gt;7574&lt;/Ref_ID&gt;&lt;Title_Primary&gt;Arterial mechanics in ischemic versus nonischemic cardiomyopathy: clinical and diagnostic impact&lt;/Title_Primary&gt;&lt;Authors_Primary&gt;Badran,H.M.&lt;/Authors_Primary&gt;&lt;Authors_Primary&gt;Mostafa,A.&lt;/Authors_Primary&gt;&lt;Authors_Primary&gt;Serage,A.&lt;/Authors_Primary&gt;&lt;Authors_Primary&gt;Fareed,W.&lt;/Authors_Primary&gt;&lt;Authors_Primary&gt;Abdelfatah,E.&lt;/Authors_Primary&gt;&lt;Authors_Primary&gt;Fathe,A.&lt;/Authors_Primary&gt;&lt;Date_Primary&gt;2009/8&lt;/Date_Primary&gt;&lt;Keywords&gt;$$accept title Second search&lt;/Keywords&gt;&lt;Keywords&gt;$$cardiomyopathy&lt;/Keywords&gt;&lt;Keywords&gt;$$keep from second search&lt;/Keywords&gt;&lt;Keywords&gt;$$Medline&lt;/Keywords&gt;&lt;Keywords&gt;$$Pathologies&lt;/Keywords&gt;&lt;Keywords&gt;echocardiography&lt;/Keywords&gt;&lt;Keywords&gt;left ventricular&lt;/Keywords&gt;&lt;Reprint&gt;In File&lt;/Reprint&gt;&lt;Start_Page&gt;785&lt;/Start_Page&gt;&lt;End_Page&gt;800&lt;/End_Page&gt;&lt;Periodical&gt;Echocardiography&lt;/Periodical&gt;&lt;Volume&gt;26&lt;/Volume&gt;&lt;Issue&gt;7&lt;/Issue&gt;&lt;Address&gt;Cardiology Department, Faculty of Medicine, Menoufiya University, Shebin Elkom, Egypt. halamahfouz_1000@yahoo.com&lt;/Address&gt;&lt;ZZ_JournalFull&gt;&lt;f name="System"&gt;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78</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excluded intervention, combination of carotid and thoracic echocardiograph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Blanchard 1981</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lanchard&lt;/Author&gt;&lt;Year&gt;1981&lt;/Year&gt;&lt;RecNum&gt;19596&lt;/RecNum&gt;&lt;IDText&gt;Non-invasive diagnosis of mitral regurgitation by Doppler echocardiography&lt;/IDText&gt;&lt;MDL Ref_Type="Journal"&gt;&lt;Ref_Type&gt;Journal&lt;/Ref_Type&gt;&lt;Ref_ID&gt;19596&lt;/Ref_ID&gt;&lt;Title_Primary&gt;Non-invasive diagnosis of mitral regurgitation by Doppler echocardiography&lt;/Title_Primary&gt;&lt;Authors_Primary&gt;Blanchard,D.&lt;/Authors_Primary&gt;&lt;Authors_Primary&gt;Diebold,B.&lt;/Authors_Primary&gt;&lt;Authors_Primary&gt;Peronneau,P.&lt;/Authors_Primary&gt;&lt;Authors_Primary&gt;Foult,J.M.&lt;/Authors_Primary&gt;&lt;Authors_Primary&gt;Nee,M.&lt;/Authors_Primary&gt;&lt;Authors_Primary&gt;Guermonprez,J.L.&lt;/Authors_Primary&gt;&lt;Authors_Primary&gt;Maurice,P.&lt;/Authors_Primary&gt;&lt;Date_Primary&gt;1981/5&lt;/Date_Primary&gt;&lt;Keywords&gt;$$accept title Second search&lt;/Keywords&gt;&lt;Keywords&gt;$$keep from second search&lt;/Keywords&gt;&lt;Keywords&gt;$$Medline&lt;/Keywords&gt;&lt;Keywords&gt;$$mitral regurgitation&lt;/Keywords&gt;&lt;Keywords&gt;$$Pathologies&lt;/Keywords&gt;&lt;Keywords&gt;echocardiography&lt;/Keywords&gt;&lt;Keywords&gt;left ventricular&lt;/Keywords&gt;&lt;Reprint&gt;In File&lt;/Reprint&gt;&lt;Start_Page&gt;589&lt;/Start_Page&gt;&lt;End_Page&gt;593&lt;/End_Page&gt;&lt;Periodical&gt;British Heart Journal&lt;/Periodical&gt;&lt;Volume&gt;45&lt;/Volume&gt;&lt;Issue&gt;5&lt;/Issue&gt;&lt;ZZ_JournalFull&gt;&lt;f name="System"&gt;British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79</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AF study available for diagnostic accuracy of patholog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Blot-Souletie 2007</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lot-Souletie&lt;/Author&gt;&lt;Year&gt;2007&lt;/Year&gt;&lt;RecNum&gt;913&lt;/RecNum&gt;&lt;IDText&gt;Comparison of accuracy of aortic valve area assessment in aortic stenosis by real time three-dimensional echocardiography in biplane mode versus two-dimensional transthoracic and transesophageal echocardiography&lt;/IDText&gt;&lt;MDL Ref_Type="Journal"&gt;&lt;Ref_Type&gt;Journal&lt;/Ref_Type&gt;&lt;Ref_ID&gt;913&lt;/Ref_ID&gt;&lt;Title_Primary&gt;Comparison of accuracy of aortic valve area assessment in aortic stenosis by real time three-dimensional echocardiography in biplane mode versus two-dimensional transthoracic and transesophageal echocardiography&lt;/Title_Primary&gt;&lt;Authors_Primary&gt;Blot-Souletie,N.&lt;/Authors_Primary&gt;&lt;Authors_Primary&gt;Hebrard,A.&lt;/Authors_Primary&gt;&lt;Authors_Primary&gt;Acar,P.&lt;/Authors_Primary&gt;&lt;Authors_Primary&gt;Carrie,D.&lt;/Authors_Primary&gt;&lt;Authors_Primary&gt;Puel,J.&lt;/Authors_Primary&gt;&lt;Date_Primary&gt;2007/11&lt;/Date_Primary&gt;&lt;Keywords&gt;$$3D&lt;/Keywords&gt;&lt;Keywords&gt;$$accept title&lt;/Keywords&gt;&lt;Keywords&gt;$$aortic valve&lt;/Keywords&gt;&lt;Keywords&gt;$$Broad search&lt;/Keywords&gt;&lt;Keywords&gt;$$Doppler&lt;/Keywords&gt;&lt;Keywords&gt;$$duplicate reference&lt;/Keywords&gt;&lt;Keywords&gt;$$Medline&lt;/Keywords&gt;&lt;Keywords&gt;$$Pathologies&lt;/Keywords&gt;&lt;Keywords&gt;$$retrieve for diagnostic study&lt;/Keywords&gt;&lt;Keywords&gt;$$stenosis&lt;/Keywords&gt;&lt;Keywords&gt;$$TTE&lt;/Keywords&gt;&lt;Keywords&gt;echocardiography&lt;/Keywords&gt;&lt;Keywords&gt;stenosis&lt;/Keywords&gt;&lt;Reprint&gt;In File&lt;/Reprint&gt;&lt;Start_Page&gt;1065&lt;/Start_Page&gt;&lt;End_Page&gt;1072&lt;/End_Page&gt;&lt;Periodical&gt;Echocardiography&lt;/Periodical&gt;&lt;Volume&gt;24&lt;/Volume&gt;&lt;Issue&gt;10&lt;/Issue&gt;&lt;Address&gt;Cardiology Department, Rangueil University Hospital, Toulouse, France. souletie.n@chu-toulouse.fr&lt;/Address&gt;&lt;ZZ_JournalFull&gt;&lt;f name="System"&gt;Echocardiograph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0</w:t>
            </w:r>
            <w:r w:rsidR="00FC2DC5" w:rsidRPr="00EF4EB9">
              <w:rPr>
                <w:rFonts w:eastAsia="Calibri"/>
                <w:color w:val="000000"/>
                <w:sz w:val="18"/>
                <w:szCs w:val="18"/>
                <w:lang w:eastAsia="en-US"/>
              </w:rPr>
              <w:fldChar w:fldCharType="end"/>
            </w:r>
            <w:r w:rsidRPr="00EF4EB9">
              <w:rPr>
                <w:rFonts w:eastAsia="Calibri"/>
                <w:color w:val="000000"/>
                <w:sz w:val="18"/>
                <w:szCs w:val="18"/>
                <w:lang w:eastAsia="en-US"/>
              </w:rPr>
              <w:t xml:space="preserve"> </w:t>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grading severity of diagnosed condition, rather than diagnosing condition</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Bogren 1980</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ogren&lt;/Author&gt;&lt;Year&gt;1980&lt;/Year&gt;&lt;RecNum&gt;19637&lt;/RecNum&gt;&lt;IDText&gt;Imaging procedures in the detection of cardiac tumors, with emphasis on echocardiography: a review.&lt;/IDText&gt;&lt;MDL Ref_Type="Journal"&gt;&lt;Ref_Type&gt;Journal&lt;/Ref_Type&gt;&lt;Ref_ID&gt;19637&lt;/Ref_ID&gt;&lt;Title_Primary&gt;Imaging procedures in the detection of cardiac tumors, with emphasis on echocardiography: a review.&lt;/Title_Primary&gt;&lt;Authors_Primary&gt;Bogren,H.G.&lt;/Authors_Primary&gt;&lt;Authors_Primary&gt;Demaria,A.N.&lt;/Authors_Primary&gt;&lt;Authors_Primary&gt;Mason,D.T.&lt;/Authors_Primary&gt;&lt;Date_Primary&gt;1980&lt;/Date_Primary&gt;&lt;Keywords&gt;$$accept title Second search&lt;/Keywords&gt;&lt;Keywords&gt;$$cardiac mass&lt;/Keywords&gt;&lt;Keywords&gt;$$keep from second search&lt;/Keywords&gt;&lt;Keywords&gt;$$Medline&lt;/Keywords&gt;&lt;Keywords&gt;$$Pathologies&lt;/Keywords&gt;&lt;Keywords&gt;echocardiography&lt;/Keywords&gt;&lt;Reprint&gt;In File&lt;/Reprint&gt;&lt;Start_Page&gt;107&lt;/Start_Page&gt;&lt;End_Page&gt;125&lt;/End_Page&gt;&lt;Periodical&gt;Cardiovascular &amp;amp; Interventional Radiology&lt;/Periodical&gt;&lt;Volume&gt;3&lt;/Volume&gt;&lt;Issue&gt;2&lt;/Issue&gt;&lt;ZZ_JournalFull&gt;&lt;f name="System"&gt;Cardiovascular &amp;amp; Interventional Ra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1</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 xml:space="preserve">review of case reports, cases differed in their use of comparator(s) </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Buchner 2008</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Buchner&lt;/Author&gt;&lt;Year&gt;2008&lt;/Year&gt;&lt;RecNum&gt;6084&lt;/RecNum&gt;&lt;IDText&gt;Cardiovascular magnetic resonance for direct assessment of anatomic regurgitant orifice in mitral regurgitation&lt;/IDText&gt;&lt;MDL Ref_Type="Journal"&gt;&lt;Ref_Type&gt;Journal&lt;/Ref_Type&gt;&lt;Ref_ID&gt;6084&lt;/Ref_ID&gt;&lt;Title_Primary&gt;Cardiovascular magnetic resonance for direct assessment of anatomic regurgitant orifice in mitral regurgitation&lt;/Title_Primary&gt;&lt;Authors_Primary&gt;Buchner,S.&lt;/Authors_Primary&gt;&lt;Authors_Primary&gt;Debl,K.&lt;/Authors_Primary&gt;&lt;Authors_Primary&gt;Poschenrieder,F.&lt;/Authors_Primary&gt;&lt;Authors_Primary&gt;Feuerbach,S.&lt;/Authors_Primary&gt;&lt;Authors_Primary&gt;Riegger,G.A.&lt;/Authors_Primary&gt;&lt;Authors_Primary&gt;Luchner,A.&lt;/Authors_Primary&gt;&lt;Authors_Primary&gt;Djavidani,B.&lt;/Authors_Primary&gt;&lt;Date_Primary&gt;2008/9&lt;/Date_Primary&gt;&lt;Keywords&gt;$$accept title&lt;/Keywords&gt;&lt;Keywords&gt;$$diagnostic study&lt;/Keywords&gt;&lt;Keywords&gt;$$echo&lt;/Keywords&gt;&lt;Keywords&gt;$$Medline&lt;/Keywords&gt;&lt;Keywords&gt;$$mitral regurgitation&lt;/Keywords&gt;&lt;Keywords&gt;$$MRI&lt;/Keywords&gt;&lt;Keywords&gt;$$Pathologies&lt;/Keywords&gt;&lt;Keywords&gt;$$Pathologies taster&lt;/Keywords&gt;&lt;Keywords&gt;$$retrieve for diagnostic study&lt;/Keywords&gt;&lt;Keywords&gt;echocardiography&lt;/Keywords&gt;&lt;Reprint&gt;In File&lt;/Reprint&gt;&lt;Start_Page&gt;148&lt;/Start_Page&gt;&lt;End_Page&gt;155&lt;/End_Page&gt;&lt;Periodical&gt;Circulation Cardiovascular imaging online&lt;/Periodical&gt;&lt;Volume&gt;1&lt;/Volume&gt;&lt;Issue&gt;1&lt;/Issue&gt;&lt;Address&gt;Klinik und Poliklinik fur Innere Medizin II and Institut fur Rontgendiagnostik, Klinikum der Universitat Regensburg, Franz-Josef-Strauss-Allee 11, Regensburg, Germany. stefan.buchner@klinik.uni-regensburg.de&lt;/Address&gt;&lt;ZZ_JournalFull&gt;&lt;f name="System"&gt;Circulation Cardiovascular imaging online&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2</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grading severity of diagnosed condition, rather than diagnosing condition</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Casiglia 2008</w:t>
            </w:r>
            <w:r w:rsidR="00FC2DC5" w:rsidRPr="00EF4EB9">
              <w:rPr>
                <w:rFonts w:eastAsia="Calibri"/>
                <w:color w:val="000000"/>
                <w:sz w:val="18"/>
                <w:szCs w:val="18"/>
                <w:lang w:eastAsia="en-US"/>
              </w:rPr>
              <w:fldChar w:fldCharType="begin">
                <w:fldData xml:space="preserve">PFJlZm1hbj48Q2l0ZT48QXV0aG9yPkNhc2lnbGlhPC9BdXRob3I+PFllYXI+MjAwODwvWWVhcj48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kNhc2lnbGlhPC9BdXRob3I+PFllYXI+MjAwODwvWWVhcj48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3</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rognostic study, general population, AF excluded</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Charron 1997</w:t>
            </w:r>
            <w:r w:rsidR="00FC2DC5" w:rsidRPr="00EF4EB9">
              <w:rPr>
                <w:rFonts w:eastAsia="Calibri"/>
                <w:color w:val="000000"/>
                <w:sz w:val="18"/>
                <w:szCs w:val="18"/>
                <w:lang w:eastAsia="en-US"/>
              </w:rPr>
              <w:fldChar w:fldCharType="begin">
                <w:fldData xml:space="preserve">PFJlZm1hbj48Q2l0ZT48QXV0aG9yPkNoYXJyb248L0F1dGhvcj48WWVhcj4xOTk3PC9ZZWFyPjxS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kNoYXJyb248L0F1dGhvcj48WWVhcj4xOTk3PC9ZZWFyPjxS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4</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 xml:space="preserve">excluded comparator, study of familial hypertrophic cardiomyopathy, comparator was genotyping  </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Chen 1985</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Chen&lt;/Author&gt;&lt;Year&gt;1985&lt;/Year&gt;&lt;RecNum&gt;19247&lt;/RecNum&gt;&lt;IDText&gt;Value of two-dimensional echocardiography in evaluating coronary artery disease: a randomized blinded analysis&lt;/IDText&gt;&lt;MDL Ref_Type="Journal"&gt;&lt;Ref_Type&gt;Journal&lt;/Ref_Type&gt;&lt;Ref_ID&gt;19247&lt;/Ref_ID&gt;&lt;Title_Primary&gt;Value of two-dimensional echocardiography in evaluating coronary artery disease: a randomized blinded analysis&lt;/Title_Primary&gt;&lt;Authors_Primary&gt;Chen,Y.Z.&lt;/Authors_Primary&gt;&lt;Authors_Primary&gt;Sherrid,M.V.&lt;/Authors_Primary&gt;&lt;Authors_Primary&gt;Dwyer,E.M.,Jr.&lt;/Authors_Primary&gt;&lt;Authors_Primary&gt;Chen,Y.Z.&lt;/Authors_Primary&gt;&lt;Authors_Primary&gt;Sherrid,M.V.&lt;/Authors_Primary&gt;&lt;Authors_Primary&gt;Dwyer,E.M.J.&lt;/Authors_Primary&gt;&lt;Date_Primary&gt;1985/4&lt;/Date_Primary&gt;&lt;Keywords&gt;$$accept title Second search&lt;/Keywords&gt;&lt;Keywords&gt;$$coronary artery&lt;/Keywords&gt;&lt;Keywords&gt;$$keep from second search&lt;/Keywords&gt;&lt;Keywords&gt;$$Medline&lt;/Keywords&gt;&lt;Keywords&gt;$$Pathologies&lt;/Keywords&gt;&lt;Keywords&gt;echocardiography&lt;/Keywords&gt;&lt;Keywords&gt;left ventricular&lt;/Keywords&gt;&lt;Reprint&gt;In File&lt;/Reprint&gt;&lt;Start_Page&gt;911&lt;/Start_Page&gt;&lt;End_Page&gt;917&lt;/End_Page&gt;&lt;Periodical&gt;Journal of the American College of Cardiology&lt;/Periodical&gt;&lt;Volume&gt;5&lt;/Volume&gt;&lt;Issue&gt;4&lt;/Issue&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5</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AF study available for diagnostic accuracy of patholog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Egeblad 1983</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Egeblad&lt;/Author&gt;&lt;Year&gt;1983&lt;/Year&gt;&lt;RecNum&gt;19496&lt;/RecNum&gt;&lt;IDText&gt;Assessment of rheumatic mitral valve disease. Value of echocardiography in patients clinically suspected of predominant stenosis&lt;/IDText&gt;&lt;MDL Ref_Type="Journal"&gt;&lt;Ref_Type&gt;Journal&lt;/Ref_Type&gt;&lt;Ref_ID&gt;19496&lt;/Ref_ID&gt;&lt;Title_Primary&gt;Assessment of rheumatic mitral valve disease. Value of echocardiography in patients clinically suspected of predominant stenosis&lt;/Title_Primary&gt;&lt;Authors_Primary&gt;Egeblad,H.&lt;/Authors_Primary&gt;&lt;Authors_Primary&gt;Berning,J.&lt;/Authors_Primary&gt;&lt;Authors_Primary&gt;Saunamaki,K.&lt;/Authors_Primary&gt;&lt;Authors_Primary&gt;Jacobsen,J.R.&lt;/Authors_Primary&gt;&lt;Authors_Primary&gt;Wennevold,A.&lt;/Authors_Primary&gt;&lt;Authors_Primary&gt;Egeblad,H.&lt;/Authors_Primary&gt;&lt;Authors_Primary&gt;Berning,J.&lt;/Authors_Primary&gt;&lt;Authors_Primary&gt;Saunamaki,K.&lt;/Authors_Primary&gt;&lt;Authors_Primary&gt;Jacobsen,J.R.&lt;/Authors_Primary&gt;&lt;Authors_Primary&gt;Wennevold,A.&lt;/Authors_Primary&gt;&lt;Date_Primary&gt;1983/1&lt;/Date_Primary&gt;&lt;Keywords&gt;$$accept title Second search&lt;/Keywords&gt;&lt;Keywords&gt;$$keep from second search&lt;/Keywords&gt;&lt;Keywords&gt;$$Medline&lt;/Keywords&gt;&lt;Keywords&gt;$$mitral valve&lt;/Keywords&gt;&lt;Keywords&gt;$$Pathologies&lt;/Keywords&gt;&lt;Keywords&gt;echocardiography&lt;/Keywords&gt;&lt;Keywords&gt;hypertrophy&lt;/Keywords&gt;&lt;Keywords&gt;left ventricular&lt;/Keywords&gt;&lt;Keywords&gt;stenosis&lt;/Keywords&gt;&lt;Reprint&gt;In File&lt;/Reprint&gt;&lt;Start_Page&gt;38&lt;/Start_Page&gt;&lt;End_Page&gt;44&lt;/End_Page&gt;&lt;Periodical&gt;British Heart Journal&lt;/Periodical&gt;&lt;Volume&gt;49&lt;/Volume&gt;&lt;Issue&gt;1&lt;/Issue&gt;&lt;ZZ_JournalFull&gt;&lt;f name="System"&gt;British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6</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grading severity of diagnosed condition, rather than diagnosing condition</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Fleischmann 1994</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Fleischmann&lt;/Author&gt;&lt;Year&gt;1994&lt;/Year&gt;&lt;RecNum&gt;4479&lt;/RecNum&gt;&lt;IDText&gt;Echocardiographic correlates of survival in patients with chest pain&lt;/IDText&gt;&lt;MDL Ref_Type="Journal"&gt;&lt;Ref_Type&gt;Journal&lt;/Ref_Type&gt;&lt;Ref_ID&gt;4479&lt;/Ref_ID&gt;&lt;Title_Primary&gt;Echocardiographic correlates of survival in patients with chest pain&lt;/Title_Primary&gt;&lt;Authors_Primary&gt;Fleischmann,K.E.&lt;/Authors_Primary&gt;&lt;Authors_Primary&gt;Goldman,L.&lt;/Authors_Primary&gt;&lt;Authors_Primary&gt;Robiolio,P.A.&lt;/Authors_Primary&gt;&lt;Authors_Primary&gt;Lee,R.T.&lt;/Authors_Primary&gt;&lt;Authors_Primary&gt;Johnson,P.A.&lt;/Authors_Primary&gt;&lt;Authors_Primary&gt;Cook,E.F.&lt;/Authors_Primary&gt;&lt;Authors_Primary&gt;Lee,T.H.&lt;/Authors_Primary&gt;&lt;Date_Primary&gt;1994/5&lt;/Date_Primary&gt;&lt;Keywords&gt;$$accept title&lt;/Keywords&gt;&lt;Keywords&gt;$$Broad search&lt;/Keywords&gt;&lt;Keywords&gt;$$Doppler&lt;/Keywords&gt;&lt;Keywords&gt;$$electroCG&lt;/Keywords&gt;&lt;Keywords&gt;$$Medline&lt;/Keywords&gt;&lt;Keywords&gt;$$not online&lt;/Keywords&gt;&lt;Keywords&gt;$$Pathologies&lt;/Keywords&gt;&lt;Keywords&gt;$$prognostic study&lt;/Keywords&gt;&lt;Keywords&gt;$$retrieve for diagnostic study&lt;/Keywords&gt;&lt;Keywords&gt;$$to order&lt;/Keywords&gt;&lt;Keywords&gt;$$TTE&lt;/Keywords&gt;&lt;Keywords&gt;echocardiography&lt;/Keywords&gt;&lt;Keywords&gt;left ventricular&lt;/Keywords&gt;&lt;Reprint&gt;In File&lt;/Reprint&gt;&lt;Start_Page&gt;1390&lt;/Start_Page&gt;&lt;End_Page&gt;1396&lt;/End_Page&gt;&lt;Periodical&gt;Journal of the American College of Cardiology&lt;/Periodical&gt;&lt;Volume&gt;23&lt;/Volume&gt;&lt;Issue&gt;6&lt;/Issue&gt;&lt;Address&gt;Department of Medicine, Brigham and Women&amp;apos;s Hospital, Boston, Massachusetts 02115&lt;/Address&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7</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rognostic study, population with chest pain, population not AF</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Gonzalez-Torrecilla 2000</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Gonzalez-Torrecilla&lt;/Author&gt;&lt;Year&gt;2000&lt;/Year&gt;&lt;RecNum&gt;3211&lt;/RecNum&gt;&lt;IDText&gt;Predictors of left atrial spontaneous echo contrast and thrombi in patients with mitral stenosis and atrial fibrillation&lt;/IDText&gt;&lt;MDL Ref_Type="Journal"&gt;&lt;Ref_Type&gt;Journal&lt;/Ref_Type&gt;&lt;Ref_ID&gt;3211&lt;/Ref_ID&gt;&lt;Title_Primary&gt;Predictors of left atrial spontaneous echo contrast and thrombi in patients with mitral stenosis and atrial fibrillation&lt;/Title_Primary&gt;&lt;Authors_Primary&gt;Gonzalez-Torrecilla,E.&lt;/Authors_Primary&gt;&lt;Authors_Primary&gt;Garcia-Fernandez,M.A.&lt;/Authors_Primary&gt;&lt;Authors_Primary&gt;Perez-David,E.&lt;/Authors_Primary&gt;&lt;Authors_Primary&gt;Bermejo,J.&lt;/Authors_Primary&gt;&lt;Authors_Primary&gt;Moreno,M.&lt;/Authors_Primary&gt;&lt;Authors_Primary&gt;Delcan,J.L.&lt;/Authors_Primary&gt;&lt;Authors_Primary&gt;Gonzalez-Torrecilla,E.&lt;/Authors_Primary&gt;&lt;Authors_Primary&gt;Garcia-Fernandez,M.A.&lt;/Authors_Primary&gt;&lt;Authors_Primary&gt;Perez-David,E.&lt;/Authors_Primary&gt;&lt;Authors_Primary&gt;Bermejo,J.&lt;/Authors_Primary&gt;&lt;Authors_Primary&gt;Moreno,M.&lt;/Authors_Primary&gt;&lt;Authors_Primary&gt;Delcan,J.L.&lt;/Authors_Primary&gt;&lt;Date_Primary&gt;2000/9/1&lt;/Date_Primary&gt;&lt;Keywords&gt;$$accept title&lt;/Keywords&gt;&lt;Keywords&gt;$$AF&lt;/Keywords&gt;&lt;Keywords&gt;$$AF mentioned&lt;/Keywords&gt;&lt;Keywords&gt;$$Broad search&lt;/Keywords&gt;&lt;Keywords&gt;$$Doppler&lt;/Keywords&gt;&lt;Keywords&gt;$$echo marker&lt;/Keywords&gt;&lt;Keywords&gt;$$Medline&lt;/Keywords&gt;&lt;Keywords&gt;$$Pathologies&lt;/Keywords&gt;&lt;Keywords&gt;$$retrieve for diagnostic study&lt;/Keywords&gt;&lt;Keywords&gt;Atrial fibrillation&lt;/Keywords&gt;&lt;Keywords&gt;stenosis&lt;/Keywords&gt;&lt;Reprint&gt;In File&lt;/Reprint&gt;&lt;Start_Page&gt;529&lt;/Start_Page&gt;&lt;End_Page&gt;534&lt;/End_Page&gt;&lt;Periodical&gt;American Journal of Cardiology&lt;/Periodical&gt;&lt;Volume&gt;86&lt;/Volume&gt;&lt;Issue&gt;5&lt;/Issue&gt;&lt;Address&gt;Cardiology Department, Hospital General Universitario Gregorio Maranon, Madrid, Spain. etorrecilla@jet.es&lt;/Address&gt;&lt;ZZ_JournalFull&gt;&lt;f name="System"&gt;American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8</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excluded intervention, TOE and TTE combined</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Hsiao 2006</w:t>
            </w:r>
            <w:r w:rsidR="00FC2DC5" w:rsidRPr="00EF4EB9">
              <w:rPr>
                <w:rFonts w:eastAsia="Calibri"/>
                <w:color w:val="000000"/>
                <w:sz w:val="18"/>
                <w:szCs w:val="18"/>
                <w:lang w:eastAsia="en-US"/>
              </w:rPr>
              <w:fldChar w:fldCharType="begin">
                <w:fldData xml:space="preserve">PFJlZm1hbj48Q2l0ZT48QXV0aG9yPkhzaWFvPC9BdXRob3I+PFllYXI+MjAwNjwvWWVhcj48UmVj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khzaWFvPC9BdXRob3I+PFllYXI+MjAwNjwvWWVhcj48UmVj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89</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 xml:space="preserve">Population not AF, higher level evidence available for diagnostic accuracy of pulmonary embolism </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Irani 1996</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Irani&lt;/Author&gt;&lt;Year&gt;1996&lt;/Year&gt;&lt;RecNum&gt;4103&lt;/RecNum&gt;&lt;IDText&gt;A negative transthoracic echocardiogram obviates the need for transesophageal echocardiography in patients with suspected native valve active infective endocarditis&lt;/IDText&gt;&lt;MDL Ref_Type="Journal"&gt;&lt;Ref_Type&gt;Journal&lt;/Ref_Type&gt;&lt;Ref_ID&gt;4103&lt;/Ref_ID&gt;&lt;Title_Primary&gt;A negative transthoracic echocardiogram obviates the need for transesophageal echocardiography in patients with suspected native valve active infective endocarditis&lt;/Title_Primary&gt;&lt;Authors_Primary&gt;Irani,W.N.&lt;/Authors_Primary&gt;&lt;Authors_Primary&gt;Grayburn,P.A.&lt;/Authors_Primary&gt;&lt;Authors_Primary&gt;Afridi,I.&lt;/Authors_Primary&gt;&lt;Authors_Primary&gt;Irani,W.N.&lt;/Authors_Primary&gt;&lt;Authors_Primary&gt;Grayburn,P.A.&lt;/Authors_Primary&gt;&lt;Authors_Primary&gt;Afridi,I.&lt;/Authors_Primary&gt;&lt;Date_Primary&gt;1996/7/1&lt;/Date_Primary&gt;&lt;Keywords&gt;$$accept title&lt;/Keywords&gt;&lt;Keywords&gt;$$Broad search&lt;/Keywords&gt;&lt;Keywords&gt;$$diagnostic study&lt;/Keywords&gt;&lt;Keywords&gt;$$endocarditis&lt;/Keywords&gt;&lt;Keywords&gt;$$Medline&lt;/Keywords&gt;&lt;Keywords&gt;$$not AF&lt;/Keywords&gt;&lt;Keywords&gt;$$Pathologies&lt;/Keywords&gt;&lt;Keywords&gt;$$retrieve for diagnostic study&lt;/Keywords&gt;&lt;Keywords&gt;$$TOE&lt;/Keywords&gt;&lt;Keywords&gt;$$TTE&lt;/Keywords&gt;&lt;Keywords&gt;echocardiography&lt;/Keywords&gt;&lt;Reprint&gt;In File&lt;/Reprint&gt;&lt;Start_Page&gt;101&lt;/Start_Page&gt;&lt;End_Page&gt;103&lt;/End_Page&gt;&lt;Periodical&gt;American Journal of Cardiology&lt;/Periodical&gt;&lt;Volume&gt;78&lt;/Volume&gt;&lt;Issue&gt;1&lt;/Issue&gt;&lt;Address&gt;University of Texas Southwestern Medical Center, Dallas, USA&lt;/Address&gt;&lt;ZZ_JournalFull&gt;&lt;f name="System"&gt;American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0</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 xml:space="preserve">Population not AF, higher level evidence available for diagnostic accuracy of pathology </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Khanna 2004</w:t>
            </w:r>
            <w:r w:rsidR="00FC2DC5" w:rsidRPr="00EF4EB9">
              <w:rPr>
                <w:rFonts w:eastAsia="Calibri"/>
                <w:color w:val="000000"/>
                <w:sz w:val="18"/>
                <w:szCs w:val="18"/>
                <w:lang w:eastAsia="en-US"/>
              </w:rPr>
              <w:fldChar w:fldCharType="begin">
                <w:fldData xml:space="preserve">PFJlZm1hbj48Q2l0ZT48QXV0aG9yPktoYW5uYTwvQXV0aG9yPjxZZWFyPjIwMDQ8L1llYXI+PFJl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ktoYW5uYTwvQXV0aG9yPjxZZWFyPjIwMDQ8L1llYXI+PFJl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1</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grading severity of diagnosed condition, rather than diagnosing condition</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Khumri 2007</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humri&lt;/Author&gt;&lt;Year&gt;2007&lt;/Year&gt;&lt;RecNum&gt;9790&lt;/RecNum&gt;&lt;IDText&gt;Clinical and echocardiographic markers of mortality risk in patients with atrial fibrillation&lt;/IDText&gt;&lt;MDL Ref_Type="Journal"&gt;&lt;Ref_Type&gt;Journal&lt;/Ref_Type&gt;&lt;Ref_ID&gt;9790&lt;/Ref_ID&gt;&lt;Title_Primary&gt;Clinical and echocardiographic markers of mortality risk in patients with atrial fibrillation&lt;/Title_Primary&gt;&lt;Authors_Primary&gt;Khumri,T.M.&lt;/Authors_Primary&gt;&lt;Authors_Primary&gt;Idupulapati,M.&lt;/Authors_Primary&gt;&lt;Authors_Primary&gt;Rader,V.J.&lt;/Authors_Primary&gt;&lt;Authors_Primary&gt;Nayyar,S.&lt;/Authors_Primary&gt;&lt;Authors_Primary&gt;Stoner,C.N.&lt;/Authors_Primary&gt;&lt;Authors_Primary&gt;Main,M.L.&lt;/Authors_Primary&gt;&lt;Authors_Primary&gt;Khumri,Taiyeb M.&lt;/Authors_Primary&gt;&lt;Authors_Primary&gt;Idupulapati,Madhuri&lt;/Authors_Primary&gt;&lt;Authors_Primary&gt;Rader,Valerie J.&lt;/Authors_Primary&gt;&lt;Authors_Primary&gt;Nayyar,Sunil&lt;/Authors_Primary&gt;&lt;Authors_Primary&gt;Stoner,Casey N.&lt;/Authors_Primary&gt;&lt;Authors_Primary&gt;Main,Michael L.&lt;/Authors_Primary&gt;&lt;Date_Primary&gt;2007/6/15&lt;/Date_Primary&gt;&lt;Keywords&gt;$$Medline&lt;/Keywords&gt;&lt;Keywords&gt;$$Pathologies&lt;/Keywords&gt;&lt;Keywords&gt;$$prognosis&lt;/Keywords&gt;&lt;Keywords&gt;$$reject title&lt;/Keywords&gt;&lt;Keywords&gt;Atrial fibrillation&lt;/Keywords&gt;&lt;Keywords&gt;echocardiography&lt;/Keywords&gt;&lt;Keywords&gt;left ventricular&lt;/Keywords&gt;&lt;Reprint&gt;Not in File&lt;/Reprint&gt;&lt;Start_Page&gt;1733&lt;/Start_Page&gt;&lt;End_Page&gt;1736&lt;/End_Page&gt;&lt;Periodical&gt;American Journal of Cardiology&lt;/Periodical&gt;&lt;Volume&gt;99&lt;/Volume&gt;&lt;Issue&gt;12&lt;/Issue&gt;&lt;User_Def_1&gt;RefID 1736 in prevalence database&lt;/User_Def_1&gt;&lt;Address&gt;Mid America Heart Institute, Kansas City, Missouri&lt;/Address&gt;&lt;ZZ_JournalFull&gt;&lt;f name="System"&gt;American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2</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TOE, not TTE (prognostic stud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Kruger 2001</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Kruger&lt;/Author&gt;&lt;Year&gt;2001&lt;/Year&gt;&lt;RecNum&gt;14077&lt;/RecNum&gt;&lt;IDText&gt;Diagnosis of pulmonary arterial hypertension and pulmonary embolism with magnetic resonance angiography&lt;/IDText&gt;&lt;MDL Ref_Type="Journal"&gt;&lt;Ref_Type&gt;Journal&lt;/Ref_Type&gt;&lt;Ref_ID&gt;14077&lt;/Ref_ID&gt;&lt;Title_Primary&gt;Diagnosis of pulmonary arterial hypertension and pulmonary embolism with magnetic resonance angiography&lt;/Title_Primary&gt;&lt;Authors_Primary&gt;Kruger,S.&lt;/Authors_Primary&gt;&lt;Authors_Primary&gt;Haage,P.&lt;/Authors_Primary&gt;&lt;Authors_Primary&gt;Hoffmann,R.&lt;/Authors_Primary&gt;&lt;Authors_Primary&gt;Breuer,C.&lt;/Authors_Primary&gt;&lt;Authors_Primary&gt;Bucker,A.&lt;/Authors_Primary&gt;&lt;Authors_Primary&gt;Hanrath,P.&lt;/Authors_Primary&gt;&lt;Authors_Primary&gt;Gunther,R.W.&lt;/Authors_Primary&gt;&lt;Authors_Primary&gt;Kruger,S.&lt;/Authors_Primary&gt;&lt;Authors_Primary&gt;Haage,P.&lt;/Authors_Primary&gt;&lt;Authors_Primary&gt;Hoffmann,R.&lt;/Authors_Primary&gt;&lt;Authors_Primary&gt;Breuer,C.&lt;/Authors_Primary&gt;&lt;Authors_Primary&gt;Bucker,A.&lt;/Authors_Primary&gt;&lt;Authors_Primary&gt;Hanrath,P.&lt;/Authors_Primary&gt;&lt;Authors_Primary&gt;Gunther,R.W.&lt;/Authors_Primary&gt;&lt;Date_Primary&gt;2001/11&lt;/Date_Primary&gt;&lt;Keywords&gt;$$accept title Second search&lt;/Keywords&gt;&lt;Keywords&gt;$$keep from second search&lt;/Keywords&gt;&lt;Keywords&gt;$$Medline&lt;/Keywords&gt;&lt;Keywords&gt;$$Pathologies&lt;/Keywords&gt;&lt;Keywords&gt;$$pulmonary hypertension&lt;/Keywords&gt;&lt;Keywords&gt;$$TTE as gold standard&lt;/Keywords&gt;&lt;Keywords&gt;echocardiography&lt;/Keywords&gt;&lt;Reprint&gt;In File&lt;/Reprint&gt;&lt;Start_Page&gt;1556&lt;/Start_Page&gt;&lt;End_Page&gt;1561&lt;/End_Page&gt;&lt;Periodical&gt;Chest&lt;/Periodical&gt;&lt;Volume&gt;120&lt;/Volume&gt;&lt;Issue&gt;5&lt;/Issue&gt;&lt;Address&gt;Medical Clinic I, University Hospital, University of Technology, Aachen, Germany. skru@pcserver.mk1.rwth-aachen.de&lt;/Address&gt;&lt;ZZ_JournalFull&gt;&lt;f name="System"&gt;Chest&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3</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AF study available for diagnostic accuracy of patholog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Lembcke 2008</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Lembcke&lt;/Author&gt;&lt;Year&gt;2008&lt;/Year&gt;&lt;RecNum&gt;557&lt;/RecNum&gt;&lt;IDText&gt;Precision of forty slice spiral computed tomography for quantifying aortic valve stenosis: comparison with echocardiography and validation against cardiac catheterization&lt;/IDText&gt;&lt;MDL Ref_Type="Journal"&gt;&lt;Ref_Type&gt;Journal&lt;/Ref_Type&gt;&lt;Ref_ID&gt;557&lt;/Ref_ID&gt;&lt;Title_Primary&gt;Precision of forty slice spiral computed tomography for quantifying aortic valve stenosis: comparison with echocardiography and validation against cardiac catheterization&lt;/Title_Primary&gt;&lt;Authors_Primary&gt;Lembcke,A.&lt;/Authors_Primary&gt;&lt;Authors_Primary&gt;Thiele,H.&lt;/Authors_Primary&gt;&lt;Authors_Primary&gt;Lachnitt,A.&lt;/Authors_Primary&gt;&lt;Authors_Primary&gt;Enzweiler,C.N.&lt;/Authors_Primary&gt;&lt;Authors_Primary&gt;Wagner,M.&lt;/Authors_Primary&gt;&lt;Authors_Primary&gt;Hein,P.A.&lt;/Authors_Primary&gt;&lt;Authors_Primary&gt;Eddicks,S.&lt;/Authors_Primary&gt;&lt;Authors_Primary&gt;Kivelitz,D.E.&lt;/Authors_Primary&gt;&lt;Date_Primary&gt;2008/10&lt;/Date_Primary&gt;&lt;Keywords&gt;$$accept title&lt;/Keywords&gt;&lt;Keywords&gt;$$aorta&lt;/Keywords&gt;&lt;Keywords&gt;$$Broad search&lt;/Keywords&gt;&lt;Keywords&gt;$$Doppler&lt;/Keywords&gt;&lt;Keywords&gt;$$duplicate reference&lt;/Keywords&gt;&lt;Keywords&gt;$$electroCG&lt;/Keywords&gt;&lt;Keywords&gt;$$Medline&lt;/Keywords&gt;&lt;Keywords&gt;$$not AF&lt;/Keywords&gt;&lt;Keywords&gt;$$not online&lt;/Keywords&gt;&lt;Keywords&gt;$$Pathologies&lt;/Keywords&gt;&lt;Keywords&gt;$$retrieve for diagnostic study&lt;/Keywords&gt;&lt;Keywords&gt;$$stenosis&lt;/Keywords&gt;&lt;Keywords&gt;$$to order&lt;/Keywords&gt;&lt;Keywords&gt;$$TTE&lt;/Keywords&gt;&lt;Keywords&gt;echocardiography&lt;/Keywords&gt;&lt;Keywords&gt;stenosis&lt;/Keywords&gt;&lt;Reprint&gt;In File&lt;/Reprint&gt;&lt;Start_Page&gt;719&lt;/Start_Page&gt;&lt;End_Page&gt;728&lt;/End_Page&gt;&lt;Periodical&gt;Investigative Radiology&lt;/Periodical&gt;&lt;Volume&gt;43&lt;/Volume&gt;&lt;Issue&gt;10&lt;/Issue&gt;&lt;Address&gt;Department of Radiology, Heart Center-University of Leipzig, Saxony, Germany. Alexander.Lembcke@gmx.de&lt;/Address&gt;&lt;ZZ_JournalFull&gt;&lt;f name="System"&gt;Investigative Ra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4</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grading severity of diagnosed condition, rather than diagnosing condition</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Meng 2002</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Meng&lt;/Author&gt;&lt;Year&gt;2002&lt;/Year&gt;&lt;RecNum&gt;2752&lt;/RecNum&gt;&lt;IDText&gt;Echocardiographic and pathologic characteristics of primary cardiac tumors: a study of 149 cases&lt;/IDText&gt;&lt;MDL Ref_Type="Journal"&gt;&lt;Ref_Type&gt;Journal&lt;/Ref_Type&gt;&lt;Ref_ID&gt;2752&lt;/Ref_ID&gt;&lt;Title_Primary&gt;Echocardiographic and pathologic characteristics of primary cardiac tumors: a study of 149 cases&lt;/Title_Primary&gt;&lt;Authors_Primary&gt;Meng,Q.&lt;/Authors_Primary&gt;&lt;Authors_Primary&gt;Lai,H.&lt;/Authors_Primary&gt;&lt;Authors_Primary&gt;Lima,J.&lt;/Authors_Primary&gt;&lt;Authors_Primary&gt;Tong,W.&lt;/Authors_Primary&gt;&lt;Authors_Primary&gt;Qian,Y.&lt;/Authors_Primary&gt;&lt;Authors_Primary&gt;Lai,S.&lt;/Authors_Primary&gt;&lt;Authors_Primary&gt;Meng,Qingyi&lt;/Authors_Primary&gt;&lt;Authors_Primary&gt;Lai,Hong&lt;/Authors_Primary&gt;&lt;Authors_Primary&gt;Lima,Joao&lt;/Authors_Primary&gt;&lt;Authors_Primary&gt;Tong,Wenjing&lt;/Authors_Primary&gt;&lt;Authors_Primary&gt;Qian,Yuanyu&lt;/Authors_Primary&gt;&lt;Authors_Primary&gt;Lai,Shenghan&lt;/Authors_Primary&gt;&lt;Date_Primary&gt;2002/7&lt;/Date_Primary&gt;&lt;Keywords&gt;$$accept title&lt;/Keywords&gt;&lt;Keywords&gt;$$Broad search&lt;/Keywords&gt;&lt;Keywords&gt;$$cardiac mass&lt;/Keywords&gt;&lt;Keywords&gt;$$Medline&lt;/Keywords&gt;&lt;Keywords&gt;$$Pathologies&lt;/Keywords&gt;&lt;Keywords&gt;$$retrieve for diagnostic study&lt;/Keywords&gt;&lt;Keywords&gt;$$TOE&lt;/Keywords&gt;&lt;Keywords&gt;$$TTE&lt;/Keywords&gt;&lt;Keywords&gt;echocardiography&lt;/Keywords&gt;&lt;Reprint&gt;In File&lt;/Reprint&gt;&lt;Start_Page&gt;69&lt;/Start_Page&gt;&lt;End_Page&gt;75&lt;/End_Page&gt;&lt;Periodical&gt;International Journal of Cardiology&lt;/Periodical&gt;&lt;Volume&gt;84&lt;/Volume&gt;&lt;Issue&gt;1&lt;/Issue&gt;&lt;Address&gt;Department of Emergency Medicine, Chinese PLA General Hospital, Beijing, PR China&lt;/Address&gt;&lt;ZZ_JournalFull&gt;&lt;f name="System"&gt;International Journal of Cardiology&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5</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 xml:space="preserve">Population not AF, higher level evidence available for diagnostic accuracy of pathology </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Miyatake 1986</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Miyatake&lt;/Author&gt;&lt;Year&gt;1986&lt;/Year&gt;&lt;RecNum&gt;19120&lt;/RecNum&gt;&lt;IDText&gt;Semiquantitative grading of severity of mitral regurgitation by real-time two-dimensional Doppler flow imaging technique&lt;/IDText&gt;&lt;MDL Ref_Type="Journal"&gt;&lt;Ref_Type&gt;Journal&lt;/Ref_Type&gt;&lt;Ref_ID&gt;19120&lt;/Ref_ID&gt;&lt;Title_Primary&gt;Semiquantitative grading of severity of mitral regurgitation by real-time two-dimensional Doppler flow imaging technique&lt;/Title_Primary&gt;&lt;Authors_Primary&gt;Miyatake,K.&lt;/Authors_Primary&gt;&lt;Authors_Primary&gt;Izumi,S.&lt;/Authors_Primary&gt;&lt;Authors_Primary&gt;Okamoto,M.&lt;/Authors_Primary&gt;&lt;Authors_Primary&gt;Kinoshita,N.&lt;/Authors_Primary&gt;&lt;Authors_Primary&gt;Asonuma,H.&lt;/Authors_Primary&gt;&lt;Authors_Primary&gt;Nakagawa,H.&lt;/Authors_Primary&gt;&lt;Authors_Primary&gt;Yamamoto,K.&lt;/Authors_Primary&gt;&lt;Authors_Primary&gt;Takamiya,M.&lt;/Authors_Primary&gt;&lt;Authors_Primary&gt;Sakakibara,H.&lt;/Authors_Primary&gt;&lt;Authors_Primary&gt;Nimura,Y.&lt;/Authors_Primary&gt;&lt;Authors_Primary&gt;Miyatake,K.&lt;/Authors_Primary&gt;&lt;Authors_Primary&gt;Izumi,S.&lt;/Authors_Primary&gt;&lt;Authors_Primary&gt;Okamoto,M.&lt;/Authors_Primary&gt;&lt;Authors_Primary&gt;Kinoshita,N.&lt;/Authors_Primary&gt;&lt;Authors_Primary&gt;Asonuma,H.&lt;/Authors_Primary&gt;&lt;Authors_Primary&gt;Nakagawa,H.&lt;/Authors_Primary&gt;&lt;Authors_Primary&gt;Yamamoto,K.&lt;/Authors_Primary&gt;&lt;Authors_Primary&gt;Takamiya,M.&lt;/Authors_Primary&gt;&lt;Authors_Primary&gt;Sakakibara,H.&lt;/Authors_Primary&gt;&lt;Authors_Primary&gt;Nimura,Y.&lt;/Authors_Primary&gt;&lt;Date_Primary&gt;1986/1&lt;/Date_Primary&gt;&lt;Keywords&gt;$$accept title Second search&lt;/Keywords&gt;&lt;Keywords&gt;$$keep from second search&lt;/Keywords&gt;&lt;Keywords&gt;$$Medline&lt;/Keywords&gt;&lt;Keywords&gt;$$mitral regurgitation&lt;/Keywords&gt;&lt;Keywords&gt;$$Pathologies&lt;/Keywords&gt;&lt;Reprint&gt;In File&lt;/Reprint&gt;&lt;Start_Page&gt;82&lt;/Start_Page&gt;&lt;End_Page&gt;88&lt;/End_Page&gt;&lt;Periodical&gt;Journal of the American College of Cardiology&lt;/Periodical&gt;&lt;Volume&gt;7&lt;/Volume&gt;&lt;Issue&gt;1&lt;/Issue&gt;&lt;ZZ_JournalFull&gt;&lt;f name="System"&gt;Journal of the American College of Cardiology&lt;/f&gt;&lt;/ZZ_JournalFull&gt;&lt;ZZ_JournalStdAbbrev&gt;&lt;f name="System"&gt;J Am Coll Cardiol&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6</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AF study available for diagnostic accuracy of patholog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Mogelvang 2009</w:t>
            </w:r>
            <w:r w:rsidR="00FC2DC5" w:rsidRPr="00EF4EB9">
              <w:rPr>
                <w:rFonts w:eastAsia="Calibri"/>
                <w:color w:val="000000"/>
                <w:sz w:val="18"/>
                <w:szCs w:val="18"/>
                <w:lang w:eastAsia="en-US"/>
              </w:rPr>
              <w:fldChar w:fldCharType="begin">
                <w:fldData xml:space="preserve">PFJlZm1hbj48Q2l0ZT48QXV0aG9yPk1vZ2VsdmFuZzwvQXV0aG9yPjxZZWFyPjIwMDk8L1llYXI+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k1vZ2VsdmFuZzwvQXV0aG9yPjxZZWFyPjIwMDk8L1llYXI+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7</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rognostic study, general population, AF excluded</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Nitta 1988</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Nitta&lt;/Author&gt;&lt;Year&gt;1988&lt;/Year&gt;&lt;RecNum&gt;18785&lt;/RecNum&gt;&lt;IDText&gt;Diagnostic accuracy of continuous wave Doppler echocardiography in severe aortic stenosis in the elderly&lt;/IDText&gt;&lt;MDL Ref_Type="Journal"&gt;&lt;Ref_Type&gt;Journal&lt;/Ref_Type&gt;&lt;Ref_ID&gt;18785&lt;/Ref_ID&gt;&lt;Title_Primary&gt;Diagnostic accuracy of continuous wave Doppler echocardiography in severe aortic stenosis in the elderly&lt;/Title_Primary&gt;&lt;Authors_Primary&gt;Nitta,M.&lt;/Authors_Primary&gt;&lt;Authors_Primary&gt;Takamoto,T.&lt;/Authors_Primary&gt;&lt;Authors_Primary&gt;Taniguchi,K.&lt;/Authors_Primary&gt;&lt;Authors_Primary&gt;Hultgren,H.N.&lt;/Authors_Primary&gt;&lt;Authors_Primary&gt;Nitta,M.&lt;/Authors_Primary&gt;&lt;Authors_Primary&gt;Takamoto,T.&lt;/Authors_Primary&gt;&lt;Authors_Primary&gt;Taniguchi,K.&lt;/Authors_Primary&gt;&lt;Authors_Primary&gt;Hultgren,H.N.&lt;/Authors_Primary&gt;&lt;Date_Primary&gt;1988/3&lt;/Date_Primary&gt;&lt;Keywords&gt;$$accept title Second search&lt;/Keywords&gt;&lt;Keywords&gt;$$keep from second search&lt;/Keywords&gt;&lt;Keywords&gt;$$Medline&lt;/Keywords&gt;&lt;Keywords&gt;$$Pathologies&lt;/Keywords&gt;&lt;Keywords&gt;age&lt;/Keywords&gt;&lt;Keywords&gt;article&lt;/Keywords&gt;&lt;Keywords&gt;echocardiography&lt;/Keywords&gt;&lt;Keywords&gt;left ventricular&lt;/Keywords&gt;&lt;Keywords&gt;patient&lt;/Keywords&gt;&lt;Keywords&gt;stenosis&lt;/Keywords&gt;&lt;Keywords&gt;university&lt;/Keywords&gt;&lt;Reprint&gt;In File&lt;/Reprint&gt;&lt;Start_Page&gt;169&lt;/Start_Page&gt;&lt;End_Page&gt;178&lt;/End_Page&gt;&lt;Periodical&gt;Japanese Heart Journal&lt;/Periodical&gt;&lt;Volume&gt;29&lt;/Volume&gt;&lt;Issue&gt;2&lt;/Issue&gt;&lt;Address&gt;Second Department of Internal Medicine, Tokyo Medical and Dental University, Japan&lt;/Address&gt;&lt;ZZ_JournalFull&gt;&lt;f name="System"&gt;Japanese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8</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grading severity of diagnosed condition, rather than diagnosing condition</w:t>
            </w:r>
          </w:p>
        </w:tc>
      </w:tr>
      <w:tr w:rsidR="00DD03FA" w:rsidRPr="00EF4EB9" w:rsidTr="003E06D1">
        <w:tc>
          <w:tcPr>
            <w:tcW w:w="2518"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Pechacek 1984</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Pechacek&lt;/Author&gt;&lt;Year&gt;1984&lt;/Year&gt;&lt;RecNum&gt;19801&lt;/RecNum&gt;&lt;IDText&gt;Comparison of Two-Dimensional Echocardiography,&amp;#xA;Radionuclide Ventriculography and Cineangiography in&amp;#xA;Detecting Surgically Documented Left Ventricular Thrombi&lt;/IDText&gt;&lt;MDL Ref_Type="Journal"&gt;&lt;Ref_Type&gt;Journal&lt;/Ref_Type&gt;&lt;Ref_ID&gt;19801&lt;/Ref_ID&gt;&lt;Title_Primary&gt;&lt;f name="Courier"&gt;Comparison of Two-Dimensional Echocardiography,&amp;#xA;Radionuclide Ventriculography and Cineangiography in&amp;#xA;Detecting Surgically Documented Left Ventricular Thrombi&lt;/f&gt;&lt;/Title_Primary&gt;&lt;Authors_Primary&gt;Pechacek,L.W.&lt;/Authors_Primary&gt;&lt;Date_Primary&gt;1984&lt;/Date_Primary&gt;&lt;Keywords&gt;echocardiography&lt;/Keywords&gt;&lt;Keywords&gt;left ventricular&lt;/Keywords&gt;&lt;Reprint&gt;Not in File&lt;/Reprint&gt;&lt;Start_Page&gt;118&lt;/Start_Page&gt;&lt;End_Page&gt;127&lt;/End_Page&gt;&lt;Periodical&gt;Texas Heart Institute Journal&lt;/Periodical&gt;&lt;Volume&gt;11&lt;/Volume&gt;&lt;Issue&gt;2&lt;/Issue&gt;&lt;ZZ_JournalFull&gt;&lt;f name="System"&gt;Texas Heart Institute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199</w:t>
            </w:r>
            <w:r w:rsidR="00FC2DC5" w:rsidRPr="00EF4EB9">
              <w:rPr>
                <w:rFonts w:eastAsia="Calibri"/>
                <w:color w:val="000000"/>
                <w:sz w:val="18"/>
                <w:szCs w:val="18"/>
                <w:lang w:eastAsia="en-US"/>
              </w:rPr>
              <w:fldChar w:fldCharType="end"/>
            </w:r>
          </w:p>
        </w:tc>
        <w:tc>
          <w:tcPr>
            <w:tcW w:w="524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AF study available for diagnostic accuracy of pathology</w:t>
            </w:r>
          </w:p>
        </w:tc>
      </w:tr>
      <w:tr w:rsidR="00DD03FA" w:rsidRPr="00EF4EB9" w:rsidTr="003E06D1">
        <w:tc>
          <w:tcPr>
            <w:tcW w:w="2518" w:type="dxa"/>
            <w:tcBorders>
              <w:top w:val="single" w:sz="4" w:space="0" w:color="auto"/>
              <w:left w:val="single" w:sz="4" w:space="0" w:color="auto"/>
              <w:bottom w:val="single" w:sz="4" w:space="0" w:color="auto"/>
              <w:right w:val="single" w:sz="4" w:space="0" w:color="auto"/>
            </w:tcBorders>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Peteiro 2008</w:t>
            </w:r>
            <w:r w:rsidR="00FC2DC5" w:rsidRPr="00EF4EB9">
              <w:rPr>
                <w:rFonts w:eastAsia="Calibri"/>
                <w:color w:val="000000"/>
                <w:sz w:val="18"/>
                <w:szCs w:val="18"/>
                <w:lang w:eastAsia="en-US"/>
              </w:rPr>
              <w:fldChar w:fldCharType="begin">
                <w:fldData xml:space="preserve">PFJlZm1hbj48Q2l0ZT48QXV0aG9yPlBldGVpcm88L0F1dGhvcj48WWVhcj4yMDA4PC9ZZWFyPjxS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==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BldGVpcm88L0F1dGhvcj48WWVhcj4yMDA4PC9ZZWFyPjxS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==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0</w:t>
            </w:r>
            <w:r w:rsidR="00FC2DC5" w:rsidRPr="00EF4EB9">
              <w:rPr>
                <w:rFonts w:eastAsia="Calibri"/>
                <w:color w:val="000000"/>
                <w:sz w:val="18"/>
                <w:szCs w:val="18"/>
                <w:lang w:eastAsia="en-US"/>
              </w:rPr>
              <w:fldChar w:fldCharType="end"/>
            </w:r>
            <w:r w:rsidRPr="00EF4EB9">
              <w:rPr>
                <w:rFonts w:eastAsia="Calibri"/>
                <w:color w:val="000000"/>
                <w:sz w:val="18"/>
                <w:szCs w:val="18"/>
                <w:lang w:eastAsia="en-US"/>
              </w:rPr>
              <w:t xml:space="preserve"> </w:t>
            </w:r>
          </w:p>
        </w:tc>
        <w:tc>
          <w:tcPr>
            <w:tcW w:w="5245" w:type="dxa"/>
            <w:tcBorders>
              <w:top w:val="single" w:sz="4" w:space="0" w:color="auto"/>
              <w:left w:val="single" w:sz="4" w:space="0" w:color="auto"/>
              <w:bottom w:val="single" w:sz="4" w:space="0" w:color="auto"/>
              <w:right w:val="single" w:sz="4" w:space="0" w:color="auto"/>
            </w:tcBorders>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excluded intervention, exercise echocardiograph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Roe 2000</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Roe&lt;/Author&gt;&lt;Year&gt;2000&lt;/Year&gt;&lt;RecNum&gt;3293&lt;/RecNum&gt;&lt;IDText&gt;Clinical information determines the impact of transesophageal echocardiography on the diagnosis of infective endocarditis by the duke criteria&lt;/IDText&gt;&lt;MDL Ref_Type="Journal"&gt;&lt;Ref_Type&gt;Journal&lt;/Ref_Type&gt;&lt;Ref_ID&gt;3293&lt;/Ref_ID&gt;&lt;Title_Primary&gt;Clinical information determines the impact of transesophageal echocardiography on the diagnosis of infective endocarditis by the duke criteria&lt;/Title_Primary&gt;&lt;Authors_Primary&gt;Roe,M.T.&lt;/Authors_Primary&gt;&lt;Authors_Primary&gt;Abramson,M.A.&lt;/Authors_Primary&gt;&lt;Authors_Primary&gt;Li,J.&lt;/Authors_Primary&gt;&lt;Authors_Primary&gt;Heinle,S.K.&lt;/Authors_Primary&gt;&lt;Authors_Primary&gt;Kisslo,J.&lt;/Authors_Primary&gt;&lt;Authors_Primary&gt;Corey,G.R.&lt;/Authors_Primary&gt;&lt;Authors_Primary&gt;Sexton,D.J.&lt;/Authors_Primary&gt;&lt;Authors_Primary&gt;Roe,M.T.&lt;/Authors_Primary&gt;&lt;Authors_Primary&gt;Abramson,M.A.&lt;/Authors_Primary&gt;&lt;Authors_Primary&gt;Li,J.&lt;/Authors_Primary&gt;&lt;Authors_Primary&gt;Heinle,S.K.&lt;/Authors_Primary&gt;&lt;Authors_Primary&gt;Kisslo,J.&lt;/Authors_Primary&gt;&lt;Authors_Primary&gt;Corey,G.R.&lt;/Authors_Primary&gt;&lt;Authors_Primary&gt;Sexton,D.J.&lt;/Authors_Primary&gt;&lt;Date_Primary&gt;2000/6&lt;/Date_Primary&gt;&lt;Keywords&gt;$$accept title&lt;/Keywords&gt;&lt;Keywords&gt;$$Broad search&lt;/Keywords&gt;&lt;Keywords&gt;$$diagnostic study&lt;/Keywords&gt;&lt;Keywords&gt;$$endocarditis&lt;/Keywords&gt;&lt;Keywords&gt;$$infection&lt;/Keywords&gt;&lt;Keywords&gt;$$Medline&lt;/Keywords&gt;&lt;Keywords&gt;$$Pathologies&lt;/Keywords&gt;&lt;Keywords&gt;$$retrieve for diagnostic study&lt;/Keywords&gt;&lt;Keywords&gt;$$TOE&lt;/Keywords&gt;&lt;Keywords&gt;$$TTE&lt;/Keywords&gt;&lt;Keywords&gt;article&lt;/Keywords&gt;&lt;Keywords&gt;echocardiography&lt;/Keywords&gt;&lt;Keywords&gt;patient&lt;/Keywords&gt;&lt;Keywords&gt;study&lt;/Keywords&gt;&lt;Keywords&gt;university&lt;/Keywords&gt;&lt;Reprint&gt;In File&lt;/Reprint&gt;&lt;Start_Page&gt;945&lt;/Start_Page&gt;&lt;End_Page&gt;951&lt;/End_Page&gt;&lt;Periodical&gt;American Heart Journal&lt;/Periodical&gt;&lt;Volume&gt;139&lt;/Volume&gt;&lt;Issue&gt;6&lt;/Issue&gt;&lt;Address&gt;Department of Internal Medicine, Duke University Medical Center, Durham, NC 27715, USA. Roe00001@mc.duke.edu&lt;/Address&gt;&lt;ZZ_JournalFull&gt;&lt;f name="System"&gt;American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1</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echocardiography combined with clinical criteria, no separate data for TTE alone</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Sallach 2009</w:t>
            </w:r>
            <w:r w:rsidR="00FC2DC5" w:rsidRPr="00EF4EB9">
              <w:rPr>
                <w:rFonts w:eastAsia="Calibri"/>
                <w:color w:val="000000"/>
                <w:sz w:val="18"/>
                <w:szCs w:val="18"/>
                <w:lang w:eastAsia="en-US"/>
              </w:rPr>
              <w:fldChar w:fldCharType="begin">
                <w:fldData xml:space="preserve">PFJlZm1hbj48Q2l0ZT48QXV0aG9yPlNhbGxhY2g8L0F1dGhvcj48WWVhcj4yMDA5PC9ZZWFyPjxS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NhbGxhY2g8L0F1dGhvcj48WWVhcj4yMDA5PC9ZZWFyPjxS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2</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excluded intervention, contrast echocardiograph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Stafford 1985</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tafford&lt;/Author&gt;&lt;Year&gt;1985&lt;/Year&gt;&lt;RecNum&gt;19253&lt;/RecNum&gt;&lt;IDText&gt;Vegetations in infective endocarditis. Clinical relevance and diagnosis by cross sectional echocardiography&lt;/IDText&gt;&lt;MDL Ref_Type="Journal"&gt;&lt;Ref_Type&gt;Journal&lt;/Ref_Type&gt;&lt;Ref_ID&gt;19253&lt;/Ref_ID&gt;&lt;Title_Primary&gt;Vegetations in infective endocarditis. Clinical relevance and diagnosis by cross sectional echocardiography&lt;/Title_Primary&gt;&lt;Authors_Primary&gt;Stafford,W.J.&lt;/Authors_Primary&gt;&lt;Authors_Primary&gt;Petch,J.&lt;/Authors_Primary&gt;&lt;Authors_Primary&gt;Radford,D.J.&lt;/Authors_Primary&gt;&lt;Authors_Primary&gt;Stafford,W.J.&lt;/Authors_Primary&gt;&lt;Authors_Primary&gt;Petch,J.&lt;/Authors_Primary&gt;&lt;Authors_Primary&gt;Radford,D.J.&lt;/Authors_Primary&gt;&lt;Date_Primary&gt;1985/3&lt;/Date_Primary&gt;&lt;Keywords&gt;$$accept title Second search&lt;/Keywords&gt;&lt;Keywords&gt;$$endocarditis&lt;/Keywords&gt;&lt;Keywords&gt;$$keep from second search&lt;/Keywords&gt;&lt;Keywords&gt;$$Medline&lt;/Keywords&gt;&lt;Keywords&gt;$$Pathologies&lt;/Keywords&gt;&lt;Keywords&gt;article&lt;/Keywords&gt;&lt;Keywords&gt;complication&lt;/Keywords&gt;&lt;Keywords&gt;echocardiography&lt;/Keywords&gt;&lt;Keywords&gt;incidence&lt;/Keywords&gt;&lt;Keywords&gt;mortality&lt;/Keywords&gt;&lt;Keywords&gt;patient&lt;/Keywords&gt;&lt;Keywords&gt;risk&lt;/Keywords&gt;&lt;Reprint&gt;In File&lt;/Reprint&gt;&lt;Start_Page&gt;310&lt;/Start_Page&gt;&lt;End_Page&gt;313&lt;/End_Page&gt;&lt;Periodical&gt;British Heart Journal&lt;/Periodical&gt;&lt;Volume&gt;53&lt;/Volume&gt;&lt;Issue&gt;3&lt;/Issue&gt;&lt;ZZ_JournalFull&gt;&lt;f name="System"&gt;British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3</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 xml:space="preserve">Population not AF, higher level evidence available for diagnostic accuracy of pathology </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Steckleberg 1991</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Steckelberg&lt;/Author&gt;&lt;Year&gt;1991&lt;/Year&gt;&lt;RecNum&gt;18230&lt;/RecNum&gt;&lt;IDText&gt;Emboli in infective endocarditis: the prognostic value of echocardiography&lt;/IDText&gt;&lt;MDL Ref_Type="Journal"&gt;&lt;Ref_Type&gt;Journal&lt;/Ref_Type&gt;&lt;Ref_ID&gt;18230&lt;/Ref_ID&gt;&lt;Title_Primary&gt;Emboli in infective endocarditis: the prognostic value of echocardiography&lt;/Title_Primary&gt;&lt;Authors_Primary&gt;Steckelberg,J.M.&lt;/Authors_Primary&gt;&lt;Authors_Primary&gt;Murphy,J.G.&lt;/Authors_Primary&gt;&lt;Authors_Primary&gt;Ballard,D.&lt;/Authors_Primary&gt;&lt;Authors_Primary&gt;Bailey,K.&lt;/Authors_Primary&gt;&lt;Authors_Primary&gt;Tajik,A.J.&lt;/Authors_Primary&gt;&lt;Authors_Primary&gt;Taliercio,C.P.&lt;/Authors_Primary&gt;&lt;Authors_Primary&gt;Giuliani,E.R.&lt;/Authors_Primary&gt;&lt;Authors_Primary&gt;Wilson,W.R.&lt;/Authors_Primary&gt;&lt;Authors_Primary&gt;Steckelberg,J.M.&lt;/Authors_Primary&gt;&lt;Authors_Primary&gt;Murphy,J.G.&lt;/Authors_Primary&gt;&lt;Authors_Primary&gt;Ballard,D.&lt;/Authors_Primary&gt;&lt;Authors_Primary&gt;Bailey,K.&lt;/Authors_Primary&gt;&lt;Authors_Primary&gt;Tajik,A.J.&lt;/Authors_Primary&gt;&lt;Authors_Primary&gt;Taliercio,C.P.&lt;/Authors_Primary&gt;&lt;Authors_Primary&gt;Giuliani,E.R.&lt;/Authors_Primary&gt;&lt;Authors_Primary&gt;Wilson,W.R.&lt;/Authors_Primary&gt;&lt;Date_Primary&gt;1991/4/15&lt;/Date_Primary&gt;&lt;Keywords&gt;$$Medline&lt;/Keywords&gt;&lt;Keywords&gt;$$not AF&lt;/Keywords&gt;&lt;Keywords&gt;$$Pathologies&lt;/Keywords&gt;&lt;Keywords&gt;$$prognosis&lt;/Keywords&gt;&lt;Keywords&gt;$$reject title&lt;/Keywords&gt;&lt;Keywords&gt;article&lt;/Keywords&gt;&lt;Keywords&gt;echocardiography&lt;/Keywords&gt;&lt;Keywords&gt;incidence&lt;/Keywords&gt;&lt;Keywords&gt;patient&lt;/Keywords&gt;&lt;Keywords&gt;risk&lt;/Keywords&gt;&lt;Keywords&gt;risk factor&lt;/Keywords&gt;&lt;Keywords&gt;study&lt;/Keywords&gt;&lt;Keywords&gt;time&lt;/Keywords&gt;&lt;Reprint&gt;Not in File&lt;/Reprint&gt;&lt;Start_Page&gt;635&lt;/Start_Page&gt;&lt;End_Page&gt;640&lt;/End_Page&gt;&lt;Periodical&gt;Annals of Internal Medicine&lt;/Periodical&gt;&lt;Volume&gt;114&lt;/Volume&gt;&lt;Issue&gt;8&lt;/Issue&gt;&lt;Address&gt;Mayo Clinic and Foundation, Rochester, Minnesota&lt;/Address&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4</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rognostic study, population not AF</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Stevens 2009</w:t>
            </w:r>
            <w:r w:rsidR="00FC2DC5" w:rsidRPr="00EF4EB9">
              <w:rPr>
                <w:rFonts w:eastAsia="Calibri"/>
                <w:color w:val="000000"/>
                <w:sz w:val="18"/>
                <w:szCs w:val="18"/>
                <w:lang w:eastAsia="en-US"/>
              </w:rPr>
              <w:fldChar w:fldCharType="begin">
                <w:fldData xml:space="preserve">PFJlZm1hbj48Q2l0ZT48QXV0aG9yPlN0ZXZlbnM8L0F1dGhvcj48WWVhcj4yMDA5PC9ZZWFyPjxS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N0ZXZlbnM8L0F1dGhvcj48WWVhcj4yMDA5PC9ZZWFyPjxS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5</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rognostic study, population with stable coronary artery disease, population not AF</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Takamoto 1985</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Takamoto&lt;/Author&gt;&lt;Year&gt;1985&lt;/Year&gt;&lt;RecNum&gt;19260&lt;/RecNum&gt;&lt;IDText&gt;Comparative recognition of left ventricular thrombi by echocardiography and cineangiography&lt;/IDText&gt;&lt;MDL Ref_Type="Journal"&gt;&lt;Ref_Type&gt;Journal&lt;/Ref_Type&gt;&lt;Ref_ID&gt;19260&lt;/Ref_ID&gt;&lt;Title_Primary&gt;Comparative recognition of left ventricular thrombi by echocardiography and cineangiography&lt;/Title_Primary&gt;&lt;Authors_Primary&gt;Takamoto,T.&lt;/Authors_Primary&gt;&lt;Authors_Primary&gt;Kim,D.&lt;/Authors_Primary&gt;&lt;Authors_Primary&gt;Urie,P.M.&lt;/Authors_Primary&gt;&lt;Authors_Primary&gt;Guthaner,D.F.&lt;/Authors_Primary&gt;&lt;Authors_Primary&gt;Gordon,H.J.&lt;/Authors_Primary&gt;&lt;Authors_Primary&gt;Keren,A.&lt;/Authors_Primary&gt;&lt;Authors_Primary&gt;Popp,R.L.&lt;/Authors_Primary&gt;&lt;Authors_Primary&gt;Takamoto,T.&lt;/Authors_Primary&gt;&lt;Authors_Primary&gt;Kim,D.&lt;/Authors_Primary&gt;&lt;Authors_Primary&gt;Urie,P.M.&lt;/Authors_Primary&gt;&lt;Authors_Primary&gt;Guthaner,D.F.&lt;/Authors_Primary&gt;&lt;Authors_Primary&gt;Gordon,H.J.&lt;/Authors_Primary&gt;&lt;Authors_Primary&gt;Keren,A.&lt;/Authors_Primary&gt;&lt;Authors_Primary&gt;Popp,R.L.&lt;/Authors_Primary&gt;&lt;Date_Primary&gt;1985/1&lt;/Date_Primary&gt;&lt;Keywords&gt;$$accept title Second search&lt;/Keywords&gt;&lt;Keywords&gt;$$keep from second search&lt;/Keywords&gt;&lt;Keywords&gt;$$Medline&lt;/Keywords&gt;&lt;Keywords&gt;$$Pathologies&lt;/Keywords&gt;&lt;Keywords&gt;$$thrombosis&lt;/Keywords&gt;&lt;Keywords&gt;article&lt;/Keywords&gt;&lt;Keywords&gt;echocardiography&lt;/Keywords&gt;&lt;Keywords&gt;incidence&lt;/Keywords&gt;&lt;Keywords&gt;left ventricular&lt;/Keywords&gt;&lt;Keywords&gt;patient&lt;/Keywords&gt;&lt;Keywords&gt;study&lt;/Keywords&gt;&lt;Keywords&gt;surgery&lt;/Keywords&gt;&lt;Reprint&gt;In File&lt;/Reprint&gt;&lt;Start_Page&gt;36&lt;/Start_Page&gt;&lt;End_Page&gt;42&lt;/End_Page&gt;&lt;Periodical&gt;British Heart Journal&lt;/Periodical&gt;&lt;Volume&gt;53&lt;/Volume&gt;&lt;Issue&gt;1&lt;/Issue&gt;&lt;ZZ_JournalFull&gt;&lt;f name="System"&gt;British Heart Journal&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6</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AF study available for diagnostic accuracy of patholog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Thuny 2005</w:t>
            </w:r>
            <w:r w:rsidR="00FC2DC5" w:rsidRPr="00EF4EB9">
              <w:rPr>
                <w:rFonts w:eastAsia="Calibri"/>
                <w:color w:val="000000"/>
                <w:sz w:val="18"/>
                <w:szCs w:val="18"/>
                <w:lang w:eastAsia="en-US"/>
              </w:rPr>
              <w:fldChar w:fldCharType="begin">
                <w:fldData xml:space="preserve">PFJlZm1hbj48Q2l0ZT48QXV0aG9yPlRodW55PC9BdXRob3I+PFllYXI+MjAwNTwvWWVhcj48UmVj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==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RodW55PC9BdXRob3I+PFllYXI+MjAwNTwvWWVhcj48UmVj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==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7</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rognostic study, population not AF</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Visser 1983</w:t>
            </w:r>
            <w:r w:rsidR="00FC2DC5" w:rsidRPr="00EF4EB9">
              <w:rPr>
                <w:rFonts w:eastAsia="Calibri"/>
                <w:color w:val="000000"/>
                <w:sz w:val="18"/>
                <w:szCs w:val="18"/>
                <w:lang w:eastAsia="en-US"/>
              </w:rPr>
              <w:fldChar w:fldCharType="begin"/>
            </w:r>
            <w:r w:rsidR="00C555BF">
              <w:rPr>
                <w:rFonts w:eastAsia="Calibri"/>
                <w:color w:val="000000"/>
                <w:sz w:val="18"/>
                <w:szCs w:val="18"/>
                <w:lang w:eastAsia="en-US"/>
              </w:rPr>
              <w:instrText xml:space="preserve"> ADDIN REFMGR.CITE &lt;Refman&gt;&lt;Cite&gt;&lt;Author&gt;Visser&lt;/Author&gt;&lt;Year&gt;1983&lt;/Year&gt;&lt;RecNum&gt;19494&lt;/RecNum&gt;&lt;IDText&gt;Two dimensional echocardiography in the diagnosis of left ventricular thrombus. A prospective study of 67 patients with anatomic validation&lt;/IDText&gt;&lt;MDL Ref_Type="Journal"&gt;&lt;Ref_Type&gt;Journal&lt;/Ref_Type&gt;&lt;Ref_ID&gt;19494&lt;/Ref_ID&gt;&lt;Title_Primary&gt;Two dimensional echocardiography in the diagnosis of left ventricular thrombus. A prospective study of 67 patients with anatomic validation&lt;/Title_Primary&gt;&lt;Authors_Primary&gt;Visser,C.A.&lt;/Authors_Primary&gt;&lt;Authors_Primary&gt;Kan,G.&lt;/Authors_Primary&gt;&lt;Authors_Primary&gt;David,G.K.&lt;/Authors_Primary&gt;&lt;Authors_Primary&gt;Lie,K.I.&lt;/Authors_Primary&gt;&lt;Authors_Primary&gt;Durrer,D.&lt;/Authors_Primary&gt;&lt;Authors_Primary&gt;Visser,C.A.&lt;/Authors_Primary&gt;&lt;Authors_Primary&gt;Kan,G.&lt;/Authors_Primary&gt;&lt;Authors_Primary&gt;David,G.K.&lt;/Authors_Primary&gt;&lt;Authors_Primary&gt;Lie,K.I.&lt;/Authors_Primary&gt;&lt;Authors_Primary&gt;Durrer,D.&lt;/Authors_Primary&gt;&lt;Date_Primary&gt;1983/2&lt;/Date_Primary&gt;&lt;Keywords&gt;$$accept title Second search&lt;/Keywords&gt;&lt;Keywords&gt;$$keep from second search&lt;/Keywords&gt;&lt;Keywords&gt;$$Medline&lt;/Keywords&gt;&lt;Keywords&gt;$$Pathologies&lt;/Keywords&gt;&lt;Keywords&gt;$$thrombosis&lt;/Keywords&gt;&lt;Keywords&gt;article&lt;/Keywords&gt;&lt;Keywords&gt;echocardiography&lt;/Keywords&gt;&lt;Keywords&gt;left ventricular&lt;/Keywords&gt;&lt;Keywords&gt;patient&lt;/Keywords&gt;&lt;Keywords&gt;study&lt;/Keywords&gt;&lt;Keywords&gt;surgery&lt;/Keywords&gt;&lt;Reprint&gt;In File&lt;/Reprint&gt;&lt;Start_Page&gt;228&lt;/Start_Page&gt;&lt;End_Page&gt;232&lt;/End_Page&gt;&lt;Periodical&gt;Chest&lt;/Periodical&gt;&lt;Volume&gt;83&lt;/Volume&gt;&lt;Issue&gt;2&lt;/Issue&gt;&lt;ZZ_JournalFull&gt;&lt;f name="System"&gt;Chest&lt;/f&gt;&lt;/ZZ_JournalFull&gt;&lt;ZZ_WorkformID&gt;1&lt;/ZZ_WorkformID&gt;&lt;/MDL&gt;&lt;/Cite&gt;&lt;/Refman&gt;</w:instrText>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8</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opulation not AF, AF study available for diagnostic accuracy of pathology</w:t>
            </w:r>
          </w:p>
        </w:tc>
      </w:tr>
      <w:tr w:rsidR="00DD03FA" w:rsidRPr="00EF4EB9" w:rsidTr="003E06D1">
        <w:tc>
          <w:tcPr>
            <w:tcW w:w="2518" w:type="dxa"/>
          </w:tcPr>
          <w:p w:rsidR="00DD03FA" w:rsidRPr="00EF4EB9" w:rsidRDefault="00DD03FA" w:rsidP="005A1380">
            <w:pPr>
              <w:spacing w:after="200" w:line="276" w:lineRule="auto"/>
              <w:rPr>
                <w:rFonts w:eastAsia="Calibri"/>
                <w:color w:val="000000"/>
                <w:sz w:val="18"/>
                <w:szCs w:val="18"/>
                <w:lang w:eastAsia="en-US"/>
              </w:rPr>
            </w:pPr>
            <w:r w:rsidRPr="00EF4EB9">
              <w:rPr>
                <w:rFonts w:eastAsia="Calibri"/>
                <w:color w:val="000000"/>
                <w:sz w:val="18"/>
                <w:szCs w:val="18"/>
                <w:lang w:eastAsia="en-US"/>
              </w:rPr>
              <w:t>Willens 2006</w:t>
            </w:r>
            <w:r w:rsidR="00FC2DC5" w:rsidRPr="00EF4EB9">
              <w:rPr>
                <w:rFonts w:eastAsia="Calibri"/>
                <w:color w:val="000000"/>
                <w:sz w:val="18"/>
                <w:szCs w:val="18"/>
                <w:lang w:eastAsia="en-US"/>
              </w:rPr>
              <w:fldChar w:fldCharType="begin">
                <w:fldData xml:space="preserve">PFJlZm1hbj48Q2l0ZT48QXV0aG9yPldpbGxlbnM8L0F1dGhvcj48WWVhcj4yMDA2PC9ZZWFyPjxS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</w:fldData>
              </w:fldChar>
            </w:r>
            <w:r w:rsidR="00C555BF">
              <w:rPr>
                <w:rFonts w:eastAsia="Calibri"/>
                <w:color w:val="000000"/>
                <w:sz w:val="18"/>
                <w:szCs w:val="18"/>
                <w:lang w:eastAsia="en-US"/>
              </w:rPr>
              <w:instrText xml:space="preserve"> ADDIN REFMGR.CITE </w:instrText>
            </w:r>
            <w:r w:rsidR="00FC2DC5">
              <w:rPr>
                <w:rFonts w:eastAsia="Calibri"/>
                <w:color w:val="000000"/>
                <w:sz w:val="18"/>
                <w:szCs w:val="18"/>
                <w:lang w:eastAsia="en-US"/>
              </w:rPr>
              <w:fldChar w:fldCharType="begin">
                <w:fldData xml:space="preserve">PFJlZm1hbj48Q2l0ZT48QXV0aG9yPldpbGxlbnM8L0F1dGhvcj48WWVhcj4yMDA2PC9ZZWFyPjxS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</w:fldData>
              </w:fldChar>
            </w:r>
            <w:r w:rsidR="00C555BF">
              <w:rPr>
                <w:rFonts w:eastAsia="Calibri"/>
                <w:color w:val="000000"/>
                <w:sz w:val="18"/>
                <w:szCs w:val="18"/>
                <w:lang w:eastAsia="en-US"/>
              </w:rPr>
              <w:instrText xml:space="preserve"> ADDIN EN.CITE.DATA </w:instrText>
            </w:r>
            <w:r w:rsidR="00FC2DC5">
              <w:rPr>
                <w:rFonts w:eastAsia="Calibri"/>
                <w:color w:val="000000"/>
                <w:sz w:val="18"/>
                <w:szCs w:val="18"/>
                <w:lang w:eastAsia="en-US"/>
              </w:rPr>
            </w:r>
            <w:r w:rsidR="00FC2DC5">
              <w:rPr>
                <w:rFonts w:eastAsia="Calibri"/>
                <w:color w:val="000000"/>
                <w:sz w:val="18"/>
                <w:szCs w:val="18"/>
                <w:lang w:eastAsia="en-US"/>
              </w:rPr>
              <w:fldChar w:fldCharType="end"/>
            </w:r>
            <w:r w:rsidR="00FC2DC5" w:rsidRPr="00EF4EB9">
              <w:rPr>
                <w:rFonts w:eastAsia="Calibri"/>
                <w:color w:val="000000"/>
                <w:sz w:val="18"/>
                <w:szCs w:val="18"/>
                <w:lang w:eastAsia="en-US"/>
              </w:rPr>
            </w:r>
            <w:r w:rsidR="00FC2DC5" w:rsidRPr="00EF4EB9">
              <w:rPr>
                <w:rFonts w:eastAsia="Calibri"/>
                <w:color w:val="000000"/>
                <w:sz w:val="18"/>
                <w:szCs w:val="18"/>
                <w:lang w:eastAsia="en-US"/>
              </w:rPr>
              <w:fldChar w:fldCharType="separate"/>
            </w:r>
            <w:r w:rsidR="005A1380" w:rsidRPr="005A1380">
              <w:rPr>
                <w:rFonts w:eastAsia="Calibri"/>
                <w:noProof/>
                <w:color w:val="000000"/>
                <w:sz w:val="18"/>
                <w:szCs w:val="18"/>
                <w:vertAlign w:val="superscript"/>
                <w:lang w:eastAsia="en-US"/>
              </w:rPr>
              <w:t>209</w:t>
            </w:r>
            <w:r w:rsidR="00FC2DC5" w:rsidRPr="00EF4EB9">
              <w:rPr>
                <w:rFonts w:eastAsia="Calibri"/>
                <w:color w:val="000000"/>
                <w:sz w:val="18"/>
                <w:szCs w:val="18"/>
                <w:lang w:eastAsia="en-US"/>
              </w:rPr>
              <w:fldChar w:fldCharType="end"/>
            </w:r>
          </w:p>
        </w:tc>
        <w:tc>
          <w:tcPr>
            <w:tcW w:w="5245" w:type="dxa"/>
          </w:tcPr>
          <w:p w:rsidR="00DD03FA" w:rsidRPr="00EF4EB9" w:rsidRDefault="00DD03FA" w:rsidP="003E06D1">
            <w:pPr>
              <w:spacing w:after="200" w:line="276" w:lineRule="auto"/>
              <w:rPr>
                <w:rFonts w:eastAsia="Calibri"/>
                <w:color w:val="000000"/>
                <w:sz w:val="18"/>
                <w:szCs w:val="18"/>
                <w:lang w:eastAsia="en-US"/>
              </w:rPr>
            </w:pPr>
            <w:r w:rsidRPr="00EF4EB9">
              <w:rPr>
                <w:rFonts w:eastAsia="Calibri"/>
                <w:color w:val="000000"/>
                <w:sz w:val="18"/>
                <w:szCs w:val="18"/>
                <w:lang w:eastAsia="en-US"/>
              </w:rPr>
              <w:t>prognostic study, population undergoing coronary angiography, population not AF</w:t>
            </w:r>
          </w:p>
        </w:tc>
      </w:tr>
    </w:tbl>
    <w:p w:rsidR="00DD03FA" w:rsidRPr="00EF4EB9" w:rsidRDefault="00DD03FA" w:rsidP="00DD03FA">
      <w:pPr>
        <w:spacing w:after="200" w:line="276" w:lineRule="auto"/>
        <w:rPr>
          <w:rFonts w:eastAsia="Calibri"/>
          <w:sz w:val="18"/>
          <w:szCs w:val="18"/>
          <w:lang w:eastAsia="en-US"/>
        </w:rPr>
      </w:pPr>
    </w:p>
    <w:p w:rsidR="00DD03FA" w:rsidRPr="00EF4EB9" w:rsidRDefault="00DD03FA" w:rsidP="0085086B">
      <w:pPr>
        <w:outlineLvl w:val="0"/>
        <w:rPr>
          <w:rFonts w:eastAsia="Calibri"/>
          <w:b/>
          <w:sz w:val="22"/>
          <w:szCs w:val="22"/>
          <w:lang w:eastAsia="en-US"/>
        </w:rPr>
      </w:pPr>
      <w:r w:rsidRPr="00EF4EB9">
        <w:rPr>
          <w:rFonts w:eastAsia="Calibri"/>
          <w:sz w:val="22"/>
          <w:szCs w:val="22"/>
          <w:lang w:eastAsia="en-US"/>
        </w:rPr>
        <w:br w:type="page"/>
      </w:r>
      <w:r w:rsidRPr="00EF4EB9">
        <w:rPr>
          <w:rFonts w:eastAsia="Calibri"/>
          <w:b/>
          <w:sz w:val="22"/>
          <w:szCs w:val="22"/>
          <w:lang w:eastAsia="en-US"/>
        </w:rPr>
        <w:t xml:space="preserve">Appendix </w:t>
      </w:r>
      <w:r w:rsidR="00BE782B" w:rsidRPr="00EF4EB9">
        <w:rPr>
          <w:rFonts w:eastAsia="Calibri"/>
          <w:b/>
          <w:sz w:val="22"/>
          <w:szCs w:val="22"/>
          <w:lang w:eastAsia="en-US"/>
        </w:rPr>
        <w:t>9:</w:t>
      </w:r>
      <w:r w:rsidR="00BE782B" w:rsidRPr="00EF4EB9">
        <w:rPr>
          <w:rFonts w:eastAsia="Calibri"/>
          <w:b/>
          <w:sz w:val="22"/>
          <w:szCs w:val="22"/>
          <w:lang w:eastAsia="en-US"/>
        </w:rPr>
        <w:tab/>
      </w:r>
      <w:r w:rsidRPr="00EF4EB9">
        <w:rPr>
          <w:rFonts w:eastAsia="Calibri"/>
          <w:b/>
          <w:sz w:val="22"/>
          <w:szCs w:val="22"/>
          <w:lang w:eastAsia="en-US"/>
        </w:rPr>
        <w:t>Excluded studies Prevalence</w:t>
      </w:r>
      <w:r w:rsidR="002D7FA1" w:rsidRPr="00EF4EB9">
        <w:rPr>
          <w:rFonts w:eastAsia="Calibri"/>
          <w:b/>
          <w:sz w:val="22"/>
          <w:szCs w:val="22"/>
          <w:lang w:eastAsia="en-US"/>
        </w:rPr>
        <w:t xml:space="preserve"> review</w:t>
      </w:r>
    </w:p>
    <w:p w:rsidR="00DD03FA" w:rsidRPr="00EF4EB9" w:rsidRDefault="00DD03FA" w:rsidP="00DD03FA">
      <w:pPr>
        <w:rPr>
          <w:rFonts w:eastAsia="Calibri"/>
          <w:sz w:val="22"/>
          <w:szCs w:val="22"/>
          <w:lang w:eastAsia="en-US"/>
        </w:rPr>
      </w:pPr>
    </w:p>
    <w:p w:rsidR="002D7FA1" w:rsidRPr="00EF4EB9" w:rsidRDefault="002D7FA1" w:rsidP="0085086B">
      <w:pPr>
        <w:outlineLvl w:val="0"/>
        <w:rPr>
          <w:rFonts w:eastAsia="Calibri"/>
          <w:sz w:val="22"/>
          <w:szCs w:val="22"/>
          <w:lang w:eastAsia="en-US"/>
        </w:rPr>
      </w:pPr>
      <w:r w:rsidRPr="00EF4EB9">
        <w:rPr>
          <w:b/>
          <w:sz w:val="22"/>
          <w:szCs w:val="22"/>
        </w:rPr>
        <w:t>Studies excluded at full paper stage for prevalence revie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6637"/>
      </w:tblGrid>
      <w:tr w:rsidR="00DD03FA" w:rsidRPr="00EF4EB9" w:rsidTr="003E06D1">
        <w:tc>
          <w:tcPr>
            <w:tcW w:w="1885" w:type="dxa"/>
          </w:tcPr>
          <w:p w:rsidR="00DD03FA" w:rsidRPr="00EF4EB9" w:rsidRDefault="00DD03FA" w:rsidP="003E06D1">
            <w:pPr>
              <w:rPr>
                <w:rFonts w:eastAsia="Calibri"/>
                <w:sz w:val="20"/>
                <w:szCs w:val="20"/>
                <w:lang w:eastAsia="en-US"/>
              </w:rPr>
            </w:pPr>
            <w:r w:rsidRPr="00EF4EB9">
              <w:rPr>
                <w:rFonts w:eastAsia="Calibri"/>
                <w:sz w:val="20"/>
                <w:szCs w:val="20"/>
                <w:lang w:eastAsia="en-US"/>
              </w:rPr>
              <w:t>Study</w:t>
            </w:r>
          </w:p>
        </w:tc>
        <w:tc>
          <w:tcPr>
            <w:tcW w:w="6637" w:type="dxa"/>
          </w:tcPr>
          <w:p w:rsidR="00DD03FA" w:rsidRPr="00EF4EB9" w:rsidRDefault="00DD03FA" w:rsidP="003E06D1">
            <w:pPr>
              <w:rPr>
                <w:rFonts w:eastAsia="Calibri"/>
                <w:sz w:val="20"/>
                <w:szCs w:val="20"/>
                <w:lang w:eastAsia="en-US"/>
              </w:rPr>
            </w:pPr>
            <w:r w:rsidRPr="00EF4EB9">
              <w:rPr>
                <w:rFonts w:eastAsia="Calibri"/>
                <w:sz w:val="20"/>
                <w:szCs w:val="20"/>
                <w:lang w:eastAsia="en-US"/>
              </w:rPr>
              <w:t>Reason for exclusion</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Black 1993</w:t>
            </w:r>
            <w:r w:rsidR="00FC2DC5" w:rsidRPr="00EF4EB9">
              <w:rPr>
                <w:rFonts w:eastAsia="Calibri"/>
                <w:sz w:val="20"/>
                <w:szCs w:val="20"/>
                <w:lang w:eastAsia="en-US"/>
              </w:rPr>
              <w:fldChar w:fldCharType="begin">
                <w:fldData xml:space="preserve">PFJlZm1hbj48Q2l0ZT48QXV0aG9yPkJsYWNrPC9BdXRob3I+PFllYXI+MTk5MzwvWWVhcj48UmVj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JsYWNrPC9BdXRob3I+PFllYXI+MTk5MzwvWWVhcj48UmVj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38</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Colkesen 2008</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Colkesen&lt;/Author&gt;&lt;Year&gt;2008&lt;/Year&gt;&lt;RecNum&gt;7025&lt;/RecNum&gt;&lt;IDText&gt;Echocardiographic features of patients with paroxysmal atrial fibrillation&lt;/IDText&gt;&lt;MDL Ref_Type="Journal"&gt;&lt;Ref_Type&gt;Journal&lt;/Ref_Type&gt;&lt;Ref_ID&gt;7025&lt;/Ref_ID&gt;&lt;Title_Primary&gt;Echocardiographic features of patients with paroxysmal atrial fibrillation&lt;/Title_Primary&gt;&lt;Authors_Primary&gt;Colkesen,Y.&lt;/Authors_Primary&gt;&lt;Authors_Primary&gt;Acil,T.&lt;/Authors_Primary&gt;&lt;Authors_Primary&gt;Demircan,S.&lt;/Authors_Primary&gt;&lt;Authors_Primary&gt;Sezgin,A.T.&lt;/Authors_Primary&gt;&lt;Authors_Primary&gt;Ozin,B.&lt;/Authors_Primary&gt;&lt;Authors_Primary&gt;Muderrisoglu,H.&lt;/Authors_Primary&gt;&lt;Authors_Primary&gt;Colkesen,Yucel&lt;/Authors_Primary&gt;&lt;Authors_Primary&gt;Acil,Tayfun&lt;/Authors_Primary&gt;&lt;Authors_Primary&gt;Demircan,Senol&lt;/Authors_Primary&gt;&lt;Authors_Primary&gt;Sezgin,Alpay T.&lt;/Authors_Primary&gt;&lt;Authors_Primary&gt;Ozin,Bulent&lt;/Authors_Primary&gt;&lt;Authors_Primary&gt;Muderrisoglu,Haldun&lt;/Authors_Primary&gt;&lt;Date_Primary&gt;2008/2&lt;/Date_Primary&gt;&lt;Keywords&gt;$$AF&lt;/Keywords&gt;&lt;Keywords&gt;$$AF mentioned&lt;/Keywords&gt;&lt;Keywords&gt;$$Medline&lt;/Keywords&gt;&lt;Keywords&gt;$$Pathologies&lt;/Keywords&gt;&lt;Keywords&gt;$$Pathologies taster&lt;/Keywords&gt;&lt;Keywords&gt;$$prediction of AF&lt;/Keywords&gt;&lt;Keywords&gt;$$query title&lt;/Keywords&gt;&lt;Keywords&gt;Atrial fibrillation&lt;/Keywords&gt;&lt;Keywords&gt;left ventricular&lt;/Keywords&gt;&lt;Keywords&gt;stenosis&lt;/Keywords&gt;&lt;Reprint&gt;Not in File&lt;/Reprint&gt;&lt;Start_Page&gt;159&lt;/Start_Page&gt;&lt;End_Page&gt;163&lt;/End_Page&gt;&lt;Periodical&gt;The International Journal of Cardiovascular Imaging&lt;/Periodical&gt;&lt;Volume&gt;24&lt;/Volume&gt;&lt;Issue&gt;2&lt;/Issue&gt;&lt;User_Def_1&gt;Prev db RefID1431&lt;/User_Def_1&gt;&lt;Address&gt;Department of Cardiology, Baskent University Faculty of Medicine, Adana, Turkey. kardiyoloji@yahoo.com&lt;/Address&gt;&lt;ZZ_JournalFull&gt;&lt;f name="System"&gt;The International Journal of Cardiovascular Imaging&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210</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DiPasquale</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DiPasquale&lt;/Author&gt;&lt;Year&gt;1995&lt;/Year&gt;&lt;RecNum&gt;10887&lt;/RecNum&gt;&lt;IDText&gt;New Echocardiographic Markers of Embolic Risk in Atrial-Fibrillation&lt;/IDText&gt;&lt;MDL Ref_Type="Journal"&gt;&lt;Ref_Type&gt;Journal&lt;/Ref_Type&gt;&lt;Ref_ID&gt;10887&lt;/Ref_ID&gt;&lt;Title_Primary&gt;New Echocardiographic Markers of Embolic Risk in Atrial-Fibrillation&lt;/Title_Primary&gt;&lt;Authors_Primary&gt;DiPasquale,G.&lt;/Authors_Primary&gt;&lt;Authors_Primary&gt;Urbinati,S.&lt;/Authors_Primary&gt;&lt;Authors_Primary&gt;Pinelli,G.&lt;/Authors_Primary&gt;&lt;Date_Primary&gt;1995&lt;/Date_Primary&gt;&lt;Keywords&gt;$$ complications of MI&lt;/Keywords&gt;&lt;Keywords&gt;$$echo&lt;/Keywords&gt;&lt;Keywords&gt;$$include full text&lt;/Keywords&gt;&lt;Keywords&gt;$$thrombosis of atrium&lt;/Keywords&gt;&lt;Keywords&gt;$$to order&lt;/Keywords&gt;&lt;Keywords&gt;$$WoS&lt;/Keywords&gt;&lt;Keywords&gt;anticoagulation&lt;/Keywords&gt;&lt;Keywords&gt;Atrial fibrillation&lt;/Keywords&gt;&lt;Keywords&gt;cardioversion&lt;/Keywords&gt;&lt;Keywords&gt;contrast&lt;/Keywords&gt;&lt;Keywords&gt;Disease&lt;/Keywords&gt;&lt;Keywords&gt;echocardiography&lt;/Keywords&gt;&lt;Keywords&gt;embolism&lt;/Keywords&gt;&lt;Keywords&gt;heart&lt;/Keywords&gt;&lt;Keywords&gt;left ventricular&lt;/Keywords&gt;&lt;Keywords&gt;patient&lt;/Keywords&gt;&lt;Keywords&gt;prevalence&lt;/Keywords&gt;&lt;Keywords&gt;Prospective Studies&lt;/Keywords&gt;&lt;Keywords&gt;prospective study&lt;/Keywords&gt;&lt;Keywords&gt;risk&lt;/Keywords&gt;&lt;Keywords&gt;safety&lt;/Keywords&gt;&lt;Keywords&gt;spontaneous echo contrast&lt;/Keywords&gt;&lt;Keywords&gt;standard&lt;/Keywords&gt;&lt;Keywords&gt;stratification&lt;/Keywords&gt;&lt;Keywords&gt;stroke&lt;/Keywords&gt;&lt;Keywords&gt;study&lt;/Keywords&gt;&lt;Keywords&gt;thromboembolism&lt;/Keywords&gt;&lt;Keywords&gt;transesophageal echocardiography&lt;/Keywords&gt;&lt;Keywords&gt;transthoracic echocardiography&lt;/Keywords&gt;&lt;Reprint&gt;In File&lt;/Reprint&gt;&lt;Start_Page&gt;315&lt;/Start_Page&gt;&lt;End_Page&gt;322&lt;/End_Page&gt;&lt;Periodical&gt;Cerebrovascular Diseases&lt;/Periodical&gt;&lt;Volume&gt;5&lt;/Volume&gt;&lt;Issue&gt;5&lt;/Issue&gt;&lt;User_Def_1&gt;Prev db RefID10887&lt;/User_Def_1&gt;&lt;ISSN_ISBN&gt;1015-9770&lt;/ISSN_ISBN&gt;&lt;Web_URL&gt;ISI:A1995RU29700001&lt;/Web_URL&gt;&lt;ZZ_JournalFull&gt;&lt;f name="System"&gt;Cerebrovascular Diseases&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36</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944034">
            <w:pPr>
              <w:rPr>
                <w:rFonts w:eastAsia="Calibri"/>
                <w:sz w:val="20"/>
                <w:szCs w:val="20"/>
                <w:lang w:eastAsia="en-US"/>
              </w:rPr>
            </w:pPr>
            <w:r w:rsidRPr="00EF4EB9">
              <w:rPr>
                <w:rFonts w:eastAsia="Calibri"/>
                <w:sz w:val="20"/>
                <w:szCs w:val="20"/>
                <w:lang w:eastAsia="en-US"/>
              </w:rPr>
              <w:t>Kannel 1998</w:t>
            </w:r>
            <w:r w:rsidR="00FC2DC5" w:rsidRPr="00EF4EB9">
              <w:rPr>
                <w:rFonts w:eastAsia="Calibri"/>
                <w:sz w:val="20"/>
                <w:szCs w:val="20"/>
                <w:lang w:eastAsia="en-US"/>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thbm5lbDwvQXV0aG9yPjxZZWFyPjE5OTg8L1llYXI+PFJl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==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944034" w:rsidRPr="00EF4EB9">
              <w:rPr>
                <w:rFonts w:eastAsia="Calibri"/>
                <w:noProof/>
                <w:sz w:val="20"/>
                <w:szCs w:val="20"/>
                <w:vertAlign w:val="superscript"/>
                <w:lang w:eastAsia="en-US"/>
              </w:rPr>
              <w:t>19</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Levy 1998</w:t>
            </w:r>
            <w:r w:rsidR="00FC2DC5" w:rsidRPr="00EF4EB9">
              <w:rPr>
                <w:rFonts w:eastAsia="Calibri"/>
                <w:sz w:val="20"/>
                <w:szCs w:val="20"/>
                <w:lang w:eastAsia="en-US"/>
              </w:rPr>
              <w:fldChar w:fldCharType="begin">
                <w:fldData xml:space="preserve">PFJlZm1hbj48Q2l0ZT48QXV0aG9yPkxldnk8L0F1dGhvcj48WWVhcj4xOTk4PC9ZZWFyPjxSZWNO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xldnk8L0F1dGhvcj48WWVhcj4xOTk4PC9ZZWFyPjxSZWNO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211</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Miyasaka 2000</w:t>
            </w:r>
            <w:r w:rsidR="00FC2DC5" w:rsidRPr="00EF4EB9">
              <w:rPr>
                <w:rFonts w:eastAsia="Calibri"/>
                <w:sz w:val="20"/>
                <w:szCs w:val="20"/>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1peWFzYWthPC9BdXRob3I+PFllYXI+MjAwMDwvWWVhcj48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08</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Miyasaka 2007</w:t>
            </w:r>
            <w:r w:rsidR="00FC2DC5" w:rsidRPr="00EF4EB9">
              <w:rPr>
                <w:rFonts w:eastAsia="Calibri"/>
                <w:sz w:val="20"/>
                <w:szCs w:val="20"/>
                <w:lang w:eastAsia="en-US"/>
              </w:rPr>
              <w:fldChar w:fldCharType="begin">
                <w:fldData xml:space="preserve">PFJlZm1hbj48Q2l0ZT48QXV0aG9yPk1peWFzYWthPC9BdXRob3I+PFllYXI+MjAwNzwvWWVhcj48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1peWFzYWthPC9BdXRob3I+PFllYXI+MjAwNzwvWWVhcj48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212</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E35562">
            <w:pPr>
              <w:rPr>
                <w:rFonts w:eastAsia="Calibri"/>
                <w:sz w:val="20"/>
                <w:szCs w:val="20"/>
                <w:lang w:eastAsia="en-US"/>
              </w:rPr>
            </w:pPr>
            <w:r w:rsidRPr="00EF4EB9">
              <w:rPr>
                <w:rFonts w:eastAsia="Calibri"/>
                <w:sz w:val="20"/>
                <w:szCs w:val="20"/>
                <w:lang w:eastAsia="en-US"/>
              </w:rPr>
              <w:t>Nieuwlaat 2005</w:t>
            </w:r>
            <w:r w:rsidR="00FC2DC5" w:rsidRPr="00EF4EB9">
              <w:rPr>
                <w:rFonts w:eastAsia="Calibri"/>
                <w:sz w:val="20"/>
                <w:szCs w:val="20"/>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k5pZXV3bGFhdDwvQXV0aG9yPjxZZWFyPjIwMDU8L1llYXI+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E35562" w:rsidRPr="00E35562">
              <w:rPr>
                <w:rFonts w:eastAsia="Calibri"/>
                <w:noProof/>
                <w:sz w:val="20"/>
                <w:szCs w:val="20"/>
                <w:vertAlign w:val="superscript"/>
                <w:lang w:eastAsia="en-US"/>
              </w:rPr>
              <w:t>54</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Rozenberg 2000</w:t>
            </w:r>
            <w:r w:rsidR="00FC2DC5" w:rsidRPr="00EF4EB9">
              <w:rPr>
                <w:rFonts w:eastAsia="Calibri"/>
                <w:sz w:val="20"/>
                <w:szCs w:val="20"/>
                <w:lang w:eastAsia="en-US"/>
              </w:rPr>
              <w:fldChar w:fldCharType="begin">
                <w:fldData xml:space="preserve">PFJlZm1hbj48Q2l0ZT48QXV0aG9yPlJvemVuYmVyZzwvQXV0aG9yPjxZZWFyPjIwMDA8L1llYXI+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</w:fldData>
              </w:fldChar>
            </w:r>
            <w:r w:rsidR="00C555BF">
              <w:rPr>
                <w:rFonts w:eastAsia="Calibri"/>
                <w:sz w:val="20"/>
                <w:szCs w:val="20"/>
                <w:lang w:eastAsia="en-US"/>
              </w:rPr>
              <w:instrText xml:space="preserve"> ADDIN REFMGR.CITE </w:instrText>
            </w:r>
            <w:r w:rsidR="00FC2DC5">
              <w:rPr>
                <w:rFonts w:eastAsia="Calibri"/>
                <w:sz w:val="20"/>
                <w:szCs w:val="20"/>
                <w:lang w:eastAsia="en-US"/>
              </w:rPr>
              <w:fldChar w:fldCharType="begin">
                <w:fldData xml:space="preserve">PFJlZm1hbj48Q2l0ZT48QXV0aG9yPlJvemVuYmVyZzwvQXV0aG9yPjxZZWFyPjIwMDA8L1llYXI+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</w:fldData>
              </w:fldChar>
            </w:r>
            <w:r w:rsidR="00C555BF">
              <w:rPr>
                <w:rFonts w:eastAsia="Calibri"/>
                <w:sz w:val="20"/>
                <w:szCs w:val="20"/>
                <w:lang w:eastAsia="en-US"/>
              </w:rPr>
              <w:instrText xml:space="preserve"> ADDIN EN.CITE.DATA </w:instrText>
            </w:r>
            <w:r w:rsidR="00FC2DC5">
              <w:rPr>
                <w:rFonts w:eastAsia="Calibri"/>
                <w:sz w:val="20"/>
                <w:szCs w:val="20"/>
                <w:lang w:eastAsia="en-US"/>
              </w:rPr>
            </w:r>
            <w:r w:rsidR="00FC2DC5">
              <w:rPr>
                <w:rFonts w:eastAsia="Calibri"/>
                <w:sz w:val="20"/>
                <w:szCs w:val="20"/>
                <w:lang w:eastAsia="en-US"/>
              </w:rPr>
              <w:fldChar w:fldCharType="end"/>
            </w:r>
            <w:r w:rsidR="00FC2DC5" w:rsidRPr="00EF4EB9">
              <w:rPr>
                <w:rFonts w:eastAsia="Calibri"/>
                <w:sz w:val="20"/>
                <w:szCs w:val="20"/>
                <w:lang w:eastAsia="en-US"/>
              </w:rPr>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35</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Rubin 1996</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Rubin&lt;/Author&gt;&lt;Year&gt;1996&lt;/Year&gt;&lt;RecNum&gt;7197&lt;/RecNum&gt;&lt;IDText&gt;Evaluation of left atrial appendage anatomy and function in recent-onset atrial fibrillation by transesophageal echocardiography&lt;/IDText&gt;&lt;MDL Ref_Type="Journal"&gt;&lt;Ref_Type&gt;Journal&lt;/Ref_Type&gt;&lt;Ref_ID&gt;7197&lt;/Ref_ID&gt;&lt;Title_Primary&gt;Evaluation of left atrial appendage anatomy and function in recent-onset atrial fibrillation by transesophageal echocardiography&lt;/Title_Primary&gt;&lt;Authors_Primary&gt;Rubin,D.N.&lt;/Authors_Primary&gt;&lt;Authors_Primary&gt;Katz,S.E.&lt;/Authors_Primary&gt;&lt;Authors_Primary&gt;Riley,M.F.&lt;/Authors_Primary&gt;&lt;Authors_Primary&gt;Douglas,P.S.&lt;/Authors_Primary&gt;&lt;Authors_Primary&gt;Manning,W.J.&lt;/Authors_Primary&gt;&lt;Date_Primary&gt;1996/10/1&lt;/Date_Primary&gt;&lt;Keywords&gt;$$ complications of MI&lt;/Keywords&gt;&lt;Keywords&gt;$$echo&lt;/Keywords&gt;&lt;Keywords&gt;$$include full text&lt;/Keywords&gt;&lt;Keywords&gt;$$Medline&lt;/Keywords&gt;&lt;Keywords&gt;$$WoS&lt;/Keywords&gt;&lt;Keywords&gt;anatomy&lt;/Keywords&gt;&lt;Keywords&gt;article&lt;/Keywords&gt;&lt;Keywords&gt;Atrial fibrillation&lt;/Keywords&gt;&lt;Keywords&gt;comparative study&lt;/Keywords&gt;&lt;Keywords&gt;contrast&lt;/Keywords&gt;&lt;Keywords&gt;echocardiography&lt;/Keywords&gt;&lt;Keywords&gt;evaluation&lt;/Keywords&gt;&lt;Keywords&gt;hospital&lt;/Keywords&gt;&lt;Keywords&gt;Israel&lt;/Keywords&gt;&lt;Keywords&gt;medical school&lt;/Keywords&gt;&lt;Keywords&gt;patient&lt;/Keywords&gt;&lt;Keywords&gt;prevalence&lt;/Keywords&gt;&lt;Keywords&gt;research&lt;/Keywords&gt;&lt;Keywords&gt;risk&lt;/Keywords&gt;&lt;Keywords&gt;spontaneous echo contrast&lt;/Keywords&gt;&lt;Keywords&gt;study&lt;/Keywords&gt;&lt;Keywords&gt;thrombus&lt;/Keywords&gt;&lt;Keywords&gt;transesophageal echocardiography&lt;/Keywords&gt;&lt;Keywords&gt;velocity&lt;/Keywords&gt;&lt;Keywords&gt;warfarin&lt;/Keywords&gt;&lt;Reprint&gt;In File&lt;/Reprint&gt;&lt;Start_Page&gt;774&lt;/Start_Page&gt;&lt;End_Page&gt;778&lt;/End_Page&gt;&lt;Periodical&gt;American Journal of Cardiology&lt;/Periodical&gt;&lt;Volume&gt;78&lt;/Volume&gt;&lt;Issue&gt;7&lt;/Issue&gt;&lt;User_Def_1&gt;Prev db 7197&lt;/User_Def_1&gt;&lt;Address&gt;Cardiovascular Division, Beth Israel Hospital and Harvard Medical School, Boston, Massachusetts, USA&lt;/Address&gt;&lt;ZZ_JournalFull&gt;&lt;f name="System"&gt;American Journal of Cardiology&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37</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Tops 2010</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Tops&lt;/Author&gt;&lt;Year&gt;2010&lt;/Year&gt;&lt;RecNum&gt;7252&lt;/RecNum&gt;&lt;IDText&gt;Imaging and atrial fibrillation: the role of multimodality imaging in patient evaluation and management of atrial fibrillation&lt;/IDText&gt;&lt;MDL Ref_Type="Journal"&gt;&lt;Ref_Type&gt;Journal&lt;/Ref_Type&gt;&lt;Ref_ID&gt;7252&lt;/Ref_ID&gt;&lt;Title_Primary&gt;Imaging and atrial fibrillation: the role of multimodality imaging in patient evaluation and management of atrial fibrillation&lt;/Title_Primary&gt;&lt;Authors_Primary&gt;Tops,Laurens F.&lt;/Authors_Primary&gt;&lt;Authors_Primary&gt;Schalij,Martin J.&lt;/Authors_Primary&gt;&lt;Authors_Primary&gt;Bax,Jeroen J.&lt;/Authors_Primary&gt;&lt;Date_Primary&gt;2010/3&lt;/Date_Primary&gt;&lt;Keywords&gt;$$not from library search&lt;/Keywords&gt;&lt;Keywords&gt;$$not online until 1year after pub&lt;/Keywords&gt;&lt;Keywords&gt;Atrial fibrillation&lt;/Keywords&gt;&lt;Keywords&gt;coronary artery&lt;/Keywords&gt;&lt;Keywords&gt;hypertrophy&lt;/Keywords&gt;&lt;Keywords&gt;left ventricular&lt;/Keywords&gt;&lt;Keywords&gt;mortality&lt;/Keywords&gt;&lt;Keywords&gt;patient&lt;/Keywords&gt;&lt;Keywords&gt;risk&lt;/Keywords&gt;&lt;Reprint&gt;In File&lt;/Reprint&gt;&lt;Start_Page&gt;542&lt;/Start_Page&gt;&lt;End_Page&gt;551&lt;/End_Page&gt;&lt;Periodical&gt;European Heart Journal&lt;/Periodical&gt;&lt;Volume&gt;31&lt;/Volume&gt;&lt;Issue&gt;5&lt;/Issue&gt;&lt;Web_URL&gt;http://eurheartj.oxfordjournals.org/content/31/5/542.abstract&lt;/Web_URL&gt;&lt;ZZ_JournalFull&gt;&lt;f name="System"&gt;European Heart Journal&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40</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rFonts w:eastAsia="Calibri"/>
                <w:sz w:val="20"/>
                <w:szCs w:val="20"/>
                <w:lang w:eastAsia="en-US"/>
              </w:rPr>
              <w:t>Tsang 2005</w:t>
            </w:r>
            <w:r w:rsidR="00FC2DC5" w:rsidRPr="00EF4EB9">
              <w:rPr>
                <w:rFonts w:eastAsia="Calibri"/>
                <w:sz w:val="20"/>
                <w:szCs w:val="20"/>
                <w:lang w:eastAsia="en-US"/>
              </w:rPr>
              <w:fldChar w:fldCharType="begin"/>
            </w:r>
            <w:r w:rsidR="00C555BF">
              <w:rPr>
                <w:rFonts w:eastAsia="Calibri"/>
                <w:sz w:val="20"/>
                <w:szCs w:val="20"/>
                <w:lang w:eastAsia="en-US"/>
              </w:rPr>
              <w:instrText xml:space="preserve"> ADDIN REFMGR.CITE &lt;Refman&gt;&lt;Cite&gt;&lt;Author&gt;Tsang&lt;/Author&gt;&lt;Year&gt;2005&lt;/Year&gt;&lt;RecNum&gt;5758&lt;/RecNum&gt;&lt;IDText&gt;Epidemiological profile of atrial fibrillation: a contemporary perspective.&lt;/IDText&gt;&lt;MDL Ref_Type="Journal"&gt;&lt;Ref_Type&gt;Journal&lt;/Ref_Type&gt;&lt;Ref_ID&gt;5758&lt;/Ref_ID&gt;&lt;Title_Primary&gt;Epidemiological profile of atrial fibrillation: a contemporary perspective.&lt;/Title_Primary&gt;&lt;Authors_Primary&gt;Tsang,T.S.&lt;/Authors_Primary&gt;&lt;Authors_Primary&gt;Miyasaka,Y.&lt;/Authors_Primary&gt;&lt;Authors_Primary&gt;Barnes,M.E.&lt;/Authors_Primary&gt;&lt;Authors_Primary&gt;Gersh,B.J.&lt;/Authors_Primary&gt;&lt;Date_Primary&gt;2005/7&lt;/Date_Primary&gt;&lt;Keywords&gt;$$echo&lt;/Keywords&gt;&lt;Keywords&gt;$$include full text&lt;/Keywords&gt;&lt;Keywords&gt;$$Medline&lt;/Keywords&gt;&lt;Keywords&gt;$$no abstract&lt;/Keywords&gt;&lt;Keywords&gt;$$to order&lt;/Keywords&gt;&lt;Keywords&gt;article&lt;/Keywords&gt;&lt;Keywords&gt;Atrial fibrillation&lt;/Keywords&gt;&lt;Keywords&gt;review&lt;/Keywords&gt;&lt;Reprint&gt;In File&lt;/Reprint&gt;&lt;Start_Page&gt;1&lt;/Start_Page&gt;&lt;End_Page&gt;8&lt;/End_Page&gt;&lt;Periodical&gt;Progress in Cardiovascular Diseases&lt;/Periodical&gt;&lt;Volume&gt;48&lt;/Volume&gt;&lt;Issue&gt;1&lt;/Issue&gt;&lt;User_Def_1&gt;Prev db RefID5758&lt;/User_Def_1&gt;&lt;Address&gt;Mayo Clinic and Mayo Foundation, Rochester, MN 55905, USA. tsang.teresa@mayo.edu&lt;/Address&gt;&lt;ZZ_JournalFull&gt;&lt;f name="System"&gt;Progress in Cardiovascular Diseases&lt;/f&gt;&lt;/ZZ_JournalFull&gt;&lt;ZZ_WorkformID&gt;1&lt;/ZZ_WorkformID&gt;&lt;/MDL&gt;&lt;/Cite&gt;&lt;/Refman&gt;</w:instrText>
            </w:r>
            <w:r w:rsidR="00FC2DC5" w:rsidRPr="00EF4EB9">
              <w:rPr>
                <w:rFonts w:eastAsia="Calibri"/>
                <w:sz w:val="20"/>
                <w:szCs w:val="20"/>
                <w:lang w:eastAsia="en-US"/>
              </w:rPr>
              <w:fldChar w:fldCharType="separate"/>
            </w:r>
            <w:r w:rsidR="005A1380" w:rsidRPr="005A1380">
              <w:rPr>
                <w:rFonts w:eastAsia="Calibri"/>
                <w:noProof/>
                <w:sz w:val="20"/>
                <w:szCs w:val="20"/>
                <w:vertAlign w:val="superscript"/>
                <w:lang w:eastAsia="en-US"/>
              </w:rPr>
              <w:t>141</w:t>
            </w:r>
            <w:r w:rsidR="00FC2DC5" w:rsidRPr="00EF4EB9">
              <w:rPr>
                <w:rFonts w:eastAsia="Calibri"/>
                <w:sz w:val="20"/>
                <w:szCs w:val="20"/>
                <w:lang w:eastAsia="en-US"/>
              </w:rPr>
              <w:fldChar w:fldCharType="end"/>
            </w:r>
          </w:p>
        </w:tc>
        <w:tc>
          <w:tcPr>
            <w:tcW w:w="6637" w:type="dxa"/>
          </w:tcPr>
          <w:p w:rsidR="00DD03FA" w:rsidRPr="00EF4EB9" w:rsidRDefault="00DD03FA" w:rsidP="003E06D1">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sz w:val="20"/>
                <w:szCs w:val="20"/>
              </w:rPr>
              <w:t>Frykman 2001</w:t>
            </w:r>
            <w:r w:rsidR="00FC2DC5" w:rsidRPr="00EF4EB9">
              <w:rPr>
                <w:sz w:val="20"/>
                <w:szCs w:val="20"/>
              </w:rPr>
              <w:fldChar w:fldCharType="begin"/>
            </w:r>
            <w:r w:rsidR="00C555BF">
              <w:rPr>
                <w:sz w:val="20"/>
                <w:szCs w:val="20"/>
              </w:rPr>
              <w:instrText xml:space="preserve"> ADDIN REFMGR.CITE &lt;Refman&gt;&lt;Cite&gt;&lt;Author&gt;Frykman&lt;/Author&gt;&lt;Year&gt;2001&lt;/Year&gt;&lt;RecNum&gt;2888&lt;/RecNum&gt;&lt;IDText&gt;Asymptomatic versus symptomatic persistent atrial fibrillation: clinical and noninvasive characteristics&lt;/IDText&gt;&lt;MDL Ref_Type="Journal"&gt;&lt;Ref_Type&gt;Journal&lt;/Ref_Type&gt;&lt;Ref_ID&gt;2888&lt;/Ref_ID&gt;&lt;Title_Primary&gt;Asymptomatic versus symptomatic persistent atrial fibrillation: clinical and noninvasive characteristics&lt;/Title_Primary&gt;&lt;Authors_Primary&gt;Frykman,V.&lt;/Authors_Primary&gt;&lt;Authors_Primary&gt;Frick,M.&lt;/Authors_Primary&gt;&lt;Authors_Primary&gt;Jensen-Urstad,M.&lt;/Authors_Primary&gt;&lt;Authors_Primary&gt;Ostergren,J.&lt;/Authors_Primary&gt;&lt;Authors_Primary&gt;Rosenqvist,M.&lt;/Authors_Primary&gt;&lt;Authors_Primary&gt;Frykman,V.&lt;/Authors_Primary&gt;&lt;Authors_Primary&gt;Frick,M.&lt;/Authors_Primary&gt;&lt;Authors_Primary&gt;Jensen-Urstad,M.&lt;/Authors_Primary&gt;&lt;Authors_Primary&gt;Ostergren,J.&lt;/Authors_Primary&gt;&lt;Authors_Primary&gt;Rosenqvist,M.&lt;/Authors_Primary&gt;&lt;Date_Primary&gt;2001/11&lt;/Date_Primary&gt;&lt;Keywords&gt;$$accept title&lt;/Keywords&gt;&lt;Keywords&gt;$$AF&lt;/Keywords&gt;&lt;Keywords&gt;$$AF mentioned&lt;/Keywords&gt;&lt;Keywords&gt;$$Broad search&lt;/Keywords&gt;&lt;Keywords&gt;$$electroCG&lt;/Keywords&gt;&lt;Keywords&gt;$$Medline&lt;/Keywords&gt;&lt;Keywords&gt;$$Pathologies&lt;/Keywords&gt;&lt;Keywords&gt;$$prevalence of pathology in AF&lt;/Keywords&gt;&lt;Keywords&gt;$$retrieve for background reference&lt;/Keywords&gt;&lt;Keywords&gt;Atrial fibrillation&lt;/Keywords&gt;&lt;Keywords&gt;echocardiography&lt;/Keywords&gt;&lt;Keywords&gt;left ventricular&lt;/Keywords&gt;&lt;Reprint&gt;In File&lt;/Reprint&gt;&lt;Start_Page&gt;390&lt;/Start_Page&gt;&lt;End_Page&gt;397&lt;/End_Page&gt;&lt;Periodical&gt;Journal of Internal Medicine&lt;/Periodical&gt;&lt;Volume&gt;250&lt;/Volume&gt;&lt;Issue&gt;5&lt;/Issue&gt;&lt;User_Def_1&gt;Prev db 3731&lt;/User_Def_1&gt;&lt;Address&gt;Department of Cardiology, Karolinska Hospital, Karolinska Institute, Stockholm, Sweden. viveka.frykman@ks.se&lt;/Address&gt;&lt;ZZ_JournalFull&gt;&lt;f name="System"&gt;Journal of Internal Medicine&lt;/f&gt;&lt;/ZZ_JournalFull&gt;&lt;ZZ_WorkformID&gt;1&lt;/ZZ_WorkformID&gt;&lt;/MDL&gt;&lt;/Cite&gt;&lt;/Refman&gt;</w:instrText>
            </w:r>
            <w:r w:rsidR="00FC2DC5" w:rsidRPr="00EF4EB9">
              <w:rPr>
                <w:sz w:val="20"/>
                <w:szCs w:val="20"/>
              </w:rPr>
              <w:fldChar w:fldCharType="separate"/>
            </w:r>
            <w:r w:rsidR="005A1380" w:rsidRPr="005A1380">
              <w:rPr>
                <w:noProof/>
                <w:sz w:val="20"/>
                <w:szCs w:val="20"/>
                <w:vertAlign w:val="superscript"/>
              </w:rPr>
              <w:t>134</w:t>
            </w:r>
            <w:r w:rsidR="00FC2DC5" w:rsidRPr="00EF4EB9">
              <w:rPr>
                <w:sz w:val="20"/>
                <w:szCs w:val="20"/>
              </w:rPr>
              <w:fldChar w:fldCharType="end"/>
            </w:r>
          </w:p>
        </w:tc>
        <w:tc>
          <w:tcPr>
            <w:tcW w:w="6637" w:type="dxa"/>
          </w:tcPr>
          <w:p w:rsidR="00DD03FA" w:rsidRPr="00EF4EB9" w:rsidRDefault="00DD03FA" w:rsidP="003E06D1">
            <w:pPr>
              <w:rPr>
                <w:rFonts w:eastAsia="Calibri"/>
                <w:sz w:val="20"/>
                <w:szCs w:val="20"/>
                <w:lang w:eastAsia="en-US"/>
              </w:rPr>
            </w:pPr>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sz w:val="20"/>
                <w:szCs w:val="20"/>
              </w:rPr>
              <w:t>Rostagno 1998</w:t>
            </w:r>
            <w:r w:rsidR="00FC2DC5" w:rsidRPr="00EF4EB9">
              <w:rPr>
                <w:sz w:val="20"/>
                <w:szCs w:val="20"/>
              </w:rPr>
              <w:fldChar w:fldCharType="begin"/>
            </w:r>
            <w:r w:rsidR="00C555BF">
              <w:rPr>
                <w:sz w:val="20"/>
                <w:szCs w:val="20"/>
              </w:rPr>
              <w:instrText xml:space="preserve"> ADDIN REFMGR.CITE &lt;Refman&gt;&lt;Cite&gt;&lt;Author&gt;Rostagno&lt;/Author&gt;&lt;Year&gt;1998&lt;/Year&gt;&lt;RecNum&gt;7006&lt;/RecNum&gt;&lt;IDText&gt;Doppler echocardiography in suspected lone atrial fibrillation&lt;/IDText&gt;&lt;MDL Ref_Type="Journal"&gt;&lt;Ref_Type&gt;Journal&lt;/Ref_Type&gt;&lt;Ref_ID&gt;7006&lt;/Ref_ID&gt;&lt;Title_Primary&gt;Doppler echocardiography in suspected lone atrial fibrillation&lt;/Title_Primary&gt;&lt;Authors_Primary&gt;Rostagno,C.&lt;/Authors_Primary&gt;&lt;Authors_Primary&gt;Galanti,G.&lt;/Authors_Primary&gt;&lt;Authors_Primary&gt;Bertini,G.&lt;/Authors_Primary&gt;&lt;Authors_Primary&gt;Olivo,G.&lt;/Authors_Primary&gt;&lt;Authors_Primary&gt;Gensini,G.F.&lt;/Authors_Primary&gt;&lt;Date_Primary&gt;1998/8&lt;/Date_Primary&gt;&lt;Keywords&gt;$$echo&lt;/Keywords&gt;&lt;Keywords&gt;$$heart valve problems&lt;/Keywords&gt;&lt;Keywords&gt;$$include full text&lt;/Keywords&gt;&lt;Keywords&gt;$$Medline&lt;/Keywords&gt;&lt;Keywords&gt;$$to order&lt;/Keywords&gt;&lt;Keywords&gt;age&lt;/Keywords&gt;&lt;Keywords&gt;aneurysm&lt;/Keywords&gt;&lt;Keywords&gt;article&lt;/Keywords&gt;&lt;Keywords&gt;Atrial fibrillation&lt;/Keywords&gt;&lt;Keywords&gt;cardiovascular disease&lt;/Keywords&gt;&lt;Keywords&gt;control group&lt;/Keywords&gt;&lt;Keywords&gt;Doppler echocardiography&lt;/Keywords&gt;&lt;Keywords&gt;echocardiography&lt;/Keywords&gt;&lt;Keywords&gt;heart&lt;/Keywords&gt;&lt;Keywords&gt;heart disease&lt;/Keywords&gt;&lt;Keywords&gt;history&lt;/Keywords&gt;&lt;Keywords&gt;Italy&lt;/Keywords&gt;&lt;Keywords&gt;left ventricular&lt;/Keywords&gt;&lt;Keywords&gt;measurement&lt;/Keywords&gt;&lt;Keywords&gt;mitral valve&lt;/Keywords&gt;&lt;Keywords&gt;mitral valve prolapse&lt;/Keywords&gt;&lt;Keywords&gt;patient&lt;/Keywords&gt;&lt;Keywords&gt;physical examination&lt;/Keywords&gt;&lt;Keywords&gt;society&lt;/Keywords&gt;&lt;Keywords&gt;thickness&lt;/Keywords&gt;&lt;Reprint&gt;In File&lt;/Reprint&gt;&lt;Start_Page&gt;637&lt;/Start_Page&gt;&lt;End_Page&gt;640&lt;/End_Page&gt;&lt;Periodical&gt;Angiology&lt;/Periodical&gt;&lt;Volume&gt;49&lt;/Volume&gt;&lt;Issue&gt;8&lt;/Issue&gt;&lt;User_Def_1&gt;Prev db 7006&lt;/User_Def_1&gt;&lt;Address&gt;Istituto di Clinica Medica Generale e Cardiologia, Universita degli Studi di Firenze, Florence, Italy&lt;/Address&gt;&lt;ZZ_JournalFull&gt;&lt;f name="System"&gt;Angiology&lt;/f&gt;&lt;/ZZ_JournalFull&gt;&lt;ZZ_WorkformID&gt;1&lt;/ZZ_WorkformID&gt;&lt;/MDL&gt;&lt;/Cite&gt;&lt;/Refman&gt;</w:instrText>
            </w:r>
            <w:r w:rsidR="00FC2DC5" w:rsidRPr="00EF4EB9">
              <w:rPr>
                <w:sz w:val="20"/>
                <w:szCs w:val="20"/>
              </w:rPr>
              <w:fldChar w:fldCharType="separate"/>
            </w:r>
            <w:r w:rsidR="005A1380" w:rsidRPr="005A1380">
              <w:rPr>
                <w:noProof/>
                <w:sz w:val="20"/>
                <w:szCs w:val="20"/>
                <w:vertAlign w:val="superscript"/>
              </w:rPr>
              <w:t>139</w:t>
            </w:r>
            <w:r w:rsidR="00FC2DC5" w:rsidRPr="00EF4EB9">
              <w:rPr>
                <w:sz w:val="20"/>
                <w:szCs w:val="20"/>
              </w:rPr>
              <w:fldChar w:fldCharType="end"/>
            </w:r>
          </w:p>
        </w:tc>
        <w:tc>
          <w:tcPr>
            <w:tcW w:w="6637" w:type="dxa"/>
          </w:tcPr>
          <w:p w:rsidR="00DD03FA" w:rsidRPr="00EF4EB9" w:rsidRDefault="00DD03FA" w:rsidP="003E06D1">
            <w:pPr>
              <w:rPr>
                <w:rFonts w:eastAsia="Calibri"/>
                <w:sz w:val="20"/>
                <w:szCs w:val="20"/>
                <w:lang w:eastAsia="en-US"/>
              </w:rPr>
            </w:pPr>
            <w:r w:rsidRPr="00EF4EB9">
              <w:rPr>
                <w:rFonts w:eastAsia="Calibri"/>
                <w:sz w:val="20"/>
                <w:szCs w:val="20"/>
                <w:lang w:eastAsia="en-US"/>
              </w:rPr>
              <w:t>did not set out to assess prevalence of selected pathology</w:t>
            </w:r>
          </w:p>
        </w:tc>
      </w:tr>
      <w:tr w:rsidR="00DD03FA" w:rsidRPr="00EF4EB9" w:rsidTr="003E06D1">
        <w:tc>
          <w:tcPr>
            <w:tcW w:w="1885" w:type="dxa"/>
          </w:tcPr>
          <w:p w:rsidR="00DD03FA" w:rsidRPr="00EF4EB9" w:rsidRDefault="00DD03FA" w:rsidP="005A1380">
            <w:pPr>
              <w:rPr>
                <w:rFonts w:eastAsia="Calibri"/>
                <w:sz w:val="20"/>
                <w:szCs w:val="20"/>
                <w:lang w:eastAsia="en-US"/>
              </w:rPr>
            </w:pPr>
            <w:r w:rsidRPr="00EF4EB9">
              <w:rPr>
                <w:sz w:val="20"/>
                <w:szCs w:val="20"/>
              </w:rPr>
              <w:t>SPAF investigators 1992</w:t>
            </w:r>
            <w:r w:rsidR="00FC2DC5" w:rsidRPr="00EF4EB9">
              <w:rPr>
                <w:sz w:val="20"/>
                <w:szCs w:val="20"/>
              </w:rPr>
              <w:fldChar w:fldCharType="begin"/>
            </w:r>
            <w:r w:rsidR="00C555BF">
              <w:rPr>
                <w:sz w:val="20"/>
                <w:szCs w:val="20"/>
              </w:rPr>
              <w:instrText xml:space="preserve"> ADDIN REFMGR.CITE &lt;Refman&gt;&lt;Cite&gt;&lt;Author&gt;The Stroke Prevention in Atrial Fibrillation Investigators&lt;/Author&gt;&lt;Year&gt;1992&lt;/Year&gt;&lt;RecNum&gt;17987&lt;/RecNum&gt;&lt;IDText&gt;Predictors of thromboembolism in atrial fibrillation: II. Echocardiographic features of patients at risk.&lt;/IDText&gt;&lt;MDL Ref_Type="Journal"&gt;&lt;Ref_Type&gt;Journal&lt;/Ref_Type&gt;&lt;Ref_ID&gt;17987&lt;/Ref_ID&gt;&lt;Title_Primary&gt;Predictors of thromboembolism in atrial fibrillation: II. Echocardiographic features of patients at risk.&lt;/Title_Primary&gt;&lt;Authors_Primary&gt;The Stroke Prevention in Atrial Fibrillation Investigators&lt;/Authors_Primary&gt;&lt;Date_Primary&gt;1992/1/1&lt;/Date_Primary&gt;&lt;Keywords&gt;$$Medline&lt;/Keywords&gt;&lt;Keywords&gt;$$Pathologies&lt;/Keywords&gt;&lt;Keywords&gt;$$population not generalisable&lt;/Keywords&gt;&lt;Keywords&gt;$$reject title&lt;/Keywords&gt;&lt;Keywords&gt;$$thrombosis&lt;/Keywords&gt;&lt;Keywords&gt;analysis&lt;/Keywords&gt;&lt;Keywords&gt;article&lt;/Keywords&gt;&lt;Keywords&gt;Atrial fibrillation&lt;/Keywords&gt;&lt;Keywords&gt;echocardiography&lt;/Keywords&gt;&lt;Keywords&gt;left ventricular&lt;/Keywords&gt;&lt;Keywords&gt;multivariate analysis&lt;/Keywords&gt;&lt;Keywords&gt;patient&lt;/Keywords&gt;&lt;Keywords&gt;prevention&lt;/Keywords&gt;&lt;Keywords&gt;research&lt;/Keywords&gt;&lt;Keywords&gt;risk&lt;/Keywords&gt;&lt;Keywords&gt;risk factor&lt;/Keywords&gt;&lt;Keywords&gt;stroke&lt;/Keywords&gt;&lt;Keywords&gt;study&lt;/Keywords&gt;&lt;Reprint&gt;Not in File&lt;/Reprint&gt;&lt;Start_Page&gt;6&lt;/Start_Page&gt;&lt;End_Page&gt;12&lt;/End_Page&gt;&lt;Periodical&gt;Annals of Internal Medicine&lt;/Periodical&gt;&lt;Volume&gt;116&lt;/Volume&gt;&lt;Issue&gt;1&lt;/Issue&gt;&lt;User_Def_1&gt;prev db RefID7580&lt;/User_Def_1&gt;&lt;ZZ_JournalFull&gt;&lt;f name="System"&gt;Annals of Internal Medicine&lt;/f&gt;&lt;/ZZ_JournalFull&gt;&lt;ZZ_JournalStdAbbrev&gt;&lt;f name="System"&gt;Ann Intern Med&lt;/f&gt;&lt;/ZZ_JournalStdAbbrev&gt;&lt;ZZ_WorkformID&gt;1&lt;/ZZ_WorkformID&gt;&lt;/MDL&gt;&lt;/Cite&gt;&lt;/Refman&gt;</w:instrText>
            </w:r>
            <w:r w:rsidR="00FC2DC5" w:rsidRPr="00EF4EB9">
              <w:rPr>
                <w:sz w:val="20"/>
                <w:szCs w:val="20"/>
              </w:rPr>
              <w:fldChar w:fldCharType="separate"/>
            </w:r>
            <w:r w:rsidR="005A1380" w:rsidRPr="005A1380">
              <w:rPr>
                <w:noProof/>
                <w:sz w:val="20"/>
                <w:szCs w:val="20"/>
                <w:vertAlign w:val="superscript"/>
              </w:rPr>
              <w:t>110</w:t>
            </w:r>
            <w:r w:rsidR="00FC2DC5" w:rsidRPr="00EF4EB9">
              <w:rPr>
                <w:sz w:val="20"/>
                <w:szCs w:val="20"/>
              </w:rPr>
              <w:fldChar w:fldCharType="end"/>
            </w:r>
          </w:p>
        </w:tc>
        <w:tc>
          <w:tcPr>
            <w:tcW w:w="6637" w:type="dxa"/>
          </w:tcPr>
          <w:p w:rsidR="00DD03FA" w:rsidRPr="00EF4EB9" w:rsidRDefault="00DD03FA" w:rsidP="003E06D1">
            <w:pPr>
              <w:rPr>
                <w:rFonts w:eastAsia="Calibri"/>
                <w:sz w:val="20"/>
                <w:szCs w:val="20"/>
                <w:lang w:eastAsia="en-US"/>
              </w:rPr>
            </w:pPr>
            <w:r w:rsidRPr="00EF4EB9">
              <w:rPr>
                <w:rFonts w:eastAsia="Calibri"/>
                <w:sz w:val="20"/>
                <w:szCs w:val="20"/>
                <w:lang w:eastAsia="en-US"/>
              </w:rPr>
              <w:t>did not set out to assess prevalence of selected pathology</w:t>
            </w:r>
          </w:p>
        </w:tc>
      </w:tr>
    </w:tbl>
    <w:p w:rsidR="00DD03FA" w:rsidRPr="00EF4EB9" w:rsidRDefault="00DD03FA" w:rsidP="00DD03FA">
      <w:pPr>
        <w:rPr>
          <w:rFonts w:eastAsia="Calibri"/>
          <w:sz w:val="20"/>
          <w:szCs w:val="20"/>
          <w:lang w:eastAsia="en-US"/>
        </w:rPr>
      </w:pPr>
    </w:p>
    <w:p w:rsidR="00DD03FA" w:rsidRPr="00EF4EB9" w:rsidRDefault="00DD03FA" w:rsidP="00DD03FA">
      <w:pPr>
        <w:rPr>
          <w:rFonts w:eastAsia="Calibri"/>
          <w:sz w:val="20"/>
          <w:szCs w:val="20"/>
          <w:lang w:eastAsia="en-US"/>
        </w:rPr>
      </w:pPr>
    </w:p>
    <w:p w:rsidR="00C6549A" w:rsidRPr="00EF4EB9" w:rsidRDefault="00C6549A">
      <w:pPr>
        <w:rPr>
          <w:sz w:val="18"/>
          <w:szCs w:val="18"/>
        </w:rPr>
      </w:pPr>
      <w:r w:rsidRPr="00EF4EB9">
        <w:rPr>
          <w:sz w:val="18"/>
          <w:szCs w:val="18"/>
        </w:rPr>
        <w:br w:type="page"/>
      </w:r>
    </w:p>
    <w:p w:rsidR="002A5796" w:rsidRPr="002A5796" w:rsidRDefault="00C6549A" w:rsidP="002A5796">
      <w:pPr>
        <w:pStyle w:val="CommentText"/>
        <w:rPr>
          <w:b/>
          <w:sz w:val="22"/>
          <w:szCs w:val="22"/>
        </w:rPr>
      </w:pPr>
      <w:r w:rsidRPr="00EF4EB9">
        <w:rPr>
          <w:b/>
        </w:rPr>
        <w:t>Appendix 10</w:t>
      </w:r>
      <w:r w:rsidR="00A07F5C" w:rsidRPr="00EF4EB9">
        <w:rPr>
          <w:b/>
        </w:rPr>
        <w:t>:</w:t>
      </w:r>
      <w:r w:rsidR="00863E2A">
        <w:rPr>
          <w:b/>
        </w:rPr>
        <w:tab/>
      </w:r>
      <w:r w:rsidR="00863E2A">
        <w:rPr>
          <w:b/>
        </w:rPr>
        <w:tab/>
      </w:r>
      <w:r w:rsidR="002A5796" w:rsidRPr="002A5796">
        <w:rPr>
          <w:b/>
          <w:sz w:val="22"/>
          <w:szCs w:val="22"/>
        </w:rPr>
        <w:t>Parameters used in mathematical models</w:t>
      </w:r>
    </w:p>
    <w:p w:rsidR="00863E2A" w:rsidRDefault="00863E2A" w:rsidP="002A5796">
      <w:pPr>
        <w:ind w:left="1440" w:hanging="1440"/>
        <w:outlineLvl w:val="0"/>
        <w:rPr>
          <w:b/>
        </w:rPr>
      </w:pPr>
    </w:p>
    <w:p w:rsidR="00E74FDC" w:rsidRPr="00F32E44" w:rsidRDefault="00E74FDC" w:rsidP="00E74FDC">
      <w:pPr>
        <w:pStyle w:val="Caption"/>
        <w:rPr>
          <w:rFonts w:ascii="Times New Roman" w:hAnsi="Times New Roman" w:cs="Times New Roman"/>
          <w:color w:val="auto"/>
          <w:sz w:val="22"/>
          <w:szCs w:val="22"/>
        </w:rPr>
      </w:pPr>
      <w:r w:rsidRPr="00F32E44">
        <w:rPr>
          <w:rFonts w:ascii="Times New Roman" w:hAnsi="Times New Roman" w:cs="Times New Roman"/>
          <w:color w:val="auto"/>
          <w:sz w:val="22"/>
          <w:szCs w:val="22"/>
        </w:rPr>
        <w:t xml:space="preserve">Table </w:t>
      </w:r>
      <w:r w:rsidR="00341BE4">
        <w:rPr>
          <w:rFonts w:ascii="Times New Roman" w:hAnsi="Times New Roman" w:cs="Times New Roman"/>
          <w:color w:val="auto"/>
          <w:sz w:val="22"/>
          <w:szCs w:val="22"/>
        </w:rPr>
        <w:t>63</w:t>
      </w:r>
      <w:r w:rsidR="00F52ED8">
        <w:rPr>
          <w:rFonts w:ascii="Times New Roman" w:hAnsi="Times New Roman" w:cs="Times New Roman"/>
          <w:color w:val="auto"/>
          <w:sz w:val="22"/>
          <w:szCs w:val="22"/>
        </w:rPr>
        <w:t>:</w:t>
      </w:r>
      <w:r w:rsidR="00F52ED8">
        <w:rPr>
          <w:rFonts w:ascii="Times New Roman" w:hAnsi="Times New Roman" w:cs="Times New Roman"/>
          <w:color w:val="auto"/>
          <w:sz w:val="22"/>
          <w:szCs w:val="22"/>
        </w:rPr>
        <w:tab/>
      </w:r>
      <w:r w:rsidR="00863E2A">
        <w:rPr>
          <w:rFonts w:ascii="Times New Roman" w:hAnsi="Times New Roman" w:cs="Times New Roman"/>
          <w:color w:val="auto"/>
          <w:sz w:val="22"/>
          <w:szCs w:val="22"/>
        </w:rPr>
        <w:tab/>
      </w:r>
      <w:r w:rsidRPr="00F32E44">
        <w:rPr>
          <w:rFonts w:ascii="Times New Roman" w:hAnsi="Times New Roman" w:cs="Times New Roman"/>
          <w:color w:val="auto"/>
          <w:sz w:val="22"/>
          <w:szCs w:val="22"/>
        </w:rPr>
        <w:t>Sources of parameters used in model</w:t>
      </w:r>
    </w:p>
    <w:tbl>
      <w:tblPr>
        <w:tblStyle w:val="TableGrid"/>
        <w:tblW w:w="0" w:type="auto"/>
        <w:tblLook w:val="04A0" w:firstRow="1" w:lastRow="0" w:firstColumn="1" w:lastColumn="0" w:noHBand="0" w:noVBand="1"/>
      </w:tblPr>
      <w:tblGrid>
        <w:gridCol w:w="2310"/>
        <w:gridCol w:w="2309"/>
        <w:gridCol w:w="2311"/>
        <w:gridCol w:w="2312"/>
      </w:tblGrid>
      <w:tr w:rsidR="00E74FDC" w:rsidRPr="00F32E44" w:rsidTr="00675383">
        <w:tc>
          <w:tcPr>
            <w:tcW w:w="2310" w:type="dxa"/>
            <w:tcBorders>
              <w:top w:val="nil"/>
              <w:left w:val="nil"/>
            </w:tcBorders>
          </w:tcPr>
          <w:p w:rsidR="00E74FDC" w:rsidRPr="00F32E44" w:rsidRDefault="00E74FDC" w:rsidP="00675383">
            <w:pPr>
              <w:rPr>
                <w:sz w:val="22"/>
                <w:szCs w:val="22"/>
              </w:rPr>
            </w:pPr>
          </w:p>
        </w:tc>
        <w:tc>
          <w:tcPr>
            <w:tcW w:w="2309" w:type="dxa"/>
          </w:tcPr>
          <w:p w:rsidR="00E74FDC" w:rsidRPr="00F32E44" w:rsidRDefault="00E74FDC" w:rsidP="00675383">
            <w:pPr>
              <w:rPr>
                <w:b/>
                <w:sz w:val="22"/>
                <w:szCs w:val="22"/>
              </w:rPr>
            </w:pPr>
            <w:r w:rsidRPr="00F32E44">
              <w:rPr>
                <w:b/>
                <w:sz w:val="22"/>
                <w:szCs w:val="22"/>
              </w:rPr>
              <w:t>Category</w:t>
            </w:r>
          </w:p>
        </w:tc>
        <w:tc>
          <w:tcPr>
            <w:tcW w:w="2311" w:type="dxa"/>
          </w:tcPr>
          <w:p w:rsidR="00E74FDC" w:rsidRPr="00F32E44" w:rsidRDefault="00E74FDC" w:rsidP="00675383">
            <w:pPr>
              <w:rPr>
                <w:b/>
                <w:sz w:val="22"/>
                <w:szCs w:val="22"/>
              </w:rPr>
            </w:pPr>
            <w:r w:rsidRPr="00F32E44">
              <w:rPr>
                <w:b/>
                <w:sz w:val="22"/>
                <w:szCs w:val="22"/>
              </w:rPr>
              <w:t>Description</w:t>
            </w:r>
          </w:p>
        </w:tc>
        <w:tc>
          <w:tcPr>
            <w:tcW w:w="2312" w:type="dxa"/>
          </w:tcPr>
          <w:p w:rsidR="00E74FDC" w:rsidRPr="00F32E44" w:rsidRDefault="00E74FDC" w:rsidP="00675383">
            <w:pPr>
              <w:rPr>
                <w:b/>
                <w:sz w:val="22"/>
                <w:szCs w:val="22"/>
              </w:rPr>
            </w:pPr>
            <w:r w:rsidRPr="00F32E44">
              <w:rPr>
                <w:b/>
                <w:sz w:val="22"/>
                <w:szCs w:val="22"/>
              </w:rPr>
              <w:t>References</w:t>
            </w:r>
          </w:p>
        </w:tc>
      </w:tr>
      <w:tr w:rsidR="00E74FDC" w:rsidRPr="00F32E44" w:rsidTr="00675383">
        <w:trPr>
          <w:trHeight w:val="217"/>
        </w:trPr>
        <w:tc>
          <w:tcPr>
            <w:tcW w:w="2310" w:type="dxa"/>
            <w:vMerge w:val="restart"/>
          </w:tcPr>
          <w:p w:rsidR="00E74FDC" w:rsidRPr="00F32E44" w:rsidRDefault="00E74FDC" w:rsidP="00675383">
            <w:pPr>
              <w:rPr>
                <w:b/>
                <w:sz w:val="22"/>
                <w:szCs w:val="22"/>
              </w:rPr>
            </w:pPr>
            <w:r w:rsidRPr="00F32E44">
              <w:rPr>
                <w:b/>
                <w:sz w:val="22"/>
                <w:szCs w:val="22"/>
              </w:rPr>
              <w:t>Risks/Probabilities</w:t>
            </w:r>
          </w:p>
        </w:tc>
        <w:tc>
          <w:tcPr>
            <w:tcW w:w="2309" w:type="dxa"/>
          </w:tcPr>
          <w:p w:rsidR="00E74FDC" w:rsidRPr="00F32E44" w:rsidRDefault="00E74FDC" w:rsidP="00675383">
            <w:pPr>
              <w:rPr>
                <w:sz w:val="22"/>
                <w:szCs w:val="22"/>
              </w:rPr>
            </w:pPr>
            <w:r w:rsidRPr="00F32E44">
              <w:rPr>
                <w:sz w:val="22"/>
                <w:szCs w:val="22"/>
              </w:rPr>
              <w:t>Death from other causes</w:t>
            </w:r>
          </w:p>
        </w:tc>
        <w:tc>
          <w:tcPr>
            <w:tcW w:w="2311" w:type="dxa"/>
          </w:tcPr>
          <w:p w:rsidR="00E74FDC" w:rsidRPr="00F32E44" w:rsidRDefault="00E74FDC" w:rsidP="00675383">
            <w:pPr>
              <w:rPr>
                <w:sz w:val="22"/>
                <w:szCs w:val="22"/>
              </w:rPr>
            </w:pPr>
            <w:r w:rsidRPr="00F32E44">
              <w:rPr>
                <w:sz w:val="22"/>
                <w:szCs w:val="22"/>
              </w:rPr>
              <w:t>Nonparametric</w:t>
            </w:r>
          </w:p>
        </w:tc>
        <w:tc>
          <w:tcPr>
            <w:tcW w:w="2312" w:type="dxa"/>
          </w:tcPr>
          <w:p w:rsidR="00E74FDC" w:rsidRPr="00F32E44" w:rsidRDefault="00E74FDC" w:rsidP="00675383">
            <w:pPr>
              <w:rPr>
                <w:sz w:val="22"/>
                <w:szCs w:val="22"/>
              </w:rPr>
            </w:pPr>
            <w:r w:rsidRPr="00F32E44">
              <w:rPr>
                <w:sz w:val="22"/>
                <w:szCs w:val="22"/>
              </w:rPr>
              <w:t xml:space="preserve">UK Lifetables. </w:t>
            </w:r>
          </w:p>
          <w:p w:rsidR="00E74FDC" w:rsidRPr="00F32E44" w:rsidRDefault="00E74FDC" w:rsidP="00675383">
            <w:pPr>
              <w:rPr>
                <w:sz w:val="22"/>
                <w:szCs w:val="22"/>
              </w:rPr>
            </w:pPr>
          </w:p>
        </w:tc>
      </w:tr>
      <w:tr w:rsidR="00E74FDC" w:rsidRPr="00F32E44" w:rsidTr="00675383">
        <w:trPr>
          <w:trHeight w:val="1331"/>
        </w:trPr>
        <w:tc>
          <w:tcPr>
            <w:tcW w:w="2310" w:type="dxa"/>
            <w:vMerge/>
          </w:tcPr>
          <w:p w:rsidR="00E74FDC" w:rsidRPr="00F32E44" w:rsidRDefault="00E74FDC" w:rsidP="00675383">
            <w:pPr>
              <w:rPr>
                <w:b/>
                <w:sz w:val="22"/>
                <w:szCs w:val="22"/>
              </w:rPr>
            </w:pPr>
          </w:p>
        </w:tc>
        <w:tc>
          <w:tcPr>
            <w:tcW w:w="2309" w:type="dxa"/>
          </w:tcPr>
          <w:p w:rsidR="00E74FDC" w:rsidRPr="00F32E44" w:rsidRDefault="00E74FDC" w:rsidP="00675383">
            <w:pPr>
              <w:rPr>
                <w:sz w:val="22"/>
                <w:szCs w:val="22"/>
              </w:rPr>
            </w:pPr>
            <w:r w:rsidRPr="00F32E44">
              <w:rPr>
                <w:sz w:val="22"/>
                <w:szCs w:val="22"/>
              </w:rPr>
              <w:t>Sensitivity and Specificity of TTE in detecting LA ABN</w:t>
            </w:r>
          </w:p>
        </w:tc>
        <w:tc>
          <w:tcPr>
            <w:tcW w:w="2311" w:type="dxa"/>
          </w:tcPr>
          <w:p w:rsidR="00E74FDC" w:rsidRPr="00F32E44" w:rsidRDefault="00E74FDC" w:rsidP="00675383">
            <w:pPr>
              <w:rPr>
                <w:sz w:val="22"/>
                <w:szCs w:val="22"/>
              </w:rPr>
            </w:pPr>
            <w:r w:rsidRPr="00F32E44">
              <w:rPr>
                <w:sz w:val="22"/>
                <w:szCs w:val="22"/>
              </w:rPr>
              <w:t xml:space="preserve">Jointly estimated from Dirichlet distribution </w:t>
            </w:r>
          </w:p>
          <w:p w:rsidR="00E74FDC" w:rsidRPr="00F32E44" w:rsidRDefault="00E74FDC" w:rsidP="00675383">
            <w:pPr>
              <w:rPr>
                <w:sz w:val="22"/>
                <w:szCs w:val="22"/>
              </w:rPr>
            </w:pPr>
            <w:r w:rsidRPr="00F32E44">
              <w:rPr>
                <w:sz w:val="22"/>
                <w:szCs w:val="22"/>
              </w:rPr>
              <w:t xml:space="preserve">(FN, TP, TN, FP) = </w:t>
            </w:r>
          </w:p>
          <w:p w:rsidR="00E74FDC" w:rsidRPr="00F32E44" w:rsidRDefault="00E74FDC" w:rsidP="00675383">
            <w:pPr>
              <w:rPr>
                <w:sz w:val="22"/>
                <w:szCs w:val="22"/>
              </w:rPr>
            </w:pPr>
            <w:r w:rsidRPr="00F32E44">
              <w:rPr>
                <w:sz w:val="22"/>
                <w:szCs w:val="22"/>
              </w:rPr>
              <w:t>(5, 87, 83, 159)</w:t>
            </w:r>
          </w:p>
        </w:tc>
        <w:tc>
          <w:tcPr>
            <w:tcW w:w="2312" w:type="dxa"/>
          </w:tcPr>
          <w:p w:rsidR="00E74FDC" w:rsidRPr="00F32E44" w:rsidRDefault="00E74FDC" w:rsidP="00675383">
            <w:pPr>
              <w:rPr>
                <w:sz w:val="22"/>
                <w:szCs w:val="22"/>
              </w:rPr>
            </w:pPr>
            <w:r w:rsidRPr="00F32E44">
              <w:rPr>
                <w:sz w:val="22"/>
                <w:szCs w:val="22"/>
              </w:rPr>
              <w:t>Table 2 of  Providencia et al 2012</w:t>
            </w:r>
          </w:p>
        </w:tc>
      </w:tr>
      <w:tr w:rsidR="00E74FDC" w:rsidRPr="00F32E44" w:rsidTr="00675383">
        <w:trPr>
          <w:trHeight w:val="2472"/>
        </w:trPr>
        <w:tc>
          <w:tcPr>
            <w:tcW w:w="2310" w:type="dxa"/>
            <w:vMerge/>
          </w:tcPr>
          <w:p w:rsidR="00E74FDC" w:rsidRPr="00F32E44" w:rsidRDefault="00E74FDC" w:rsidP="00675383">
            <w:pPr>
              <w:rPr>
                <w:b/>
                <w:sz w:val="22"/>
                <w:szCs w:val="22"/>
              </w:rPr>
            </w:pPr>
          </w:p>
        </w:tc>
        <w:tc>
          <w:tcPr>
            <w:tcW w:w="2309" w:type="dxa"/>
          </w:tcPr>
          <w:p w:rsidR="00E74FDC" w:rsidRPr="00F32E44" w:rsidRDefault="00E74FDC" w:rsidP="00675383">
            <w:pPr>
              <w:rPr>
                <w:sz w:val="22"/>
                <w:szCs w:val="22"/>
              </w:rPr>
            </w:pPr>
            <w:r w:rsidRPr="00F32E44">
              <w:rPr>
                <w:sz w:val="22"/>
                <w:szCs w:val="22"/>
              </w:rPr>
              <w:t>Proportion of patients with LA ABN</w:t>
            </w:r>
          </w:p>
        </w:tc>
        <w:tc>
          <w:tcPr>
            <w:tcW w:w="2311" w:type="dxa"/>
          </w:tcPr>
          <w:p w:rsidR="00E74FDC" w:rsidRPr="00F32E44" w:rsidRDefault="00E74FDC" w:rsidP="00675383">
            <w:pPr>
              <w:rPr>
                <w:sz w:val="22"/>
                <w:szCs w:val="22"/>
              </w:rPr>
            </w:pPr>
            <w:r w:rsidRPr="00F32E44">
              <w:rPr>
                <w:sz w:val="22"/>
                <w:szCs w:val="22"/>
              </w:rPr>
              <w:t>Beta(2.5, 22.5) for CHADS</w:t>
            </w:r>
            <w:r w:rsidRPr="00F32E44">
              <w:rPr>
                <w:sz w:val="22"/>
                <w:szCs w:val="22"/>
                <w:vertAlign w:val="subscript"/>
              </w:rPr>
              <w:t>2</w:t>
            </w:r>
          </w:p>
          <w:p w:rsidR="00E74FDC" w:rsidRPr="00F32E44" w:rsidRDefault="00E74FDC" w:rsidP="00675383">
            <w:pPr>
              <w:rPr>
                <w:sz w:val="22"/>
                <w:szCs w:val="22"/>
              </w:rPr>
            </w:pPr>
            <w:r w:rsidRPr="00F32E44">
              <w:rPr>
                <w:sz w:val="22"/>
                <w:szCs w:val="22"/>
              </w:rPr>
              <w:t>Beta(0.5, 11.5) for CHA</w:t>
            </w:r>
            <w:r w:rsidRPr="00F32E44">
              <w:rPr>
                <w:sz w:val="22"/>
                <w:szCs w:val="22"/>
                <w:vertAlign w:val="subscript"/>
              </w:rPr>
              <w:t>2</w:t>
            </w:r>
            <w:r w:rsidRPr="00F32E44">
              <w:rPr>
                <w:sz w:val="22"/>
                <w:szCs w:val="22"/>
              </w:rPr>
              <w:t>DS</w:t>
            </w:r>
            <w:r w:rsidRPr="00F32E44">
              <w:rPr>
                <w:sz w:val="22"/>
                <w:szCs w:val="22"/>
                <w:vertAlign w:val="subscript"/>
              </w:rPr>
              <w:t>2</w:t>
            </w:r>
            <w:r w:rsidRPr="00F32E44">
              <w:rPr>
                <w:sz w:val="22"/>
                <w:szCs w:val="22"/>
              </w:rPr>
              <w:t xml:space="preserve">-VASc </w:t>
            </w:r>
          </w:p>
          <w:p w:rsidR="00E74FDC" w:rsidRPr="00F32E44" w:rsidRDefault="00E74FDC" w:rsidP="00675383">
            <w:pPr>
              <w:rPr>
                <w:sz w:val="22"/>
                <w:szCs w:val="22"/>
              </w:rPr>
            </w:pPr>
            <w:r w:rsidRPr="00F32E44">
              <w:rPr>
                <w:sz w:val="22"/>
                <w:szCs w:val="22"/>
              </w:rPr>
              <w:t>(Both with prior of 0.5 added to both cell counts.)</w:t>
            </w:r>
          </w:p>
        </w:tc>
        <w:tc>
          <w:tcPr>
            <w:tcW w:w="2312" w:type="dxa"/>
          </w:tcPr>
          <w:p w:rsidR="00E74FDC" w:rsidRPr="00F32E44" w:rsidRDefault="00E74FDC" w:rsidP="00675383">
            <w:pPr>
              <w:rPr>
                <w:sz w:val="22"/>
                <w:szCs w:val="22"/>
              </w:rPr>
            </w:pPr>
            <w:r w:rsidRPr="00F32E44">
              <w:rPr>
                <w:sz w:val="22"/>
                <w:szCs w:val="22"/>
              </w:rPr>
              <w:t>Table 2 of Providencia et al 2012</w:t>
            </w:r>
          </w:p>
        </w:tc>
      </w:tr>
      <w:tr w:rsidR="00E74FDC" w:rsidRPr="00F32E44" w:rsidTr="00675383">
        <w:trPr>
          <w:trHeight w:val="597"/>
        </w:trPr>
        <w:tc>
          <w:tcPr>
            <w:tcW w:w="2310" w:type="dxa"/>
            <w:vMerge/>
          </w:tcPr>
          <w:p w:rsidR="00E74FDC" w:rsidRPr="00F32E44" w:rsidRDefault="00E74FDC" w:rsidP="00675383">
            <w:pPr>
              <w:rPr>
                <w:b/>
                <w:sz w:val="22"/>
                <w:szCs w:val="22"/>
              </w:rPr>
            </w:pPr>
          </w:p>
        </w:tc>
        <w:tc>
          <w:tcPr>
            <w:tcW w:w="2309" w:type="dxa"/>
          </w:tcPr>
          <w:p w:rsidR="00E74FDC" w:rsidRPr="00F32E44" w:rsidRDefault="00E74FDC" w:rsidP="00675383">
            <w:pPr>
              <w:rPr>
                <w:sz w:val="22"/>
                <w:szCs w:val="22"/>
              </w:rPr>
            </w:pPr>
            <w:r w:rsidRPr="00F32E44">
              <w:rPr>
                <w:sz w:val="22"/>
                <w:szCs w:val="22"/>
              </w:rPr>
              <w:t>Annual stroke risk by CHADS</w:t>
            </w:r>
            <w:r w:rsidRPr="00F32E44">
              <w:rPr>
                <w:sz w:val="22"/>
                <w:szCs w:val="22"/>
                <w:vertAlign w:val="subscript"/>
              </w:rPr>
              <w:t>2</w:t>
            </w:r>
            <w:r w:rsidRPr="00F32E44">
              <w:rPr>
                <w:sz w:val="22"/>
                <w:szCs w:val="22"/>
              </w:rPr>
              <w:t xml:space="preserve"> score</w:t>
            </w:r>
          </w:p>
        </w:tc>
        <w:tc>
          <w:tcPr>
            <w:tcW w:w="2311" w:type="dxa"/>
          </w:tcPr>
          <w:p w:rsidR="00E74FDC" w:rsidRPr="00F32E44" w:rsidRDefault="00E74FDC" w:rsidP="00675383">
            <w:pPr>
              <w:rPr>
                <w:sz w:val="22"/>
                <w:szCs w:val="22"/>
              </w:rPr>
            </w:pPr>
            <w:r w:rsidRPr="00F32E44">
              <w:rPr>
                <w:sz w:val="22"/>
                <w:szCs w:val="22"/>
              </w:rPr>
              <w:t>Simulated from Lognormal distribution</w:t>
            </w:r>
          </w:p>
        </w:tc>
        <w:tc>
          <w:tcPr>
            <w:tcW w:w="2312" w:type="dxa"/>
          </w:tcPr>
          <w:p w:rsidR="00E74FDC" w:rsidRPr="00F32E44" w:rsidRDefault="00E74FDC" w:rsidP="00675383">
            <w:pPr>
              <w:rPr>
                <w:sz w:val="22"/>
                <w:szCs w:val="22"/>
              </w:rPr>
            </w:pPr>
          </w:p>
          <w:p w:rsidR="00E74FDC" w:rsidRPr="00F32E44" w:rsidRDefault="00E74FDC" w:rsidP="00675383">
            <w:pPr>
              <w:rPr>
                <w:sz w:val="22"/>
                <w:szCs w:val="22"/>
              </w:rPr>
            </w:pPr>
            <w:r w:rsidRPr="0003329F">
              <w:rPr>
                <w:sz w:val="22"/>
                <w:szCs w:val="22"/>
              </w:rPr>
              <w:t>Friberg 2012</w:t>
            </w:r>
          </w:p>
        </w:tc>
      </w:tr>
      <w:tr w:rsidR="00E74FDC" w:rsidRPr="00F32E44" w:rsidTr="00675383">
        <w:trPr>
          <w:trHeight w:val="529"/>
        </w:trPr>
        <w:tc>
          <w:tcPr>
            <w:tcW w:w="2310" w:type="dxa"/>
            <w:vMerge/>
          </w:tcPr>
          <w:p w:rsidR="00E74FDC" w:rsidRPr="00F32E44" w:rsidRDefault="00E74FDC" w:rsidP="00675383">
            <w:pPr>
              <w:rPr>
                <w:b/>
                <w:sz w:val="22"/>
                <w:szCs w:val="22"/>
              </w:rPr>
            </w:pPr>
          </w:p>
        </w:tc>
        <w:tc>
          <w:tcPr>
            <w:tcW w:w="2309" w:type="dxa"/>
          </w:tcPr>
          <w:p w:rsidR="00E74FDC" w:rsidRPr="00F32E44" w:rsidRDefault="00E74FDC" w:rsidP="00675383">
            <w:pPr>
              <w:rPr>
                <w:sz w:val="22"/>
                <w:szCs w:val="22"/>
              </w:rPr>
            </w:pPr>
            <w:r w:rsidRPr="00F32E44">
              <w:rPr>
                <w:sz w:val="22"/>
                <w:szCs w:val="22"/>
              </w:rPr>
              <w:t xml:space="preserve">Annual stroke risk in those with LA ABN </w:t>
            </w:r>
          </w:p>
        </w:tc>
        <w:tc>
          <w:tcPr>
            <w:tcW w:w="2311" w:type="dxa"/>
          </w:tcPr>
          <w:p w:rsidR="00E74FDC" w:rsidRPr="00F32E44" w:rsidRDefault="00E74FDC" w:rsidP="00675383">
            <w:pPr>
              <w:rPr>
                <w:sz w:val="22"/>
                <w:szCs w:val="22"/>
              </w:rPr>
            </w:pPr>
            <w:r w:rsidRPr="00F32E44">
              <w:rPr>
                <w:sz w:val="22"/>
                <w:szCs w:val="22"/>
              </w:rPr>
              <w:t>Simulated from Lognormal distribution</w:t>
            </w:r>
          </w:p>
        </w:tc>
        <w:tc>
          <w:tcPr>
            <w:tcW w:w="2312" w:type="dxa"/>
          </w:tcPr>
          <w:p w:rsidR="00E74FDC" w:rsidRPr="00F32E44" w:rsidRDefault="00E74FDC" w:rsidP="00675383">
            <w:pPr>
              <w:rPr>
                <w:sz w:val="22"/>
                <w:szCs w:val="22"/>
              </w:rPr>
            </w:pPr>
            <w:r w:rsidRPr="00F32E44">
              <w:rPr>
                <w:sz w:val="22"/>
                <w:szCs w:val="22"/>
              </w:rPr>
              <w:t>Connolly et al 2009</w:t>
            </w:r>
          </w:p>
          <w:p w:rsidR="00E74FDC" w:rsidRPr="00F32E44" w:rsidRDefault="00E74FDC" w:rsidP="00675383">
            <w:pPr>
              <w:rPr>
                <w:sz w:val="22"/>
                <w:szCs w:val="22"/>
              </w:rPr>
            </w:pPr>
          </w:p>
        </w:tc>
      </w:tr>
      <w:tr w:rsidR="00E74FDC" w:rsidRPr="00F32E44" w:rsidTr="00675383">
        <w:trPr>
          <w:trHeight w:val="1317"/>
        </w:trPr>
        <w:tc>
          <w:tcPr>
            <w:tcW w:w="2310" w:type="dxa"/>
            <w:vMerge/>
          </w:tcPr>
          <w:p w:rsidR="00E74FDC" w:rsidRPr="00F32E44" w:rsidRDefault="00E74FDC" w:rsidP="00675383">
            <w:pPr>
              <w:rPr>
                <w:b/>
                <w:sz w:val="22"/>
                <w:szCs w:val="22"/>
              </w:rPr>
            </w:pPr>
          </w:p>
        </w:tc>
        <w:tc>
          <w:tcPr>
            <w:tcW w:w="2309" w:type="dxa"/>
          </w:tcPr>
          <w:p w:rsidR="00E74FDC" w:rsidRPr="00F32E44" w:rsidRDefault="00E74FDC" w:rsidP="00675383">
            <w:pPr>
              <w:rPr>
                <w:sz w:val="22"/>
                <w:szCs w:val="22"/>
              </w:rPr>
            </w:pPr>
            <w:r w:rsidRPr="00F32E44">
              <w:rPr>
                <w:sz w:val="22"/>
                <w:szCs w:val="22"/>
              </w:rPr>
              <w:t>Relative risk (RR) of stroke in patients receiving dabigatran</w:t>
            </w:r>
          </w:p>
        </w:tc>
        <w:tc>
          <w:tcPr>
            <w:tcW w:w="2311" w:type="dxa"/>
          </w:tcPr>
          <w:p w:rsidR="00E74FDC" w:rsidRPr="00F32E44" w:rsidRDefault="00E74FDC" w:rsidP="00675383">
            <w:pPr>
              <w:rPr>
                <w:sz w:val="22"/>
                <w:szCs w:val="22"/>
              </w:rPr>
            </w:pPr>
            <w:r w:rsidRPr="00F32E44">
              <w:rPr>
                <w:sz w:val="22"/>
                <w:szCs w:val="22"/>
              </w:rPr>
              <w:t>Indirect comparison simulation approach</w:t>
            </w:r>
          </w:p>
        </w:tc>
        <w:tc>
          <w:tcPr>
            <w:tcW w:w="2312" w:type="dxa"/>
          </w:tcPr>
          <w:p w:rsidR="00E74FDC" w:rsidRPr="00F32E44" w:rsidRDefault="00E74FDC" w:rsidP="00675383">
            <w:pPr>
              <w:rPr>
                <w:sz w:val="22"/>
                <w:szCs w:val="22"/>
              </w:rPr>
            </w:pPr>
            <w:r w:rsidRPr="00F32E44">
              <w:rPr>
                <w:sz w:val="22"/>
                <w:szCs w:val="22"/>
              </w:rPr>
              <w:t>Lip et al 2006 for RR of warfarin compared with placebo</w:t>
            </w:r>
          </w:p>
          <w:p w:rsidR="00E74FDC" w:rsidRPr="00F32E44" w:rsidRDefault="00E74FDC" w:rsidP="00675383">
            <w:pPr>
              <w:rPr>
                <w:sz w:val="22"/>
                <w:szCs w:val="22"/>
              </w:rPr>
            </w:pPr>
          </w:p>
          <w:p w:rsidR="00E74FDC" w:rsidRPr="00F32E44" w:rsidRDefault="00E74FDC" w:rsidP="00675383">
            <w:pPr>
              <w:rPr>
                <w:sz w:val="22"/>
                <w:szCs w:val="22"/>
              </w:rPr>
            </w:pPr>
            <w:r w:rsidRPr="00F32E44">
              <w:rPr>
                <w:sz w:val="22"/>
                <w:szCs w:val="22"/>
              </w:rPr>
              <w:t>Eikelboom et al 2011 for RR of dabigatran compared with warfarin</w:t>
            </w:r>
          </w:p>
          <w:p w:rsidR="00E74FDC" w:rsidRPr="00F32E44" w:rsidRDefault="00E74FDC" w:rsidP="00675383">
            <w:pPr>
              <w:rPr>
                <w:sz w:val="22"/>
                <w:szCs w:val="22"/>
              </w:rPr>
            </w:pPr>
          </w:p>
        </w:tc>
      </w:tr>
      <w:tr w:rsidR="00E74FDC" w:rsidRPr="00F32E44" w:rsidTr="00675383">
        <w:trPr>
          <w:trHeight w:val="978"/>
        </w:trPr>
        <w:tc>
          <w:tcPr>
            <w:tcW w:w="2310" w:type="dxa"/>
            <w:vMerge/>
          </w:tcPr>
          <w:p w:rsidR="00E74FDC" w:rsidRPr="00F32E44" w:rsidRDefault="00E74FDC" w:rsidP="00675383">
            <w:pPr>
              <w:rPr>
                <w:b/>
                <w:sz w:val="22"/>
                <w:szCs w:val="22"/>
              </w:rPr>
            </w:pPr>
          </w:p>
        </w:tc>
        <w:tc>
          <w:tcPr>
            <w:tcW w:w="2309" w:type="dxa"/>
          </w:tcPr>
          <w:p w:rsidR="00E74FDC" w:rsidRPr="00F32E44" w:rsidRDefault="00E74FDC" w:rsidP="00675383">
            <w:pPr>
              <w:rPr>
                <w:sz w:val="22"/>
                <w:szCs w:val="22"/>
              </w:rPr>
            </w:pPr>
            <w:r w:rsidRPr="00F32E44">
              <w:rPr>
                <w:sz w:val="22"/>
                <w:szCs w:val="22"/>
              </w:rPr>
              <w:t>Annual major bleeding risk for patients receiving dabigatran</w:t>
            </w:r>
          </w:p>
        </w:tc>
        <w:tc>
          <w:tcPr>
            <w:tcW w:w="2311" w:type="dxa"/>
          </w:tcPr>
          <w:p w:rsidR="00E74FDC" w:rsidRPr="00F32E44" w:rsidRDefault="00E74FDC" w:rsidP="00675383">
            <w:pPr>
              <w:rPr>
                <w:sz w:val="22"/>
                <w:szCs w:val="22"/>
              </w:rPr>
            </w:pPr>
            <w:r w:rsidRPr="00F32E44">
              <w:rPr>
                <w:sz w:val="22"/>
                <w:szCs w:val="22"/>
              </w:rPr>
              <w:t>Statified by age. Credible interval calculated using simulation approach</w:t>
            </w:r>
          </w:p>
        </w:tc>
        <w:tc>
          <w:tcPr>
            <w:tcW w:w="2312" w:type="dxa"/>
          </w:tcPr>
          <w:p w:rsidR="00E74FDC" w:rsidRPr="00F32E44" w:rsidRDefault="00E74FDC" w:rsidP="00675383">
            <w:pPr>
              <w:rPr>
                <w:sz w:val="22"/>
                <w:szCs w:val="22"/>
              </w:rPr>
            </w:pPr>
            <w:r w:rsidRPr="00F32E44">
              <w:rPr>
                <w:sz w:val="22"/>
                <w:szCs w:val="22"/>
              </w:rPr>
              <w:t>Eikelboom et al 2011</w:t>
            </w:r>
          </w:p>
          <w:p w:rsidR="00E74FDC" w:rsidRPr="00F32E44" w:rsidRDefault="00E74FDC" w:rsidP="00675383">
            <w:pPr>
              <w:rPr>
                <w:sz w:val="22"/>
                <w:szCs w:val="22"/>
              </w:rPr>
            </w:pPr>
          </w:p>
        </w:tc>
      </w:tr>
      <w:tr w:rsidR="00E74FDC" w:rsidRPr="00F32E44" w:rsidTr="00675383">
        <w:trPr>
          <w:trHeight w:val="1344"/>
        </w:trPr>
        <w:tc>
          <w:tcPr>
            <w:tcW w:w="2310" w:type="dxa"/>
            <w:vMerge/>
          </w:tcPr>
          <w:p w:rsidR="00E74FDC" w:rsidRPr="00F32E44" w:rsidRDefault="00E74FDC" w:rsidP="00675383">
            <w:pPr>
              <w:rPr>
                <w:b/>
                <w:sz w:val="22"/>
                <w:szCs w:val="22"/>
              </w:rPr>
            </w:pPr>
          </w:p>
        </w:tc>
        <w:tc>
          <w:tcPr>
            <w:tcW w:w="2309" w:type="dxa"/>
          </w:tcPr>
          <w:p w:rsidR="00E74FDC" w:rsidRPr="00F32E44" w:rsidRDefault="00E74FDC" w:rsidP="00675383">
            <w:pPr>
              <w:rPr>
                <w:sz w:val="22"/>
                <w:szCs w:val="22"/>
              </w:rPr>
            </w:pPr>
            <w:r w:rsidRPr="00F32E44">
              <w:rPr>
                <w:sz w:val="22"/>
                <w:szCs w:val="22"/>
              </w:rPr>
              <w:t>Outcome following stroke</w:t>
            </w:r>
          </w:p>
        </w:tc>
        <w:tc>
          <w:tcPr>
            <w:tcW w:w="2311" w:type="dxa"/>
          </w:tcPr>
          <w:p w:rsidR="00E74FDC" w:rsidRPr="00F32E44" w:rsidRDefault="00E74FDC" w:rsidP="00675383">
            <w:pPr>
              <w:rPr>
                <w:sz w:val="22"/>
                <w:szCs w:val="22"/>
              </w:rPr>
            </w:pPr>
            <w:r w:rsidRPr="00F32E44">
              <w:rPr>
                <w:sz w:val="22"/>
                <w:szCs w:val="22"/>
              </w:rPr>
              <w:t>Simulation &amp; mapping based approach</w:t>
            </w:r>
          </w:p>
        </w:tc>
        <w:tc>
          <w:tcPr>
            <w:tcW w:w="2312" w:type="dxa"/>
          </w:tcPr>
          <w:p w:rsidR="00E74FDC" w:rsidRPr="00F32E44" w:rsidRDefault="00E74FDC" w:rsidP="00675383">
            <w:pPr>
              <w:rPr>
                <w:sz w:val="22"/>
                <w:szCs w:val="22"/>
              </w:rPr>
            </w:pPr>
            <w:r w:rsidRPr="00F32E44">
              <w:rPr>
                <w:sz w:val="22"/>
                <w:szCs w:val="22"/>
              </w:rPr>
              <w:t xml:space="preserve">Method described in report using results published in </w:t>
            </w:r>
          </w:p>
          <w:p w:rsidR="00E74FDC" w:rsidRPr="00F32E44" w:rsidRDefault="00E74FDC" w:rsidP="00675383">
            <w:pPr>
              <w:rPr>
                <w:sz w:val="22"/>
                <w:szCs w:val="22"/>
              </w:rPr>
            </w:pPr>
            <w:r w:rsidRPr="00F32E44">
              <w:rPr>
                <w:sz w:val="22"/>
                <w:szCs w:val="22"/>
              </w:rPr>
              <w:t>Rivero-Arias et al 2010</w:t>
            </w:r>
          </w:p>
        </w:tc>
      </w:tr>
      <w:tr w:rsidR="00E74FDC" w:rsidRPr="00F32E44" w:rsidTr="00675383">
        <w:trPr>
          <w:trHeight w:val="109"/>
        </w:trPr>
        <w:tc>
          <w:tcPr>
            <w:tcW w:w="2310" w:type="dxa"/>
            <w:vMerge/>
          </w:tcPr>
          <w:p w:rsidR="00E74FDC" w:rsidRPr="00F32E44" w:rsidRDefault="00E74FDC" w:rsidP="00675383">
            <w:pPr>
              <w:rPr>
                <w:b/>
                <w:sz w:val="22"/>
                <w:szCs w:val="22"/>
              </w:rPr>
            </w:pPr>
          </w:p>
        </w:tc>
        <w:tc>
          <w:tcPr>
            <w:tcW w:w="2309" w:type="dxa"/>
          </w:tcPr>
          <w:p w:rsidR="00E74FDC" w:rsidRPr="00F32E44" w:rsidRDefault="00E74FDC" w:rsidP="00675383">
            <w:pPr>
              <w:rPr>
                <w:sz w:val="22"/>
                <w:szCs w:val="22"/>
              </w:rPr>
            </w:pPr>
            <w:r w:rsidRPr="00F32E44">
              <w:rPr>
                <w:sz w:val="22"/>
                <w:szCs w:val="22"/>
              </w:rPr>
              <w:t>Outcome following a major bleeding event</w:t>
            </w:r>
          </w:p>
        </w:tc>
        <w:tc>
          <w:tcPr>
            <w:tcW w:w="2311" w:type="dxa"/>
          </w:tcPr>
          <w:p w:rsidR="00E74FDC" w:rsidRPr="00F32E44" w:rsidRDefault="00E74FDC" w:rsidP="00675383">
            <w:pPr>
              <w:rPr>
                <w:sz w:val="22"/>
                <w:szCs w:val="22"/>
              </w:rPr>
            </w:pPr>
            <w:r w:rsidRPr="00F32E44">
              <w:rPr>
                <w:sz w:val="22"/>
                <w:szCs w:val="22"/>
              </w:rPr>
              <w:t>Previous estimates</w:t>
            </w:r>
          </w:p>
        </w:tc>
        <w:tc>
          <w:tcPr>
            <w:tcW w:w="2312" w:type="dxa"/>
          </w:tcPr>
          <w:p w:rsidR="00E74FDC" w:rsidRPr="00F32E44" w:rsidRDefault="00E74FDC" w:rsidP="00675383">
            <w:pPr>
              <w:rPr>
                <w:sz w:val="22"/>
                <w:szCs w:val="22"/>
              </w:rPr>
            </w:pPr>
          </w:p>
          <w:p w:rsidR="00E74FDC" w:rsidRPr="00F32E44" w:rsidRDefault="00E74FDC" w:rsidP="00675383">
            <w:pPr>
              <w:rPr>
                <w:sz w:val="22"/>
                <w:szCs w:val="22"/>
              </w:rPr>
            </w:pPr>
            <w:r w:rsidRPr="00F32E44">
              <w:rPr>
                <w:sz w:val="22"/>
                <w:szCs w:val="22"/>
              </w:rPr>
              <w:t xml:space="preserve"> Simpson et al 2010</w:t>
            </w:r>
          </w:p>
        </w:tc>
      </w:tr>
      <w:tr w:rsidR="00E74FDC" w:rsidRPr="00F32E44" w:rsidTr="00675383">
        <w:trPr>
          <w:trHeight w:val="612"/>
        </w:trPr>
        <w:tc>
          <w:tcPr>
            <w:tcW w:w="2310" w:type="dxa"/>
            <w:vMerge w:val="restart"/>
          </w:tcPr>
          <w:p w:rsidR="00E74FDC" w:rsidRPr="00F32E44" w:rsidRDefault="00E74FDC" w:rsidP="00675383">
            <w:pPr>
              <w:rPr>
                <w:b/>
                <w:sz w:val="22"/>
                <w:szCs w:val="22"/>
              </w:rPr>
            </w:pPr>
            <w:r w:rsidRPr="00F32E44">
              <w:rPr>
                <w:b/>
                <w:sz w:val="22"/>
                <w:szCs w:val="22"/>
              </w:rPr>
              <w:t>Utilities</w:t>
            </w:r>
          </w:p>
        </w:tc>
        <w:tc>
          <w:tcPr>
            <w:tcW w:w="2309" w:type="dxa"/>
          </w:tcPr>
          <w:p w:rsidR="00E74FDC" w:rsidRPr="00F32E44" w:rsidRDefault="00E74FDC" w:rsidP="00675383">
            <w:pPr>
              <w:rPr>
                <w:sz w:val="22"/>
                <w:szCs w:val="22"/>
              </w:rPr>
            </w:pPr>
            <w:r w:rsidRPr="00F32E44">
              <w:rPr>
                <w:sz w:val="22"/>
                <w:szCs w:val="22"/>
              </w:rPr>
              <w:t>Baseline utilities by age and gender</w:t>
            </w:r>
          </w:p>
        </w:tc>
        <w:tc>
          <w:tcPr>
            <w:tcW w:w="2311" w:type="dxa"/>
          </w:tcPr>
          <w:p w:rsidR="00E74FDC" w:rsidRPr="00F32E44" w:rsidRDefault="00E74FDC" w:rsidP="00675383">
            <w:pPr>
              <w:rPr>
                <w:sz w:val="22"/>
                <w:szCs w:val="22"/>
              </w:rPr>
            </w:pPr>
            <w:r w:rsidRPr="00F32E44">
              <w:rPr>
                <w:sz w:val="22"/>
                <w:szCs w:val="22"/>
              </w:rPr>
              <w:t>Regression based approach</w:t>
            </w:r>
          </w:p>
        </w:tc>
        <w:tc>
          <w:tcPr>
            <w:tcW w:w="2312" w:type="dxa"/>
          </w:tcPr>
          <w:p w:rsidR="00E74FDC" w:rsidRPr="00F32E44" w:rsidRDefault="00E74FDC" w:rsidP="00675383">
            <w:pPr>
              <w:rPr>
                <w:sz w:val="22"/>
                <w:szCs w:val="22"/>
              </w:rPr>
            </w:pPr>
            <w:r w:rsidRPr="00F32E44">
              <w:rPr>
                <w:sz w:val="22"/>
                <w:szCs w:val="22"/>
              </w:rPr>
              <w:t>Ara et al 2010</w:t>
            </w:r>
          </w:p>
          <w:p w:rsidR="00E74FDC" w:rsidRPr="00F32E44" w:rsidRDefault="00E74FDC" w:rsidP="00675383">
            <w:pPr>
              <w:rPr>
                <w:sz w:val="22"/>
                <w:szCs w:val="22"/>
              </w:rPr>
            </w:pPr>
          </w:p>
        </w:tc>
      </w:tr>
      <w:tr w:rsidR="00E74FDC" w:rsidRPr="00F32E44" w:rsidTr="00675383">
        <w:trPr>
          <w:trHeight w:val="122"/>
        </w:trPr>
        <w:tc>
          <w:tcPr>
            <w:tcW w:w="2310" w:type="dxa"/>
            <w:vMerge/>
          </w:tcPr>
          <w:p w:rsidR="00E74FDC" w:rsidRPr="00F32E44" w:rsidRDefault="00E74FDC" w:rsidP="00675383">
            <w:pPr>
              <w:rPr>
                <w:sz w:val="22"/>
                <w:szCs w:val="22"/>
              </w:rPr>
            </w:pPr>
          </w:p>
        </w:tc>
        <w:tc>
          <w:tcPr>
            <w:tcW w:w="2309" w:type="dxa"/>
          </w:tcPr>
          <w:p w:rsidR="00E74FDC" w:rsidRPr="00F32E44" w:rsidRDefault="00E74FDC" w:rsidP="00675383">
            <w:pPr>
              <w:rPr>
                <w:sz w:val="22"/>
                <w:szCs w:val="22"/>
              </w:rPr>
            </w:pPr>
            <w:r w:rsidRPr="00F32E44">
              <w:rPr>
                <w:sz w:val="22"/>
                <w:szCs w:val="22"/>
              </w:rPr>
              <w:t>Utility multiplier following stroke, utility multiplier following major non-fatal intracranial bleed</w:t>
            </w:r>
          </w:p>
        </w:tc>
        <w:tc>
          <w:tcPr>
            <w:tcW w:w="2311" w:type="dxa"/>
          </w:tcPr>
          <w:p w:rsidR="00E74FDC" w:rsidRPr="00F32E44" w:rsidRDefault="00E74FDC" w:rsidP="00675383">
            <w:pPr>
              <w:rPr>
                <w:sz w:val="22"/>
                <w:szCs w:val="22"/>
              </w:rPr>
            </w:pPr>
            <w:r w:rsidRPr="00F32E44">
              <w:rPr>
                <w:sz w:val="22"/>
                <w:szCs w:val="22"/>
              </w:rPr>
              <w:t>Simulation &amp; mapping based approach</w:t>
            </w:r>
          </w:p>
        </w:tc>
        <w:tc>
          <w:tcPr>
            <w:tcW w:w="2312" w:type="dxa"/>
          </w:tcPr>
          <w:p w:rsidR="00E74FDC" w:rsidRPr="00F32E44" w:rsidRDefault="00E74FDC" w:rsidP="00675383">
            <w:pPr>
              <w:rPr>
                <w:sz w:val="22"/>
                <w:szCs w:val="22"/>
              </w:rPr>
            </w:pPr>
            <w:r w:rsidRPr="00F32E44">
              <w:rPr>
                <w:sz w:val="22"/>
                <w:szCs w:val="22"/>
              </w:rPr>
              <w:t xml:space="preserve">Method described here  using results published in </w:t>
            </w:r>
          </w:p>
          <w:p w:rsidR="00E74FDC" w:rsidRPr="00F32E44" w:rsidRDefault="00E74FDC" w:rsidP="00675383">
            <w:pPr>
              <w:rPr>
                <w:sz w:val="22"/>
                <w:szCs w:val="22"/>
              </w:rPr>
            </w:pPr>
            <w:r w:rsidRPr="00F32E44">
              <w:rPr>
                <w:sz w:val="22"/>
                <w:szCs w:val="22"/>
              </w:rPr>
              <w:t>Rivero-Arias et al 2010</w:t>
            </w:r>
          </w:p>
        </w:tc>
      </w:tr>
      <w:tr w:rsidR="00E74FDC" w:rsidRPr="00F32E44" w:rsidTr="00675383">
        <w:trPr>
          <w:trHeight w:val="258"/>
        </w:trPr>
        <w:tc>
          <w:tcPr>
            <w:tcW w:w="2310" w:type="dxa"/>
            <w:vMerge w:val="restart"/>
          </w:tcPr>
          <w:p w:rsidR="00E74FDC" w:rsidRPr="00F32E44" w:rsidRDefault="00E74FDC" w:rsidP="00675383">
            <w:pPr>
              <w:rPr>
                <w:b/>
                <w:sz w:val="22"/>
                <w:szCs w:val="22"/>
              </w:rPr>
            </w:pPr>
            <w:r w:rsidRPr="00F32E44">
              <w:rPr>
                <w:b/>
                <w:sz w:val="22"/>
                <w:szCs w:val="22"/>
              </w:rPr>
              <w:t>Costs</w:t>
            </w:r>
          </w:p>
        </w:tc>
        <w:tc>
          <w:tcPr>
            <w:tcW w:w="2309" w:type="dxa"/>
          </w:tcPr>
          <w:p w:rsidR="00E74FDC" w:rsidRPr="00F32E44" w:rsidRDefault="00E74FDC" w:rsidP="00675383">
            <w:pPr>
              <w:rPr>
                <w:sz w:val="22"/>
                <w:szCs w:val="22"/>
              </w:rPr>
            </w:pPr>
            <w:r w:rsidRPr="00F32E44">
              <w:rPr>
                <w:sz w:val="22"/>
                <w:szCs w:val="22"/>
              </w:rPr>
              <w:t>Annual cost of dabigatran</w:t>
            </w:r>
          </w:p>
        </w:tc>
        <w:tc>
          <w:tcPr>
            <w:tcW w:w="2311" w:type="dxa"/>
          </w:tcPr>
          <w:p w:rsidR="00E74FDC" w:rsidRPr="00F32E44" w:rsidRDefault="00E74FDC" w:rsidP="00675383">
            <w:pPr>
              <w:rPr>
                <w:sz w:val="22"/>
                <w:szCs w:val="22"/>
              </w:rPr>
            </w:pPr>
            <w:r w:rsidRPr="00F32E44">
              <w:rPr>
                <w:sz w:val="22"/>
                <w:szCs w:val="22"/>
              </w:rPr>
              <w:t>£821.25</w:t>
            </w:r>
          </w:p>
        </w:tc>
        <w:tc>
          <w:tcPr>
            <w:tcW w:w="2312" w:type="dxa"/>
          </w:tcPr>
          <w:p w:rsidR="00E74FDC" w:rsidRPr="00F32E44" w:rsidRDefault="00E74FDC" w:rsidP="00675383">
            <w:pPr>
              <w:rPr>
                <w:sz w:val="22"/>
                <w:szCs w:val="22"/>
              </w:rPr>
            </w:pPr>
            <w:r w:rsidRPr="00F32E44">
              <w:rPr>
                <w:sz w:val="22"/>
                <w:szCs w:val="22"/>
              </w:rPr>
              <w:t xml:space="preserve">NICE FAD, 2011 </w:t>
            </w:r>
          </w:p>
          <w:p w:rsidR="00E74FDC" w:rsidRPr="00F32E44" w:rsidRDefault="00E74FDC" w:rsidP="00675383">
            <w:pPr>
              <w:rPr>
                <w:sz w:val="22"/>
                <w:szCs w:val="22"/>
              </w:rPr>
            </w:pPr>
          </w:p>
        </w:tc>
      </w:tr>
      <w:tr w:rsidR="00E74FDC" w:rsidRPr="00F32E44" w:rsidTr="00675383">
        <w:trPr>
          <w:trHeight w:val="231"/>
        </w:trPr>
        <w:tc>
          <w:tcPr>
            <w:tcW w:w="2310" w:type="dxa"/>
            <w:vMerge/>
          </w:tcPr>
          <w:p w:rsidR="00E74FDC" w:rsidRPr="00F32E44" w:rsidRDefault="00E74FDC" w:rsidP="00675383">
            <w:pPr>
              <w:rPr>
                <w:sz w:val="22"/>
                <w:szCs w:val="22"/>
              </w:rPr>
            </w:pPr>
          </w:p>
        </w:tc>
        <w:tc>
          <w:tcPr>
            <w:tcW w:w="2309" w:type="dxa"/>
          </w:tcPr>
          <w:p w:rsidR="00E74FDC" w:rsidRPr="00F32E44" w:rsidRDefault="00E74FDC" w:rsidP="00675383">
            <w:pPr>
              <w:rPr>
                <w:sz w:val="22"/>
                <w:szCs w:val="22"/>
              </w:rPr>
            </w:pPr>
            <w:r w:rsidRPr="00F32E44">
              <w:rPr>
                <w:sz w:val="22"/>
                <w:szCs w:val="22"/>
              </w:rPr>
              <w:t>Cost of TTE</w:t>
            </w:r>
          </w:p>
        </w:tc>
        <w:tc>
          <w:tcPr>
            <w:tcW w:w="2311" w:type="dxa"/>
          </w:tcPr>
          <w:p w:rsidR="00E74FDC" w:rsidRPr="00F32E44" w:rsidRDefault="00E74FDC" w:rsidP="00675383">
            <w:pPr>
              <w:rPr>
                <w:sz w:val="22"/>
                <w:szCs w:val="22"/>
              </w:rPr>
            </w:pPr>
            <w:r w:rsidRPr="00F32E44">
              <w:rPr>
                <w:sz w:val="22"/>
                <w:szCs w:val="22"/>
              </w:rPr>
              <w:t>£66</w:t>
            </w:r>
          </w:p>
        </w:tc>
        <w:tc>
          <w:tcPr>
            <w:tcW w:w="2312" w:type="dxa"/>
          </w:tcPr>
          <w:p w:rsidR="00E74FDC" w:rsidRPr="00F32E44" w:rsidRDefault="00E74FDC" w:rsidP="00675383">
            <w:pPr>
              <w:rPr>
                <w:sz w:val="22"/>
                <w:szCs w:val="22"/>
              </w:rPr>
            </w:pPr>
            <w:r w:rsidRPr="00F32E44">
              <w:rPr>
                <w:sz w:val="22"/>
                <w:szCs w:val="22"/>
              </w:rPr>
              <w:t xml:space="preserve">NHS Reference Costs </w:t>
            </w:r>
          </w:p>
          <w:p w:rsidR="00E74FDC" w:rsidRPr="00F32E44" w:rsidRDefault="00E74FDC" w:rsidP="00675383">
            <w:pPr>
              <w:rPr>
                <w:sz w:val="22"/>
                <w:szCs w:val="22"/>
              </w:rPr>
            </w:pPr>
          </w:p>
        </w:tc>
      </w:tr>
      <w:tr w:rsidR="00E74FDC" w:rsidRPr="00F32E44" w:rsidTr="00675383">
        <w:trPr>
          <w:trHeight w:val="597"/>
        </w:trPr>
        <w:tc>
          <w:tcPr>
            <w:tcW w:w="2310" w:type="dxa"/>
            <w:vMerge/>
          </w:tcPr>
          <w:p w:rsidR="00E74FDC" w:rsidRPr="00F32E44" w:rsidRDefault="00E74FDC" w:rsidP="00675383">
            <w:pPr>
              <w:rPr>
                <w:sz w:val="22"/>
                <w:szCs w:val="22"/>
              </w:rPr>
            </w:pPr>
          </w:p>
        </w:tc>
        <w:tc>
          <w:tcPr>
            <w:tcW w:w="2309" w:type="dxa"/>
          </w:tcPr>
          <w:p w:rsidR="00E74FDC" w:rsidRPr="00F32E44" w:rsidRDefault="00E74FDC" w:rsidP="00675383">
            <w:pPr>
              <w:rPr>
                <w:sz w:val="22"/>
                <w:szCs w:val="22"/>
              </w:rPr>
            </w:pPr>
            <w:r w:rsidRPr="00F32E44">
              <w:rPr>
                <w:sz w:val="22"/>
                <w:szCs w:val="22"/>
              </w:rPr>
              <w:t>Cost of death due to stroke</w:t>
            </w:r>
          </w:p>
        </w:tc>
        <w:tc>
          <w:tcPr>
            <w:tcW w:w="2311" w:type="dxa"/>
          </w:tcPr>
          <w:p w:rsidR="00E74FDC" w:rsidRPr="00F32E44" w:rsidRDefault="00E74FDC" w:rsidP="00675383">
            <w:pPr>
              <w:rPr>
                <w:sz w:val="22"/>
                <w:szCs w:val="22"/>
              </w:rPr>
            </w:pPr>
            <w:r w:rsidRPr="00F32E44">
              <w:rPr>
                <w:sz w:val="22"/>
                <w:szCs w:val="22"/>
              </w:rPr>
              <w:t>£7,019 (95% CrI £6,975 to £7,064)</w:t>
            </w:r>
          </w:p>
        </w:tc>
        <w:tc>
          <w:tcPr>
            <w:tcW w:w="2312" w:type="dxa"/>
          </w:tcPr>
          <w:p w:rsidR="00E74FDC" w:rsidRPr="00F32E44" w:rsidRDefault="00E74FDC" w:rsidP="00675383">
            <w:pPr>
              <w:rPr>
                <w:sz w:val="22"/>
                <w:szCs w:val="22"/>
              </w:rPr>
            </w:pPr>
            <w:r w:rsidRPr="00F32E44">
              <w:rPr>
                <w:sz w:val="22"/>
                <w:szCs w:val="22"/>
              </w:rPr>
              <w:t xml:space="preserve">Sandercock et al 2002 </w:t>
            </w:r>
          </w:p>
          <w:p w:rsidR="00E74FDC" w:rsidRPr="00F32E44" w:rsidRDefault="00E74FDC" w:rsidP="00675383">
            <w:pPr>
              <w:rPr>
                <w:sz w:val="22"/>
                <w:szCs w:val="22"/>
              </w:rPr>
            </w:pPr>
          </w:p>
        </w:tc>
      </w:tr>
      <w:tr w:rsidR="00E74FDC" w:rsidRPr="00F32E44" w:rsidTr="00675383">
        <w:trPr>
          <w:trHeight w:val="1630"/>
        </w:trPr>
        <w:tc>
          <w:tcPr>
            <w:tcW w:w="2310" w:type="dxa"/>
            <w:vMerge/>
          </w:tcPr>
          <w:p w:rsidR="00E74FDC" w:rsidRPr="00F32E44" w:rsidRDefault="00E74FDC" w:rsidP="00675383">
            <w:pPr>
              <w:rPr>
                <w:sz w:val="22"/>
                <w:szCs w:val="22"/>
              </w:rPr>
            </w:pPr>
          </w:p>
        </w:tc>
        <w:tc>
          <w:tcPr>
            <w:tcW w:w="2309" w:type="dxa"/>
          </w:tcPr>
          <w:p w:rsidR="00E74FDC" w:rsidRPr="00F32E44" w:rsidRDefault="00E74FDC" w:rsidP="00675383">
            <w:pPr>
              <w:rPr>
                <w:sz w:val="22"/>
                <w:szCs w:val="22"/>
              </w:rPr>
            </w:pPr>
            <w:r w:rsidRPr="00F32E44">
              <w:rPr>
                <w:sz w:val="22"/>
                <w:szCs w:val="22"/>
              </w:rPr>
              <w:t>Costs in stroke survivors</w:t>
            </w:r>
          </w:p>
        </w:tc>
        <w:tc>
          <w:tcPr>
            <w:tcW w:w="2311" w:type="dxa"/>
          </w:tcPr>
          <w:p w:rsidR="00E74FDC" w:rsidRPr="00F32E44" w:rsidRDefault="00E74FDC" w:rsidP="00675383">
            <w:pPr>
              <w:rPr>
                <w:sz w:val="22"/>
                <w:szCs w:val="22"/>
              </w:rPr>
            </w:pPr>
            <w:r w:rsidRPr="00F32E44">
              <w:rPr>
                <w:sz w:val="22"/>
                <w:szCs w:val="22"/>
              </w:rPr>
              <w:t>Various. Differing according to dependent and independent states. Subdivided into ongoing and continuing costs</w:t>
            </w:r>
          </w:p>
        </w:tc>
        <w:tc>
          <w:tcPr>
            <w:tcW w:w="2312" w:type="dxa"/>
          </w:tcPr>
          <w:p w:rsidR="00E74FDC" w:rsidRPr="00F32E44" w:rsidRDefault="00E74FDC" w:rsidP="00675383">
            <w:pPr>
              <w:rPr>
                <w:sz w:val="22"/>
                <w:szCs w:val="22"/>
              </w:rPr>
            </w:pPr>
            <w:r w:rsidRPr="00F32E44">
              <w:rPr>
                <w:sz w:val="22"/>
                <w:szCs w:val="22"/>
              </w:rPr>
              <w:t>NHS Reference Costs</w:t>
            </w:r>
          </w:p>
          <w:p w:rsidR="00E74FDC" w:rsidRPr="00F32E44" w:rsidRDefault="00E74FDC" w:rsidP="00675383">
            <w:pPr>
              <w:rPr>
                <w:sz w:val="22"/>
                <w:szCs w:val="22"/>
              </w:rPr>
            </w:pPr>
            <w:r w:rsidRPr="00F32E44">
              <w:rPr>
                <w:sz w:val="22"/>
                <w:szCs w:val="22"/>
              </w:rPr>
              <w:t>NHS Stroke Strategy Impact Assessment</w:t>
            </w:r>
          </w:p>
          <w:p w:rsidR="00E74FDC" w:rsidRPr="00F32E44" w:rsidRDefault="00E74FDC" w:rsidP="00675383">
            <w:pPr>
              <w:rPr>
                <w:sz w:val="22"/>
                <w:szCs w:val="22"/>
              </w:rPr>
            </w:pPr>
            <w:r w:rsidRPr="00F32E44">
              <w:rPr>
                <w:sz w:val="22"/>
                <w:szCs w:val="22"/>
              </w:rPr>
              <w:t>Unit Costs of Health and Social Care 2010</w:t>
            </w:r>
          </w:p>
          <w:p w:rsidR="00E74FDC" w:rsidRPr="00F32E44" w:rsidRDefault="00E74FDC" w:rsidP="00675383">
            <w:pPr>
              <w:rPr>
                <w:sz w:val="22"/>
                <w:szCs w:val="22"/>
              </w:rPr>
            </w:pPr>
          </w:p>
        </w:tc>
      </w:tr>
      <w:tr w:rsidR="00E74FDC" w:rsidRPr="00F32E44" w:rsidTr="00675383">
        <w:trPr>
          <w:trHeight w:val="231"/>
        </w:trPr>
        <w:tc>
          <w:tcPr>
            <w:tcW w:w="2310" w:type="dxa"/>
            <w:vMerge/>
          </w:tcPr>
          <w:p w:rsidR="00E74FDC" w:rsidRPr="00F32E44" w:rsidRDefault="00E74FDC" w:rsidP="00675383">
            <w:pPr>
              <w:rPr>
                <w:sz w:val="22"/>
                <w:szCs w:val="22"/>
              </w:rPr>
            </w:pPr>
          </w:p>
        </w:tc>
        <w:tc>
          <w:tcPr>
            <w:tcW w:w="2309" w:type="dxa"/>
          </w:tcPr>
          <w:p w:rsidR="00E74FDC" w:rsidRPr="00F32E44" w:rsidRDefault="00E74FDC" w:rsidP="00675383">
            <w:pPr>
              <w:rPr>
                <w:sz w:val="22"/>
                <w:szCs w:val="22"/>
              </w:rPr>
            </w:pPr>
            <w:r w:rsidRPr="00F32E44">
              <w:rPr>
                <w:sz w:val="22"/>
                <w:szCs w:val="22"/>
              </w:rPr>
              <w:t>Costs of fatal bleed</w:t>
            </w:r>
          </w:p>
        </w:tc>
        <w:tc>
          <w:tcPr>
            <w:tcW w:w="4623" w:type="dxa"/>
            <w:gridSpan w:val="2"/>
          </w:tcPr>
          <w:p w:rsidR="00E74FDC" w:rsidRPr="00F32E44" w:rsidRDefault="00E74FDC" w:rsidP="00675383">
            <w:pPr>
              <w:rPr>
                <w:sz w:val="22"/>
                <w:szCs w:val="22"/>
              </w:rPr>
            </w:pPr>
            <w:r w:rsidRPr="00F32E44">
              <w:rPr>
                <w:sz w:val="22"/>
                <w:szCs w:val="22"/>
              </w:rPr>
              <w:t>Assumed identical to costs of death due to stroke</w:t>
            </w:r>
          </w:p>
        </w:tc>
      </w:tr>
      <w:tr w:rsidR="00E74FDC" w:rsidRPr="00F32E44" w:rsidTr="00675383">
        <w:trPr>
          <w:trHeight w:val="122"/>
        </w:trPr>
        <w:tc>
          <w:tcPr>
            <w:tcW w:w="2310" w:type="dxa"/>
            <w:vMerge/>
          </w:tcPr>
          <w:p w:rsidR="00E74FDC" w:rsidRPr="00F32E44" w:rsidRDefault="00E74FDC" w:rsidP="00675383">
            <w:pPr>
              <w:rPr>
                <w:sz w:val="22"/>
                <w:szCs w:val="22"/>
              </w:rPr>
            </w:pPr>
          </w:p>
        </w:tc>
        <w:tc>
          <w:tcPr>
            <w:tcW w:w="2309" w:type="dxa"/>
          </w:tcPr>
          <w:p w:rsidR="00E74FDC" w:rsidRPr="00F32E44" w:rsidRDefault="00E74FDC" w:rsidP="00675383">
            <w:pPr>
              <w:rPr>
                <w:sz w:val="22"/>
                <w:szCs w:val="22"/>
              </w:rPr>
            </w:pPr>
            <w:r w:rsidRPr="00F32E44">
              <w:rPr>
                <w:sz w:val="22"/>
                <w:szCs w:val="22"/>
              </w:rPr>
              <w:t>Costs of nonfatal bleed</w:t>
            </w:r>
          </w:p>
        </w:tc>
        <w:tc>
          <w:tcPr>
            <w:tcW w:w="2311" w:type="dxa"/>
          </w:tcPr>
          <w:p w:rsidR="00E74FDC" w:rsidRPr="00F32E44" w:rsidRDefault="00E74FDC" w:rsidP="00675383">
            <w:pPr>
              <w:rPr>
                <w:sz w:val="22"/>
                <w:szCs w:val="22"/>
              </w:rPr>
            </w:pPr>
            <w:r w:rsidRPr="00F32E44">
              <w:rPr>
                <w:sz w:val="22"/>
                <w:szCs w:val="22"/>
              </w:rPr>
              <w:t>Various</w:t>
            </w:r>
          </w:p>
          <w:p w:rsidR="00E74FDC" w:rsidRPr="00F32E44" w:rsidRDefault="00E74FDC" w:rsidP="00675383">
            <w:pPr>
              <w:rPr>
                <w:sz w:val="22"/>
                <w:szCs w:val="22"/>
              </w:rPr>
            </w:pPr>
            <w:r w:rsidRPr="00F32E44">
              <w:rPr>
                <w:sz w:val="22"/>
                <w:szCs w:val="22"/>
              </w:rPr>
              <w:t>Depends on whether bleed is gastrointestinal or intracranial. If intracranial, depends on severity of resulting disability</w:t>
            </w:r>
          </w:p>
        </w:tc>
        <w:tc>
          <w:tcPr>
            <w:tcW w:w="2312" w:type="dxa"/>
          </w:tcPr>
          <w:p w:rsidR="00E74FDC" w:rsidRPr="00F32E44" w:rsidRDefault="00E74FDC" w:rsidP="00675383">
            <w:pPr>
              <w:keepNext/>
              <w:rPr>
                <w:sz w:val="22"/>
                <w:szCs w:val="22"/>
              </w:rPr>
            </w:pPr>
            <w:r w:rsidRPr="00F32E44">
              <w:rPr>
                <w:sz w:val="22"/>
                <w:szCs w:val="22"/>
              </w:rPr>
              <w:t>NHS Reference Costs</w:t>
            </w:r>
          </w:p>
          <w:p w:rsidR="00E74FDC" w:rsidRPr="00F32E44" w:rsidRDefault="00E74FDC" w:rsidP="00675383">
            <w:pPr>
              <w:keepNext/>
              <w:rPr>
                <w:sz w:val="22"/>
                <w:szCs w:val="22"/>
              </w:rPr>
            </w:pPr>
          </w:p>
        </w:tc>
      </w:tr>
    </w:tbl>
    <w:p w:rsidR="00E74FDC" w:rsidRDefault="00E74FDC">
      <w:pPr>
        <w:rPr>
          <w:b/>
        </w:rPr>
      </w:pPr>
      <w:r>
        <w:rPr>
          <w:b/>
        </w:rPr>
        <w:br w:type="page"/>
      </w:r>
    </w:p>
    <w:p w:rsidR="002A5796" w:rsidRPr="002A5796" w:rsidRDefault="00E74FDC" w:rsidP="002A5796">
      <w:pPr>
        <w:pStyle w:val="CommentText"/>
        <w:ind w:left="1440" w:hanging="1440"/>
        <w:rPr>
          <w:b/>
          <w:sz w:val="22"/>
          <w:szCs w:val="22"/>
        </w:rPr>
      </w:pPr>
      <w:r>
        <w:rPr>
          <w:b/>
        </w:rPr>
        <w:t>Appendix 11</w:t>
      </w:r>
      <w:r w:rsidR="00392980">
        <w:rPr>
          <w:b/>
        </w:rPr>
        <w:t>:</w:t>
      </w:r>
      <w:r>
        <w:rPr>
          <w:b/>
        </w:rPr>
        <w:tab/>
      </w:r>
      <w:r w:rsidR="002A5796" w:rsidRPr="002A5796">
        <w:rPr>
          <w:b/>
          <w:sz w:val="22"/>
          <w:szCs w:val="22"/>
        </w:rPr>
        <w:t>The influence of assumed sensitivity and specificity of TTE in identifying LA ABN on ICER estimates</w:t>
      </w:r>
    </w:p>
    <w:p w:rsidR="00E74FDC" w:rsidRDefault="00E74FDC" w:rsidP="0085086B">
      <w:pPr>
        <w:outlineLvl w:val="0"/>
        <w:rPr>
          <w:b/>
        </w:rPr>
      </w:pPr>
      <w:r>
        <w:rPr>
          <w:b/>
        </w:rPr>
        <w:tab/>
      </w:r>
    </w:p>
    <w:p w:rsidR="00E74FDC" w:rsidRDefault="00E74FDC">
      <w:pPr>
        <w:rPr>
          <w:b/>
        </w:rPr>
      </w:pPr>
    </w:p>
    <w:p w:rsidR="00E74FDC" w:rsidRDefault="00E74FDC" w:rsidP="00E74FDC">
      <w:pPr>
        <w:ind w:left="1440" w:hanging="1440"/>
        <w:rPr>
          <w:b/>
        </w:rPr>
      </w:pPr>
      <w:r>
        <w:rPr>
          <w:b/>
          <w:sz w:val="22"/>
          <w:szCs w:val="22"/>
        </w:rPr>
        <w:t xml:space="preserve">Table </w:t>
      </w:r>
      <w:r w:rsidR="00341BE4">
        <w:rPr>
          <w:b/>
          <w:sz w:val="22"/>
          <w:szCs w:val="22"/>
        </w:rPr>
        <w:t>64</w:t>
      </w:r>
      <w:r>
        <w:rPr>
          <w:b/>
          <w:sz w:val="22"/>
          <w:szCs w:val="22"/>
        </w:rPr>
        <w:t>:</w:t>
      </w:r>
      <w:r>
        <w:rPr>
          <w:b/>
          <w:sz w:val="22"/>
          <w:szCs w:val="22"/>
        </w:rPr>
        <w:tab/>
      </w:r>
      <w:r w:rsidRPr="00EF4EB9">
        <w:rPr>
          <w:b/>
          <w:sz w:val="22"/>
          <w:szCs w:val="22"/>
        </w:rPr>
        <w:t xml:space="preserve">The change in the </w:t>
      </w:r>
      <w:r>
        <w:rPr>
          <w:b/>
          <w:sz w:val="22"/>
          <w:szCs w:val="22"/>
        </w:rPr>
        <w:t xml:space="preserve">ICER (in £1000/QALY) </w:t>
      </w:r>
      <w:r w:rsidRPr="00EF4EB9">
        <w:rPr>
          <w:b/>
          <w:sz w:val="22"/>
          <w:szCs w:val="22"/>
        </w:rPr>
        <w:t xml:space="preserve">when different assumptions are made regarding the sensitivity and specificity of TTE in identifying LA ABN in </w:t>
      </w:r>
      <w:r>
        <w:rPr>
          <w:b/>
          <w:sz w:val="22"/>
          <w:szCs w:val="22"/>
        </w:rPr>
        <w:t>each of the 14 mathematical model comparisons</w:t>
      </w:r>
      <w:r>
        <w:rPr>
          <w:b/>
        </w:rPr>
        <w:t xml:space="preserve"> </w:t>
      </w:r>
    </w:p>
    <w:tbl>
      <w:tblPr>
        <w:tblStyle w:val="TableGrid"/>
        <w:tblW w:w="0" w:type="auto"/>
        <w:tblLook w:val="04A0" w:firstRow="1" w:lastRow="0" w:firstColumn="1" w:lastColumn="0" w:noHBand="0" w:noVBand="1"/>
      </w:tblPr>
      <w:tblGrid>
        <w:gridCol w:w="7905"/>
      </w:tblGrid>
      <w:tr w:rsidR="00E74FDC" w:rsidTr="00675383">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E74FDC" w:rsidRPr="00DA71FC" w:rsidTr="00675383">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DA71FC" w:rsidRDefault="00E74FDC" w:rsidP="00675383">
                  <w:pPr>
                    <w:jc w:val="center"/>
                    <w:rPr>
                      <w:rFonts w:ascii="Calibri" w:hAnsi="Calibri" w:cs="Calibri"/>
                      <w:b/>
                      <w:bCs/>
                      <w:i/>
                      <w:iCs/>
                      <w:color w:val="000000"/>
                    </w:rPr>
                  </w:pPr>
                  <w:r w:rsidRPr="00DA71FC">
                    <w:rPr>
                      <w:rFonts w:ascii="Calibri" w:hAnsi="Calibri" w:cs="Calibri"/>
                      <w:b/>
                      <w:bCs/>
                      <w:i/>
                      <w:iCs/>
                      <w:color w:val="000000"/>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DA71FC" w:rsidRDefault="00E74FDC" w:rsidP="00675383">
                  <w:pPr>
                    <w:jc w:val="center"/>
                    <w:rPr>
                      <w:rFonts w:ascii="Calibri" w:hAnsi="Calibri" w:cs="Calibri"/>
                      <w:i/>
                      <w:iCs/>
                      <w:color w:val="000000"/>
                    </w:rPr>
                  </w:pPr>
                  <w:r w:rsidRPr="00DA71FC">
                    <w:rPr>
                      <w:rFonts w:ascii="Calibri" w:hAnsi="Calibri" w:cs="Calibri"/>
                      <w:i/>
                      <w:iCs/>
                      <w:color w:val="000000"/>
                    </w:rPr>
                    <w:t>Sensitivity</w:t>
                  </w:r>
                </w:p>
              </w:tc>
            </w:tr>
            <w:tr w:rsidR="00E74FDC" w:rsidRPr="00E151B8" w:rsidTr="00675383">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DA71FC" w:rsidRDefault="00E74FDC" w:rsidP="00675383">
                  <w:pPr>
                    <w:jc w:val="center"/>
                    <w:rPr>
                      <w:rFonts w:ascii="Calibri" w:hAnsi="Calibri" w:cs="Calibri"/>
                      <w:b/>
                      <w:bCs/>
                      <w:i/>
                      <w:iCs/>
                      <w:color w:val="000000"/>
                    </w:rPr>
                  </w:pPr>
                  <w:r w:rsidRPr="00DA71FC">
                    <w:rPr>
                      <w:rFonts w:ascii="Calibri" w:hAnsi="Calibri" w:cs="Calibri"/>
                      <w:b/>
                      <w:bCs/>
                      <w:i/>
                      <w:iCs/>
                      <w:color w:val="000000"/>
                    </w:rPr>
                    <w:t>0_M</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1</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2</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3</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4</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5</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6</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7</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8</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9</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1</w:t>
                  </w:r>
                </w:p>
              </w:tc>
            </w:tr>
            <w:tr w:rsidR="00E74FDC" w:rsidRPr="00E151B8" w:rsidTr="00675383">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DA71FC" w:rsidRDefault="00E74FDC" w:rsidP="00675383">
                  <w:pPr>
                    <w:jc w:val="center"/>
                    <w:rPr>
                      <w:rFonts w:ascii="Calibri" w:hAnsi="Calibri" w:cs="Calibri"/>
                      <w:i/>
                      <w:iCs/>
                      <w:color w:val="000000"/>
                    </w:rPr>
                  </w:pPr>
                  <w:r w:rsidRPr="00DA71FC">
                    <w:rPr>
                      <w:rFonts w:ascii="Calibri" w:hAnsi="Calibri" w:cs="Calibri"/>
                      <w:i/>
                      <w:iCs/>
                      <w:color w:val="000000"/>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Inf</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1</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8.4</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2</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7</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3</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70.7</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9</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4</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6.2</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4</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5</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7.1</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2</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6</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65.6</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3.1</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0</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7</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5.0</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0.9</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8</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8</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4.5</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9.5</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8</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9</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63.9</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9.2</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8.5</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7</w:t>
                  </w:r>
                </w:p>
              </w:tc>
            </w:tr>
            <w:tr w:rsidR="00E74FDC" w:rsidRPr="00E151B8" w:rsidTr="00675383">
              <w:trPr>
                <w:trHeight w:val="329"/>
              </w:trPr>
              <w:tc>
                <w:tcPr>
                  <w:tcW w:w="556"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5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1</w:t>
                  </w:r>
                </w:p>
              </w:tc>
              <w:tc>
                <w:tcPr>
                  <w:tcW w:w="39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5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1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0.2</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6.0</w:t>
                  </w:r>
                </w:p>
              </w:tc>
              <w:tc>
                <w:tcPr>
                  <w:tcW w:w="70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7.8</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6</w:t>
                  </w:r>
                </w:p>
              </w:tc>
            </w:tr>
          </w:tbl>
          <w:p w:rsidR="00E74FDC" w:rsidRPr="00E151B8" w:rsidRDefault="00E74FDC" w:rsidP="00675383">
            <w:pPr>
              <w:jc w:val="center"/>
            </w:pPr>
          </w:p>
        </w:tc>
      </w:tr>
      <w:tr w:rsidR="00E74FDC" w:rsidTr="00675383">
        <w:tc>
          <w:tcPr>
            <w:tcW w:w="7905" w:type="dxa"/>
          </w:tcPr>
          <w:p w:rsidR="00E74FDC" w:rsidRPr="00E151B8" w:rsidRDefault="00E74FDC" w:rsidP="00E74FDC">
            <w:pPr>
              <w:pStyle w:val="ListParagraph"/>
              <w:numPr>
                <w:ilvl w:val="0"/>
                <w:numId w:val="47"/>
              </w:numPr>
              <w:jc w:val="center"/>
            </w:pPr>
            <w:r w:rsidRPr="00E151B8">
              <w:t>W_50_0_M</w:t>
            </w:r>
          </w:p>
        </w:tc>
      </w:tr>
      <w:tr w:rsidR="00E74FDC" w:rsidTr="00675383">
        <w:tc>
          <w:tcPr>
            <w:tcW w:w="7905" w:type="dxa"/>
          </w:tcPr>
          <w:tbl>
            <w:tblPr>
              <w:tblW w:w="7423" w:type="dxa"/>
              <w:tblInd w:w="93" w:type="dxa"/>
              <w:tblLook w:val="04A0" w:firstRow="1" w:lastRow="0" w:firstColumn="1" w:lastColumn="0" w:noHBand="0" w:noVBand="1"/>
            </w:tblPr>
            <w:tblGrid>
              <w:gridCol w:w="547"/>
              <w:gridCol w:w="547"/>
              <w:gridCol w:w="385"/>
              <w:gridCol w:w="545"/>
              <w:gridCol w:w="545"/>
              <w:gridCol w:w="545"/>
              <w:gridCol w:w="545"/>
              <w:gridCol w:w="545"/>
              <w:gridCol w:w="601"/>
              <w:gridCol w:w="692"/>
              <w:gridCol w:w="692"/>
              <w:gridCol w:w="692"/>
              <w:gridCol w:w="542"/>
            </w:tblGrid>
            <w:tr w:rsidR="00E74FDC" w:rsidRPr="00DA71FC" w:rsidTr="00675383">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DA71FC" w:rsidRDefault="00E74FDC" w:rsidP="00675383">
                  <w:pPr>
                    <w:jc w:val="center"/>
                    <w:rPr>
                      <w:rFonts w:ascii="Calibri" w:hAnsi="Calibri" w:cs="Calibri"/>
                      <w:b/>
                      <w:bCs/>
                      <w:i/>
                      <w:iCs/>
                      <w:color w:val="000000"/>
                    </w:rPr>
                  </w:pPr>
                  <w:r w:rsidRPr="00DA71FC">
                    <w:rPr>
                      <w:rFonts w:ascii="Calibri" w:hAnsi="Calibri" w:cs="Calibri"/>
                      <w:b/>
                      <w:bCs/>
                      <w:i/>
                      <w:iCs/>
                      <w:color w:val="000000"/>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DA71FC" w:rsidRDefault="00E74FDC" w:rsidP="00675383">
                  <w:pPr>
                    <w:jc w:val="center"/>
                    <w:rPr>
                      <w:rFonts w:ascii="Calibri" w:hAnsi="Calibri" w:cs="Calibri"/>
                      <w:i/>
                      <w:iCs/>
                      <w:color w:val="000000"/>
                    </w:rPr>
                  </w:pPr>
                  <w:r w:rsidRPr="00DA71FC">
                    <w:rPr>
                      <w:rFonts w:ascii="Calibri" w:hAnsi="Calibri" w:cs="Calibri"/>
                      <w:i/>
                      <w:iCs/>
                      <w:color w:val="000000"/>
                    </w:rPr>
                    <w:t>Sensitivity</w:t>
                  </w:r>
                </w:p>
              </w:tc>
            </w:tr>
            <w:tr w:rsidR="00E74FDC" w:rsidRPr="00E151B8" w:rsidTr="00675383">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DA71FC" w:rsidRDefault="00E74FDC" w:rsidP="00675383">
                  <w:pPr>
                    <w:jc w:val="center"/>
                    <w:rPr>
                      <w:rFonts w:ascii="Calibri" w:hAnsi="Calibri" w:cs="Calibri"/>
                      <w:b/>
                      <w:bCs/>
                      <w:i/>
                      <w:iCs/>
                      <w:color w:val="000000"/>
                    </w:rPr>
                  </w:pPr>
                  <w:r w:rsidRPr="00DA71FC">
                    <w:rPr>
                      <w:rFonts w:ascii="Calibri" w:hAnsi="Calibri" w:cs="Calibri"/>
                      <w:b/>
                      <w:bCs/>
                      <w:i/>
                      <w:iCs/>
                      <w:color w:val="000000"/>
                    </w:rPr>
                    <w:t>0_F</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1</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2</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3</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4</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5</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6</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7</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8</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9</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1</w:t>
                  </w:r>
                </w:p>
              </w:tc>
            </w:tr>
            <w:tr w:rsidR="00E74FDC" w:rsidRPr="00E151B8" w:rsidTr="00675383">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DA71FC" w:rsidRDefault="00E74FDC" w:rsidP="00675383">
                  <w:pPr>
                    <w:jc w:val="center"/>
                    <w:rPr>
                      <w:rFonts w:ascii="Calibri" w:hAnsi="Calibri" w:cs="Calibri"/>
                      <w:i/>
                      <w:iCs/>
                      <w:color w:val="000000"/>
                    </w:rPr>
                  </w:pPr>
                  <w:r w:rsidRPr="00DA71FC">
                    <w:rPr>
                      <w:rFonts w:ascii="Calibri" w:hAnsi="Calibri" w:cs="Calibri"/>
                      <w:i/>
                      <w:iCs/>
                      <w:color w:val="000000"/>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Inf</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1</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8.4</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2</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9</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3</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6.8</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0</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4</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5.2</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6</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5</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7.1</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4</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6</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3.2</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3.4</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2</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7</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2.3</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1.2</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1</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8</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97.4</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3.7</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9.9</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0</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9</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2.0</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9.1</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8.9</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9</w:t>
                  </w:r>
                </w:p>
              </w:tc>
            </w:tr>
            <w:tr w:rsidR="00E74FDC" w:rsidRPr="00E151B8" w:rsidTr="00675383">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4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1</w:t>
                  </w:r>
                </w:p>
              </w:tc>
              <w:tc>
                <w:tcPr>
                  <w:tcW w:w="38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01"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6.2</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6.2</w:t>
                  </w:r>
                </w:p>
              </w:tc>
              <w:tc>
                <w:tcPr>
                  <w:tcW w:w="69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8.2</w:t>
                  </w:r>
                </w:p>
              </w:tc>
              <w:tc>
                <w:tcPr>
                  <w:tcW w:w="542"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9</w:t>
                  </w:r>
                </w:p>
              </w:tc>
            </w:tr>
          </w:tbl>
          <w:p w:rsidR="00E74FDC" w:rsidRPr="00E151B8" w:rsidRDefault="00E74FDC" w:rsidP="00675383">
            <w:pPr>
              <w:jc w:val="center"/>
            </w:pPr>
          </w:p>
        </w:tc>
      </w:tr>
      <w:tr w:rsidR="00E74FDC" w:rsidTr="00675383">
        <w:tc>
          <w:tcPr>
            <w:tcW w:w="7905" w:type="dxa"/>
          </w:tcPr>
          <w:p w:rsidR="00E74FDC" w:rsidRPr="00E151B8" w:rsidRDefault="00E74FDC" w:rsidP="00E74FDC">
            <w:pPr>
              <w:pStyle w:val="ListParagraph"/>
              <w:numPr>
                <w:ilvl w:val="0"/>
                <w:numId w:val="47"/>
              </w:numPr>
              <w:jc w:val="center"/>
            </w:pPr>
            <w:r w:rsidRPr="00E151B8">
              <w:t>W_50_0_F</w:t>
            </w:r>
          </w:p>
        </w:tc>
      </w:tr>
    </w:tbl>
    <w:p w:rsidR="00EE6F1A" w:rsidRDefault="00EE6F1A">
      <w:r>
        <w:br w:type="page"/>
      </w:r>
    </w:p>
    <w:tbl>
      <w:tblPr>
        <w:tblStyle w:val="TableGrid"/>
        <w:tblW w:w="0" w:type="auto"/>
        <w:tblLook w:val="04A0" w:firstRow="1" w:lastRow="0" w:firstColumn="1" w:lastColumn="0" w:noHBand="0" w:noVBand="1"/>
      </w:tblPr>
      <w:tblGrid>
        <w:gridCol w:w="8306"/>
      </w:tblGrid>
      <w:tr w:rsidR="00E74FDC" w:rsidTr="00392980">
        <w:trPr>
          <w:trHeight w:val="274"/>
        </w:trPr>
        <w:tc>
          <w:tcPr>
            <w:tcW w:w="8306" w:type="dxa"/>
          </w:tcPr>
          <w:tbl>
            <w:tblPr>
              <w:tblW w:w="7414" w:type="dxa"/>
              <w:tblInd w:w="93" w:type="dxa"/>
              <w:tblLook w:val="04A0" w:firstRow="1" w:lastRow="0" w:firstColumn="1" w:lastColumn="0" w:noHBand="0" w:noVBand="1"/>
            </w:tblPr>
            <w:tblGrid>
              <w:gridCol w:w="523"/>
              <w:gridCol w:w="524"/>
              <w:gridCol w:w="365"/>
              <w:gridCol w:w="524"/>
              <w:gridCol w:w="579"/>
              <w:gridCol w:w="642"/>
              <w:gridCol w:w="642"/>
              <w:gridCol w:w="642"/>
              <w:gridCol w:w="642"/>
              <w:gridCol w:w="642"/>
              <w:gridCol w:w="642"/>
              <w:gridCol w:w="642"/>
              <w:gridCol w:w="520"/>
            </w:tblGrid>
            <w:tr w:rsidR="00E74FDC" w:rsidRPr="00DA71FC" w:rsidTr="00675383">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DA71FC" w:rsidRDefault="00E74FDC" w:rsidP="00675383">
                  <w:pPr>
                    <w:jc w:val="center"/>
                    <w:rPr>
                      <w:rFonts w:ascii="Calibri" w:hAnsi="Calibri" w:cs="Calibri"/>
                      <w:b/>
                      <w:bCs/>
                      <w:i/>
                      <w:iCs/>
                      <w:color w:val="000000"/>
                    </w:rPr>
                  </w:pPr>
                  <w:r w:rsidRPr="00DA71FC">
                    <w:rPr>
                      <w:rFonts w:ascii="Calibri" w:hAnsi="Calibri" w:cs="Calibri"/>
                      <w:b/>
                      <w:bCs/>
                      <w:i/>
                      <w:iCs/>
                      <w:color w:val="000000"/>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DA71FC" w:rsidRDefault="00E74FDC" w:rsidP="00675383">
                  <w:pPr>
                    <w:jc w:val="center"/>
                    <w:rPr>
                      <w:rFonts w:ascii="Calibri" w:hAnsi="Calibri" w:cs="Calibri"/>
                      <w:i/>
                      <w:iCs/>
                      <w:color w:val="000000"/>
                    </w:rPr>
                  </w:pPr>
                  <w:r w:rsidRPr="00DA71FC">
                    <w:rPr>
                      <w:rFonts w:ascii="Calibri" w:hAnsi="Calibri" w:cs="Calibri"/>
                      <w:i/>
                      <w:iCs/>
                      <w:color w:val="000000"/>
                    </w:rPr>
                    <w:t>Sensitivity</w:t>
                  </w:r>
                </w:p>
              </w:tc>
            </w:tr>
            <w:tr w:rsidR="00E74FDC" w:rsidRPr="00E151B8" w:rsidTr="00675383">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DA71FC" w:rsidRDefault="00E74FDC" w:rsidP="00675383">
                  <w:pPr>
                    <w:jc w:val="center"/>
                    <w:rPr>
                      <w:rFonts w:ascii="Calibri" w:hAnsi="Calibri" w:cs="Calibri"/>
                      <w:b/>
                      <w:bCs/>
                      <w:i/>
                      <w:iCs/>
                      <w:color w:val="000000"/>
                    </w:rPr>
                  </w:pPr>
                  <w:r w:rsidRPr="00DA71FC">
                    <w:rPr>
                      <w:rFonts w:ascii="Calibri" w:hAnsi="Calibri" w:cs="Calibri"/>
                      <w:b/>
                      <w:bCs/>
                      <w:i/>
                      <w:iCs/>
                      <w:color w:val="000000"/>
                    </w:rPr>
                    <w:t>0_M</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1</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2</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3</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4</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5</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6</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7</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8</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9</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1</w:t>
                  </w:r>
                </w:p>
              </w:tc>
            </w:tr>
            <w:tr w:rsidR="00E74FDC" w:rsidRPr="00E151B8" w:rsidTr="00675383">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DA71FC" w:rsidRDefault="00E74FDC" w:rsidP="00675383">
                  <w:pPr>
                    <w:jc w:val="center"/>
                    <w:rPr>
                      <w:rFonts w:ascii="Calibri" w:hAnsi="Calibri" w:cs="Calibri"/>
                      <w:i/>
                      <w:iCs/>
                      <w:color w:val="000000"/>
                    </w:rPr>
                  </w:pPr>
                  <w:r w:rsidRPr="00DA71FC">
                    <w:rPr>
                      <w:rFonts w:ascii="Calibri" w:hAnsi="Calibri" w:cs="Calibri"/>
                      <w:i/>
                      <w:iCs/>
                      <w:color w:val="000000"/>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Inf</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1</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8.9</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2</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9.8</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9</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3</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62.8</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3.9</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6</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4</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5.0</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9.3</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9</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5</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8.8</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5.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7.1</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5</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6</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6.6</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3.4</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1.8</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8</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3</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7</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80.4</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2.1</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6.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9.4</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0</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1</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8</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2.3</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2.6</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3.3</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7.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4</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9</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0.9</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54.5</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8.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7.5</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1.0</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6.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4.0</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8</w:t>
                  </w:r>
                </w:p>
              </w:tc>
            </w:tr>
            <w:tr w:rsidR="00E74FDC" w:rsidRPr="00E151B8" w:rsidTr="00675383">
              <w:trPr>
                <w:trHeight w:val="305"/>
              </w:trPr>
              <w:tc>
                <w:tcPr>
                  <w:tcW w:w="519" w:type="dxa"/>
                  <w:vMerge/>
                  <w:tcBorders>
                    <w:top w:val="nil"/>
                    <w:left w:val="single" w:sz="4" w:space="0" w:color="auto"/>
                    <w:bottom w:val="single" w:sz="4" w:space="0" w:color="auto"/>
                    <w:right w:val="single" w:sz="4" w:space="0" w:color="auto"/>
                  </w:tcBorders>
                  <w:vAlign w:val="center"/>
                  <w:hideMark/>
                </w:tcPr>
                <w:p w:rsidR="00E74FDC" w:rsidRPr="00DA71FC" w:rsidRDefault="00E74FDC" w:rsidP="00675383">
                  <w:pPr>
                    <w:jc w:val="center"/>
                    <w:rPr>
                      <w:rFonts w:ascii="Calibri" w:hAnsi="Calibri" w:cs="Calibri"/>
                      <w:i/>
                      <w:iCs/>
                      <w:color w:val="000000"/>
                    </w:rPr>
                  </w:pPr>
                </w:p>
              </w:tc>
              <w:tc>
                <w:tcPr>
                  <w:tcW w:w="519"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b/>
                      <w:bCs/>
                      <w:color w:val="000000"/>
                    </w:rPr>
                  </w:pPr>
                  <w:r w:rsidRPr="00DA71FC">
                    <w:rPr>
                      <w:rFonts w:ascii="Calibri" w:hAnsi="Calibri" w:cs="Calibri"/>
                      <w:b/>
                      <w:bCs/>
                      <w:color w:val="000000"/>
                    </w:rPr>
                    <w:t>1</w:t>
                  </w:r>
                </w:p>
              </w:tc>
              <w:tc>
                <w:tcPr>
                  <w:tcW w:w="365"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17"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D</w:t>
                  </w:r>
                </w:p>
              </w:tc>
              <w:tc>
                <w:tcPr>
                  <w:tcW w:w="57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gt;99</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69.3</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6.1</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22.1</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4.4</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9.5</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6.1</w:t>
                  </w:r>
                </w:p>
              </w:tc>
              <w:tc>
                <w:tcPr>
                  <w:tcW w:w="630"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3.6</w:t>
                  </w:r>
                </w:p>
              </w:tc>
              <w:tc>
                <w:tcPr>
                  <w:tcW w:w="514" w:type="dxa"/>
                  <w:tcBorders>
                    <w:top w:val="nil"/>
                    <w:left w:val="nil"/>
                    <w:bottom w:val="single" w:sz="4" w:space="0" w:color="auto"/>
                    <w:right w:val="single" w:sz="4" w:space="0" w:color="auto"/>
                  </w:tcBorders>
                  <w:shd w:val="clear" w:color="auto" w:fill="auto"/>
                  <w:noWrap/>
                  <w:vAlign w:val="bottom"/>
                  <w:hideMark/>
                </w:tcPr>
                <w:p w:rsidR="00E74FDC" w:rsidRPr="00DA71FC" w:rsidRDefault="00E74FDC" w:rsidP="00675383">
                  <w:pPr>
                    <w:jc w:val="center"/>
                    <w:rPr>
                      <w:rFonts w:ascii="Calibri" w:hAnsi="Calibri" w:cs="Calibri"/>
                      <w:color w:val="000000"/>
                    </w:rPr>
                  </w:pPr>
                  <w:r w:rsidRPr="00DA71FC">
                    <w:rPr>
                      <w:rFonts w:ascii="Calibri" w:hAnsi="Calibri" w:cs="Calibri"/>
                      <w:color w:val="000000"/>
                    </w:rPr>
                    <w:t>1.7</w:t>
                  </w:r>
                </w:p>
              </w:tc>
            </w:tr>
          </w:tbl>
          <w:p w:rsidR="00E74FDC" w:rsidRPr="00E151B8" w:rsidRDefault="00E74FDC" w:rsidP="00E74FDC">
            <w:pPr>
              <w:pStyle w:val="ListParagraph"/>
              <w:numPr>
                <w:ilvl w:val="0"/>
                <w:numId w:val="47"/>
              </w:numPr>
              <w:jc w:val="center"/>
            </w:pPr>
            <w:r w:rsidRPr="00E151B8">
              <w:t>W_65_0_M</w:t>
            </w:r>
          </w:p>
        </w:tc>
      </w:tr>
      <w:tr w:rsidR="00E74FDC" w:rsidTr="00EE6F1A">
        <w:tc>
          <w:tcPr>
            <w:tcW w:w="8306" w:type="dxa"/>
          </w:tcPr>
          <w:tbl>
            <w:tblPr>
              <w:tblW w:w="7449" w:type="dxa"/>
              <w:tblInd w:w="93" w:type="dxa"/>
              <w:tblLook w:val="04A0" w:firstRow="1" w:lastRow="0" w:firstColumn="1" w:lastColumn="0" w:noHBand="0" w:noVBand="1"/>
            </w:tblPr>
            <w:tblGrid>
              <w:gridCol w:w="523"/>
              <w:gridCol w:w="524"/>
              <w:gridCol w:w="579"/>
              <w:gridCol w:w="579"/>
              <w:gridCol w:w="642"/>
              <w:gridCol w:w="642"/>
              <w:gridCol w:w="642"/>
              <w:gridCol w:w="642"/>
              <w:gridCol w:w="642"/>
              <w:gridCol w:w="642"/>
              <w:gridCol w:w="642"/>
              <w:gridCol w:w="642"/>
              <w:gridCol w:w="520"/>
            </w:tblGrid>
            <w:tr w:rsidR="00E74FDC" w:rsidRPr="00BA0F69" w:rsidTr="00675383">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br w:type="page"/>
                  </w:r>
                  <w:r w:rsidRPr="00BA0F69">
                    <w:rPr>
                      <w:rFonts w:ascii="Calibri" w:hAnsi="Calibri" w:cs="Calibri"/>
                      <w:b/>
                      <w:bCs/>
                      <w:i/>
                      <w:iCs/>
                      <w:color w:val="000000"/>
                    </w:rPr>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Sensitivity</w:t>
                  </w:r>
                </w:p>
              </w:tc>
            </w:tr>
            <w:tr w:rsidR="00E74FDC" w:rsidRPr="00BA0F69" w:rsidTr="00675383">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0_F</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1</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4</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6</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9.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9</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4.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0</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8.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0</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2.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4.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4.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0</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1.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5</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5.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1</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4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5.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0.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7.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w:t>
                  </w:r>
                </w:p>
              </w:tc>
            </w:tr>
          </w:tbl>
          <w:p w:rsidR="00E74FDC" w:rsidRDefault="00E74FDC" w:rsidP="00675383">
            <w:pPr>
              <w:jc w:val="center"/>
            </w:pPr>
          </w:p>
        </w:tc>
      </w:tr>
      <w:tr w:rsidR="00E74FDC" w:rsidTr="00EE6F1A">
        <w:trPr>
          <w:trHeight w:val="151"/>
        </w:trPr>
        <w:tc>
          <w:tcPr>
            <w:tcW w:w="8306" w:type="dxa"/>
          </w:tcPr>
          <w:p w:rsidR="00E74FDC" w:rsidRDefault="00E74FDC" w:rsidP="00E74FDC">
            <w:pPr>
              <w:pStyle w:val="ListParagraph"/>
              <w:numPr>
                <w:ilvl w:val="0"/>
                <w:numId w:val="47"/>
              </w:numPr>
              <w:jc w:val="center"/>
            </w:pPr>
            <w:r>
              <w:t>W_65_0_F</w:t>
            </w:r>
          </w:p>
        </w:tc>
      </w:tr>
      <w:tr w:rsidR="00E74FDC" w:rsidTr="00EE6F1A">
        <w:trPr>
          <w:trHeight w:val="150"/>
        </w:trPr>
        <w:tc>
          <w:tcPr>
            <w:tcW w:w="8306" w:type="dxa"/>
          </w:tcPr>
          <w:tbl>
            <w:tblPr>
              <w:tblW w:w="7455" w:type="dxa"/>
              <w:tblInd w:w="93" w:type="dxa"/>
              <w:tblLook w:val="04A0" w:firstRow="1" w:lastRow="0" w:firstColumn="1" w:lastColumn="0" w:noHBand="0" w:noVBand="1"/>
            </w:tblPr>
            <w:tblGrid>
              <w:gridCol w:w="531"/>
              <w:gridCol w:w="531"/>
              <w:gridCol w:w="526"/>
              <w:gridCol w:w="529"/>
              <w:gridCol w:w="529"/>
              <w:gridCol w:w="529"/>
              <w:gridCol w:w="529"/>
              <w:gridCol w:w="645"/>
              <w:gridCol w:w="645"/>
              <w:gridCol w:w="645"/>
              <w:gridCol w:w="645"/>
              <w:gridCol w:w="645"/>
              <w:gridCol w:w="526"/>
            </w:tblGrid>
            <w:tr w:rsidR="00E74FDC" w:rsidRPr="00BA0F69" w:rsidTr="00675383">
              <w:trPr>
                <w:trHeight w:val="293"/>
              </w:trPr>
              <w:tc>
                <w:tcPr>
                  <w:tcW w:w="106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W_50</w:t>
                  </w:r>
                </w:p>
              </w:tc>
              <w:tc>
                <w:tcPr>
                  <w:tcW w:w="6393"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293"/>
              </w:trPr>
              <w:tc>
                <w:tcPr>
                  <w:tcW w:w="1062"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1_M</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293"/>
              </w:trPr>
              <w:tc>
                <w:tcPr>
                  <w:tcW w:w="53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8</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8</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9</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9</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9</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0</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1</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3</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6</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6</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3</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3</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3</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2</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1</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1</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0</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8</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5</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8</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9</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8</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7</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6</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5</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4</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1</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8</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4</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5</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4</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3</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2</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8</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1</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5</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9</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2</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1</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8</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6</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0</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6</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0</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1</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9</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8</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6</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4</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2</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0</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6</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2</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8</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7</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4</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2</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9</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3</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6</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5</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4</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1</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4</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0</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1</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4</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2</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1</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4</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2</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4</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9</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0</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5</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2</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0</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2</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7</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1</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w:t>
                  </w:r>
                </w:p>
              </w:tc>
            </w:tr>
            <w:tr w:rsidR="00E74FDC" w:rsidRPr="00BA0F69" w:rsidTr="00675383">
              <w:trPr>
                <w:trHeight w:val="293"/>
              </w:trPr>
              <w:tc>
                <w:tcPr>
                  <w:tcW w:w="53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3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5</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w:t>
                  </w:r>
                </w:p>
              </w:tc>
              <w:tc>
                <w:tcPr>
                  <w:tcW w:w="52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1</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5</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1</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6</w:t>
                  </w:r>
                </w:p>
              </w:tc>
              <w:tc>
                <w:tcPr>
                  <w:tcW w:w="6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0</w:t>
                  </w:r>
                </w:p>
              </w:tc>
              <w:tc>
                <w:tcPr>
                  <w:tcW w:w="52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w:t>
                  </w:r>
                </w:p>
              </w:tc>
            </w:tr>
          </w:tbl>
          <w:p w:rsidR="00E74FDC" w:rsidRDefault="00E74FDC" w:rsidP="00675383">
            <w:pPr>
              <w:jc w:val="center"/>
            </w:pPr>
          </w:p>
        </w:tc>
      </w:tr>
      <w:tr w:rsidR="00E74FDC" w:rsidTr="00EE6F1A">
        <w:trPr>
          <w:trHeight w:val="134"/>
        </w:trPr>
        <w:tc>
          <w:tcPr>
            <w:tcW w:w="8306" w:type="dxa"/>
          </w:tcPr>
          <w:p w:rsidR="00E74FDC" w:rsidRDefault="00E74FDC" w:rsidP="00E74FDC">
            <w:pPr>
              <w:pStyle w:val="ListParagraph"/>
              <w:numPr>
                <w:ilvl w:val="0"/>
                <w:numId w:val="47"/>
              </w:numPr>
              <w:jc w:val="center"/>
            </w:pPr>
            <w:r>
              <w:t>W_50_1_M</w:t>
            </w:r>
          </w:p>
        </w:tc>
      </w:tr>
    </w:tbl>
    <w:p w:rsidR="00EE6F1A" w:rsidRDefault="00EE6F1A">
      <w:r>
        <w:br w:type="page"/>
      </w:r>
    </w:p>
    <w:tbl>
      <w:tblPr>
        <w:tblStyle w:val="TableGrid"/>
        <w:tblW w:w="0" w:type="auto"/>
        <w:tblLook w:val="04A0" w:firstRow="1" w:lastRow="0" w:firstColumn="1" w:lastColumn="0" w:noHBand="0" w:noVBand="1"/>
      </w:tblPr>
      <w:tblGrid>
        <w:gridCol w:w="8306"/>
      </w:tblGrid>
      <w:tr w:rsidR="00E74FDC" w:rsidTr="00EE6F1A">
        <w:trPr>
          <w:trHeight w:val="134"/>
        </w:trPr>
        <w:tc>
          <w:tcPr>
            <w:tcW w:w="8306" w:type="dxa"/>
          </w:tcPr>
          <w:tbl>
            <w:tblPr>
              <w:tblW w:w="6500" w:type="dxa"/>
              <w:tblInd w:w="93" w:type="dxa"/>
              <w:tblLook w:val="04A0" w:firstRow="1" w:lastRow="0" w:firstColumn="1" w:lastColumn="0" w:noHBand="0" w:noVBand="1"/>
            </w:tblPr>
            <w:tblGrid>
              <w:gridCol w:w="523"/>
              <w:gridCol w:w="524"/>
              <w:gridCol w:w="642"/>
              <w:gridCol w:w="642"/>
              <w:gridCol w:w="642"/>
              <w:gridCol w:w="642"/>
              <w:gridCol w:w="642"/>
              <w:gridCol w:w="642"/>
              <w:gridCol w:w="642"/>
              <w:gridCol w:w="642"/>
              <w:gridCol w:w="642"/>
              <w:gridCol w:w="642"/>
              <w:gridCol w:w="520"/>
            </w:tblGrid>
            <w:tr w:rsidR="00E74FDC" w:rsidRPr="00BA0F69" w:rsidTr="00675383">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W_50</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1_F</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376"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3</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9</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7</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4</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2</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5</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2</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4</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7</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0</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2</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3</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8</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1</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8</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4</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2</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9</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4</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2</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7</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6</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9</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7</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2</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6</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2</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7</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2</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5</w:t>
                  </w:r>
                </w:p>
              </w:tc>
              <w:tc>
                <w:tcPr>
                  <w:tcW w:w="376" w:type="dxa"/>
                  <w:tcBorders>
                    <w:top w:val="nil"/>
                    <w:left w:val="nil"/>
                    <w:bottom w:val="single" w:sz="8"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r>
          </w:tbl>
          <w:p w:rsidR="00E74FDC" w:rsidRDefault="00E74FDC" w:rsidP="00675383">
            <w:pPr>
              <w:jc w:val="center"/>
            </w:pPr>
          </w:p>
        </w:tc>
      </w:tr>
      <w:tr w:rsidR="00E74FDC" w:rsidTr="00EE6F1A">
        <w:trPr>
          <w:trHeight w:val="134"/>
        </w:trPr>
        <w:tc>
          <w:tcPr>
            <w:tcW w:w="8306" w:type="dxa"/>
          </w:tcPr>
          <w:p w:rsidR="00E74FDC" w:rsidRDefault="00E74FDC" w:rsidP="00E74FDC">
            <w:pPr>
              <w:pStyle w:val="ListParagraph"/>
              <w:numPr>
                <w:ilvl w:val="0"/>
                <w:numId w:val="47"/>
              </w:numPr>
              <w:jc w:val="center"/>
            </w:pPr>
            <w:r>
              <w:t>W_50_1_F</w:t>
            </w:r>
          </w:p>
        </w:tc>
      </w:tr>
      <w:tr w:rsidR="00E74FDC" w:rsidTr="00EE6F1A">
        <w:trPr>
          <w:trHeight w:val="118"/>
        </w:trPr>
        <w:tc>
          <w:tcPr>
            <w:tcW w:w="8306" w:type="dxa"/>
          </w:tcPr>
          <w:tbl>
            <w:tblPr>
              <w:tblW w:w="7565" w:type="dxa"/>
              <w:tblInd w:w="93" w:type="dxa"/>
              <w:tblLook w:val="04A0" w:firstRow="1" w:lastRow="0" w:firstColumn="1" w:lastColumn="0" w:noHBand="0" w:noVBand="1"/>
            </w:tblPr>
            <w:tblGrid>
              <w:gridCol w:w="523"/>
              <w:gridCol w:w="524"/>
              <w:gridCol w:w="642"/>
              <w:gridCol w:w="642"/>
              <w:gridCol w:w="642"/>
              <w:gridCol w:w="642"/>
              <w:gridCol w:w="642"/>
              <w:gridCol w:w="642"/>
              <w:gridCol w:w="642"/>
              <w:gridCol w:w="642"/>
              <w:gridCol w:w="642"/>
              <w:gridCol w:w="642"/>
              <w:gridCol w:w="520"/>
            </w:tblGrid>
            <w:tr w:rsidR="00E74FDC" w:rsidRPr="00BA0F69" w:rsidTr="00675383">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br w:type="page"/>
                  </w:r>
                  <w:r w:rsidRPr="00BA0F69">
                    <w:rPr>
                      <w:rFonts w:ascii="Calibri" w:hAnsi="Calibri" w:cs="Calibri"/>
                      <w:b/>
                      <w:bCs/>
                      <w:i/>
                      <w:iCs/>
                      <w:color w:val="000000"/>
                    </w:rPr>
                    <w:t>W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1_M</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495"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9.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2.4</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9.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9.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7.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5</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6</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6.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6.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8</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9</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0</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4</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9</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w:t>
                  </w:r>
                </w:p>
              </w:tc>
              <w:tc>
                <w:tcPr>
                  <w:tcW w:w="495"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3</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5</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7</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7</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7</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6</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4</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1</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7</w:t>
                  </w:r>
                </w:p>
              </w:tc>
              <w:tc>
                <w:tcPr>
                  <w:tcW w:w="607"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w:t>
                  </w:r>
                </w:p>
              </w:tc>
              <w:tc>
                <w:tcPr>
                  <w:tcW w:w="495" w:type="dxa"/>
                  <w:tcBorders>
                    <w:top w:val="nil"/>
                    <w:left w:val="nil"/>
                    <w:bottom w:val="single" w:sz="8"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w:t>
                  </w:r>
                </w:p>
              </w:tc>
            </w:tr>
          </w:tbl>
          <w:p w:rsidR="00E74FDC" w:rsidRDefault="00E74FDC" w:rsidP="00675383">
            <w:pPr>
              <w:jc w:val="center"/>
            </w:pPr>
          </w:p>
        </w:tc>
      </w:tr>
      <w:tr w:rsidR="00E74FDC" w:rsidTr="00EE6F1A">
        <w:trPr>
          <w:trHeight w:val="134"/>
        </w:trPr>
        <w:tc>
          <w:tcPr>
            <w:tcW w:w="8306" w:type="dxa"/>
          </w:tcPr>
          <w:p w:rsidR="00E74FDC" w:rsidRDefault="00E74FDC" w:rsidP="00E74FDC">
            <w:pPr>
              <w:pStyle w:val="ListParagraph"/>
              <w:numPr>
                <w:ilvl w:val="0"/>
                <w:numId w:val="47"/>
              </w:numPr>
              <w:jc w:val="center"/>
            </w:pPr>
            <w:r>
              <w:t>W_65_1_M</w:t>
            </w:r>
          </w:p>
        </w:tc>
      </w:tr>
      <w:tr w:rsidR="00E74FDC" w:rsidTr="00EE6F1A">
        <w:trPr>
          <w:trHeight w:val="118"/>
        </w:trPr>
        <w:tc>
          <w:tcPr>
            <w:tcW w:w="8306" w:type="dxa"/>
          </w:tcPr>
          <w:tbl>
            <w:tblPr>
              <w:tblW w:w="6500" w:type="dxa"/>
              <w:tblInd w:w="93" w:type="dxa"/>
              <w:tblLook w:val="04A0" w:firstRow="1" w:lastRow="0" w:firstColumn="1" w:lastColumn="0" w:noHBand="0" w:noVBand="1"/>
            </w:tblPr>
            <w:tblGrid>
              <w:gridCol w:w="523"/>
              <w:gridCol w:w="524"/>
              <w:gridCol w:w="642"/>
              <w:gridCol w:w="642"/>
              <w:gridCol w:w="642"/>
              <w:gridCol w:w="642"/>
              <w:gridCol w:w="642"/>
              <w:gridCol w:w="642"/>
              <w:gridCol w:w="642"/>
              <w:gridCol w:w="642"/>
              <w:gridCol w:w="642"/>
              <w:gridCol w:w="642"/>
              <w:gridCol w:w="520"/>
            </w:tblGrid>
            <w:tr w:rsidR="00E74FDC" w:rsidRPr="00BA0F69" w:rsidTr="00675383">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W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1_F</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376"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1.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4.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0.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0.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3</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4</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5.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2.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9.8</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6.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2.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8.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7.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8</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7</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5.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2.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9.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9.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2</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8.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5.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7.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2.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1</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9.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7.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8</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3</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6.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2</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7</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8</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9</w:t>
                  </w:r>
                </w:p>
              </w:tc>
              <w:tc>
                <w:tcPr>
                  <w:tcW w:w="376"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9</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4</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8</w:t>
                  </w:r>
                </w:p>
              </w:tc>
              <w:tc>
                <w:tcPr>
                  <w:tcW w:w="513"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1</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4</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6</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7</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8</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w:t>
                  </w:r>
                </w:p>
              </w:tc>
              <w:tc>
                <w:tcPr>
                  <w:tcW w:w="512" w:type="dxa"/>
                  <w:tcBorders>
                    <w:top w:val="nil"/>
                    <w:left w:val="nil"/>
                    <w:bottom w:val="single" w:sz="8"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c>
                <w:tcPr>
                  <w:tcW w:w="376" w:type="dxa"/>
                  <w:tcBorders>
                    <w:top w:val="nil"/>
                    <w:left w:val="nil"/>
                    <w:bottom w:val="single" w:sz="8" w:space="0" w:color="auto"/>
                    <w:right w:val="single" w:sz="8"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w:t>
                  </w:r>
                </w:p>
              </w:tc>
            </w:tr>
          </w:tbl>
          <w:p w:rsidR="00E74FDC" w:rsidRDefault="00E74FDC" w:rsidP="00675383">
            <w:pPr>
              <w:jc w:val="center"/>
            </w:pPr>
          </w:p>
        </w:tc>
      </w:tr>
      <w:tr w:rsidR="00E74FDC" w:rsidTr="00EE6F1A">
        <w:trPr>
          <w:trHeight w:val="134"/>
        </w:trPr>
        <w:tc>
          <w:tcPr>
            <w:tcW w:w="8306" w:type="dxa"/>
          </w:tcPr>
          <w:p w:rsidR="00E74FDC" w:rsidRDefault="00E74FDC" w:rsidP="00E74FDC">
            <w:pPr>
              <w:pStyle w:val="ListParagraph"/>
              <w:numPr>
                <w:ilvl w:val="0"/>
                <w:numId w:val="47"/>
              </w:numPr>
              <w:jc w:val="center"/>
            </w:pPr>
            <w:r>
              <w:t>W_65_1_F</w:t>
            </w:r>
          </w:p>
        </w:tc>
      </w:tr>
    </w:tbl>
    <w:p w:rsidR="00EE6F1A" w:rsidRDefault="00EE6F1A">
      <w:r>
        <w:br w:type="page"/>
      </w:r>
    </w:p>
    <w:tbl>
      <w:tblPr>
        <w:tblStyle w:val="TableGrid"/>
        <w:tblW w:w="0" w:type="auto"/>
        <w:tblLook w:val="04A0" w:firstRow="1" w:lastRow="0" w:firstColumn="1" w:lastColumn="0" w:noHBand="0" w:noVBand="1"/>
      </w:tblPr>
      <w:tblGrid>
        <w:gridCol w:w="9180"/>
        <w:gridCol w:w="62"/>
      </w:tblGrid>
      <w:tr w:rsidR="00E74FDC" w:rsidTr="0003329F">
        <w:trPr>
          <w:gridAfter w:val="1"/>
          <w:wAfter w:w="62" w:type="dxa"/>
          <w:trHeight w:val="117"/>
        </w:trPr>
        <w:tc>
          <w:tcPr>
            <w:tcW w:w="9180"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E74FDC" w:rsidRPr="00BA0F69" w:rsidTr="00675383">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0_M</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1</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8.2</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0</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9</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2.0</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3</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5.4</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5</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5</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2</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9</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4.8</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7</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8</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2</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4</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5</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1</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2</w:t>
                  </w:r>
                </w:p>
              </w:tc>
            </w:tr>
            <w:tr w:rsidR="00E74FDC" w:rsidRPr="00BA0F69" w:rsidTr="00675383">
              <w:trPr>
                <w:trHeight w:val="306"/>
              </w:trPr>
              <w:tc>
                <w:tcPr>
                  <w:tcW w:w="551"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3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8.5</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5</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4</w:t>
                  </w:r>
                </w:p>
              </w:tc>
              <w:tc>
                <w:tcPr>
                  <w:tcW w:w="68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5</w:t>
                  </w:r>
                </w:p>
              </w:tc>
              <w:tc>
                <w:tcPr>
                  <w:tcW w:w="54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w:t>
                  </w:r>
                </w:p>
              </w:tc>
            </w:tr>
          </w:tbl>
          <w:p w:rsidR="00E74FDC" w:rsidRDefault="00E74FDC" w:rsidP="00675383">
            <w:pPr>
              <w:jc w:val="center"/>
            </w:pPr>
          </w:p>
        </w:tc>
      </w:tr>
      <w:tr w:rsidR="00E74FDC" w:rsidTr="0003329F">
        <w:trPr>
          <w:gridAfter w:val="1"/>
          <w:wAfter w:w="62" w:type="dxa"/>
          <w:trHeight w:val="118"/>
        </w:trPr>
        <w:tc>
          <w:tcPr>
            <w:tcW w:w="9180" w:type="dxa"/>
          </w:tcPr>
          <w:p w:rsidR="00E74FDC" w:rsidRDefault="00E74FDC" w:rsidP="00E74FDC">
            <w:pPr>
              <w:pStyle w:val="ListParagraph"/>
              <w:numPr>
                <w:ilvl w:val="0"/>
                <w:numId w:val="47"/>
              </w:numPr>
              <w:jc w:val="center"/>
            </w:pPr>
            <w:r>
              <w:t>R_50_0_M</w:t>
            </w:r>
          </w:p>
        </w:tc>
      </w:tr>
      <w:tr w:rsidR="00E74FDC" w:rsidTr="00675383">
        <w:trPr>
          <w:trHeight w:val="117"/>
        </w:trPr>
        <w:tc>
          <w:tcPr>
            <w:tcW w:w="9242" w:type="dxa"/>
            <w:gridSpan w:val="2"/>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E74FDC" w:rsidRPr="00BA0F69" w:rsidTr="00675383">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0_F</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2</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5.2</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4</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1</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0</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0</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7</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8</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2.9</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0</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0.7</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9</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4</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6.8</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9</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3</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5</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2.2</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9</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w:t>
                  </w:r>
                </w:p>
              </w:tc>
            </w:tr>
            <w:tr w:rsidR="00E74FDC" w:rsidRPr="00BA0F69" w:rsidTr="00675383">
              <w:trPr>
                <w:trHeight w:val="316"/>
              </w:trPr>
              <w:tc>
                <w:tcPr>
                  <w:tcW w:w="552"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5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389"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5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0.7</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8</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9</w:t>
                  </w:r>
                </w:p>
              </w:tc>
              <w:tc>
                <w:tcPr>
                  <w:tcW w:w="68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9</w:t>
                  </w:r>
                </w:p>
              </w:tc>
              <w:tc>
                <w:tcPr>
                  <w:tcW w:w="54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w:t>
                  </w:r>
                </w:p>
              </w:tc>
            </w:tr>
          </w:tbl>
          <w:p w:rsidR="00E74FDC" w:rsidRDefault="00E74FDC" w:rsidP="00675383">
            <w:pPr>
              <w:jc w:val="center"/>
            </w:pPr>
          </w:p>
        </w:tc>
      </w:tr>
      <w:tr w:rsidR="00E74FDC" w:rsidTr="00675383">
        <w:trPr>
          <w:trHeight w:val="118"/>
        </w:trPr>
        <w:tc>
          <w:tcPr>
            <w:tcW w:w="9242" w:type="dxa"/>
            <w:gridSpan w:val="2"/>
          </w:tcPr>
          <w:p w:rsidR="00E74FDC" w:rsidRDefault="00E74FDC" w:rsidP="00E74FDC">
            <w:pPr>
              <w:pStyle w:val="ListParagraph"/>
              <w:numPr>
                <w:ilvl w:val="0"/>
                <w:numId w:val="47"/>
              </w:numPr>
              <w:jc w:val="center"/>
            </w:pPr>
            <w:r>
              <w:t>R_50_0_F</w:t>
            </w:r>
          </w:p>
        </w:tc>
      </w:tr>
      <w:tr w:rsidR="00E74FDC" w:rsidTr="00675383">
        <w:trPr>
          <w:trHeight w:val="134"/>
        </w:trPr>
        <w:tc>
          <w:tcPr>
            <w:tcW w:w="9242" w:type="dxa"/>
            <w:gridSpan w:val="2"/>
          </w:tcPr>
          <w:tbl>
            <w:tblPr>
              <w:tblW w:w="7558" w:type="dxa"/>
              <w:tblInd w:w="93" w:type="dxa"/>
              <w:tblLook w:val="04A0" w:firstRow="1" w:lastRow="0" w:firstColumn="1" w:lastColumn="0" w:noHBand="0" w:noVBand="1"/>
            </w:tblPr>
            <w:tblGrid>
              <w:gridCol w:w="523"/>
              <w:gridCol w:w="524"/>
              <w:gridCol w:w="579"/>
              <w:gridCol w:w="642"/>
              <w:gridCol w:w="642"/>
              <w:gridCol w:w="642"/>
              <w:gridCol w:w="642"/>
              <w:gridCol w:w="642"/>
              <w:gridCol w:w="642"/>
              <w:gridCol w:w="642"/>
              <w:gridCol w:w="642"/>
              <w:gridCol w:w="642"/>
              <w:gridCol w:w="520"/>
            </w:tblGrid>
            <w:tr w:rsidR="00E74FDC" w:rsidRPr="00BA0F69" w:rsidTr="00675383">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0_M</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4</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4</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5</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8</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1.5</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0.7</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7</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7</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9.1</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2</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7</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0</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8</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6.7</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4</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6</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1</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4</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1</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8</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8.4</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4</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2</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3</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2</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7.1</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1</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4</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4</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5</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w:t>
                  </w:r>
                </w:p>
              </w:tc>
            </w:tr>
            <w:tr w:rsidR="00E74FDC" w:rsidRPr="00BA0F69" w:rsidTr="00675383">
              <w:trPr>
                <w:trHeight w:val="305"/>
              </w:trPr>
              <w:tc>
                <w:tcPr>
                  <w:tcW w:w="50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55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6.3</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7.7</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6</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0</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8</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5</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9</w:t>
                  </w:r>
                </w:p>
              </w:tc>
              <w:tc>
                <w:tcPr>
                  <w:tcW w:w="611"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w:t>
                  </w:r>
                </w:p>
              </w:tc>
              <w:tc>
                <w:tcPr>
                  <w:tcW w:w="49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w:t>
                  </w:r>
                </w:p>
              </w:tc>
            </w:tr>
          </w:tbl>
          <w:p w:rsidR="00E74FDC" w:rsidRDefault="00E74FDC" w:rsidP="00675383">
            <w:pPr>
              <w:jc w:val="center"/>
            </w:pPr>
          </w:p>
        </w:tc>
      </w:tr>
      <w:tr w:rsidR="00E74FDC" w:rsidTr="00675383">
        <w:trPr>
          <w:trHeight w:val="134"/>
        </w:trPr>
        <w:tc>
          <w:tcPr>
            <w:tcW w:w="9242" w:type="dxa"/>
            <w:gridSpan w:val="2"/>
          </w:tcPr>
          <w:p w:rsidR="00E74FDC" w:rsidRDefault="00E74FDC" w:rsidP="00E74FDC">
            <w:pPr>
              <w:pStyle w:val="ListParagraph"/>
              <w:numPr>
                <w:ilvl w:val="0"/>
                <w:numId w:val="47"/>
              </w:numPr>
              <w:jc w:val="center"/>
            </w:pPr>
            <w:r>
              <w:t>R_65_0_M</w:t>
            </w:r>
          </w:p>
        </w:tc>
      </w:tr>
    </w:tbl>
    <w:p w:rsidR="0003329F" w:rsidRDefault="0003329F">
      <w:r>
        <w:br w:type="page"/>
      </w:r>
    </w:p>
    <w:tbl>
      <w:tblPr>
        <w:tblStyle w:val="TableGrid"/>
        <w:tblW w:w="0" w:type="auto"/>
        <w:tblLook w:val="04A0" w:firstRow="1" w:lastRow="0" w:firstColumn="1" w:lastColumn="0" w:noHBand="0" w:noVBand="1"/>
      </w:tblPr>
      <w:tblGrid>
        <w:gridCol w:w="9242"/>
      </w:tblGrid>
      <w:tr w:rsidR="00E74FDC" w:rsidTr="00675383">
        <w:trPr>
          <w:trHeight w:val="118"/>
        </w:trPr>
        <w:tc>
          <w:tcPr>
            <w:tcW w:w="9242" w:type="dxa"/>
          </w:tcPr>
          <w:tbl>
            <w:tblPr>
              <w:tblW w:w="7767" w:type="dxa"/>
              <w:tblInd w:w="93" w:type="dxa"/>
              <w:tblLook w:val="04A0" w:firstRow="1" w:lastRow="0" w:firstColumn="1" w:lastColumn="0" w:noHBand="0" w:noVBand="1"/>
            </w:tblPr>
            <w:tblGrid>
              <w:gridCol w:w="523"/>
              <w:gridCol w:w="524"/>
              <w:gridCol w:w="642"/>
              <w:gridCol w:w="642"/>
              <w:gridCol w:w="642"/>
              <w:gridCol w:w="642"/>
              <w:gridCol w:w="642"/>
              <w:gridCol w:w="642"/>
              <w:gridCol w:w="642"/>
              <w:gridCol w:w="642"/>
              <w:gridCol w:w="642"/>
              <w:gridCol w:w="642"/>
              <w:gridCol w:w="520"/>
            </w:tblGrid>
            <w:tr w:rsidR="00E74FDC" w:rsidRPr="00BA0F69" w:rsidTr="00675383">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0_F</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7.0</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5.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4</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1</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1.4</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1</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9.5</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4</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8</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7</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6</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7.5</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2</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8</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0</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7</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8</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7.0</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4</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7</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2</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3.2</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6</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6.6</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0</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6</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5</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7.0</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2</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9.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5</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1</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6</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5</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2</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4</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w:t>
                  </w:r>
                </w:p>
              </w:tc>
            </w:tr>
            <w:tr w:rsidR="00E74FDC" w:rsidRPr="00BA0F69" w:rsidTr="00675383">
              <w:trPr>
                <w:trHeight w:val="307"/>
              </w:trPr>
              <w:tc>
                <w:tcPr>
                  <w:tcW w:w="513"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6.0</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0.4</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1</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9</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5</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0</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3</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0</w:t>
                  </w:r>
                </w:p>
              </w:tc>
              <w:tc>
                <w:tcPr>
                  <w:tcW w:w="62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w:t>
                  </w:r>
                </w:p>
              </w:tc>
              <w:tc>
                <w:tcPr>
                  <w:tcW w:w="508"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w:t>
                  </w:r>
                </w:p>
              </w:tc>
            </w:tr>
          </w:tbl>
          <w:p w:rsidR="00E74FDC" w:rsidRDefault="00E74FDC" w:rsidP="00675383">
            <w:pPr>
              <w:jc w:val="center"/>
            </w:pPr>
          </w:p>
        </w:tc>
      </w:tr>
      <w:tr w:rsidR="00E74FDC" w:rsidTr="00675383">
        <w:trPr>
          <w:trHeight w:val="117"/>
        </w:trPr>
        <w:tc>
          <w:tcPr>
            <w:tcW w:w="9242" w:type="dxa"/>
          </w:tcPr>
          <w:p w:rsidR="00E74FDC" w:rsidRDefault="00E74FDC" w:rsidP="00E74FDC">
            <w:pPr>
              <w:pStyle w:val="ListParagraph"/>
              <w:numPr>
                <w:ilvl w:val="0"/>
                <w:numId w:val="47"/>
              </w:numPr>
              <w:jc w:val="center"/>
            </w:pPr>
            <w:r>
              <w:t>R_65_0_F</w:t>
            </w:r>
          </w:p>
        </w:tc>
      </w:tr>
      <w:tr w:rsidR="00E74FDC" w:rsidTr="00675383">
        <w:trPr>
          <w:trHeight w:val="118"/>
        </w:trPr>
        <w:tc>
          <w:tcPr>
            <w:tcW w:w="9242" w:type="dxa"/>
          </w:tcPr>
          <w:p w:rsidR="00E74FDC" w:rsidRDefault="00E74FDC" w:rsidP="00675383"/>
          <w:tbl>
            <w:tblPr>
              <w:tblW w:w="7565" w:type="dxa"/>
              <w:tblInd w:w="93" w:type="dxa"/>
              <w:tblLook w:val="04A0" w:firstRow="1" w:lastRow="0" w:firstColumn="1" w:lastColumn="0" w:noHBand="0" w:noVBand="1"/>
            </w:tblPr>
            <w:tblGrid>
              <w:gridCol w:w="523"/>
              <w:gridCol w:w="524"/>
              <w:gridCol w:w="642"/>
              <w:gridCol w:w="642"/>
              <w:gridCol w:w="642"/>
              <w:gridCol w:w="642"/>
              <w:gridCol w:w="642"/>
              <w:gridCol w:w="642"/>
              <w:gridCol w:w="642"/>
              <w:gridCol w:w="642"/>
              <w:gridCol w:w="642"/>
              <w:gridCol w:w="642"/>
              <w:gridCol w:w="520"/>
            </w:tblGrid>
            <w:tr w:rsidR="00E74FDC" w:rsidRPr="00BA0F69" w:rsidTr="00675383">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0_M</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4.1</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8</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8</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4.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6</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2.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2.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5</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2.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9.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6.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6.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1.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5</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7</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9.3</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9.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9</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9.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4</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8.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8</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7</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0</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2</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c>
                <w:tcPr>
                  <w:tcW w:w="607"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w:t>
                  </w:r>
                </w:p>
              </w:tc>
              <w:tc>
                <w:tcPr>
                  <w:tcW w:w="495"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w:t>
                  </w:r>
                </w:p>
              </w:tc>
            </w:tr>
          </w:tbl>
          <w:p w:rsidR="00E74FDC" w:rsidRDefault="00E74FDC" w:rsidP="00675383">
            <w:pPr>
              <w:jc w:val="center"/>
            </w:pPr>
          </w:p>
        </w:tc>
      </w:tr>
      <w:tr w:rsidR="00E74FDC" w:rsidTr="00675383">
        <w:trPr>
          <w:trHeight w:val="117"/>
        </w:trPr>
        <w:tc>
          <w:tcPr>
            <w:tcW w:w="9242" w:type="dxa"/>
          </w:tcPr>
          <w:p w:rsidR="00E74FDC" w:rsidRDefault="00E74FDC" w:rsidP="00E74FDC">
            <w:pPr>
              <w:pStyle w:val="ListParagraph"/>
              <w:numPr>
                <w:ilvl w:val="0"/>
                <w:numId w:val="47"/>
              </w:numPr>
              <w:jc w:val="center"/>
            </w:pPr>
            <w:r>
              <w:t>D_65_0_M</w:t>
            </w:r>
          </w:p>
        </w:tc>
      </w:tr>
      <w:tr w:rsidR="00E74FDC" w:rsidTr="00675383">
        <w:trPr>
          <w:trHeight w:val="118"/>
        </w:trPr>
        <w:tc>
          <w:tcPr>
            <w:tcW w:w="9242" w:type="dxa"/>
          </w:tcPr>
          <w:tbl>
            <w:tblPr>
              <w:tblW w:w="6500" w:type="dxa"/>
              <w:tblInd w:w="93" w:type="dxa"/>
              <w:tblLook w:val="04A0" w:firstRow="1" w:lastRow="0" w:firstColumn="1" w:lastColumn="0" w:noHBand="0" w:noVBand="1"/>
            </w:tblPr>
            <w:tblGrid>
              <w:gridCol w:w="523"/>
              <w:gridCol w:w="524"/>
              <w:gridCol w:w="642"/>
              <w:gridCol w:w="642"/>
              <w:gridCol w:w="642"/>
              <w:gridCol w:w="642"/>
              <w:gridCol w:w="642"/>
              <w:gridCol w:w="642"/>
              <w:gridCol w:w="642"/>
              <w:gridCol w:w="642"/>
              <w:gridCol w:w="642"/>
              <w:gridCol w:w="642"/>
              <w:gridCol w:w="520"/>
            </w:tblGrid>
            <w:tr w:rsidR="00E74FDC" w:rsidRPr="00BA0F69" w:rsidTr="00675383">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ensitivity</w:t>
                  </w:r>
                </w:p>
              </w:tc>
            </w:tr>
            <w:tr w:rsidR="00E74FDC" w:rsidRPr="00BA0F69" w:rsidTr="00675383">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E74FDC" w:rsidRPr="00BA0F69" w:rsidRDefault="00E74FDC" w:rsidP="00675383">
                  <w:pPr>
                    <w:jc w:val="center"/>
                    <w:rPr>
                      <w:rFonts w:ascii="Calibri" w:hAnsi="Calibri" w:cs="Calibri"/>
                      <w:b/>
                      <w:bCs/>
                      <w:i/>
                      <w:iCs/>
                      <w:color w:val="000000"/>
                    </w:rPr>
                  </w:pPr>
                  <w:r w:rsidRPr="00BA0F69">
                    <w:rPr>
                      <w:rFonts w:ascii="Calibri" w:hAnsi="Calibri" w:cs="Calibri"/>
                      <w:b/>
                      <w:bCs/>
                      <w:i/>
                      <w:iCs/>
                      <w:color w:val="000000"/>
                    </w:rPr>
                    <w:t>0_F</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r>
            <w:tr w:rsidR="00E74FDC" w:rsidRPr="00BA0F69" w:rsidTr="00675383">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E74FDC" w:rsidRPr="00BA0F69" w:rsidRDefault="00E74FDC" w:rsidP="00675383">
                  <w:pPr>
                    <w:jc w:val="center"/>
                    <w:rPr>
                      <w:rFonts w:ascii="Calibri" w:hAnsi="Calibri" w:cs="Calibri"/>
                      <w:i/>
                      <w:iCs/>
                      <w:color w:val="000000"/>
                    </w:rPr>
                  </w:pPr>
                  <w:r w:rsidRPr="00BA0F69">
                    <w:rPr>
                      <w:rFonts w:ascii="Calibri" w:hAnsi="Calibri" w:cs="Calibri"/>
                      <w:i/>
                      <w:iCs/>
                      <w:color w:val="000000"/>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Inf</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3</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2</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2</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6.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2</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D</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9.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7.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5.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2.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1</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4</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gt;9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7.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3.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0.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3</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9</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6.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9.8</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7.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1.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5.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3</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6</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4.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2.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3.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6.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9</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8.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0</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2</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1</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8</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9.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4.5</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4</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6.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3.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8</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0.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9</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2</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8</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9.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7.5</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4.0</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5</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w:t>
                  </w:r>
                </w:p>
              </w:tc>
            </w:tr>
            <w:tr w:rsidR="00E74FDC" w:rsidRPr="00BA0F69" w:rsidTr="00675383">
              <w:trPr>
                <w:trHeight w:val="300"/>
              </w:trPr>
              <w:tc>
                <w:tcPr>
                  <w:tcW w:w="500" w:type="dxa"/>
                  <w:vMerge/>
                  <w:tcBorders>
                    <w:top w:val="nil"/>
                    <w:left w:val="single" w:sz="4" w:space="0" w:color="auto"/>
                    <w:bottom w:val="single" w:sz="4" w:space="0" w:color="auto"/>
                    <w:right w:val="single" w:sz="4" w:space="0" w:color="auto"/>
                  </w:tcBorders>
                  <w:vAlign w:val="center"/>
                  <w:hideMark/>
                </w:tcPr>
                <w:p w:rsidR="00E74FDC" w:rsidRPr="00BA0F69" w:rsidRDefault="00E74FDC" w:rsidP="00675383">
                  <w:pPr>
                    <w:jc w:val="center"/>
                    <w:rPr>
                      <w:rFonts w:ascii="Calibri" w:hAnsi="Calibri" w:cs="Calibri"/>
                      <w:i/>
                      <w:iCs/>
                      <w:color w:val="000000"/>
                    </w:rPr>
                  </w:pPr>
                </w:p>
              </w:tc>
              <w:tc>
                <w:tcPr>
                  <w:tcW w:w="500"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b/>
                      <w:bCs/>
                      <w:color w:val="000000"/>
                    </w:rPr>
                  </w:pPr>
                  <w:r w:rsidRPr="00BA0F69">
                    <w:rPr>
                      <w:rFonts w:ascii="Calibri" w:hAnsi="Calibri" w:cs="Calibri"/>
                      <w:b/>
                      <w:bCs/>
                      <w:color w:val="000000"/>
                    </w:rPr>
                    <w:t>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0.1</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7.3</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4.7</w:t>
                  </w:r>
                </w:p>
              </w:tc>
              <w:tc>
                <w:tcPr>
                  <w:tcW w:w="513"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2.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0.3</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8.4</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6.7</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5.1</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3.6</w:t>
                  </w:r>
                </w:p>
              </w:tc>
              <w:tc>
                <w:tcPr>
                  <w:tcW w:w="512"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2.3</w:t>
                  </w:r>
                </w:p>
              </w:tc>
              <w:tc>
                <w:tcPr>
                  <w:tcW w:w="376" w:type="dxa"/>
                  <w:tcBorders>
                    <w:top w:val="nil"/>
                    <w:left w:val="nil"/>
                    <w:bottom w:val="single" w:sz="4" w:space="0" w:color="auto"/>
                    <w:right w:val="single" w:sz="4" w:space="0" w:color="auto"/>
                  </w:tcBorders>
                  <w:shd w:val="clear" w:color="auto" w:fill="auto"/>
                  <w:noWrap/>
                  <w:vAlign w:val="bottom"/>
                  <w:hideMark/>
                </w:tcPr>
                <w:p w:rsidR="00E74FDC" w:rsidRPr="00BA0F69" w:rsidRDefault="00E74FDC" w:rsidP="00675383">
                  <w:pPr>
                    <w:jc w:val="center"/>
                    <w:rPr>
                      <w:rFonts w:ascii="Calibri" w:hAnsi="Calibri" w:cs="Calibri"/>
                      <w:color w:val="000000"/>
                    </w:rPr>
                  </w:pPr>
                  <w:r w:rsidRPr="00BA0F69">
                    <w:rPr>
                      <w:rFonts w:ascii="Calibri" w:hAnsi="Calibri" w:cs="Calibri"/>
                      <w:color w:val="000000"/>
                    </w:rPr>
                    <w:t>1.1</w:t>
                  </w:r>
                </w:p>
              </w:tc>
            </w:tr>
          </w:tbl>
          <w:p w:rsidR="00E74FDC" w:rsidRDefault="00E74FDC" w:rsidP="00675383">
            <w:pPr>
              <w:jc w:val="center"/>
            </w:pPr>
          </w:p>
        </w:tc>
      </w:tr>
      <w:tr w:rsidR="00E74FDC" w:rsidTr="00675383">
        <w:trPr>
          <w:trHeight w:val="117"/>
        </w:trPr>
        <w:tc>
          <w:tcPr>
            <w:tcW w:w="9242" w:type="dxa"/>
          </w:tcPr>
          <w:p w:rsidR="00E74FDC" w:rsidRDefault="00E74FDC" w:rsidP="00E74FDC">
            <w:pPr>
              <w:pStyle w:val="ListParagraph"/>
              <w:numPr>
                <w:ilvl w:val="0"/>
                <w:numId w:val="47"/>
              </w:numPr>
              <w:jc w:val="center"/>
            </w:pPr>
            <w:r>
              <w:t>D_65_0_F</w:t>
            </w:r>
          </w:p>
        </w:tc>
      </w:tr>
    </w:tbl>
    <w:p w:rsidR="00E74FDC" w:rsidRDefault="00E74FDC" w:rsidP="00E74FDC">
      <w:pPr>
        <w:pStyle w:val="CommentText"/>
        <w:rPr>
          <w:b/>
          <w:sz w:val="22"/>
          <w:szCs w:val="22"/>
        </w:rPr>
      </w:pPr>
      <w:r>
        <w:rPr>
          <w:b/>
          <w:sz w:val="22"/>
          <w:szCs w:val="22"/>
        </w:rPr>
        <w:t>D: Dominated</w:t>
      </w:r>
      <w:r>
        <w:rPr>
          <w:b/>
          <w:sz w:val="22"/>
          <w:szCs w:val="22"/>
        </w:rPr>
        <w:tab/>
      </w:r>
      <w:r>
        <w:rPr>
          <w:b/>
          <w:sz w:val="22"/>
          <w:szCs w:val="22"/>
        </w:rPr>
        <w:tab/>
        <w:t>Continued overleaf (for 1</w:t>
      </w:r>
      <w:r w:rsidRPr="00653ED6">
        <w:rPr>
          <w:b/>
          <w:sz w:val="22"/>
          <w:szCs w:val="22"/>
          <w:vertAlign w:val="superscript"/>
        </w:rPr>
        <w:t>st</w:t>
      </w:r>
      <w:r>
        <w:rPr>
          <w:b/>
          <w:sz w:val="22"/>
          <w:szCs w:val="22"/>
        </w:rPr>
        <w:t xml:space="preserve"> four pages)</w:t>
      </w:r>
    </w:p>
    <w:p w:rsidR="00C6549A" w:rsidRPr="00EF4EB9" w:rsidRDefault="00E74FDC" w:rsidP="0085086B">
      <w:pPr>
        <w:outlineLvl w:val="0"/>
        <w:rPr>
          <w:sz w:val="22"/>
          <w:szCs w:val="22"/>
        </w:rPr>
      </w:pPr>
      <w:r>
        <w:rPr>
          <w:b/>
        </w:rPr>
        <w:t>I</w:t>
      </w:r>
      <w:r>
        <w:rPr>
          <w:b/>
          <w:sz w:val="22"/>
          <w:szCs w:val="22"/>
        </w:rPr>
        <w:t>CER: Incremental cost-effectiveness ratio</w:t>
      </w:r>
    </w:p>
    <w:p w:rsidR="00C6549A" w:rsidRPr="00EF4EB9" w:rsidRDefault="00C6549A" w:rsidP="00C6549A">
      <w:pPr>
        <w:rPr>
          <w:sz w:val="22"/>
          <w:szCs w:val="22"/>
        </w:rPr>
        <w:sectPr w:rsidR="00C6549A" w:rsidRPr="00EF4EB9" w:rsidSect="00C6549A">
          <w:pgSz w:w="11906" w:h="16838"/>
          <w:pgMar w:top="1440" w:right="1440" w:bottom="1440" w:left="1440" w:header="708" w:footer="708" w:gutter="0"/>
          <w:cols w:space="708"/>
          <w:docGrid w:linePitch="360"/>
        </w:sectPr>
      </w:pPr>
    </w:p>
    <w:p w:rsidR="00A07F5C" w:rsidRPr="00EF4EB9" w:rsidRDefault="00A07F5C" w:rsidP="0085086B">
      <w:pPr>
        <w:outlineLvl w:val="0"/>
        <w:rPr>
          <w:b/>
          <w:sz w:val="22"/>
          <w:szCs w:val="22"/>
        </w:rPr>
      </w:pPr>
      <w:r w:rsidRPr="00EF4EB9">
        <w:rPr>
          <w:b/>
          <w:sz w:val="22"/>
          <w:szCs w:val="22"/>
        </w:rPr>
        <w:t>Appendix 1</w:t>
      </w:r>
      <w:r w:rsidR="00E74FDC">
        <w:rPr>
          <w:b/>
          <w:sz w:val="22"/>
          <w:szCs w:val="22"/>
        </w:rPr>
        <w:t>2</w:t>
      </w:r>
      <w:r w:rsidRPr="00EF4EB9">
        <w:rPr>
          <w:b/>
          <w:sz w:val="22"/>
          <w:szCs w:val="22"/>
        </w:rPr>
        <w:t>:</w:t>
      </w:r>
      <w:r w:rsidRPr="00EF4EB9">
        <w:rPr>
          <w:b/>
          <w:sz w:val="22"/>
          <w:szCs w:val="22"/>
        </w:rPr>
        <w:tab/>
        <w:t>Search Strategy</w:t>
      </w:r>
      <w:r w:rsidR="00BA519F">
        <w:rPr>
          <w:b/>
          <w:sz w:val="22"/>
          <w:szCs w:val="22"/>
        </w:rPr>
        <w:t xml:space="preserve"> for economic evaluations of TTE in AF</w:t>
      </w:r>
    </w:p>
    <w:p w:rsidR="00A07F5C" w:rsidRPr="00EF4EB9" w:rsidRDefault="00A07F5C" w:rsidP="00A07F5C">
      <w:pPr>
        <w:rPr>
          <w:sz w:val="22"/>
          <w:szCs w:val="22"/>
        </w:rPr>
      </w:pPr>
      <w:r w:rsidRPr="00EF4EB9">
        <w:rPr>
          <w:rFonts w:eastAsia="Arial Unicode MS"/>
          <w:sz w:val="22"/>
          <w:szCs w:val="22"/>
        </w:rPr>
        <w:t>Database: Ovid MEDLINE(R) In-Process &amp; Other Non-Indexed Citations and Ovid MEDLINE(R) &lt;1948 to Present&gt;</w:t>
      </w:r>
    </w:p>
    <w:p w:rsidR="00A07F5C" w:rsidRPr="00EF4EB9" w:rsidRDefault="00A07F5C" w:rsidP="00A07F5C">
      <w:pPr>
        <w:rPr>
          <w:rFonts w:eastAsia="Arial Unicode MS"/>
          <w:sz w:val="22"/>
          <w:szCs w:val="22"/>
        </w:rPr>
      </w:pPr>
      <w:r w:rsidRPr="00EF4EB9">
        <w:rPr>
          <w:rFonts w:eastAsia="Arial Unicode MS"/>
          <w:sz w:val="22"/>
          <w:szCs w:val="22"/>
        </w:rPr>
        <w:t>Search Strategy:</w:t>
      </w:r>
    </w:p>
    <w:p w:rsidR="00A07F5C" w:rsidRPr="00EF4EB9" w:rsidRDefault="00A07F5C" w:rsidP="00A07F5C">
      <w:pPr>
        <w:rPr>
          <w:rFonts w:eastAsia="Arial Unicode MS"/>
          <w:sz w:val="22"/>
          <w:szCs w:val="22"/>
        </w:rPr>
      </w:pPr>
      <w:r w:rsidRPr="00EF4EB9">
        <w:rPr>
          <w:rFonts w:eastAsia="Arial Unicode MS"/>
          <w:sz w:val="22"/>
          <w:szCs w:val="22"/>
        </w:rPr>
        <w:t>--------------------------------------------------------------------------------</w:t>
      </w:r>
    </w:p>
    <w:p w:rsidR="00A07F5C" w:rsidRPr="00EF4EB9" w:rsidRDefault="00A07F5C" w:rsidP="00A07F5C">
      <w:pPr>
        <w:rPr>
          <w:rFonts w:eastAsia="Arial Unicode MS"/>
          <w:sz w:val="22"/>
          <w:szCs w:val="22"/>
        </w:rPr>
      </w:pPr>
      <w:r w:rsidRPr="00EF4EB9">
        <w:rPr>
          <w:rFonts w:eastAsia="Arial Unicode MS"/>
          <w:sz w:val="22"/>
          <w:szCs w:val="22"/>
        </w:rPr>
        <w:t>1     Economics/ (26174)</w:t>
      </w:r>
    </w:p>
    <w:p w:rsidR="00A07F5C" w:rsidRPr="00EF4EB9" w:rsidRDefault="00A07F5C" w:rsidP="00A07F5C">
      <w:pPr>
        <w:rPr>
          <w:rFonts w:eastAsia="Arial Unicode MS"/>
          <w:sz w:val="22"/>
          <w:szCs w:val="22"/>
        </w:rPr>
      </w:pPr>
      <w:r w:rsidRPr="00EF4EB9">
        <w:rPr>
          <w:rFonts w:eastAsia="Arial Unicode MS"/>
          <w:sz w:val="22"/>
          <w:szCs w:val="22"/>
        </w:rPr>
        <w:t>2     "costs and cost analysis"/ (39208)</w:t>
      </w:r>
    </w:p>
    <w:p w:rsidR="00A07F5C" w:rsidRPr="00EF4EB9" w:rsidRDefault="00A07F5C" w:rsidP="00A07F5C">
      <w:pPr>
        <w:rPr>
          <w:rFonts w:eastAsia="Arial Unicode MS"/>
          <w:sz w:val="22"/>
          <w:szCs w:val="22"/>
        </w:rPr>
      </w:pPr>
      <w:r w:rsidRPr="00EF4EB9">
        <w:rPr>
          <w:rFonts w:eastAsia="Arial Unicode MS"/>
          <w:sz w:val="22"/>
          <w:szCs w:val="22"/>
        </w:rPr>
        <w:t>3     Cost-benefit analysis/ (52318)</w:t>
      </w:r>
    </w:p>
    <w:p w:rsidR="00A07F5C" w:rsidRPr="00EF4EB9" w:rsidRDefault="00A07F5C" w:rsidP="00A07F5C">
      <w:pPr>
        <w:rPr>
          <w:rFonts w:eastAsia="Arial Unicode MS"/>
          <w:sz w:val="22"/>
          <w:szCs w:val="22"/>
        </w:rPr>
      </w:pPr>
      <w:r w:rsidRPr="00EF4EB9">
        <w:rPr>
          <w:rFonts w:eastAsia="Arial Unicode MS"/>
          <w:sz w:val="22"/>
          <w:szCs w:val="22"/>
        </w:rPr>
        <w:t>4     Cost control/ (18902)</w:t>
      </w:r>
    </w:p>
    <w:p w:rsidR="00A07F5C" w:rsidRPr="00EF4EB9" w:rsidRDefault="00A07F5C" w:rsidP="00A07F5C">
      <w:pPr>
        <w:rPr>
          <w:rFonts w:eastAsia="Arial Unicode MS"/>
          <w:sz w:val="22"/>
          <w:szCs w:val="22"/>
        </w:rPr>
      </w:pPr>
      <w:r w:rsidRPr="00EF4EB9">
        <w:rPr>
          <w:rFonts w:eastAsia="Arial Unicode MS"/>
          <w:sz w:val="22"/>
          <w:szCs w:val="22"/>
        </w:rPr>
        <w:t>5     Cost savings/ (7217)</w:t>
      </w:r>
    </w:p>
    <w:p w:rsidR="00A07F5C" w:rsidRPr="00EF4EB9" w:rsidRDefault="00A07F5C" w:rsidP="00A07F5C">
      <w:pPr>
        <w:rPr>
          <w:rFonts w:eastAsia="Arial Unicode MS"/>
          <w:sz w:val="22"/>
          <w:szCs w:val="22"/>
        </w:rPr>
      </w:pPr>
      <w:r w:rsidRPr="00EF4EB9">
        <w:rPr>
          <w:rFonts w:eastAsia="Arial Unicode MS"/>
          <w:sz w:val="22"/>
          <w:szCs w:val="22"/>
        </w:rPr>
        <w:t>6     Cost of illness/ (14510)</w:t>
      </w:r>
    </w:p>
    <w:p w:rsidR="00A07F5C" w:rsidRPr="00EF4EB9" w:rsidRDefault="00A07F5C" w:rsidP="00A07F5C">
      <w:pPr>
        <w:rPr>
          <w:rFonts w:eastAsia="Arial Unicode MS"/>
          <w:sz w:val="22"/>
          <w:szCs w:val="22"/>
        </w:rPr>
      </w:pPr>
      <w:r w:rsidRPr="00EF4EB9">
        <w:rPr>
          <w:rFonts w:eastAsia="Arial Unicode MS"/>
          <w:sz w:val="22"/>
          <w:szCs w:val="22"/>
        </w:rPr>
        <w:t>7     Cost sharing/ (1697)</w:t>
      </w:r>
    </w:p>
    <w:p w:rsidR="00A07F5C" w:rsidRPr="00EF4EB9" w:rsidRDefault="00A07F5C" w:rsidP="00A07F5C">
      <w:pPr>
        <w:rPr>
          <w:rFonts w:eastAsia="Arial Unicode MS"/>
          <w:sz w:val="22"/>
          <w:szCs w:val="22"/>
        </w:rPr>
      </w:pPr>
      <w:r w:rsidRPr="00EF4EB9">
        <w:rPr>
          <w:rFonts w:eastAsia="Arial Unicode MS"/>
          <w:sz w:val="22"/>
          <w:szCs w:val="22"/>
        </w:rPr>
        <w:t>8     "deductibles and coinsurance"/ (1308)</w:t>
      </w:r>
    </w:p>
    <w:p w:rsidR="00A07F5C" w:rsidRPr="00EF4EB9" w:rsidRDefault="00A07F5C" w:rsidP="00A07F5C">
      <w:pPr>
        <w:rPr>
          <w:rFonts w:eastAsia="Arial Unicode MS"/>
          <w:sz w:val="22"/>
          <w:szCs w:val="22"/>
        </w:rPr>
      </w:pPr>
      <w:r w:rsidRPr="00EF4EB9">
        <w:rPr>
          <w:rFonts w:eastAsia="Arial Unicode MS"/>
          <w:sz w:val="22"/>
          <w:szCs w:val="22"/>
        </w:rPr>
        <w:t>9     Medical savings accounts/ (450)</w:t>
      </w:r>
    </w:p>
    <w:p w:rsidR="00A07F5C" w:rsidRPr="00EF4EB9" w:rsidRDefault="00A07F5C" w:rsidP="00A07F5C">
      <w:pPr>
        <w:rPr>
          <w:rFonts w:eastAsia="Arial Unicode MS"/>
          <w:sz w:val="22"/>
          <w:szCs w:val="22"/>
        </w:rPr>
      </w:pPr>
      <w:r w:rsidRPr="00EF4EB9">
        <w:rPr>
          <w:rFonts w:eastAsia="Arial Unicode MS"/>
          <w:sz w:val="22"/>
          <w:szCs w:val="22"/>
        </w:rPr>
        <w:t>10     Health care costs/ (22054)</w:t>
      </w:r>
    </w:p>
    <w:p w:rsidR="00A07F5C" w:rsidRPr="00EF4EB9" w:rsidRDefault="00A07F5C" w:rsidP="00A07F5C">
      <w:pPr>
        <w:rPr>
          <w:rFonts w:eastAsia="Arial Unicode MS"/>
          <w:sz w:val="22"/>
          <w:szCs w:val="22"/>
        </w:rPr>
      </w:pPr>
      <w:r w:rsidRPr="00EF4EB9">
        <w:rPr>
          <w:rFonts w:eastAsia="Arial Unicode MS"/>
          <w:sz w:val="22"/>
          <w:szCs w:val="22"/>
        </w:rPr>
        <w:t>11     Direct service costs/ (958)</w:t>
      </w:r>
    </w:p>
    <w:p w:rsidR="00A07F5C" w:rsidRPr="00EF4EB9" w:rsidRDefault="00A07F5C" w:rsidP="00A07F5C">
      <w:pPr>
        <w:rPr>
          <w:rFonts w:eastAsia="Arial Unicode MS"/>
          <w:sz w:val="22"/>
          <w:szCs w:val="22"/>
        </w:rPr>
      </w:pPr>
      <w:r w:rsidRPr="00EF4EB9">
        <w:rPr>
          <w:rFonts w:eastAsia="Arial Unicode MS"/>
          <w:sz w:val="22"/>
          <w:szCs w:val="22"/>
        </w:rPr>
        <w:t>12     Drug costs/ (10541)</w:t>
      </w:r>
    </w:p>
    <w:p w:rsidR="00A07F5C" w:rsidRPr="00EF4EB9" w:rsidRDefault="00A07F5C" w:rsidP="00A07F5C">
      <w:pPr>
        <w:rPr>
          <w:rFonts w:eastAsia="Arial Unicode MS"/>
          <w:sz w:val="22"/>
          <w:szCs w:val="22"/>
        </w:rPr>
      </w:pPr>
      <w:r w:rsidRPr="00EF4EB9">
        <w:rPr>
          <w:rFonts w:eastAsia="Arial Unicode MS"/>
          <w:sz w:val="22"/>
          <w:szCs w:val="22"/>
        </w:rPr>
        <w:t>13     Employer health costs/ (1041)</w:t>
      </w:r>
    </w:p>
    <w:p w:rsidR="00A07F5C" w:rsidRPr="00EF4EB9" w:rsidRDefault="00A07F5C" w:rsidP="00A07F5C">
      <w:pPr>
        <w:rPr>
          <w:rFonts w:eastAsia="Arial Unicode MS"/>
          <w:sz w:val="22"/>
          <w:szCs w:val="22"/>
        </w:rPr>
      </w:pPr>
      <w:r w:rsidRPr="00EF4EB9">
        <w:rPr>
          <w:rFonts w:eastAsia="Arial Unicode MS"/>
          <w:sz w:val="22"/>
          <w:szCs w:val="22"/>
        </w:rPr>
        <w:t>14     Hospital costs/ (6577)</w:t>
      </w:r>
    </w:p>
    <w:p w:rsidR="00A07F5C" w:rsidRPr="00EF4EB9" w:rsidRDefault="00A07F5C" w:rsidP="00A07F5C">
      <w:pPr>
        <w:rPr>
          <w:rFonts w:eastAsia="Arial Unicode MS"/>
          <w:sz w:val="22"/>
          <w:szCs w:val="22"/>
        </w:rPr>
      </w:pPr>
      <w:r w:rsidRPr="00EF4EB9">
        <w:rPr>
          <w:rFonts w:eastAsia="Arial Unicode MS"/>
          <w:sz w:val="22"/>
          <w:szCs w:val="22"/>
        </w:rPr>
        <w:t>15     Health expenditures/ (11915)</w:t>
      </w:r>
    </w:p>
    <w:p w:rsidR="00A07F5C" w:rsidRPr="00EF4EB9" w:rsidRDefault="00A07F5C" w:rsidP="00A07F5C">
      <w:pPr>
        <w:rPr>
          <w:rFonts w:eastAsia="Arial Unicode MS"/>
          <w:sz w:val="22"/>
          <w:szCs w:val="22"/>
        </w:rPr>
      </w:pPr>
      <w:r w:rsidRPr="00EF4EB9">
        <w:rPr>
          <w:rFonts w:eastAsia="Arial Unicode MS"/>
          <w:sz w:val="22"/>
          <w:szCs w:val="22"/>
        </w:rPr>
        <w:t>16     Capital expenditures/ (1908)</w:t>
      </w:r>
    </w:p>
    <w:p w:rsidR="00A07F5C" w:rsidRPr="00EF4EB9" w:rsidRDefault="00A07F5C" w:rsidP="00A07F5C">
      <w:pPr>
        <w:rPr>
          <w:rFonts w:eastAsia="Arial Unicode MS"/>
          <w:sz w:val="22"/>
          <w:szCs w:val="22"/>
        </w:rPr>
      </w:pPr>
      <w:r w:rsidRPr="00EF4EB9">
        <w:rPr>
          <w:rFonts w:eastAsia="Arial Unicode MS"/>
          <w:sz w:val="22"/>
          <w:szCs w:val="22"/>
        </w:rPr>
        <w:t>17     Value of life/ (5196)</w:t>
      </w:r>
    </w:p>
    <w:p w:rsidR="00A07F5C" w:rsidRPr="00EF4EB9" w:rsidRDefault="00A07F5C" w:rsidP="00A07F5C">
      <w:pPr>
        <w:rPr>
          <w:rFonts w:eastAsia="Arial Unicode MS"/>
          <w:sz w:val="22"/>
          <w:szCs w:val="22"/>
        </w:rPr>
      </w:pPr>
      <w:r w:rsidRPr="00EF4EB9">
        <w:rPr>
          <w:rFonts w:eastAsia="Arial Unicode MS"/>
          <w:sz w:val="22"/>
          <w:szCs w:val="22"/>
        </w:rPr>
        <w:t>18     exp economics, hospital/ (17442)</w:t>
      </w:r>
    </w:p>
    <w:p w:rsidR="00A07F5C" w:rsidRPr="00EF4EB9" w:rsidRDefault="00A07F5C" w:rsidP="00A07F5C">
      <w:pPr>
        <w:rPr>
          <w:rFonts w:eastAsia="Arial Unicode MS"/>
          <w:sz w:val="22"/>
          <w:szCs w:val="22"/>
        </w:rPr>
      </w:pPr>
      <w:r w:rsidRPr="00EF4EB9">
        <w:rPr>
          <w:rFonts w:eastAsia="Arial Unicode MS"/>
          <w:sz w:val="22"/>
          <w:szCs w:val="22"/>
        </w:rPr>
        <w:t>19     exp economics, medical/ (13323)</w:t>
      </w:r>
    </w:p>
    <w:p w:rsidR="00A07F5C" w:rsidRPr="00EF4EB9" w:rsidRDefault="00A07F5C" w:rsidP="00A07F5C">
      <w:pPr>
        <w:rPr>
          <w:rFonts w:eastAsia="Arial Unicode MS"/>
          <w:sz w:val="22"/>
          <w:szCs w:val="22"/>
        </w:rPr>
      </w:pPr>
      <w:r w:rsidRPr="00EF4EB9">
        <w:rPr>
          <w:rFonts w:eastAsia="Arial Unicode MS"/>
          <w:sz w:val="22"/>
          <w:szCs w:val="22"/>
        </w:rPr>
        <w:t>20     Economics, nursing/ (3854)</w:t>
      </w:r>
    </w:p>
    <w:p w:rsidR="00A07F5C" w:rsidRPr="00EF4EB9" w:rsidRDefault="00A07F5C" w:rsidP="00A07F5C">
      <w:pPr>
        <w:rPr>
          <w:rFonts w:eastAsia="Arial Unicode MS"/>
          <w:sz w:val="22"/>
          <w:szCs w:val="22"/>
        </w:rPr>
      </w:pPr>
      <w:r w:rsidRPr="00EF4EB9">
        <w:rPr>
          <w:rFonts w:eastAsia="Arial Unicode MS"/>
          <w:sz w:val="22"/>
          <w:szCs w:val="22"/>
        </w:rPr>
        <w:t>21     Economics, pharmaceutical/ (2279)</w:t>
      </w:r>
    </w:p>
    <w:p w:rsidR="00A07F5C" w:rsidRPr="00EF4EB9" w:rsidRDefault="00A07F5C" w:rsidP="00A07F5C">
      <w:pPr>
        <w:rPr>
          <w:rFonts w:eastAsia="Arial Unicode MS"/>
          <w:sz w:val="22"/>
          <w:szCs w:val="22"/>
        </w:rPr>
      </w:pPr>
      <w:r w:rsidRPr="00EF4EB9">
        <w:rPr>
          <w:rFonts w:eastAsia="Arial Unicode MS"/>
          <w:sz w:val="22"/>
          <w:szCs w:val="22"/>
        </w:rPr>
        <w:t>22     exp "fees and charges"/ (25506)</w:t>
      </w:r>
    </w:p>
    <w:p w:rsidR="00A07F5C" w:rsidRPr="00EF4EB9" w:rsidRDefault="00A07F5C" w:rsidP="00A07F5C">
      <w:pPr>
        <w:rPr>
          <w:rFonts w:eastAsia="Arial Unicode MS"/>
          <w:sz w:val="22"/>
          <w:szCs w:val="22"/>
        </w:rPr>
      </w:pPr>
      <w:r w:rsidRPr="00EF4EB9">
        <w:rPr>
          <w:rFonts w:eastAsia="Arial Unicode MS"/>
          <w:sz w:val="22"/>
          <w:szCs w:val="22"/>
        </w:rPr>
        <w:t>23     exp budgets/ (11098)</w:t>
      </w:r>
    </w:p>
    <w:p w:rsidR="00A07F5C" w:rsidRPr="00EF4EB9" w:rsidRDefault="00A07F5C" w:rsidP="00A07F5C">
      <w:pPr>
        <w:rPr>
          <w:rFonts w:eastAsia="Arial Unicode MS"/>
          <w:sz w:val="22"/>
          <w:szCs w:val="22"/>
        </w:rPr>
      </w:pPr>
      <w:r w:rsidRPr="00EF4EB9">
        <w:rPr>
          <w:rFonts w:eastAsia="Arial Unicode MS"/>
          <w:sz w:val="22"/>
          <w:szCs w:val="22"/>
        </w:rPr>
        <w:t>24     (low adj cost).mp. (17558)</w:t>
      </w:r>
    </w:p>
    <w:p w:rsidR="00A07F5C" w:rsidRPr="00EF4EB9" w:rsidRDefault="00A07F5C" w:rsidP="00A07F5C">
      <w:pPr>
        <w:rPr>
          <w:rFonts w:eastAsia="Arial Unicode MS"/>
          <w:sz w:val="22"/>
          <w:szCs w:val="22"/>
        </w:rPr>
      </w:pPr>
      <w:r w:rsidRPr="00EF4EB9">
        <w:rPr>
          <w:rFonts w:eastAsia="Arial Unicode MS"/>
          <w:sz w:val="22"/>
          <w:szCs w:val="22"/>
        </w:rPr>
        <w:t>25     (high adj cost).mp. (6674)</w:t>
      </w:r>
    </w:p>
    <w:p w:rsidR="00A07F5C" w:rsidRPr="00EF4EB9" w:rsidRDefault="00A07F5C" w:rsidP="00A07F5C">
      <w:pPr>
        <w:rPr>
          <w:rFonts w:eastAsia="Arial Unicode MS"/>
          <w:sz w:val="22"/>
          <w:szCs w:val="22"/>
        </w:rPr>
      </w:pPr>
      <w:r w:rsidRPr="00EF4EB9">
        <w:rPr>
          <w:rFonts w:eastAsia="Arial Unicode MS"/>
          <w:sz w:val="22"/>
          <w:szCs w:val="22"/>
        </w:rPr>
        <w:t>26     (health?care adj cost$).mp. (2986)</w:t>
      </w:r>
    </w:p>
    <w:p w:rsidR="00A07F5C" w:rsidRPr="00EF4EB9" w:rsidRDefault="00A07F5C" w:rsidP="00A07F5C">
      <w:pPr>
        <w:rPr>
          <w:rFonts w:eastAsia="Arial Unicode MS"/>
          <w:sz w:val="22"/>
          <w:szCs w:val="22"/>
        </w:rPr>
      </w:pPr>
      <w:r w:rsidRPr="00EF4EB9">
        <w:rPr>
          <w:rFonts w:eastAsia="Arial Unicode MS"/>
          <w:sz w:val="22"/>
          <w:szCs w:val="22"/>
        </w:rPr>
        <w:t>27     (fiscal or funding or financial or finance).tw. (65465)</w:t>
      </w:r>
    </w:p>
    <w:p w:rsidR="00A07F5C" w:rsidRPr="00EF4EB9" w:rsidRDefault="00A07F5C" w:rsidP="00A07F5C">
      <w:pPr>
        <w:rPr>
          <w:rFonts w:eastAsia="Arial Unicode MS"/>
          <w:sz w:val="22"/>
          <w:szCs w:val="22"/>
        </w:rPr>
      </w:pPr>
      <w:r w:rsidRPr="00EF4EB9">
        <w:rPr>
          <w:rFonts w:eastAsia="Arial Unicode MS"/>
          <w:sz w:val="22"/>
          <w:szCs w:val="22"/>
        </w:rPr>
        <w:t>28     (cost adj estimate$).mp. (1188)</w:t>
      </w:r>
    </w:p>
    <w:p w:rsidR="00A07F5C" w:rsidRPr="00EF4EB9" w:rsidRDefault="00A07F5C" w:rsidP="00A07F5C">
      <w:pPr>
        <w:rPr>
          <w:rFonts w:eastAsia="Arial Unicode MS"/>
          <w:sz w:val="22"/>
          <w:szCs w:val="22"/>
        </w:rPr>
      </w:pPr>
      <w:r w:rsidRPr="00EF4EB9">
        <w:rPr>
          <w:rFonts w:eastAsia="Arial Unicode MS"/>
          <w:sz w:val="22"/>
          <w:szCs w:val="22"/>
        </w:rPr>
        <w:t>29     (cost adj variable).mp. (28)</w:t>
      </w:r>
    </w:p>
    <w:p w:rsidR="00A07F5C" w:rsidRPr="00EF4EB9" w:rsidRDefault="00A07F5C" w:rsidP="00A07F5C">
      <w:pPr>
        <w:rPr>
          <w:rFonts w:eastAsia="Arial Unicode MS"/>
          <w:sz w:val="22"/>
          <w:szCs w:val="22"/>
        </w:rPr>
      </w:pPr>
      <w:r w:rsidRPr="00EF4EB9">
        <w:rPr>
          <w:rFonts w:eastAsia="Arial Unicode MS"/>
          <w:sz w:val="22"/>
          <w:szCs w:val="22"/>
        </w:rPr>
        <w:t>30     (unit adj cost$).mp. (1263)</w:t>
      </w:r>
    </w:p>
    <w:p w:rsidR="00A07F5C" w:rsidRPr="00EF4EB9" w:rsidRDefault="00A07F5C" w:rsidP="00A07F5C">
      <w:pPr>
        <w:rPr>
          <w:rFonts w:eastAsia="Arial Unicode MS"/>
          <w:sz w:val="22"/>
          <w:szCs w:val="22"/>
        </w:rPr>
      </w:pPr>
      <w:r w:rsidRPr="00EF4EB9">
        <w:rPr>
          <w:rFonts w:eastAsia="Arial Unicode MS"/>
          <w:sz w:val="22"/>
          <w:szCs w:val="22"/>
        </w:rPr>
        <w:t>31     (economic$ or pharmacoeconomic$ or price$ or pricing).tw. (141645)</w:t>
      </w:r>
    </w:p>
    <w:p w:rsidR="00A07F5C" w:rsidRPr="00EF4EB9" w:rsidRDefault="00A07F5C" w:rsidP="00A07F5C">
      <w:pPr>
        <w:rPr>
          <w:rFonts w:eastAsia="Arial Unicode MS"/>
          <w:sz w:val="22"/>
          <w:szCs w:val="22"/>
        </w:rPr>
      </w:pPr>
      <w:r w:rsidRPr="00EF4EB9">
        <w:rPr>
          <w:rFonts w:eastAsia="Arial Unicode MS"/>
          <w:sz w:val="22"/>
          <w:szCs w:val="22"/>
        </w:rPr>
        <w:t>32     or/1-31 (397254)</w:t>
      </w:r>
    </w:p>
    <w:p w:rsidR="00A07F5C" w:rsidRPr="00EF4EB9" w:rsidRDefault="00A07F5C" w:rsidP="00A07F5C">
      <w:pPr>
        <w:rPr>
          <w:rFonts w:eastAsia="Arial Unicode MS"/>
          <w:sz w:val="22"/>
          <w:szCs w:val="22"/>
        </w:rPr>
      </w:pPr>
      <w:r w:rsidRPr="00EF4EB9">
        <w:rPr>
          <w:rFonts w:eastAsia="Arial Unicode MS"/>
          <w:sz w:val="22"/>
          <w:szCs w:val="22"/>
        </w:rPr>
        <w:t>33     tte.mp. (1269)</w:t>
      </w:r>
    </w:p>
    <w:p w:rsidR="00A07F5C" w:rsidRPr="00EF4EB9" w:rsidRDefault="00A07F5C" w:rsidP="00A07F5C">
      <w:pPr>
        <w:rPr>
          <w:rFonts w:eastAsia="Arial Unicode MS"/>
          <w:sz w:val="22"/>
          <w:szCs w:val="22"/>
        </w:rPr>
      </w:pPr>
      <w:r w:rsidRPr="00EF4EB9">
        <w:rPr>
          <w:rFonts w:eastAsia="Arial Unicode MS"/>
          <w:sz w:val="22"/>
          <w:szCs w:val="22"/>
        </w:rPr>
        <w:t>34     tte.tw. (1268)</w:t>
      </w:r>
    </w:p>
    <w:p w:rsidR="00A07F5C" w:rsidRPr="00EF4EB9" w:rsidRDefault="00A07F5C" w:rsidP="00A07F5C">
      <w:pPr>
        <w:rPr>
          <w:rFonts w:eastAsia="Arial Unicode MS"/>
          <w:sz w:val="22"/>
          <w:szCs w:val="22"/>
        </w:rPr>
      </w:pPr>
      <w:r w:rsidRPr="00EF4EB9">
        <w:rPr>
          <w:rFonts w:eastAsia="Arial Unicode MS"/>
          <w:sz w:val="22"/>
          <w:szCs w:val="22"/>
        </w:rPr>
        <w:t>35     transthoracic echocardiography.mp. (4415)</w:t>
      </w:r>
    </w:p>
    <w:p w:rsidR="00A07F5C" w:rsidRPr="00EF4EB9" w:rsidRDefault="00A07F5C" w:rsidP="00A07F5C">
      <w:pPr>
        <w:rPr>
          <w:rFonts w:eastAsia="Arial Unicode MS"/>
          <w:sz w:val="22"/>
          <w:szCs w:val="22"/>
        </w:rPr>
      </w:pPr>
      <w:r w:rsidRPr="00EF4EB9">
        <w:rPr>
          <w:rFonts w:eastAsia="Arial Unicode MS"/>
          <w:sz w:val="22"/>
          <w:szCs w:val="22"/>
        </w:rPr>
        <w:t>36     (transthorac$ or trans-thorac$ or (trans$ and thorac$)).mp. (45938)</w:t>
      </w:r>
    </w:p>
    <w:p w:rsidR="00A07F5C" w:rsidRPr="00EF4EB9" w:rsidRDefault="00A07F5C" w:rsidP="00A07F5C">
      <w:pPr>
        <w:rPr>
          <w:rFonts w:eastAsia="Arial Unicode MS"/>
          <w:sz w:val="22"/>
          <w:szCs w:val="22"/>
        </w:rPr>
      </w:pPr>
      <w:r w:rsidRPr="00EF4EB9">
        <w:rPr>
          <w:rFonts w:eastAsia="Arial Unicode MS"/>
          <w:sz w:val="22"/>
          <w:szCs w:val="22"/>
        </w:rPr>
        <w:t>37     (echocardiog$ adj (transthorac$ or trans-thorac$ or (trans$ and thorac$))).mp. (448)</w:t>
      </w:r>
    </w:p>
    <w:p w:rsidR="00A07F5C" w:rsidRPr="00EF4EB9" w:rsidRDefault="00A07F5C" w:rsidP="00A07F5C">
      <w:pPr>
        <w:rPr>
          <w:rFonts w:eastAsia="Arial Unicode MS"/>
          <w:sz w:val="22"/>
          <w:szCs w:val="22"/>
        </w:rPr>
      </w:pPr>
      <w:r w:rsidRPr="00EF4EB9">
        <w:rPr>
          <w:rFonts w:eastAsia="Arial Unicode MS"/>
          <w:sz w:val="22"/>
          <w:szCs w:val="22"/>
        </w:rPr>
        <w:t>38     33 or 34 or 35 or 36 or 37 (46183)</w:t>
      </w:r>
    </w:p>
    <w:p w:rsidR="00A07F5C" w:rsidRPr="00EF4EB9" w:rsidRDefault="00A07F5C" w:rsidP="00A07F5C">
      <w:pPr>
        <w:rPr>
          <w:rFonts w:eastAsia="Arial Unicode MS"/>
          <w:sz w:val="22"/>
          <w:szCs w:val="22"/>
        </w:rPr>
      </w:pPr>
      <w:r w:rsidRPr="00EF4EB9">
        <w:rPr>
          <w:rFonts w:eastAsia="Arial Unicode MS"/>
          <w:sz w:val="22"/>
          <w:szCs w:val="22"/>
        </w:rPr>
        <w:t>39     32 and 38 (346)</w:t>
      </w:r>
    </w:p>
    <w:p w:rsidR="00A07F5C" w:rsidRPr="00EF4EB9" w:rsidRDefault="00A07F5C" w:rsidP="00A07F5C">
      <w:pPr>
        <w:rPr>
          <w:rFonts w:eastAsia="Arial Unicode MS"/>
          <w:sz w:val="22"/>
          <w:szCs w:val="22"/>
        </w:rPr>
      </w:pPr>
      <w:r w:rsidRPr="00EF4EB9">
        <w:rPr>
          <w:rFonts w:eastAsia="Arial Unicode MS"/>
          <w:sz w:val="22"/>
          <w:szCs w:val="22"/>
        </w:rPr>
        <w:t>40     heart valve diseases/ or heart valve problems.mp. or valvular heart disease.mp. (18610)</w:t>
      </w:r>
    </w:p>
    <w:p w:rsidR="00A07F5C" w:rsidRPr="00EF4EB9" w:rsidRDefault="00A07F5C" w:rsidP="00A07F5C">
      <w:pPr>
        <w:rPr>
          <w:rFonts w:eastAsia="Arial Unicode MS"/>
          <w:sz w:val="22"/>
          <w:szCs w:val="22"/>
        </w:rPr>
      </w:pPr>
      <w:r w:rsidRPr="00EF4EB9">
        <w:rPr>
          <w:rFonts w:eastAsia="Arial Unicode MS"/>
          <w:sz w:val="22"/>
          <w:szCs w:val="22"/>
        </w:rPr>
        <w:t>41     ((aortic or aorta or mitral or pulmonary or triscuspid or vavular) and (regurgitation or stenosis or incompetence or insufficiency)).mp. (89068)</w:t>
      </w:r>
    </w:p>
    <w:p w:rsidR="00A07F5C" w:rsidRPr="00EF4EB9" w:rsidRDefault="00A07F5C" w:rsidP="00A07F5C">
      <w:pPr>
        <w:rPr>
          <w:rFonts w:eastAsia="Arial Unicode MS"/>
          <w:sz w:val="22"/>
          <w:szCs w:val="22"/>
        </w:rPr>
      </w:pPr>
      <w:r w:rsidRPr="00EF4EB9">
        <w:rPr>
          <w:rFonts w:eastAsia="Arial Unicode MS"/>
          <w:sz w:val="22"/>
          <w:szCs w:val="22"/>
        </w:rPr>
        <w:t>42     heart valve regurgitation.mp. (11)</w:t>
      </w:r>
    </w:p>
    <w:p w:rsidR="00A07F5C" w:rsidRPr="00EF4EB9" w:rsidRDefault="00A07F5C" w:rsidP="00A07F5C">
      <w:pPr>
        <w:rPr>
          <w:rFonts w:eastAsia="Arial Unicode MS"/>
          <w:sz w:val="22"/>
          <w:szCs w:val="22"/>
        </w:rPr>
      </w:pPr>
      <w:r w:rsidRPr="00EF4EB9">
        <w:rPr>
          <w:rFonts w:eastAsia="Arial Unicode MS"/>
          <w:sz w:val="22"/>
          <w:szCs w:val="22"/>
        </w:rPr>
        <w:t>43     heart valve stenosis.mp. (9)</w:t>
      </w:r>
    </w:p>
    <w:p w:rsidR="00A07F5C" w:rsidRPr="00EF4EB9" w:rsidRDefault="00A07F5C" w:rsidP="00A07F5C">
      <w:pPr>
        <w:rPr>
          <w:rFonts w:eastAsia="Arial Unicode MS"/>
          <w:sz w:val="22"/>
          <w:szCs w:val="22"/>
        </w:rPr>
      </w:pPr>
      <w:r w:rsidRPr="00EF4EB9">
        <w:rPr>
          <w:rFonts w:eastAsia="Arial Unicode MS"/>
          <w:sz w:val="22"/>
          <w:szCs w:val="22"/>
        </w:rPr>
        <w:t>44     mitral valve disease.mp. (2005)</w:t>
      </w:r>
    </w:p>
    <w:p w:rsidR="00A07F5C" w:rsidRPr="00EF4EB9" w:rsidRDefault="00A07F5C" w:rsidP="00A07F5C">
      <w:pPr>
        <w:rPr>
          <w:rFonts w:eastAsia="Arial Unicode MS"/>
          <w:sz w:val="22"/>
          <w:szCs w:val="22"/>
        </w:rPr>
      </w:pPr>
      <w:r w:rsidRPr="00EF4EB9">
        <w:rPr>
          <w:rFonts w:eastAsia="Arial Unicode MS"/>
          <w:sz w:val="22"/>
          <w:szCs w:val="22"/>
        </w:rPr>
        <w:t>45     heart defects, congenital/ or congenital heart disease.mp. (43519)</w:t>
      </w:r>
    </w:p>
    <w:p w:rsidR="00A07F5C" w:rsidRPr="00EF4EB9" w:rsidRDefault="00A07F5C" w:rsidP="00A07F5C">
      <w:pPr>
        <w:rPr>
          <w:rFonts w:eastAsia="Arial Unicode MS"/>
          <w:sz w:val="22"/>
          <w:szCs w:val="22"/>
        </w:rPr>
      </w:pPr>
      <w:r w:rsidRPr="00EF4EB9">
        <w:rPr>
          <w:rFonts w:eastAsia="Arial Unicode MS"/>
          <w:sz w:val="22"/>
          <w:szCs w:val="22"/>
        </w:rPr>
        <w:t>46     congenital heart malformation.mp. (116)</w:t>
      </w:r>
    </w:p>
    <w:p w:rsidR="00A07F5C" w:rsidRPr="00EF4EB9" w:rsidRDefault="00A07F5C" w:rsidP="00A07F5C">
      <w:pPr>
        <w:rPr>
          <w:rFonts w:eastAsia="Arial Unicode MS"/>
          <w:sz w:val="22"/>
          <w:szCs w:val="22"/>
        </w:rPr>
      </w:pPr>
      <w:r w:rsidRPr="00EF4EB9">
        <w:rPr>
          <w:rFonts w:eastAsia="Arial Unicode MS"/>
          <w:sz w:val="22"/>
          <w:szCs w:val="22"/>
        </w:rPr>
        <w:t>47     heart septal defects, atrial/ or atrial spetal defect.mp. (9900)</w:t>
      </w:r>
    </w:p>
    <w:p w:rsidR="00A07F5C" w:rsidRPr="00EF4EB9" w:rsidRDefault="00A07F5C" w:rsidP="00A07F5C">
      <w:pPr>
        <w:rPr>
          <w:rFonts w:eastAsia="Arial Unicode MS"/>
          <w:sz w:val="22"/>
          <w:szCs w:val="22"/>
        </w:rPr>
      </w:pPr>
      <w:r w:rsidRPr="00EF4EB9">
        <w:rPr>
          <w:rFonts w:eastAsia="Arial Unicode MS"/>
          <w:sz w:val="22"/>
          <w:szCs w:val="22"/>
        </w:rPr>
        <w:t>48     heart septum defect.mp. (2)</w:t>
      </w:r>
    </w:p>
    <w:p w:rsidR="00A07F5C" w:rsidRPr="00EF4EB9" w:rsidRDefault="00A07F5C" w:rsidP="00A07F5C">
      <w:pPr>
        <w:rPr>
          <w:rFonts w:eastAsia="Arial Unicode MS"/>
          <w:sz w:val="22"/>
          <w:szCs w:val="22"/>
        </w:rPr>
      </w:pPr>
      <w:r w:rsidRPr="00EF4EB9">
        <w:rPr>
          <w:rFonts w:eastAsia="Arial Unicode MS"/>
          <w:sz w:val="22"/>
          <w:szCs w:val="22"/>
        </w:rPr>
        <w:t>49     heart ventricle septum defect.mp. (0)</w:t>
      </w:r>
    </w:p>
    <w:p w:rsidR="00A07F5C" w:rsidRPr="00EF4EB9" w:rsidRDefault="00A07F5C" w:rsidP="00A07F5C">
      <w:pPr>
        <w:rPr>
          <w:rFonts w:eastAsia="Arial Unicode MS"/>
          <w:sz w:val="22"/>
          <w:szCs w:val="22"/>
        </w:rPr>
      </w:pPr>
      <w:r w:rsidRPr="00EF4EB9">
        <w:rPr>
          <w:rFonts w:eastAsia="Arial Unicode MS"/>
          <w:sz w:val="22"/>
          <w:szCs w:val="22"/>
        </w:rPr>
        <w:t>50     heart septal defects, ventricular/ or ventricular septal defect.mp. (13692)</w:t>
      </w:r>
    </w:p>
    <w:p w:rsidR="00A07F5C" w:rsidRPr="00EF4EB9" w:rsidRDefault="00A07F5C" w:rsidP="00A07F5C">
      <w:pPr>
        <w:rPr>
          <w:rFonts w:eastAsia="Arial Unicode MS"/>
          <w:sz w:val="22"/>
          <w:szCs w:val="22"/>
        </w:rPr>
      </w:pPr>
      <w:r w:rsidRPr="00EF4EB9">
        <w:rPr>
          <w:rFonts w:eastAsia="Arial Unicode MS"/>
          <w:sz w:val="22"/>
          <w:szCs w:val="22"/>
        </w:rPr>
        <w:t>51     heart atrium septal defect.mp. (0)</w:t>
      </w:r>
    </w:p>
    <w:p w:rsidR="00A07F5C" w:rsidRPr="00EF4EB9" w:rsidRDefault="00A07F5C" w:rsidP="00A07F5C">
      <w:pPr>
        <w:rPr>
          <w:rFonts w:eastAsia="Arial Unicode MS"/>
          <w:sz w:val="22"/>
          <w:szCs w:val="22"/>
        </w:rPr>
      </w:pPr>
      <w:r w:rsidRPr="00EF4EB9">
        <w:rPr>
          <w:rFonts w:eastAsia="Arial Unicode MS"/>
          <w:sz w:val="22"/>
          <w:szCs w:val="22"/>
        </w:rPr>
        <w:t>52     aortic coartation/ or coartation of the aorta.mp. (9)</w:t>
      </w:r>
    </w:p>
    <w:p w:rsidR="00A07F5C" w:rsidRPr="00EF4EB9" w:rsidRDefault="00A07F5C" w:rsidP="00A07F5C">
      <w:pPr>
        <w:rPr>
          <w:rFonts w:eastAsia="Arial Unicode MS"/>
          <w:sz w:val="22"/>
          <w:szCs w:val="22"/>
        </w:rPr>
      </w:pPr>
      <w:r w:rsidRPr="00EF4EB9">
        <w:rPr>
          <w:rFonts w:eastAsia="Arial Unicode MS"/>
          <w:sz w:val="22"/>
          <w:szCs w:val="22"/>
        </w:rPr>
        <w:t>53     aorta coarctation.mp. (80)</w:t>
      </w:r>
    </w:p>
    <w:p w:rsidR="00A07F5C" w:rsidRPr="00EF4EB9" w:rsidRDefault="00A07F5C" w:rsidP="00A07F5C">
      <w:pPr>
        <w:rPr>
          <w:rFonts w:eastAsia="Arial Unicode MS"/>
          <w:sz w:val="22"/>
          <w:szCs w:val="22"/>
        </w:rPr>
      </w:pPr>
      <w:r w:rsidRPr="00EF4EB9">
        <w:rPr>
          <w:rFonts w:eastAsia="Arial Unicode MS"/>
          <w:sz w:val="22"/>
          <w:szCs w:val="22"/>
        </w:rPr>
        <w:t>54     heart valve diseases/ or heart valve problems.mp. or valvular heart disease.mp. (18610)</w:t>
      </w:r>
    </w:p>
    <w:p w:rsidR="00A07F5C" w:rsidRPr="00EF4EB9" w:rsidRDefault="00A07F5C" w:rsidP="00A07F5C">
      <w:pPr>
        <w:rPr>
          <w:rFonts w:eastAsia="Arial Unicode MS"/>
          <w:sz w:val="22"/>
          <w:szCs w:val="22"/>
        </w:rPr>
      </w:pPr>
      <w:r w:rsidRPr="00EF4EB9">
        <w:rPr>
          <w:rFonts w:eastAsia="Arial Unicode MS"/>
          <w:sz w:val="22"/>
          <w:szCs w:val="22"/>
        </w:rPr>
        <w:t>55     valvular defects.mp. (174)</w:t>
      </w:r>
    </w:p>
    <w:p w:rsidR="00A07F5C" w:rsidRPr="00EF4EB9" w:rsidRDefault="00A07F5C" w:rsidP="00A07F5C">
      <w:pPr>
        <w:rPr>
          <w:rFonts w:eastAsia="Arial Unicode MS"/>
          <w:sz w:val="22"/>
          <w:szCs w:val="22"/>
        </w:rPr>
      </w:pPr>
      <w:r w:rsidRPr="00EF4EB9">
        <w:rPr>
          <w:rFonts w:eastAsia="Arial Unicode MS"/>
          <w:sz w:val="22"/>
          <w:szCs w:val="22"/>
        </w:rPr>
        <w:t>56     valvular heart disease.mp. or Heart Valve Diseases/ (18609)</w:t>
      </w:r>
    </w:p>
    <w:p w:rsidR="00A07F5C" w:rsidRPr="00EF4EB9" w:rsidRDefault="00A07F5C" w:rsidP="00A07F5C">
      <w:pPr>
        <w:rPr>
          <w:rFonts w:eastAsia="Arial Unicode MS"/>
          <w:sz w:val="22"/>
          <w:szCs w:val="22"/>
        </w:rPr>
      </w:pPr>
      <w:r w:rsidRPr="00EF4EB9">
        <w:rPr>
          <w:rFonts w:eastAsia="Arial Unicode MS"/>
          <w:sz w:val="22"/>
          <w:szCs w:val="22"/>
        </w:rPr>
        <w:t>57     aortic valve disease.mp. (1598)</w:t>
      </w:r>
    </w:p>
    <w:p w:rsidR="00A07F5C" w:rsidRPr="00EF4EB9" w:rsidRDefault="00A07F5C" w:rsidP="00A07F5C">
      <w:pPr>
        <w:rPr>
          <w:rFonts w:eastAsia="Arial Unicode MS"/>
          <w:sz w:val="22"/>
          <w:szCs w:val="22"/>
        </w:rPr>
      </w:pPr>
      <w:r w:rsidRPr="00EF4EB9">
        <w:rPr>
          <w:rFonts w:eastAsia="Arial Unicode MS"/>
          <w:sz w:val="22"/>
          <w:szCs w:val="22"/>
        </w:rPr>
        <w:t>58     aorta valve disease.mp. (1)</w:t>
      </w:r>
    </w:p>
    <w:p w:rsidR="00A07F5C" w:rsidRPr="00EF4EB9" w:rsidRDefault="00A07F5C" w:rsidP="00A07F5C">
      <w:pPr>
        <w:rPr>
          <w:rFonts w:eastAsia="Arial Unicode MS"/>
          <w:sz w:val="22"/>
          <w:szCs w:val="22"/>
        </w:rPr>
      </w:pPr>
      <w:r w:rsidRPr="00EF4EB9">
        <w:rPr>
          <w:rFonts w:eastAsia="Arial Unicode MS"/>
          <w:sz w:val="22"/>
          <w:szCs w:val="22"/>
        </w:rPr>
        <w:t>59     mitral valve disease.mp. (2005)</w:t>
      </w:r>
    </w:p>
    <w:p w:rsidR="00A07F5C" w:rsidRPr="00EF4EB9" w:rsidRDefault="00A07F5C" w:rsidP="00A07F5C">
      <w:pPr>
        <w:rPr>
          <w:rFonts w:eastAsia="Arial Unicode MS"/>
          <w:sz w:val="22"/>
          <w:szCs w:val="22"/>
        </w:rPr>
      </w:pPr>
      <w:r w:rsidRPr="00EF4EB9">
        <w:rPr>
          <w:rFonts w:eastAsia="Arial Unicode MS"/>
          <w:sz w:val="22"/>
          <w:szCs w:val="22"/>
        </w:rPr>
        <w:t>60     pulmonary valve disease.mp. (26)</w:t>
      </w:r>
    </w:p>
    <w:p w:rsidR="00A07F5C" w:rsidRPr="00EF4EB9" w:rsidRDefault="00A07F5C" w:rsidP="00A07F5C">
      <w:pPr>
        <w:rPr>
          <w:rFonts w:eastAsia="Arial Unicode MS"/>
          <w:sz w:val="22"/>
          <w:szCs w:val="22"/>
        </w:rPr>
      </w:pPr>
      <w:r w:rsidRPr="00EF4EB9">
        <w:rPr>
          <w:rFonts w:eastAsia="Arial Unicode MS"/>
          <w:sz w:val="22"/>
          <w:szCs w:val="22"/>
        </w:rPr>
        <w:t>61     ductus ateriosus, pulmonary/ or patent ductus arteriosus.mp. (5453)</w:t>
      </w:r>
    </w:p>
    <w:p w:rsidR="00A07F5C" w:rsidRPr="00EF4EB9" w:rsidRDefault="00A07F5C" w:rsidP="00A07F5C">
      <w:pPr>
        <w:rPr>
          <w:rFonts w:eastAsia="Arial Unicode MS"/>
          <w:sz w:val="22"/>
          <w:szCs w:val="22"/>
        </w:rPr>
      </w:pPr>
      <w:r w:rsidRPr="00EF4EB9">
        <w:rPr>
          <w:rFonts w:eastAsia="Arial Unicode MS"/>
          <w:sz w:val="22"/>
          <w:szCs w:val="22"/>
        </w:rPr>
        <w:t>62     cardiomyopathies/ or cardiomyopath$.mp. (59553)</w:t>
      </w:r>
    </w:p>
    <w:p w:rsidR="00A07F5C" w:rsidRPr="00EF4EB9" w:rsidRDefault="00A07F5C" w:rsidP="00A07F5C">
      <w:pPr>
        <w:rPr>
          <w:rFonts w:eastAsia="Arial Unicode MS"/>
          <w:sz w:val="22"/>
          <w:szCs w:val="22"/>
        </w:rPr>
      </w:pPr>
      <w:r w:rsidRPr="00EF4EB9">
        <w:rPr>
          <w:rFonts w:eastAsia="Arial Unicode MS"/>
          <w:sz w:val="22"/>
          <w:szCs w:val="22"/>
        </w:rPr>
        <w:t>63     hypertension, pulmonary/ or primary pulmonary hypertension.mp. (21843)</w:t>
      </w:r>
    </w:p>
    <w:p w:rsidR="00A07F5C" w:rsidRPr="00EF4EB9" w:rsidRDefault="00A07F5C" w:rsidP="00A07F5C">
      <w:pPr>
        <w:rPr>
          <w:rFonts w:eastAsia="Arial Unicode MS"/>
          <w:sz w:val="22"/>
          <w:szCs w:val="22"/>
        </w:rPr>
      </w:pPr>
      <w:r w:rsidRPr="00EF4EB9">
        <w:rPr>
          <w:rFonts w:eastAsia="Arial Unicode MS"/>
          <w:sz w:val="22"/>
          <w:szCs w:val="22"/>
        </w:rPr>
        <w:t>64     aortic diseases/ or aortic disease.mp. or aorta disease.mp. (12643)</w:t>
      </w:r>
    </w:p>
    <w:p w:rsidR="00A07F5C" w:rsidRPr="00EF4EB9" w:rsidRDefault="00A07F5C" w:rsidP="00A07F5C">
      <w:pPr>
        <w:rPr>
          <w:rFonts w:eastAsia="Arial Unicode MS"/>
          <w:sz w:val="22"/>
          <w:szCs w:val="22"/>
        </w:rPr>
      </w:pPr>
      <w:r w:rsidRPr="00EF4EB9">
        <w:rPr>
          <w:rFonts w:eastAsia="Arial Unicode MS"/>
          <w:sz w:val="22"/>
          <w:szCs w:val="22"/>
        </w:rPr>
        <w:t>65     aortic aneurysm/ or aortic aneurysm.mp. or aorta aneurysm.mp. (36522)</w:t>
      </w:r>
    </w:p>
    <w:p w:rsidR="00A07F5C" w:rsidRPr="00EF4EB9" w:rsidRDefault="00A07F5C" w:rsidP="00A07F5C">
      <w:pPr>
        <w:rPr>
          <w:rFonts w:eastAsia="Arial Unicode MS"/>
          <w:sz w:val="22"/>
          <w:szCs w:val="22"/>
        </w:rPr>
      </w:pPr>
      <w:r w:rsidRPr="00EF4EB9">
        <w:rPr>
          <w:rFonts w:eastAsia="Arial Unicode MS"/>
          <w:sz w:val="22"/>
          <w:szCs w:val="22"/>
        </w:rPr>
        <w:t>66     (aortic dissection or aorta dissection).mp. (6630)</w:t>
      </w:r>
    </w:p>
    <w:p w:rsidR="00A07F5C" w:rsidRPr="00EF4EB9" w:rsidRDefault="00A07F5C" w:rsidP="00A07F5C">
      <w:pPr>
        <w:rPr>
          <w:rFonts w:eastAsia="Arial Unicode MS"/>
          <w:sz w:val="22"/>
          <w:szCs w:val="22"/>
        </w:rPr>
      </w:pPr>
      <w:r w:rsidRPr="00EF4EB9">
        <w:rPr>
          <w:rFonts w:eastAsia="Arial Unicode MS"/>
          <w:sz w:val="22"/>
          <w:szCs w:val="22"/>
        </w:rPr>
        <w:t>67     intramural haematoma.mp. (168)</w:t>
      </w:r>
    </w:p>
    <w:p w:rsidR="00A07F5C" w:rsidRPr="00EF4EB9" w:rsidRDefault="00A07F5C" w:rsidP="00A07F5C">
      <w:pPr>
        <w:rPr>
          <w:rFonts w:eastAsia="Arial Unicode MS"/>
          <w:sz w:val="22"/>
          <w:szCs w:val="22"/>
        </w:rPr>
      </w:pPr>
      <w:r w:rsidRPr="00EF4EB9">
        <w:rPr>
          <w:rFonts w:eastAsia="Arial Unicode MS"/>
          <w:sz w:val="22"/>
          <w:szCs w:val="22"/>
        </w:rPr>
        <w:t>68     aortic rupture/ or aortic rupture.mp. or aorta rupture.mp. (7750)</w:t>
      </w:r>
    </w:p>
    <w:p w:rsidR="00A07F5C" w:rsidRPr="00EF4EB9" w:rsidRDefault="00A07F5C" w:rsidP="00A07F5C">
      <w:pPr>
        <w:rPr>
          <w:rFonts w:eastAsia="Arial Unicode MS"/>
          <w:sz w:val="22"/>
          <w:szCs w:val="22"/>
        </w:rPr>
      </w:pPr>
      <w:r w:rsidRPr="00EF4EB9">
        <w:rPr>
          <w:rFonts w:eastAsia="Arial Unicode MS"/>
          <w:sz w:val="22"/>
          <w:szCs w:val="22"/>
        </w:rPr>
        <w:t>69     aortic dilation.mp. (162)</w:t>
      </w:r>
    </w:p>
    <w:p w:rsidR="00A07F5C" w:rsidRPr="00EF4EB9" w:rsidRDefault="00A07F5C" w:rsidP="00A07F5C">
      <w:pPr>
        <w:rPr>
          <w:rFonts w:eastAsia="Arial Unicode MS"/>
          <w:sz w:val="22"/>
          <w:szCs w:val="22"/>
        </w:rPr>
      </w:pPr>
      <w:r w:rsidRPr="00EF4EB9">
        <w:rPr>
          <w:rFonts w:eastAsia="Arial Unicode MS"/>
          <w:sz w:val="22"/>
          <w:szCs w:val="22"/>
        </w:rPr>
        <w:t>70     aortic pathology.mp. (393)</w:t>
      </w:r>
    </w:p>
    <w:p w:rsidR="00A07F5C" w:rsidRPr="00EF4EB9" w:rsidRDefault="00A07F5C" w:rsidP="00A07F5C">
      <w:pPr>
        <w:rPr>
          <w:rFonts w:eastAsia="Arial Unicode MS"/>
          <w:sz w:val="22"/>
          <w:szCs w:val="22"/>
        </w:rPr>
      </w:pPr>
      <w:r w:rsidRPr="00EF4EB9">
        <w:rPr>
          <w:rFonts w:eastAsia="Arial Unicode MS"/>
          <w:sz w:val="22"/>
          <w:szCs w:val="22"/>
        </w:rPr>
        <w:t>71     cardiomyopathy, dilated/ or dilated cardiomyopthy.mp. or congestive cardiomyopathy.mp. (12727)</w:t>
      </w:r>
    </w:p>
    <w:p w:rsidR="00A07F5C" w:rsidRPr="00EF4EB9" w:rsidRDefault="00A07F5C" w:rsidP="00A07F5C">
      <w:pPr>
        <w:rPr>
          <w:rFonts w:eastAsia="Arial Unicode MS"/>
          <w:sz w:val="22"/>
          <w:szCs w:val="22"/>
        </w:rPr>
      </w:pPr>
      <w:r w:rsidRPr="00EF4EB9">
        <w:rPr>
          <w:rFonts w:eastAsia="Arial Unicode MS"/>
          <w:sz w:val="22"/>
          <w:szCs w:val="22"/>
        </w:rPr>
        <w:t>72     cardiomyopathy, hypertrophic/ or hypertrophic cardiomyopathy.mp. (12875)</w:t>
      </w:r>
    </w:p>
    <w:p w:rsidR="00A07F5C" w:rsidRPr="00EF4EB9" w:rsidRDefault="00A07F5C" w:rsidP="00A07F5C">
      <w:pPr>
        <w:rPr>
          <w:rFonts w:eastAsia="Arial Unicode MS"/>
          <w:sz w:val="22"/>
          <w:szCs w:val="22"/>
        </w:rPr>
      </w:pPr>
      <w:r w:rsidRPr="00EF4EB9">
        <w:rPr>
          <w:rFonts w:eastAsia="Arial Unicode MS"/>
          <w:sz w:val="22"/>
          <w:szCs w:val="22"/>
        </w:rPr>
        <w:t>73     Heart failure/ or heart failure.mp. (117623)</w:t>
      </w:r>
    </w:p>
    <w:p w:rsidR="00A07F5C" w:rsidRPr="00EF4EB9" w:rsidRDefault="00A07F5C" w:rsidP="00A07F5C">
      <w:pPr>
        <w:rPr>
          <w:rFonts w:eastAsia="Arial Unicode MS"/>
          <w:sz w:val="22"/>
          <w:szCs w:val="22"/>
        </w:rPr>
      </w:pPr>
      <w:r w:rsidRPr="00EF4EB9">
        <w:rPr>
          <w:rFonts w:eastAsia="Arial Unicode MS"/>
          <w:sz w:val="22"/>
          <w:szCs w:val="22"/>
        </w:rPr>
        <w:t>74     heart left ventricle hypertrophy.mp. (0)</w:t>
      </w:r>
    </w:p>
    <w:p w:rsidR="00A07F5C" w:rsidRPr="00EF4EB9" w:rsidRDefault="00A07F5C" w:rsidP="00A07F5C">
      <w:pPr>
        <w:rPr>
          <w:rFonts w:eastAsia="Arial Unicode MS"/>
          <w:sz w:val="22"/>
          <w:szCs w:val="22"/>
        </w:rPr>
      </w:pPr>
      <w:r w:rsidRPr="00EF4EB9">
        <w:rPr>
          <w:rFonts w:eastAsia="Arial Unicode MS"/>
          <w:sz w:val="22"/>
          <w:szCs w:val="22"/>
        </w:rPr>
        <w:t>75     congestive heart failure.mp. (29007)</w:t>
      </w:r>
    </w:p>
    <w:p w:rsidR="00A07F5C" w:rsidRPr="00EF4EB9" w:rsidRDefault="00A07F5C" w:rsidP="00A07F5C">
      <w:pPr>
        <w:rPr>
          <w:rFonts w:eastAsia="Arial Unicode MS"/>
          <w:sz w:val="22"/>
          <w:szCs w:val="22"/>
        </w:rPr>
      </w:pPr>
      <w:r w:rsidRPr="00EF4EB9">
        <w:rPr>
          <w:rFonts w:eastAsia="Arial Unicode MS"/>
          <w:sz w:val="22"/>
          <w:szCs w:val="22"/>
        </w:rPr>
        <w:t>76     endocarditis/ or endocarditis.mp. (28538)</w:t>
      </w:r>
    </w:p>
    <w:p w:rsidR="00A07F5C" w:rsidRPr="00EF4EB9" w:rsidRDefault="00A07F5C" w:rsidP="00A07F5C">
      <w:pPr>
        <w:rPr>
          <w:rFonts w:eastAsia="Arial Unicode MS"/>
          <w:sz w:val="22"/>
          <w:szCs w:val="22"/>
        </w:rPr>
      </w:pPr>
      <w:r w:rsidRPr="00EF4EB9">
        <w:rPr>
          <w:rFonts w:eastAsia="Arial Unicode MS"/>
          <w:sz w:val="22"/>
          <w:szCs w:val="22"/>
        </w:rPr>
        <w:t>77     pericarditis/ or pericarditis.mp. (11917)</w:t>
      </w:r>
    </w:p>
    <w:p w:rsidR="00A07F5C" w:rsidRPr="00EF4EB9" w:rsidRDefault="00A07F5C" w:rsidP="00A07F5C">
      <w:pPr>
        <w:rPr>
          <w:rFonts w:eastAsia="Arial Unicode MS"/>
          <w:sz w:val="22"/>
          <w:szCs w:val="22"/>
        </w:rPr>
      </w:pPr>
      <w:r w:rsidRPr="00EF4EB9">
        <w:rPr>
          <w:rFonts w:eastAsia="Arial Unicode MS"/>
          <w:sz w:val="22"/>
          <w:szCs w:val="22"/>
        </w:rPr>
        <w:t>78     myocardial ischemia/ or ischemic heart disease.mp. or heart muslce ischemia.mp. (42783)</w:t>
      </w:r>
    </w:p>
    <w:p w:rsidR="00A07F5C" w:rsidRPr="00EF4EB9" w:rsidRDefault="00A07F5C" w:rsidP="00A07F5C">
      <w:pPr>
        <w:rPr>
          <w:rFonts w:eastAsia="Arial Unicode MS"/>
          <w:sz w:val="22"/>
          <w:szCs w:val="22"/>
        </w:rPr>
      </w:pPr>
      <w:r w:rsidRPr="00EF4EB9">
        <w:rPr>
          <w:rFonts w:eastAsia="Arial Unicode MS"/>
          <w:sz w:val="22"/>
          <w:szCs w:val="22"/>
        </w:rPr>
        <w:t>79     (angina or angina pectoris or angina pectoris, variant or angina, unstable or ludwig's angina or microvascular angina).mp. (56678)</w:t>
      </w:r>
    </w:p>
    <w:p w:rsidR="00A07F5C" w:rsidRPr="00EF4EB9" w:rsidRDefault="00A07F5C" w:rsidP="00A07F5C">
      <w:pPr>
        <w:rPr>
          <w:rFonts w:eastAsia="Arial Unicode MS"/>
          <w:sz w:val="22"/>
          <w:szCs w:val="22"/>
        </w:rPr>
      </w:pPr>
      <w:r w:rsidRPr="00EF4EB9">
        <w:rPr>
          <w:rFonts w:eastAsia="Arial Unicode MS"/>
          <w:sz w:val="22"/>
          <w:szCs w:val="22"/>
        </w:rPr>
        <w:t>80     coronary thrombosis/ or coronary thrombosis.mp. (6319)</w:t>
      </w:r>
    </w:p>
    <w:p w:rsidR="00A07F5C" w:rsidRPr="00EF4EB9" w:rsidRDefault="00A07F5C" w:rsidP="00A07F5C">
      <w:pPr>
        <w:rPr>
          <w:rFonts w:eastAsia="Arial Unicode MS"/>
          <w:sz w:val="22"/>
          <w:szCs w:val="22"/>
        </w:rPr>
      </w:pPr>
      <w:r w:rsidRPr="00EF4EB9">
        <w:rPr>
          <w:rFonts w:eastAsia="Arial Unicode MS"/>
          <w:sz w:val="22"/>
          <w:szCs w:val="22"/>
        </w:rPr>
        <w:t>81     (atherosclerotic heart disease or atherosclerotic cardiovascular disease).mp. (1502)</w:t>
      </w:r>
    </w:p>
    <w:p w:rsidR="00A07F5C" w:rsidRPr="00EF4EB9" w:rsidRDefault="00A07F5C" w:rsidP="00A07F5C">
      <w:pPr>
        <w:rPr>
          <w:rFonts w:eastAsia="Arial Unicode MS"/>
          <w:sz w:val="22"/>
          <w:szCs w:val="22"/>
        </w:rPr>
      </w:pPr>
      <w:r w:rsidRPr="00EF4EB9">
        <w:rPr>
          <w:rFonts w:eastAsia="Arial Unicode MS"/>
          <w:sz w:val="22"/>
          <w:szCs w:val="22"/>
        </w:rPr>
        <w:t>82     Myocardial Infarction/co (23244)</w:t>
      </w:r>
    </w:p>
    <w:p w:rsidR="00A07F5C" w:rsidRPr="00EF4EB9" w:rsidRDefault="00A07F5C" w:rsidP="00A07F5C">
      <w:pPr>
        <w:rPr>
          <w:rFonts w:eastAsia="Arial Unicode MS"/>
          <w:sz w:val="22"/>
          <w:szCs w:val="22"/>
        </w:rPr>
      </w:pPr>
      <w:r w:rsidRPr="00EF4EB9">
        <w:rPr>
          <w:rFonts w:eastAsia="Arial Unicode MS"/>
          <w:sz w:val="22"/>
          <w:szCs w:val="22"/>
        </w:rPr>
        <w:t>83     (chordae tenineae adj rupture).mp. (0)</w:t>
      </w:r>
    </w:p>
    <w:p w:rsidR="00A07F5C" w:rsidRPr="00EF4EB9" w:rsidRDefault="00A07F5C" w:rsidP="00A07F5C">
      <w:pPr>
        <w:rPr>
          <w:rFonts w:eastAsia="Arial Unicode MS"/>
          <w:sz w:val="22"/>
          <w:szCs w:val="22"/>
        </w:rPr>
      </w:pPr>
      <w:r w:rsidRPr="00EF4EB9">
        <w:rPr>
          <w:rFonts w:eastAsia="Arial Unicode MS"/>
          <w:sz w:val="22"/>
          <w:szCs w:val="22"/>
        </w:rPr>
        <w:t>84     (papillary muscle$ adj rupture).mp. (338)</w:t>
      </w:r>
    </w:p>
    <w:p w:rsidR="00A07F5C" w:rsidRPr="00EF4EB9" w:rsidRDefault="00A07F5C" w:rsidP="00A07F5C">
      <w:pPr>
        <w:rPr>
          <w:rFonts w:eastAsia="Arial Unicode MS"/>
          <w:sz w:val="22"/>
          <w:szCs w:val="22"/>
        </w:rPr>
      </w:pPr>
      <w:r w:rsidRPr="00EF4EB9">
        <w:rPr>
          <w:rFonts w:eastAsia="Arial Unicode MS"/>
          <w:sz w:val="22"/>
          <w:szCs w:val="22"/>
        </w:rPr>
        <w:t>85     heart papillary muscle rupture.mp. (0)</w:t>
      </w:r>
    </w:p>
    <w:p w:rsidR="00A07F5C" w:rsidRPr="00EF4EB9" w:rsidRDefault="00A07F5C" w:rsidP="00A07F5C">
      <w:pPr>
        <w:rPr>
          <w:rFonts w:eastAsia="Arial Unicode MS"/>
          <w:sz w:val="22"/>
          <w:szCs w:val="22"/>
        </w:rPr>
      </w:pPr>
      <w:r w:rsidRPr="00EF4EB9">
        <w:rPr>
          <w:rFonts w:eastAsia="Arial Unicode MS"/>
          <w:sz w:val="22"/>
          <w:szCs w:val="22"/>
        </w:rPr>
        <w:t>86     (thrombosis adj atrium).mp. (0)</w:t>
      </w:r>
    </w:p>
    <w:p w:rsidR="00A07F5C" w:rsidRPr="00EF4EB9" w:rsidRDefault="00A07F5C" w:rsidP="00A07F5C">
      <w:pPr>
        <w:rPr>
          <w:rFonts w:eastAsia="Arial Unicode MS"/>
          <w:sz w:val="22"/>
          <w:szCs w:val="22"/>
        </w:rPr>
      </w:pPr>
      <w:r w:rsidRPr="00EF4EB9">
        <w:rPr>
          <w:rFonts w:eastAsia="Arial Unicode MS"/>
          <w:sz w:val="22"/>
          <w:szCs w:val="22"/>
        </w:rPr>
        <w:t>87     heart atrium thrombosis.mp. (0)</w:t>
      </w:r>
    </w:p>
    <w:p w:rsidR="00A07F5C" w:rsidRPr="00EF4EB9" w:rsidRDefault="00A07F5C" w:rsidP="00A07F5C">
      <w:pPr>
        <w:rPr>
          <w:rFonts w:eastAsia="Arial Unicode MS"/>
          <w:sz w:val="22"/>
          <w:szCs w:val="22"/>
        </w:rPr>
      </w:pPr>
      <w:r w:rsidRPr="00EF4EB9">
        <w:rPr>
          <w:rFonts w:eastAsia="Arial Unicode MS"/>
          <w:sz w:val="22"/>
          <w:szCs w:val="22"/>
        </w:rPr>
        <w:t>88     (thrombosis adj auricular appendage).mp. (0)</w:t>
      </w:r>
    </w:p>
    <w:p w:rsidR="00A07F5C" w:rsidRPr="00EF4EB9" w:rsidRDefault="00A07F5C" w:rsidP="00A07F5C">
      <w:pPr>
        <w:rPr>
          <w:rFonts w:eastAsia="Arial Unicode MS"/>
          <w:sz w:val="22"/>
          <w:szCs w:val="22"/>
        </w:rPr>
      </w:pPr>
      <w:r w:rsidRPr="00EF4EB9">
        <w:rPr>
          <w:rFonts w:eastAsia="Arial Unicode MS"/>
          <w:sz w:val="22"/>
          <w:szCs w:val="22"/>
        </w:rPr>
        <w:t>89     (thrombosis adj ventricle).mp. (0)</w:t>
      </w:r>
    </w:p>
    <w:p w:rsidR="00A07F5C" w:rsidRPr="00EF4EB9" w:rsidRDefault="00A07F5C" w:rsidP="00A07F5C">
      <w:pPr>
        <w:rPr>
          <w:rFonts w:eastAsia="Arial Unicode MS"/>
          <w:sz w:val="22"/>
          <w:szCs w:val="22"/>
        </w:rPr>
      </w:pPr>
      <w:r w:rsidRPr="00EF4EB9">
        <w:rPr>
          <w:rFonts w:eastAsia="Arial Unicode MS"/>
          <w:sz w:val="22"/>
          <w:szCs w:val="22"/>
        </w:rPr>
        <w:t>90     Thrombosis/ or heart ventricle thrombosis.mp. (50804)</w:t>
      </w:r>
    </w:p>
    <w:p w:rsidR="00A07F5C" w:rsidRPr="00EF4EB9" w:rsidRDefault="00A07F5C" w:rsidP="00A07F5C">
      <w:pPr>
        <w:rPr>
          <w:rFonts w:eastAsia="Arial Unicode MS"/>
          <w:sz w:val="22"/>
          <w:szCs w:val="22"/>
        </w:rPr>
      </w:pPr>
      <w:r w:rsidRPr="00EF4EB9">
        <w:rPr>
          <w:rFonts w:eastAsia="Arial Unicode MS"/>
          <w:sz w:val="22"/>
          <w:szCs w:val="22"/>
        </w:rPr>
        <w:t>91     left ventricular aneurysm/ or heart aneurysm/ or left ventricular aneurysm.mp. or heart left ventricle anuerysm.mp. (6502)</w:t>
      </w:r>
    </w:p>
    <w:p w:rsidR="00A07F5C" w:rsidRPr="00EF4EB9" w:rsidRDefault="00A07F5C" w:rsidP="00A07F5C">
      <w:pPr>
        <w:rPr>
          <w:rFonts w:eastAsia="Arial Unicode MS"/>
          <w:sz w:val="22"/>
          <w:szCs w:val="22"/>
        </w:rPr>
      </w:pPr>
      <w:r w:rsidRPr="00EF4EB9">
        <w:rPr>
          <w:rFonts w:eastAsia="Arial Unicode MS"/>
          <w:sz w:val="22"/>
          <w:szCs w:val="22"/>
        </w:rPr>
        <w:t>92     (aneurysm/ or aneurysm.mp.) and (ventricular mural or coronary artery or coronary vessels or aortic).mp. (44698)</w:t>
      </w:r>
    </w:p>
    <w:p w:rsidR="00A07F5C" w:rsidRPr="00EF4EB9" w:rsidRDefault="00A07F5C" w:rsidP="00A07F5C">
      <w:pPr>
        <w:rPr>
          <w:rFonts w:eastAsia="Arial Unicode MS"/>
          <w:sz w:val="22"/>
          <w:szCs w:val="22"/>
        </w:rPr>
      </w:pPr>
      <w:r w:rsidRPr="00EF4EB9">
        <w:rPr>
          <w:rFonts w:eastAsia="Arial Unicode MS"/>
          <w:sz w:val="22"/>
          <w:szCs w:val="22"/>
        </w:rPr>
        <w:t>93     (coronary artery anuerysm or aorta anuerysm).mp. (0)</w:t>
      </w:r>
    </w:p>
    <w:p w:rsidR="00A07F5C" w:rsidRPr="00EF4EB9" w:rsidRDefault="00A07F5C" w:rsidP="00A07F5C">
      <w:pPr>
        <w:rPr>
          <w:rFonts w:eastAsia="Arial Unicode MS"/>
          <w:sz w:val="22"/>
          <w:szCs w:val="22"/>
        </w:rPr>
      </w:pPr>
      <w:r w:rsidRPr="00EF4EB9">
        <w:rPr>
          <w:rFonts w:eastAsia="Arial Unicode MS"/>
          <w:sz w:val="22"/>
          <w:szCs w:val="22"/>
        </w:rPr>
        <w:t>94     heart neoplasms/ or heart masses.mp. or cardiac masses.mp. (12581)</w:t>
      </w:r>
    </w:p>
    <w:p w:rsidR="00A07F5C" w:rsidRPr="00EF4EB9" w:rsidRDefault="00A07F5C" w:rsidP="00A07F5C">
      <w:pPr>
        <w:rPr>
          <w:rFonts w:eastAsia="Arial Unicode MS"/>
          <w:sz w:val="22"/>
          <w:szCs w:val="22"/>
        </w:rPr>
      </w:pPr>
      <w:r w:rsidRPr="00EF4EB9">
        <w:rPr>
          <w:rFonts w:eastAsia="Arial Unicode MS"/>
          <w:sz w:val="22"/>
          <w:szCs w:val="22"/>
        </w:rPr>
        <w:t>95     heart tumo?r.mp. (100)</w:t>
      </w:r>
    </w:p>
    <w:p w:rsidR="00A07F5C" w:rsidRPr="00EF4EB9" w:rsidRDefault="00A07F5C" w:rsidP="00A07F5C">
      <w:pPr>
        <w:rPr>
          <w:rFonts w:eastAsia="Arial Unicode MS"/>
          <w:sz w:val="22"/>
          <w:szCs w:val="22"/>
        </w:rPr>
      </w:pPr>
      <w:r w:rsidRPr="00EF4EB9">
        <w:rPr>
          <w:rFonts w:eastAsia="Arial Unicode MS"/>
          <w:sz w:val="22"/>
          <w:szCs w:val="22"/>
        </w:rPr>
        <w:t>96     pulmonary embolism/ or pulmonary embolism.mp. or lung embolism.mp. (34879)</w:t>
      </w:r>
    </w:p>
    <w:p w:rsidR="00A07F5C" w:rsidRPr="00EF4EB9" w:rsidRDefault="00A07F5C" w:rsidP="00A07F5C">
      <w:pPr>
        <w:rPr>
          <w:rFonts w:eastAsia="Arial Unicode MS"/>
          <w:sz w:val="22"/>
          <w:szCs w:val="22"/>
        </w:rPr>
      </w:pPr>
      <w:r w:rsidRPr="00EF4EB9">
        <w:rPr>
          <w:rFonts w:eastAsia="Arial Unicode MS"/>
          <w:sz w:val="22"/>
          <w:szCs w:val="22"/>
        </w:rPr>
        <w:t>97     lung disease/ or pulmonary disease.mp. (86405)</w:t>
      </w:r>
    </w:p>
    <w:p w:rsidR="00A07F5C" w:rsidRPr="00EF4EB9" w:rsidRDefault="00A07F5C" w:rsidP="00A07F5C">
      <w:pPr>
        <w:rPr>
          <w:rFonts w:eastAsia="Arial Unicode MS"/>
          <w:sz w:val="22"/>
          <w:szCs w:val="22"/>
        </w:rPr>
      </w:pPr>
      <w:r w:rsidRPr="00EF4EB9">
        <w:rPr>
          <w:rFonts w:eastAsia="Arial Unicode MS"/>
          <w:sz w:val="22"/>
          <w:szCs w:val="22"/>
        </w:rPr>
        <w:t>98     hypertension, pulmonary/ or pulmonary hypertension.mp. (29346)</w:t>
      </w:r>
    </w:p>
    <w:p w:rsidR="00A07F5C" w:rsidRPr="00EF4EB9" w:rsidRDefault="00A07F5C" w:rsidP="00A07F5C">
      <w:pPr>
        <w:rPr>
          <w:rFonts w:eastAsia="Arial Unicode MS"/>
          <w:sz w:val="22"/>
          <w:szCs w:val="22"/>
        </w:rPr>
      </w:pPr>
      <w:r w:rsidRPr="00EF4EB9">
        <w:rPr>
          <w:rFonts w:eastAsia="Arial Unicode MS"/>
          <w:sz w:val="22"/>
          <w:szCs w:val="22"/>
        </w:rPr>
        <w:t>99     cor pulmonale.mp. (3519)</w:t>
      </w:r>
    </w:p>
    <w:p w:rsidR="00A07F5C" w:rsidRPr="00EF4EB9" w:rsidRDefault="00A07F5C" w:rsidP="00A07F5C">
      <w:pPr>
        <w:rPr>
          <w:rFonts w:eastAsia="Arial Unicode MS"/>
          <w:sz w:val="22"/>
          <w:szCs w:val="22"/>
        </w:rPr>
      </w:pPr>
      <w:r w:rsidRPr="00EF4EB9">
        <w:rPr>
          <w:rFonts w:eastAsia="Arial Unicode MS"/>
          <w:sz w:val="22"/>
          <w:szCs w:val="22"/>
        </w:rPr>
        <w:t>100     heart murmurs/ or heart murmur$.mp. (3499)</w:t>
      </w:r>
    </w:p>
    <w:p w:rsidR="00A07F5C" w:rsidRPr="00EF4EB9" w:rsidRDefault="00A07F5C" w:rsidP="00A07F5C">
      <w:pPr>
        <w:rPr>
          <w:rFonts w:eastAsia="Arial Unicode MS"/>
          <w:sz w:val="22"/>
          <w:szCs w:val="22"/>
        </w:rPr>
      </w:pPr>
      <w:r w:rsidRPr="00EF4EB9">
        <w:rPr>
          <w:rFonts w:eastAsia="Arial Unicode MS"/>
          <w:sz w:val="22"/>
          <w:szCs w:val="22"/>
        </w:rPr>
        <w:t>101     or/40-100 (662970)</w:t>
      </w:r>
    </w:p>
    <w:p w:rsidR="00A07F5C" w:rsidRPr="00EF4EB9" w:rsidRDefault="00A07F5C" w:rsidP="00A07F5C">
      <w:pPr>
        <w:rPr>
          <w:rFonts w:eastAsia="Arial Unicode MS"/>
          <w:sz w:val="22"/>
          <w:szCs w:val="22"/>
        </w:rPr>
      </w:pPr>
      <w:r w:rsidRPr="00EF4EB9">
        <w:rPr>
          <w:rFonts w:eastAsia="Arial Unicode MS"/>
          <w:sz w:val="22"/>
          <w:szCs w:val="22"/>
        </w:rPr>
        <w:t>102     32 and 38 and 101 (95)</w:t>
      </w:r>
    </w:p>
    <w:p w:rsidR="00A07F5C" w:rsidRPr="00EF4EB9" w:rsidRDefault="00A07F5C" w:rsidP="00A07F5C">
      <w:pPr>
        <w:jc w:val="both"/>
        <w:rPr>
          <w:sz w:val="22"/>
          <w:szCs w:val="22"/>
        </w:rPr>
      </w:pPr>
    </w:p>
    <w:p w:rsidR="00A07F5C" w:rsidRPr="00EF4EB9" w:rsidRDefault="00A07F5C" w:rsidP="00A07F5C">
      <w:pPr>
        <w:rPr>
          <w:b/>
          <w:sz w:val="22"/>
          <w:szCs w:val="22"/>
        </w:rPr>
      </w:pPr>
    </w:p>
    <w:p w:rsidR="00A07F5C" w:rsidRPr="00EF4EB9" w:rsidRDefault="00A07F5C" w:rsidP="00A07F5C">
      <w:pPr>
        <w:rPr>
          <w:sz w:val="22"/>
          <w:szCs w:val="22"/>
        </w:rPr>
      </w:pPr>
    </w:p>
    <w:p w:rsidR="00C6549A" w:rsidRPr="00EF4EB9" w:rsidRDefault="00C6549A">
      <w:pPr>
        <w:rPr>
          <w:b/>
        </w:rPr>
      </w:pPr>
      <w:r w:rsidRPr="00EF4EB9">
        <w:rPr>
          <w:b/>
        </w:rPr>
        <w:br w:type="page"/>
      </w:r>
    </w:p>
    <w:p w:rsidR="0073535C" w:rsidRPr="00C555BF" w:rsidRDefault="00463EFB" w:rsidP="0085086B">
      <w:pPr>
        <w:spacing w:after="200" w:line="276" w:lineRule="auto"/>
        <w:outlineLvl w:val="0"/>
        <w:rPr>
          <w:b/>
          <w:sz w:val="22"/>
          <w:szCs w:val="22"/>
        </w:rPr>
      </w:pPr>
      <w:r w:rsidRPr="00C555BF">
        <w:rPr>
          <w:b/>
          <w:sz w:val="22"/>
          <w:szCs w:val="22"/>
        </w:rPr>
        <w:t>REFERENCES</w:t>
      </w:r>
    </w:p>
    <w:p w:rsidR="00C555BF" w:rsidRPr="00C555BF" w:rsidRDefault="00FC2DC5" w:rsidP="00C555BF">
      <w:pPr>
        <w:tabs>
          <w:tab w:val="right" w:pos="540"/>
          <w:tab w:val="left" w:pos="720"/>
        </w:tabs>
        <w:spacing w:after="240"/>
        <w:ind w:left="720" w:hanging="720"/>
        <w:jc w:val="both"/>
        <w:rPr>
          <w:noProof/>
          <w:sz w:val="22"/>
          <w:szCs w:val="22"/>
        </w:rPr>
      </w:pPr>
      <w:r w:rsidRPr="00C555BF">
        <w:rPr>
          <w:sz w:val="22"/>
          <w:szCs w:val="22"/>
        </w:rPr>
        <w:fldChar w:fldCharType="begin"/>
      </w:r>
      <w:r w:rsidR="0073535C" w:rsidRPr="00C555BF">
        <w:rPr>
          <w:sz w:val="22"/>
          <w:szCs w:val="22"/>
        </w:rPr>
        <w:instrText xml:space="preserve"> ADDIN REFMGR.REFLIST </w:instrText>
      </w:r>
      <w:r w:rsidRPr="00C555BF">
        <w:rPr>
          <w:sz w:val="22"/>
          <w:szCs w:val="22"/>
        </w:rPr>
        <w:fldChar w:fldCharType="separate"/>
      </w:r>
      <w:r w:rsidR="00C555BF" w:rsidRPr="00C555BF">
        <w:rPr>
          <w:noProof/>
          <w:sz w:val="22"/>
          <w:szCs w:val="22"/>
        </w:rPr>
        <w:tab/>
        <w:t xml:space="preserve">1. </w:t>
      </w:r>
      <w:r w:rsidR="00C555BF" w:rsidRPr="00C555BF">
        <w:rPr>
          <w:noProof/>
          <w:sz w:val="22"/>
          <w:szCs w:val="22"/>
        </w:rPr>
        <w:tab/>
        <w:t xml:space="preserve">The National Collaborating Centre for Chronic Conditions. Atrial fibrillation: national clinical guideline for management in primary and secondary care. 2006; available from </w:t>
      </w:r>
      <w:hyperlink r:id="rId69" w:history="1">
        <w:r w:rsidR="00C555BF" w:rsidRPr="00C555BF">
          <w:rPr>
            <w:rStyle w:val="Hyperlink"/>
            <w:noProof/>
            <w:sz w:val="22"/>
            <w:szCs w:val="22"/>
          </w:rPr>
          <w:t>http://www.nice.org.uk/nicemedia/live/10982/30055/30055.pdf</w:t>
        </w:r>
      </w:hyperlink>
      <w:r w:rsidR="00C555BF" w:rsidRPr="00C555BF">
        <w:rPr>
          <w:noProof/>
          <w:sz w:val="22"/>
          <w:szCs w:val="22"/>
        </w:rPr>
        <w:t xml:space="preserve"> </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 </w:t>
      </w:r>
      <w:r w:rsidRPr="00C555BF">
        <w:rPr>
          <w:noProof/>
          <w:sz w:val="22"/>
          <w:szCs w:val="22"/>
        </w:rPr>
        <w:tab/>
        <w:t xml:space="preserve">Fuster, V., Ryden, L.E., Cannom, DS., Crijns, HJ., Curtis, AB., Ellenbogen, KA. et al. 2011 ACCF/AHA/HRS Focused Updates Incorporated Into the ACC/AHA/ESC 2006 Guidelines for the Management of Patients With Atrial Fibrillation. </w:t>
      </w:r>
      <w:r w:rsidRPr="00C555BF">
        <w:rPr>
          <w:i/>
          <w:noProof/>
          <w:sz w:val="22"/>
          <w:szCs w:val="22"/>
        </w:rPr>
        <w:t>Circulation</w:t>
      </w:r>
      <w:r w:rsidRPr="00C555BF">
        <w:rPr>
          <w:noProof/>
          <w:sz w:val="22"/>
          <w:szCs w:val="22"/>
        </w:rPr>
        <w:t xml:space="preserve"> 2011; 123(10):e269-e36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 </w:t>
      </w:r>
      <w:r w:rsidRPr="00C555BF">
        <w:rPr>
          <w:noProof/>
          <w:sz w:val="22"/>
          <w:szCs w:val="22"/>
        </w:rPr>
        <w:tab/>
        <w:t xml:space="preserve">Levy, S., Camm, A.J., Saksena, S., Aliot, E., Breithardt, G., Crijns, H. et al. International consensus on nomenclature and classification of atrial fibrillation. </w:t>
      </w:r>
      <w:r w:rsidRPr="00C555BF">
        <w:rPr>
          <w:i/>
          <w:noProof/>
          <w:sz w:val="22"/>
          <w:szCs w:val="22"/>
        </w:rPr>
        <w:t>Europace</w:t>
      </w:r>
      <w:r w:rsidRPr="00C555BF">
        <w:rPr>
          <w:noProof/>
          <w:sz w:val="22"/>
          <w:szCs w:val="22"/>
        </w:rPr>
        <w:t xml:space="preserve"> 2003; 5(2):119-12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 </w:t>
      </w:r>
      <w:r w:rsidRPr="00C555BF">
        <w:rPr>
          <w:noProof/>
          <w:sz w:val="22"/>
          <w:szCs w:val="22"/>
        </w:rPr>
        <w:tab/>
        <w:t xml:space="preserve">Estes, N.A.M., Sacco, R.L., Al-Khatib, S.M., Ellinor, P.T., Bezanson, J., Alonso, A. et al. American Heart Association Atrial Fibrillation Research Summit. </w:t>
      </w:r>
      <w:r w:rsidRPr="00C555BF">
        <w:rPr>
          <w:i/>
          <w:noProof/>
          <w:sz w:val="22"/>
          <w:szCs w:val="22"/>
        </w:rPr>
        <w:t>Circulation</w:t>
      </w:r>
      <w:r w:rsidRPr="00C555BF">
        <w:rPr>
          <w:noProof/>
          <w:sz w:val="22"/>
          <w:szCs w:val="22"/>
        </w:rPr>
        <w:t xml:space="preserve"> 2011; 124(3):363-37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 </w:t>
      </w:r>
      <w:r w:rsidRPr="00C555BF">
        <w:rPr>
          <w:noProof/>
          <w:sz w:val="22"/>
          <w:szCs w:val="22"/>
        </w:rPr>
        <w:tab/>
        <w:t xml:space="preserve">Kerr, C.R., Humphries, K.H., Talajic, M., Klein, G.J., Connolly, S.J., Green, M. et al. Progression to chronic atrial fibrillation after the initial diagnosis of paroxysmal atrial fibrillation: results from the Canadian Registry of Atrial Fibrillation. </w:t>
      </w:r>
      <w:r w:rsidRPr="00C555BF">
        <w:rPr>
          <w:i/>
          <w:noProof/>
          <w:sz w:val="22"/>
          <w:szCs w:val="22"/>
        </w:rPr>
        <w:t>American Heart Journal</w:t>
      </w:r>
      <w:r w:rsidRPr="00C555BF">
        <w:rPr>
          <w:noProof/>
          <w:sz w:val="22"/>
          <w:szCs w:val="22"/>
        </w:rPr>
        <w:t xml:space="preserve"> 2005; 149(3):489-49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 </w:t>
      </w:r>
      <w:r w:rsidRPr="00C555BF">
        <w:rPr>
          <w:noProof/>
          <w:sz w:val="22"/>
          <w:szCs w:val="22"/>
        </w:rPr>
        <w:tab/>
        <w:t xml:space="preserve">Developed with the special contribution of the European Heart Rhythm Association (EHRA), Endorsed by the European Association for Cardio-Thoracic Surgery (EACTS), Task, F.M., Camm, A.J., Kirchhof, P., Lip, G.Y.H. et al. Guidelines for the management of atrial fibrillation. </w:t>
      </w:r>
      <w:r w:rsidRPr="00C555BF">
        <w:rPr>
          <w:i/>
          <w:noProof/>
          <w:sz w:val="22"/>
          <w:szCs w:val="22"/>
        </w:rPr>
        <w:t>European Heart Journal</w:t>
      </w:r>
      <w:r w:rsidRPr="00C555BF">
        <w:rPr>
          <w:noProof/>
          <w:sz w:val="22"/>
          <w:szCs w:val="22"/>
        </w:rPr>
        <w:t xml:space="preserve"> 2010; 31(19):2369-242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 </w:t>
      </w:r>
      <w:r w:rsidRPr="00C555BF">
        <w:rPr>
          <w:noProof/>
          <w:sz w:val="22"/>
          <w:szCs w:val="22"/>
        </w:rPr>
        <w:tab/>
        <w:t xml:space="preserve">Olson, J.M., Samad, B.A., Alam, M., Olson, J.M., Samad, B.A., Alam, M. Prognostic value of pulse-wave tissue Doppler parameters in patients with systolic heart failure. </w:t>
      </w:r>
      <w:r w:rsidRPr="00C555BF">
        <w:rPr>
          <w:i/>
          <w:noProof/>
          <w:sz w:val="22"/>
          <w:szCs w:val="22"/>
        </w:rPr>
        <w:t>American Journal of Cardiology</w:t>
      </w:r>
      <w:r w:rsidRPr="00C555BF">
        <w:rPr>
          <w:noProof/>
          <w:sz w:val="22"/>
          <w:szCs w:val="22"/>
        </w:rPr>
        <w:t xml:space="preserve"> 2008; 102(6):722-72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 </w:t>
      </w:r>
      <w:r w:rsidRPr="00C555BF">
        <w:rPr>
          <w:noProof/>
          <w:sz w:val="22"/>
          <w:szCs w:val="22"/>
        </w:rPr>
        <w:tab/>
        <w:t xml:space="preserve">Pizko, P., Lewczuk, J., Lenatowska, L., Jagas, J., Romaszkiewicz, R., Blaszczyk, D. et al. Pulmonary thromboembolism in 102 consecutive patients with chronic atrial fibrillation. Diagnostic value of echocardiography. </w:t>
      </w:r>
      <w:r w:rsidRPr="00C555BF">
        <w:rPr>
          <w:i/>
          <w:noProof/>
          <w:sz w:val="22"/>
          <w:szCs w:val="22"/>
        </w:rPr>
        <w:t>Kardiologia Polska</w:t>
      </w:r>
      <w:r w:rsidRPr="00C555BF">
        <w:rPr>
          <w:noProof/>
          <w:sz w:val="22"/>
          <w:szCs w:val="22"/>
        </w:rPr>
        <w:t xml:space="preserve"> 2007; 65(3):246-25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 </w:t>
      </w:r>
      <w:r w:rsidRPr="00C555BF">
        <w:rPr>
          <w:noProof/>
          <w:sz w:val="22"/>
          <w:szCs w:val="22"/>
        </w:rPr>
        <w:tab/>
        <w:t xml:space="preserve">Okura, H., Takada, Y., Kubo, T., Iwata, K., Mizoguchi, S., Taguchi, H. et al. Tissue Doppler-derived index of left ventricular filling pressure, E/E', predicts survival of patients with non-valvular atrial fibrillation. </w:t>
      </w:r>
      <w:r w:rsidRPr="00C555BF">
        <w:rPr>
          <w:i/>
          <w:noProof/>
          <w:sz w:val="22"/>
          <w:szCs w:val="22"/>
        </w:rPr>
        <w:t>Heart</w:t>
      </w:r>
      <w:r w:rsidRPr="00C555BF">
        <w:rPr>
          <w:noProof/>
          <w:sz w:val="22"/>
          <w:szCs w:val="22"/>
        </w:rPr>
        <w:t xml:space="preserve"> 2006; 92(9):1248-125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 </w:t>
      </w:r>
      <w:r w:rsidRPr="00C555BF">
        <w:rPr>
          <w:noProof/>
          <w:sz w:val="22"/>
          <w:szCs w:val="22"/>
        </w:rPr>
        <w:tab/>
        <w:t xml:space="preserve">Sakabe, K., Fukuda, N., Fukuda, Y., Morishita, S., Shinohara, H., Tamura, Y. et al. Transthoracic echocardiography during sinus rhythm identifies elderly patients with nonvalvular paroxysmal atrial fibrillation at high risk of cerebral infarction. </w:t>
      </w:r>
      <w:r w:rsidRPr="00C555BF">
        <w:rPr>
          <w:i/>
          <w:noProof/>
          <w:sz w:val="22"/>
          <w:szCs w:val="22"/>
        </w:rPr>
        <w:t>International Journal of Cardiology</w:t>
      </w:r>
      <w:r w:rsidRPr="00C555BF">
        <w:rPr>
          <w:noProof/>
          <w:sz w:val="22"/>
          <w:szCs w:val="22"/>
        </w:rPr>
        <w:t xml:space="preserve"> 2009; 136(3):346-34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 </w:t>
      </w:r>
      <w:r w:rsidRPr="00C555BF">
        <w:rPr>
          <w:noProof/>
          <w:sz w:val="22"/>
          <w:szCs w:val="22"/>
        </w:rPr>
        <w:tab/>
        <w:t xml:space="preserve">Thambidorai, S.K., Murray, R.D., Parakh, K., Shah, T.K., Black, I.W., Jasper, S.E. et al. Utility of transesophageal echocardiography in identification of thrombogenic milieu in patients with atrial fibrillation (an ACUTE ancillary study). </w:t>
      </w:r>
      <w:r w:rsidRPr="00C555BF">
        <w:rPr>
          <w:i/>
          <w:noProof/>
          <w:sz w:val="22"/>
          <w:szCs w:val="22"/>
        </w:rPr>
        <w:t>American Journal of Cardiology</w:t>
      </w:r>
      <w:r w:rsidRPr="00C555BF">
        <w:rPr>
          <w:noProof/>
          <w:sz w:val="22"/>
          <w:szCs w:val="22"/>
        </w:rPr>
        <w:t xml:space="preserve"> 2005; 96(7):935-94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 </w:t>
      </w:r>
      <w:r w:rsidRPr="00C555BF">
        <w:rPr>
          <w:noProof/>
          <w:sz w:val="22"/>
          <w:szCs w:val="22"/>
        </w:rPr>
        <w:tab/>
        <w:t xml:space="preserve">Bernhardt, P., Schmidt, H., Hammerstingl, C., Luderitz, B., Omran, H. Patients at High Risk with Atrial Fibrillation: A Prospective and Serial Follow-up During 12 Months with Transesophageal Echocardiography and Cerebral Magnetic Resonance Imaging. </w:t>
      </w:r>
      <w:r w:rsidRPr="00C555BF">
        <w:rPr>
          <w:i/>
          <w:noProof/>
          <w:sz w:val="22"/>
          <w:szCs w:val="22"/>
        </w:rPr>
        <w:t>Journal of the American Society of Echocardiography</w:t>
      </w:r>
      <w:r w:rsidRPr="00C555BF">
        <w:rPr>
          <w:noProof/>
          <w:sz w:val="22"/>
          <w:szCs w:val="22"/>
        </w:rPr>
        <w:t xml:space="preserve"> 2005; 18(9):919-92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 </w:t>
      </w:r>
      <w:r w:rsidRPr="00C555BF">
        <w:rPr>
          <w:noProof/>
          <w:sz w:val="22"/>
          <w:szCs w:val="22"/>
        </w:rPr>
        <w:tab/>
        <w:t xml:space="preserve">Providencia, R., Botelho, A., Trigo, J., Quintal, N., Nascimento, J., Mota, P. et al. Possible refinement of clinical thromboembolism assessment in patients with atrial fibrillation using echocardiographic parameters. </w:t>
      </w:r>
      <w:r w:rsidRPr="00C555BF">
        <w:rPr>
          <w:i/>
          <w:noProof/>
          <w:sz w:val="22"/>
          <w:szCs w:val="22"/>
        </w:rPr>
        <w:t>Europace</w:t>
      </w:r>
      <w:r w:rsidRPr="00C555BF">
        <w:rPr>
          <w:noProof/>
          <w:sz w:val="22"/>
          <w:szCs w:val="22"/>
        </w:rPr>
        <w:t xml:space="preserve"> 2012; 14(1):36-4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 </w:t>
      </w:r>
      <w:r w:rsidRPr="00C555BF">
        <w:rPr>
          <w:noProof/>
          <w:sz w:val="22"/>
          <w:szCs w:val="22"/>
        </w:rPr>
        <w:tab/>
        <w:t xml:space="preserve">Kannel, W.B., Benjamin, E.J. Current Perceptions of the Epidemiology of Atrial Fibrillation. </w:t>
      </w:r>
      <w:r w:rsidRPr="00C555BF">
        <w:rPr>
          <w:i/>
          <w:noProof/>
          <w:sz w:val="22"/>
          <w:szCs w:val="22"/>
        </w:rPr>
        <w:t>Cardiology Clinics</w:t>
      </w:r>
      <w:r w:rsidRPr="00C555BF">
        <w:rPr>
          <w:noProof/>
          <w:sz w:val="22"/>
          <w:szCs w:val="22"/>
        </w:rPr>
        <w:t xml:space="preserve"> 2009; 27(1):February.</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 </w:t>
      </w:r>
      <w:r w:rsidRPr="00C555BF">
        <w:rPr>
          <w:noProof/>
          <w:sz w:val="22"/>
          <w:szCs w:val="22"/>
        </w:rPr>
        <w:tab/>
        <w:t xml:space="preserve">Go, A.S., Hylek, E.M., Phillips, K.A., Chang, Y., Henault, L.E., Selby, J.V. et al. Prevalence of diagnosed atrial fibrillation in adults: national implications for rhythm management and stroke prevention: the AnTicoagulation and Risk Factors in Atrial Fibrillation (ATRIA) Study. </w:t>
      </w:r>
      <w:r w:rsidRPr="00C555BF">
        <w:rPr>
          <w:i/>
          <w:noProof/>
          <w:sz w:val="22"/>
          <w:szCs w:val="22"/>
        </w:rPr>
        <w:t>JAMA</w:t>
      </w:r>
      <w:r w:rsidRPr="00C555BF">
        <w:rPr>
          <w:noProof/>
          <w:sz w:val="22"/>
          <w:szCs w:val="22"/>
        </w:rPr>
        <w:t xml:space="preserve"> 2001; 285(18):2370-237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 </w:t>
      </w:r>
      <w:r w:rsidRPr="00C555BF">
        <w:rPr>
          <w:noProof/>
          <w:sz w:val="22"/>
          <w:szCs w:val="22"/>
        </w:rPr>
        <w:tab/>
        <w:t xml:space="preserve">Stewart, S., Hart, C.L., Hole, D.J., McMurray, J.J. Population prevalence, incidence, and predictors of atrial fibrillation in the Renfrew/Paisley study. </w:t>
      </w:r>
      <w:r w:rsidRPr="00C555BF">
        <w:rPr>
          <w:i/>
          <w:noProof/>
          <w:sz w:val="22"/>
          <w:szCs w:val="22"/>
        </w:rPr>
        <w:t>Heart</w:t>
      </w:r>
      <w:r w:rsidRPr="00C555BF">
        <w:rPr>
          <w:noProof/>
          <w:sz w:val="22"/>
          <w:szCs w:val="22"/>
        </w:rPr>
        <w:t xml:space="preserve"> 2001; 86(5):516-52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 </w:t>
      </w:r>
      <w:r w:rsidRPr="00C555BF">
        <w:rPr>
          <w:noProof/>
          <w:sz w:val="22"/>
          <w:szCs w:val="22"/>
        </w:rPr>
        <w:tab/>
        <w:t xml:space="preserve">Ryder, K.M., Benjamin, E.J. Epidemiology and significance of atrial fibrillation. </w:t>
      </w:r>
      <w:r w:rsidRPr="00C555BF">
        <w:rPr>
          <w:i/>
          <w:noProof/>
          <w:sz w:val="22"/>
          <w:szCs w:val="22"/>
        </w:rPr>
        <w:t>Am J Cardiol</w:t>
      </w:r>
      <w:r w:rsidRPr="00C555BF">
        <w:rPr>
          <w:noProof/>
          <w:sz w:val="22"/>
          <w:szCs w:val="22"/>
        </w:rPr>
        <w:t xml:space="preserve"> 1999; 84(9A):131R-138R.</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 </w:t>
      </w:r>
      <w:r w:rsidRPr="00C555BF">
        <w:rPr>
          <w:noProof/>
          <w:sz w:val="22"/>
          <w:szCs w:val="22"/>
        </w:rPr>
        <w:tab/>
        <w:t xml:space="preserve">Stewart, S. Epidemiology and economic impact of atrial fibrillation. </w:t>
      </w:r>
      <w:r w:rsidRPr="00C555BF">
        <w:rPr>
          <w:i/>
          <w:noProof/>
          <w:sz w:val="22"/>
          <w:szCs w:val="22"/>
        </w:rPr>
        <w:t>J Cardiovasc Nurs</w:t>
      </w:r>
      <w:r w:rsidRPr="00C555BF">
        <w:rPr>
          <w:noProof/>
          <w:sz w:val="22"/>
          <w:szCs w:val="22"/>
        </w:rPr>
        <w:t xml:space="preserve"> 2004; 19(2):94-10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 </w:t>
      </w:r>
      <w:r w:rsidRPr="00C555BF">
        <w:rPr>
          <w:noProof/>
          <w:sz w:val="22"/>
          <w:szCs w:val="22"/>
        </w:rPr>
        <w:tab/>
        <w:t xml:space="preserve">Kannel, W.B.W. Prevalence, incidence, prognosis, and predisposing conditions for atrial fibrillation: Population-based estimates. </w:t>
      </w:r>
      <w:r w:rsidRPr="00C555BF">
        <w:rPr>
          <w:i/>
          <w:noProof/>
          <w:sz w:val="22"/>
          <w:szCs w:val="22"/>
        </w:rPr>
        <w:t>American Journal of Cardiology</w:t>
      </w:r>
      <w:r w:rsidRPr="00C555BF">
        <w:rPr>
          <w:noProof/>
          <w:sz w:val="22"/>
          <w:szCs w:val="22"/>
        </w:rPr>
        <w:t xml:space="preserve"> 1998; 82(8 A):199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 </w:t>
      </w:r>
      <w:r w:rsidRPr="00C555BF">
        <w:rPr>
          <w:noProof/>
          <w:sz w:val="22"/>
          <w:szCs w:val="22"/>
        </w:rPr>
        <w:tab/>
        <w:t xml:space="preserve">Kannel, W.B., Benjamin, E.J. Status of the Epidemiology of Atrial Fibrillation. </w:t>
      </w:r>
      <w:r w:rsidRPr="00C555BF">
        <w:rPr>
          <w:i/>
          <w:noProof/>
          <w:sz w:val="22"/>
          <w:szCs w:val="22"/>
        </w:rPr>
        <w:t>Medical Clinics of North America</w:t>
      </w:r>
      <w:r w:rsidRPr="00C555BF">
        <w:rPr>
          <w:noProof/>
          <w:sz w:val="22"/>
          <w:szCs w:val="22"/>
        </w:rPr>
        <w:t xml:space="preserve"> 2008; 92(1):17-4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1. </w:t>
      </w:r>
      <w:r w:rsidRPr="00C555BF">
        <w:rPr>
          <w:noProof/>
          <w:sz w:val="22"/>
          <w:szCs w:val="22"/>
        </w:rPr>
        <w:tab/>
        <w:t xml:space="preserve">Majeed, A., Moser, K., Carroll, K. Trends in the prevalence and management of atrial fibrillation in general practice in England and Wales, 1994-1998: analysis of data from the general practice research database. </w:t>
      </w:r>
      <w:r w:rsidRPr="00C555BF">
        <w:rPr>
          <w:i/>
          <w:noProof/>
          <w:sz w:val="22"/>
          <w:szCs w:val="22"/>
        </w:rPr>
        <w:t>Heart</w:t>
      </w:r>
      <w:r w:rsidRPr="00C555BF">
        <w:rPr>
          <w:noProof/>
          <w:sz w:val="22"/>
          <w:szCs w:val="22"/>
        </w:rPr>
        <w:t xml:space="preserve"> 2001; 86(3):284-28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2. </w:t>
      </w:r>
      <w:r w:rsidRPr="00C555BF">
        <w:rPr>
          <w:noProof/>
          <w:sz w:val="22"/>
          <w:szCs w:val="22"/>
        </w:rPr>
        <w:tab/>
        <w:t xml:space="preserve">Murphy, N.F., Simpson, C.R., Jhund, P.S., Stewart, S., Kirkpatrick, M., Chalmers, J. et al. A national survey of the prevalence, incidence, primary care burden and treatment of atrial fibrillation in Scotland. </w:t>
      </w:r>
      <w:r w:rsidRPr="00C555BF">
        <w:rPr>
          <w:i/>
          <w:noProof/>
          <w:sz w:val="22"/>
          <w:szCs w:val="22"/>
        </w:rPr>
        <w:t>Heart</w:t>
      </w:r>
      <w:r w:rsidRPr="00C555BF">
        <w:rPr>
          <w:noProof/>
          <w:sz w:val="22"/>
          <w:szCs w:val="22"/>
        </w:rPr>
        <w:t xml:space="preserve"> 2007; 93(5):606-61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3. </w:t>
      </w:r>
      <w:r w:rsidRPr="00C555BF">
        <w:rPr>
          <w:noProof/>
          <w:sz w:val="22"/>
          <w:szCs w:val="22"/>
        </w:rPr>
        <w:tab/>
        <w:t xml:space="preserve">Lip, G.Y., Beevers, D.G. ABC of atrial fibrillation. History, epidemiology, and importance of atrial fibrillation. </w:t>
      </w:r>
      <w:r w:rsidRPr="00C555BF">
        <w:rPr>
          <w:i/>
          <w:noProof/>
          <w:sz w:val="22"/>
          <w:szCs w:val="22"/>
        </w:rPr>
        <w:t>BMJ</w:t>
      </w:r>
      <w:r w:rsidRPr="00C555BF">
        <w:rPr>
          <w:noProof/>
          <w:sz w:val="22"/>
          <w:szCs w:val="22"/>
        </w:rPr>
        <w:t xml:space="preserve"> 1995; 311(7016):1361-136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4. </w:t>
      </w:r>
      <w:r w:rsidRPr="00C555BF">
        <w:rPr>
          <w:noProof/>
          <w:sz w:val="22"/>
          <w:szCs w:val="22"/>
        </w:rPr>
        <w:tab/>
        <w:t xml:space="preserve">Wolf, P.A.B. Secular trends in the prevalence of atrial fibrillation: The Framingham Study. </w:t>
      </w:r>
      <w:r w:rsidRPr="00C555BF">
        <w:rPr>
          <w:i/>
          <w:noProof/>
          <w:sz w:val="22"/>
          <w:szCs w:val="22"/>
        </w:rPr>
        <w:t>American Heart Journal</w:t>
      </w:r>
      <w:r w:rsidRPr="00C555BF">
        <w:rPr>
          <w:noProof/>
          <w:sz w:val="22"/>
          <w:szCs w:val="22"/>
        </w:rPr>
        <w:t xml:space="preserve"> 1996; 131(4):199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5. </w:t>
      </w:r>
      <w:r w:rsidRPr="00C555BF">
        <w:rPr>
          <w:noProof/>
          <w:sz w:val="22"/>
          <w:szCs w:val="22"/>
        </w:rPr>
        <w:tab/>
        <w:t xml:space="preserve">Lip, G.Y.H. Atrial fibrillation amongst the Indo-Asian general practice population. The West Birmingham Atrial Fibrillation Project. </w:t>
      </w:r>
      <w:r w:rsidRPr="00C555BF">
        <w:rPr>
          <w:i/>
          <w:noProof/>
          <w:sz w:val="22"/>
          <w:szCs w:val="22"/>
        </w:rPr>
        <w:t>International Journal of Cardiology</w:t>
      </w:r>
      <w:r w:rsidRPr="00C555BF">
        <w:rPr>
          <w:noProof/>
          <w:sz w:val="22"/>
          <w:szCs w:val="22"/>
        </w:rPr>
        <w:t xml:space="preserve"> 1998; 65(2):0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6. </w:t>
      </w:r>
      <w:r w:rsidRPr="00C555BF">
        <w:rPr>
          <w:noProof/>
          <w:sz w:val="22"/>
          <w:szCs w:val="22"/>
        </w:rPr>
        <w:tab/>
        <w:t xml:space="preserve">Rienstra, M., Hagens, V.E., van Veldhuisen, D.J., Bosker, H.A., Tijssen, J.G., Kamp, O. et al. Clinical characteristics of persistent lone atrial fibrillation in the RACE study. </w:t>
      </w:r>
      <w:r w:rsidRPr="00C555BF">
        <w:rPr>
          <w:i/>
          <w:noProof/>
          <w:sz w:val="22"/>
          <w:szCs w:val="22"/>
        </w:rPr>
        <w:t>Am J Cardiol</w:t>
      </w:r>
      <w:r w:rsidRPr="00C555BF">
        <w:rPr>
          <w:noProof/>
          <w:sz w:val="22"/>
          <w:szCs w:val="22"/>
        </w:rPr>
        <w:t xml:space="preserve"> 2004; 94(12):1486-149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7. </w:t>
      </w:r>
      <w:r w:rsidRPr="00C555BF">
        <w:rPr>
          <w:noProof/>
          <w:sz w:val="22"/>
          <w:szCs w:val="22"/>
        </w:rPr>
        <w:tab/>
        <w:t xml:space="preserve">Aronow, W.S., Ahn, C., Kronzon, I., Gutstein, H. Association of left ventricular hypertrophy and chronic atrial fibrillation with the incidence of new thromboembolic stroke in 2,384 older persons. </w:t>
      </w:r>
      <w:r w:rsidRPr="00C555BF">
        <w:rPr>
          <w:i/>
          <w:noProof/>
          <w:sz w:val="22"/>
          <w:szCs w:val="22"/>
        </w:rPr>
        <w:t>Am J Cardiol</w:t>
      </w:r>
      <w:r w:rsidRPr="00C555BF">
        <w:rPr>
          <w:noProof/>
          <w:sz w:val="22"/>
          <w:szCs w:val="22"/>
        </w:rPr>
        <w:t xml:space="preserve"> 1999; 84(4):468-9, A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8. </w:t>
      </w:r>
      <w:r w:rsidRPr="00C555BF">
        <w:rPr>
          <w:noProof/>
          <w:sz w:val="22"/>
          <w:szCs w:val="22"/>
        </w:rPr>
        <w:tab/>
        <w:t xml:space="preserve">de Divitiis M., Omran, H., Rabahieh, R., Rang, B., Illien, S., Schimpf, R. et al. Right atrial appendage thrombosis in atrial fibrillation: its frequency and its clinical predictors. </w:t>
      </w:r>
      <w:r w:rsidRPr="00C555BF">
        <w:rPr>
          <w:i/>
          <w:noProof/>
          <w:sz w:val="22"/>
          <w:szCs w:val="22"/>
        </w:rPr>
        <w:t>American Journal of Cardiology</w:t>
      </w:r>
      <w:r w:rsidRPr="00C555BF">
        <w:rPr>
          <w:noProof/>
          <w:sz w:val="22"/>
          <w:szCs w:val="22"/>
        </w:rPr>
        <w:t xml:space="preserve"> 1999; 84(9):1023-102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9. </w:t>
      </w:r>
      <w:r w:rsidRPr="00C555BF">
        <w:rPr>
          <w:noProof/>
          <w:sz w:val="22"/>
          <w:szCs w:val="22"/>
        </w:rPr>
        <w:tab/>
        <w:t xml:space="preserve">Chugh, S.S., Blackshear, J.L., Shen, W.K., Hammill, S.C., Gersh, B.J. Epidemiology and natural history of atrial fibrillation: Clinical implications. </w:t>
      </w:r>
      <w:r w:rsidRPr="00C555BF">
        <w:rPr>
          <w:i/>
          <w:noProof/>
          <w:sz w:val="22"/>
          <w:szCs w:val="22"/>
        </w:rPr>
        <w:t>Journal of the American College of Cardiology</w:t>
      </w:r>
      <w:r w:rsidRPr="00C555BF">
        <w:rPr>
          <w:noProof/>
          <w:sz w:val="22"/>
          <w:szCs w:val="22"/>
        </w:rPr>
        <w:t xml:space="preserve"> 2001; 37(2):371-37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0. </w:t>
      </w:r>
      <w:r w:rsidRPr="00C555BF">
        <w:rPr>
          <w:noProof/>
          <w:sz w:val="22"/>
          <w:szCs w:val="22"/>
        </w:rPr>
        <w:tab/>
        <w:t xml:space="preserve">Miyasaka, Y., Barnes, M.E., Petersen, R.C., Cha, S.S., Bailey, K.R., Gersh, B.J. et al. Risk of dementia in stroke-free patients diagnosed with atrial fibrillation: data from a community-based cohort. </w:t>
      </w:r>
      <w:r w:rsidRPr="00C555BF">
        <w:rPr>
          <w:i/>
          <w:noProof/>
          <w:sz w:val="22"/>
          <w:szCs w:val="22"/>
        </w:rPr>
        <w:t>European Heart Journal</w:t>
      </w:r>
      <w:r w:rsidRPr="00C555BF">
        <w:rPr>
          <w:noProof/>
          <w:sz w:val="22"/>
          <w:szCs w:val="22"/>
        </w:rPr>
        <w:t xml:space="preserve"> 2007; 28(16):1962-196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1. </w:t>
      </w:r>
      <w:r w:rsidRPr="00C555BF">
        <w:rPr>
          <w:noProof/>
          <w:sz w:val="22"/>
          <w:szCs w:val="22"/>
        </w:rPr>
        <w:tab/>
        <w:t xml:space="preserve">Benjamin, E.J., Wolf, P.A., D'Agostino, R.B., Silbershatz, H., Kannel, W.B., Levy, D. Impact of atrial fibrillation on the risk of death. </w:t>
      </w:r>
      <w:r w:rsidRPr="00C555BF">
        <w:rPr>
          <w:i/>
          <w:noProof/>
          <w:sz w:val="22"/>
          <w:szCs w:val="22"/>
        </w:rPr>
        <w:t>Circulation</w:t>
      </w:r>
      <w:r w:rsidRPr="00C555BF">
        <w:rPr>
          <w:noProof/>
          <w:sz w:val="22"/>
          <w:szCs w:val="22"/>
        </w:rPr>
        <w:t xml:space="preserve"> 1998; 98(10):946-95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2. </w:t>
      </w:r>
      <w:r w:rsidRPr="00C555BF">
        <w:rPr>
          <w:noProof/>
          <w:sz w:val="22"/>
          <w:szCs w:val="22"/>
        </w:rPr>
        <w:tab/>
        <w:t xml:space="preserve">Stewart, S., Hart, C.L., Hole, D.J., McMurray, J.J. A population-based study of the long-term risks associated with atrial fibrillation: 20-year follow-up of the Renfrew/Paisley study. </w:t>
      </w:r>
      <w:r w:rsidRPr="00C555BF">
        <w:rPr>
          <w:i/>
          <w:noProof/>
          <w:sz w:val="22"/>
          <w:szCs w:val="22"/>
        </w:rPr>
        <w:t>Am J Med</w:t>
      </w:r>
      <w:r w:rsidRPr="00C555BF">
        <w:rPr>
          <w:noProof/>
          <w:sz w:val="22"/>
          <w:szCs w:val="22"/>
        </w:rPr>
        <w:t xml:space="preserve"> 2002; 113(5):359-36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3. </w:t>
      </w:r>
      <w:r w:rsidRPr="00C555BF">
        <w:rPr>
          <w:noProof/>
          <w:sz w:val="22"/>
          <w:szCs w:val="22"/>
        </w:rPr>
        <w:tab/>
        <w:t xml:space="preserve">Mitra, R., Leatham, E.W. Admissions with atrial fibrillation: disease patterns and outcomes in a District General Hospital. </w:t>
      </w:r>
      <w:r w:rsidRPr="00C555BF">
        <w:rPr>
          <w:i/>
          <w:noProof/>
          <w:sz w:val="22"/>
          <w:szCs w:val="22"/>
        </w:rPr>
        <w:t>QJM</w:t>
      </w:r>
      <w:r w:rsidRPr="00C555BF">
        <w:rPr>
          <w:noProof/>
          <w:sz w:val="22"/>
          <w:szCs w:val="22"/>
        </w:rPr>
        <w:t xml:space="preserve"> 2005; 98(2):153-154 [correspondence].</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4. </w:t>
      </w:r>
      <w:r w:rsidRPr="00C555BF">
        <w:rPr>
          <w:noProof/>
          <w:sz w:val="22"/>
          <w:szCs w:val="22"/>
        </w:rPr>
        <w:tab/>
        <w:t xml:space="preserve">Stewart, S., MacIntyre, K., MacLeod, M.M., Bailey, A.E., Capewell, S., McMurray, J.J. Trends in hospital activity, morbidity and case fatality related to atrial fibrillation in Scotland, 1986--1996. </w:t>
      </w:r>
      <w:r w:rsidRPr="00C555BF">
        <w:rPr>
          <w:i/>
          <w:noProof/>
          <w:sz w:val="22"/>
          <w:szCs w:val="22"/>
        </w:rPr>
        <w:t>Eur Heart J</w:t>
      </w:r>
      <w:r w:rsidRPr="00C555BF">
        <w:rPr>
          <w:noProof/>
          <w:sz w:val="22"/>
          <w:szCs w:val="22"/>
        </w:rPr>
        <w:t xml:space="preserve"> 2001; 22(8):693-70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5. </w:t>
      </w:r>
      <w:r w:rsidRPr="00C555BF">
        <w:rPr>
          <w:noProof/>
          <w:sz w:val="22"/>
          <w:szCs w:val="22"/>
        </w:rPr>
        <w:tab/>
        <w:t xml:space="preserve">Stewart, S., Murphy, N.F., Walker, A., McGuire, A., McMurray, J.J. Cost of an emerging epidemic: an economic analysis of atrial fibrillation in the UK. </w:t>
      </w:r>
      <w:r w:rsidRPr="00C555BF">
        <w:rPr>
          <w:i/>
          <w:noProof/>
          <w:sz w:val="22"/>
          <w:szCs w:val="22"/>
        </w:rPr>
        <w:t>Heart</w:t>
      </w:r>
      <w:r w:rsidRPr="00C555BF">
        <w:rPr>
          <w:noProof/>
          <w:sz w:val="22"/>
          <w:szCs w:val="22"/>
        </w:rPr>
        <w:t xml:space="preserve"> 2004; 90(3):286-29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6. </w:t>
      </w:r>
      <w:r w:rsidRPr="00C555BF">
        <w:rPr>
          <w:noProof/>
          <w:sz w:val="22"/>
          <w:szCs w:val="22"/>
        </w:rPr>
        <w:tab/>
        <w:t xml:space="preserve">National Service Framework. National Service Framework for Coronary Heart Disease - Chapter 8: Arrhythmias and Sudden Cardiac Death. 2005; available from </w:t>
      </w:r>
      <w:hyperlink r:id="rId70" w:history="1">
        <w:r w:rsidRPr="00C555BF">
          <w:rPr>
            <w:rStyle w:val="Hyperlink"/>
            <w:noProof/>
            <w:sz w:val="22"/>
            <w:szCs w:val="22"/>
          </w:rPr>
          <w:t>http://www.cardiomyopathy.org/assets/files/NSF%20Chapter%208.pdf</w:t>
        </w:r>
      </w:hyperlink>
      <w:r w:rsidRPr="00C555BF">
        <w:rPr>
          <w:noProof/>
          <w:sz w:val="22"/>
          <w:szCs w:val="22"/>
        </w:rPr>
        <w:t xml:space="preserve"> (accessed Nov. 201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7. </w:t>
      </w:r>
      <w:r w:rsidRPr="00C555BF">
        <w:rPr>
          <w:noProof/>
          <w:sz w:val="22"/>
          <w:szCs w:val="22"/>
        </w:rPr>
        <w:tab/>
        <w:t xml:space="preserve">Fuster, V., Ryden, L., Cannom, D.S., Crijns, H.J., Curtis, A.B., Ellenbogen, K.A. et al. ACC/AHA/ESC 2006 Guidelines for the Management of Patients With Atrial Fibrillation - Executive Summary. </w:t>
      </w:r>
      <w:r w:rsidRPr="00C555BF">
        <w:rPr>
          <w:i/>
          <w:noProof/>
          <w:sz w:val="22"/>
          <w:szCs w:val="22"/>
        </w:rPr>
        <w:t>Circulation</w:t>
      </w:r>
      <w:r w:rsidRPr="00C555BF">
        <w:rPr>
          <w:noProof/>
          <w:sz w:val="22"/>
          <w:szCs w:val="22"/>
        </w:rPr>
        <w:t xml:space="preserve"> 2006; 114(7):700-75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8. </w:t>
      </w:r>
      <w:r w:rsidRPr="00C555BF">
        <w:rPr>
          <w:noProof/>
          <w:sz w:val="22"/>
          <w:szCs w:val="22"/>
        </w:rPr>
        <w:tab/>
        <w:t xml:space="preserve">Van Gelder, I., Groenveld, H., Crijns, H., Tuininga, Y., Tijssen, J., Alings, A. et al. Lenient versus strict rate control in patients with atrial fibrillation. </w:t>
      </w:r>
      <w:r w:rsidRPr="00C555BF">
        <w:rPr>
          <w:i/>
          <w:noProof/>
          <w:sz w:val="22"/>
          <w:szCs w:val="22"/>
        </w:rPr>
        <w:t>New England Journal of Medicine</w:t>
      </w:r>
      <w:r w:rsidRPr="00C555BF">
        <w:rPr>
          <w:noProof/>
          <w:sz w:val="22"/>
          <w:szCs w:val="22"/>
        </w:rPr>
        <w:t xml:space="preserve"> 2010; 362:1363-137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39. </w:t>
      </w:r>
      <w:r w:rsidRPr="00C555BF">
        <w:rPr>
          <w:noProof/>
          <w:sz w:val="22"/>
          <w:szCs w:val="22"/>
        </w:rPr>
        <w:tab/>
        <w:t xml:space="preserve">AFFIRM Investigators. A comparison of rate control and rhythm control in patients with atrial fibrillation. </w:t>
      </w:r>
      <w:r w:rsidRPr="00C555BF">
        <w:rPr>
          <w:i/>
          <w:noProof/>
          <w:sz w:val="22"/>
          <w:szCs w:val="22"/>
        </w:rPr>
        <w:t>New England Journal of Medicine</w:t>
      </w:r>
      <w:r w:rsidRPr="00C555BF">
        <w:rPr>
          <w:noProof/>
          <w:sz w:val="22"/>
          <w:szCs w:val="22"/>
        </w:rPr>
        <w:t xml:space="preserve"> 2002; 347:1825-183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0. </w:t>
      </w:r>
      <w:r w:rsidRPr="00C555BF">
        <w:rPr>
          <w:noProof/>
          <w:sz w:val="22"/>
          <w:szCs w:val="22"/>
        </w:rPr>
        <w:tab/>
        <w:t xml:space="preserve">Van Gelder, I., Hagens, V.E., Bosker, H., Kingma, H., Kamp, O., Kingma, T. et al. A comparison of rate control and rhythm control in patients with recurrent persistent atrial fibrillation. </w:t>
      </w:r>
      <w:r w:rsidRPr="00C555BF">
        <w:rPr>
          <w:i/>
          <w:noProof/>
          <w:sz w:val="22"/>
          <w:szCs w:val="22"/>
        </w:rPr>
        <w:t>New England Journal of Medicine</w:t>
      </w:r>
      <w:r w:rsidRPr="00C555BF">
        <w:rPr>
          <w:noProof/>
          <w:sz w:val="22"/>
          <w:szCs w:val="22"/>
        </w:rPr>
        <w:t xml:space="preserve"> 2002; 347:1834-184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1. </w:t>
      </w:r>
      <w:r w:rsidRPr="00C555BF">
        <w:rPr>
          <w:noProof/>
          <w:sz w:val="22"/>
          <w:szCs w:val="22"/>
        </w:rPr>
        <w:tab/>
        <w:t xml:space="preserve">Roy, D., Talajic, M., Nattel, S., Wyse, D., Dorian, P., Lee, K. et al. Rhythm control versus rate control for atrial fibrillation and heart failure. </w:t>
      </w:r>
      <w:r w:rsidRPr="00C555BF">
        <w:rPr>
          <w:i/>
          <w:noProof/>
          <w:sz w:val="22"/>
          <w:szCs w:val="22"/>
        </w:rPr>
        <w:t>New England Journal of Medicine</w:t>
      </w:r>
      <w:r w:rsidRPr="00C555BF">
        <w:rPr>
          <w:noProof/>
          <w:sz w:val="22"/>
          <w:szCs w:val="22"/>
        </w:rPr>
        <w:t xml:space="preserve"> 2008; 358:2667-267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2. </w:t>
      </w:r>
      <w:r w:rsidRPr="00C555BF">
        <w:rPr>
          <w:noProof/>
          <w:sz w:val="22"/>
          <w:szCs w:val="22"/>
        </w:rPr>
        <w:tab/>
        <w:t xml:space="preserve">National Institute for Health and Clinical Excellence. NICE guidelines. Cryoablation for atrial fibrillation in association with other cardiac surgery. </w:t>
      </w:r>
      <w:r w:rsidRPr="00C555BF">
        <w:rPr>
          <w:i/>
          <w:noProof/>
          <w:sz w:val="22"/>
          <w:szCs w:val="22"/>
        </w:rPr>
        <w:t>NICE</w:t>
      </w:r>
      <w:r w:rsidRPr="00C555BF">
        <w:rPr>
          <w:noProof/>
          <w:sz w:val="22"/>
          <w:szCs w:val="22"/>
        </w:rPr>
        <w:t xml:space="preserve"> 200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3. </w:t>
      </w:r>
      <w:r w:rsidRPr="00C555BF">
        <w:rPr>
          <w:noProof/>
          <w:sz w:val="22"/>
          <w:szCs w:val="22"/>
        </w:rPr>
        <w:tab/>
        <w:t xml:space="preserve">Camm, A., Kirchhof, P., Lip, G., Schotten, U., Savelieva, I., Ernst, S. et al. Guidelines for the management of atrial fibrillation: the Task Force for the Management of Atrial Fibrillation of the European Society of Cardiology (ESC). </w:t>
      </w:r>
      <w:r w:rsidRPr="00C555BF">
        <w:rPr>
          <w:i/>
          <w:noProof/>
          <w:sz w:val="22"/>
          <w:szCs w:val="22"/>
        </w:rPr>
        <w:t>Eur Heart J</w:t>
      </w:r>
      <w:r w:rsidRPr="00C555BF">
        <w:rPr>
          <w:noProof/>
          <w:sz w:val="22"/>
          <w:szCs w:val="22"/>
        </w:rPr>
        <w:t xml:space="preserve"> 2010; 31(19):2369-242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4. </w:t>
      </w:r>
      <w:r w:rsidRPr="00C555BF">
        <w:rPr>
          <w:noProof/>
          <w:sz w:val="22"/>
          <w:szCs w:val="22"/>
        </w:rPr>
        <w:tab/>
        <w:t xml:space="preserve">American Heart Association (AHA) Science Advisory, Knight, B.P., Gersh, B.J., Carlson, M., Friedman, P., McNamara, R. et al. Role of Permanent Pacing to Prevent Atrial Fibrillation: Science Advisory From the American Heart Association Council on Clinical Cardiology (Subcommittee on Electrocardiography and Arrhythmias) and the Quality of Care and Outcomes Research Interdisciplinary Working Group, in Collaboration With the Heart Rhythm Society. </w:t>
      </w:r>
      <w:r w:rsidRPr="00C555BF">
        <w:rPr>
          <w:i/>
          <w:noProof/>
          <w:sz w:val="22"/>
          <w:szCs w:val="22"/>
        </w:rPr>
        <w:t>Circulation</w:t>
      </w:r>
      <w:r w:rsidRPr="00C555BF">
        <w:rPr>
          <w:noProof/>
          <w:sz w:val="22"/>
          <w:szCs w:val="22"/>
        </w:rPr>
        <w:t xml:space="preserve"> 2005; 111:240-24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5. </w:t>
      </w:r>
      <w:r w:rsidRPr="00C555BF">
        <w:rPr>
          <w:noProof/>
          <w:sz w:val="22"/>
          <w:szCs w:val="22"/>
        </w:rPr>
        <w:tab/>
        <w:t xml:space="preserve">National Institute for Health and Clinical Excellence. Dabigatran etexilate for the prevention of stroke and systemic embolism in atrial fibrillation. </w:t>
      </w:r>
      <w:r w:rsidRPr="00C555BF">
        <w:rPr>
          <w:i/>
          <w:noProof/>
          <w:sz w:val="22"/>
          <w:szCs w:val="22"/>
        </w:rPr>
        <w:t>NICE</w:t>
      </w:r>
      <w:r w:rsidRPr="00C555BF">
        <w:rPr>
          <w:noProof/>
          <w:sz w:val="22"/>
          <w:szCs w:val="22"/>
        </w:rPr>
        <w:t xml:space="preserve"> 201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6. </w:t>
      </w:r>
      <w:r w:rsidRPr="00C555BF">
        <w:rPr>
          <w:noProof/>
          <w:sz w:val="22"/>
          <w:szCs w:val="22"/>
        </w:rPr>
        <w:tab/>
        <w:t xml:space="preserve">National Institute for Health and Clinical Excellence. Rivaroxaban for the prevention of stroke and systemic embolism in people with atrial fibrillation. </w:t>
      </w:r>
      <w:r w:rsidRPr="00C555BF">
        <w:rPr>
          <w:i/>
          <w:noProof/>
          <w:sz w:val="22"/>
          <w:szCs w:val="22"/>
        </w:rPr>
        <w:t>NICE</w:t>
      </w:r>
      <w:r w:rsidRPr="00C555BF">
        <w:rPr>
          <w:noProof/>
          <w:sz w:val="22"/>
          <w:szCs w:val="22"/>
        </w:rPr>
        <w:t xml:space="preserve"> 201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7. </w:t>
      </w:r>
      <w:r w:rsidRPr="00C555BF">
        <w:rPr>
          <w:noProof/>
          <w:sz w:val="22"/>
          <w:szCs w:val="22"/>
        </w:rPr>
        <w:tab/>
        <w:t xml:space="preserve">NICE. Atrial fibrillation (stroke prevention) - rivaroxaban. 2012. </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8. </w:t>
      </w:r>
      <w:r w:rsidRPr="00C555BF">
        <w:rPr>
          <w:noProof/>
          <w:sz w:val="22"/>
          <w:szCs w:val="22"/>
        </w:rPr>
        <w:tab/>
        <w:t xml:space="preserve">Wann, L.S., Curtis, A.B., Ellenbogen, K.A., Estes, N.A.M., Ezekowitz, M.D., Jackman, W.M. et al. 2011 ACCF/AHA/HRS Focused Update on the Management of Patients With Atrial Fibrillation (Update on Dabigatran): A Report of the American College of Cardiology Foundation Foundation/American Heart Association Task Force on Practice Guidelines. </w:t>
      </w:r>
      <w:r w:rsidRPr="00C555BF">
        <w:rPr>
          <w:i/>
          <w:noProof/>
          <w:sz w:val="22"/>
          <w:szCs w:val="22"/>
        </w:rPr>
        <w:t>Journal of the American College of Cardiology</w:t>
      </w:r>
      <w:r w:rsidRPr="00C555BF">
        <w:rPr>
          <w:noProof/>
          <w:sz w:val="22"/>
          <w:szCs w:val="22"/>
        </w:rPr>
        <w:t xml:space="preserve"> 2011; 57(11):1330-133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49. </w:t>
      </w:r>
      <w:r w:rsidRPr="00C555BF">
        <w:rPr>
          <w:noProof/>
          <w:sz w:val="22"/>
          <w:szCs w:val="22"/>
        </w:rPr>
        <w:tab/>
        <w:t xml:space="preserve">Bayliss, J (for Bedfordshire &amp; Hertfordshire Cardiac Network). Bedfordshire and Hertfordshire Cardiac Network guidance, Effective use of transthoracic Echocardiography (TTE) in adults - Summary. 2006; available from </w:t>
      </w:r>
      <w:hyperlink r:id="rId71" w:history="1">
        <w:r w:rsidRPr="00C555BF">
          <w:rPr>
            <w:rStyle w:val="Hyperlink"/>
            <w:noProof/>
            <w:sz w:val="22"/>
            <w:szCs w:val="22"/>
          </w:rPr>
          <w:t>http://www.bhhsnetwork.nhs.uk/UserFiles/File/StandardsGuidelines/Beds&amp;Herts_Echo_guidelines_v2_Brief.pdf</w:t>
        </w:r>
      </w:hyperlink>
      <w:r w:rsidRPr="00C555BF">
        <w:rPr>
          <w:noProof/>
          <w:sz w:val="22"/>
          <w:szCs w:val="22"/>
        </w:rPr>
        <w:t xml:space="preserve"> (accessed Nov. 201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0. </w:t>
      </w:r>
      <w:r w:rsidRPr="00C555BF">
        <w:rPr>
          <w:noProof/>
          <w:sz w:val="22"/>
          <w:szCs w:val="22"/>
        </w:rPr>
        <w:tab/>
        <w:t xml:space="preserve">British Society of Echocardiography. Clinical Indications for Echocardiography. 2009; available from </w:t>
      </w:r>
      <w:hyperlink r:id="rId72" w:history="1">
        <w:r w:rsidRPr="00C555BF">
          <w:rPr>
            <w:rStyle w:val="Hyperlink"/>
            <w:noProof/>
            <w:sz w:val="22"/>
            <w:szCs w:val="22"/>
          </w:rPr>
          <w:t>http://cdn1.cache.twofourdigital.net/u/bsecho/media/10465/clinical_indications_for_echocardiography.pdf</w:t>
        </w:r>
      </w:hyperlink>
      <w:r w:rsidRPr="00C555BF">
        <w:rPr>
          <w:noProof/>
          <w:sz w:val="22"/>
          <w:szCs w:val="22"/>
        </w:rPr>
        <w:t xml:space="preserve"> (accessed Nov. 201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1. </w:t>
      </w:r>
      <w:r w:rsidRPr="00C555BF">
        <w:rPr>
          <w:noProof/>
          <w:sz w:val="22"/>
          <w:szCs w:val="22"/>
        </w:rPr>
        <w:tab/>
        <w:t xml:space="preserve">Evangelista, A., Flachskampf, F.A., Lancellotti, P., Badano, L.P., Aguilar, R., Monaghan, M.J. et al. European Association of Echocardiography recommendations for standardization of performance, digital storage and reporting of echocardiographic studies. </w:t>
      </w:r>
      <w:r w:rsidRPr="00C555BF">
        <w:rPr>
          <w:i/>
          <w:noProof/>
          <w:sz w:val="22"/>
          <w:szCs w:val="22"/>
        </w:rPr>
        <w:t>European Journal of Echocardiography</w:t>
      </w:r>
      <w:r w:rsidRPr="00C555BF">
        <w:rPr>
          <w:noProof/>
          <w:sz w:val="22"/>
          <w:szCs w:val="22"/>
        </w:rPr>
        <w:t xml:space="preserve"> 2008; 9(4):438-44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2. </w:t>
      </w:r>
      <w:r w:rsidRPr="00C555BF">
        <w:rPr>
          <w:noProof/>
          <w:sz w:val="22"/>
          <w:szCs w:val="22"/>
        </w:rPr>
        <w:tab/>
        <w:t xml:space="preserve">National Imaging Board. Cardiac Imaging, A Report from the National Imaging Board. 2010; available from </w:t>
      </w:r>
      <w:hyperlink r:id="rId73" w:history="1">
        <w:r w:rsidRPr="00C555BF">
          <w:rPr>
            <w:rStyle w:val="Hyperlink"/>
            <w:noProof/>
            <w:sz w:val="22"/>
            <w:szCs w:val="22"/>
          </w:rPr>
          <w:t>http://www.dh.gov.uk/en/Publicationsandstatistics/Publications/PublicationsPolicyAndGuidance/DH_114380</w:t>
        </w:r>
      </w:hyperlink>
      <w:r w:rsidRPr="00C555BF">
        <w:rPr>
          <w:noProof/>
          <w:sz w:val="22"/>
          <w:szCs w:val="22"/>
        </w:rPr>
        <w:t xml:space="preserve"> (accessed Nov. 201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3. </w:t>
      </w:r>
      <w:r w:rsidRPr="00C555BF">
        <w:rPr>
          <w:noProof/>
          <w:sz w:val="22"/>
          <w:szCs w:val="22"/>
        </w:rPr>
        <w:tab/>
        <w:t xml:space="preserve">Stanko, L., Jacobsohn, E., Tam, J., De Wet, C., Avidan, M. Transthoracic echocardiography: impact on diagnosis and management in tertiary care intensive care units. </w:t>
      </w:r>
      <w:r w:rsidRPr="00C555BF">
        <w:rPr>
          <w:i/>
          <w:noProof/>
          <w:sz w:val="22"/>
          <w:szCs w:val="22"/>
        </w:rPr>
        <w:t>Anaesth Intensive Care</w:t>
      </w:r>
      <w:r w:rsidRPr="00C555BF">
        <w:rPr>
          <w:noProof/>
          <w:sz w:val="22"/>
          <w:szCs w:val="22"/>
        </w:rPr>
        <w:t xml:space="preserve"> 2005; 33(4):492-49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4. </w:t>
      </w:r>
      <w:r w:rsidRPr="00C555BF">
        <w:rPr>
          <w:noProof/>
          <w:sz w:val="22"/>
          <w:szCs w:val="22"/>
        </w:rPr>
        <w:tab/>
        <w:t xml:space="preserve">Nieuwlaat, R., Capucci, A., Camm, A.J., Olsson, S.B., Andresen, D., Davies, D.W. et al. Atrial fibrillation management: a prospective survey in ESC member countries: the Euro Heart Survey on Atrial Fibrillation. </w:t>
      </w:r>
      <w:r w:rsidRPr="00C555BF">
        <w:rPr>
          <w:i/>
          <w:noProof/>
          <w:sz w:val="22"/>
          <w:szCs w:val="22"/>
        </w:rPr>
        <w:t>European Heart Journal</w:t>
      </w:r>
      <w:r w:rsidRPr="00C555BF">
        <w:rPr>
          <w:noProof/>
          <w:sz w:val="22"/>
          <w:szCs w:val="22"/>
        </w:rPr>
        <w:t xml:space="preserve"> 2005; 26(22):2422-243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5. </w:t>
      </w:r>
      <w:r w:rsidRPr="00C555BF">
        <w:rPr>
          <w:noProof/>
          <w:sz w:val="22"/>
          <w:szCs w:val="22"/>
        </w:rPr>
        <w:tab/>
        <w:t xml:space="preserve">UK National Screening Committee. </w:t>
      </w:r>
      <w:r w:rsidRPr="00C555BF">
        <w:rPr>
          <w:b/>
          <w:noProof/>
          <w:sz w:val="22"/>
          <w:szCs w:val="22"/>
        </w:rPr>
        <w:t>Screening Criteria set by the UK National Screening Committee</w:t>
      </w:r>
      <w:r w:rsidRPr="00C555BF">
        <w:rPr>
          <w:noProof/>
          <w:sz w:val="22"/>
          <w:szCs w:val="22"/>
        </w:rPr>
        <w:t xml:space="preserve">. 2011; available from </w:t>
      </w:r>
      <w:hyperlink r:id="rId74" w:history="1">
        <w:r w:rsidRPr="00C555BF">
          <w:rPr>
            <w:rStyle w:val="Hyperlink"/>
            <w:noProof/>
            <w:sz w:val="22"/>
            <w:szCs w:val="22"/>
          </w:rPr>
          <w:t>http://www.scotland.gov.uk/Topics/Health/health/cancer/Cancer-Screening/criteria</w:t>
        </w:r>
      </w:hyperlink>
      <w:r w:rsidRPr="00C555BF">
        <w:rPr>
          <w:noProof/>
          <w:sz w:val="22"/>
          <w:szCs w:val="22"/>
        </w:rPr>
        <w:t xml:space="preserve"> (accessed Nov. 201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6. </w:t>
      </w:r>
      <w:r w:rsidRPr="00C555BF">
        <w:rPr>
          <w:noProof/>
          <w:sz w:val="22"/>
          <w:szCs w:val="22"/>
        </w:rPr>
        <w:tab/>
        <w:t xml:space="preserve">Petticrew, M., Sowden, A., Lister-Sharp, D., Wright, K. False-negative results in screening programmes: systematic review of impact and implications. 2000; </w:t>
      </w:r>
      <w:r w:rsidRPr="00C555BF">
        <w:rPr>
          <w:i/>
          <w:noProof/>
          <w:sz w:val="22"/>
          <w:szCs w:val="22"/>
        </w:rPr>
        <w:t xml:space="preserve">Health Technol Assess </w:t>
      </w:r>
      <w:r w:rsidRPr="00C555BF">
        <w:rPr>
          <w:noProof/>
          <w:sz w:val="22"/>
          <w:szCs w:val="22"/>
        </w:rPr>
        <w:t>2000;</w:t>
      </w:r>
      <w:r w:rsidRPr="00C555BF">
        <w:rPr>
          <w:b/>
          <w:noProof/>
          <w:sz w:val="22"/>
          <w:szCs w:val="22"/>
        </w:rPr>
        <w:t>4</w:t>
      </w:r>
      <w:r w:rsidRPr="00C555BF">
        <w:rPr>
          <w:noProof/>
          <w:sz w:val="22"/>
          <w:szCs w:val="22"/>
        </w:rPr>
        <w:t xml:space="preserve">(5). </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7. </w:t>
      </w:r>
      <w:r w:rsidRPr="00C555BF">
        <w:rPr>
          <w:noProof/>
          <w:sz w:val="22"/>
          <w:szCs w:val="22"/>
        </w:rPr>
        <w:tab/>
        <w:t xml:space="preserve">Merlin, T., Weston, A., Tooher, R. Extending an evidence hierarchy to include topics other than treatment: revising the Australian 'levels of evidence'. </w:t>
      </w:r>
      <w:r w:rsidRPr="00C555BF">
        <w:rPr>
          <w:i/>
          <w:noProof/>
          <w:sz w:val="22"/>
          <w:szCs w:val="22"/>
        </w:rPr>
        <w:t>BMC Medical Research Methodology</w:t>
      </w:r>
      <w:r w:rsidRPr="00C555BF">
        <w:rPr>
          <w:noProof/>
          <w:sz w:val="22"/>
          <w:szCs w:val="22"/>
        </w:rPr>
        <w:t xml:space="preserve"> 2009; 9(1):3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8. </w:t>
      </w:r>
      <w:r w:rsidRPr="00C555BF">
        <w:rPr>
          <w:noProof/>
          <w:sz w:val="22"/>
          <w:szCs w:val="22"/>
        </w:rPr>
        <w:tab/>
        <w:t xml:space="preserve">Newcombe, R.G. Two-sided confidence intervals for the single proportion: comparison of seven methods. </w:t>
      </w:r>
      <w:r w:rsidRPr="00C555BF">
        <w:rPr>
          <w:i/>
          <w:noProof/>
          <w:sz w:val="22"/>
          <w:szCs w:val="22"/>
        </w:rPr>
        <w:t>Statistics in Medicine</w:t>
      </w:r>
      <w:r w:rsidRPr="00C555BF">
        <w:rPr>
          <w:noProof/>
          <w:sz w:val="22"/>
          <w:szCs w:val="22"/>
        </w:rPr>
        <w:t xml:space="preserve"> 1998; 17(8):857-87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59. </w:t>
      </w:r>
      <w:r w:rsidRPr="00C555BF">
        <w:rPr>
          <w:noProof/>
          <w:sz w:val="22"/>
          <w:szCs w:val="22"/>
        </w:rPr>
        <w:tab/>
        <w:t xml:space="preserve">Whiting, P., Rutjes, A., Reitsma, J., Bossuyt, P., Kleijnen, J. The development of QUADAS: a tool for the quality assessment of studies of diagnostic accuracy included in systematic reviews. </w:t>
      </w:r>
      <w:r w:rsidRPr="00C555BF">
        <w:rPr>
          <w:i/>
          <w:noProof/>
          <w:sz w:val="22"/>
          <w:szCs w:val="22"/>
        </w:rPr>
        <w:t>BMC Medical Research Methodology</w:t>
      </w:r>
      <w:r w:rsidRPr="00C555BF">
        <w:rPr>
          <w:noProof/>
          <w:sz w:val="22"/>
          <w:szCs w:val="22"/>
        </w:rPr>
        <w:t xml:space="preserve"> 2003; 3(1):2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0. </w:t>
      </w:r>
      <w:r w:rsidRPr="00C555BF">
        <w:rPr>
          <w:noProof/>
          <w:sz w:val="22"/>
          <w:szCs w:val="22"/>
        </w:rPr>
        <w:tab/>
        <w:t xml:space="preserve">Elm, E.v., Altman, D.G., Egger, M., Pocock, S.J., Gotzsche, P.C., Vandenbroucke, J.P. et al. Strengthening the reporting of observational studies in epidemiology (STROBE) statement: guidelines for reporting observational studies. </w:t>
      </w:r>
      <w:r w:rsidRPr="00C555BF">
        <w:rPr>
          <w:i/>
          <w:noProof/>
          <w:sz w:val="22"/>
          <w:szCs w:val="22"/>
        </w:rPr>
        <w:t>BMJ</w:t>
      </w:r>
      <w:r w:rsidRPr="00C555BF">
        <w:rPr>
          <w:noProof/>
          <w:sz w:val="22"/>
          <w:szCs w:val="22"/>
        </w:rPr>
        <w:t xml:space="preserve"> 2007; 335(7624):806-80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1. </w:t>
      </w:r>
      <w:r w:rsidRPr="00C555BF">
        <w:rPr>
          <w:noProof/>
          <w:sz w:val="22"/>
          <w:szCs w:val="22"/>
        </w:rPr>
        <w:tab/>
        <w:t xml:space="preserve">Moher, D., Liberati, A., Tetzlaff, J., Altman, D.G., the PRISMA Group. Preferred Reporting Items for Systematic Reviews and Meta-Analyses: The PRISMA Statement. </w:t>
      </w:r>
      <w:r w:rsidRPr="00C555BF">
        <w:rPr>
          <w:i/>
          <w:noProof/>
          <w:sz w:val="22"/>
          <w:szCs w:val="22"/>
        </w:rPr>
        <w:t>Annals of Internal Medicine</w:t>
      </w:r>
      <w:r w:rsidRPr="00C555BF">
        <w:rPr>
          <w:noProof/>
          <w:sz w:val="22"/>
          <w:szCs w:val="22"/>
        </w:rPr>
        <w:t xml:space="preserve"> 2009; 151(4):65-9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2. </w:t>
      </w:r>
      <w:r w:rsidRPr="00C555BF">
        <w:rPr>
          <w:noProof/>
          <w:sz w:val="22"/>
          <w:szCs w:val="22"/>
        </w:rPr>
        <w:tab/>
        <w:t xml:space="preserve">Acar, J., Cormier, B., Grimberg, D., Kawthekar, G., Iung, B., Scheuer, B. et al. Diagnosis of left atrial thrombi in mitral stenosis--usefulness of ultrasound techniques compared with other methods. </w:t>
      </w:r>
      <w:r w:rsidRPr="00C555BF">
        <w:rPr>
          <w:i/>
          <w:noProof/>
          <w:sz w:val="22"/>
          <w:szCs w:val="22"/>
        </w:rPr>
        <w:t>European Heart Journal</w:t>
      </w:r>
      <w:r w:rsidRPr="00C555BF">
        <w:rPr>
          <w:noProof/>
          <w:sz w:val="22"/>
          <w:szCs w:val="22"/>
        </w:rPr>
        <w:t xml:space="preserve"> 1991; 12 Suppl B:70-7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3. </w:t>
      </w:r>
      <w:r w:rsidRPr="00C555BF">
        <w:rPr>
          <w:noProof/>
          <w:sz w:val="22"/>
          <w:szCs w:val="22"/>
        </w:rPr>
        <w:tab/>
        <w:t xml:space="preserve">Arques, S., Roux, E., Sbragia, P., Gelisse, R., Ambrosi, P., Pieri, B. et al. Comparative accuracy of color M-mode and tissue Doppler echocardiography in the emergency diagnosis of congestive heart failure in chronic hypertensive patients with normal left ventricular ejection fraction. </w:t>
      </w:r>
      <w:r w:rsidRPr="00C555BF">
        <w:rPr>
          <w:i/>
          <w:noProof/>
          <w:sz w:val="22"/>
          <w:szCs w:val="22"/>
        </w:rPr>
        <w:t>American Journal of Cardiology</w:t>
      </w:r>
      <w:r w:rsidRPr="00C555BF">
        <w:rPr>
          <w:noProof/>
          <w:sz w:val="22"/>
          <w:szCs w:val="22"/>
        </w:rPr>
        <w:t xml:space="preserve"> 2005; 96(10):1456-145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4. </w:t>
      </w:r>
      <w:r w:rsidRPr="00C555BF">
        <w:rPr>
          <w:noProof/>
          <w:sz w:val="22"/>
          <w:szCs w:val="22"/>
        </w:rPr>
        <w:tab/>
        <w:t xml:space="preserve">Attenhofer Jost, C.H., Turina, J., Mayer, K., Seifert, B., Amann, F.W., Buechi, M. et al. Echocardiography in the evaluation of systolic murmurs of unknown cause. </w:t>
      </w:r>
      <w:r w:rsidRPr="00C555BF">
        <w:rPr>
          <w:i/>
          <w:noProof/>
          <w:sz w:val="22"/>
          <w:szCs w:val="22"/>
        </w:rPr>
        <w:t>American Journal of Medicine</w:t>
      </w:r>
      <w:r w:rsidRPr="00C555BF">
        <w:rPr>
          <w:noProof/>
          <w:sz w:val="22"/>
          <w:szCs w:val="22"/>
        </w:rPr>
        <w:t xml:space="preserve"> 2000; 108(8):614-62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5. </w:t>
      </w:r>
      <w:r w:rsidRPr="00C555BF">
        <w:rPr>
          <w:noProof/>
          <w:sz w:val="22"/>
          <w:szCs w:val="22"/>
        </w:rPr>
        <w:tab/>
        <w:t xml:space="preserve">Barron, J.T., Manrose, D.L., Liebson, P.R. Comparison of auscultation with two-dimensional and Doppler echocardiography in patients with suspected mitral valve prolapse. </w:t>
      </w:r>
      <w:r w:rsidRPr="00C555BF">
        <w:rPr>
          <w:i/>
          <w:noProof/>
          <w:sz w:val="22"/>
          <w:szCs w:val="22"/>
        </w:rPr>
        <w:t>Clinical Cardiology</w:t>
      </w:r>
      <w:r w:rsidRPr="00C555BF">
        <w:rPr>
          <w:noProof/>
          <w:sz w:val="22"/>
          <w:szCs w:val="22"/>
        </w:rPr>
        <w:t xml:space="preserve"> 1988; 11(6):401-40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6. </w:t>
      </w:r>
      <w:r w:rsidRPr="00C555BF">
        <w:rPr>
          <w:noProof/>
          <w:sz w:val="22"/>
          <w:szCs w:val="22"/>
        </w:rPr>
        <w:tab/>
        <w:t xml:space="preserve">Bova, C., Greco, F., Misuraca, G., Serafini, O., Crocco, F., Greco, A. et al. Diagnostic utility of echocardiography in patients with suspected pulmonary embolism. </w:t>
      </w:r>
      <w:r w:rsidRPr="00C555BF">
        <w:rPr>
          <w:i/>
          <w:noProof/>
          <w:sz w:val="22"/>
          <w:szCs w:val="22"/>
        </w:rPr>
        <w:t>American Journal of Emergency Medicine</w:t>
      </w:r>
      <w:r w:rsidRPr="00C555BF">
        <w:rPr>
          <w:noProof/>
          <w:sz w:val="22"/>
          <w:szCs w:val="22"/>
        </w:rPr>
        <w:t xml:space="preserve"> 2003; 21(3):180-18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7. </w:t>
      </w:r>
      <w:r w:rsidRPr="00C555BF">
        <w:rPr>
          <w:noProof/>
          <w:sz w:val="22"/>
          <w:szCs w:val="22"/>
        </w:rPr>
        <w:tab/>
        <w:t xml:space="preserve">Casella, F., Rana, B., Casazza, G., Bhan, A., Kapetanakis, S., Omigie, J. et al. The potential impact of contemporary transthoracic echocardiography on the management of patients with native valve endocarditis: a comparison with transesophageal echocardiography. </w:t>
      </w:r>
      <w:r w:rsidRPr="00C555BF">
        <w:rPr>
          <w:i/>
          <w:noProof/>
          <w:sz w:val="22"/>
          <w:szCs w:val="22"/>
        </w:rPr>
        <w:t>Echocardiography</w:t>
      </w:r>
      <w:r w:rsidRPr="00C555BF">
        <w:rPr>
          <w:noProof/>
          <w:sz w:val="22"/>
          <w:szCs w:val="22"/>
        </w:rPr>
        <w:t xml:space="preserve"> 2009; 26(8):900-90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8. </w:t>
      </w:r>
      <w:r w:rsidRPr="00C555BF">
        <w:rPr>
          <w:noProof/>
          <w:sz w:val="22"/>
          <w:szCs w:val="22"/>
        </w:rPr>
        <w:tab/>
        <w:t xml:space="preserve">Cassidy, T.P., Hardwick, D.J., Norris, C.A., Cassidy, T.P., Hardwick, D.J., Norris, C.A. Aortic stenosis in elderly people: an evaluation of clinical and echocardiographic diagnosis. </w:t>
      </w:r>
      <w:r w:rsidRPr="00C555BF">
        <w:rPr>
          <w:i/>
          <w:noProof/>
          <w:sz w:val="22"/>
          <w:szCs w:val="22"/>
        </w:rPr>
        <w:t>Age &amp; Ageing</w:t>
      </w:r>
      <w:r w:rsidRPr="00C555BF">
        <w:rPr>
          <w:noProof/>
          <w:sz w:val="22"/>
          <w:szCs w:val="22"/>
        </w:rPr>
        <w:t xml:space="preserve"> 1992; 21(6):440-44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69. </w:t>
      </w:r>
      <w:r w:rsidRPr="00C555BF">
        <w:rPr>
          <w:noProof/>
          <w:sz w:val="22"/>
          <w:szCs w:val="22"/>
        </w:rPr>
        <w:tab/>
        <w:t xml:space="preserve">Dittmann, H., Karsch, K.R., Seipel, L., Dittmann, H., Karsch, K.R., Seipel, L. Diagnosis and quantification of aortic regurgitation by pulsed Doppler echocardiography in patients with mitral valve disease. </w:t>
      </w:r>
      <w:r w:rsidRPr="00C555BF">
        <w:rPr>
          <w:i/>
          <w:noProof/>
          <w:sz w:val="22"/>
          <w:szCs w:val="22"/>
        </w:rPr>
        <w:t>European Heart Journal</w:t>
      </w:r>
      <w:r w:rsidRPr="00C555BF">
        <w:rPr>
          <w:noProof/>
          <w:sz w:val="22"/>
          <w:szCs w:val="22"/>
        </w:rPr>
        <w:t xml:space="preserve"> 1987; 8 Suppl C:53-5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0. </w:t>
      </w:r>
      <w:r w:rsidRPr="00C555BF">
        <w:rPr>
          <w:noProof/>
          <w:sz w:val="22"/>
          <w:szCs w:val="22"/>
        </w:rPr>
        <w:tab/>
        <w:t xml:space="preserve">Enia, F., Ledda, G., Lo, M.R., Matassa, C., Raspanti, G., Stabile, A. et al. Utility of echocardiography in the diagnosis of aortic dissection involving the ascending aorta. </w:t>
      </w:r>
      <w:r w:rsidRPr="00C555BF">
        <w:rPr>
          <w:i/>
          <w:noProof/>
          <w:sz w:val="22"/>
          <w:szCs w:val="22"/>
        </w:rPr>
        <w:t>Chest</w:t>
      </w:r>
      <w:r w:rsidRPr="00C555BF">
        <w:rPr>
          <w:noProof/>
          <w:sz w:val="22"/>
          <w:szCs w:val="22"/>
        </w:rPr>
        <w:t xml:space="preserve"> 1989; 95(1):124-12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1. </w:t>
      </w:r>
      <w:r w:rsidRPr="00C555BF">
        <w:rPr>
          <w:noProof/>
          <w:sz w:val="22"/>
          <w:szCs w:val="22"/>
        </w:rPr>
        <w:tab/>
        <w:t xml:space="preserve">Erbel, R., Schweizer, P., Krebs, W., Meyer, J., Effert, S., Erbel, R. et al. Sensitivity and specificity of two-dimensional echocardiography in detection of impaired left ventricular function. </w:t>
      </w:r>
      <w:r w:rsidRPr="00C555BF">
        <w:rPr>
          <w:i/>
          <w:noProof/>
          <w:sz w:val="22"/>
          <w:szCs w:val="22"/>
        </w:rPr>
        <w:t>European Heart Journal</w:t>
      </w:r>
      <w:r w:rsidRPr="00C555BF">
        <w:rPr>
          <w:noProof/>
          <w:sz w:val="22"/>
          <w:szCs w:val="22"/>
        </w:rPr>
        <w:t xml:space="preserve"> 1984; 5(6):477-48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2. </w:t>
      </w:r>
      <w:r w:rsidRPr="00C555BF">
        <w:rPr>
          <w:noProof/>
          <w:sz w:val="22"/>
          <w:szCs w:val="22"/>
        </w:rPr>
        <w:tab/>
        <w:t xml:space="preserve">Grossmann, G., Wohrle, J., Kochs, M., Giesler, M., Hombach, V., Hoher, M. et al. Quantification of mitral regurgitation by the proximal flow convergence method--comparison of transthoracic and transesophageal echocardiography. </w:t>
      </w:r>
      <w:r w:rsidRPr="00C555BF">
        <w:rPr>
          <w:i/>
          <w:noProof/>
          <w:sz w:val="22"/>
          <w:szCs w:val="22"/>
        </w:rPr>
        <w:t>Clinical Cardiology</w:t>
      </w:r>
      <w:r w:rsidRPr="00C555BF">
        <w:rPr>
          <w:noProof/>
          <w:sz w:val="22"/>
          <w:szCs w:val="22"/>
        </w:rPr>
        <w:t xml:space="preserve"> 2002; 25(11):517-52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3. </w:t>
      </w:r>
      <w:r w:rsidRPr="00C555BF">
        <w:rPr>
          <w:noProof/>
          <w:sz w:val="22"/>
          <w:szCs w:val="22"/>
        </w:rPr>
        <w:tab/>
        <w:t xml:space="preserve">Groves, A.M., Win, T., Charman, S.C., Wisbey, C., Pepke-Zaba, J., Coulden, R.A. et al. Semi-quantitative assessment of tricuspid regurgitation on contrast-enhanced multidetector CT. </w:t>
      </w:r>
      <w:r w:rsidRPr="00C555BF">
        <w:rPr>
          <w:i/>
          <w:noProof/>
          <w:sz w:val="22"/>
          <w:szCs w:val="22"/>
        </w:rPr>
        <w:t>Clinical Radiology</w:t>
      </w:r>
      <w:r w:rsidRPr="00C555BF">
        <w:rPr>
          <w:noProof/>
          <w:sz w:val="22"/>
          <w:szCs w:val="22"/>
        </w:rPr>
        <w:t xml:space="preserve"> 2004; 59(8):715-71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4. </w:t>
      </w:r>
      <w:r w:rsidRPr="00C555BF">
        <w:rPr>
          <w:noProof/>
          <w:sz w:val="22"/>
          <w:szCs w:val="22"/>
        </w:rPr>
        <w:tab/>
        <w:t xml:space="preserve">Guyer, D.E., Gillam, L.D., Foale, R.A., Clark, M.C., Dinsmore, R., Palacios, I. et al. Comparison of the echocardiographic and hemodynamic diagnosis of rheumatic tricuspid stenosis. </w:t>
      </w:r>
      <w:r w:rsidRPr="00C555BF">
        <w:rPr>
          <w:i/>
          <w:noProof/>
          <w:sz w:val="22"/>
          <w:szCs w:val="22"/>
        </w:rPr>
        <w:t>Journal of the American College of Cardiology</w:t>
      </w:r>
      <w:r w:rsidRPr="00C555BF">
        <w:rPr>
          <w:noProof/>
          <w:sz w:val="22"/>
          <w:szCs w:val="22"/>
        </w:rPr>
        <w:t xml:space="preserve"> 1984; 3(5):1135-114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5. </w:t>
      </w:r>
      <w:r w:rsidRPr="00C555BF">
        <w:rPr>
          <w:noProof/>
          <w:sz w:val="22"/>
          <w:szCs w:val="22"/>
        </w:rPr>
        <w:tab/>
        <w:t xml:space="preserve">Helmcke, F., Nanda, N.C., Hsiung, M.C., Soto, B., Adey, C.K., Goyal, R.G. et al. Color Doppler assessment of mitral regurgitation with orthogonal planes. </w:t>
      </w:r>
      <w:r w:rsidRPr="00C555BF">
        <w:rPr>
          <w:i/>
          <w:noProof/>
          <w:sz w:val="22"/>
          <w:szCs w:val="22"/>
        </w:rPr>
        <w:t>Circulation</w:t>
      </w:r>
      <w:r w:rsidRPr="00C555BF">
        <w:rPr>
          <w:noProof/>
          <w:sz w:val="22"/>
          <w:szCs w:val="22"/>
        </w:rPr>
        <w:t xml:space="preserve"> 1987; 75(1):175-18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6. </w:t>
      </w:r>
      <w:r w:rsidRPr="00C555BF">
        <w:rPr>
          <w:noProof/>
          <w:sz w:val="22"/>
          <w:szCs w:val="22"/>
        </w:rPr>
        <w:tab/>
        <w:t xml:space="preserve">Jassal, D.S., Aminbakhsh, A., Fang, T., Shaikh, N., Embil, J.M., Mackenzie, G.S. et al. Diagnostic value of harmonic transthoracic echocardiography in native valve infective endocarditis: comparison with transesophageal echocardiography. </w:t>
      </w:r>
      <w:r w:rsidRPr="00C555BF">
        <w:rPr>
          <w:i/>
          <w:noProof/>
          <w:sz w:val="22"/>
          <w:szCs w:val="22"/>
        </w:rPr>
        <w:t>Cardiovascular Ultrasound</w:t>
      </w:r>
      <w:r w:rsidRPr="00C555BF">
        <w:rPr>
          <w:noProof/>
          <w:sz w:val="22"/>
          <w:szCs w:val="22"/>
        </w:rPr>
        <w:t xml:space="preserve"> 2007; 5:2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7. </w:t>
      </w:r>
      <w:r w:rsidRPr="00C555BF">
        <w:rPr>
          <w:noProof/>
          <w:sz w:val="22"/>
          <w:szCs w:val="22"/>
        </w:rPr>
        <w:tab/>
        <w:t xml:space="preserve">Kaymaz, C., Ozdemir, N., Kirma, C., Sismanoglu, M., Daglar, B., Ozkan, M. et al. Location, size and morphological characteristics of left atrial thrombi as assessed by echocardiography in patients with rheumatic mitral valve disease. </w:t>
      </w:r>
      <w:r w:rsidRPr="00C555BF">
        <w:rPr>
          <w:i/>
          <w:noProof/>
          <w:sz w:val="22"/>
          <w:szCs w:val="22"/>
        </w:rPr>
        <w:t>European Journal of Echocardiography</w:t>
      </w:r>
      <w:r w:rsidRPr="00C555BF">
        <w:rPr>
          <w:noProof/>
          <w:sz w:val="22"/>
          <w:szCs w:val="22"/>
        </w:rPr>
        <w:t xml:space="preserve"> 2001; 2(4):270-27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8. </w:t>
      </w:r>
      <w:r w:rsidRPr="00C555BF">
        <w:rPr>
          <w:noProof/>
          <w:sz w:val="22"/>
          <w:szCs w:val="22"/>
        </w:rPr>
        <w:tab/>
        <w:t xml:space="preserve">Kishon, Y., Iqbal, A., Oh, J.K., Gersh, B.J., Freeman, W.K., Seward, J.B. et al. Evolution of echocardiographic modalities in detection of postmyocardial infarction ventricular septal defect and papillary muscle rupture: study of 62 patients. </w:t>
      </w:r>
      <w:r w:rsidRPr="00C555BF">
        <w:rPr>
          <w:i/>
          <w:noProof/>
          <w:sz w:val="22"/>
          <w:szCs w:val="22"/>
        </w:rPr>
        <w:t>American Heart Journal</w:t>
      </w:r>
      <w:r w:rsidRPr="00C555BF">
        <w:rPr>
          <w:noProof/>
          <w:sz w:val="22"/>
          <w:szCs w:val="22"/>
        </w:rPr>
        <w:t xml:space="preserve"> 1993; 126(3 Pt 1):667-67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79. </w:t>
      </w:r>
      <w:r w:rsidRPr="00C555BF">
        <w:rPr>
          <w:noProof/>
          <w:sz w:val="22"/>
          <w:szCs w:val="22"/>
        </w:rPr>
        <w:tab/>
        <w:t xml:space="preserve">Kitayama, H., Kiuchi, K., Endo, T., Hayakawa, H., Kitayama, H., Kiuchi, K. et al. Value of cardiac ultrafast computed tomography for detecting right atrial thrombi in chronic atrial fibrillation. </w:t>
      </w:r>
      <w:r w:rsidRPr="00C555BF">
        <w:rPr>
          <w:i/>
          <w:noProof/>
          <w:sz w:val="22"/>
          <w:szCs w:val="22"/>
        </w:rPr>
        <w:t>American Journal of Cardiology</w:t>
      </w:r>
      <w:r w:rsidRPr="00C555BF">
        <w:rPr>
          <w:noProof/>
          <w:sz w:val="22"/>
          <w:szCs w:val="22"/>
        </w:rPr>
        <w:t xml:space="preserve"> 1997; 79(9):1292-129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0. </w:t>
      </w:r>
      <w:r w:rsidRPr="00C555BF">
        <w:rPr>
          <w:noProof/>
          <w:sz w:val="22"/>
          <w:szCs w:val="22"/>
        </w:rPr>
        <w:tab/>
        <w:t xml:space="preserve">Lanzarini, L., Fontana, A., Campana, C., Klersy, C., Lanzarini, L., Fontana, A. et al. Two simple echo-Doppler measurements can accurately identify pulmonary hypertension in the large majority of patients with chronic heart failure. </w:t>
      </w:r>
      <w:r w:rsidRPr="00C555BF">
        <w:rPr>
          <w:i/>
          <w:noProof/>
          <w:sz w:val="22"/>
          <w:szCs w:val="22"/>
        </w:rPr>
        <w:t>Journal of Heart &amp; Lung Transplantation</w:t>
      </w:r>
      <w:r w:rsidRPr="00C555BF">
        <w:rPr>
          <w:noProof/>
          <w:sz w:val="22"/>
          <w:szCs w:val="22"/>
        </w:rPr>
        <w:t xml:space="preserve"> 2005; 24(6):745-75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1. </w:t>
      </w:r>
      <w:r w:rsidRPr="00C555BF">
        <w:rPr>
          <w:noProof/>
          <w:sz w:val="22"/>
          <w:szCs w:val="22"/>
        </w:rPr>
        <w:tab/>
        <w:t xml:space="preserve">Maestre, A., Gil, V., Gallego, J., Aznar, J., Mora, A., Martin-Hidalgo, A. et al. Diagnostic accuracy of clinical criteria for identifying systolic and diastolic heart failure: cross-sectional study. </w:t>
      </w:r>
      <w:r w:rsidRPr="00C555BF">
        <w:rPr>
          <w:i/>
          <w:noProof/>
          <w:sz w:val="22"/>
          <w:szCs w:val="22"/>
        </w:rPr>
        <w:t>Journal of Evaluation in Clinical Practice</w:t>
      </w:r>
      <w:r w:rsidRPr="00C555BF">
        <w:rPr>
          <w:noProof/>
          <w:sz w:val="22"/>
          <w:szCs w:val="22"/>
        </w:rPr>
        <w:t xml:space="preserve"> 2009; 15(1):55-6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2. </w:t>
      </w:r>
      <w:r w:rsidRPr="00C555BF">
        <w:rPr>
          <w:noProof/>
          <w:sz w:val="22"/>
          <w:szCs w:val="22"/>
        </w:rPr>
        <w:tab/>
        <w:t xml:space="preserve">Mugge, A., Daniel, W.G., Angermann, C., Spes, C., Khandheria, B.K., Kronzon, I. et al. Atrial Septal Aneurysm in Adult Patients : A Multicenter Study Using Transthoracic and Transesophageal Echocardiography. </w:t>
      </w:r>
      <w:r w:rsidRPr="00C555BF">
        <w:rPr>
          <w:i/>
          <w:noProof/>
          <w:sz w:val="22"/>
          <w:szCs w:val="22"/>
        </w:rPr>
        <w:t>Circulation</w:t>
      </w:r>
      <w:r w:rsidRPr="00C555BF">
        <w:rPr>
          <w:noProof/>
          <w:sz w:val="22"/>
          <w:szCs w:val="22"/>
        </w:rPr>
        <w:t xml:space="preserve"> 1995; 91(11):2785-279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3. </w:t>
      </w:r>
      <w:r w:rsidRPr="00C555BF">
        <w:rPr>
          <w:noProof/>
          <w:sz w:val="22"/>
          <w:szCs w:val="22"/>
        </w:rPr>
        <w:tab/>
        <w:t xml:space="preserve">Nienaber, C.A., von, K.Y., Nicolas, V., Siglow, V., Piepho, A., Brockhoff, C. et al. The diagnosis of thoracic aortic dissection by noninvasive imaging procedures. </w:t>
      </w:r>
      <w:r w:rsidRPr="00C555BF">
        <w:rPr>
          <w:i/>
          <w:noProof/>
          <w:sz w:val="22"/>
          <w:szCs w:val="22"/>
        </w:rPr>
        <w:t>New England Journal of Medicine</w:t>
      </w:r>
      <w:r w:rsidRPr="00C555BF">
        <w:rPr>
          <w:noProof/>
          <w:sz w:val="22"/>
          <w:szCs w:val="22"/>
        </w:rPr>
        <w:t xml:space="preserve"> 1993; 328(1):1-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4. </w:t>
      </w:r>
      <w:r w:rsidRPr="00C555BF">
        <w:rPr>
          <w:noProof/>
          <w:sz w:val="22"/>
          <w:szCs w:val="22"/>
        </w:rPr>
        <w:tab/>
        <w:t xml:space="preserve">Nienaber, C.A., von, K.Y., Brockhoff, C.J., Koschyk, D.H., Spielmann, R.P. Comparison of conventional and transesophageal echocardiography with magnetic resonance imaging for anatomical mapping of thoracic aortic dissection. A dual noninvasive imaging study with anatomical and/or angiographic validation. </w:t>
      </w:r>
      <w:r w:rsidRPr="00C555BF">
        <w:rPr>
          <w:i/>
          <w:noProof/>
          <w:sz w:val="22"/>
          <w:szCs w:val="22"/>
        </w:rPr>
        <w:t>International Journal of Cardiac Imaging</w:t>
      </w:r>
      <w:r w:rsidRPr="00C555BF">
        <w:rPr>
          <w:noProof/>
          <w:sz w:val="22"/>
          <w:szCs w:val="22"/>
        </w:rPr>
        <w:t xml:space="preserve"> 1994; 10(1):1-1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5. </w:t>
      </w:r>
      <w:r w:rsidRPr="00C555BF">
        <w:rPr>
          <w:noProof/>
          <w:sz w:val="22"/>
          <w:szCs w:val="22"/>
        </w:rPr>
        <w:tab/>
        <w:t xml:space="preserve">Okura, H., Fuyuki, H., Kubo, T., Iwata, K., Taguchi, H., Toda, I. et al. Noninvasive diagnosis of ischemic and nonischemic cardiomyopathy using coronary flow velocity measurements of the left anterior descending coronary artery by transthoracic Doppler echocardiography. </w:t>
      </w:r>
      <w:r w:rsidRPr="00C555BF">
        <w:rPr>
          <w:i/>
          <w:noProof/>
          <w:sz w:val="22"/>
          <w:szCs w:val="22"/>
        </w:rPr>
        <w:t>Journal of the American Society of Echocardiography</w:t>
      </w:r>
      <w:r w:rsidRPr="00C555BF">
        <w:rPr>
          <w:noProof/>
          <w:sz w:val="22"/>
          <w:szCs w:val="22"/>
        </w:rPr>
        <w:t xml:space="preserve"> 2006; 19(5):552-55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6. </w:t>
      </w:r>
      <w:r w:rsidRPr="00C555BF">
        <w:rPr>
          <w:noProof/>
          <w:sz w:val="22"/>
          <w:szCs w:val="22"/>
        </w:rPr>
        <w:tab/>
        <w:t xml:space="preserve">Pochis, W.T., Saeian, K., Sagar, K.B. Usefulness of transesophageal echocardiography in diagnosing lipomatous hypertrophy of the atrial septum with comparison to transthoracic echocardiography. </w:t>
      </w:r>
      <w:r w:rsidRPr="00C555BF">
        <w:rPr>
          <w:i/>
          <w:noProof/>
          <w:sz w:val="22"/>
          <w:szCs w:val="22"/>
        </w:rPr>
        <w:t>American Journal of Cardiology</w:t>
      </w:r>
      <w:r w:rsidRPr="00C555BF">
        <w:rPr>
          <w:noProof/>
          <w:sz w:val="22"/>
          <w:szCs w:val="22"/>
        </w:rPr>
        <w:t xml:space="preserve"> 1992; 70(3):396-39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7. </w:t>
      </w:r>
      <w:r w:rsidRPr="00C555BF">
        <w:rPr>
          <w:noProof/>
          <w:sz w:val="22"/>
          <w:szCs w:val="22"/>
        </w:rPr>
        <w:tab/>
        <w:t xml:space="preserve">Reichek, N., Devereux, R.B. Left ventricular hypertrophy: relationship of anatomic, echocardiographic and electrocardiographic findings. </w:t>
      </w:r>
      <w:r w:rsidRPr="00C555BF">
        <w:rPr>
          <w:i/>
          <w:noProof/>
          <w:sz w:val="22"/>
          <w:szCs w:val="22"/>
        </w:rPr>
        <w:t>Circulation</w:t>
      </w:r>
      <w:r w:rsidRPr="00C555BF">
        <w:rPr>
          <w:noProof/>
          <w:sz w:val="22"/>
          <w:szCs w:val="22"/>
        </w:rPr>
        <w:t xml:space="preserve"> 1981; 63(6):1391-139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8. </w:t>
      </w:r>
      <w:r w:rsidRPr="00C555BF">
        <w:rPr>
          <w:noProof/>
          <w:sz w:val="22"/>
          <w:szCs w:val="22"/>
        </w:rPr>
        <w:tab/>
        <w:t xml:space="preserve">Reichlin, S., Dieterle, T., Camli, C., Leimenstoll, B., Schoenenberger, R.A., Martina, B. Initial clinical evaluation of cardiac systolic murmurs in the ED by noncardiologists. </w:t>
      </w:r>
      <w:r w:rsidRPr="00C555BF">
        <w:rPr>
          <w:i/>
          <w:noProof/>
          <w:sz w:val="22"/>
          <w:szCs w:val="22"/>
        </w:rPr>
        <w:t>American Journal of Emergency Medicine</w:t>
      </w:r>
      <w:r w:rsidRPr="00C555BF">
        <w:rPr>
          <w:noProof/>
          <w:sz w:val="22"/>
          <w:szCs w:val="22"/>
        </w:rPr>
        <w:t xml:space="preserve"> 2004; 22(2):71-7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89. </w:t>
      </w:r>
      <w:r w:rsidRPr="00C555BF">
        <w:rPr>
          <w:noProof/>
          <w:sz w:val="22"/>
          <w:szCs w:val="22"/>
        </w:rPr>
        <w:tab/>
        <w:t xml:space="preserve">Roudaut, R.P., Billes, M.A., Gosse, P., Deville, C., Baudet, E., Fontan, F. et al. Accuracy of M-mode and two-dimensional echocardiography in the diagnosis of aortic dissection: an experience with 128 cases. </w:t>
      </w:r>
      <w:r w:rsidRPr="00C555BF">
        <w:rPr>
          <w:i/>
          <w:noProof/>
          <w:sz w:val="22"/>
          <w:szCs w:val="22"/>
        </w:rPr>
        <w:t>Clinical Cardiology</w:t>
      </w:r>
      <w:r w:rsidRPr="00C555BF">
        <w:rPr>
          <w:noProof/>
          <w:sz w:val="22"/>
          <w:szCs w:val="22"/>
        </w:rPr>
        <w:t xml:space="preserve"> 1988; 11(8):553-56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0. </w:t>
      </w:r>
      <w:r w:rsidRPr="00C555BF">
        <w:rPr>
          <w:noProof/>
          <w:sz w:val="22"/>
          <w:szCs w:val="22"/>
        </w:rPr>
        <w:tab/>
        <w:t xml:space="preserve">Saraste, M., Vesalainen, R.K., Ylitalo, A., Saraste, A., Koskenvuo, J.W., Toikka, J.O. et al. Transthoracic Doppler echocardiography as a noninvasive tool to assess coronary artery stenoses--a comparison with quantitative coronary angiography. </w:t>
      </w:r>
      <w:r w:rsidRPr="00C555BF">
        <w:rPr>
          <w:i/>
          <w:noProof/>
          <w:sz w:val="22"/>
          <w:szCs w:val="22"/>
        </w:rPr>
        <w:t>Journal of the American Society of Echocardiography</w:t>
      </w:r>
      <w:r w:rsidRPr="00C555BF">
        <w:rPr>
          <w:noProof/>
          <w:sz w:val="22"/>
          <w:szCs w:val="22"/>
        </w:rPr>
        <w:t xml:space="preserve"> 2005; 18(6):679-68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1. </w:t>
      </w:r>
      <w:r w:rsidRPr="00C555BF">
        <w:rPr>
          <w:noProof/>
          <w:sz w:val="22"/>
          <w:szCs w:val="22"/>
        </w:rPr>
        <w:tab/>
        <w:t xml:space="preserve">Sharifi, M., Parhizgar, A., Gupta, P., Mehdipour, M., Emrani, F., Baldwin, D. Is Transesophageal Echocardiography Necessary before D.C. Cardioversion in Patients with a Normal Transthoracic Echocardiogram? </w:t>
      </w:r>
      <w:r w:rsidRPr="00C555BF">
        <w:rPr>
          <w:i/>
          <w:noProof/>
          <w:sz w:val="22"/>
          <w:szCs w:val="22"/>
        </w:rPr>
        <w:t>Echocardiography</w:t>
      </w:r>
      <w:r w:rsidRPr="00C555BF">
        <w:rPr>
          <w:noProof/>
          <w:sz w:val="22"/>
          <w:szCs w:val="22"/>
        </w:rPr>
        <w:t xml:space="preserve"> 2007; 24(4):397-40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2. </w:t>
      </w:r>
      <w:r w:rsidRPr="00C555BF">
        <w:rPr>
          <w:noProof/>
          <w:sz w:val="22"/>
          <w:szCs w:val="22"/>
        </w:rPr>
        <w:tab/>
        <w:t xml:space="preserve">Sharma, S., Krishnan, U. Diagnosis of the sinus venosus defect by echocardiography and angiocardiography. </w:t>
      </w:r>
      <w:r w:rsidRPr="00C555BF">
        <w:rPr>
          <w:i/>
          <w:noProof/>
          <w:sz w:val="22"/>
          <w:szCs w:val="22"/>
        </w:rPr>
        <w:t>Indian Heart Journal</w:t>
      </w:r>
      <w:r w:rsidRPr="00C555BF">
        <w:rPr>
          <w:noProof/>
          <w:sz w:val="22"/>
          <w:szCs w:val="22"/>
        </w:rPr>
        <w:t xml:space="preserve"> 1992; 44(6):395-39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3. </w:t>
      </w:r>
      <w:r w:rsidRPr="00C555BF">
        <w:rPr>
          <w:noProof/>
          <w:sz w:val="22"/>
          <w:szCs w:val="22"/>
        </w:rPr>
        <w:tab/>
        <w:t xml:space="preserve">Sheiban, I., Casarotto, D., Trevi, G., Benussi, P., Marini, A., Accardi, R. et al. Two-dimensional echocardiography in the diagnosis of intracardiac masses: a prospective study with anatomic validation. </w:t>
      </w:r>
      <w:r w:rsidRPr="00C555BF">
        <w:rPr>
          <w:i/>
          <w:noProof/>
          <w:sz w:val="22"/>
          <w:szCs w:val="22"/>
        </w:rPr>
        <w:t>Cardiovascular &amp; Interventional Radiology</w:t>
      </w:r>
      <w:r w:rsidRPr="00C555BF">
        <w:rPr>
          <w:noProof/>
          <w:sz w:val="22"/>
          <w:szCs w:val="22"/>
        </w:rPr>
        <w:t xml:space="preserve"> 1987; 10(3):157-16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4. </w:t>
      </w:r>
      <w:r w:rsidRPr="00C555BF">
        <w:rPr>
          <w:noProof/>
          <w:sz w:val="22"/>
          <w:szCs w:val="22"/>
        </w:rPr>
        <w:tab/>
        <w:t xml:space="preserve">Shively, B.K., Gurule, F.T., Roldan, C.A., Leggett, J.H., Schiller, N.B., Shively, B.K. et al. Diagnostic value of transesophageal compared with transthoracic echocardiography in infective endocarditis. </w:t>
      </w:r>
      <w:r w:rsidRPr="00C555BF">
        <w:rPr>
          <w:i/>
          <w:noProof/>
          <w:sz w:val="22"/>
          <w:szCs w:val="22"/>
        </w:rPr>
        <w:t>Journal of the American College of Cardiology</w:t>
      </w:r>
      <w:r w:rsidRPr="00C555BF">
        <w:rPr>
          <w:noProof/>
          <w:sz w:val="22"/>
          <w:szCs w:val="22"/>
        </w:rPr>
        <w:t xml:space="preserve"> 1991; 18(2):391-39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5. </w:t>
      </w:r>
      <w:r w:rsidRPr="00C555BF">
        <w:rPr>
          <w:noProof/>
          <w:sz w:val="22"/>
          <w:szCs w:val="22"/>
        </w:rPr>
        <w:tab/>
        <w:t xml:space="preserve">Shrestha, N.K., Moreno, F.L., Narciso, F.V., Torres, L., Calleja, H.B., Shrestha, N.K. et al. Two-dimensional echocardiographic diagnosis of left-atrial thrombus in rheumatic heart disease. A clinicopathologic study. </w:t>
      </w:r>
      <w:r w:rsidRPr="00C555BF">
        <w:rPr>
          <w:i/>
          <w:noProof/>
          <w:sz w:val="22"/>
          <w:szCs w:val="22"/>
        </w:rPr>
        <w:t>Circulation</w:t>
      </w:r>
      <w:r w:rsidRPr="00C555BF">
        <w:rPr>
          <w:noProof/>
          <w:sz w:val="22"/>
          <w:szCs w:val="22"/>
        </w:rPr>
        <w:t xml:space="preserve"> 1983; 67(2):341-34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6. </w:t>
      </w:r>
      <w:r w:rsidRPr="00C555BF">
        <w:rPr>
          <w:noProof/>
          <w:sz w:val="22"/>
          <w:szCs w:val="22"/>
        </w:rPr>
        <w:tab/>
        <w:t xml:space="preserve">Shub, C., Dimopoulos, I.N., Seward, J.B., Callahan, J.A., Tancredi, R.G., Schattenberg, T.T. et al. Sensitivity of two-dimensional echocardiography in the direct visualization of atrial septal defect utilizing the subcostal approach: experience with 154 patients. </w:t>
      </w:r>
      <w:r w:rsidRPr="00C555BF">
        <w:rPr>
          <w:i/>
          <w:noProof/>
          <w:sz w:val="22"/>
          <w:szCs w:val="22"/>
        </w:rPr>
        <w:t>Journal of the American College of Cardiology</w:t>
      </w:r>
      <w:r w:rsidRPr="00C555BF">
        <w:rPr>
          <w:noProof/>
          <w:sz w:val="22"/>
          <w:szCs w:val="22"/>
        </w:rPr>
        <w:t xml:space="preserve"> 1983; 2(1):127-13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7. </w:t>
      </w:r>
      <w:r w:rsidRPr="00C555BF">
        <w:rPr>
          <w:noProof/>
          <w:sz w:val="22"/>
          <w:szCs w:val="22"/>
        </w:rPr>
        <w:tab/>
        <w:t xml:space="preserve">Shyu, K.G., Lei, M., Hwang, J., Lin, S.C., Kuan, P., Lien, W.P. Morphologic characterization and quantitative assessment of mitral regurgitation with ruptured chordae tendineae by transesophageal echocardiography. </w:t>
      </w:r>
      <w:r w:rsidRPr="00C555BF">
        <w:rPr>
          <w:i/>
          <w:noProof/>
          <w:sz w:val="22"/>
          <w:szCs w:val="22"/>
        </w:rPr>
        <w:t>Am J Cardiol</w:t>
      </w:r>
      <w:r w:rsidRPr="00C555BF">
        <w:rPr>
          <w:noProof/>
          <w:sz w:val="22"/>
          <w:szCs w:val="22"/>
        </w:rPr>
        <w:t xml:space="preserve"> 1992; 70(13):1152-115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8. </w:t>
      </w:r>
      <w:r w:rsidRPr="00C555BF">
        <w:rPr>
          <w:noProof/>
          <w:sz w:val="22"/>
          <w:szCs w:val="22"/>
        </w:rPr>
        <w:tab/>
        <w:t xml:space="preserve">Smith, G., Endresen, K., Sivertssen, E., Semb, G., Smith, G., Endresen, K. et al. Ventricular septal rupture diagnosed by simultaneous cross-sectional echocardiography and Doppler ultrasound. </w:t>
      </w:r>
      <w:r w:rsidRPr="00C555BF">
        <w:rPr>
          <w:i/>
          <w:noProof/>
          <w:sz w:val="22"/>
          <w:szCs w:val="22"/>
        </w:rPr>
        <w:t>European Heart Journal</w:t>
      </w:r>
      <w:r w:rsidRPr="00C555BF">
        <w:rPr>
          <w:noProof/>
          <w:sz w:val="22"/>
          <w:szCs w:val="22"/>
        </w:rPr>
        <w:t xml:space="preserve"> 1985; 6(7):631-63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99. </w:t>
      </w:r>
      <w:r w:rsidRPr="00C555BF">
        <w:rPr>
          <w:noProof/>
          <w:sz w:val="22"/>
          <w:szCs w:val="22"/>
        </w:rPr>
        <w:tab/>
        <w:t xml:space="preserve">Sparrow, N., Adlam, D., Cowley, A., Hampton, J.R., Sparrow, N., Adlam, D. et al. The diagnosis of heart failure in general practice: implications for the UK National Service Framework. </w:t>
      </w:r>
      <w:r w:rsidRPr="00C555BF">
        <w:rPr>
          <w:i/>
          <w:noProof/>
          <w:sz w:val="22"/>
          <w:szCs w:val="22"/>
        </w:rPr>
        <w:t>European Journal of Heart Failure</w:t>
      </w:r>
      <w:r w:rsidRPr="00C555BF">
        <w:rPr>
          <w:noProof/>
          <w:sz w:val="22"/>
          <w:szCs w:val="22"/>
        </w:rPr>
        <w:t xml:space="preserve"> 2003; 5(3):349-35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0. </w:t>
      </w:r>
      <w:r w:rsidRPr="00C555BF">
        <w:rPr>
          <w:noProof/>
          <w:sz w:val="22"/>
          <w:szCs w:val="22"/>
        </w:rPr>
        <w:tab/>
        <w:t xml:space="preserve">Stratton, J.R., Lighty, G.W., Jr., Pearlman, A.S., Ritchie, J.L., Stratton, J.R., Lighty, G.W.J. et al. Detection of left ventricular thrombus by two-dimensional echocardiography: sensitivity, specificity, and causes of uncertainty. </w:t>
      </w:r>
      <w:r w:rsidRPr="00C555BF">
        <w:rPr>
          <w:i/>
          <w:noProof/>
          <w:sz w:val="22"/>
          <w:szCs w:val="22"/>
        </w:rPr>
        <w:t>Circulation</w:t>
      </w:r>
      <w:r w:rsidRPr="00C555BF">
        <w:rPr>
          <w:noProof/>
          <w:sz w:val="22"/>
          <w:szCs w:val="22"/>
        </w:rPr>
        <w:t xml:space="preserve"> 1982; 66(1):156-16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1. </w:t>
      </w:r>
      <w:r w:rsidRPr="00C555BF">
        <w:rPr>
          <w:noProof/>
          <w:sz w:val="22"/>
          <w:szCs w:val="22"/>
        </w:rPr>
        <w:tab/>
        <w:t xml:space="preserve">Veyrat, C., Lessana, A., Abitbol, G., Ameur, A., Benaim, R., Kalmanson, D. et al. New indexes for assessing aortic regurgitation with two-dimensional Doppler echocardiographic measurement of the regurgitant aortic valvular area. </w:t>
      </w:r>
      <w:r w:rsidRPr="00C555BF">
        <w:rPr>
          <w:i/>
          <w:noProof/>
          <w:sz w:val="22"/>
          <w:szCs w:val="22"/>
        </w:rPr>
        <w:t>Circulation</w:t>
      </w:r>
      <w:r w:rsidRPr="00C555BF">
        <w:rPr>
          <w:noProof/>
          <w:sz w:val="22"/>
          <w:szCs w:val="22"/>
        </w:rPr>
        <w:t xml:space="preserve"> 1983; 68(5):998-100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2. </w:t>
      </w:r>
      <w:r w:rsidRPr="00C555BF">
        <w:rPr>
          <w:noProof/>
          <w:sz w:val="22"/>
          <w:szCs w:val="22"/>
        </w:rPr>
        <w:tab/>
        <w:t xml:space="preserve">Vigna, C., de, R., V, Criconia, G.M., Russo, A., Testa, M., Fanelli, R. et al. Left atrial thrombus and spontaneous echo-contrast in nonanticoagulated mitral stenosis. A transesophageal echocardiographic study. </w:t>
      </w:r>
      <w:r w:rsidRPr="00C555BF">
        <w:rPr>
          <w:i/>
          <w:noProof/>
          <w:sz w:val="22"/>
          <w:szCs w:val="22"/>
        </w:rPr>
        <w:t>Chest</w:t>
      </w:r>
      <w:r w:rsidRPr="00C555BF">
        <w:rPr>
          <w:noProof/>
          <w:sz w:val="22"/>
          <w:szCs w:val="22"/>
        </w:rPr>
        <w:t xml:space="preserve"> 1993; 103(2):348-35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3. </w:t>
      </w:r>
      <w:r w:rsidRPr="00C555BF">
        <w:rPr>
          <w:noProof/>
          <w:sz w:val="22"/>
          <w:szCs w:val="22"/>
        </w:rPr>
        <w:tab/>
        <w:t xml:space="preserve">Wong, M., Tei, C., Shah, P.M., Wong, M., Tei, C., Shah, P.M. Sensitivity and specificity of two-dimensional echocardiography in the detection of valvular calcification. </w:t>
      </w:r>
      <w:r w:rsidRPr="00C555BF">
        <w:rPr>
          <w:i/>
          <w:noProof/>
          <w:sz w:val="22"/>
          <w:szCs w:val="22"/>
        </w:rPr>
        <w:t>Chest</w:t>
      </w:r>
      <w:r w:rsidRPr="00C555BF">
        <w:rPr>
          <w:noProof/>
          <w:sz w:val="22"/>
          <w:szCs w:val="22"/>
        </w:rPr>
        <w:t xml:space="preserve"> 1983; 84(4):423-42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4. </w:t>
      </w:r>
      <w:r w:rsidRPr="00C555BF">
        <w:rPr>
          <w:noProof/>
          <w:sz w:val="22"/>
          <w:szCs w:val="22"/>
        </w:rPr>
        <w:tab/>
        <w:t xml:space="preserve">Zanolla, L., Marino, P., Nicolosi, G.L., Peranzoni, P.F., Poppi, A., Zanolla, L. et al. Two-dimensional echocardiographic evaluation of mitral valve calcification. Sensitivity and specificity. </w:t>
      </w:r>
      <w:r w:rsidRPr="00C555BF">
        <w:rPr>
          <w:i/>
          <w:noProof/>
          <w:sz w:val="22"/>
          <w:szCs w:val="22"/>
        </w:rPr>
        <w:t>Chest</w:t>
      </w:r>
      <w:r w:rsidRPr="00C555BF">
        <w:rPr>
          <w:noProof/>
          <w:sz w:val="22"/>
          <w:szCs w:val="22"/>
        </w:rPr>
        <w:t xml:space="preserve"> 1982; 82(2):154-15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5. </w:t>
      </w:r>
      <w:r w:rsidRPr="00C555BF">
        <w:rPr>
          <w:noProof/>
          <w:sz w:val="22"/>
          <w:szCs w:val="22"/>
        </w:rPr>
        <w:tab/>
        <w:t xml:space="preserve">Zotz, R.J., Dohmen, G., Genth, S., Erbel, R., Dieterich, H.A., Meyer, J. Transthoracic and transesophageal echocardiography to diagnose ventricular septal rupture: importance of right heart infarction. </w:t>
      </w:r>
      <w:r w:rsidRPr="00C555BF">
        <w:rPr>
          <w:i/>
          <w:noProof/>
          <w:sz w:val="22"/>
          <w:szCs w:val="22"/>
        </w:rPr>
        <w:t>Coronary Artery Disease</w:t>
      </w:r>
      <w:r w:rsidRPr="00C555BF">
        <w:rPr>
          <w:noProof/>
          <w:sz w:val="22"/>
          <w:szCs w:val="22"/>
        </w:rPr>
        <w:t xml:space="preserve"> 1993; 4(10):911-91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6. </w:t>
      </w:r>
      <w:r w:rsidRPr="00C555BF">
        <w:rPr>
          <w:noProof/>
          <w:sz w:val="22"/>
          <w:szCs w:val="22"/>
        </w:rPr>
        <w:tab/>
        <w:t xml:space="preserve">Atrial fibrillation investigators. Echocardiographic predictors of stroke in patients with atrial fibrillation: a prospective study of 1066 patients from 3 clinical trials. </w:t>
      </w:r>
      <w:r w:rsidRPr="00C555BF">
        <w:rPr>
          <w:i/>
          <w:noProof/>
          <w:sz w:val="22"/>
          <w:szCs w:val="22"/>
        </w:rPr>
        <w:t>Archives of Internal Medicine</w:t>
      </w:r>
      <w:r w:rsidRPr="00C555BF">
        <w:rPr>
          <w:noProof/>
          <w:sz w:val="22"/>
          <w:szCs w:val="22"/>
        </w:rPr>
        <w:t xml:space="preserve"> 1998; 158(12):1316-132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7. </w:t>
      </w:r>
      <w:r w:rsidRPr="00C555BF">
        <w:rPr>
          <w:noProof/>
          <w:sz w:val="22"/>
          <w:szCs w:val="22"/>
        </w:rPr>
        <w:tab/>
        <w:t xml:space="preserve">Klem, I., Wehinger, C., Schneider, B., Hartl, E., Finsterer, J., Stollberger, C. et al. Diabetic atrial fibrillation patients: mortality and risk for stroke or embolism during a 10-year follow-up. </w:t>
      </w:r>
      <w:r w:rsidRPr="00C555BF">
        <w:rPr>
          <w:i/>
          <w:noProof/>
          <w:sz w:val="22"/>
          <w:szCs w:val="22"/>
        </w:rPr>
        <w:t>Diabetes/Metabolism Research Reviews</w:t>
      </w:r>
      <w:r w:rsidRPr="00C555BF">
        <w:rPr>
          <w:noProof/>
          <w:sz w:val="22"/>
          <w:szCs w:val="22"/>
        </w:rPr>
        <w:t xml:space="preserve"> 2003; 19(4):320-32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8. </w:t>
      </w:r>
      <w:r w:rsidRPr="00C555BF">
        <w:rPr>
          <w:noProof/>
          <w:sz w:val="22"/>
          <w:szCs w:val="22"/>
        </w:rPr>
        <w:tab/>
        <w:t xml:space="preserve">Miyasaka, Y.T. Mild mitral regurgitation was associated with increased prevalence of thromboembolic events in patients with nonrheumatic atrial fibrillation. </w:t>
      </w:r>
      <w:r w:rsidRPr="00C555BF">
        <w:rPr>
          <w:i/>
          <w:noProof/>
          <w:sz w:val="22"/>
          <w:szCs w:val="22"/>
        </w:rPr>
        <w:t>International Journal of Cardiology</w:t>
      </w:r>
      <w:r w:rsidRPr="00C555BF">
        <w:rPr>
          <w:noProof/>
          <w:sz w:val="22"/>
          <w:szCs w:val="22"/>
        </w:rPr>
        <w:t xml:space="preserve"> 2000; 72(3):1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09. </w:t>
      </w:r>
      <w:r w:rsidRPr="00C555BF">
        <w:rPr>
          <w:noProof/>
          <w:sz w:val="22"/>
          <w:szCs w:val="22"/>
        </w:rPr>
        <w:tab/>
        <w:t xml:space="preserve">Nakagami, H., Yamamoto, K., Ikeda, U., Mitsuhashi, T., Goto, T., Shimada, K. et al. Mitral regurgitation reduces the risk of stroke in patients with nonrheumatic atrial fibrillation. </w:t>
      </w:r>
      <w:r w:rsidRPr="00C555BF">
        <w:rPr>
          <w:i/>
          <w:noProof/>
          <w:sz w:val="22"/>
          <w:szCs w:val="22"/>
        </w:rPr>
        <w:t>American Heart Journal</w:t>
      </w:r>
      <w:r w:rsidRPr="00C555BF">
        <w:rPr>
          <w:noProof/>
          <w:sz w:val="22"/>
          <w:szCs w:val="22"/>
        </w:rPr>
        <w:t xml:space="preserve"> 1998; 136(3):528-53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0. </w:t>
      </w:r>
      <w:r w:rsidRPr="00C555BF">
        <w:rPr>
          <w:noProof/>
          <w:sz w:val="22"/>
          <w:szCs w:val="22"/>
        </w:rPr>
        <w:tab/>
        <w:t xml:space="preserve">The Stroke Prevention in Atrial Fibrillation Investigators. Predictors of thromboembolism in atrial fibrillation: II. Echocardiographic features of patients at risk. </w:t>
      </w:r>
      <w:r w:rsidRPr="00C555BF">
        <w:rPr>
          <w:i/>
          <w:noProof/>
          <w:sz w:val="22"/>
          <w:szCs w:val="22"/>
        </w:rPr>
        <w:t>Annals of Internal Medicine</w:t>
      </w:r>
      <w:r w:rsidRPr="00C555BF">
        <w:rPr>
          <w:noProof/>
          <w:sz w:val="22"/>
          <w:szCs w:val="22"/>
        </w:rPr>
        <w:t xml:space="preserve"> 1992; 116(1):6-1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1. </w:t>
      </w:r>
      <w:r w:rsidRPr="00C555BF">
        <w:rPr>
          <w:noProof/>
          <w:sz w:val="22"/>
          <w:szCs w:val="22"/>
        </w:rPr>
        <w:tab/>
        <w:t xml:space="preserve">Agmon, Y., Khandheria, B.K., Meissner, I., Schwartz, G.L., Petterson, T.M., O'Fallon, W.M. et al. Association of atrial fibrillation and aortic atherosclerosis: a population-based study. </w:t>
      </w:r>
      <w:r w:rsidRPr="00C555BF">
        <w:rPr>
          <w:i/>
          <w:noProof/>
          <w:sz w:val="22"/>
          <w:szCs w:val="22"/>
        </w:rPr>
        <w:t>Mayo Clinic Proceedings</w:t>
      </w:r>
      <w:r w:rsidRPr="00C555BF">
        <w:rPr>
          <w:noProof/>
          <w:sz w:val="22"/>
          <w:szCs w:val="22"/>
        </w:rPr>
        <w:t xml:space="preserve"> 2001; 76(3):252-25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2. </w:t>
      </w:r>
      <w:r w:rsidRPr="00C555BF">
        <w:rPr>
          <w:noProof/>
          <w:sz w:val="22"/>
          <w:szCs w:val="22"/>
        </w:rPr>
        <w:tab/>
        <w:t xml:space="preserve">Archer, S.L., James, K.E., Kvernen, L.R., Cohen, I.S., Ezekowitz, M.D., Gornick, C.C. Role of transesophageal echocardiography in the detection of left atrial thrombus in patients with chronic nonrheumatic atrial fibrillation. </w:t>
      </w:r>
      <w:r w:rsidRPr="00C555BF">
        <w:rPr>
          <w:i/>
          <w:noProof/>
          <w:sz w:val="22"/>
          <w:szCs w:val="22"/>
        </w:rPr>
        <w:t>American Heart Journal</w:t>
      </w:r>
      <w:r w:rsidRPr="00C555BF">
        <w:rPr>
          <w:noProof/>
          <w:sz w:val="22"/>
          <w:szCs w:val="22"/>
        </w:rPr>
        <w:t xml:space="preserve"> 1995; 130(2):287-29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3. </w:t>
      </w:r>
      <w:r w:rsidRPr="00C555BF">
        <w:rPr>
          <w:noProof/>
          <w:sz w:val="22"/>
          <w:szCs w:val="22"/>
        </w:rPr>
        <w:tab/>
        <w:t xml:space="preserve">Blackshear, J.L., Pearce, L.A., Hart, R.G., Zabalgoitia, M., Labovitz, A., Asinger, R.W. et al. Aortic plaque in atrial fibrillation: prevalence, predictors, and thromboembolic implications. </w:t>
      </w:r>
      <w:r w:rsidRPr="00C555BF">
        <w:rPr>
          <w:i/>
          <w:noProof/>
          <w:sz w:val="22"/>
          <w:szCs w:val="22"/>
        </w:rPr>
        <w:t>Stroke</w:t>
      </w:r>
      <w:r w:rsidRPr="00C555BF">
        <w:rPr>
          <w:noProof/>
          <w:sz w:val="22"/>
          <w:szCs w:val="22"/>
        </w:rPr>
        <w:t xml:space="preserve"> 1999; 30(4):834-84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4. </w:t>
      </w:r>
      <w:r w:rsidRPr="00C555BF">
        <w:rPr>
          <w:noProof/>
          <w:sz w:val="22"/>
          <w:szCs w:val="22"/>
        </w:rPr>
        <w:tab/>
        <w:t xml:space="preserve">Corrado, G.B. Prevalence of atrial thrombi in patients with atrial fibrillation/flutter and subtherapeutic anticoagulation prior to cardioversion. </w:t>
      </w:r>
      <w:r w:rsidRPr="00C555BF">
        <w:rPr>
          <w:i/>
          <w:noProof/>
          <w:sz w:val="22"/>
          <w:szCs w:val="22"/>
        </w:rPr>
        <w:t>European Journal of Echocardiography</w:t>
      </w:r>
      <w:r w:rsidRPr="00C555BF">
        <w:rPr>
          <w:noProof/>
          <w:sz w:val="22"/>
          <w:szCs w:val="22"/>
        </w:rPr>
        <w:t xml:space="preserve"> 2004; 5(4):Aug.</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5. </w:t>
      </w:r>
      <w:r w:rsidRPr="00C555BF">
        <w:rPr>
          <w:noProof/>
          <w:sz w:val="22"/>
          <w:szCs w:val="22"/>
        </w:rPr>
        <w:tab/>
        <w:t xml:space="preserve">Dang, D., Patel, R. Atrial fibrillation in a multiethnic inpatient population of a large public hospital. </w:t>
      </w:r>
      <w:r w:rsidRPr="00C555BF">
        <w:rPr>
          <w:i/>
          <w:noProof/>
          <w:sz w:val="22"/>
          <w:szCs w:val="22"/>
        </w:rPr>
        <w:t>Journal of the National Medical Association</w:t>
      </w:r>
      <w:r w:rsidRPr="00C555BF">
        <w:rPr>
          <w:noProof/>
          <w:sz w:val="22"/>
          <w:szCs w:val="22"/>
        </w:rPr>
        <w:t xml:space="preserve"> 2004; 96(11):Nov.</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6. </w:t>
      </w:r>
      <w:r w:rsidRPr="00C555BF">
        <w:rPr>
          <w:noProof/>
          <w:sz w:val="22"/>
          <w:szCs w:val="22"/>
        </w:rPr>
        <w:tab/>
        <w:t xml:space="preserve">Heppell, R.M., Berkin, K.E., McLenachan, J.M., Davies, J.A., Heppell, R.M., Berkin, K.E. et al. Haemostatic and haemodynamic abnormalities associated with left atrial thrombosis in non-rheumatic atrial fibrillation. </w:t>
      </w:r>
      <w:r w:rsidRPr="00C555BF">
        <w:rPr>
          <w:i/>
          <w:noProof/>
          <w:sz w:val="22"/>
          <w:szCs w:val="22"/>
        </w:rPr>
        <w:t>Heart</w:t>
      </w:r>
      <w:r w:rsidRPr="00C555BF">
        <w:rPr>
          <w:noProof/>
          <w:sz w:val="22"/>
          <w:szCs w:val="22"/>
        </w:rPr>
        <w:t xml:space="preserve"> 1997; 77(5):407-41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7. </w:t>
      </w:r>
      <w:r w:rsidRPr="00C555BF">
        <w:rPr>
          <w:noProof/>
          <w:sz w:val="22"/>
          <w:szCs w:val="22"/>
        </w:rPr>
        <w:tab/>
        <w:t xml:space="preserve">Kleemann, T., Becker, T., Strauss, M., Schneider, S., Seidl, K., Kleemann, T. et al. Prevalence of left atrial thrombus and dense spontaneous echo contrast in patients with short-term atrial fibrillation &lt; 48 hours undergoing cardioversion: value of transesophageal echocardiography to guide cardioversion. </w:t>
      </w:r>
      <w:r w:rsidRPr="00C555BF">
        <w:rPr>
          <w:i/>
          <w:noProof/>
          <w:sz w:val="22"/>
          <w:szCs w:val="22"/>
        </w:rPr>
        <w:t>Journal of the American Society of Echocardiography</w:t>
      </w:r>
      <w:r w:rsidRPr="00C555BF">
        <w:rPr>
          <w:noProof/>
          <w:sz w:val="22"/>
          <w:szCs w:val="22"/>
        </w:rPr>
        <w:t xml:space="preserve"> 2009; 22(12):1403-140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8. </w:t>
      </w:r>
      <w:r w:rsidRPr="00C555BF">
        <w:rPr>
          <w:noProof/>
          <w:sz w:val="22"/>
          <w:szCs w:val="22"/>
        </w:rPr>
        <w:tab/>
        <w:t xml:space="preserve">Levy, S., Maarek, M. Characterization of different subsets of atrial fibrillation in general practice in France: The ALFA study. </w:t>
      </w:r>
      <w:r w:rsidRPr="00C555BF">
        <w:rPr>
          <w:i/>
          <w:noProof/>
          <w:sz w:val="22"/>
          <w:szCs w:val="22"/>
        </w:rPr>
        <w:t>Circulation</w:t>
      </w:r>
      <w:r w:rsidRPr="00C555BF">
        <w:rPr>
          <w:noProof/>
          <w:sz w:val="22"/>
          <w:szCs w:val="22"/>
        </w:rPr>
        <w:t xml:space="preserve"> 1999; 99(23):3028-303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19. </w:t>
      </w:r>
      <w:r w:rsidRPr="00C555BF">
        <w:rPr>
          <w:noProof/>
          <w:sz w:val="22"/>
          <w:szCs w:val="22"/>
        </w:rPr>
        <w:tab/>
        <w:t xml:space="preserve">Lip, G.Y., Golding, D.J., Nazir, M., Beevers, D.G., Child, D.L., Fletcher, R.I. et al. A survey of atrial fibrillation in general practice: the West Birmingham Atrial Fibrillation Project. </w:t>
      </w:r>
      <w:r w:rsidRPr="00C555BF">
        <w:rPr>
          <w:i/>
          <w:noProof/>
          <w:sz w:val="22"/>
          <w:szCs w:val="22"/>
        </w:rPr>
        <w:t>British Journal of General Practice</w:t>
      </w:r>
      <w:r w:rsidRPr="00C555BF">
        <w:rPr>
          <w:noProof/>
          <w:sz w:val="22"/>
          <w:szCs w:val="22"/>
        </w:rPr>
        <w:t xml:space="preserve"> 1997; 47(418):285-28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0. </w:t>
      </w:r>
      <w:r w:rsidRPr="00C555BF">
        <w:rPr>
          <w:noProof/>
          <w:sz w:val="22"/>
          <w:szCs w:val="22"/>
        </w:rPr>
        <w:tab/>
        <w:t xml:space="preserve">Maltagliati, A.G. Usefulness of transoesophageal echocardiography before cardioversion in patients with atrial fibrillation and different anticoagulant regimens. </w:t>
      </w:r>
      <w:r w:rsidRPr="00C555BF">
        <w:rPr>
          <w:i/>
          <w:noProof/>
          <w:sz w:val="22"/>
          <w:szCs w:val="22"/>
        </w:rPr>
        <w:t>Heart</w:t>
      </w:r>
      <w:r w:rsidRPr="00C555BF">
        <w:rPr>
          <w:noProof/>
          <w:sz w:val="22"/>
          <w:szCs w:val="22"/>
        </w:rPr>
        <w:t xml:space="preserve"> 2006; 92(7):Jul.</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1. </w:t>
      </w:r>
      <w:r w:rsidRPr="00C555BF">
        <w:rPr>
          <w:noProof/>
          <w:sz w:val="22"/>
          <w:szCs w:val="22"/>
        </w:rPr>
        <w:tab/>
        <w:t xml:space="preserve">Narumiya, T., Sakamaki, T., Sato, Y., Kanmatsuse, K., Narumiya, T., Sakamaki, T. et al. Relationship between left atrial appendage function and left atrial thrombus in patients with nonvalvular chronic atrial fibrillation and atrial flutter. </w:t>
      </w:r>
      <w:r w:rsidRPr="00C555BF">
        <w:rPr>
          <w:i/>
          <w:noProof/>
          <w:sz w:val="22"/>
          <w:szCs w:val="22"/>
        </w:rPr>
        <w:t>Circulation Journal</w:t>
      </w:r>
      <w:r w:rsidRPr="00C555BF">
        <w:rPr>
          <w:noProof/>
          <w:sz w:val="22"/>
          <w:szCs w:val="22"/>
        </w:rPr>
        <w:t xml:space="preserve"> 2003; 67(1):68-7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2. </w:t>
      </w:r>
      <w:r w:rsidRPr="00C555BF">
        <w:rPr>
          <w:noProof/>
          <w:sz w:val="22"/>
          <w:szCs w:val="22"/>
        </w:rPr>
        <w:tab/>
        <w:t xml:space="preserve">Santiago, D., Warshofsky, M., Li, M.G., Di, T.M., Coromilas, J., Reiffel, J. et al. Left atrial appendage function and thrombus formation in atrial fibrillation-flutter: a transesophageal echocardiographic study. </w:t>
      </w:r>
      <w:r w:rsidRPr="00C555BF">
        <w:rPr>
          <w:i/>
          <w:noProof/>
          <w:sz w:val="22"/>
          <w:szCs w:val="22"/>
        </w:rPr>
        <w:t>Journal of the American College of Cardiology</w:t>
      </w:r>
      <w:r w:rsidRPr="00C555BF">
        <w:rPr>
          <w:noProof/>
          <w:sz w:val="22"/>
          <w:szCs w:val="22"/>
        </w:rPr>
        <w:t xml:space="preserve"> 1994; 24(1):159-16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3. </w:t>
      </w:r>
      <w:r w:rsidRPr="00C555BF">
        <w:rPr>
          <w:noProof/>
          <w:sz w:val="22"/>
          <w:szCs w:val="22"/>
        </w:rPr>
        <w:tab/>
        <w:t xml:space="preserve">Scherr, D., Dalal, D., Chilukuri, K., Dong, J., Spragg, D., Henrikson, C.A. et al. Incidence and predictors of left atrial thrombus prior to catheter ablation of atrial fibrillation. </w:t>
      </w:r>
      <w:r w:rsidRPr="00C555BF">
        <w:rPr>
          <w:i/>
          <w:noProof/>
          <w:sz w:val="22"/>
          <w:szCs w:val="22"/>
        </w:rPr>
        <w:t>Journal of Cardiovascular Electrophysiology</w:t>
      </w:r>
      <w:r w:rsidRPr="00C555BF">
        <w:rPr>
          <w:noProof/>
          <w:sz w:val="22"/>
          <w:szCs w:val="22"/>
        </w:rPr>
        <w:t xml:space="preserve"> 2009; 20(4):379-38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4. </w:t>
      </w:r>
      <w:r w:rsidRPr="00C555BF">
        <w:rPr>
          <w:noProof/>
          <w:sz w:val="22"/>
          <w:szCs w:val="22"/>
        </w:rPr>
        <w:tab/>
        <w:t xml:space="preserve">Shen, X.L. Prevalence of intra-atrial thrombi in atrial fibrillation patients with subtherapeutic international normalized ratios while taking conventional anticoagulation. </w:t>
      </w:r>
      <w:r w:rsidRPr="00C555BF">
        <w:rPr>
          <w:i/>
          <w:noProof/>
          <w:sz w:val="22"/>
          <w:szCs w:val="22"/>
        </w:rPr>
        <w:t>American Journal of Cardiology</w:t>
      </w:r>
      <w:r w:rsidRPr="00C555BF">
        <w:rPr>
          <w:noProof/>
          <w:sz w:val="22"/>
          <w:szCs w:val="22"/>
        </w:rPr>
        <w:t xml:space="preserve"> 2002; 90(6):1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5. </w:t>
      </w:r>
      <w:r w:rsidRPr="00C555BF">
        <w:rPr>
          <w:noProof/>
          <w:sz w:val="22"/>
          <w:szCs w:val="22"/>
        </w:rPr>
        <w:tab/>
        <w:t xml:space="preserve">Tsai, L.M., Lin, L.J., Teng, J.K., Chen, J.H., Tsai, L.M., Lin, L.J. et al. Prevalence and clinical significance of left atrial thrombus in nonrheumatic atrial fibrillation. </w:t>
      </w:r>
      <w:r w:rsidRPr="00C555BF">
        <w:rPr>
          <w:i/>
          <w:noProof/>
          <w:sz w:val="22"/>
          <w:szCs w:val="22"/>
        </w:rPr>
        <w:t>International Journal of Cardiology</w:t>
      </w:r>
      <w:r w:rsidRPr="00C555BF">
        <w:rPr>
          <w:noProof/>
          <w:sz w:val="22"/>
          <w:szCs w:val="22"/>
        </w:rPr>
        <w:t xml:space="preserve"> 1997; 58(2):163-16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6. </w:t>
      </w:r>
      <w:r w:rsidRPr="00C555BF">
        <w:rPr>
          <w:noProof/>
          <w:sz w:val="22"/>
          <w:szCs w:val="22"/>
        </w:rPr>
        <w:tab/>
        <w:t xml:space="preserve">von, E.E., Altman, D.G., Egger, M., Pocock, S.J., Gotzsche, P.C., Vandenbroucke, J.P. The Strengthening the Reporting of Observational Studies in Epidemiology (STROBE) statement: guidelines for reporting observational studies. </w:t>
      </w:r>
      <w:r w:rsidRPr="00C555BF">
        <w:rPr>
          <w:i/>
          <w:noProof/>
          <w:sz w:val="22"/>
          <w:szCs w:val="22"/>
        </w:rPr>
        <w:t>J Clin Epidemiol</w:t>
      </w:r>
      <w:r w:rsidRPr="00C555BF">
        <w:rPr>
          <w:noProof/>
          <w:sz w:val="22"/>
          <w:szCs w:val="22"/>
        </w:rPr>
        <w:t xml:space="preserve"> 2008; 61(4):344-34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7. </w:t>
      </w:r>
      <w:r w:rsidRPr="00C555BF">
        <w:rPr>
          <w:noProof/>
          <w:sz w:val="22"/>
          <w:szCs w:val="22"/>
        </w:rPr>
        <w:tab/>
        <w:t xml:space="preserve">Stroke Prevention in Atrial Fibrillation Investigators. The Stroke Prevention in Atrial Fibrillation III randomized clinical trial: background, design and patient characteristics of the Stroke Prevention in Atrial Fibrillation III study. </w:t>
      </w:r>
      <w:r w:rsidRPr="00C555BF">
        <w:rPr>
          <w:i/>
          <w:noProof/>
          <w:sz w:val="22"/>
          <w:szCs w:val="22"/>
        </w:rPr>
        <w:t>J Stroke Cerebrovasc Dis</w:t>
      </w:r>
      <w:r w:rsidRPr="00C555BF">
        <w:rPr>
          <w:noProof/>
          <w:sz w:val="22"/>
          <w:szCs w:val="22"/>
        </w:rPr>
        <w:t xml:space="preserve"> 1996; 6:341-35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8. </w:t>
      </w:r>
      <w:r w:rsidRPr="00C555BF">
        <w:rPr>
          <w:noProof/>
          <w:sz w:val="22"/>
          <w:szCs w:val="22"/>
        </w:rPr>
        <w:tab/>
        <w:t xml:space="preserve">Garg, R., Khaja, A., Madsen, R., Alpert, M.A., Tejwani, L., Aggarwal, K. et al. Observer variation in the echocardiographic measurement of maximum atrial septal excursion: a comparison of M-mode with two-dimensional or transesophageal echocardiography. </w:t>
      </w:r>
      <w:r w:rsidRPr="00C555BF">
        <w:rPr>
          <w:i/>
          <w:noProof/>
          <w:sz w:val="22"/>
          <w:szCs w:val="22"/>
        </w:rPr>
        <w:t>Echocardiography</w:t>
      </w:r>
      <w:r w:rsidRPr="00C555BF">
        <w:rPr>
          <w:noProof/>
          <w:sz w:val="22"/>
          <w:szCs w:val="22"/>
        </w:rPr>
        <w:t xml:space="preserve"> 2009; 26(10):1122-112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29. </w:t>
      </w:r>
      <w:r w:rsidRPr="00C555BF">
        <w:rPr>
          <w:noProof/>
          <w:sz w:val="22"/>
          <w:szCs w:val="22"/>
        </w:rPr>
        <w:tab/>
        <w:t xml:space="preserve">Higashiue, S., Watanabe, H., Yokoi, Y., Takeuchi, K., Yoshikawa, J., Higashiue, S. et al. Simple detection of severe coronary stenosis using transthoracic Doppler echocardiography at rest. </w:t>
      </w:r>
      <w:r w:rsidRPr="00C555BF">
        <w:rPr>
          <w:i/>
          <w:noProof/>
          <w:sz w:val="22"/>
          <w:szCs w:val="22"/>
        </w:rPr>
        <w:t>American Journal of Cardiology</w:t>
      </w:r>
      <w:r w:rsidRPr="00C555BF">
        <w:rPr>
          <w:noProof/>
          <w:sz w:val="22"/>
          <w:szCs w:val="22"/>
        </w:rPr>
        <w:t xml:space="preserve"> 2001; 87(9):1064-106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0. </w:t>
      </w:r>
      <w:r w:rsidRPr="00C555BF">
        <w:rPr>
          <w:noProof/>
          <w:sz w:val="22"/>
          <w:szCs w:val="22"/>
        </w:rPr>
        <w:tab/>
        <w:t xml:space="preserve">Hirata, K., Pulerwitz, T., Sciacca, R., Otsuka, R., Oe, Y., Fujikura, K. et al. Clinical utility of new real time three-dimensional transthoracic echocardiography in assessment of mitral valve prolapse. </w:t>
      </w:r>
      <w:r w:rsidRPr="00C555BF">
        <w:rPr>
          <w:i/>
          <w:noProof/>
          <w:sz w:val="22"/>
          <w:szCs w:val="22"/>
        </w:rPr>
        <w:t>Echocardiography</w:t>
      </w:r>
      <w:r w:rsidRPr="00C555BF">
        <w:rPr>
          <w:noProof/>
          <w:sz w:val="22"/>
          <w:szCs w:val="22"/>
        </w:rPr>
        <w:t xml:space="preserve"> 2008; 25(5):482-48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1. </w:t>
      </w:r>
      <w:r w:rsidRPr="00C555BF">
        <w:rPr>
          <w:noProof/>
          <w:sz w:val="22"/>
          <w:szCs w:val="22"/>
        </w:rPr>
        <w:tab/>
        <w:t xml:space="preserve">Miniati, M., Monti, S., Pratali, L., Di, R.G., Marini, C., Formichi, B. et al. Value of transthoracic echocardiography in the diagnosis of pulmonary embolism: results of a prospective study in unselected patients. </w:t>
      </w:r>
      <w:r w:rsidRPr="00C555BF">
        <w:rPr>
          <w:i/>
          <w:noProof/>
          <w:sz w:val="22"/>
          <w:szCs w:val="22"/>
        </w:rPr>
        <w:t>American Journal of Medicine</w:t>
      </w:r>
      <w:r w:rsidRPr="00C555BF">
        <w:rPr>
          <w:noProof/>
          <w:sz w:val="22"/>
          <w:szCs w:val="22"/>
        </w:rPr>
        <w:t xml:space="preserve"> 2001; 110(7):528-53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2. </w:t>
      </w:r>
      <w:r w:rsidRPr="00C555BF">
        <w:rPr>
          <w:noProof/>
          <w:sz w:val="22"/>
          <w:szCs w:val="22"/>
        </w:rPr>
        <w:tab/>
        <w:t xml:space="preserve">Chamoun, A.J., McCulloch, M., Xie, T., Shah, S., Ahmad, M., Chamoun, A.J. et al. Real-time three-dimensional echocardiography versus two-dimensional echocardiography in the diagnosis of left ventricular apical thrombi: preliminary findings. </w:t>
      </w:r>
      <w:r w:rsidRPr="00C555BF">
        <w:rPr>
          <w:i/>
          <w:noProof/>
          <w:sz w:val="22"/>
          <w:szCs w:val="22"/>
        </w:rPr>
        <w:t>Journal of Clinical Ultrasound</w:t>
      </w:r>
      <w:r w:rsidRPr="00C555BF">
        <w:rPr>
          <w:noProof/>
          <w:sz w:val="22"/>
          <w:szCs w:val="22"/>
        </w:rPr>
        <w:t xml:space="preserve"> 2003; 31(8):412-41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3. </w:t>
      </w:r>
      <w:r w:rsidRPr="00C555BF">
        <w:rPr>
          <w:noProof/>
          <w:sz w:val="22"/>
          <w:szCs w:val="22"/>
        </w:rPr>
        <w:tab/>
        <w:t xml:space="preserve">Shiga, T., Wajima, Z., Inoue, T., Ogawa, R. Survey of observer variation in transesophageal echocardiography: comparison of anesthesiology and cardiology literature. </w:t>
      </w:r>
      <w:r w:rsidRPr="00C555BF">
        <w:rPr>
          <w:i/>
          <w:noProof/>
          <w:sz w:val="22"/>
          <w:szCs w:val="22"/>
        </w:rPr>
        <w:t>Journal of Cardiothoracic and Vascular Anesthesia</w:t>
      </w:r>
      <w:r w:rsidRPr="00C555BF">
        <w:rPr>
          <w:noProof/>
          <w:sz w:val="22"/>
          <w:szCs w:val="22"/>
        </w:rPr>
        <w:t xml:space="preserve"> 2003; 17(4):430-44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4. </w:t>
      </w:r>
      <w:r w:rsidRPr="00C555BF">
        <w:rPr>
          <w:noProof/>
          <w:sz w:val="22"/>
          <w:szCs w:val="22"/>
        </w:rPr>
        <w:tab/>
        <w:t xml:space="preserve">Frykman, V., Frick, M., Jensen-Urstad, M., Ostergren, J., Rosenqvist, M., Frykman, V. et al. Asymptomatic versus symptomatic persistent atrial fibrillation: clinical and noninvasive characteristics. </w:t>
      </w:r>
      <w:r w:rsidRPr="00C555BF">
        <w:rPr>
          <w:i/>
          <w:noProof/>
          <w:sz w:val="22"/>
          <w:szCs w:val="22"/>
        </w:rPr>
        <w:t>Journal of Internal Medicine</w:t>
      </w:r>
      <w:r w:rsidRPr="00C555BF">
        <w:rPr>
          <w:noProof/>
          <w:sz w:val="22"/>
          <w:szCs w:val="22"/>
        </w:rPr>
        <w:t xml:space="preserve"> 2001; 250(5):390-39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5. </w:t>
      </w:r>
      <w:r w:rsidRPr="00C555BF">
        <w:rPr>
          <w:noProof/>
          <w:sz w:val="22"/>
          <w:szCs w:val="22"/>
        </w:rPr>
        <w:tab/>
        <w:t xml:space="preserve">Rozenberg, V., Boccara, F., Benhalima, B., Lamisse, N., Buyukoglu, B., Cohen, A. et al. Comparison of echocardiographic markers of embolism in atrial flutter and fibrillation: frequency of protruding atherosclerotic plaques in the thoracic aorta. </w:t>
      </w:r>
      <w:r w:rsidRPr="00C555BF">
        <w:rPr>
          <w:i/>
          <w:noProof/>
          <w:sz w:val="22"/>
          <w:szCs w:val="22"/>
        </w:rPr>
        <w:t>Echocardiography</w:t>
      </w:r>
      <w:r w:rsidRPr="00C555BF">
        <w:rPr>
          <w:noProof/>
          <w:sz w:val="22"/>
          <w:szCs w:val="22"/>
        </w:rPr>
        <w:t xml:space="preserve"> 2000; 17(6 Pt 1):555-56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6. </w:t>
      </w:r>
      <w:r w:rsidRPr="00C555BF">
        <w:rPr>
          <w:noProof/>
          <w:sz w:val="22"/>
          <w:szCs w:val="22"/>
        </w:rPr>
        <w:tab/>
        <w:t xml:space="preserve">DiPasquale, G., Urbinati, S., Pinelli, G. New Echocardiographic Markers of Embolic Risk in Atrial-Fibrillation. </w:t>
      </w:r>
      <w:r w:rsidRPr="00C555BF">
        <w:rPr>
          <w:i/>
          <w:noProof/>
          <w:sz w:val="22"/>
          <w:szCs w:val="22"/>
        </w:rPr>
        <w:t>Cerebrovascular Diseases</w:t>
      </w:r>
      <w:r w:rsidRPr="00C555BF">
        <w:rPr>
          <w:noProof/>
          <w:sz w:val="22"/>
          <w:szCs w:val="22"/>
        </w:rPr>
        <w:t xml:space="preserve"> 1995; 5(5):315-32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7. </w:t>
      </w:r>
      <w:r w:rsidRPr="00C555BF">
        <w:rPr>
          <w:noProof/>
          <w:sz w:val="22"/>
          <w:szCs w:val="22"/>
        </w:rPr>
        <w:tab/>
        <w:t xml:space="preserve">Rubin, D.N., Katz, S.E., Riley, M.F., Douglas, P.S., Manning, W.J. Evaluation of left atrial appendage anatomy and function in recent-onset atrial fibrillation by transesophageal echocardiography. </w:t>
      </w:r>
      <w:r w:rsidRPr="00C555BF">
        <w:rPr>
          <w:i/>
          <w:noProof/>
          <w:sz w:val="22"/>
          <w:szCs w:val="22"/>
        </w:rPr>
        <w:t>American Journal of Cardiology</w:t>
      </w:r>
      <w:r w:rsidRPr="00C555BF">
        <w:rPr>
          <w:noProof/>
          <w:sz w:val="22"/>
          <w:szCs w:val="22"/>
        </w:rPr>
        <w:t xml:space="preserve"> 1996; 78(7):774-77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8. </w:t>
      </w:r>
      <w:r w:rsidRPr="00C555BF">
        <w:rPr>
          <w:noProof/>
          <w:sz w:val="22"/>
          <w:szCs w:val="22"/>
        </w:rPr>
        <w:tab/>
        <w:t xml:space="preserve">Black, I.W., Hopkins, A.P., Lee, L.C., Walsh, W.F. Evaluation of transesophageal echocardiography before cardioversion of atrial fibrillation and flutter in nonanticoagulated patients. </w:t>
      </w:r>
      <w:r w:rsidRPr="00C555BF">
        <w:rPr>
          <w:i/>
          <w:noProof/>
          <w:sz w:val="22"/>
          <w:szCs w:val="22"/>
        </w:rPr>
        <w:t>American Heart Journal</w:t>
      </w:r>
      <w:r w:rsidRPr="00C555BF">
        <w:rPr>
          <w:noProof/>
          <w:sz w:val="22"/>
          <w:szCs w:val="22"/>
        </w:rPr>
        <w:t xml:space="preserve"> 1993; 126(2):375-38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39. </w:t>
      </w:r>
      <w:r w:rsidRPr="00C555BF">
        <w:rPr>
          <w:noProof/>
          <w:sz w:val="22"/>
          <w:szCs w:val="22"/>
        </w:rPr>
        <w:tab/>
        <w:t xml:space="preserve">Rostagno, C., Galanti, G., Bertini, G., Olivo, G., Gensini, G.F. Doppler echocardiography in suspected lone atrial fibrillation. </w:t>
      </w:r>
      <w:r w:rsidRPr="00C555BF">
        <w:rPr>
          <w:i/>
          <w:noProof/>
          <w:sz w:val="22"/>
          <w:szCs w:val="22"/>
        </w:rPr>
        <w:t>Angiology</w:t>
      </w:r>
      <w:r w:rsidRPr="00C555BF">
        <w:rPr>
          <w:noProof/>
          <w:sz w:val="22"/>
          <w:szCs w:val="22"/>
        </w:rPr>
        <w:t xml:space="preserve"> 1998; 49(8):637-64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0. </w:t>
      </w:r>
      <w:r w:rsidRPr="00C555BF">
        <w:rPr>
          <w:noProof/>
          <w:sz w:val="22"/>
          <w:szCs w:val="22"/>
        </w:rPr>
        <w:tab/>
        <w:t xml:space="preserve">Tops, L.F., Schalij, M.J., Bax, J.J. Imaging and atrial fibrillation: the role of multimodality imaging in patient evaluation and management of atrial fibrillation. </w:t>
      </w:r>
      <w:r w:rsidRPr="00C555BF">
        <w:rPr>
          <w:i/>
          <w:noProof/>
          <w:sz w:val="22"/>
          <w:szCs w:val="22"/>
        </w:rPr>
        <w:t>European Heart Journal</w:t>
      </w:r>
      <w:r w:rsidRPr="00C555BF">
        <w:rPr>
          <w:noProof/>
          <w:sz w:val="22"/>
          <w:szCs w:val="22"/>
        </w:rPr>
        <w:t xml:space="preserve"> 2010; 31(5):542-55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1. </w:t>
      </w:r>
      <w:r w:rsidRPr="00C555BF">
        <w:rPr>
          <w:noProof/>
          <w:sz w:val="22"/>
          <w:szCs w:val="22"/>
        </w:rPr>
        <w:tab/>
        <w:t xml:space="preserve">Tsang, T.S., Miyasaka, Y., Barnes, M.E., Gersh, B.J. Epidemiological profile of atrial fibrillation: a contemporary perspective. </w:t>
      </w:r>
      <w:r w:rsidRPr="00C555BF">
        <w:rPr>
          <w:i/>
          <w:noProof/>
          <w:sz w:val="22"/>
          <w:szCs w:val="22"/>
        </w:rPr>
        <w:t>Progress in Cardiovascular Diseases</w:t>
      </w:r>
      <w:r w:rsidRPr="00C555BF">
        <w:rPr>
          <w:noProof/>
          <w:sz w:val="22"/>
          <w:szCs w:val="22"/>
        </w:rPr>
        <w:t xml:space="preserve"> 2005; 48(1):1-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2. </w:t>
      </w:r>
      <w:r w:rsidRPr="00C555BF">
        <w:rPr>
          <w:noProof/>
          <w:sz w:val="22"/>
          <w:szCs w:val="22"/>
        </w:rPr>
        <w:tab/>
        <w:t xml:space="preserve">Dabigatran etexilate for the prevention of stroke and systemic embolism in atrial fibrillation. </w:t>
      </w:r>
      <w:r w:rsidRPr="00C555BF">
        <w:rPr>
          <w:i/>
          <w:noProof/>
          <w:sz w:val="22"/>
          <w:szCs w:val="22"/>
        </w:rPr>
        <w:t>NICE</w:t>
      </w:r>
      <w:r w:rsidRPr="00C555BF">
        <w:rPr>
          <w:noProof/>
          <w:sz w:val="22"/>
          <w:szCs w:val="22"/>
        </w:rPr>
        <w:t xml:space="preserve"> 2011;  Available from </w:t>
      </w:r>
      <w:hyperlink r:id="rId75" w:history="1">
        <w:r w:rsidRPr="00C555BF">
          <w:rPr>
            <w:rStyle w:val="Hyperlink"/>
            <w:noProof/>
            <w:sz w:val="22"/>
            <w:szCs w:val="22"/>
          </w:rPr>
          <w:t>http://www.nice.org.uk/nicemedia/live/12225/56899/56899.pdf</w:t>
        </w:r>
      </w:hyperlink>
      <w:r w:rsidRPr="00C555BF">
        <w:rPr>
          <w:noProof/>
          <w:sz w:val="22"/>
          <w:szCs w:val="22"/>
        </w:rPr>
        <w:t xml:space="preserve"> </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3. </w:t>
      </w:r>
      <w:r w:rsidRPr="00C555BF">
        <w:rPr>
          <w:noProof/>
          <w:sz w:val="22"/>
          <w:szCs w:val="22"/>
        </w:rPr>
        <w:tab/>
        <w:t xml:space="preserve">The Stroke Prevention in Atrial Fibrillation Investigators Committee on Echocardiography. Transesophageal echocardiographic correlates of thromboembolism in high-risk patients with nonvalvular atrial fibrillation. </w:t>
      </w:r>
      <w:r w:rsidRPr="00C555BF">
        <w:rPr>
          <w:i/>
          <w:noProof/>
          <w:sz w:val="22"/>
          <w:szCs w:val="22"/>
        </w:rPr>
        <w:t>Annals of Internal Medicine</w:t>
      </w:r>
      <w:r w:rsidRPr="00C555BF">
        <w:rPr>
          <w:noProof/>
          <w:sz w:val="22"/>
          <w:szCs w:val="22"/>
        </w:rPr>
        <w:t xml:space="preserve"> 1998; 128:639-64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4. </w:t>
      </w:r>
      <w:r w:rsidRPr="00C555BF">
        <w:rPr>
          <w:noProof/>
          <w:sz w:val="22"/>
          <w:szCs w:val="22"/>
        </w:rPr>
        <w:tab/>
        <w:t xml:space="preserve">Providencia, R., Botelho, A., Trigo, J., Quintal, N., Nascimento, J., Mota, P. et al. Possible refinement of clinical thromboembolism assessment in patients with atrial fibrillation using echocardiographic parameters. </w:t>
      </w:r>
      <w:r w:rsidRPr="00C555BF">
        <w:rPr>
          <w:i/>
          <w:noProof/>
          <w:sz w:val="22"/>
          <w:szCs w:val="22"/>
        </w:rPr>
        <w:t>Europace</w:t>
      </w:r>
      <w:r w:rsidRPr="00C555BF">
        <w:rPr>
          <w:noProof/>
          <w:sz w:val="22"/>
          <w:szCs w:val="22"/>
        </w:rPr>
        <w:t xml:space="preserve"> 2012; 14(1):36-4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5. </w:t>
      </w:r>
      <w:r w:rsidRPr="00C555BF">
        <w:rPr>
          <w:noProof/>
          <w:sz w:val="22"/>
          <w:szCs w:val="22"/>
        </w:rPr>
        <w:tab/>
        <w:t xml:space="preserve">Friberg, L., Rosenqvist, M., Lip, G. Evaluation of risk stratification schemes for ischaemic stroke and bleeding in 182 678 patients with atrial fibrillation: the Swedish Atrial Fibrillation cohort study. </w:t>
      </w:r>
      <w:r w:rsidRPr="00C555BF">
        <w:rPr>
          <w:i/>
          <w:noProof/>
          <w:sz w:val="22"/>
          <w:szCs w:val="22"/>
        </w:rPr>
        <w:t>Eur Heart J</w:t>
      </w:r>
      <w:r w:rsidRPr="00C555BF">
        <w:rPr>
          <w:noProof/>
          <w:sz w:val="22"/>
          <w:szCs w:val="22"/>
        </w:rPr>
        <w:t xml:space="preserve"> 2012; 33(12):1500-151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6. </w:t>
      </w:r>
      <w:r w:rsidRPr="00C555BF">
        <w:rPr>
          <w:noProof/>
          <w:sz w:val="22"/>
          <w:szCs w:val="22"/>
        </w:rPr>
        <w:tab/>
        <w:t xml:space="preserve">Connolly, SJ., Ezekowitz, MD., Yusuf, S., Eikelboom, J., Oldgren, J., Parekh, A. et al. Dabigatran versus Warfarin in Patients with Atrial Fibrillation. </w:t>
      </w:r>
      <w:r w:rsidRPr="00C555BF">
        <w:rPr>
          <w:i/>
          <w:noProof/>
          <w:sz w:val="22"/>
          <w:szCs w:val="22"/>
        </w:rPr>
        <w:t>New England Journal of Medicine</w:t>
      </w:r>
      <w:r w:rsidRPr="00C555BF">
        <w:rPr>
          <w:noProof/>
          <w:sz w:val="22"/>
          <w:szCs w:val="22"/>
        </w:rPr>
        <w:t xml:space="preserve"> 2009; 361(12):1139-115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7. </w:t>
      </w:r>
      <w:r w:rsidRPr="00C555BF">
        <w:rPr>
          <w:noProof/>
          <w:sz w:val="22"/>
          <w:szCs w:val="22"/>
        </w:rPr>
        <w:tab/>
        <w:t xml:space="preserve">Lip, G., Edwards, S. Stroke prevention with aspirin, warfarin and ximelagatran in patients with non-valvular atrial fibrillation: A systematic review and meta-analysis. </w:t>
      </w:r>
      <w:r w:rsidRPr="00C555BF">
        <w:rPr>
          <w:i/>
          <w:noProof/>
          <w:sz w:val="22"/>
          <w:szCs w:val="22"/>
        </w:rPr>
        <w:t>Thrombosis Research</w:t>
      </w:r>
      <w:r w:rsidRPr="00C555BF">
        <w:rPr>
          <w:noProof/>
          <w:sz w:val="22"/>
          <w:szCs w:val="22"/>
        </w:rPr>
        <w:t xml:space="preserve"> 2006; 118(3):321-33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8. </w:t>
      </w:r>
      <w:r w:rsidRPr="00C555BF">
        <w:rPr>
          <w:noProof/>
          <w:sz w:val="22"/>
          <w:szCs w:val="22"/>
        </w:rPr>
        <w:tab/>
        <w:t xml:space="preserve">Patel, M.R., Mahaffey, K.W., Garg, J., Pan, G., Singer, D.E., Hacke, W. et al. Rivaroxaban versus Warfarin in Nonvalvular Atrial Fibrillation. </w:t>
      </w:r>
      <w:r w:rsidRPr="00C555BF">
        <w:rPr>
          <w:i/>
          <w:noProof/>
          <w:sz w:val="22"/>
          <w:szCs w:val="22"/>
        </w:rPr>
        <w:t>New England Journal of Medicine</w:t>
      </w:r>
      <w:r w:rsidRPr="00C555BF">
        <w:rPr>
          <w:noProof/>
          <w:sz w:val="22"/>
          <w:szCs w:val="22"/>
        </w:rPr>
        <w:t xml:space="preserve"> 2011; 365(10):883-89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49. </w:t>
      </w:r>
      <w:r w:rsidRPr="00C555BF">
        <w:rPr>
          <w:noProof/>
          <w:sz w:val="22"/>
          <w:szCs w:val="22"/>
        </w:rPr>
        <w:tab/>
        <w:t xml:space="preserve">Eikelboom, J.W., Wallentin, L., Connolly, S.J., Ezekowitz, M., Healey, J.S., Oldgren, J. et al. Risk of Bleeding With 2 Doses of Dabigatran Compared With Warfarin in Older and Younger Patients With Atrial Fibrillation: an analysis of the randomized evaluation of long-term anticoagulant therapy (RE-LY) trial. </w:t>
      </w:r>
      <w:r w:rsidRPr="00C555BF">
        <w:rPr>
          <w:i/>
          <w:noProof/>
          <w:sz w:val="22"/>
          <w:szCs w:val="22"/>
        </w:rPr>
        <w:t>Circulation</w:t>
      </w:r>
      <w:r w:rsidRPr="00C555BF">
        <w:rPr>
          <w:noProof/>
          <w:sz w:val="22"/>
          <w:szCs w:val="22"/>
        </w:rPr>
        <w:t xml:space="preserve"> 2011; 123(21):2363-237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0. </w:t>
      </w:r>
      <w:r w:rsidRPr="00C555BF">
        <w:rPr>
          <w:noProof/>
          <w:sz w:val="22"/>
          <w:szCs w:val="22"/>
        </w:rPr>
        <w:tab/>
        <w:t xml:space="preserve">Total participants reported aged under 75 years of 10,855. Three arms in trial with equal probability of assignment. </w:t>
      </w:r>
      <w:r w:rsidRPr="00C555BF">
        <w:rPr>
          <w:i/>
          <w:noProof/>
          <w:sz w:val="22"/>
          <w:szCs w:val="22"/>
        </w:rPr>
        <w:t>*</w:t>
      </w:r>
      <w:r w:rsidRPr="00C555BF">
        <w:rPr>
          <w:noProof/>
          <w:sz w:val="22"/>
          <w:szCs w:val="22"/>
        </w:rPr>
        <w:t xml:space="preserve"> 201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1. </w:t>
      </w:r>
      <w:r w:rsidRPr="00C555BF">
        <w:rPr>
          <w:noProof/>
          <w:sz w:val="22"/>
          <w:szCs w:val="22"/>
        </w:rPr>
        <w:tab/>
        <w:t xml:space="preserve">Total participants reported aged under 75 years of 7,258. Three arms in trial with equal probability of assignment. </w:t>
      </w:r>
      <w:r w:rsidRPr="00C555BF">
        <w:rPr>
          <w:i/>
          <w:noProof/>
          <w:sz w:val="22"/>
          <w:szCs w:val="22"/>
        </w:rPr>
        <w:t>*</w:t>
      </w:r>
      <w:r w:rsidRPr="00C555BF">
        <w:rPr>
          <w:noProof/>
          <w:sz w:val="22"/>
          <w:szCs w:val="22"/>
        </w:rPr>
        <w:t xml:space="preserve"> 201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2. </w:t>
      </w:r>
      <w:r w:rsidRPr="00C555BF">
        <w:rPr>
          <w:noProof/>
          <w:sz w:val="22"/>
          <w:szCs w:val="22"/>
        </w:rPr>
        <w:tab/>
        <w:t xml:space="preserve">NICE. Dabigatran etexilate for the prevention of stroke and systemic embolism in atrial fibrillation: Final appraisal determination. 2011. </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3. </w:t>
      </w:r>
      <w:r w:rsidRPr="00C555BF">
        <w:rPr>
          <w:noProof/>
          <w:sz w:val="22"/>
          <w:szCs w:val="22"/>
        </w:rPr>
        <w:tab/>
        <w:t xml:space="preserve">London New Drugs Group. A briefing paper on Dabigatran and Rivaroxaban: What we know so far.. </w:t>
      </w:r>
      <w:r w:rsidRPr="00C555BF">
        <w:rPr>
          <w:i/>
          <w:noProof/>
          <w:sz w:val="22"/>
          <w:szCs w:val="22"/>
        </w:rPr>
        <w:t>UKMi (UK Medicines Information)</w:t>
      </w:r>
      <w:r w:rsidRPr="00C555BF">
        <w:rPr>
          <w:noProof/>
          <w:sz w:val="22"/>
          <w:szCs w:val="22"/>
        </w:rPr>
        <w:t xml:space="preserve"> 201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4. </w:t>
      </w:r>
      <w:r w:rsidRPr="00C555BF">
        <w:rPr>
          <w:noProof/>
          <w:sz w:val="22"/>
          <w:szCs w:val="22"/>
        </w:rPr>
        <w:tab/>
        <w:t xml:space="preserve">BNF. Warfarin. </w:t>
      </w:r>
      <w:r w:rsidRPr="00C555BF">
        <w:rPr>
          <w:i/>
          <w:noProof/>
          <w:sz w:val="22"/>
          <w:szCs w:val="22"/>
        </w:rPr>
        <w:t>BNF</w:t>
      </w:r>
      <w:r w:rsidRPr="00C555BF">
        <w:rPr>
          <w:noProof/>
          <w:sz w:val="22"/>
          <w:szCs w:val="22"/>
        </w:rPr>
        <w:t xml:space="preserve"> 201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5. </w:t>
      </w:r>
      <w:r w:rsidRPr="00C555BF">
        <w:rPr>
          <w:noProof/>
          <w:sz w:val="22"/>
          <w:szCs w:val="22"/>
        </w:rPr>
        <w:tab/>
        <w:t xml:space="preserve">NHS Reference Costs 2009-2010. </w:t>
      </w:r>
      <w:r w:rsidRPr="00C555BF">
        <w:rPr>
          <w:i/>
          <w:noProof/>
          <w:sz w:val="22"/>
          <w:szCs w:val="22"/>
        </w:rPr>
        <w:t>Department of Health</w:t>
      </w:r>
      <w:r w:rsidRPr="00C555BF">
        <w:rPr>
          <w:noProof/>
          <w:sz w:val="22"/>
          <w:szCs w:val="22"/>
        </w:rPr>
        <w:t xml:space="preserve"> 201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6. </w:t>
      </w:r>
      <w:r w:rsidRPr="00C555BF">
        <w:rPr>
          <w:noProof/>
          <w:sz w:val="22"/>
          <w:szCs w:val="22"/>
        </w:rPr>
        <w:tab/>
        <w:t xml:space="preserve">Rivero-Arias, O., Ouellet, M., Gray, A., Wolstenholme, J., Rothwell, P., Luengo-Fernandez, R. Mapping the Modified Rankin Scale (mRS) Measurement into the Generic EuroQol (EQ-5D) Health Outcome. </w:t>
      </w:r>
      <w:r w:rsidRPr="00C555BF">
        <w:rPr>
          <w:i/>
          <w:noProof/>
          <w:sz w:val="22"/>
          <w:szCs w:val="22"/>
        </w:rPr>
        <w:t>Medical Decision Making</w:t>
      </w:r>
      <w:r w:rsidRPr="00C555BF">
        <w:rPr>
          <w:noProof/>
          <w:sz w:val="22"/>
          <w:szCs w:val="22"/>
        </w:rPr>
        <w:t xml:space="preserve"> 2010; 30(3):341-35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7. </w:t>
      </w:r>
      <w:r w:rsidRPr="00C555BF">
        <w:rPr>
          <w:noProof/>
          <w:sz w:val="22"/>
          <w:szCs w:val="22"/>
        </w:rPr>
        <w:tab/>
        <w:t xml:space="preserve">Dorman, P., Dennis, M., Sandercock, P. Are the modified "simple questions" a valid and reliable measure of health related quality of life after stroke? </w:t>
      </w:r>
      <w:r w:rsidRPr="00C555BF">
        <w:rPr>
          <w:i/>
          <w:noProof/>
          <w:sz w:val="22"/>
          <w:szCs w:val="22"/>
        </w:rPr>
        <w:t>J Neurol Neurosurg Psychiatry</w:t>
      </w:r>
      <w:r w:rsidRPr="00C555BF">
        <w:rPr>
          <w:noProof/>
          <w:sz w:val="22"/>
          <w:szCs w:val="22"/>
        </w:rPr>
        <w:t xml:space="preserve"> 2000; 69(4):487-49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8. </w:t>
      </w:r>
      <w:r w:rsidRPr="00C555BF">
        <w:rPr>
          <w:noProof/>
          <w:sz w:val="22"/>
          <w:szCs w:val="22"/>
        </w:rPr>
        <w:tab/>
        <w:t xml:space="preserve">Sandercock, P., Berge, E., Dennis, M., Forbes, J., Hand, P., Kwan, J. et al. A systematic review of the effectiveness, cost-effectiveness and barriers to implementation of thrombolytic and neuroprotective therapy for acute ischaemic stroke in the NHS. </w:t>
      </w:r>
      <w:r w:rsidRPr="00C555BF">
        <w:rPr>
          <w:i/>
          <w:noProof/>
          <w:sz w:val="22"/>
          <w:szCs w:val="22"/>
        </w:rPr>
        <w:t>Health Technology Assessment</w:t>
      </w:r>
      <w:r w:rsidRPr="00C555BF">
        <w:rPr>
          <w:noProof/>
          <w:sz w:val="22"/>
          <w:szCs w:val="22"/>
        </w:rPr>
        <w:t xml:space="preserve"> 2002; 6(26):1-11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59. </w:t>
      </w:r>
      <w:r w:rsidRPr="00C555BF">
        <w:rPr>
          <w:noProof/>
          <w:sz w:val="22"/>
          <w:szCs w:val="22"/>
        </w:rPr>
        <w:tab/>
        <w:t xml:space="preserve">Curtis L. Unit Costs of Health  and Social Care 2010. 2011. Canterbury, Personal Social Service Research Unit, The University of Kent. </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0. </w:t>
      </w:r>
      <w:r w:rsidRPr="00C555BF">
        <w:rPr>
          <w:noProof/>
          <w:sz w:val="22"/>
          <w:szCs w:val="22"/>
        </w:rPr>
        <w:tab/>
        <w:t xml:space="preserve">Simpson, E., Stevenson, M., Rawdin, A., Papaioannou, D. Thrombophilia testing in people with venous thromboembolism: systematic review and cost-effectiveness analysis. </w:t>
      </w:r>
      <w:r w:rsidRPr="00C555BF">
        <w:rPr>
          <w:i/>
          <w:noProof/>
          <w:sz w:val="22"/>
          <w:szCs w:val="22"/>
        </w:rPr>
        <w:t>Health Technology Assessment</w:t>
      </w:r>
      <w:r w:rsidRPr="00C555BF">
        <w:rPr>
          <w:noProof/>
          <w:sz w:val="22"/>
          <w:szCs w:val="22"/>
        </w:rPr>
        <w:t xml:space="preserve"> 2009; 13(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1. </w:t>
      </w:r>
      <w:r w:rsidRPr="00C555BF">
        <w:rPr>
          <w:noProof/>
          <w:sz w:val="22"/>
          <w:szCs w:val="22"/>
        </w:rPr>
        <w:tab/>
        <w:t xml:space="preserve">Linkins, L.A., Choi, P.T., Douketis, J.D. Clinical Impact of Bleeding in Patients Taking Oral Anticoagulant Therapy for Venous Thromboembolism. </w:t>
      </w:r>
      <w:r w:rsidRPr="00C555BF">
        <w:rPr>
          <w:i/>
          <w:noProof/>
          <w:sz w:val="22"/>
          <w:szCs w:val="22"/>
        </w:rPr>
        <w:t>Annals of Internal Medicine</w:t>
      </w:r>
      <w:r w:rsidRPr="00C555BF">
        <w:rPr>
          <w:noProof/>
          <w:sz w:val="22"/>
          <w:szCs w:val="22"/>
        </w:rPr>
        <w:t xml:space="preserve"> 2003; 139(11):893-90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2. </w:t>
      </w:r>
      <w:r w:rsidRPr="00C555BF">
        <w:rPr>
          <w:noProof/>
          <w:sz w:val="22"/>
          <w:szCs w:val="22"/>
        </w:rPr>
        <w:tab/>
        <w:t xml:space="preserve">Haselsberger, K., Pucher, R., Auer, LM. Prognosis after acute subdural or epiduralhaemorrhage.  </w:t>
      </w:r>
      <w:r w:rsidRPr="00C555BF">
        <w:rPr>
          <w:i/>
          <w:noProof/>
          <w:sz w:val="22"/>
          <w:szCs w:val="22"/>
        </w:rPr>
        <w:t>Acta Neurochir (Wien)</w:t>
      </w:r>
      <w:r w:rsidRPr="00C555BF">
        <w:rPr>
          <w:noProof/>
          <w:sz w:val="22"/>
          <w:szCs w:val="22"/>
        </w:rPr>
        <w:t xml:space="preserve"> 1988; 90:111-11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3. </w:t>
      </w:r>
      <w:r w:rsidRPr="00C555BF">
        <w:rPr>
          <w:noProof/>
          <w:sz w:val="22"/>
          <w:szCs w:val="22"/>
        </w:rPr>
        <w:tab/>
        <w:t xml:space="preserve">Holmes, M., Goodacre, S., Stevenson, M., Pandor, A., Pickering, A. The cost-effectiveness of diagnostic management strategies for adults with minor head injury. </w:t>
      </w:r>
      <w:r w:rsidRPr="00C555BF">
        <w:rPr>
          <w:i/>
          <w:noProof/>
          <w:sz w:val="22"/>
          <w:szCs w:val="22"/>
        </w:rPr>
        <w:t>Injury</w:t>
      </w:r>
      <w:r w:rsidRPr="00C555BF">
        <w:rPr>
          <w:noProof/>
          <w:sz w:val="22"/>
          <w:szCs w:val="22"/>
        </w:rPr>
        <w:t xml:space="preserve"> 201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4. </w:t>
      </w:r>
      <w:r w:rsidRPr="00C555BF">
        <w:rPr>
          <w:noProof/>
          <w:sz w:val="22"/>
          <w:szCs w:val="22"/>
        </w:rPr>
        <w:tab/>
        <w:t xml:space="preserve">Goodacre, S., Stevenson, M., Wailoo, A., Sampson, F., Sutton, A.J., Thomas, S. How should we diagnose suspected deep-vein thrombosis? </w:t>
      </w:r>
      <w:r w:rsidRPr="00C555BF">
        <w:rPr>
          <w:i/>
          <w:noProof/>
          <w:sz w:val="22"/>
          <w:szCs w:val="22"/>
        </w:rPr>
        <w:t>Qjm</w:t>
      </w:r>
      <w:r w:rsidRPr="00C555BF">
        <w:rPr>
          <w:noProof/>
          <w:sz w:val="22"/>
          <w:szCs w:val="22"/>
        </w:rPr>
        <w:t xml:space="preserve"> 2006; 99(6):377-38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5. </w:t>
      </w:r>
      <w:r w:rsidRPr="00C555BF">
        <w:rPr>
          <w:noProof/>
          <w:sz w:val="22"/>
          <w:szCs w:val="22"/>
        </w:rPr>
        <w:tab/>
        <w:t xml:space="preserve">Meenan, RT., Saha, S., Chou, R., Swarztrauber, K., Pyle Krages, K., O'Keeffe-Rosetti, MC. et al. Cost-Effectiveness of Echocardiography to Identify Intracardiac Thrombus among Patients with First Stroke or Transient Ischemic Attack. </w:t>
      </w:r>
      <w:r w:rsidRPr="00C555BF">
        <w:rPr>
          <w:i/>
          <w:noProof/>
          <w:sz w:val="22"/>
          <w:szCs w:val="22"/>
        </w:rPr>
        <w:t>Medical Decision Making</w:t>
      </w:r>
      <w:r w:rsidRPr="00C555BF">
        <w:rPr>
          <w:noProof/>
          <w:sz w:val="22"/>
          <w:szCs w:val="22"/>
        </w:rPr>
        <w:t xml:space="preserve"> 2007; 27(2):161-17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6. </w:t>
      </w:r>
      <w:r w:rsidRPr="00C555BF">
        <w:rPr>
          <w:noProof/>
          <w:sz w:val="22"/>
          <w:szCs w:val="22"/>
        </w:rPr>
        <w:tab/>
        <w:t xml:space="preserve">Guide to the methods of technology appraisals.  </w:t>
      </w:r>
      <w:r w:rsidRPr="00C555BF">
        <w:rPr>
          <w:i/>
          <w:noProof/>
          <w:sz w:val="22"/>
          <w:szCs w:val="22"/>
        </w:rPr>
        <w:t>NICE</w:t>
      </w:r>
      <w:r w:rsidRPr="00C555BF">
        <w:rPr>
          <w:noProof/>
          <w:sz w:val="22"/>
          <w:szCs w:val="22"/>
        </w:rPr>
        <w:t xml:space="preserve"> 200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7. </w:t>
      </w:r>
      <w:r w:rsidRPr="00C555BF">
        <w:rPr>
          <w:noProof/>
          <w:sz w:val="22"/>
          <w:szCs w:val="22"/>
        </w:rPr>
        <w:tab/>
        <w:t xml:space="preserve">Fenwick, E., Claxton, K., Sculpher, MJ. Representing uncertainty: The role of cost-effectiveness acceptability curves. </w:t>
      </w:r>
      <w:r w:rsidRPr="00C555BF">
        <w:rPr>
          <w:i/>
          <w:noProof/>
          <w:sz w:val="22"/>
          <w:szCs w:val="22"/>
        </w:rPr>
        <w:t>Health Econ</w:t>
      </w:r>
      <w:r w:rsidRPr="00C555BF">
        <w:rPr>
          <w:noProof/>
          <w:sz w:val="22"/>
          <w:szCs w:val="22"/>
        </w:rPr>
        <w:t xml:space="preserve"> 2001; 10:779-78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8. </w:t>
      </w:r>
      <w:r w:rsidRPr="00C555BF">
        <w:rPr>
          <w:noProof/>
          <w:sz w:val="22"/>
          <w:szCs w:val="22"/>
        </w:rPr>
        <w:tab/>
        <w:t xml:space="preserve">Claxton, K., Posnett, J. An economic approach to clinical trial design and research priority-setting. </w:t>
      </w:r>
      <w:r w:rsidRPr="00C555BF">
        <w:rPr>
          <w:i/>
          <w:noProof/>
          <w:sz w:val="22"/>
          <w:szCs w:val="22"/>
        </w:rPr>
        <w:t>Health Econ</w:t>
      </w:r>
      <w:r w:rsidRPr="00C555BF">
        <w:rPr>
          <w:noProof/>
          <w:sz w:val="22"/>
          <w:szCs w:val="22"/>
        </w:rPr>
        <w:t xml:space="preserve"> 1996; 5:513-52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69. </w:t>
      </w:r>
      <w:r w:rsidRPr="00C555BF">
        <w:rPr>
          <w:noProof/>
          <w:sz w:val="22"/>
          <w:szCs w:val="22"/>
        </w:rPr>
        <w:tab/>
        <w:t xml:space="preserve">Office for National Statistics. </w:t>
      </w:r>
      <w:r w:rsidRPr="00C555BF">
        <w:rPr>
          <w:b/>
          <w:noProof/>
          <w:sz w:val="22"/>
          <w:szCs w:val="22"/>
        </w:rPr>
        <w:t>Population Estimates by Marital Status, Mid-2010</w:t>
      </w:r>
      <w:r w:rsidRPr="00C555BF">
        <w:rPr>
          <w:noProof/>
          <w:sz w:val="22"/>
          <w:szCs w:val="22"/>
        </w:rPr>
        <w:t xml:space="preserve">. 2012; available from </w:t>
      </w:r>
      <w:hyperlink r:id="rId76" w:history="1">
        <w:r w:rsidRPr="00C555BF">
          <w:rPr>
            <w:rStyle w:val="Hyperlink"/>
            <w:noProof/>
            <w:sz w:val="22"/>
            <w:szCs w:val="22"/>
          </w:rPr>
          <w:t>http://www.ons.gov.uk/ons/publications/re-reference-tables.html?edition=tcm%3A77-231283</w:t>
        </w:r>
      </w:hyperlink>
      <w:r w:rsidRPr="00C555BF">
        <w:rPr>
          <w:noProof/>
          <w:sz w:val="22"/>
          <w:szCs w:val="22"/>
        </w:rPr>
        <w:t xml:space="preserve"> (accessed Feb. 201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0. </w:t>
      </w:r>
      <w:r w:rsidRPr="00C555BF">
        <w:rPr>
          <w:noProof/>
          <w:sz w:val="22"/>
          <w:szCs w:val="22"/>
        </w:rPr>
        <w:tab/>
        <w:t xml:space="preserve">Felli, JC., Hazen, BG. Sensitivity analysis and the expected value of perfect information. </w:t>
      </w:r>
      <w:r w:rsidRPr="00C555BF">
        <w:rPr>
          <w:i/>
          <w:noProof/>
          <w:sz w:val="22"/>
          <w:szCs w:val="22"/>
        </w:rPr>
        <w:t>Medical Decision Making</w:t>
      </w:r>
      <w:r w:rsidRPr="00C555BF">
        <w:rPr>
          <w:noProof/>
          <w:sz w:val="22"/>
          <w:szCs w:val="22"/>
        </w:rPr>
        <w:t xml:space="preserve"> 1998; 18:95-10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1. </w:t>
      </w:r>
      <w:r w:rsidRPr="00C555BF">
        <w:rPr>
          <w:noProof/>
          <w:sz w:val="22"/>
          <w:szCs w:val="22"/>
        </w:rPr>
        <w:tab/>
        <w:t xml:space="preserve">Stroke Prevention in Atrial Fibrillation Investigators Committee on Echocardiography. Transesophageal echocardiography in atrial fibrillation: standards for acquisition and interpretation and assessment of interobserver variability. </w:t>
      </w:r>
      <w:r w:rsidRPr="00C555BF">
        <w:rPr>
          <w:i/>
          <w:noProof/>
          <w:sz w:val="22"/>
          <w:szCs w:val="22"/>
        </w:rPr>
        <w:t>J Am Soc Echocardiogr</w:t>
      </w:r>
      <w:r w:rsidRPr="00C555BF">
        <w:rPr>
          <w:noProof/>
          <w:sz w:val="22"/>
          <w:szCs w:val="22"/>
        </w:rPr>
        <w:t xml:space="preserve"> 21996; 9:556-56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2. </w:t>
      </w:r>
      <w:r w:rsidRPr="00C555BF">
        <w:rPr>
          <w:noProof/>
          <w:sz w:val="22"/>
          <w:szCs w:val="22"/>
        </w:rPr>
        <w:tab/>
        <w:t xml:space="preserve">Abbasi, A.S., Allen, M.W., DeCristofaro, D., Ungar, I. Detection and estimation of the degree of mitral regurgitation by range-gated pulsed doppler echocardiography. </w:t>
      </w:r>
      <w:r w:rsidRPr="00C555BF">
        <w:rPr>
          <w:i/>
          <w:noProof/>
          <w:sz w:val="22"/>
          <w:szCs w:val="22"/>
        </w:rPr>
        <w:t>Circulation</w:t>
      </w:r>
      <w:r w:rsidRPr="00C555BF">
        <w:rPr>
          <w:noProof/>
          <w:sz w:val="22"/>
          <w:szCs w:val="22"/>
        </w:rPr>
        <w:t xml:space="preserve"> 1980; 61(1):143-14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3. </w:t>
      </w:r>
      <w:r w:rsidRPr="00C555BF">
        <w:rPr>
          <w:noProof/>
          <w:sz w:val="22"/>
          <w:szCs w:val="22"/>
        </w:rPr>
        <w:tab/>
        <w:t xml:space="preserve">Aghassi, P., Aurigemma, G.P., Folland, E.D., Tighe, D.A. Catheterization-Doppler discrepancies in nonsimultaneous evaluations of aortic stenosis. </w:t>
      </w:r>
      <w:r w:rsidRPr="00C555BF">
        <w:rPr>
          <w:i/>
          <w:noProof/>
          <w:sz w:val="22"/>
          <w:szCs w:val="22"/>
        </w:rPr>
        <w:t>Echocardiography</w:t>
      </w:r>
      <w:r w:rsidRPr="00C555BF">
        <w:rPr>
          <w:noProof/>
          <w:sz w:val="22"/>
          <w:szCs w:val="22"/>
        </w:rPr>
        <w:t xml:space="preserve"> 2005; 22(5):367-37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4. </w:t>
      </w:r>
      <w:r w:rsidRPr="00C555BF">
        <w:rPr>
          <w:noProof/>
          <w:sz w:val="22"/>
          <w:szCs w:val="22"/>
        </w:rPr>
        <w:tab/>
        <w:t xml:space="preserve">Agricola, E., Meris, A., Oppizzi, M., Bombardini, T., Pisani, M., Fragasso, G. et al. Rest and stress echocardiographic predictors of prognosis in patients with left ventricular dysfunction and functional mitral regurgitation. </w:t>
      </w:r>
      <w:r w:rsidRPr="00C555BF">
        <w:rPr>
          <w:i/>
          <w:noProof/>
          <w:sz w:val="22"/>
          <w:szCs w:val="22"/>
        </w:rPr>
        <w:t>International Journal of Cardiology</w:t>
      </w:r>
      <w:r w:rsidRPr="00C555BF">
        <w:rPr>
          <w:noProof/>
          <w:sz w:val="22"/>
          <w:szCs w:val="22"/>
        </w:rPr>
        <w:t xml:space="preserve"> 2008; 124(2):247-24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5. </w:t>
      </w:r>
      <w:r w:rsidRPr="00C555BF">
        <w:rPr>
          <w:noProof/>
          <w:sz w:val="22"/>
          <w:szCs w:val="22"/>
        </w:rPr>
        <w:tab/>
        <w:t xml:space="preserve">Alkadhi, H., Desbiolles, L., Husmann, L., Plass, A., Leschka, S., Scheffel, H. et al. Aortic regurgitation: assessment with 64-section CT. </w:t>
      </w:r>
      <w:r w:rsidRPr="00C555BF">
        <w:rPr>
          <w:i/>
          <w:noProof/>
          <w:sz w:val="22"/>
          <w:szCs w:val="22"/>
        </w:rPr>
        <w:t>Radiology</w:t>
      </w:r>
      <w:r w:rsidRPr="00C555BF">
        <w:rPr>
          <w:noProof/>
          <w:sz w:val="22"/>
          <w:szCs w:val="22"/>
        </w:rPr>
        <w:t xml:space="preserve"> 2007; 245(1):111-12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6. </w:t>
      </w:r>
      <w:r w:rsidRPr="00C555BF">
        <w:rPr>
          <w:noProof/>
          <w:sz w:val="22"/>
          <w:szCs w:val="22"/>
        </w:rPr>
        <w:tab/>
        <w:t xml:space="preserve">Assey, M.E., Usher, B.W. Echocardiography in diagnosing and managing aortic valve endocarditis. </w:t>
      </w:r>
      <w:r w:rsidRPr="00C555BF">
        <w:rPr>
          <w:i/>
          <w:noProof/>
          <w:sz w:val="22"/>
          <w:szCs w:val="22"/>
        </w:rPr>
        <w:t>Southern Medical Journal</w:t>
      </w:r>
      <w:r w:rsidRPr="00C555BF">
        <w:rPr>
          <w:noProof/>
          <w:sz w:val="22"/>
          <w:szCs w:val="22"/>
        </w:rPr>
        <w:t xml:space="preserve"> 1981; 74(5):558-56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7. </w:t>
      </w:r>
      <w:r w:rsidRPr="00C555BF">
        <w:rPr>
          <w:noProof/>
          <w:sz w:val="22"/>
          <w:szCs w:val="22"/>
        </w:rPr>
        <w:tab/>
        <w:t xml:space="preserve">Babic, U.U., Popovic, Z., Vucinic, M., Djurisic, Z., Pejcic, P., Grujicic, S. et al. Selective coronary angiography versus two-dimensional echocardiography for diagnosis of left atrial thrombi. </w:t>
      </w:r>
      <w:r w:rsidRPr="00C555BF">
        <w:rPr>
          <w:i/>
          <w:noProof/>
          <w:sz w:val="22"/>
          <w:szCs w:val="22"/>
        </w:rPr>
        <w:t>Angiology</w:t>
      </w:r>
      <w:r w:rsidRPr="00C555BF">
        <w:rPr>
          <w:noProof/>
          <w:sz w:val="22"/>
          <w:szCs w:val="22"/>
        </w:rPr>
        <w:t xml:space="preserve"> 1991; 42(11):889-89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8. </w:t>
      </w:r>
      <w:r w:rsidRPr="00C555BF">
        <w:rPr>
          <w:noProof/>
          <w:sz w:val="22"/>
          <w:szCs w:val="22"/>
        </w:rPr>
        <w:tab/>
        <w:t xml:space="preserve">Badran, H.M., Mostafa, A., Serage, A., Fareed, W., Abdelfatah, E., Fathe, A. Arterial mechanics in ischemic versus nonischemic cardiomyopathy: clinical and diagnostic impact. </w:t>
      </w:r>
      <w:r w:rsidRPr="00C555BF">
        <w:rPr>
          <w:i/>
          <w:noProof/>
          <w:sz w:val="22"/>
          <w:szCs w:val="22"/>
        </w:rPr>
        <w:t>Echocardiography</w:t>
      </w:r>
      <w:r w:rsidRPr="00C555BF">
        <w:rPr>
          <w:noProof/>
          <w:sz w:val="22"/>
          <w:szCs w:val="22"/>
        </w:rPr>
        <w:t xml:space="preserve"> 2009; 26(7):785-80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79. </w:t>
      </w:r>
      <w:r w:rsidRPr="00C555BF">
        <w:rPr>
          <w:noProof/>
          <w:sz w:val="22"/>
          <w:szCs w:val="22"/>
        </w:rPr>
        <w:tab/>
        <w:t xml:space="preserve">Blanchard, D., Diebold, B., Peronneau, P., Foult, J.M., Nee, M., Guermonprez, J.L. et al. Non-invasive diagnosis of mitral regurgitation by Doppler echocardiography. </w:t>
      </w:r>
      <w:r w:rsidRPr="00C555BF">
        <w:rPr>
          <w:i/>
          <w:noProof/>
          <w:sz w:val="22"/>
          <w:szCs w:val="22"/>
        </w:rPr>
        <w:t>British Heart Journal</w:t>
      </w:r>
      <w:r w:rsidRPr="00C555BF">
        <w:rPr>
          <w:noProof/>
          <w:sz w:val="22"/>
          <w:szCs w:val="22"/>
        </w:rPr>
        <w:t xml:space="preserve"> 1981; 45(5):589-59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0. </w:t>
      </w:r>
      <w:r w:rsidRPr="00C555BF">
        <w:rPr>
          <w:noProof/>
          <w:sz w:val="22"/>
          <w:szCs w:val="22"/>
        </w:rPr>
        <w:tab/>
        <w:t xml:space="preserve">Blot-Souletie, N., Hebrard, A., Acar, P., Carrie, D., Puel, J. Comparison of accuracy of aortic valve area assessment in aortic stenosis by real time three-dimensional echocardiography in biplane mode versus two-dimensional transthoracic and transesophageal echocardiography. </w:t>
      </w:r>
      <w:r w:rsidRPr="00C555BF">
        <w:rPr>
          <w:i/>
          <w:noProof/>
          <w:sz w:val="22"/>
          <w:szCs w:val="22"/>
        </w:rPr>
        <w:t>Echocardiography</w:t>
      </w:r>
      <w:r w:rsidRPr="00C555BF">
        <w:rPr>
          <w:noProof/>
          <w:sz w:val="22"/>
          <w:szCs w:val="22"/>
        </w:rPr>
        <w:t xml:space="preserve"> 2007; 24(10):1065-107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1. </w:t>
      </w:r>
      <w:r w:rsidRPr="00C555BF">
        <w:rPr>
          <w:noProof/>
          <w:sz w:val="22"/>
          <w:szCs w:val="22"/>
        </w:rPr>
        <w:tab/>
        <w:t xml:space="preserve">Bogren, H.G., Demaria, A.N., Mason, D.T. Imaging procedures in the detection of cardiac tumors, with emphasis on echocardiography: a review. </w:t>
      </w:r>
      <w:r w:rsidRPr="00C555BF">
        <w:rPr>
          <w:i/>
          <w:noProof/>
          <w:sz w:val="22"/>
          <w:szCs w:val="22"/>
        </w:rPr>
        <w:t>Cardiovascular &amp; Interventional Radiology</w:t>
      </w:r>
      <w:r w:rsidRPr="00C555BF">
        <w:rPr>
          <w:noProof/>
          <w:sz w:val="22"/>
          <w:szCs w:val="22"/>
        </w:rPr>
        <w:t xml:space="preserve"> 1980; 3(2):107-12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2. </w:t>
      </w:r>
      <w:r w:rsidRPr="00C555BF">
        <w:rPr>
          <w:noProof/>
          <w:sz w:val="22"/>
          <w:szCs w:val="22"/>
        </w:rPr>
        <w:tab/>
        <w:t xml:space="preserve">Buchner, S., Debl, K., Poschenrieder, F., Feuerbach, S., Riegger, G.A., Luchner, A. et al. Cardiovascular magnetic resonance for direct assessment of anatomic regurgitant orifice in mitral regurgitation. </w:t>
      </w:r>
      <w:r w:rsidRPr="00C555BF">
        <w:rPr>
          <w:i/>
          <w:noProof/>
          <w:sz w:val="22"/>
          <w:szCs w:val="22"/>
        </w:rPr>
        <w:t>Circulation Cardiovascular Imaging Online</w:t>
      </w:r>
      <w:r w:rsidRPr="00C555BF">
        <w:rPr>
          <w:noProof/>
          <w:sz w:val="22"/>
          <w:szCs w:val="22"/>
        </w:rPr>
        <w:t xml:space="preserve"> 2008; 1(1):148-15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3. </w:t>
      </w:r>
      <w:r w:rsidRPr="00C555BF">
        <w:rPr>
          <w:noProof/>
          <w:sz w:val="22"/>
          <w:szCs w:val="22"/>
        </w:rPr>
        <w:tab/>
        <w:t xml:space="preserve">Casiglia, E., Schiavon, L., Tikhonoff, V., Bascelli, A., Martini, B., Mazza, A. et al. Electrocardiographic criteria of left ventricular hypertrophy in general population. </w:t>
      </w:r>
      <w:r w:rsidRPr="00C555BF">
        <w:rPr>
          <w:i/>
          <w:noProof/>
          <w:sz w:val="22"/>
          <w:szCs w:val="22"/>
        </w:rPr>
        <w:t>European Journal of Epidemiology</w:t>
      </w:r>
      <w:r w:rsidRPr="00C555BF">
        <w:rPr>
          <w:noProof/>
          <w:sz w:val="22"/>
          <w:szCs w:val="22"/>
        </w:rPr>
        <w:t xml:space="preserve"> 2008; 23(4):261-27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4. </w:t>
      </w:r>
      <w:r w:rsidRPr="00C555BF">
        <w:rPr>
          <w:noProof/>
          <w:sz w:val="22"/>
          <w:szCs w:val="22"/>
        </w:rPr>
        <w:tab/>
        <w:t xml:space="preserve">Charron, P., Dubourg, O., Desnos, M., Isnard, R., Hagege, A., Millaire, A. et al. Diagnostic value of electrocardiography and echocardiography for familial hypertrophic cardiomyopathy in a genotyped adult population. </w:t>
      </w:r>
      <w:r w:rsidRPr="00C555BF">
        <w:rPr>
          <w:i/>
          <w:noProof/>
          <w:sz w:val="22"/>
          <w:szCs w:val="22"/>
        </w:rPr>
        <w:t>Circulation</w:t>
      </w:r>
      <w:r w:rsidRPr="00C555BF">
        <w:rPr>
          <w:noProof/>
          <w:sz w:val="22"/>
          <w:szCs w:val="22"/>
        </w:rPr>
        <w:t xml:space="preserve"> 1997; 96(1):214-219.</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5. </w:t>
      </w:r>
      <w:r w:rsidRPr="00C555BF">
        <w:rPr>
          <w:noProof/>
          <w:sz w:val="22"/>
          <w:szCs w:val="22"/>
        </w:rPr>
        <w:tab/>
        <w:t xml:space="preserve">Chen, Y.Z., Sherrid, M.V., Dwyer, E.M., Jr., Chen, Y.Z., Sherrid, M.V., Dwyer, E.M.J. Value of two-dimensional echocardiography in evaluating coronary artery disease: a randomized blinded analysis. </w:t>
      </w:r>
      <w:r w:rsidRPr="00C555BF">
        <w:rPr>
          <w:i/>
          <w:noProof/>
          <w:sz w:val="22"/>
          <w:szCs w:val="22"/>
        </w:rPr>
        <w:t>Journal of the American College of Cardiology</w:t>
      </w:r>
      <w:r w:rsidRPr="00C555BF">
        <w:rPr>
          <w:noProof/>
          <w:sz w:val="22"/>
          <w:szCs w:val="22"/>
        </w:rPr>
        <w:t xml:space="preserve"> 1985; 5(4):911-91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6. </w:t>
      </w:r>
      <w:r w:rsidRPr="00C555BF">
        <w:rPr>
          <w:noProof/>
          <w:sz w:val="22"/>
          <w:szCs w:val="22"/>
        </w:rPr>
        <w:tab/>
        <w:t xml:space="preserve">Egeblad, H., Berning, J., Saunamaki, K., Jacobsen, J.R., Wennevold, A., Egeblad, H. et al. Assessment of rheumatic mitral valve disease. Value of echocardiography in patients clinically suspected of predominant stenosis. </w:t>
      </w:r>
      <w:r w:rsidRPr="00C555BF">
        <w:rPr>
          <w:i/>
          <w:noProof/>
          <w:sz w:val="22"/>
          <w:szCs w:val="22"/>
        </w:rPr>
        <w:t>British Heart Journal</w:t>
      </w:r>
      <w:r w:rsidRPr="00C555BF">
        <w:rPr>
          <w:noProof/>
          <w:sz w:val="22"/>
          <w:szCs w:val="22"/>
        </w:rPr>
        <w:t xml:space="preserve"> 1983; 49(1):38-4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7. </w:t>
      </w:r>
      <w:r w:rsidRPr="00C555BF">
        <w:rPr>
          <w:noProof/>
          <w:sz w:val="22"/>
          <w:szCs w:val="22"/>
        </w:rPr>
        <w:tab/>
        <w:t xml:space="preserve">Fleischmann, K.E., Goldman, L., Robiolio, P.A., Lee, R.T., Johnson, P.A., Cook, E.F. et al. Echocardiographic correlates of survival in patients with chest pain. </w:t>
      </w:r>
      <w:r w:rsidRPr="00C555BF">
        <w:rPr>
          <w:i/>
          <w:noProof/>
          <w:sz w:val="22"/>
          <w:szCs w:val="22"/>
        </w:rPr>
        <w:t>Journal of the American College of Cardiology</w:t>
      </w:r>
      <w:r w:rsidRPr="00C555BF">
        <w:rPr>
          <w:noProof/>
          <w:sz w:val="22"/>
          <w:szCs w:val="22"/>
        </w:rPr>
        <w:t xml:space="preserve"> 1994; 23(6):1390-139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8. </w:t>
      </w:r>
      <w:r w:rsidRPr="00C555BF">
        <w:rPr>
          <w:noProof/>
          <w:sz w:val="22"/>
          <w:szCs w:val="22"/>
        </w:rPr>
        <w:tab/>
        <w:t xml:space="preserve">Gonzalez-Torrecilla, E., Garcia-Fernandez, M.A., Perez-David, E., Bermejo, J., Moreno, M., Delcan, J.L. et al. Predictors of left atrial spontaneous echo contrast and thrombi in patients with mitral stenosis and atrial fibrillation. </w:t>
      </w:r>
      <w:r w:rsidRPr="00C555BF">
        <w:rPr>
          <w:i/>
          <w:noProof/>
          <w:sz w:val="22"/>
          <w:szCs w:val="22"/>
        </w:rPr>
        <w:t>American Journal of Cardiology</w:t>
      </w:r>
      <w:r w:rsidRPr="00C555BF">
        <w:rPr>
          <w:noProof/>
          <w:sz w:val="22"/>
          <w:szCs w:val="22"/>
        </w:rPr>
        <w:t xml:space="preserve"> 2000; 86(5):529-534.</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89. </w:t>
      </w:r>
      <w:r w:rsidRPr="00C555BF">
        <w:rPr>
          <w:noProof/>
          <w:sz w:val="22"/>
          <w:szCs w:val="22"/>
        </w:rPr>
        <w:tab/>
        <w:t xml:space="preserve">Hsiao, S.H., Chang, S.M., Lee, C.Y., Yang, S.H., Lin, S.K., Chiou, K.R. et al. Usefulness of tissue Doppler parameters for identifying pulmonary embolism in patients with signs of pulmonary hypertension. </w:t>
      </w:r>
      <w:r w:rsidRPr="00C555BF">
        <w:rPr>
          <w:i/>
          <w:noProof/>
          <w:sz w:val="22"/>
          <w:szCs w:val="22"/>
        </w:rPr>
        <w:t>American Journal of Cardiology</w:t>
      </w:r>
      <w:r w:rsidRPr="00C555BF">
        <w:rPr>
          <w:noProof/>
          <w:sz w:val="22"/>
          <w:szCs w:val="22"/>
        </w:rPr>
        <w:t xml:space="preserve"> 2006; 98(5):685-69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0. </w:t>
      </w:r>
      <w:r w:rsidRPr="00C555BF">
        <w:rPr>
          <w:noProof/>
          <w:sz w:val="22"/>
          <w:szCs w:val="22"/>
        </w:rPr>
        <w:tab/>
        <w:t xml:space="preserve">Irani, W.N., Grayburn, P.A., Afridi, I., Irani, W.N., Grayburn, P.A., Afridi, I. A negative transthoracic echocardiogram obviates the need for transesophageal echocardiography in patients with suspected native valve active infective endocarditis. </w:t>
      </w:r>
      <w:r w:rsidRPr="00C555BF">
        <w:rPr>
          <w:i/>
          <w:noProof/>
          <w:sz w:val="22"/>
          <w:szCs w:val="22"/>
        </w:rPr>
        <w:t>American Journal of Cardiology</w:t>
      </w:r>
      <w:r w:rsidRPr="00C555BF">
        <w:rPr>
          <w:noProof/>
          <w:sz w:val="22"/>
          <w:szCs w:val="22"/>
        </w:rPr>
        <w:t xml:space="preserve"> 1996; 78(1):101-10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1. </w:t>
      </w:r>
      <w:r w:rsidRPr="00C555BF">
        <w:rPr>
          <w:noProof/>
          <w:sz w:val="22"/>
          <w:szCs w:val="22"/>
        </w:rPr>
        <w:tab/>
        <w:t xml:space="preserve">Khanna, D., Vengala, S., Miller, A.P., Nanda, N.C., Lloyd, S.G., Ahmed, S. et al. Quantification of mitral regurgitation by live three-dimensional transthoracic echocardiographic measurements of vena contracta area. </w:t>
      </w:r>
      <w:r w:rsidRPr="00C555BF">
        <w:rPr>
          <w:i/>
          <w:noProof/>
          <w:sz w:val="22"/>
          <w:szCs w:val="22"/>
        </w:rPr>
        <w:t>Echocardiography</w:t>
      </w:r>
      <w:r w:rsidRPr="00C555BF">
        <w:rPr>
          <w:noProof/>
          <w:sz w:val="22"/>
          <w:szCs w:val="22"/>
        </w:rPr>
        <w:t xml:space="preserve"> 2004; 21(8):737-74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2. </w:t>
      </w:r>
      <w:r w:rsidRPr="00C555BF">
        <w:rPr>
          <w:noProof/>
          <w:sz w:val="22"/>
          <w:szCs w:val="22"/>
        </w:rPr>
        <w:tab/>
        <w:t xml:space="preserve">Khumri, T.M., Idupulapati, M., Rader, V.J., Nayyar, S., Stoner, C.N., Main, M.L. et al. Clinical and echocardiographic markers of mortality risk in patients with atrial fibrillation. </w:t>
      </w:r>
      <w:r w:rsidRPr="00C555BF">
        <w:rPr>
          <w:i/>
          <w:noProof/>
          <w:sz w:val="22"/>
          <w:szCs w:val="22"/>
        </w:rPr>
        <w:t>American Journal of Cardiology</w:t>
      </w:r>
      <w:r w:rsidRPr="00C555BF">
        <w:rPr>
          <w:noProof/>
          <w:sz w:val="22"/>
          <w:szCs w:val="22"/>
        </w:rPr>
        <w:t xml:space="preserve"> 2007; 99(12):1733-1736.</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3. </w:t>
      </w:r>
      <w:r w:rsidRPr="00C555BF">
        <w:rPr>
          <w:noProof/>
          <w:sz w:val="22"/>
          <w:szCs w:val="22"/>
        </w:rPr>
        <w:tab/>
        <w:t xml:space="preserve">Kruger, S., Haage, P., Hoffmann, R., Breuer, C., Bucker, A., Hanrath, P. et al. Diagnosis of pulmonary arterial hypertension and pulmonary embolism with magnetic resonance angiography. </w:t>
      </w:r>
      <w:r w:rsidRPr="00C555BF">
        <w:rPr>
          <w:i/>
          <w:noProof/>
          <w:sz w:val="22"/>
          <w:szCs w:val="22"/>
        </w:rPr>
        <w:t>Chest</w:t>
      </w:r>
      <w:r w:rsidRPr="00C555BF">
        <w:rPr>
          <w:noProof/>
          <w:sz w:val="22"/>
          <w:szCs w:val="22"/>
        </w:rPr>
        <w:t xml:space="preserve"> 2001; 120(5):1556-156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4. </w:t>
      </w:r>
      <w:r w:rsidRPr="00C555BF">
        <w:rPr>
          <w:noProof/>
          <w:sz w:val="22"/>
          <w:szCs w:val="22"/>
        </w:rPr>
        <w:tab/>
        <w:t xml:space="preserve">Lembcke, A., Thiele, H., Lachnitt, A., Enzweiler, C.N., Wagner, M., Hein, P.A. et al. Precision of forty slice spiral computed tomography for quantifying aortic valve stenosis: comparison with echocardiography and validation against cardiac catheterization. </w:t>
      </w:r>
      <w:r w:rsidRPr="00C555BF">
        <w:rPr>
          <w:i/>
          <w:noProof/>
          <w:sz w:val="22"/>
          <w:szCs w:val="22"/>
        </w:rPr>
        <w:t>Investigative Radiology</w:t>
      </w:r>
      <w:r w:rsidRPr="00C555BF">
        <w:rPr>
          <w:noProof/>
          <w:sz w:val="22"/>
          <w:szCs w:val="22"/>
        </w:rPr>
        <w:t xml:space="preserve"> 2008; 43(10):719-72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5. </w:t>
      </w:r>
      <w:r w:rsidRPr="00C555BF">
        <w:rPr>
          <w:noProof/>
          <w:sz w:val="22"/>
          <w:szCs w:val="22"/>
        </w:rPr>
        <w:tab/>
        <w:t xml:space="preserve">Meng, Q., Lai, H., Lima, J., Tong, W., Qian, Y., Lai, S. et al. Echocardiographic and pathologic characteristics of primary cardiac tumors: a study of 149 cases. </w:t>
      </w:r>
      <w:r w:rsidRPr="00C555BF">
        <w:rPr>
          <w:i/>
          <w:noProof/>
          <w:sz w:val="22"/>
          <w:szCs w:val="22"/>
        </w:rPr>
        <w:t>International Journal of Cardiology</w:t>
      </w:r>
      <w:r w:rsidRPr="00C555BF">
        <w:rPr>
          <w:noProof/>
          <w:sz w:val="22"/>
          <w:szCs w:val="22"/>
        </w:rPr>
        <w:t xml:space="preserve"> 2002; 84(1):69-7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6. </w:t>
      </w:r>
      <w:r w:rsidRPr="00C555BF">
        <w:rPr>
          <w:noProof/>
          <w:sz w:val="22"/>
          <w:szCs w:val="22"/>
        </w:rPr>
        <w:tab/>
        <w:t xml:space="preserve">Miyatake, K., Izumi, S., Okamoto, M., Kinoshita, N., Asonuma, H., Nakagawa, H. et al. Semiquantitative grading of severity of mitral regurgitation by real-time two-dimensional Doppler flow imaging technique. </w:t>
      </w:r>
      <w:r w:rsidRPr="00C555BF">
        <w:rPr>
          <w:i/>
          <w:noProof/>
          <w:sz w:val="22"/>
          <w:szCs w:val="22"/>
        </w:rPr>
        <w:t>Journal of the American College of Cardiology</w:t>
      </w:r>
      <w:r w:rsidRPr="00C555BF">
        <w:rPr>
          <w:noProof/>
          <w:sz w:val="22"/>
          <w:szCs w:val="22"/>
        </w:rPr>
        <w:t xml:space="preserve"> 1986; 7(1):82-88.</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7. </w:t>
      </w:r>
      <w:r w:rsidRPr="00C555BF">
        <w:rPr>
          <w:noProof/>
          <w:sz w:val="22"/>
          <w:szCs w:val="22"/>
        </w:rPr>
        <w:tab/>
        <w:t xml:space="preserve">Mogelvang, R., Sogaard, P., Pedersen, S.A., Olsen, N.T., Marott, J.L., Schnohr, P. et al. Cardiac dysfunction assessed by echocardiographic tissue Doppler imaging is an independent predictor of mortality in the general population. </w:t>
      </w:r>
      <w:r w:rsidRPr="00C555BF">
        <w:rPr>
          <w:i/>
          <w:noProof/>
          <w:sz w:val="22"/>
          <w:szCs w:val="22"/>
        </w:rPr>
        <w:t>Circulation</w:t>
      </w:r>
      <w:r w:rsidRPr="00C555BF">
        <w:rPr>
          <w:noProof/>
          <w:sz w:val="22"/>
          <w:szCs w:val="22"/>
        </w:rPr>
        <w:t xml:space="preserve"> 2009; 119(20):2679-268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198. </w:t>
      </w:r>
      <w:r w:rsidRPr="00C555BF">
        <w:rPr>
          <w:noProof/>
          <w:sz w:val="22"/>
          <w:szCs w:val="22"/>
        </w:rPr>
        <w:tab/>
        <w:t xml:space="preserve">Nitta, M., Takamoto, T., Taniguchi, K., Hultgren, H.N., Nitta, M., Takamoto, T. et al. Diagnostic accuracy of continuous wave Doppler echocardiography in severe aortic stenosis in the elderly. </w:t>
      </w:r>
      <w:r w:rsidRPr="00C555BF">
        <w:rPr>
          <w:i/>
          <w:noProof/>
          <w:sz w:val="22"/>
          <w:szCs w:val="22"/>
        </w:rPr>
        <w:t>Japanese Heart Journal</w:t>
      </w:r>
      <w:r w:rsidRPr="00C555BF">
        <w:rPr>
          <w:noProof/>
          <w:sz w:val="22"/>
          <w:szCs w:val="22"/>
        </w:rPr>
        <w:t xml:space="preserve"> 1988; 29(2):169-178.</w:t>
      </w:r>
    </w:p>
    <w:p w:rsidR="00C555BF" w:rsidRPr="00C555BF" w:rsidRDefault="00C555BF" w:rsidP="00C555BF">
      <w:pPr>
        <w:tabs>
          <w:tab w:val="right" w:pos="540"/>
          <w:tab w:val="left" w:pos="720"/>
        </w:tabs>
        <w:ind w:left="720" w:hanging="720"/>
        <w:jc w:val="both"/>
        <w:rPr>
          <w:noProof/>
          <w:sz w:val="22"/>
          <w:szCs w:val="22"/>
        </w:rPr>
      </w:pPr>
      <w:r w:rsidRPr="00C555BF">
        <w:rPr>
          <w:noProof/>
          <w:sz w:val="22"/>
          <w:szCs w:val="22"/>
        </w:rPr>
        <w:tab/>
        <w:t xml:space="preserve">199. </w:t>
      </w:r>
      <w:r w:rsidRPr="00C555BF">
        <w:rPr>
          <w:noProof/>
          <w:sz w:val="22"/>
          <w:szCs w:val="22"/>
        </w:rPr>
        <w:tab/>
        <w:t>Pechacek, L.W. Comparison of Two-Dimensional Echocardiography,</w:t>
      </w:r>
    </w:p>
    <w:p w:rsidR="00C555BF" w:rsidRPr="00C555BF" w:rsidRDefault="00C555BF" w:rsidP="00C555BF">
      <w:pPr>
        <w:tabs>
          <w:tab w:val="right" w:pos="540"/>
          <w:tab w:val="left" w:pos="720"/>
        </w:tabs>
        <w:ind w:left="720" w:hanging="720"/>
        <w:jc w:val="both"/>
        <w:rPr>
          <w:noProof/>
          <w:sz w:val="22"/>
          <w:szCs w:val="22"/>
        </w:rPr>
      </w:pPr>
      <w:r w:rsidRPr="00C555BF">
        <w:rPr>
          <w:noProof/>
          <w:sz w:val="22"/>
          <w:szCs w:val="22"/>
        </w:rPr>
        <w:t>Radionuclide Ventriculography and Cineangiography in</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 xml:space="preserve">Detecting Surgically Documented Left Ventricular Thrombi. </w:t>
      </w:r>
      <w:r w:rsidRPr="00C555BF">
        <w:rPr>
          <w:i/>
          <w:noProof/>
          <w:sz w:val="22"/>
          <w:szCs w:val="22"/>
        </w:rPr>
        <w:t>Texas Heart Institute Journal</w:t>
      </w:r>
      <w:r w:rsidRPr="00C555BF">
        <w:rPr>
          <w:noProof/>
          <w:sz w:val="22"/>
          <w:szCs w:val="22"/>
        </w:rPr>
        <w:t xml:space="preserve"> 1984; 11(2):118-127.</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0. </w:t>
      </w:r>
      <w:r w:rsidRPr="00C555BF">
        <w:rPr>
          <w:noProof/>
          <w:sz w:val="22"/>
          <w:szCs w:val="22"/>
        </w:rPr>
        <w:tab/>
        <w:t xml:space="preserve">Peteiro, J., Bendayan, I., Marinas, J., Campos, R., Bouzas, B., Castro-Beiras, A. et al. Prognostic value of mitral regurgitation assessment during exercise echocardiography in patients with left ventricular dysfunction: a follow-up study of 1.7 +/- 1.5 years. </w:t>
      </w:r>
      <w:r w:rsidRPr="00C555BF">
        <w:rPr>
          <w:i/>
          <w:noProof/>
          <w:sz w:val="22"/>
          <w:szCs w:val="22"/>
        </w:rPr>
        <w:t>European Journal of Echocardiography</w:t>
      </w:r>
      <w:r w:rsidRPr="00C555BF">
        <w:rPr>
          <w:noProof/>
          <w:sz w:val="22"/>
          <w:szCs w:val="22"/>
        </w:rPr>
        <w:t xml:space="preserve"> 2008; 9(1):18-2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1. </w:t>
      </w:r>
      <w:r w:rsidRPr="00C555BF">
        <w:rPr>
          <w:noProof/>
          <w:sz w:val="22"/>
          <w:szCs w:val="22"/>
        </w:rPr>
        <w:tab/>
        <w:t xml:space="preserve">Roe, M.T., Abramson, M.A., Li, J., Heinle, S.K., Kisslo, J., Corey, G.R. et al. Clinical information determines the impact of transesophageal echocardiography on the diagnosis of infective endocarditis by the duke criteria. </w:t>
      </w:r>
      <w:r w:rsidRPr="00C555BF">
        <w:rPr>
          <w:i/>
          <w:noProof/>
          <w:sz w:val="22"/>
          <w:szCs w:val="22"/>
        </w:rPr>
        <w:t>American Heart Journal</w:t>
      </w:r>
      <w:r w:rsidRPr="00C555BF">
        <w:rPr>
          <w:noProof/>
          <w:sz w:val="22"/>
          <w:szCs w:val="22"/>
        </w:rPr>
        <w:t xml:space="preserve"> 2000; 139(6):945-951.</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2. </w:t>
      </w:r>
      <w:r w:rsidRPr="00C555BF">
        <w:rPr>
          <w:noProof/>
          <w:sz w:val="22"/>
          <w:szCs w:val="22"/>
        </w:rPr>
        <w:tab/>
        <w:t xml:space="preserve">Sallach, J.A., Puwanant, S., Drinko, J.K., Jaffer, S., Donal, E., Thambidorai, S.K. et al. Comprehensive left atrial appendage optimization of thrombus using surface echocardiography: the CLOTS multicenter pilot trial. </w:t>
      </w:r>
      <w:r w:rsidRPr="00C555BF">
        <w:rPr>
          <w:i/>
          <w:noProof/>
          <w:sz w:val="22"/>
          <w:szCs w:val="22"/>
        </w:rPr>
        <w:t>Journal of the American Society of Echocardiography</w:t>
      </w:r>
      <w:r w:rsidRPr="00C555BF">
        <w:rPr>
          <w:noProof/>
          <w:sz w:val="22"/>
          <w:szCs w:val="22"/>
        </w:rPr>
        <w:t xml:space="preserve"> 2009; 22(10):1165-117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3. </w:t>
      </w:r>
      <w:r w:rsidRPr="00C555BF">
        <w:rPr>
          <w:noProof/>
          <w:sz w:val="22"/>
          <w:szCs w:val="22"/>
        </w:rPr>
        <w:tab/>
        <w:t xml:space="preserve">Stafford, W.J., Petch, J., Radford, D.J., Stafford, W.J., Petch, J., Radford, D.J. Vegetations in infective endocarditis. Clinical relevance and diagnosis by cross sectional echocardiography. </w:t>
      </w:r>
      <w:r w:rsidRPr="00C555BF">
        <w:rPr>
          <w:i/>
          <w:noProof/>
          <w:sz w:val="22"/>
          <w:szCs w:val="22"/>
        </w:rPr>
        <w:t>British Heart Journal</w:t>
      </w:r>
      <w:r w:rsidRPr="00C555BF">
        <w:rPr>
          <w:noProof/>
          <w:sz w:val="22"/>
          <w:szCs w:val="22"/>
        </w:rPr>
        <w:t xml:space="preserve"> 1985; 53(3):310-31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4. </w:t>
      </w:r>
      <w:r w:rsidRPr="00C555BF">
        <w:rPr>
          <w:noProof/>
          <w:sz w:val="22"/>
          <w:szCs w:val="22"/>
        </w:rPr>
        <w:tab/>
        <w:t xml:space="preserve">Steckelberg, J.M., Murphy, J.G., Ballard, D., Bailey, K., Tajik, A.J., Taliercio, C.P. et al. Emboli in infective endocarditis: the prognostic value of echocardiography. </w:t>
      </w:r>
      <w:r w:rsidRPr="00C555BF">
        <w:rPr>
          <w:i/>
          <w:noProof/>
          <w:sz w:val="22"/>
          <w:szCs w:val="22"/>
        </w:rPr>
        <w:t>Annals of Internal Medicine</w:t>
      </w:r>
      <w:r w:rsidRPr="00C555BF">
        <w:rPr>
          <w:noProof/>
          <w:sz w:val="22"/>
          <w:szCs w:val="22"/>
        </w:rPr>
        <w:t xml:space="preserve"> 1991; 114(8):635-64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5. </w:t>
      </w:r>
      <w:r w:rsidRPr="00C555BF">
        <w:rPr>
          <w:noProof/>
          <w:sz w:val="22"/>
          <w:szCs w:val="22"/>
        </w:rPr>
        <w:tab/>
        <w:t xml:space="preserve">Stevens, S.M., Farzaneh-Far, R., Na, B., Whooley, M.A., Schiller, N.B., Stevens, S.M. et al. Development of an echocardiographic risk-stratification index to predict heart failure in patients with stable coronary artery disease: the Heart and Soul study. </w:t>
      </w:r>
      <w:r w:rsidRPr="00C555BF">
        <w:rPr>
          <w:i/>
          <w:noProof/>
          <w:sz w:val="22"/>
          <w:szCs w:val="22"/>
        </w:rPr>
        <w:t>Jacc: Cardiovascular Imaging</w:t>
      </w:r>
      <w:r w:rsidRPr="00C555BF">
        <w:rPr>
          <w:noProof/>
          <w:sz w:val="22"/>
          <w:szCs w:val="22"/>
        </w:rPr>
        <w:t xml:space="preserve"> 2009; 2(1):11-20.</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6. </w:t>
      </w:r>
      <w:r w:rsidRPr="00C555BF">
        <w:rPr>
          <w:noProof/>
          <w:sz w:val="22"/>
          <w:szCs w:val="22"/>
        </w:rPr>
        <w:tab/>
        <w:t xml:space="preserve">Takamoto, T., Kim, D., Urie, P.M., Guthaner, D.F., Gordon, H.J., Keren, A. et al. Comparative recognition of left ventricular thrombi by echocardiography and cineangiography. </w:t>
      </w:r>
      <w:r w:rsidRPr="00C555BF">
        <w:rPr>
          <w:i/>
          <w:noProof/>
          <w:sz w:val="22"/>
          <w:szCs w:val="22"/>
        </w:rPr>
        <w:t>British Heart Journal</w:t>
      </w:r>
      <w:r w:rsidRPr="00C555BF">
        <w:rPr>
          <w:noProof/>
          <w:sz w:val="22"/>
          <w:szCs w:val="22"/>
        </w:rPr>
        <w:t xml:space="preserve"> 1985; 53(1):36-4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7. </w:t>
      </w:r>
      <w:r w:rsidRPr="00C555BF">
        <w:rPr>
          <w:noProof/>
          <w:sz w:val="22"/>
          <w:szCs w:val="22"/>
        </w:rPr>
        <w:tab/>
        <w:t xml:space="preserve">Thuny, F., Di, S.G., Belliard, O., Avierinos, J.F., Pergola, V., Rosenberg, V. et al. Risk of embolism and death in infective endocarditis: prognostic value of echocardiography: a prospective multicenter study.[Erratum appears in Circulation. 2005 Aug 30;112(9):e125 Note: Disalvo, Giovanni [corrected to Di Salvo, Giovanni]; Calabro, Raffaello [corrected to Calabro, Raffaele]]. </w:t>
      </w:r>
      <w:r w:rsidRPr="00C555BF">
        <w:rPr>
          <w:i/>
          <w:noProof/>
          <w:sz w:val="22"/>
          <w:szCs w:val="22"/>
        </w:rPr>
        <w:t>Circulation</w:t>
      </w:r>
      <w:r w:rsidRPr="00C555BF">
        <w:rPr>
          <w:noProof/>
          <w:sz w:val="22"/>
          <w:szCs w:val="22"/>
        </w:rPr>
        <w:t xml:space="preserve"> 2005; 112(1):69-75.</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8. </w:t>
      </w:r>
      <w:r w:rsidRPr="00C555BF">
        <w:rPr>
          <w:noProof/>
          <w:sz w:val="22"/>
          <w:szCs w:val="22"/>
        </w:rPr>
        <w:tab/>
        <w:t xml:space="preserve">Visser, C.A., Kan, G., David, G.K., Lie, K.I., Durrer, D., Visser, C.A. et al. Two dimensional echocardiography in the diagnosis of left ventricular thrombus. A prospective study of 67 patients with anatomic validation. </w:t>
      </w:r>
      <w:r w:rsidRPr="00C555BF">
        <w:rPr>
          <w:i/>
          <w:noProof/>
          <w:sz w:val="22"/>
          <w:szCs w:val="22"/>
        </w:rPr>
        <w:t>Chest</w:t>
      </w:r>
      <w:r w:rsidRPr="00C555BF">
        <w:rPr>
          <w:noProof/>
          <w:sz w:val="22"/>
          <w:szCs w:val="22"/>
        </w:rPr>
        <w:t xml:space="preserve"> 1983; 83(2):228-23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09. </w:t>
      </w:r>
      <w:r w:rsidRPr="00C555BF">
        <w:rPr>
          <w:noProof/>
          <w:sz w:val="22"/>
          <w:szCs w:val="22"/>
        </w:rPr>
        <w:tab/>
        <w:t xml:space="preserve">Willens, H.J., Chirinos, J.A., Schob, A., Veerani, A., Perez, A.J., Chakko, S. et al. The relation between mitral annular calcification and mortality in patients undergoing diagnostic coronary angiography. </w:t>
      </w:r>
      <w:r w:rsidRPr="00C555BF">
        <w:rPr>
          <w:i/>
          <w:noProof/>
          <w:sz w:val="22"/>
          <w:szCs w:val="22"/>
        </w:rPr>
        <w:t>Echocardiography</w:t>
      </w:r>
      <w:r w:rsidRPr="00C555BF">
        <w:rPr>
          <w:noProof/>
          <w:sz w:val="22"/>
          <w:szCs w:val="22"/>
        </w:rPr>
        <w:t xml:space="preserve"> 2006; 23(9):717-722.</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10. </w:t>
      </w:r>
      <w:r w:rsidRPr="00C555BF">
        <w:rPr>
          <w:noProof/>
          <w:sz w:val="22"/>
          <w:szCs w:val="22"/>
        </w:rPr>
        <w:tab/>
        <w:t xml:space="preserve">Colkesen, Y., Acil, T., Demircan, S., Sezgin, A.T., Ozin, B., Muderrisoglu, H. et al. Echocardiographic features of patients with paroxysmal atrial fibrillation. </w:t>
      </w:r>
      <w:r w:rsidRPr="00C555BF">
        <w:rPr>
          <w:i/>
          <w:noProof/>
          <w:sz w:val="22"/>
          <w:szCs w:val="22"/>
        </w:rPr>
        <w:t>The International Journal of Cardiovascular Imaging</w:t>
      </w:r>
      <w:r w:rsidRPr="00C555BF">
        <w:rPr>
          <w:noProof/>
          <w:sz w:val="22"/>
          <w:szCs w:val="22"/>
        </w:rPr>
        <w:t xml:space="preserve"> 2008; 24(2):159-163.</w:t>
      </w:r>
    </w:p>
    <w:p w:rsidR="00C555BF" w:rsidRPr="00C555BF" w:rsidRDefault="00C555BF" w:rsidP="00C555BF">
      <w:pPr>
        <w:tabs>
          <w:tab w:val="right" w:pos="540"/>
          <w:tab w:val="left" w:pos="720"/>
        </w:tabs>
        <w:spacing w:after="240"/>
        <w:ind w:left="720" w:hanging="720"/>
        <w:jc w:val="both"/>
        <w:rPr>
          <w:noProof/>
          <w:sz w:val="22"/>
          <w:szCs w:val="22"/>
        </w:rPr>
      </w:pPr>
      <w:r w:rsidRPr="00C555BF">
        <w:rPr>
          <w:noProof/>
          <w:sz w:val="22"/>
          <w:szCs w:val="22"/>
        </w:rPr>
        <w:tab/>
        <w:t xml:space="preserve">211. </w:t>
      </w:r>
      <w:r w:rsidRPr="00C555BF">
        <w:rPr>
          <w:noProof/>
          <w:sz w:val="22"/>
          <w:szCs w:val="22"/>
        </w:rPr>
        <w:tab/>
        <w:t xml:space="preserve">Levy, S. Epidemiology and classification of atrial fibrillation. </w:t>
      </w:r>
      <w:r w:rsidRPr="00C555BF">
        <w:rPr>
          <w:i/>
          <w:noProof/>
          <w:sz w:val="22"/>
          <w:szCs w:val="22"/>
        </w:rPr>
        <w:t>Journal of Cardiovascular Electrophysiology</w:t>
      </w:r>
      <w:r w:rsidRPr="00C555BF">
        <w:rPr>
          <w:noProof/>
          <w:sz w:val="22"/>
          <w:szCs w:val="22"/>
        </w:rPr>
        <w:t xml:space="preserve"> 1998; 9(8 Suppl):S78-S82.</w:t>
      </w:r>
    </w:p>
    <w:p w:rsidR="00C555BF" w:rsidRPr="00C555BF" w:rsidRDefault="00C555BF" w:rsidP="00C555BF">
      <w:pPr>
        <w:tabs>
          <w:tab w:val="right" w:pos="540"/>
          <w:tab w:val="left" w:pos="720"/>
        </w:tabs>
        <w:ind w:left="720" w:hanging="720"/>
        <w:jc w:val="both"/>
        <w:rPr>
          <w:noProof/>
          <w:sz w:val="22"/>
          <w:szCs w:val="22"/>
        </w:rPr>
      </w:pPr>
      <w:r w:rsidRPr="00C555BF">
        <w:rPr>
          <w:noProof/>
          <w:sz w:val="22"/>
          <w:szCs w:val="22"/>
        </w:rPr>
        <w:tab/>
        <w:t xml:space="preserve">212. </w:t>
      </w:r>
      <w:r w:rsidRPr="00C555BF">
        <w:rPr>
          <w:noProof/>
          <w:sz w:val="22"/>
          <w:szCs w:val="22"/>
        </w:rPr>
        <w:tab/>
        <w:t xml:space="preserve">Miyasaka, Y., Barnes, M.E., Gersh, B.J., Cha, S.S., Bailey, K., Seward, J. et al. Coronary Ischemic Events after First Atrial Fibrillation: Risk and Survival. </w:t>
      </w:r>
      <w:r w:rsidRPr="00C555BF">
        <w:rPr>
          <w:i/>
          <w:noProof/>
          <w:sz w:val="22"/>
          <w:szCs w:val="22"/>
        </w:rPr>
        <w:t>American Journal of Medicine</w:t>
      </w:r>
      <w:r w:rsidRPr="00C555BF">
        <w:rPr>
          <w:noProof/>
          <w:sz w:val="22"/>
          <w:szCs w:val="22"/>
        </w:rPr>
        <w:t xml:space="preserve"> 2007; 120(4):357-363.</w:t>
      </w:r>
    </w:p>
    <w:p w:rsidR="00C555BF" w:rsidRPr="00C555BF" w:rsidRDefault="00C555BF" w:rsidP="00C555BF">
      <w:pPr>
        <w:tabs>
          <w:tab w:val="right" w:pos="540"/>
          <w:tab w:val="left" w:pos="720"/>
        </w:tabs>
        <w:ind w:left="720" w:hanging="720"/>
        <w:jc w:val="both"/>
        <w:rPr>
          <w:noProof/>
          <w:sz w:val="22"/>
          <w:szCs w:val="22"/>
        </w:rPr>
      </w:pPr>
    </w:p>
    <w:p w:rsidR="00DD03FA" w:rsidRPr="00EF4EB9" w:rsidRDefault="00FC2DC5" w:rsidP="003A76B3">
      <w:pPr>
        <w:spacing w:after="200" w:line="276" w:lineRule="auto"/>
        <w:jc w:val="both"/>
      </w:pPr>
      <w:r w:rsidRPr="00C555BF">
        <w:rPr>
          <w:sz w:val="22"/>
          <w:szCs w:val="22"/>
        </w:rPr>
        <w:fldChar w:fldCharType="end"/>
      </w:r>
    </w:p>
    <w:sectPr w:rsidR="00DD03FA" w:rsidRPr="00EF4EB9" w:rsidSect="00526F0D">
      <w:footerReference w:type="default" r:id="rId77"/>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540A" w:rsidRDefault="00EF540A" w:rsidP="00526F0D">
      <w:r>
        <w:separator/>
      </w:r>
    </w:p>
  </w:endnote>
  <w:endnote w:type="continuationSeparator" w:id="0">
    <w:p w:rsidR="00EF540A" w:rsidRDefault="00EF540A" w:rsidP="00526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Regular">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0A87" w:rsidRDefault="00E20A87">
    <w:pPr>
      <w:pStyle w:val="Footer"/>
      <w:jc w:val="center"/>
    </w:pPr>
  </w:p>
  <w:p w:rsidR="00E20A87" w:rsidRDefault="00E20A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6324393"/>
      <w:docPartObj>
        <w:docPartGallery w:val="Page Numbers (Bottom of Page)"/>
        <w:docPartUnique/>
      </w:docPartObj>
    </w:sdtPr>
    <w:sdtEndPr/>
    <w:sdtContent>
      <w:p w:rsidR="00E20A87" w:rsidRDefault="00FC2DC5">
        <w:pPr>
          <w:pStyle w:val="Footer"/>
          <w:jc w:val="center"/>
        </w:pPr>
        <w:r>
          <w:fldChar w:fldCharType="begin"/>
        </w:r>
        <w:r w:rsidR="00E20A87">
          <w:instrText xml:space="preserve"> PAGE   \* MERGEFORMAT </w:instrText>
        </w:r>
        <w:r>
          <w:fldChar w:fldCharType="separate"/>
        </w:r>
        <w:r w:rsidR="00AC018D">
          <w:rPr>
            <w:noProof/>
          </w:rPr>
          <w:t>24</w:t>
        </w:r>
        <w:r>
          <w:rPr>
            <w:noProof/>
          </w:rPr>
          <w:fldChar w:fldCharType="end"/>
        </w:r>
      </w:p>
    </w:sdtContent>
  </w:sdt>
  <w:p w:rsidR="00E20A87" w:rsidRDefault="00E20A8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6024217"/>
      <w:docPartObj>
        <w:docPartGallery w:val="Page Numbers (Bottom of Page)"/>
        <w:docPartUnique/>
      </w:docPartObj>
    </w:sdtPr>
    <w:sdtEndPr/>
    <w:sdtContent>
      <w:p w:rsidR="00E20A87" w:rsidRDefault="00FC2DC5">
        <w:pPr>
          <w:pStyle w:val="Footer"/>
          <w:jc w:val="center"/>
        </w:pPr>
        <w:r>
          <w:fldChar w:fldCharType="begin"/>
        </w:r>
        <w:r w:rsidR="00E20A87">
          <w:instrText xml:space="preserve"> PAGE   \* MERGEFORMAT </w:instrText>
        </w:r>
        <w:r>
          <w:fldChar w:fldCharType="separate"/>
        </w:r>
        <w:r w:rsidR="00B93A1F">
          <w:rPr>
            <w:noProof/>
          </w:rPr>
          <w:t>136</w:t>
        </w:r>
        <w:r>
          <w:rPr>
            <w:noProof/>
          </w:rPr>
          <w:fldChar w:fldCharType="end"/>
        </w:r>
      </w:p>
    </w:sdtContent>
  </w:sdt>
  <w:p w:rsidR="00E20A87" w:rsidRDefault="00E20A8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03704"/>
      <w:docPartObj>
        <w:docPartGallery w:val="Page Numbers (Bottom of Page)"/>
        <w:docPartUnique/>
      </w:docPartObj>
    </w:sdtPr>
    <w:sdtEndPr/>
    <w:sdtContent>
      <w:p w:rsidR="00E20A87" w:rsidRDefault="00FC2DC5" w:rsidP="00944034">
        <w:pPr>
          <w:pStyle w:val="Footer"/>
          <w:jc w:val="center"/>
        </w:pPr>
        <w:r>
          <w:fldChar w:fldCharType="begin"/>
        </w:r>
        <w:r w:rsidR="00E20A87">
          <w:instrText xml:space="preserve"> PAGE   \* MERGEFORMAT </w:instrText>
        </w:r>
        <w:r>
          <w:fldChar w:fldCharType="separate"/>
        </w:r>
        <w:r w:rsidR="00B93A1F">
          <w:rPr>
            <w:noProof/>
          </w:rPr>
          <w:t>290</w:t>
        </w:r>
        <w:r>
          <w:rPr>
            <w:noProof/>
          </w:rPr>
          <w:fldChar w:fldCharType="end"/>
        </w:r>
      </w:p>
    </w:sdtContent>
  </w:sdt>
  <w:p w:rsidR="00E20A87" w:rsidRDefault="00E20A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540A" w:rsidRDefault="00EF540A" w:rsidP="00526F0D">
      <w:r>
        <w:separator/>
      </w:r>
    </w:p>
  </w:footnote>
  <w:footnote w:type="continuationSeparator" w:id="0">
    <w:p w:rsidR="00EF540A" w:rsidRDefault="00EF540A" w:rsidP="00526F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626F2"/>
    <w:multiLevelType w:val="hybridMultilevel"/>
    <w:tmpl w:val="5F9EBFF6"/>
    <w:lvl w:ilvl="0" w:tplc="C8E6B87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2633DFB"/>
    <w:multiLevelType w:val="hybridMultilevel"/>
    <w:tmpl w:val="5446890A"/>
    <w:lvl w:ilvl="0" w:tplc="DA547C0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8D6D63"/>
    <w:multiLevelType w:val="hybridMultilevel"/>
    <w:tmpl w:val="E4DA3A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4864D9"/>
    <w:multiLevelType w:val="multilevel"/>
    <w:tmpl w:val="664022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9C075C"/>
    <w:multiLevelType w:val="hybridMultilevel"/>
    <w:tmpl w:val="C1F8BB44"/>
    <w:lvl w:ilvl="0" w:tplc="3CE80B3E">
      <w:start w:val="1"/>
      <w:numFmt w:val="bullet"/>
      <w:lvlText w:val=""/>
      <w:lvlJc w:val="left"/>
      <w:pPr>
        <w:tabs>
          <w:tab w:val="num" w:pos="284"/>
        </w:tabs>
        <w:ind w:left="284" w:hanging="284"/>
      </w:pPr>
      <w:rPr>
        <w:rFonts w:ascii="Symbol" w:hAnsi="Symbol" w:hint="default"/>
      </w:rPr>
    </w:lvl>
    <w:lvl w:ilvl="1" w:tplc="3CE80B3E">
      <w:start w:val="1"/>
      <w:numFmt w:val="bullet"/>
      <w:lvlText w:val=""/>
      <w:lvlJc w:val="left"/>
      <w:pPr>
        <w:tabs>
          <w:tab w:val="num" w:pos="1364"/>
        </w:tabs>
        <w:ind w:left="1364" w:hanging="284"/>
      </w:pPr>
      <w:rPr>
        <w:rFonts w:ascii="Symbol" w:hAnsi="Symbol" w:hint="default"/>
      </w:r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5">
    <w:nsid w:val="09326B26"/>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6">
    <w:nsid w:val="0A087581"/>
    <w:multiLevelType w:val="hybridMultilevel"/>
    <w:tmpl w:val="3F563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D8563AA"/>
    <w:multiLevelType w:val="hybridMultilevel"/>
    <w:tmpl w:val="0DF8671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0DB4709C"/>
    <w:multiLevelType w:val="hybridMultilevel"/>
    <w:tmpl w:val="DE201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F3517D0"/>
    <w:multiLevelType w:val="hybridMultilevel"/>
    <w:tmpl w:val="5F84D4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0A37298"/>
    <w:multiLevelType w:val="hybridMultilevel"/>
    <w:tmpl w:val="2634D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4E00C06"/>
    <w:multiLevelType w:val="hybridMultilevel"/>
    <w:tmpl w:val="6124FDA6"/>
    <w:lvl w:ilvl="0" w:tplc="5E5A271A">
      <w:start w:val="1"/>
      <w:numFmt w:val="decimal"/>
      <w:lvlText w:val="%1."/>
      <w:lvlJc w:val="left"/>
      <w:pPr>
        <w:ind w:left="540" w:hanging="360"/>
      </w:pPr>
      <w:rPr>
        <w:rFonts w:hint="default"/>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12">
    <w:nsid w:val="18F77934"/>
    <w:multiLevelType w:val="hybridMultilevel"/>
    <w:tmpl w:val="1F2AFFB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BEB4370"/>
    <w:multiLevelType w:val="hybridMultilevel"/>
    <w:tmpl w:val="4ED48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631655"/>
    <w:multiLevelType w:val="hybridMultilevel"/>
    <w:tmpl w:val="729EA1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B465A4E"/>
    <w:multiLevelType w:val="hybridMultilevel"/>
    <w:tmpl w:val="679C21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C9C15A2"/>
    <w:multiLevelType w:val="hybridMultilevel"/>
    <w:tmpl w:val="2A1CC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EFC3E18"/>
    <w:multiLevelType w:val="hybridMultilevel"/>
    <w:tmpl w:val="5100C5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321380A"/>
    <w:multiLevelType w:val="hybridMultilevel"/>
    <w:tmpl w:val="19483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89C00D4"/>
    <w:multiLevelType w:val="hybridMultilevel"/>
    <w:tmpl w:val="03FC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8C1C4E"/>
    <w:multiLevelType w:val="hybridMultilevel"/>
    <w:tmpl w:val="22E03A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3E60466"/>
    <w:multiLevelType w:val="hybridMultilevel"/>
    <w:tmpl w:val="B56EE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5905875"/>
    <w:multiLevelType w:val="hybridMultilevel"/>
    <w:tmpl w:val="14BE0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72053D6"/>
    <w:multiLevelType w:val="hybridMultilevel"/>
    <w:tmpl w:val="19623BD2"/>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26">
    <w:nsid w:val="47815D82"/>
    <w:multiLevelType w:val="hybridMultilevel"/>
    <w:tmpl w:val="26E22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261E20"/>
    <w:multiLevelType w:val="hybridMultilevel"/>
    <w:tmpl w:val="BC548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EB1EB5"/>
    <w:multiLevelType w:val="hybridMultilevel"/>
    <w:tmpl w:val="82D6F4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27D4DF3"/>
    <w:multiLevelType w:val="hybridMultilevel"/>
    <w:tmpl w:val="5F1886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2AE1A26"/>
    <w:multiLevelType w:val="hybridMultilevel"/>
    <w:tmpl w:val="05028C6E"/>
    <w:lvl w:ilvl="0" w:tplc="3CE80B3E">
      <w:start w:val="1"/>
      <w:numFmt w:val="bullet"/>
      <w:lvlText w:val=""/>
      <w:lvlJc w:val="left"/>
      <w:pPr>
        <w:tabs>
          <w:tab w:val="num" w:pos="284"/>
        </w:tabs>
        <w:ind w:left="284" w:hanging="284"/>
      </w:pPr>
      <w:rPr>
        <w:rFonts w:ascii="Symbol" w:hAnsi="Symbol" w:hint="default"/>
      </w:rPr>
    </w:lvl>
    <w:lvl w:ilvl="1" w:tplc="3CE80B3E">
      <w:start w:val="1"/>
      <w:numFmt w:val="bullet"/>
      <w:lvlText w:val=""/>
      <w:lvlJc w:val="left"/>
      <w:pPr>
        <w:tabs>
          <w:tab w:val="num" w:pos="1364"/>
        </w:tabs>
        <w:ind w:left="1364" w:hanging="284"/>
      </w:pPr>
      <w:rPr>
        <w:rFonts w:ascii="Symbol" w:hAnsi="Symbol" w:hint="default"/>
      </w:r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33">
    <w:nsid w:val="567D4E0A"/>
    <w:multiLevelType w:val="hybridMultilevel"/>
    <w:tmpl w:val="12886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D764916"/>
    <w:multiLevelType w:val="hybridMultilevel"/>
    <w:tmpl w:val="37E0EF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5F994256"/>
    <w:multiLevelType w:val="hybridMultilevel"/>
    <w:tmpl w:val="5242FD2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nsid w:val="69D56B77"/>
    <w:multiLevelType w:val="hybridMultilevel"/>
    <w:tmpl w:val="24B238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D7E3BDF"/>
    <w:multiLevelType w:val="hybridMultilevel"/>
    <w:tmpl w:val="54DC13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E062AC1"/>
    <w:multiLevelType w:val="hybridMultilevel"/>
    <w:tmpl w:val="019E709A"/>
    <w:lvl w:ilvl="0" w:tplc="34343E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nsid w:val="733338BD"/>
    <w:multiLevelType w:val="hybridMultilevel"/>
    <w:tmpl w:val="E034A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3BD5D92"/>
    <w:multiLevelType w:val="hybridMultilevel"/>
    <w:tmpl w:val="ECC25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40952F6"/>
    <w:multiLevelType w:val="hybridMultilevel"/>
    <w:tmpl w:val="BF386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4B21820"/>
    <w:multiLevelType w:val="hybridMultilevel"/>
    <w:tmpl w:val="5870200C"/>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99F230F"/>
    <w:multiLevelType w:val="hybridMultilevel"/>
    <w:tmpl w:val="6C5EE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C841FAA"/>
    <w:multiLevelType w:val="hybridMultilevel"/>
    <w:tmpl w:val="7BE0E3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7E486F98"/>
    <w:multiLevelType w:val="hybridMultilevel"/>
    <w:tmpl w:val="160063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2"/>
  </w:num>
  <w:num w:numId="3">
    <w:abstractNumId w:val="4"/>
  </w:num>
  <w:num w:numId="4">
    <w:abstractNumId w:val="26"/>
  </w:num>
  <w:num w:numId="5">
    <w:abstractNumId w:val="0"/>
  </w:num>
  <w:num w:numId="6">
    <w:abstractNumId w:val="27"/>
  </w:num>
  <w:num w:numId="7">
    <w:abstractNumId w:val="41"/>
  </w:num>
  <w:num w:numId="8">
    <w:abstractNumId w:val="37"/>
  </w:num>
  <w:num w:numId="9">
    <w:abstractNumId w:val="23"/>
  </w:num>
  <w:num w:numId="10">
    <w:abstractNumId w:val="8"/>
  </w:num>
  <w:num w:numId="11">
    <w:abstractNumId w:val="21"/>
  </w:num>
  <w:num w:numId="12">
    <w:abstractNumId w:val="25"/>
  </w:num>
  <w:num w:numId="13">
    <w:abstractNumId w:val="38"/>
  </w:num>
  <w:num w:numId="14">
    <w:abstractNumId w:val="44"/>
  </w:num>
  <w:num w:numId="15">
    <w:abstractNumId w:val="22"/>
  </w:num>
  <w:num w:numId="16">
    <w:abstractNumId w:val="18"/>
  </w:num>
  <w:num w:numId="17">
    <w:abstractNumId w:val="3"/>
  </w:num>
  <w:num w:numId="18">
    <w:abstractNumId w:val="46"/>
  </w:num>
  <w:num w:numId="19">
    <w:abstractNumId w:val="9"/>
  </w:num>
  <w:num w:numId="20">
    <w:abstractNumId w:val="1"/>
  </w:num>
  <w:num w:numId="21">
    <w:abstractNumId w:val="39"/>
  </w:num>
  <w:num w:numId="22">
    <w:abstractNumId w:val="2"/>
  </w:num>
  <w:num w:numId="23">
    <w:abstractNumId w:val="45"/>
  </w:num>
  <w:num w:numId="24">
    <w:abstractNumId w:val="28"/>
  </w:num>
  <w:num w:numId="25">
    <w:abstractNumId w:val="24"/>
  </w:num>
  <w:num w:numId="26">
    <w:abstractNumId w:val="10"/>
  </w:num>
  <w:num w:numId="27">
    <w:abstractNumId w:val="33"/>
  </w:num>
  <w:num w:numId="28">
    <w:abstractNumId w:val="35"/>
  </w:num>
  <w:num w:numId="29">
    <w:abstractNumId w:val="31"/>
  </w:num>
  <w:num w:numId="30">
    <w:abstractNumId w:val="30"/>
  </w:num>
  <w:num w:numId="31">
    <w:abstractNumId w:val="11"/>
  </w:num>
  <w:num w:numId="32">
    <w:abstractNumId w:val="20"/>
  </w:num>
  <w:num w:numId="33">
    <w:abstractNumId w:val="40"/>
  </w:num>
  <w:num w:numId="34">
    <w:abstractNumId w:val="13"/>
  </w:num>
  <w:num w:numId="35">
    <w:abstractNumId w:val="16"/>
  </w:num>
  <w:num w:numId="36">
    <w:abstractNumId w:val="6"/>
  </w:num>
  <w:num w:numId="37">
    <w:abstractNumId w:val="14"/>
  </w:num>
  <w:num w:numId="38">
    <w:abstractNumId w:val="7"/>
  </w:num>
  <w:num w:numId="39">
    <w:abstractNumId w:val="42"/>
  </w:num>
  <w:num w:numId="40">
    <w:abstractNumId w:val="43"/>
  </w:num>
  <w:num w:numId="41">
    <w:abstractNumId w:val="12"/>
  </w:num>
  <w:num w:numId="42">
    <w:abstractNumId w:val="17"/>
  </w:num>
  <w:num w:numId="43">
    <w:abstractNumId w:val="36"/>
  </w:num>
  <w:num w:numId="44">
    <w:abstractNumId w:val="34"/>
  </w:num>
  <w:num w:numId="45">
    <w:abstractNumId w:val="15"/>
  </w:num>
  <w:num w:numId="46">
    <w:abstractNumId w:val="29"/>
  </w:num>
  <w:num w:numId="4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activeWritingStyle w:appName="MSWord" w:lang="en-US" w:vendorID="64" w:dllVersion="131078" w:nlCheck="1" w:checkStyle="1"/>
  <w:activeWritingStyle w:appName="MSWord" w:lang="en-GB" w:vendorID="64" w:dllVersion="131078" w:nlCheck="1" w:checkStyle="1"/>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N:\Departmental Software\Reference Manager 12\REFMAN12\Styles\DSU style.os&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cho for af db for report&lt;/item&gt;&lt;/Libraries&gt;&lt;/ENLibraries&gt;"/>
  </w:docVars>
  <w:rsids>
    <w:rsidRoot w:val="00DD03FA"/>
    <w:rsid w:val="00004AF9"/>
    <w:rsid w:val="000070B9"/>
    <w:rsid w:val="00025DCA"/>
    <w:rsid w:val="00026B65"/>
    <w:rsid w:val="00031290"/>
    <w:rsid w:val="000318A4"/>
    <w:rsid w:val="00032C36"/>
    <w:rsid w:val="0003329F"/>
    <w:rsid w:val="00037D61"/>
    <w:rsid w:val="0005651E"/>
    <w:rsid w:val="0006148B"/>
    <w:rsid w:val="00066CC4"/>
    <w:rsid w:val="000773CE"/>
    <w:rsid w:val="00080D5A"/>
    <w:rsid w:val="000956B9"/>
    <w:rsid w:val="000B55E3"/>
    <w:rsid w:val="000B6C7A"/>
    <w:rsid w:val="000C0F2F"/>
    <w:rsid w:val="000C0FF9"/>
    <w:rsid w:val="000C40BC"/>
    <w:rsid w:val="000C5C6C"/>
    <w:rsid w:val="000D7528"/>
    <w:rsid w:val="000E0138"/>
    <w:rsid w:val="000F283F"/>
    <w:rsid w:val="000F484B"/>
    <w:rsid w:val="000F4DEA"/>
    <w:rsid w:val="000F61D2"/>
    <w:rsid w:val="00100050"/>
    <w:rsid w:val="001100D6"/>
    <w:rsid w:val="00113339"/>
    <w:rsid w:val="00113E77"/>
    <w:rsid w:val="00115FFA"/>
    <w:rsid w:val="001177D4"/>
    <w:rsid w:val="00122B94"/>
    <w:rsid w:val="00151634"/>
    <w:rsid w:val="00153EFB"/>
    <w:rsid w:val="00154770"/>
    <w:rsid w:val="00154B81"/>
    <w:rsid w:val="0015636D"/>
    <w:rsid w:val="00171139"/>
    <w:rsid w:val="00171A94"/>
    <w:rsid w:val="00177FFC"/>
    <w:rsid w:val="001902F3"/>
    <w:rsid w:val="0019185C"/>
    <w:rsid w:val="001A0E87"/>
    <w:rsid w:val="001A3ADB"/>
    <w:rsid w:val="001A66CC"/>
    <w:rsid w:val="001A6D4E"/>
    <w:rsid w:val="001A7537"/>
    <w:rsid w:val="001B12AA"/>
    <w:rsid w:val="001C5B8A"/>
    <w:rsid w:val="001D59D2"/>
    <w:rsid w:val="001E4311"/>
    <w:rsid w:val="001E4EFC"/>
    <w:rsid w:val="001F2D70"/>
    <w:rsid w:val="002074D0"/>
    <w:rsid w:val="00210794"/>
    <w:rsid w:val="00214B49"/>
    <w:rsid w:val="00224FF3"/>
    <w:rsid w:val="00225B7E"/>
    <w:rsid w:val="00226351"/>
    <w:rsid w:val="002311A3"/>
    <w:rsid w:val="00231348"/>
    <w:rsid w:val="0023304B"/>
    <w:rsid w:val="00233B96"/>
    <w:rsid w:val="00246D3F"/>
    <w:rsid w:val="00256094"/>
    <w:rsid w:val="00256E7E"/>
    <w:rsid w:val="002910A1"/>
    <w:rsid w:val="00293787"/>
    <w:rsid w:val="002A4FD5"/>
    <w:rsid w:val="002A5796"/>
    <w:rsid w:val="002C0FD5"/>
    <w:rsid w:val="002C13E8"/>
    <w:rsid w:val="002C3BE1"/>
    <w:rsid w:val="002C6FCA"/>
    <w:rsid w:val="002D7FA1"/>
    <w:rsid w:val="002E09B5"/>
    <w:rsid w:val="002F5E8A"/>
    <w:rsid w:val="003004AB"/>
    <w:rsid w:val="00300ACD"/>
    <w:rsid w:val="00302FBA"/>
    <w:rsid w:val="00310F00"/>
    <w:rsid w:val="003126D0"/>
    <w:rsid w:val="00331279"/>
    <w:rsid w:val="0033535F"/>
    <w:rsid w:val="003401E7"/>
    <w:rsid w:val="00341BE4"/>
    <w:rsid w:val="003519D6"/>
    <w:rsid w:val="003522E9"/>
    <w:rsid w:val="00355C66"/>
    <w:rsid w:val="00356415"/>
    <w:rsid w:val="00362BEE"/>
    <w:rsid w:val="00363820"/>
    <w:rsid w:val="00364943"/>
    <w:rsid w:val="00365773"/>
    <w:rsid w:val="00376523"/>
    <w:rsid w:val="00392980"/>
    <w:rsid w:val="003A1955"/>
    <w:rsid w:val="003A5C9C"/>
    <w:rsid w:val="003A76B3"/>
    <w:rsid w:val="003B5AB4"/>
    <w:rsid w:val="003C21F5"/>
    <w:rsid w:val="003C48B0"/>
    <w:rsid w:val="003D1B0C"/>
    <w:rsid w:val="003D2D89"/>
    <w:rsid w:val="003D3A44"/>
    <w:rsid w:val="003D7184"/>
    <w:rsid w:val="003E06D1"/>
    <w:rsid w:val="003F3751"/>
    <w:rsid w:val="003F62C8"/>
    <w:rsid w:val="003F7267"/>
    <w:rsid w:val="0040535D"/>
    <w:rsid w:val="0043195D"/>
    <w:rsid w:val="00431ECB"/>
    <w:rsid w:val="004336D5"/>
    <w:rsid w:val="004337D7"/>
    <w:rsid w:val="00435636"/>
    <w:rsid w:val="00441E34"/>
    <w:rsid w:val="00445D05"/>
    <w:rsid w:val="00451055"/>
    <w:rsid w:val="004518E0"/>
    <w:rsid w:val="00463EFB"/>
    <w:rsid w:val="004809F5"/>
    <w:rsid w:val="00485E6D"/>
    <w:rsid w:val="00495778"/>
    <w:rsid w:val="004C153C"/>
    <w:rsid w:val="004D162A"/>
    <w:rsid w:val="004E5CC9"/>
    <w:rsid w:val="004E7A97"/>
    <w:rsid w:val="005007A0"/>
    <w:rsid w:val="00501223"/>
    <w:rsid w:val="0050385C"/>
    <w:rsid w:val="00505273"/>
    <w:rsid w:val="0050757E"/>
    <w:rsid w:val="00511B39"/>
    <w:rsid w:val="0051416B"/>
    <w:rsid w:val="00514A60"/>
    <w:rsid w:val="005254AD"/>
    <w:rsid w:val="00526350"/>
    <w:rsid w:val="00526F0D"/>
    <w:rsid w:val="00530178"/>
    <w:rsid w:val="00533505"/>
    <w:rsid w:val="005441F2"/>
    <w:rsid w:val="0055410D"/>
    <w:rsid w:val="0055749C"/>
    <w:rsid w:val="00557911"/>
    <w:rsid w:val="00567AA1"/>
    <w:rsid w:val="0057418C"/>
    <w:rsid w:val="0057476A"/>
    <w:rsid w:val="005806D0"/>
    <w:rsid w:val="00581138"/>
    <w:rsid w:val="00583D71"/>
    <w:rsid w:val="00592FB3"/>
    <w:rsid w:val="005A1380"/>
    <w:rsid w:val="005B445E"/>
    <w:rsid w:val="005B514A"/>
    <w:rsid w:val="005B683F"/>
    <w:rsid w:val="005C7065"/>
    <w:rsid w:val="005D2483"/>
    <w:rsid w:val="005D3A45"/>
    <w:rsid w:val="005D466D"/>
    <w:rsid w:val="005E35F7"/>
    <w:rsid w:val="005F2A64"/>
    <w:rsid w:val="005F7AFF"/>
    <w:rsid w:val="00601A46"/>
    <w:rsid w:val="00604CC4"/>
    <w:rsid w:val="00607BEA"/>
    <w:rsid w:val="00616F1D"/>
    <w:rsid w:val="006321E9"/>
    <w:rsid w:val="00653308"/>
    <w:rsid w:val="00655F81"/>
    <w:rsid w:val="006606C2"/>
    <w:rsid w:val="00662F90"/>
    <w:rsid w:val="00663F5E"/>
    <w:rsid w:val="006738BF"/>
    <w:rsid w:val="00675383"/>
    <w:rsid w:val="00677BEB"/>
    <w:rsid w:val="00691ADC"/>
    <w:rsid w:val="00693A40"/>
    <w:rsid w:val="006A11FA"/>
    <w:rsid w:val="006A60CF"/>
    <w:rsid w:val="006B32E8"/>
    <w:rsid w:val="006C472E"/>
    <w:rsid w:val="006D4430"/>
    <w:rsid w:val="006D6360"/>
    <w:rsid w:val="006D68B5"/>
    <w:rsid w:val="006E495D"/>
    <w:rsid w:val="006E6CA6"/>
    <w:rsid w:val="006F3558"/>
    <w:rsid w:val="00704DEA"/>
    <w:rsid w:val="007079BE"/>
    <w:rsid w:val="00723685"/>
    <w:rsid w:val="007324C4"/>
    <w:rsid w:val="00734657"/>
    <w:rsid w:val="0073535C"/>
    <w:rsid w:val="00740591"/>
    <w:rsid w:val="00746709"/>
    <w:rsid w:val="007527D7"/>
    <w:rsid w:val="00755B37"/>
    <w:rsid w:val="00763369"/>
    <w:rsid w:val="00776754"/>
    <w:rsid w:val="0078556B"/>
    <w:rsid w:val="007864D1"/>
    <w:rsid w:val="0079089B"/>
    <w:rsid w:val="007A3452"/>
    <w:rsid w:val="007A45A1"/>
    <w:rsid w:val="007B223E"/>
    <w:rsid w:val="007B68AB"/>
    <w:rsid w:val="007C0899"/>
    <w:rsid w:val="007D42D1"/>
    <w:rsid w:val="007E59EF"/>
    <w:rsid w:val="007E7497"/>
    <w:rsid w:val="00800723"/>
    <w:rsid w:val="00805392"/>
    <w:rsid w:val="0081729D"/>
    <w:rsid w:val="00821313"/>
    <w:rsid w:val="00821C43"/>
    <w:rsid w:val="00821C6C"/>
    <w:rsid w:val="00827AA6"/>
    <w:rsid w:val="008345DD"/>
    <w:rsid w:val="008461E0"/>
    <w:rsid w:val="0085086B"/>
    <w:rsid w:val="00850D82"/>
    <w:rsid w:val="008560E8"/>
    <w:rsid w:val="00861807"/>
    <w:rsid w:val="00863E2A"/>
    <w:rsid w:val="00867F82"/>
    <w:rsid w:val="0087163F"/>
    <w:rsid w:val="00875E2C"/>
    <w:rsid w:val="00883AB8"/>
    <w:rsid w:val="00886E3D"/>
    <w:rsid w:val="0089159F"/>
    <w:rsid w:val="008A6A29"/>
    <w:rsid w:val="008B7FBC"/>
    <w:rsid w:val="008C2F22"/>
    <w:rsid w:val="008D6C63"/>
    <w:rsid w:val="008F0B41"/>
    <w:rsid w:val="00906C57"/>
    <w:rsid w:val="00912BBC"/>
    <w:rsid w:val="00915799"/>
    <w:rsid w:val="00917386"/>
    <w:rsid w:val="00920E9C"/>
    <w:rsid w:val="00923B01"/>
    <w:rsid w:val="00927650"/>
    <w:rsid w:val="0093170B"/>
    <w:rsid w:val="00934533"/>
    <w:rsid w:val="00944034"/>
    <w:rsid w:val="00947BD8"/>
    <w:rsid w:val="00951D15"/>
    <w:rsid w:val="00952EB1"/>
    <w:rsid w:val="00962DE8"/>
    <w:rsid w:val="00965D93"/>
    <w:rsid w:val="00966CAD"/>
    <w:rsid w:val="009677C7"/>
    <w:rsid w:val="00971E20"/>
    <w:rsid w:val="00971FBF"/>
    <w:rsid w:val="009748B8"/>
    <w:rsid w:val="009779BA"/>
    <w:rsid w:val="009816D9"/>
    <w:rsid w:val="00994628"/>
    <w:rsid w:val="00995177"/>
    <w:rsid w:val="009C6E66"/>
    <w:rsid w:val="009D5918"/>
    <w:rsid w:val="009E2D12"/>
    <w:rsid w:val="009E2F67"/>
    <w:rsid w:val="00A07399"/>
    <w:rsid w:val="00A07F5C"/>
    <w:rsid w:val="00A13E1F"/>
    <w:rsid w:val="00A17B4E"/>
    <w:rsid w:val="00A21982"/>
    <w:rsid w:val="00A22AD7"/>
    <w:rsid w:val="00A22F5D"/>
    <w:rsid w:val="00A2456B"/>
    <w:rsid w:val="00A2658C"/>
    <w:rsid w:val="00A30FC3"/>
    <w:rsid w:val="00A371D9"/>
    <w:rsid w:val="00A46E6B"/>
    <w:rsid w:val="00A6588D"/>
    <w:rsid w:val="00A664FF"/>
    <w:rsid w:val="00A67C21"/>
    <w:rsid w:val="00A93F05"/>
    <w:rsid w:val="00A959A2"/>
    <w:rsid w:val="00AA1B5E"/>
    <w:rsid w:val="00AB4609"/>
    <w:rsid w:val="00AB6957"/>
    <w:rsid w:val="00AC018D"/>
    <w:rsid w:val="00AC5252"/>
    <w:rsid w:val="00AD0E9B"/>
    <w:rsid w:val="00AD5D4E"/>
    <w:rsid w:val="00AE7B5C"/>
    <w:rsid w:val="00AF0FF1"/>
    <w:rsid w:val="00AF1132"/>
    <w:rsid w:val="00AF4179"/>
    <w:rsid w:val="00AF587B"/>
    <w:rsid w:val="00AF5AB1"/>
    <w:rsid w:val="00AF70D0"/>
    <w:rsid w:val="00B0076A"/>
    <w:rsid w:val="00B10425"/>
    <w:rsid w:val="00B10496"/>
    <w:rsid w:val="00B20504"/>
    <w:rsid w:val="00B26D37"/>
    <w:rsid w:val="00B346BB"/>
    <w:rsid w:val="00B400F0"/>
    <w:rsid w:val="00B41EB4"/>
    <w:rsid w:val="00B4463D"/>
    <w:rsid w:val="00B5222D"/>
    <w:rsid w:val="00B70B3D"/>
    <w:rsid w:val="00B7115C"/>
    <w:rsid w:val="00B7538F"/>
    <w:rsid w:val="00B92B17"/>
    <w:rsid w:val="00B937D2"/>
    <w:rsid w:val="00B93A1F"/>
    <w:rsid w:val="00B95383"/>
    <w:rsid w:val="00BA486D"/>
    <w:rsid w:val="00BA519F"/>
    <w:rsid w:val="00BB2DE3"/>
    <w:rsid w:val="00BB7964"/>
    <w:rsid w:val="00BC100D"/>
    <w:rsid w:val="00BC26BE"/>
    <w:rsid w:val="00BD2BD7"/>
    <w:rsid w:val="00BD344A"/>
    <w:rsid w:val="00BD6570"/>
    <w:rsid w:val="00BE3A2B"/>
    <w:rsid w:val="00BE782B"/>
    <w:rsid w:val="00BF11E9"/>
    <w:rsid w:val="00BF6C79"/>
    <w:rsid w:val="00C06A10"/>
    <w:rsid w:val="00C208C5"/>
    <w:rsid w:val="00C337C2"/>
    <w:rsid w:val="00C376AF"/>
    <w:rsid w:val="00C43E19"/>
    <w:rsid w:val="00C4557E"/>
    <w:rsid w:val="00C45D9B"/>
    <w:rsid w:val="00C46313"/>
    <w:rsid w:val="00C51AA7"/>
    <w:rsid w:val="00C52277"/>
    <w:rsid w:val="00C54F7C"/>
    <w:rsid w:val="00C555BF"/>
    <w:rsid w:val="00C60D37"/>
    <w:rsid w:val="00C60F32"/>
    <w:rsid w:val="00C63BE1"/>
    <w:rsid w:val="00C6549A"/>
    <w:rsid w:val="00C73BA8"/>
    <w:rsid w:val="00C81D98"/>
    <w:rsid w:val="00C82798"/>
    <w:rsid w:val="00C857F9"/>
    <w:rsid w:val="00C917B6"/>
    <w:rsid w:val="00CA4CED"/>
    <w:rsid w:val="00CA7D83"/>
    <w:rsid w:val="00CB7DAA"/>
    <w:rsid w:val="00CC0D46"/>
    <w:rsid w:val="00CD70B6"/>
    <w:rsid w:val="00CE422F"/>
    <w:rsid w:val="00CE7103"/>
    <w:rsid w:val="00CF0C65"/>
    <w:rsid w:val="00D000E0"/>
    <w:rsid w:val="00D013E2"/>
    <w:rsid w:val="00D10DEE"/>
    <w:rsid w:val="00D12F3D"/>
    <w:rsid w:val="00D13855"/>
    <w:rsid w:val="00D27909"/>
    <w:rsid w:val="00D3212F"/>
    <w:rsid w:val="00D35411"/>
    <w:rsid w:val="00D370F3"/>
    <w:rsid w:val="00D371F2"/>
    <w:rsid w:val="00D4180C"/>
    <w:rsid w:val="00D435A9"/>
    <w:rsid w:val="00D438F6"/>
    <w:rsid w:val="00D57276"/>
    <w:rsid w:val="00D67964"/>
    <w:rsid w:val="00D74B13"/>
    <w:rsid w:val="00D75EA1"/>
    <w:rsid w:val="00D80558"/>
    <w:rsid w:val="00D8368D"/>
    <w:rsid w:val="00D841B0"/>
    <w:rsid w:val="00D848A0"/>
    <w:rsid w:val="00DA50A9"/>
    <w:rsid w:val="00DB082A"/>
    <w:rsid w:val="00DB5287"/>
    <w:rsid w:val="00DB7D94"/>
    <w:rsid w:val="00DD03FA"/>
    <w:rsid w:val="00DD057D"/>
    <w:rsid w:val="00DD73F9"/>
    <w:rsid w:val="00DE0245"/>
    <w:rsid w:val="00DE1413"/>
    <w:rsid w:val="00DE41AC"/>
    <w:rsid w:val="00DE5395"/>
    <w:rsid w:val="00DE5AFB"/>
    <w:rsid w:val="00DF0650"/>
    <w:rsid w:val="00DF22A2"/>
    <w:rsid w:val="00DF34F0"/>
    <w:rsid w:val="00E046F9"/>
    <w:rsid w:val="00E20A87"/>
    <w:rsid w:val="00E23B4B"/>
    <w:rsid w:val="00E23F18"/>
    <w:rsid w:val="00E268E0"/>
    <w:rsid w:val="00E273DA"/>
    <w:rsid w:val="00E2744E"/>
    <w:rsid w:val="00E30F6E"/>
    <w:rsid w:val="00E35562"/>
    <w:rsid w:val="00E45741"/>
    <w:rsid w:val="00E510E9"/>
    <w:rsid w:val="00E51CED"/>
    <w:rsid w:val="00E74FDC"/>
    <w:rsid w:val="00E9595C"/>
    <w:rsid w:val="00EA0DF7"/>
    <w:rsid w:val="00EB478D"/>
    <w:rsid w:val="00EC0896"/>
    <w:rsid w:val="00EE1530"/>
    <w:rsid w:val="00EE3D45"/>
    <w:rsid w:val="00EE6F1A"/>
    <w:rsid w:val="00EF4EB9"/>
    <w:rsid w:val="00EF540A"/>
    <w:rsid w:val="00F10FAA"/>
    <w:rsid w:val="00F14569"/>
    <w:rsid w:val="00F21B56"/>
    <w:rsid w:val="00F232D3"/>
    <w:rsid w:val="00F24400"/>
    <w:rsid w:val="00F2622F"/>
    <w:rsid w:val="00F5098F"/>
    <w:rsid w:val="00F52ED8"/>
    <w:rsid w:val="00F6148B"/>
    <w:rsid w:val="00F6407A"/>
    <w:rsid w:val="00F73760"/>
    <w:rsid w:val="00F86D79"/>
    <w:rsid w:val="00F92D4A"/>
    <w:rsid w:val="00F9429C"/>
    <w:rsid w:val="00F96CDF"/>
    <w:rsid w:val="00FA4561"/>
    <w:rsid w:val="00FA53BE"/>
    <w:rsid w:val="00FB091C"/>
    <w:rsid w:val="00FB282A"/>
    <w:rsid w:val="00FC0461"/>
    <w:rsid w:val="00FC2DC5"/>
    <w:rsid w:val="00FC4B64"/>
    <w:rsid w:val="00FC64AD"/>
    <w:rsid w:val="00FD67E0"/>
    <w:rsid w:val="00FE201B"/>
    <w:rsid w:val="00FE6D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03FA"/>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7324C4"/>
    <w:pPr>
      <w:spacing w:before="480" w:line="360" w:lineRule="auto"/>
      <w:contextualSpacing/>
      <w:outlineLvl w:val="0"/>
    </w:pPr>
    <w:rPr>
      <w:rFonts w:asciiTheme="majorHAnsi" w:eastAsiaTheme="majorEastAsia" w:hAnsiTheme="majorHAnsi" w:cstheme="majorBidi"/>
      <w:b/>
      <w:bCs/>
      <w:sz w:val="28"/>
      <w:szCs w:val="28"/>
      <w:lang w:eastAsia="en-US" w:bidi="en-US"/>
    </w:rPr>
  </w:style>
  <w:style w:type="paragraph" w:styleId="Heading2">
    <w:name w:val="heading 2"/>
    <w:basedOn w:val="Normal"/>
    <w:next w:val="Normal"/>
    <w:link w:val="Heading2Char"/>
    <w:uiPriority w:val="9"/>
    <w:unhideWhenUsed/>
    <w:qFormat/>
    <w:rsid w:val="007324C4"/>
    <w:pPr>
      <w:spacing w:before="200" w:line="360" w:lineRule="auto"/>
      <w:outlineLvl w:val="1"/>
    </w:pPr>
    <w:rPr>
      <w:rFonts w:asciiTheme="majorHAnsi" w:eastAsiaTheme="majorEastAsia" w:hAnsiTheme="majorHAnsi" w:cstheme="majorBidi"/>
      <w:b/>
      <w:bCs/>
      <w:sz w:val="26"/>
      <w:szCs w:val="26"/>
      <w:lang w:eastAsia="en-US" w:bidi="en-US"/>
    </w:rPr>
  </w:style>
  <w:style w:type="paragraph" w:styleId="Heading3">
    <w:name w:val="heading 3"/>
    <w:basedOn w:val="Normal"/>
    <w:next w:val="Normal"/>
    <w:link w:val="Heading3Char"/>
    <w:uiPriority w:val="9"/>
    <w:qFormat/>
    <w:rsid w:val="00DD03FA"/>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7324C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7324C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24C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24C4"/>
    <w:pPr>
      <w:spacing w:line="360" w:lineRule="auto"/>
      <w:outlineLvl w:val="6"/>
    </w:pPr>
    <w:rPr>
      <w:rFonts w:asciiTheme="majorHAnsi" w:eastAsiaTheme="majorEastAsia" w:hAnsiTheme="majorHAnsi" w:cstheme="majorBidi"/>
      <w:i/>
      <w:iCs/>
      <w:sz w:val="22"/>
      <w:szCs w:val="22"/>
      <w:lang w:eastAsia="en-US" w:bidi="en-US"/>
    </w:rPr>
  </w:style>
  <w:style w:type="paragraph" w:styleId="Heading8">
    <w:name w:val="heading 8"/>
    <w:basedOn w:val="Normal"/>
    <w:next w:val="Normal"/>
    <w:link w:val="Heading8Char"/>
    <w:uiPriority w:val="9"/>
    <w:semiHidden/>
    <w:unhideWhenUsed/>
    <w:qFormat/>
    <w:rsid w:val="007324C4"/>
    <w:pPr>
      <w:spacing w:line="360" w:lineRule="auto"/>
      <w:outlineLvl w:val="7"/>
    </w:pPr>
    <w:rPr>
      <w:rFonts w:asciiTheme="majorHAnsi" w:eastAsiaTheme="majorEastAsia" w:hAnsiTheme="majorHAnsi" w:cstheme="majorBidi"/>
      <w:sz w:val="20"/>
      <w:szCs w:val="20"/>
      <w:lang w:eastAsia="en-US" w:bidi="en-US"/>
    </w:rPr>
  </w:style>
  <w:style w:type="paragraph" w:styleId="Heading9">
    <w:name w:val="heading 9"/>
    <w:basedOn w:val="Normal"/>
    <w:next w:val="Normal"/>
    <w:link w:val="Heading9Char"/>
    <w:uiPriority w:val="9"/>
    <w:semiHidden/>
    <w:unhideWhenUsed/>
    <w:qFormat/>
    <w:rsid w:val="007324C4"/>
    <w:pPr>
      <w:spacing w:line="360" w:lineRule="auto"/>
      <w:outlineLvl w:val="8"/>
    </w:pPr>
    <w:rPr>
      <w:rFonts w:asciiTheme="majorHAnsi" w:eastAsiaTheme="majorEastAsia" w:hAnsiTheme="majorHAnsi" w:cstheme="majorBidi"/>
      <w:i/>
      <w:iCs/>
      <w:spacing w:val="5"/>
      <w:sz w:val="20"/>
      <w:szCs w:val="20"/>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D03FA"/>
    <w:rPr>
      <w:rFonts w:ascii="Arial" w:eastAsia="Times New Roman" w:hAnsi="Arial" w:cs="Arial"/>
      <w:b/>
      <w:bCs/>
      <w:sz w:val="26"/>
      <w:szCs w:val="26"/>
      <w:lang w:val="en-GB" w:eastAsia="en-GB"/>
    </w:rPr>
  </w:style>
  <w:style w:type="paragraph" w:styleId="FootnoteText">
    <w:name w:val="footnote text"/>
    <w:basedOn w:val="Normal"/>
    <w:link w:val="FootnoteTextChar"/>
    <w:uiPriority w:val="99"/>
    <w:semiHidden/>
    <w:rsid w:val="00DD03FA"/>
    <w:rPr>
      <w:sz w:val="20"/>
      <w:szCs w:val="20"/>
    </w:rPr>
  </w:style>
  <w:style w:type="character" w:customStyle="1" w:styleId="FootnoteTextChar">
    <w:name w:val="Footnote Text Char"/>
    <w:basedOn w:val="DefaultParagraphFont"/>
    <w:link w:val="FootnoteText"/>
    <w:uiPriority w:val="99"/>
    <w:semiHidden/>
    <w:rsid w:val="00DD03FA"/>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rsid w:val="00DD03FA"/>
    <w:rPr>
      <w:vertAlign w:val="superscript"/>
    </w:rPr>
  </w:style>
  <w:style w:type="paragraph" w:styleId="Header">
    <w:name w:val="header"/>
    <w:basedOn w:val="Normal"/>
    <w:link w:val="HeaderChar"/>
    <w:uiPriority w:val="99"/>
    <w:rsid w:val="00DD03FA"/>
    <w:pPr>
      <w:tabs>
        <w:tab w:val="center" w:pos="4153"/>
        <w:tab w:val="right" w:pos="8306"/>
      </w:tabs>
    </w:pPr>
  </w:style>
  <w:style w:type="character" w:customStyle="1" w:styleId="HeaderChar">
    <w:name w:val="Header Char"/>
    <w:basedOn w:val="DefaultParagraphFont"/>
    <w:link w:val="Header"/>
    <w:uiPriority w:val="99"/>
    <w:rsid w:val="00DD03FA"/>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rsid w:val="00DD03FA"/>
    <w:rPr>
      <w:color w:val="0000FF"/>
      <w:u w:val="single"/>
    </w:rPr>
  </w:style>
  <w:style w:type="paragraph" w:styleId="NoSpacing">
    <w:name w:val="No Spacing"/>
    <w:uiPriority w:val="1"/>
    <w:qFormat/>
    <w:rsid w:val="00DD03FA"/>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D03FA"/>
    <w:rPr>
      <w:i/>
      <w:iCs/>
    </w:rPr>
  </w:style>
  <w:style w:type="numbering" w:customStyle="1" w:styleId="NoList1">
    <w:name w:val="No List1"/>
    <w:next w:val="NoList"/>
    <w:uiPriority w:val="99"/>
    <w:semiHidden/>
    <w:unhideWhenUsed/>
    <w:rsid w:val="00DD03FA"/>
  </w:style>
  <w:style w:type="table" w:styleId="TableGrid">
    <w:name w:val="Table Grid"/>
    <w:basedOn w:val="TableNormal"/>
    <w:uiPriority w:val="59"/>
    <w:rsid w:val="00DD03FA"/>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DD03FA"/>
  </w:style>
  <w:style w:type="numbering" w:customStyle="1" w:styleId="NoList3">
    <w:name w:val="No List3"/>
    <w:next w:val="NoList"/>
    <w:uiPriority w:val="99"/>
    <w:semiHidden/>
    <w:unhideWhenUsed/>
    <w:rsid w:val="00DD03FA"/>
  </w:style>
  <w:style w:type="paragraph" w:customStyle="1" w:styleId="Default">
    <w:name w:val="Default"/>
    <w:rsid w:val="00DD03FA"/>
    <w:pPr>
      <w:autoSpaceDE w:val="0"/>
      <w:autoSpaceDN w:val="0"/>
      <w:adjustRightInd w:val="0"/>
    </w:pPr>
    <w:rPr>
      <w:rFonts w:ascii="Arial" w:eastAsia="Times New Roman" w:hAnsi="Arial" w:cs="Arial"/>
      <w:color w:val="000000"/>
      <w:sz w:val="24"/>
      <w:szCs w:val="24"/>
    </w:rPr>
  </w:style>
  <w:style w:type="table" w:customStyle="1" w:styleId="TableGrid1">
    <w:name w:val="Table Grid1"/>
    <w:basedOn w:val="TableNormal"/>
    <w:next w:val="TableGrid"/>
    <w:uiPriority w:val="59"/>
    <w:rsid w:val="00DD03FA"/>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D03FA"/>
    <w:rPr>
      <w:sz w:val="16"/>
      <w:szCs w:val="16"/>
    </w:rPr>
  </w:style>
  <w:style w:type="paragraph" w:styleId="CommentText">
    <w:name w:val="annotation text"/>
    <w:basedOn w:val="Normal"/>
    <w:link w:val="CommentTextChar"/>
    <w:uiPriority w:val="99"/>
    <w:unhideWhenUsed/>
    <w:rsid w:val="00DD03FA"/>
    <w:rPr>
      <w:sz w:val="20"/>
      <w:szCs w:val="20"/>
    </w:rPr>
  </w:style>
  <w:style w:type="character" w:customStyle="1" w:styleId="CommentTextChar">
    <w:name w:val="Comment Text Char"/>
    <w:basedOn w:val="DefaultParagraphFont"/>
    <w:link w:val="CommentText"/>
    <w:uiPriority w:val="99"/>
    <w:rsid w:val="00DD03FA"/>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DD03FA"/>
    <w:rPr>
      <w:b/>
      <w:bCs/>
    </w:rPr>
  </w:style>
  <w:style w:type="character" w:customStyle="1" w:styleId="CommentSubjectChar">
    <w:name w:val="Comment Subject Char"/>
    <w:basedOn w:val="CommentTextChar"/>
    <w:link w:val="CommentSubject"/>
    <w:uiPriority w:val="99"/>
    <w:semiHidden/>
    <w:rsid w:val="00DD03FA"/>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DD03FA"/>
    <w:rPr>
      <w:rFonts w:ascii="Tahoma" w:hAnsi="Tahoma" w:cs="Tahoma"/>
      <w:sz w:val="16"/>
      <w:szCs w:val="16"/>
    </w:rPr>
  </w:style>
  <w:style w:type="character" w:customStyle="1" w:styleId="BalloonTextChar">
    <w:name w:val="Balloon Text Char"/>
    <w:basedOn w:val="DefaultParagraphFont"/>
    <w:link w:val="BalloonText"/>
    <w:uiPriority w:val="99"/>
    <w:semiHidden/>
    <w:rsid w:val="00DD03FA"/>
    <w:rPr>
      <w:rFonts w:ascii="Tahoma" w:eastAsia="Times New Roman" w:hAnsi="Tahoma" w:cs="Tahoma"/>
      <w:sz w:val="16"/>
      <w:szCs w:val="16"/>
      <w:lang w:val="en-GB" w:eastAsia="en-GB"/>
    </w:rPr>
  </w:style>
  <w:style w:type="paragraph" w:customStyle="1" w:styleId="TableTitle">
    <w:name w:val="TableTitle"/>
    <w:basedOn w:val="Normal"/>
    <w:rsid w:val="00DD03FA"/>
    <w:pPr>
      <w:spacing w:line="300" w:lineRule="exact"/>
    </w:pPr>
    <w:rPr>
      <w:szCs w:val="20"/>
      <w:lang w:eastAsia="en-US"/>
    </w:rPr>
  </w:style>
  <w:style w:type="paragraph" w:styleId="Footer">
    <w:name w:val="footer"/>
    <w:basedOn w:val="Normal"/>
    <w:link w:val="FooterChar"/>
    <w:uiPriority w:val="99"/>
    <w:unhideWhenUsed/>
    <w:rsid w:val="00526F0D"/>
    <w:pPr>
      <w:tabs>
        <w:tab w:val="center" w:pos="4513"/>
        <w:tab w:val="right" w:pos="9026"/>
      </w:tabs>
    </w:pPr>
  </w:style>
  <w:style w:type="character" w:customStyle="1" w:styleId="FooterChar">
    <w:name w:val="Footer Char"/>
    <w:basedOn w:val="DefaultParagraphFont"/>
    <w:link w:val="Footer"/>
    <w:uiPriority w:val="99"/>
    <w:rsid w:val="00526F0D"/>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A67C21"/>
    <w:rPr>
      <w:color w:val="800080" w:themeColor="followedHyperlink"/>
      <w:u w:val="single"/>
    </w:rPr>
  </w:style>
  <w:style w:type="paragraph" w:styleId="ListParagraph">
    <w:name w:val="List Paragraph"/>
    <w:basedOn w:val="Normal"/>
    <w:uiPriority w:val="34"/>
    <w:qFormat/>
    <w:rsid w:val="00BD6570"/>
    <w:pPr>
      <w:ind w:left="720"/>
      <w:contextualSpacing/>
    </w:pPr>
  </w:style>
  <w:style w:type="character" w:customStyle="1" w:styleId="st1">
    <w:name w:val="st1"/>
    <w:basedOn w:val="DefaultParagraphFont"/>
    <w:rsid w:val="00E9595C"/>
  </w:style>
  <w:style w:type="character" w:customStyle="1" w:styleId="Heading4Char">
    <w:name w:val="Heading 4 Char"/>
    <w:basedOn w:val="DefaultParagraphFont"/>
    <w:link w:val="Heading4"/>
    <w:uiPriority w:val="9"/>
    <w:rsid w:val="007324C4"/>
    <w:rPr>
      <w:rFonts w:asciiTheme="majorHAnsi" w:eastAsiaTheme="majorEastAsia" w:hAnsiTheme="majorHAnsi" w:cstheme="majorBidi"/>
      <w:b/>
      <w:bCs/>
      <w:i/>
      <w:iCs/>
      <w:color w:val="4F81BD" w:themeColor="accent1"/>
      <w:sz w:val="24"/>
      <w:szCs w:val="24"/>
      <w:lang w:val="en-GB" w:eastAsia="en-GB"/>
    </w:rPr>
  </w:style>
  <w:style w:type="character" w:customStyle="1" w:styleId="Heading5Char">
    <w:name w:val="Heading 5 Char"/>
    <w:basedOn w:val="DefaultParagraphFont"/>
    <w:link w:val="Heading5"/>
    <w:uiPriority w:val="9"/>
    <w:rsid w:val="007324C4"/>
    <w:rPr>
      <w:rFonts w:asciiTheme="majorHAnsi" w:eastAsiaTheme="majorEastAsia" w:hAnsiTheme="majorHAnsi" w:cstheme="majorBidi"/>
      <w:color w:val="243F60" w:themeColor="accent1" w:themeShade="7F"/>
      <w:sz w:val="24"/>
      <w:szCs w:val="24"/>
      <w:lang w:val="en-GB" w:eastAsia="en-GB"/>
    </w:rPr>
  </w:style>
  <w:style w:type="character" w:customStyle="1" w:styleId="Heading6Char">
    <w:name w:val="Heading 6 Char"/>
    <w:basedOn w:val="DefaultParagraphFont"/>
    <w:link w:val="Heading6"/>
    <w:uiPriority w:val="9"/>
    <w:semiHidden/>
    <w:rsid w:val="007324C4"/>
    <w:rPr>
      <w:rFonts w:asciiTheme="majorHAnsi" w:eastAsiaTheme="majorEastAsia" w:hAnsiTheme="majorHAnsi" w:cstheme="majorBidi"/>
      <w:i/>
      <w:iCs/>
      <w:color w:val="243F60" w:themeColor="accent1" w:themeShade="7F"/>
      <w:sz w:val="24"/>
      <w:szCs w:val="24"/>
      <w:lang w:val="en-GB" w:eastAsia="en-GB"/>
    </w:rPr>
  </w:style>
  <w:style w:type="character" w:customStyle="1" w:styleId="Heading1Char">
    <w:name w:val="Heading 1 Char"/>
    <w:basedOn w:val="DefaultParagraphFont"/>
    <w:link w:val="Heading1"/>
    <w:uiPriority w:val="9"/>
    <w:rsid w:val="007324C4"/>
    <w:rPr>
      <w:rFonts w:asciiTheme="majorHAnsi" w:eastAsiaTheme="majorEastAsia" w:hAnsiTheme="majorHAnsi" w:cstheme="majorBidi"/>
      <w:b/>
      <w:bCs/>
      <w:sz w:val="28"/>
      <w:szCs w:val="28"/>
      <w:lang w:val="en-GB" w:bidi="en-US"/>
    </w:rPr>
  </w:style>
  <w:style w:type="character" w:customStyle="1" w:styleId="Heading2Char">
    <w:name w:val="Heading 2 Char"/>
    <w:basedOn w:val="DefaultParagraphFont"/>
    <w:link w:val="Heading2"/>
    <w:uiPriority w:val="9"/>
    <w:rsid w:val="007324C4"/>
    <w:rPr>
      <w:rFonts w:asciiTheme="majorHAnsi" w:eastAsiaTheme="majorEastAsia" w:hAnsiTheme="majorHAnsi" w:cstheme="majorBidi"/>
      <w:b/>
      <w:bCs/>
      <w:sz w:val="26"/>
      <w:szCs w:val="26"/>
      <w:lang w:val="en-GB" w:bidi="en-US"/>
    </w:rPr>
  </w:style>
  <w:style w:type="character" w:customStyle="1" w:styleId="Heading7Char">
    <w:name w:val="Heading 7 Char"/>
    <w:basedOn w:val="DefaultParagraphFont"/>
    <w:link w:val="Heading7"/>
    <w:uiPriority w:val="9"/>
    <w:semiHidden/>
    <w:rsid w:val="007324C4"/>
    <w:rPr>
      <w:rFonts w:asciiTheme="majorHAnsi" w:eastAsiaTheme="majorEastAsia" w:hAnsiTheme="majorHAnsi" w:cstheme="majorBidi"/>
      <w:i/>
      <w:iCs/>
      <w:lang w:val="en-GB" w:bidi="en-US"/>
    </w:rPr>
  </w:style>
  <w:style w:type="character" w:customStyle="1" w:styleId="Heading8Char">
    <w:name w:val="Heading 8 Char"/>
    <w:basedOn w:val="DefaultParagraphFont"/>
    <w:link w:val="Heading8"/>
    <w:uiPriority w:val="9"/>
    <w:semiHidden/>
    <w:rsid w:val="007324C4"/>
    <w:rPr>
      <w:rFonts w:asciiTheme="majorHAnsi" w:eastAsiaTheme="majorEastAsia" w:hAnsiTheme="majorHAnsi" w:cstheme="majorBidi"/>
      <w:sz w:val="20"/>
      <w:szCs w:val="20"/>
      <w:lang w:val="en-GB" w:bidi="en-US"/>
    </w:rPr>
  </w:style>
  <w:style w:type="character" w:customStyle="1" w:styleId="Heading9Char">
    <w:name w:val="Heading 9 Char"/>
    <w:basedOn w:val="DefaultParagraphFont"/>
    <w:link w:val="Heading9"/>
    <w:uiPriority w:val="9"/>
    <w:semiHidden/>
    <w:rsid w:val="007324C4"/>
    <w:rPr>
      <w:rFonts w:asciiTheme="majorHAnsi" w:eastAsiaTheme="majorEastAsia" w:hAnsiTheme="majorHAnsi" w:cstheme="majorBidi"/>
      <w:i/>
      <w:iCs/>
      <w:spacing w:val="5"/>
      <w:sz w:val="20"/>
      <w:szCs w:val="20"/>
      <w:lang w:val="en-GB" w:bidi="en-US"/>
    </w:rPr>
  </w:style>
  <w:style w:type="paragraph" w:styleId="Title">
    <w:name w:val="Title"/>
    <w:basedOn w:val="Normal"/>
    <w:next w:val="Normal"/>
    <w:link w:val="TitleChar"/>
    <w:uiPriority w:val="10"/>
    <w:qFormat/>
    <w:rsid w:val="007324C4"/>
    <w:pPr>
      <w:pBdr>
        <w:bottom w:val="single" w:sz="4" w:space="1" w:color="auto"/>
      </w:pBdr>
      <w:spacing w:after="200"/>
      <w:contextualSpacing/>
    </w:pPr>
    <w:rPr>
      <w:rFonts w:asciiTheme="majorHAnsi" w:eastAsiaTheme="majorEastAsia" w:hAnsiTheme="majorHAnsi" w:cstheme="majorBidi"/>
      <w:spacing w:val="5"/>
      <w:sz w:val="52"/>
      <w:szCs w:val="52"/>
      <w:lang w:eastAsia="en-US" w:bidi="en-US"/>
    </w:rPr>
  </w:style>
  <w:style w:type="character" w:customStyle="1" w:styleId="TitleChar">
    <w:name w:val="Title Char"/>
    <w:basedOn w:val="DefaultParagraphFont"/>
    <w:link w:val="Title"/>
    <w:uiPriority w:val="10"/>
    <w:rsid w:val="007324C4"/>
    <w:rPr>
      <w:rFonts w:asciiTheme="majorHAnsi" w:eastAsiaTheme="majorEastAsia" w:hAnsiTheme="majorHAnsi" w:cstheme="majorBidi"/>
      <w:spacing w:val="5"/>
      <w:sz w:val="52"/>
      <w:szCs w:val="52"/>
      <w:lang w:val="en-GB" w:bidi="en-US"/>
    </w:rPr>
  </w:style>
  <w:style w:type="paragraph" w:styleId="HTMLPreformatted">
    <w:name w:val="HTML Preformatted"/>
    <w:basedOn w:val="Normal"/>
    <w:link w:val="HTMLPreformattedChar"/>
    <w:uiPriority w:val="99"/>
    <w:unhideWhenUsed/>
    <w:rsid w:val="007324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en-US"/>
    </w:rPr>
  </w:style>
  <w:style w:type="character" w:customStyle="1" w:styleId="HTMLPreformattedChar">
    <w:name w:val="HTML Preformatted Char"/>
    <w:basedOn w:val="DefaultParagraphFont"/>
    <w:link w:val="HTMLPreformatted"/>
    <w:uiPriority w:val="99"/>
    <w:rsid w:val="007324C4"/>
    <w:rPr>
      <w:rFonts w:ascii="Courier New" w:eastAsia="Times New Roman" w:hAnsi="Courier New" w:cs="Courier New"/>
      <w:sz w:val="20"/>
      <w:szCs w:val="20"/>
      <w:lang w:val="en-GB" w:eastAsia="en-GB" w:bidi="en-US"/>
    </w:rPr>
  </w:style>
  <w:style w:type="character" w:customStyle="1" w:styleId="gd40030cor">
    <w:name w:val="gd40030cor"/>
    <w:basedOn w:val="DefaultParagraphFont"/>
    <w:rsid w:val="007324C4"/>
  </w:style>
  <w:style w:type="character" w:customStyle="1" w:styleId="gd40030ccr">
    <w:name w:val="gd40030ccr"/>
    <w:basedOn w:val="DefaultParagraphFont"/>
    <w:rsid w:val="007324C4"/>
  </w:style>
  <w:style w:type="paragraph" w:styleId="Caption">
    <w:name w:val="caption"/>
    <w:basedOn w:val="Normal"/>
    <w:next w:val="Normal"/>
    <w:uiPriority w:val="35"/>
    <w:unhideWhenUsed/>
    <w:qFormat/>
    <w:rsid w:val="007324C4"/>
    <w:pPr>
      <w:spacing w:after="200"/>
    </w:pPr>
    <w:rPr>
      <w:rFonts w:asciiTheme="minorHAnsi" w:eastAsiaTheme="minorEastAsia" w:hAnsiTheme="minorHAnsi" w:cstheme="minorBidi"/>
      <w:b/>
      <w:bCs/>
      <w:color w:val="4F81BD" w:themeColor="accent1"/>
      <w:sz w:val="18"/>
      <w:szCs w:val="18"/>
      <w:lang w:eastAsia="en-US" w:bidi="en-US"/>
    </w:rPr>
  </w:style>
  <w:style w:type="paragraph" w:styleId="Subtitle">
    <w:name w:val="Subtitle"/>
    <w:basedOn w:val="Normal"/>
    <w:next w:val="Normal"/>
    <w:link w:val="SubtitleChar"/>
    <w:uiPriority w:val="11"/>
    <w:qFormat/>
    <w:rsid w:val="007324C4"/>
    <w:pPr>
      <w:spacing w:after="600" w:line="360" w:lineRule="auto"/>
    </w:pPr>
    <w:rPr>
      <w:rFonts w:asciiTheme="majorHAnsi" w:eastAsiaTheme="majorEastAsia" w:hAnsiTheme="majorHAnsi" w:cstheme="majorBidi"/>
      <w:i/>
      <w:iCs/>
      <w:spacing w:val="13"/>
      <w:lang w:eastAsia="en-US" w:bidi="en-US"/>
    </w:rPr>
  </w:style>
  <w:style w:type="character" w:customStyle="1" w:styleId="SubtitleChar">
    <w:name w:val="Subtitle Char"/>
    <w:basedOn w:val="DefaultParagraphFont"/>
    <w:link w:val="Subtitle"/>
    <w:uiPriority w:val="11"/>
    <w:rsid w:val="007324C4"/>
    <w:rPr>
      <w:rFonts w:asciiTheme="majorHAnsi" w:eastAsiaTheme="majorEastAsia" w:hAnsiTheme="majorHAnsi" w:cstheme="majorBidi"/>
      <w:i/>
      <w:iCs/>
      <w:spacing w:val="13"/>
      <w:sz w:val="24"/>
      <w:szCs w:val="24"/>
      <w:lang w:val="en-GB" w:bidi="en-US"/>
    </w:rPr>
  </w:style>
  <w:style w:type="character" w:styleId="Strong">
    <w:name w:val="Strong"/>
    <w:uiPriority w:val="22"/>
    <w:qFormat/>
    <w:rsid w:val="007324C4"/>
    <w:rPr>
      <w:b/>
      <w:bCs/>
    </w:rPr>
  </w:style>
  <w:style w:type="paragraph" w:styleId="Quote">
    <w:name w:val="Quote"/>
    <w:basedOn w:val="Normal"/>
    <w:next w:val="Normal"/>
    <w:link w:val="QuoteChar"/>
    <w:uiPriority w:val="29"/>
    <w:qFormat/>
    <w:rsid w:val="007324C4"/>
    <w:pPr>
      <w:spacing w:before="200" w:line="360" w:lineRule="auto"/>
      <w:ind w:left="360" w:right="360"/>
    </w:pPr>
    <w:rPr>
      <w:rFonts w:asciiTheme="minorHAnsi" w:eastAsiaTheme="minorEastAsia" w:hAnsiTheme="minorHAnsi" w:cstheme="minorBidi"/>
      <w:i/>
      <w:iCs/>
      <w:sz w:val="22"/>
      <w:szCs w:val="22"/>
      <w:lang w:eastAsia="en-US" w:bidi="en-US"/>
    </w:rPr>
  </w:style>
  <w:style w:type="character" w:customStyle="1" w:styleId="QuoteChar">
    <w:name w:val="Quote Char"/>
    <w:basedOn w:val="DefaultParagraphFont"/>
    <w:link w:val="Quote"/>
    <w:uiPriority w:val="29"/>
    <w:rsid w:val="007324C4"/>
    <w:rPr>
      <w:rFonts w:eastAsiaTheme="minorEastAsia"/>
      <w:i/>
      <w:iCs/>
      <w:lang w:val="en-GB" w:bidi="en-US"/>
    </w:rPr>
  </w:style>
  <w:style w:type="paragraph" w:styleId="IntenseQuote">
    <w:name w:val="Intense Quote"/>
    <w:basedOn w:val="Normal"/>
    <w:next w:val="Normal"/>
    <w:link w:val="IntenseQuoteChar"/>
    <w:uiPriority w:val="30"/>
    <w:qFormat/>
    <w:rsid w:val="007324C4"/>
    <w:pPr>
      <w:pBdr>
        <w:bottom w:val="single" w:sz="4" w:space="1" w:color="auto"/>
      </w:pBdr>
      <w:spacing w:before="200" w:after="280" w:line="360" w:lineRule="auto"/>
      <w:ind w:left="1008" w:right="1152"/>
      <w:jc w:val="both"/>
    </w:pPr>
    <w:rPr>
      <w:rFonts w:asciiTheme="minorHAnsi" w:eastAsiaTheme="minorEastAsia" w:hAnsiTheme="minorHAnsi" w:cstheme="minorBidi"/>
      <w:b/>
      <w:bCs/>
      <w:i/>
      <w:iCs/>
      <w:sz w:val="22"/>
      <w:szCs w:val="22"/>
      <w:lang w:eastAsia="en-US" w:bidi="en-US"/>
    </w:rPr>
  </w:style>
  <w:style w:type="character" w:customStyle="1" w:styleId="IntenseQuoteChar">
    <w:name w:val="Intense Quote Char"/>
    <w:basedOn w:val="DefaultParagraphFont"/>
    <w:link w:val="IntenseQuote"/>
    <w:uiPriority w:val="30"/>
    <w:rsid w:val="007324C4"/>
    <w:rPr>
      <w:rFonts w:eastAsiaTheme="minorEastAsia"/>
      <w:b/>
      <w:bCs/>
      <w:i/>
      <w:iCs/>
      <w:lang w:val="en-GB" w:bidi="en-US"/>
    </w:rPr>
  </w:style>
  <w:style w:type="character" w:styleId="SubtleEmphasis">
    <w:name w:val="Subtle Emphasis"/>
    <w:uiPriority w:val="19"/>
    <w:qFormat/>
    <w:rsid w:val="007324C4"/>
    <w:rPr>
      <w:i/>
      <w:iCs/>
    </w:rPr>
  </w:style>
  <w:style w:type="character" w:styleId="IntenseEmphasis">
    <w:name w:val="Intense Emphasis"/>
    <w:uiPriority w:val="21"/>
    <w:qFormat/>
    <w:rsid w:val="007324C4"/>
    <w:rPr>
      <w:b/>
      <w:bCs/>
    </w:rPr>
  </w:style>
  <w:style w:type="character" w:styleId="SubtleReference">
    <w:name w:val="Subtle Reference"/>
    <w:uiPriority w:val="31"/>
    <w:qFormat/>
    <w:rsid w:val="007324C4"/>
    <w:rPr>
      <w:smallCaps/>
    </w:rPr>
  </w:style>
  <w:style w:type="character" w:styleId="IntenseReference">
    <w:name w:val="Intense Reference"/>
    <w:uiPriority w:val="32"/>
    <w:qFormat/>
    <w:rsid w:val="007324C4"/>
    <w:rPr>
      <w:smallCaps/>
      <w:spacing w:val="5"/>
      <w:u w:val="single"/>
    </w:rPr>
  </w:style>
  <w:style w:type="character" w:styleId="BookTitle">
    <w:name w:val="Book Title"/>
    <w:uiPriority w:val="33"/>
    <w:qFormat/>
    <w:rsid w:val="007324C4"/>
    <w:rPr>
      <w:i/>
      <w:iCs/>
      <w:smallCaps/>
      <w:spacing w:val="5"/>
    </w:rPr>
  </w:style>
  <w:style w:type="paragraph" w:styleId="TOCHeading">
    <w:name w:val="TOC Heading"/>
    <w:basedOn w:val="Heading1"/>
    <w:next w:val="Normal"/>
    <w:uiPriority w:val="39"/>
    <w:semiHidden/>
    <w:unhideWhenUsed/>
    <w:qFormat/>
    <w:rsid w:val="007324C4"/>
    <w:pPr>
      <w:outlineLvl w:val="9"/>
    </w:pPr>
  </w:style>
  <w:style w:type="paragraph" w:styleId="DocumentMap">
    <w:name w:val="Document Map"/>
    <w:basedOn w:val="Normal"/>
    <w:link w:val="DocumentMapChar"/>
    <w:uiPriority w:val="99"/>
    <w:semiHidden/>
    <w:unhideWhenUsed/>
    <w:rsid w:val="007324C4"/>
    <w:rPr>
      <w:rFonts w:ascii="Tahoma" w:eastAsiaTheme="minorEastAsia" w:hAnsi="Tahoma" w:cs="Tahoma"/>
      <w:sz w:val="16"/>
      <w:szCs w:val="16"/>
      <w:lang w:eastAsia="en-US" w:bidi="en-US"/>
    </w:rPr>
  </w:style>
  <w:style w:type="character" w:customStyle="1" w:styleId="DocumentMapChar">
    <w:name w:val="Document Map Char"/>
    <w:basedOn w:val="DefaultParagraphFont"/>
    <w:link w:val="DocumentMap"/>
    <w:uiPriority w:val="99"/>
    <w:semiHidden/>
    <w:rsid w:val="007324C4"/>
    <w:rPr>
      <w:rFonts w:ascii="Tahoma" w:eastAsiaTheme="minorEastAsia" w:hAnsi="Tahoma" w:cs="Tahoma"/>
      <w:sz w:val="16"/>
      <w:szCs w:val="16"/>
      <w:lang w:val="en-GB" w:bidi="en-US"/>
    </w:rPr>
  </w:style>
  <w:style w:type="paragraph" w:styleId="TOC1">
    <w:name w:val="toc 1"/>
    <w:basedOn w:val="Normal"/>
    <w:next w:val="Normal"/>
    <w:autoRedefine/>
    <w:uiPriority w:val="39"/>
    <w:unhideWhenUsed/>
    <w:rsid w:val="007324C4"/>
    <w:pPr>
      <w:spacing w:after="100" w:line="360" w:lineRule="auto"/>
    </w:pPr>
    <w:rPr>
      <w:rFonts w:asciiTheme="minorHAnsi" w:eastAsiaTheme="minorEastAsia" w:hAnsiTheme="minorHAnsi" w:cstheme="minorBidi"/>
      <w:sz w:val="22"/>
      <w:szCs w:val="22"/>
      <w:lang w:eastAsia="en-US" w:bidi="en-US"/>
    </w:rPr>
  </w:style>
  <w:style w:type="paragraph" w:styleId="TOC2">
    <w:name w:val="toc 2"/>
    <w:basedOn w:val="Normal"/>
    <w:next w:val="Normal"/>
    <w:autoRedefine/>
    <w:uiPriority w:val="39"/>
    <w:unhideWhenUsed/>
    <w:rsid w:val="007324C4"/>
    <w:pPr>
      <w:spacing w:after="100" w:line="360" w:lineRule="auto"/>
      <w:ind w:left="220"/>
    </w:pPr>
    <w:rPr>
      <w:rFonts w:asciiTheme="minorHAnsi" w:eastAsiaTheme="minorEastAsia" w:hAnsiTheme="minorHAnsi" w:cstheme="minorBidi"/>
      <w:sz w:val="22"/>
      <w:szCs w:val="22"/>
      <w:lang w:eastAsia="en-US" w:bidi="en-US"/>
    </w:rPr>
  </w:style>
  <w:style w:type="paragraph" w:styleId="TOC3">
    <w:name w:val="toc 3"/>
    <w:basedOn w:val="Normal"/>
    <w:next w:val="Normal"/>
    <w:autoRedefine/>
    <w:uiPriority w:val="39"/>
    <w:unhideWhenUsed/>
    <w:rsid w:val="007324C4"/>
    <w:pPr>
      <w:spacing w:after="100" w:line="360" w:lineRule="auto"/>
      <w:ind w:left="440"/>
    </w:pPr>
    <w:rPr>
      <w:rFonts w:asciiTheme="minorHAnsi" w:eastAsiaTheme="minorEastAsia" w:hAnsiTheme="minorHAnsi" w:cstheme="minorBidi"/>
      <w:sz w:val="22"/>
      <w:szCs w:val="22"/>
      <w:lang w:eastAsia="en-US" w:bidi="en-US"/>
    </w:rPr>
  </w:style>
  <w:style w:type="paragraph" w:styleId="TableofFigures">
    <w:name w:val="table of figures"/>
    <w:basedOn w:val="Normal"/>
    <w:next w:val="Normal"/>
    <w:uiPriority w:val="99"/>
    <w:unhideWhenUsed/>
    <w:rsid w:val="007324C4"/>
    <w:pPr>
      <w:spacing w:line="360" w:lineRule="auto"/>
    </w:pPr>
    <w:rPr>
      <w:rFonts w:asciiTheme="minorHAnsi" w:eastAsiaTheme="minorEastAsia" w:hAnsiTheme="minorHAnsi" w:cstheme="minorBidi"/>
      <w:sz w:val="22"/>
      <w:szCs w:val="22"/>
      <w:lang w:eastAsia="en-US" w:bidi="en-US"/>
    </w:rPr>
  </w:style>
  <w:style w:type="paragraph" w:styleId="Revision">
    <w:name w:val="Revision"/>
    <w:hidden/>
    <w:uiPriority w:val="99"/>
    <w:semiHidden/>
    <w:rsid w:val="007324C4"/>
    <w:rPr>
      <w:rFonts w:eastAsiaTheme="minorEastAsia"/>
      <w:lang w:val="en-GB"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03FA"/>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7324C4"/>
    <w:pPr>
      <w:spacing w:before="480" w:line="360" w:lineRule="auto"/>
      <w:contextualSpacing/>
      <w:outlineLvl w:val="0"/>
    </w:pPr>
    <w:rPr>
      <w:rFonts w:asciiTheme="majorHAnsi" w:eastAsiaTheme="majorEastAsia" w:hAnsiTheme="majorHAnsi" w:cstheme="majorBidi"/>
      <w:b/>
      <w:bCs/>
      <w:sz w:val="28"/>
      <w:szCs w:val="28"/>
      <w:lang w:eastAsia="en-US" w:bidi="en-US"/>
    </w:rPr>
  </w:style>
  <w:style w:type="paragraph" w:styleId="Heading2">
    <w:name w:val="heading 2"/>
    <w:basedOn w:val="Normal"/>
    <w:next w:val="Normal"/>
    <w:link w:val="Heading2Char"/>
    <w:uiPriority w:val="9"/>
    <w:unhideWhenUsed/>
    <w:qFormat/>
    <w:rsid w:val="007324C4"/>
    <w:pPr>
      <w:spacing w:before="200" w:line="360" w:lineRule="auto"/>
      <w:outlineLvl w:val="1"/>
    </w:pPr>
    <w:rPr>
      <w:rFonts w:asciiTheme="majorHAnsi" w:eastAsiaTheme="majorEastAsia" w:hAnsiTheme="majorHAnsi" w:cstheme="majorBidi"/>
      <w:b/>
      <w:bCs/>
      <w:sz w:val="26"/>
      <w:szCs w:val="26"/>
      <w:lang w:eastAsia="en-US" w:bidi="en-US"/>
    </w:rPr>
  </w:style>
  <w:style w:type="paragraph" w:styleId="Heading3">
    <w:name w:val="heading 3"/>
    <w:basedOn w:val="Normal"/>
    <w:next w:val="Normal"/>
    <w:link w:val="Heading3Char"/>
    <w:uiPriority w:val="9"/>
    <w:qFormat/>
    <w:rsid w:val="00DD03FA"/>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7324C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7324C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24C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24C4"/>
    <w:pPr>
      <w:spacing w:line="360" w:lineRule="auto"/>
      <w:outlineLvl w:val="6"/>
    </w:pPr>
    <w:rPr>
      <w:rFonts w:asciiTheme="majorHAnsi" w:eastAsiaTheme="majorEastAsia" w:hAnsiTheme="majorHAnsi" w:cstheme="majorBidi"/>
      <w:i/>
      <w:iCs/>
      <w:sz w:val="22"/>
      <w:szCs w:val="22"/>
      <w:lang w:eastAsia="en-US" w:bidi="en-US"/>
    </w:rPr>
  </w:style>
  <w:style w:type="paragraph" w:styleId="Heading8">
    <w:name w:val="heading 8"/>
    <w:basedOn w:val="Normal"/>
    <w:next w:val="Normal"/>
    <w:link w:val="Heading8Char"/>
    <w:uiPriority w:val="9"/>
    <w:semiHidden/>
    <w:unhideWhenUsed/>
    <w:qFormat/>
    <w:rsid w:val="007324C4"/>
    <w:pPr>
      <w:spacing w:line="360" w:lineRule="auto"/>
      <w:outlineLvl w:val="7"/>
    </w:pPr>
    <w:rPr>
      <w:rFonts w:asciiTheme="majorHAnsi" w:eastAsiaTheme="majorEastAsia" w:hAnsiTheme="majorHAnsi" w:cstheme="majorBidi"/>
      <w:sz w:val="20"/>
      <w:szCs w:val="20"/>
      <w:lang w:eastAsia="en-US" w:bidi="en-US"/>
    </w:rPr>
  </w:style>
  <w:style w:type="paragraph" w:styleId="Heading9">
    <w:name w:val="heading 9"/>
    <w:basedOn w:val="Normal"/>
    <w:next w:val="Normal"/>
    <w:link w:val="Heading9Char"/>
    <w:uiPriority w:val="9"/>
    <w:semiHidden/>
    <w:unhideWhenUsed/>
    <w:qFormat/>
    <w:rsid w:val="007324C4"/>
    <w:pPr>
      <w:spacing w:line="360" w:lineRule="auto"/>
      <w:outlineLvl w:val="8"/>
    </w:pPr>
    <w:rPr>
      <w:rFonts w:asciiTheme="majorHAnsi" w:eastAsiaTheme="majorEastAsia" w:hAnsiTheme="majorHAnsi" w:cstheme="majorBidi"/>
      <w:i/>
      <w:iCs/>
      <w:spacing w:val="5"/>
      <w:sz w:val="20"/>
      <w:szCs w:val="20"/>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D03FA"/>
    <w:rPr>
      <w:rFonts w:ascii="Arial" w:eastAsia="Times New Roman" w:hAnsi="Arial" w:cs="Arial"/>
      <w:b/>
      <w:bCs/>
      <w:sz w:val="26"/>
      <w:szCs w:val="26"/>
      <w:lang w:val="en-GB" w:eastAsia="en-GB"/>
    </w:rPr>
  </w:style>
  <w:style w:type="paragraph" w:styleId="FootnoteText">
    <w:name w:val="footnote text"/>
    <w:basedOn w:val="Normal"/>
    <w:link w:val="FootnoteTextChar"/>
    <w:uiPriority w:val="99"/>
    <w:semiHidden/>
    <w:rsid w:val="00DD03FA"/>
    <w:rPr>
      <w:sz w:val="20"/>
      <w:szCs w:val="20"/>
    </w:rPr>
  </w:style>
  <w:style w:type="character" w:customStyle="1" w:styleId="FootnoteTextChar">
    <w:name w:val="Footnote Text Char"/>
    <w:basedOn w:val="DefaultParagraphFont"/>
    <w:link w:val="FootnoteText"/>
    <w:uiPriority w:val="99"/>
    <w:semiHidden/>
    <w:rsid w:val="00DD03FA"/>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rsid w:val="00DD03FA"/>
    <w:rPr>
      <w:vertAlign w:val="superscript"/>
    </w:rPr>
  </w:style>
  <w:style w:type="paragraph" w:styleId="Header">
    <w:name w:val="header"/>
    <w:basedOn w:val="Normal"/>
    <w:link w:val="HeaderChar"/>
    <w:uiPriority w:val="99"/>
    <w:rsid w:val="00DD03FA"/>
    <w:pPr>
      <w:tabs>
        <w:tab w:val="center" w:pos="4153"/>
        <w:tab w:val="right" w:pos="8306"/>
      </w:tabs>
    </w:pPr>
  </w:style>
  <w:style w:type="character" w:customStyle="1" w:styleId="HeaderChar">
    <w:name w:val="Header Char"/>
    <w:basedOn w:val="DefaultParagraphFont"/>
    <w:link w:val="Header"/>
    <w:uiPriority w:val="99"/>
    <w:rsid w:val="00DD03FA"/>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rsid w:val="00DD03FA"/>
    <w:rPr>
      <w:color w:val="0000FF"/>
      <w:u w:val="single"/>
    </w:rPr>
  </w:style>
  <w:style w:type="paragraph" w:styleId="NoSpacing">
    <w:name w:val="No Spacing"/>
    <w:uiPriority w:val="1"/>
    <w:qFormat/>
    <w:rsid w:val="00DD03FA"/>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D03FA"/>
    <w:rPr>
      <w:i/>
      <w:iCs/>
    </w:rPr>
  </w:style>
  <w:style w:type="numbering" w:customStyle="1" w:styleId="NoList1">
    <w:name w:val="No List1"/>
    <w:next w:val="NoList"/>
    <w:uiPriority w:val="99"/>
    <w:semiHidden/>
    <w:unhideWhenUsed/>
    <w:rsid w:val="00DD03FA"/>
  </w:style>
  <w:style w:type="table" w:styleId="TableGrid">
    <w:name w:val="Table Grid"/>
    <w:basedOn w:val="TableNormal"/>
    <w:uiPriority w:val="59"/>
    <w:rsid w:val="00DD03FA"/>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DD03FA"/>
  </w:style>
  <w:style w:type="numbering" w:customStyle="1" w:styleId="NoList3">
    <w:name w:val="No List3"/>
    <w:next w:val="NoList"/>
    <w:uiPriority w:val="99"/>
    <w:semiHidden/>
    <w:unhideWhenUsed/>
    <w:rsid w:val="00DD03FA"/>
  </w:style>
  <w:style w:type="paragraph" w:customStyle="1" w:styleId="Default">
    <w:name w:val="Default"/>
    <w:rsid w:val="00DD03FA"/>
    <w:pPr>
      <w:autoSpaceDE w:val="0"/>
      <w:autoSpaceDN w:val="0"/>
      <w:adjustRightInd w:val="0"/>
    </w:pPr>
    <w:rPr>
      <w:rFonts w:ascii="Arial" w:eastAsia="Times New Roman" w:hAnsi="Arial" w:cs="Arial"/>
      <w:color w:val="000000"/>
      <w:sz w:val="24"/>
      <w:szCs w:val="24"/>
    </w:rPr>
  </w:style>
  <w:style w:type="table" w:customStyle="1" w:styleId="TableGrid1">
    <w:name w:val="Table Grid1"/>
    <w:basedOn w:val="TableNormal"/>
    <w:next w:val="TableGrid"/>
    <w:uiPriority w:val="59"/>
    <w:rsid w:val="00DD03FA"/>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D03FA"/>
    <w:rPr>
      <w:sz w:val="16"/>
      <w:szCs w:val="16"/>
    </w:rPr>
  </w:style>
  <w:style w:type="paragraph" w:styleId="CommentText">
    <w:name w:val="annotation text"/>
    <w:basedOn w:val="Normal"/>
    <w:link w:val="CommentTextChar"/>
    <w:uiPriority w:val="99"/>
    <w:unhideWhenUsed/>
    <w:rsid w:val="00DD03FA"/>
    <w:rPr>
      <w:sz w:val="20"/>
      <w:szCs w:val="20"/>
    </w:rPr>
  </w:style>
  <w:style w:type="character" w:customStyle="1" w:styleId="CommentTextChar">
    <w:name w:val="Comment Text Char"/>
    <w:basedOn w:val="DefaultParagraphFont"/>
    <w:link w:val="CommentText"/>
    <w:uiPriority w:val="99"/>
    <w:rsid w:val="00DD03FA"/>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DD03FA"/>
    <w:rPr>
      <w:b/>
      <w:bCs/>
    </w:rPr>
  </w:style>
  <w:style w:type="character" w:customStyle="1" w:styleId="CommentSubjectChar">
    <w:name w:val="Comment Subject Char"/>
    <w:basedOn w:val="CommentTextChar"/>
    <w:link w:val="CommentSubject"/>
    <w:uiPriority w:val="99"/>
    <w:semiHidden/>
    <w:rsid w:val="00DD03FA"/>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DD03FA"/>
    <w:rPr>
      <w:rFonts w:ascii="Tahoma" w:hAnsi="Tahoma" w:cs="Tahoma"/>
      <w:sz w:val="16"/>
      <w:szCs w:val="16"/>
    </w:rPr>
  </w:style>
  <w:style w:type="character" w:customStyle="1" w:styleId="BalloonTextChar">
    <w:name w:val="Balloon Text Char"/>
    <w:basedOn w:val="DefaultParagraphFont"/>
    <w:link w:val="BalloonText"/>
    <w:uiPriority w:val="99"/>
    <w:semiHidden/>
    <w:rsid w:val="00DD03FA"/>
    <w:rPr>
      <w:rFonts w:ascii="Tahoma" w:eastAsia="Times New Roman" w:hAnsi="Tahoma" w:cs="Tahoma"/>
      <w:sz w:val="16"/>
      <w:szCs w:val="16"/>
      <w:lang w:val="en-GB" w:eastAsia="en-GB"/>
    </w:rPr>
  </w:style>
  <w:style w:type="paragraph" w:customStyle="1" w:styleId="TableTitle">
    <w:name w:val="TableTitle"/>
    <w:basedOn w:val="Normal"/>
    <w:rsid w:val="00DD03FA"/>
    <w:pPr>
      <w:spacing w:line="300" w:lineRule="exact"/>
    </w:pPr>
    <w:rPr>
      <w:szCs w:val="20"/>
      <w:lang w:eastAsia="en-US"/>
    </w:rPr>
  </w:style>
  <w:style w:type="paragraph" w:styleId="Footer">
    <w:name w:val="footer"/>
    <w:basedOn w:val="Normal"/>
    <w:link w:val="FooterChar"/>
    <w:uiPriority w:val="99"/>
    <w:unhideWhenUsed/>
    <w:rsid w:val="00526F0D"/>
    <w:pPr>
      <w:tabs>
        <w:tab w:val="center" w:pos="4513"/>
        <w:tab w:val="right" w:pos="9026"/>
      </w:tabs>
    </w:pPr>
  </w:style>
  <w:style w:type="character" w:customStyle="1" w:styleId="FooterChar">
    <w:name w:val="Footer Char"/>
    <w:basedOn w:val="DefaultParagraphFont"/>
    <w:link w:val="Footer"/>
    <w:uiPriority w:val="99"/>
    <w:rsid w:val="00526F0D"/>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A67C21"/>
    <w:rPr>
      <w:color w:val="800080" w:themeColor="followedHyperlink"/>
      <w:u w:val="single"/>
    </w:rPr>
  </w:style>
  <w:style w:type="paragraph" w:styleId="ListParagraph">
    <w:name w:val="List Paragraph"/>
    <w:basedOn w:val="Normal"/>
    <w:uiPriority w:val="34"/>
    <w:qFormat/>
    <w:rsid w:val="00BD6570"/>
    <w:pPr>
      <w:ind w:left="720"/>
      <w:contextualSpacing/>
    </w:pPr>
  </w:style>
  <w:style w:type="character" w:customStyle="1" w:styleId="st1">
    <w:name w:val="st1"/>
    <w:basedOn w:val="DefaultParagraphFont"/>
    <w:rsid w:val="00E9595C"/>
  </w:style>
  <w:style w:type="character" w:customStyle="1" w:styleId="Heading4Char">
    <w:name w:val="Heading 4 Char"/>
    <w:basedOn w:val="DefaultParagraphFont"/>
    <w:link w:val="Heading4"/>
    <w:uiPriority w:val="9"/>
    <w:rsid w:val="007324C4"/>
    <w:rPr>
      <w:rFonts w:asciiTheme="majorHAnsi" w:eastAsiaTheme="majorEastAsia" w:hAnsiTheme="majorHAnsi" w:cstheme="majorBidi"/>
      <w:b/>
      <w:bCs/>
      <w:i/>
      <w:iCs/>
      <w:color w:val="4F81BD" w:themeColor="accent1"/>
      <w:sz w:val="24"/>
      <w:szCs w:val="24"/>
      <w:lang w:val="en-GB" w:eastAsia="en-GB"/>
    </w:rPr>
  </w:style>
  <w:style w:type="character" w:customStyle="1" w:styleId="Heading5Char">
    <w:name w:val="Heading 5 Char"/>
    <w:basedOn w:val="DefaultParagraphFont"/>
    <w:link w:val="Heading5"/>
    <w:uiPriority w:val="9"/>
    <w:rsid w:val="007324C4"/>
    <w:rPr>
      <w:rFonts w:asciiTheme="majorHAnsi" w:eastAsiaTheme="majorEastAsia" w:hAnsiTheme="majorHAnsi" w:cstheme="majorBidi"/>
      <w:color w:val="243F60" w:themeColor="accent1" w:themeShade="7F"/>
      <w:sz w:val="24"/>
      <w:szCs w:val="24"/>
      <w:lang w:val="en-GB" w:eastAsia="en-GB"/>
    </w:rPr>
  </w:style>
  <w:style w:type="character" w:customStyle="1" w:styleId="Heading6Char">
    <w:name w:val="Heading 6 Char"/>
    <w:basedOn w:val="DefaultParagraphFont"/>
    <w:link w:val="Heading6"/>
    <w:uiPriority w:val="9"/>
    <w:semiHidden/>
    <w:rsid w:val="007324C4"/>
    <w:rPr>
      <w:rFonts w:asciiTheme="majorHAnsi" w:eastAsiaTheme="majorEastAsia" w:hAnsiTheme="majorHAnsi" w:cstheme="majorBidi"/>
      <w:i/>
      <w:iCs/>
      <w:color w:val="243F60" w:themeColor="accent1" w:themeShade="7F"/>
      <w:sz w:val="24"/>
      <w:szCs w:val="24"/>
      <w:lang w:val="en-GB" w:eastAsia="en-GB"/>
    </w:rPr>
  </w:style>
  <w:style w:type="character" w:customStyle="1" w:styleId="Heading1Char">
    <w:name w:val="Heading 1 Char"/>
    <w:basedOn w:val="DefaultParagraphFont"/>
    <w:link w:val="Heading1"/>
    <w:uiPriority w:val="9"/>
    <w:rsid w:val="007324C4"/>
    <w:rPr>
      <w:rFonts w:asciiTheme="majorHAnsi" w:eastAsiaTheme="majorEastAsia" w:hAnsiTheme="majorHAnsi" w:cstheme="majorBidi"/>
      <w:b/>
      <w:bCs/>
      <w:sz w:val="28"/>
      <w:szCs w:val="28"/>
      <w:lang w:val="en-GB" w:bidi="en-US"/>
    </w:rPr>
  </w:style>
  <w:style w:type="character" w:customStyle="1" w:styleId="Heading2Char">
    <w:name w:val="Heading 2 Char"/>
    <w:basedOn w:val="DefaultParagraphFont"/>
    <w:link w:val="Heading2"/>
    <w:uiPriority w:val="9"/>
    <w:rsid w:val="007324C4"/>
    <w:rPr>
      <w:rFonts w:asciiTheme="majorHAnsi" w:eastAsiaTheme="majorEastAsia" w:hAnsiTheme="majorHAnsi" w:cstheme="majorBidi"/>
      <w:b/>
      <w:bCs/>
      <w:sz w:val="26"/>
      <w:szCs w:val="26"/>
      <w:lang w:val="en-GB" w:bidi="en-US"/>
    </w:rPr>
  </w:style>
  <w:style w:type="character" w:customStyle="1" w:styleId="Heading7Char">
    <w:name w:val="Heading 7 Char"/>
    <w:basedOn w:val="DefaultParagraphFont"/>
    <w:link w:val="Heading7"/>
    <w:uiPriority w:val="9"/>
    <w:semiHidden/>
    <w:rsid w:val="007324C4"/>
    <w:rPr>
      <w:rFonts w:asciiTheme="majorHAnsi" w:eastAsiaTheme="majorEastAsia" w:hAnsiTheme="majorHAnsi" w:cstheme="majorBidi"/>
      <w:i/>
      <w:iCs/>
      <w:lang w:val="en-GB" w:bidi="en-US"/>
    </w:rPr>
  </w:style>
  <w:style w:type="character" w:customStyle="1" w:styleId="Heading8Char">
    <w:name w:val="Heading 8 Char"/>
    <w:basedOn w:val="DefaultParagraphFont"/>
    <w:link w:val="Heading8"/>
    <w:uiPriority w:val="9"/>
    <w:semiHidden/>
    <w:rsid w:val="007324C4"/>
    <w:rPr>
      <w:rFonts w:asciiTheme="majorHAnsi" w:eastAsiaTheme="majorEastAsia" w:hAnsiTheme="majorHAnsi" w:cstheme="majorBidi"/>
      <w:sz w:val="20"/>
      <w:szCs w:val="20"/>
      <w:lang w:val="en-GB" w:bidi="en-US"/>
    </w:rPr>
  </w:style>
  <w:style w:type="character" w:customStyle="1" w:styleId="Heading9Char">
    <w:name w:val="Heading 9 Char"/>
    <w:basedOn w:val="DefaultParagraphFont"/>
    <w:link w:val="Heading9"/>
    <w:uiPriority w:val="9"/>
    <w:semiHidden/>
    <w:rsid w:val="007324C4"/>
    <w:rPr>
      <w:rFonts w:asciiTheme="majorHAnsi" w:eastAsiaTheme="majorEastAsia" w:hAnsiTheme="majorHAnsi" w:cstheme="majorBidi"/>
      <w:i/>
      <w:iCs/>
      <w:spacing w:val="5"/>
      <w:sz w:val="20"/>
      <w:szCs w:val="20"/>
      <w:lang w:val="en-GB" w:bidi="en-US"/>
    </w:rPr>
  </w:style>
  <w:style w:type="paragraph" w:styleId="Title">
    <w:name w:val="Title"/>
    <w:basedOn w:val="Normal"/>
    <w:next w:val="Normal"/>
    <w:link w:val="TitleChar"/>
    <w:uiPriority w:val="10"/>
    <w:qFormat/>
    <w:rsid w:val="007324C4"/>
    <w:pPr>
      <w:pBdr>
        <w:bottom w:val="single" w:sz="4" w:space="1" w:color="auto"/>
      </w:pBdr>
      <w:spacing w:after="200"/>
      <w:contextualSpacing/>
    </w:pPr>
    <w:rPr>
      <w:rFonts w:asciiTheme="majorHAnsi" w:eastAsiaTheme="majorEastAsia" w:hAnsiTheme="majorHAnsi" w:cstheme="majorBidi"/>
      <w:spacing w:val="5"/>
      <w:sz w:val="52"/>
      <w:szCs w:val="52"/>
      <w:lang w:eastAsia="en-US" w:bidi="en-US"/>
    </w:rPr>
  </w:style>
  <w:style w:type="character" w:customStyle="1" w:styleId="TitleChar">
    <w:name w:val="Title Char"/>
    <w:basedOn w:val="DefaultParagraphFont"/>
    <w:link w:val="Title"/>
    <w:uiPriority w:val="10"/>
    <w:rsid w:val="007324C4"/>
    <w:rPr>
      <w:rFonts w:asciiTheme="majorHAnsi" w:eastAsiaTheme="majorEastAsia" w:hAnsiTheme="majorHAnsi" w:cstheme="majorBidi"/>
      <w:spacing w:val="5"/>
      <w:sz w:val="52"/>
      <w:szCs w:val="52"/>
      <w:lang w:val="en-GB" w:bidi="en-US"/>
    </w:rPr>
  </w:style>
  <w:style w:type="paragraph" w:styleId="HTMLPreformatted">
    <w:name w:val="HTML Preformatted"/>
    <w:basedOn w:val="Normal"/>
    <w:link w:val="HTMLPreformattedChar"/>
    <w:uiPriority w:val="99"/>
    <w:unhideWhenUsed/>
    <w:rsid w:val="007324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bidi="en-US"/>
    </w:rPr>
  </w:style>
  <w:style w:type="character" w:customStyle="1" w:styleId="HTMLPreformattedChar">
    <w:name w:val="HTML Preformatted Char"/>
    <w:basedOn w:val="DefaultParagraphFont"/>
    <w:link w:val="HTMLPreformatted"/>
    <w:uiPriority w:val="99"/>
    <w:rsid w:val="007324C4"/>
    <w:rPr>
      <w:rFonts w:ascii="Courier New" w:eastAsia="Times New Roman" w:hAnsi="Courier New" w:cs="Courier New"/>
      <w:sz w:val="20"/>
      <w:szCs w:val="20"/>
      <w:lang w:val="en-GB" w:eastAsia="en-GB" w:bidi="en-US"/>
    </w:rPr>
  </w:style>
  <w:style w:type="character" w:customStyle="1" w:styleId="gd40030cor">
    <w:name w:val="gd40030cor"/>
    <w:basedOn w:val="DefaultParagraphFont"/>
    <w:rsid w:val="007324C4"/>
  </w:style>
  <w:style w:type="character" w:customStyle="1" w:styleId="gd40030ccr">
    <w:name w:val="gd40030ccr"/>
    <w:basedOn w:val="DefaultParagraphFont"/>
    <w:rsid w:val="007324C4"/>
  </w:style>
  <w:style w:type="paragraph" w:styleId="Caption">
    <w:name w:val="caption"/>
    <w:basedOn w:val="Normal"/>
    <w:next w:val="Normal"/>
    <w:uiPriority w:val="35"/>
    <w:unhideWhenUsed/>
    <w:qFormat/>
    <w:rsid w:val="007324C4"/>
    <w:pPr>
      <w:spacing w:after="200"/>
    </w:pPr>
    <w:rPr>
      <w:rFonts w:asciiTheme="minorHAnsi" w:eastAsiaTheme="minorEastAsia" w:hAnsiTheme="minorHAnsi" w:cstheme="minorBidi"/>
      <w:b/>
      <w:bCs/>
      <w:color w:val="4F81BD" w:themeColor="accent1"/>
      <w:sz w:val="18"/>
      <w:szCs w:val="18"/>
      <w:lang w:eastAsia="en-US" w:bidi="en-US"/>
    </w:rPr>
  </w:style>
  <w:style w:type="paragraph" w:styleId="Subtitle">
    <w:name w:val="Subtitle"/>
    <w:basedOn w:val="Normal"/>
    <w:next w:val="Normal"/>
    <w:link w:val="SubtitleChar"/>
    <w:uiPriority w:val="11"/>
    <w:qFormat/>
    <w:rsid w:val="007324C4"/>
    <w:pPr>
      <w:spacing w:after="600" w:line="360" w:lineRule="auto"/>
    </w:pPr>
    <w:rPr>
      <w:rFonts w:asciiTheme="majorHAnsi" w:eastAsiaTheme="majorEastAsia" w:hAnsiTheme="majorHAnsi" w:cstheme="majorBidi"/>
      <w:i/>
      <w:iCs/>
      <w:spacing w:val="13"/>
      <w:lang w:eastAsia="en-US" w:bidi="en-US"/>
    </w:rPr>
  </w:style>
  <w:style w:type="character" w:customStyle="1" w:styleId="SubtitleChar">
    <w:name w:val="Subtitle Char"/>
    <w:basedOn w:val="DefaultParagraphFont"/>
    <w:link w:val="Subtitle"/>
    <w:uiPriority w:val="11"/>
    <w:rsid w:val="007324C4"/>
    <w:rPr>
      <w:rFonts w:asciiTheme="majorHAnsi" w:eastAsiaTheme="majorEastAsia" w:hAnsiTheme="majorHAnsi" w:cstheme="majorBidi"/>
      <w:i/>
      <w:iCs/>
      <w:spacing w:val="13"/>
      <w:sz w:val="24"/>
      <w:szCs w:val="24"/>
      <w:lang w:val="en-GB" w:bidi="en-US"/>
    </w:rPr>
  </w:style>
  <w:style w:type="character" w:styleId="Strong">
    <w:name w:val="Strong"/>
    <w:uiPriority w:val="22"/>
    <w:qFormat/>
    <w:rsid w:val="007324C4"/>
    <w:rPr>
      <w:b/>
      <w:bCs/>
    </w:rPr>
  </w:style>
  <w:style w:type="paragraph" w:styleId="Quote">
    <w:name w:val="Quote"/>
    <w:basedOn w:val="Normal"/>
    <w:next w:val="Normal"/>
    <w:link w:val="QuoteChar"/>
    <w:uiPriority w:val="29"/>
    <w:qFormat/>
    <w:rsid w:val="007324C4"/>
    <w:pPr>
      <w:spacing w:before="200" w:line="360" w:lineRule="auto"/>
      <w:ind w:left="360" w:right="360"/>
    </w:pPr>
    <w:rPr>
      <w:rFonts w:asciiTheme="minorHAnsi" w:eastAsiaTheme="minorEastAsia" w:hAnsiTheme="minorHAnsi" w:cstheme="minorBidi"/>
      <w:i/>
      <w:iCs/>
      <w:sz w:val="22"/>
      <w:szCs w:val="22"/>
      <w:lang w:eastAsia="en-US" w:bidi="en-US"/>
    </w:rPr>
  </w:style>
  <w:style w:type="character" w:customStyle="1" w:styleId="QuoteChar">
    <w:name w:val="Quote Char"/>
    <w:basedOn w:val="DefaultParagraphFont"/>
    <w:link w:val="Quote"/>
    <w:uiPriority w:val="29"/>
    <w:rsid w:val="007324C4"/>
    <w:rPr>
      <w:rFonts w:eastAsiaTheme="minorEastAsia"/>
      <w:i/>
      <w:iCs/>
      <w:lang w:val="en-GB" w:bidi="en-US"/>
    </w:rPr>
  </w:style>
  <w:style w:type="paragraph" w:styleId="IntenseQuote">
    <w:name w:val="Intense Quote"/>
    <w:basedOn w:val="Normal"/>
    <w:next w:val="Normal"/>
    <w:link w:val="IntenseQuoteChar"/>
    <w:uiPriority w:val="30"/>
    <w:qFormat/>
    <w:rsid w:val="007324C4"/>
    <w:pPr>
      <w:pBdr>
        <w:bottom w:val="single" w:sz="4" w:space="1" w:color="auto"/>
      </w:pBdr>
      <w:spacing w:before="200" w:after="280" w:line="360" w:lineRule="auto"/>
      <w:ind w:left="1008" w:right="1152"/>
      <w:jc w:val="both"/>
    </w:pPr>
    <w:rPr>
      <w:rFonts w:asciiTheme="minorHAnsi" w:eastAsiaTheme="minorEastAsia" w:hAnsiTheme="minorHAnsi" w:cstheme="minorBidi"/>
      <w:b/>
      <w:bCs/>
      <w:i/>
      <w:iCs/>
      <w:sz w:val="22"/>
      <w:szCs w:val="22"/>
      <w:lang w:eastAsia="en-US" w:bidi="en-US"/>
    </w:rPr>
  </w:style>
  <w:style w:type="character" w:customStyle="1" w:styleId="IntenseQuoteChar">
    <w:name w:val="Intense Quote Char"/>
    <w:basedOn w:val="DefaultParagraphFont"/>
    <w:link w:val="IntenseQuote"/>
    <w:uiPriority w:val="30"/>
    <w:rsid w:val="007324C4"/>
    <w:rPr>
      <w:rFonts w:eastAsiaTheme="minorEastAsia"/>
      <w:b/>
      <w:bCs/>
      <w:i/>
      <w:iCs/>
      <w:lang w:val="en-GB" w:bidi="en-US"/>
    </w:rPr>
  </w:style>
  <w:style w:type="character" w:styleId="SubtleEmphasis">
    <w:name w:val="Subtle Emphasis"/>
    <w:uiPriority w:val="19"/>
    <w:qFormat/>
    <w:rsid w:val="007324C4"/>
    <w:rPr>
      <w:i/>
      <w:iCs/>
    </w:rPr>
  </w:style>
  <w:style w:type="character" w:styleId="IntenseEmphasis">
    <w:name w:val="Intense Emphasis"/>
    <w:uiPriority w:val="21"/>
    <w:qFormat/>
    <w:rsid w:val="007324C4"/>
    <w:rPr>
      <w:b/>
      <w:bCs/>
    </w:rPr>
  </w:style>
  <w:style w:type="character" w:styleId="SubtleReference">
    <w:name w:val="Subtle Reference"/>
    <w:uiPriority w:val="31"/>
    <w:qFormat/>
    <w:rsid w:val="007324C4"/>
    <w:rPr>
      <w:smallCaps/>
    </w:rPr>
  </w:style>
  <w:style w:type="character" w:styleId="IntenseReference">
    <w:name w:val="Intense Reference"/>
    <w:uiPriority w:val="32"/>
    <w:qFormat/>
    <w:rsid w:val="007324C4"/>
    <w:rPr>
      <w:smallCaps/>
      <w:spacing w:val="5"/>
      <w:u w:val="single"/>
    </w:rPr>
  </w:style>
  <w:style w:type="character" w:styleId="BookTitle">
    <w:name w:val="Book Title"/>
    <w:uiPriority w:val="33"/>
    <w:qFormat/>
    <w:rsid w:val="007324C4"/>
    <w:rPr>
      <w:i/>
      <w:iCs/>
      <w:smallCaps/>
      <w:spacing w:val="5"/>
    </w:rPr>
  </w:style>
  <w:style w:type="paragraph" w:styleId="TOCHeading">
    <w:name w:val="TOC Heading"/>
    <w:basedOn w:val="Heading1"/>
    <w:next w:val="Normal"/>
    <w:uiPriority w:val="39"/>
    <w:semiHidden/>
    <w:unhideWhenUsed/>
    <w:qFormat/>
    <w:rsid w:val="007324C4"/>
    <w:pPr>
      <w:outlineLvl w:val="9"/>
    </w:pPr>
  </w:style>
  <w:style w:type="paragraph" w:styleId="DocumentMap">
    <w:name w:val="Document Map"/>
    <w:basedOn w:val="Normal"/>
    <w:link w:val="DocumentMapChar"/>
    <w:uiPriority w:val="99"/>
    <w:semiHidden/>
    <w:unhideWhenUsed/>
    <w:rsid w:val="007324C4"/>
    <w:rPr>
      <w:rFonts w:ascii="Tahoma" w:eastAsiaTheme="minorEastAsia" w:hAnsi="Tahoma" w:cs="Tahoma"/>
      <w:sz w:val="16"/>
      <w:szCs w:val="16"/>
      <w:lang w:eastAsia="en-US" w:bidi="en-US"/>
    </w:rPr>
  </w:style>
  <w:style w:type="character" w:customStyle="1" w:styleId="DocumentMapChar">
    <w:name w:val="Document Map Char"/>
    <w:basedOn w:val="DefaultParagraphFont"/>
    <w:link w:val="DocumentMap"/>
    <w:uiPriority w:val="99"/>
    <w:semiHidden/>
    <w:rsid w:val="007324C4"/>
    <w:rPr>
      <w:rFonts w:ascii="Tahoma" w:eastAsiaTheme="minorEastAsia" w:hAnsi="Tahoma" w:cs="Tahoma"/>
      <w:sz w:val="16"/>
      <w:szCs w:val="16"/>
      <w:lang w:val="en-GB" w:bidi="en-US"/>
    </w:rPr>
  </w:style>
  <w:style w:type="paragraph" w:styleId="TOC1">
    <w:name w:val="toc 1"/>
    <w:basedOn w:val="Normal"/>
    <w:next w:val="Normal"/>
    <w:autoRedefine/>
    <w:uiPriority w:val="39"/>
    <w:unhideWhenUsed/>
    <w:rsid w:val="007324C4"/>
    <w:pPr>
      <w:spacing w:after="100" w:line="360" w:lineRule="auto"/>
    </w:pPr>
    <w:rPr>
      <w:rFonts w:asciiTheme="minorHAnsi" w:eastAsiaTheme="minorEastAsia" w:hAnsiTheme="minorHAnsi" w:cstheme="minorBidi"/>
      <w:sz w:val="22"/>
      <w:szCs w:val="22"/>
      <w:lang w:eastAsia="en-US" w:bidi="en-US"/>
    </w:rPr>
  </w:style>
  <w:style w:type="paragraph" w:styleId="TOC2">
    <w:name w:val="toc 2"/>
    <w:basedOn w:val="Normal"/>
    <w:next w:val="Normal"/>
    <w:autoRedefine/>
    <w:uiPriority w:val="39"/>
    <w:unhideWhenUsed/>
    <w:rsid w:val="007324C4"/>
    <w:pPr>
      <w:spacing w:after="100" w:line="360" w:lineRule="auto"/>
      <w:ind w:left="220"/>
    </w:pPr>
    <w:rPr>
      <w:rFonts w:asciiTheme="minorHAnsi" w:eastAsiaTheme="minorEastAsia" w:hAnsiTheme="minorHAnsi" w:cstheme="minorBidi"/>
      <w:sz w:val="22"/>
      <w:szCs w:val="22"/>
      <w:lang w:eastAsia="en-US" w:bidi="en-US"/>
    </w:rPr>
  </w:style>
  <w:style w:type="paragraph" w:styleId="TOC3">
    <w:name w:val="toc 3"/>
    <w:basedOn w:val="Normal"/>
    <w:next w:val="Normal"/>
    <w:autoRedefine/>
    <w:uiPriority w:val="39"/>
    <w:unhideWhenUsed/>
    <w:rsid w:val="007324C4"/>
    <w:pPr>
      <w:spacing w:after="100" w:line="360" w:lineRule="auto"/>
      <w:ind w:left="440"/>
    </w:pPr>
    <w:rPr>
      <w:rFonts w:asciiTheme="minorHAnsi" w:eastAsiaTheme="minorEastAsia" w:hAnsiTheme="minorHAnsi" w:cstheme="minorBidi"/>
      <w:sz w:val="22"/>
      <w:szCs w:val="22"/>
      <w:lang w:eastAsia="en-US" w:bidi="en-US"/>
    </w:rPr>
  </w:style>
  <w:style w:type="paragraph" w:styleId="TableofFigures">
    <w:name w:val="table of figures"/>
    <w:basedOn w:val="Normal"/>
    <w:next w:val="Normal"/>
    <w:uiPriority w:val="99"/>
    <w:unhideWhenUsed/>
    <w:rsid w:val="007324C4"/>
    <w:pPr>
      <w:spacing w:line="360" w:lineRule="auto"/>
    </w:pPr>
    <w:rPr>
      <w:rFonts w:asciiTheme="minorHAnsi" w:eastAsiaTheme="minorEastAsia" w:hAnsiTheme="minorHAnsi" w:cstheme="minorBidi"/>
      <w:sz w:val="22"/>
      <w:szCs w:val="22"/>
      <w:lang w:eastAsia="en-US" w:bidi="en-US"/>
    </w:rPr>
  </w:style>
  <w:style w:type="paragraph" w:styleId="Revision">
    <w:name w:val="Revision"/>
    <w:hidden/>
    <w:uiPriority w:val="99"/>
    <w:semiHidden/>
    <w:rsid w:val="007324C4"/>
    <w:rPr>
      <w:rFonts w:eastAsiaTheme="minorEastAsia"/>
      <w:lang w:val="en-GB"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2163105">
      <w:bodyDiv w:val="1"/>
      <w:marLeft w:val="0"/>
      <w:marRight w:val="0"/>
      <w:marTop w:val="0"/>
      <w:marBottom w:val="0"/>
      <w:divBdr>
        <w:top w:val="none" w:sz="0" w:space="0" w:color="auto"/>
        <w:left w:val="none" w:sz="0" w:space="0" w:color="auto"/>
        <w:bottom w:val="none" w:sz="0" w:space="0" w:color="auto"/>
        <w:right w:val="none" w:sz="0" w:space="0" w:color="auto"/>
      </w:divBdr>
    </w:div>
    <w:div w:id="1360278899">
      <w:bodyDiv w:val="1"/>
      <w:marLeft w:val="0"/>
      <w:marRight w:val="0"/>
      <w:marTop w:val="0"/>
      <w:marBottom w:val="0"/>
      <w:divBdr>
        <w:top w:val="none" w:sz="0" w:space="0" w:color="auto"/>
        <w:left w:val="none" w:sz="0" w:space="0" w:color="auto"/>
        <w:bottom w:val="none" w:sz="0" w:space="0" w:color="auto"/>
        <w:right w:val="none" w:sz="0" w:space="0" w:color="auto"/>
      </w:divBdr>
    </w:div>
    <w:div w:id="1664822219">
      <w:bodyDiv w:val="1"/>
      <w:marLeft w:val="0"/>
      <w:marRight w:val="0"/>
      <w:marTop w:val="0"/>
      <w:marBottom w:val="0"/>
      <w:divBdr>
        <w:top w:val="none" w:sz="0" w:space="0" w:color="auto"/>
        <w:left w:val="none" w:sz="0" w:space="0" w:color="auto"/>
        <w:bottom w:val="none" w:sz="0" w:space="0" w:color="auto"/>
        <w:right w:val="none" w:sz="0" w:space="0" w:color="auto"/>
      </w:divBdr>
      <w:divsChild>
        <w:div w:id="1946768456">
          <w:marLeft w:val="0"/>
          <w:marRight w:val="0"/>
          <w:marTop w:val="0"/>
          <w:marBottom w:val="0"/>
          <w:divBdr>
            <w:top w:val="none" w:sz="0" w:space="0" w:color="auto"/>
            <w:left w:val="none" w:sz="0" w:space="0" w:color="auto"/>
            <w:bottom w:val="none" w:sz="0" w:space="0" w:color="auto"/>
            <w:right w:val="none" w:sz="0" w:space="0" w:color="auto"/>
          </w:divBdr>
          <w:divsChild>
            <w:div w:id="725571106">
              <w:marLeft w:val="0"/>
              <w:marRight w:val="0"/>
              <w:marTop w:val="0"/>
              <w:marBottom w:val="0"/>
              <w:divBdr>
                <w:top w:val="none" w:sz="0" w:space="0" w:color="auto"/>
                <w:left w:val="none" w:sz="0" w:space="0" w:color="auto"/>
                <w:bottom w:val="none" w:sz="0" w:space="0" w:color="auto"/>
                <w:right w:val="none" w:sz="0" w:space="0" w:color="auto"/>
              </w:divBdr>
              <w:divsChild>
                <w:div w:id="1867063589">
                  <w:marLeft w:val="0"/>
                  <w:marRight w:val="0"/>
                  <w:marTop w:val="0"/>
                  <w:marBottom w:val="0"/>
                  <w:divBdr>
                    <w:top w:val="none" w:sz="0" w:space="0" w:color="auto"/>
                    <w:left w:val="none" w:sz="0" w:space="0" w:color="auto"/>
                    <w:bottom w:val="none" w:sz="0" w:space="0" w:color="auto"/>
                    <w:right w:val="none" w:sz="0" w:space="0" w:color="auto"/>
                  </w:divBdr>
                  <w:divsChild>
                    <w:div w:id="411705686">
                      <w:marLeft w:val="0"/>
                      <w:marRight w:val="0"/>
                      <w:marTop w:val="0"/>
                      <w:marBottom w:val="0"/>
                      <w:divBdr>
                        <w:top w:val="none" w:sz="0" w:space="0" w:color="auto"/>
                        <w:left w:val="none" w:sz="0" w:space="0" w:color="auto"/>
                        <w:bottom w:val="none" w:sz="0" w:space="0" w:color="auto"/>
                        <w:right w:val="none" w:sz="0" w:space="0" w:color="auto"/>
                      </w:divBdr>
                      <w:divsChild>
                        <w:div w:id="79660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681268">
      <w:bodyDiv w:val="1"/>
      <w:marLeft w:val="0"/>
      <w:marRight w:val="0"/>
      <w:marTop w:val="0"/>
      <w:marBottom w:val="0"/>
      <w:divBdr>
        <w:top w:val="none" w:sz="0" w:space="0" w:color="auto"/>
        <w:left w:val="none" w:sz="0" w:space="0" w:color="auto"/>
        <w:bottom w:val="none" w:sz="0" w:space="0" w:color="auto"/>
        <w:right w:val="none" w:sz="0" w:space="0" w:color="auto"/>
      </w:divBdr>
    </w:div>
    <w:div w:id="1733776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3.jpeg"/><Relationship Id="rId63" Type="http://schemas.openxmlformats.org/officeDocument/2006/relationships/image" Target="media/image51.jpeg"/><Relationship Id="rId68" Type="http://schemas.openxmlformats.org/officeDocument/2006/relationships/image" Target="media/image56.jpeg"/><Relationship Id="rId76" Type="http://schemas.openxmlformats.org/officeDocument/2006/relationships/hyperlink" Target="http://www.ons.gov.uk/ons/publications/re-reference-tables.html?edition=tcm%3A77-231283" TargetMode="External"/><Relationship Id="rId7" Type="http://schemas.openxmlformats.org/officeDocument/2006/relationships/footnotes" Target="footnotes.xml"/><Relationship Id="rId71" Type="http://schemas.openxmlformats.org/officeDocument/2006/relationships/hyperlink" Target="http://www.bhhsnetwork.nhs.uk/UserFiles/File/StandardsGuidelines/Beds&amp;Herts_Echo_guidelines_v2_Brief.pdf" TargetMode="Externa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jpeg"/><Relationship Id="rId11" Type="http://schemas.openxmlformats.org/officeDocument/2006/relationships/hyperlink" Target="mailto:e.l.simpson@sheffield" TargetMode="Externa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jpeg"/><Relationship Id="rId74" Type="http://schemas.openxmlformats.org/officeDocument/2006/relationships/hyperlink" Target="http://www.scotland.gov.uk/Topics/Health/health/cancer/Cancer-Screening/criteria" TargetMode="External"/><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jpeg"/><Relationship Id="rId10" Type="http://schemas.openxmlformats.org/officeDocument/2006/relationships/image" Target="media/image2.emf"/><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hyperlink" Target="http://www.dh.gov.uk/en/Publicationsandstatistics/Publications/PublicationsPolicyAndGuidance/DH_114380" TargetMode="External"/><Relationship Id="rId7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hyperlink" Target="http://www.nice.org.uk/nicemedia/live/10982/30055/30055.pdf" TargetMode="External"/><Relationship Id="rId77" Type="http://schemas.openxmlformats.org/officeDocument/2006/relationships/footer" Target="footer4.xml"/><Relationship Id="rId8" Type="http://schemas.openxmlformats.org/officeDocument/2006/relationships/endnotes" Target="endnotes.xml"/><Relationship Id="rId51" Type="http://schemas.openxmlformats.org/officeDocument/2006/relationships/footer" Target="footer3.xml"/><Relationship Id="rId72" Type="http://schemas.openxmlformats.org/officeDocument/2006/relationships/hyperlink" Target="http://cdn1.cache.twofourdigital.net/u/bsecho/media/10465/clinical_indications_for_echocardiography.pdf"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hyperlink" Target="http://www.cardiomyopathy.org/assets/files/NSF%20Chapter%208.pdf" TargetMode="External"/><Relationship Id="rId75" Type="http://schemas.openxmlformats.org/officeDocument/2006/relationships/hyperlink" Target="http://www.nice.org.uk/nicemedia/live/12225/56899/56899.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45285D-EDE0-42FF-8DA1-0E1F0688E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228274</Words>
  <Characters>1301164</Characters>
  <Application>Microsoft Office Word</Application>
  <DocSecurity>0</DocSecurity>
  <Lines>10843</Lines>
  <Paragraphs>30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on Minton</cp:lastModifiedBy>
  <cp:revision>2</cp:revision>
  <cp:lastPrinted>2012-07-26T10:45:00Z</cp:lastPrinted>
  <dcterms:created xsi:type="dcterms:W3CDTF">2013-01-23T11:43:00Z</dcterms:created>
  <dcterms:modified xsi:type="dcterms:W3CDTF">2013-01-23T11:43:00Z</dcterms:modified>
</cp:coreProperties>
</file>